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4CBDE6" w14:textId="77777777" w:rsidR="00B569A5" w:rsidRDefault="00B569A5" w:rsidP="000E5536">
      <w:pPr>
        <w:pStyle w:val="Title"/>
      </w:pPr>
      <w:r>
        <w:t>Joint Research Centre Notes</w:t>
      </w:r>
    </w:p>
    <w:p w14:paraId="2D1DE7AA" w14:textId="77777777" w:rsidR="00DF3BBE" w:rsidRDefault="00DF3BBE" w:rsidP="000E5536">
      <w:pPr>
        <w:pStyle w:val="Heading1"/>
      </w:pPr>
      <w:bookmarkStart w:id="0" w:name="_Toc315774543"/>
      <w:r>
        <w:t>Requirements</w:t>
      </w:r>
    </w:p>
    <w:p w14:paraId="6F4D3514" w14:textId="77777777" w:rsidR="00BB1D27" w:rsidRDefault="00BB1D27" w:rsidP="003B37F4">
      <w:pPr>
        <w:pStyle w:val="Heading2"/>
      </w:pPr>
      <w:bookmarkStart w:id="1" w:name="_Toc315774645"/>
      <w:r>
        <w:t>APAAT Notes</w:t>
      </w:r>
      <w:bookmarkEnd w:id="1"/>
    </w:p>
    <w:p w14:paraId="7FFA35AD" w14:textId="77777777" w:rsidR="00BB1D27" w:rsidRDefault="00BB1D27" w:rsidP="0034374E">
      <w:pPr>
        <w:pStyle w:val="Heading3"/>
      </w:pPr>
      <w:bookmarkStart w:id="2" w:name="_Toc315774646"/>
      <w:r>
        <w:t>Methodology:</w:t>
      </w:r>
      <w:bookmarkEnd w:id="2"/>
    </w:p>
    <w:p w14:paraId="3CEA1FF7" w14:textId="77777777" w:rsidR="00BB1D27" w:rsidRDefault="00BB1D27" w:rsidP="000E5536">
      <w:pPr>
        <w:pStyle w:val="ListBullet"/>
      </w:pPr>
      <w:r>
        <w:t>I am the 3rd person doing an iteration on the APAAT, but with no clear development plan or requirements doc - its still experimental!!</w:t>
      </w:r>
    </w:p>
    <w:p w14:paraId="7CD912C8" w14:textId="77777777" w:rsidR="00BB1D27" w:rsidRDefault="00BB1D27" w:rsidP="000E5536">
      <w:pPr>
        <w:pStyle w:val="ListBullet"/>
      </w:pPr>
      <w:r>
        <w:t>Is it a website, or set of products that can be delivered into a range of websites/reports?</w:t>
      </w:r>
    </w:p>
    <w:p w14:paraId="2EB26A82" w14:textId="77777777" w:rsidR="00BB1D27" w:rsidRDefault="00BB1D27" w:rsidP="000E5536">
      <w:pPr>
        <w:pStyle w:val="ListBullet"/>
      </w:pPr>
      <w:r>
        <w:t>Seems to be data-driven and not requirement-driven - there are so many statistics for a PA</w:t>
      </w:r>
    </w:p>
    <w:p w14:paraId="0DACCDC7" w14:textId="77777777" w:rsidR="00BB1D27" w:rsidRDefault="00BB1D27" w:rsidP="000E5536">
      <w:pPr>
        <w:pStyle w:val="ListBullet"/>
      </w:pPr>
      <w:r>
        <w:t>I have seen no requirements document or user profile</w:t>
      </w:r>
    </w:p>
    <w:p w14:paraId="395F08E2" w14:textId="77777777" w:rsidR="00BB1D27" w:rsidRDefault="00BB1D27" w:rsidP="000E5536">
      <w:pPr>
        <w:pStyle w:val="ListBullet"/>
      </w:pPr>
      <w:r>
        <w:t>The Critical sites are 1 interpretation of the value/threat analysis but dont take into account complementarity</w:t>
      </w:r>
    </w:p>
    <w:p w14:paraId="0DE4ABC8"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189EDDCB" w14:textId="77777777" w:rsidR="00BB1D27" w:rsidRDefault="00BB1D27" w:rsidP="000E5536">
      <w:pPr>
        <w:pStyle w:val="ListBullet"/>
      </w:pPr>
      <w:r>
        <w:t xml:space="preserve">APAAT is based on a point scoring technique and not neccesarily on maximising biodiversity (complementarity - see explanation here </w:t>
      </w:r>
      <w:hyperlink r:id="rId9" w:history="1">
        <w:r w:rsidRPr="0077669C">
          <w:rPr>
            <w:rStyle w:val="Hyperlink"/>
          </w:rPr>
          <w:t>http://www.nhm.ac.uk/research-curation/research/projects/worldmap/priority/method.htm, e.g. WorldMap, Marxan)</w:t>
        </w:r>
      </w:hyperlink>
    </w:p>
    <w:p w14:paraId="21AF68D3"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61552358"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1A39C5C1"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35644E56" w14:textId="77777777" w:rsidR="00BB1D27" w:rsidRDefault="00BB1D27" w:rsidP="000E5536">
      <w:pPr>
        <w:pStyle w:val="ListBullet"/>
      </w:pPr>
      <w:r>
        <w:t>No account is made of survey effort and recorder bias</w:t>
      </w:r>
    </w:p>
    <w:p w14:paraId="641E0F2F"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70396506"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64E5870C" w14:textId="77777777" w:rsidR="00BB1D27" w:rsidRDefault="00BB1D27" w:rsidP="000E5536">
      <w:pPr>
        <w:pStyle w:val="ListBullet"/>
      </w:pPr>
      <w:r>
        <w:t>Didnt include all PAs as danger of paper parks - not sure this is good!</w:t>
      </w:r>
    </w:p>
    <w:p w14:paraId="547AB88A" w14:textId="77777777" w:rsidR="00BB1D27" w:rsidRDefault="00BB1D27" w:rsidP="000E5536">
      <w:pPr>
        <w:pStyle w:val="ListBullet"/>
      </w:pPr>
      <w:r>
        <w:t>How wed are they to the existing indicators? If this is an experimental site, do we have to stick with what we've already got. - evolution or revolution</w:t>
      </w:r>
    </w:p>
    <w:p w14:paraId="03067687" w14:textId="77777777" w:rsidR="00BB1D27" w:rsidRDefault="00BB1D27" w:rsidP="000E5536">
      <w:pPr>
        <w:pStyle w:val="ListBullet"/>
      </w:pPr>
      <w:r>
        <w:t>The overlay analysis between the PAs and RedList data is a political hot-potato and we will have to tread carefully</w:t>
      </w:r>
    </w:p>
    <w:p w14:paraId="29FDDE34" w14:textId="77777777" w:rsidR="00243059" w:rsidRDefault="00243059" w:rsidP="000E5536">
      <w:pPr>
        <w:pStyle w:val="ListBullet"/>
      </w:pPr>
      <w:r>
        <w:t xml:space="preserve">Excellent review of APAAT written by Stephane and GreenVest </w:t>
      </w:r>
      <w:hyperlink r:id="rId10" w:history="1">
        <w:r w:rsidRPr="00243059">
          <w:rPr>
            <w:rStyle w:val="Hyperlink"/>
          </w:rPr>
          <w:t>here</w:t>
        </w:r>
      </w:hyperlink>
    </w:p>
    <w:p w14:paraId="0B423D79" w14:textId="77777777" w:rsidR="00BB1D27" w:rsidRDefault="00BB1D27" w:rsidP="0034374E">
      <w:pPr>
        <w:pStyle w:val="Heading3"/>
      </w:pPr>
      <w:bookmarkStart w:id="3" w:name="_Toc315774647"/>
      <w:r>
        <w:t>Technology:</w:t>
      </w:r>
      <w:bookmarkEnd w:id="3"/>
    </w:p>
    <w:p w14:paraId="073D0781"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4B558A59" w14:textId="77777777" w:rsidR="00BB1D27" w:rsidRDefault="00BB1D27" w:rsidP="000E5536">
      <w:pPr>
        <w:pStyle w:val="ListBullet"/>
      </w:pPr>
      <w:r>
        <w:t>Batch produce HTML is probably bad, but not neccesarily - it depends on how often the data is updated and what the requirements are for timeliness</w:t>
      </w:r>
    </w:p>
    <w:p w14:paraId="2BA951CC" w14:textId="77777777" w:rsidR="00BB1D27" w:rsidRDefault="00BB1D27" w:rsidP="000E5536">
      <w:pPr>
        <w:pStyle w:val="ListBullet"/>
      </w:pPr>
      <w:r>
        <w:t>Long-term investment in the tool needs simple maintenance and good documentation support - current architecture is v complex</w:t>
      </w:r>
    </w:p>
    <w:p w14:paraId="19B3D44E" w14:textId="77777777" w:rsidR="00BB1D27" w:rsidRDefault="00BB1D27" w:rsidP="000E5536">
      <w:pPr>
        <w:pStyle w:val="ListBullet"/>
      </w:pPr>
      <w:r>
        <w:t>Data, scripts and tools are scattered in different locations - need to be centralised and managed</w:t>
      </w:r>
    </w:p>
    <w:p w14:paraId="22E47BF8" w14:textId="77777777" w:rsidR="00BB1D27" w:rsidRDefault="00BB1D27" w:rsidP="000E5536">
      <w:pPr>
        <w:pStyle w:val="ListBullet"/>
      </w:pPr>
      <w:r>
        <w:t>The plots, graphs and alerts should be generated on the fly from the data not batch produced - allows you to do your own selection</w:t>
      </w:r>
    </w:p>
    <w:p w14:paraId="3274A572" w14:textId="77777777" w:rsidR="00BB1D27" w:rsidRDefault="00BB1D27" w:rsidP="0034374E">
      <w:pPr>
        <w:pStyle w:val="Heading3"/>
      </w:pPr>
      <w:bookmarkStart w:id="4" w:name="_Toc315774648"/>
      <w:r>
        <w:t>Jorges exising data:</w:t>
      </w:r>
      <w:bookmarkEnd w:id="4"/>
    </w:p>
    <w:p w14:paraId="3FFBE3C6" w14:textId="77777777" w:rsidR="00BB1D27" w:rsidRDefault="00BB1D27" w:rsidP="000E5536">
      <w:pPr>
        <w:pStyle w:val="BodyText"/>
      </w:pPr>
      <w:r>
        <w:t>The species data has been split into separate taxonomic groups which is bad. Not very scalable. Whole db needs restructuring.</w:t>
      </w:r>
    </w:p>
    <w:p w14:paraId="3D5E0935" w14:textId="77777777" w:rsidR="00BB1D27" w:rsidRDefault="00BB1D27" w:rsidP="008B6883">
      <w:pPr>
        <w:pStyle w:val="BodyText2"/>
      </w:pPr>
      <w:r>
        <w:t>But you can run spatial queries in pgAdmin that are fairly quick. Like this for example:</w:t>
      </w:r>
    </w:p>
    <w:p w14:paraId="5B940DC5"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59E11E66" w14:textId="77777777" w:rsidR="00BB1D27" w:rsidRDefault="00BB1D27" w:rsidP="008B6883">
      <w:pPr>
        <w:pStyle w:val="BodyText2"/>
      </w:pPr>
      <w:r>
        <w:t>SELECT mammals.carnivora.gid,sci_name FROM mammals.carnivora,pa.wdpa WHERE pa.wdpa.gid=1078 and ST_Intersects(pa.wdpa.the_geom,mammals.carnivora.the_geom); (Salonga 17s)</w:t>
      </w:r>
    </w:p>
    <w:p w14:paraId="2C58151C" w14:textId="77777777" w:rsidR="00BB1D27" w:rsidRDefault="00BB1D27" w:rsidP="000E5536">
      <w:pPr>
        <w:pStyle w:val="BodyText"/>
      </w:pPr>
      <w:r>
        <w:t>wilcards:</w:t>
      </w:r>
    </w:p>
    <w:p w14:paraId="4A2E95C8" w14:textId="77777777" w:rsidR="00BB1D27" w:rsidRDefault="00BB1D27" w:rsidP="008B6883">
      <w:pPr>
        <w:pStyle w:val="BodyText2"/>
      </w:pPr>
      <w:r>
        <w:t>SELECT distinct country FROM pa.wdpa where country like 'UK%'</w:t>
      </w:r>
    </w:p>
    <w:p w14:paraId="783505D9" w14:textId="77777777" w:rsidR="00BB1D27" w:rsidRDefault="00BB1D27" w:rsidP="008B6883">
      <w:pPr>
        <w:pStyle w:val="BodyText2"/>
      </w:pPr>
      <w:r>
        <w:t>There are no PAs for the UK! There are 84488 PAs in the WDPA table.</w:t>
      </w:r>
    </w:p>
    <w:p w14:paraId="252E6120" w14:textId="77777777" w:rsidR="00BB1D27" w:rsidRDefault="00BB1D27" w:rsidP="0034374E">
      <w:pPr>
        <w:pStyle w:val="Heading3"/>
      </w:pPr>
      <w:bookmarkStart w:id="5" w:name="_Toc315774649"/>
      <w:r>
        <w:t>Jorges existing tool:</w:t>
      </w:r>
      <w:bookmarkEnd w:id="5"/>
    </w:p>
    <w:p w14:paraId="7F50D5DF" w14:textId="77777777" w:rsidR="00BB1D27" w:rsidRDefault="00BB1D27" w:rsidP="000E5536">
      <w:pPr>
        <w:pStyle w:val="BodyText"/>
      </w:pPr>
      <w:r>
        <w:t>Is on the laptop:</w:t>
      </w:r>
    </w:p>
    <w:p w14:paraId="5B29D6A1" w14:textId="77777777" w:rsidR="00BB1D27" w:rsidRDefault="00BB1D27" w:rsidP="000E5536">
      <w:pPr>
        <w:pStyle w:val="BodyText"/>
      </w:pPr>
      <w:r>
        <w:t xml:space="preserve">user: </w:t>
      </w:r>
      <w:r>
        <w:tab/>
        <w:t xml:space="preserve">root </w:t>
      </w:r>
    </w:p>
    <w:p w14:paraId="6F1BB9D3" w14:textId="77777777" w:rsidR="00BB1D27" w:rsidRDefault="00BB1D27" w:rsidP="000E5536">
      <w:pPr>
        <w:pStyle w:val="BodyText"/>
      </w:pPr>
      <w:r>
        <w:t>pw:</w:t>
      </w:r>
      <w:r>
        <w:tab/>
      </w:r>
      <w:r>
        <w:tab/>
        <w:t>gem2010</w:t>
      </w:r>
    </w:p>
    <w:p w14:paraId="15B4BD9B" w14:textId="77777777" w:rsidR="00BB1D27" w:rsidRDefault="000D5C35" w:rsidP="008B6883">
      <w:pPr>
        <w:pStyle w:val="BodyText2"/>
      </w:pPr>
      <w:hyperlink r:id="rId11" w:history="1">
        <w:r w:rsidR="00BB1D27" w:rsidRPr="0077669C">
          <w:rPr>
            <w:rStyle w:val="Hyperlink"/>
          </w:rPr>
          <w:t>http://localhost/pa5.php</w:t>
        </w:r>
      </w:hyperlink>
    </w:p>
    <w:p w14:paraId="51DA90CA"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8F1790A" w14:textId="77777777" w:rsidR="00BB1D27" w:rsidRDefault="00BB1D27" w:rsidP="000E5536">
      <w:pPr>
        <w:pStyle w:val="BodyText"/>
      </w:pPr>
      <w:r>
        <w:t>Where is ajax_server.php?</w:t>
      </w:r>
    </w:p>
    <w:p w14:paraId="72BD3E6F" w14:textId="77777777" w:rsidR="00BB1D27" w:rsidRDefault="00BB1D27" w:rsidP="000E5536">
      <w:pPr>
        <w:pStyle w:val="BodyText"/>
      </w:pPr>
      <w:r>
        <w:t>How is it doing the intersect on a polygon or box and the species data?</w:t>
      </w:r>
    </w:p>
    <w:p w14:paraId="6111254E"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9D0FA46" w14:textId="77777777" w:rsidR="00BB1D27" w:rsidRDefault="00BB1D27" w:rsidP="000E5536">
      <w:pPr>
        <w:pStyle w:val="BodyText"/>
      </w:pPr>
      <w:r>
        <w:t>Does WFS support versioning? - make a hash of the species md5 to see the difference</w:t>
      </w:r>
    </w:p>
    <w:p w14:paraId="111E4093" w14:textId="77777777" w:rsidR="00BB1D27" w:rsidRDefault="00BB1D27" w:rsidP="008B6883">
      <w:pPr>
        <w:pStyle w:val="BodyText2"/>
      </w:pPr>
      <w:r>
        <w:t xml:space="preserve">Why split the db into taxonomic groups? cos the data were in shapefiles </w:t>
      </w:r>
    </w:p>
    <w:p w14:paraId="50A00584" w14:textId="77777777" w:rsidR="00BB1D27" w:rsidRDefault="00BB1D27" w:rsidP="000E5536">
      <w:pPr>
        <w:pStyle w:val="BodyText"/>
      </w:pPr>
      <w:r>
        <w:t>not doing species query on the fly, but pa query - i.e. getting all of the pas for the polygon then getting the species for those pas</w:t>
      </w:r>
    </w:p>
    <w:p w14:paraId="2600890C" w14:textId="77777777" w:rsidR="00BB1D27" w:rsidRDefault="00BB1D27" w:rsidP="000E5536">
      <w:pPr>
        <w:pStyle w:val="BodyText"/>
      </w:pPr>
      <w:r>
        <w:t>how many species are there?</w:t>
      </w:r>
    </w:p>
    <w:p w14:paraId="7D966101" w14:textId="77777777" w:rsidR="00BB1D27" w:rsidRDefault="00BB1D27" w:rsidP="000E5536">
      <w:pPr>
        <w:pStyle w:val="BodyText"/>
      </w:pPr>
      <w:r>
        <w:t xml:space="preserve">amphibians </w:t>
      </w:r>
      <w:r>
        <w:tab/>
        <w:t xml:space="preserve">6156 </w:t>
      </w:r>
      <w:r>
        <w:tab/>
        <w:t>sp</w:t>
      </w:r>
    </w:p>
    <w:p w14:paraId="0D1466CA" w14:textId="77777777" w:rsidR="00BB1D27" w:rsidRDefault="00BB1D27" w:rsidP="000E5536">
      <w:pPr>
        <w:pStyle w:val="BodyText"/>
      </w:pPr>
      <w:r>
        <w:t xml:space="preserve">mammals </w:t>
      </w:r>
      <w:r>
        <w:tab/>
        <w:t xml:space="preserve">4969 </w:t>
      </w:r>
      <w:r>
        <w:tab/>
        <w:t>sp</w:t>
      </w:r>
    </w:p>
    <w:p w14:paraId="62B81DEF" w14:textId="77777777" w:rsidR="00BB1D27" w:rsidRDefault="00BB1D27" w:rsidP="000E5536">
      <w:pPr>
        <w:pStyle w:val="BodyText"/>
      </w:pPr>
      <w:r>
        <w:t>reptiles</w:t>
      </w:r>
      <w:r>
        <w:tab/>
        <w:t xml:space="preserve">1040 </w:t>
      </w:r>
      <w:r>
        <w:tab/>
        <w:t>sp</w:t>
      </w:r>
    </w:p>
    <w:p w14:paraId="4C614FC3" w14:textId="77777777" w:rsidR="00BB1D27" w:rsidRDefault="00BB1D27" w:rsidP="008B6883">
      <w:pPr>
        <w:pStyle w:val="BodyText2"/>
      </w:pPr>
      <w:r>
        <w:t>total</w:t>
      </w:r>
      <w:r>
        <w:tab/>
        <w:t>=</w:t>
      </w:r>
      <w:r>
        <w:tab/>
        <w:t xml:space="preserve">12165 </w:t>
      </w:r>
      <w:r>
        <w:tab/>
        <w:t>sp</w:t>
      </w:r>
      <w:r>
        <w:tab/>
        <w:t>all filtered for Africa as well</w:t>
      </w:r>
    </w:p>
    <w:p w14:paraId="4C3DC1EF" w14:textId="77777777" w:rsidR="00BB1D27" w:rsidRDefault="00BB1D27" w:rsidP="008B6883">
      <w:pPr>
        <w:pStyle w:val="BodyText2"/>
      </w:pPr>
      <w:r>
        <w:t xml:space="preserve">parallelisation - picloud </w:t>
      </w:r>
    </w:p>
    <w:p w14:paraId="7845BC59" w14:textId="77777777" w:rsidR="00BB1D27" w:rsidRDefault="00BB1D27" w:rsidP="008B6883">
      <w:pPr>
        <w:pStyle w:val="BodyText2"/>
      </w:pPr>
      <w:r>
        <w:t>jorge is starting a new project called earthserver in autumn?</w:t>
      </w:r>
    </w:p>
    <w:p w14:paraId="265789F6" w14:textId="77777777" w:rsidR="00BB1D27" w:rsidRDefault="00BB1D27" w:rsidP="000E5536">
      <w:pPr>
        <w:pStyle w:val="BodyText"/>
      </w:pPr>
      <w:r>
        <w:t>3:09</w:t>
      </w:r>
      <w:r>
        <w:tab/>
        <w:t xml:space="preserve">Using the default spatial index now with ID_NO indexed too </w:t>
      </w:r>
    </w:p>
    <w:p w14:paraId="07545DF0" w14:textId="77777777" w:rsidR="00BB1D27" w:rsidRDefault="00BB1D27" w:rsidP="000E5536">
      <w:pPr>
        <w:pStyle w:val="BodyText"/>
      </w:pPr>
      <w:r>
        <w:t>trying 10 000, 100 000, 400 000 - invalid</w:t>
      </w:r>
    </w:p>
    <w:p w14:paraId="4AA4832C" w14:textId="77777777" w:rsidR="00BB1D27" w:rsidRDefault="00BB1D27" w:rsidP="008B6883">
      <w:pPr>
        <w:pStyle w:val="BodyText2"/>
      </w:pPr>
      <w:r>
        <w:t>trying 10 000, 100 000, 40 000 000 - took 7:00 to set up index - crash on identify</w:t>
      </w:r>
    </w:p>
    <w:p w14:paraId="244917A9" w14:textId="77777777" w:rsidR="00BB1D27" w:rsidRDefault="00BB1D27" w:rsidP="000E5536">
      <w:pPr>
        <w:pStyle w:val="BodyText"/>
      </w:pPr>
      <w:r>
        <w:t>What is my direction? What are the requirements?</w:t>
      </w:r>
    </w:p>
    <w:p w14:paraId="231D7EB8" w14:textId="77777777" w:rsidR="00BB1D27" w:rsidRDefault="00BB1D27" w:rsidP="000E5536">
      <w:pPr>
        <w:pStyle w:val="ListBullet"/>
      </w:pPr>
      <w:r>
        <w:t>Tools to capture data from park managers - 1 month - needs SDE</w:t>
      </w:r>
    </w:p>
    <w:p w14:paraId="3D9327E5" w14:textId="77777777" w:rsidR="00BB1D27" w:rsidRDefault="00BB1D27" w:rsidP="000E5536">
      <w:pPr>
        <w:pStyle w:val="ListBullet"/>
      </w:pPr>
      <w:r>
        <w:t>APAAT retooling - 3 months</w:t>
      </w:r>
    </w:p>
    <w:p w14:paraId="516E47DE" w14:textId="77777777" w:rsidR="00BB1D27" w:rsidRDefault="00BB1D27" w:rsidP="000E5536">
      <w:pPr>
        <w:pStyle w:val="ListBullet"/>
      </w:pPr>
      <w:r>
        <w:t>Accessibility map retooling - 3 months</w:t>
      </w:r>
    </w:p>
    <w:p w14:paraId="0EC7FB06" w14:textId="77777777" w:rsidR="00BB1D27" w:rsidRDefault="00BB1D27" w:rsidP="000E5536">
      <w:pPr>
        <w:pStyle w:val="ListBullet"/>
      </w:pPr>
      <w:r>
        <w:t>DOPA retooling - 3 months</w:t>
      </w:r>
    </w:p>
    <w:p w14:paraId="28F5D3D2" w14:textId="77777777" w:rsidR="00BB1D27" w:rsidRDefault="00BB1D27" w:rsidP="000E5536">
      <w:pPr>
        <w:pStyle w:val="BodyText"/>
      </w:pPr>
      <w:r>
        <w:t>Architecture</w:t>
      </w:r>
    </w:p>
    <w:p w14:paraId="79CBF36E" w14:textId="77777777" w:rsidR="00BB1D27" w:rsidRDefault="00BB1D27" w:rsidP="000E5536">
      <w:pPr>
        <w:pStyle w:val="BodyText"/>
      </w:pPr>
      <w:r>
        <w:t>Massively influenced by the following:</w:t>
      </w:r>
    </w:p>
    <w:p w14:paraId="2046C27E" w14:textId="77777777" w:rsidR="00BB1D27" w:rsidRDefault="00BB1D27" w:rsidP="000E5536">
      <w:pPr>
        <w:pStyle w:val="BodyText"/>
      </w:pPr>
      <w:r>
        <w:t>Do we need to do editing?</w:t>
      </w:r>
    </w:p>
    <w:p w14:paraId="55A0153E" w14:textId="77777777" w:rsidR="00BB1D27" w:rsidRDefault="00BB1D27" w:rsidP="000E5536">
      <w:pPr>
        <w:pStyle w:val="BodyText"/>
      </w:pPr>
      <w:r>
        <w:tab/>
        <w:t>-</w:t>
      </w:r>
      <w:r>
        <w:tab/>
        <w:t>Yes get data from park managers</w:t>
      </w:r>
    </w:p>
    <w:p w14:paraId="795BD193" w14:textId="77777777" w:rsidR="00BB1D27" w:rsidRDefault="00BB1D27" w:rsidP="008B6883">
      <w:pPr>
        <w:pStyle w:val="BodyText2"/>
      </w:pPr>
      <w:r>
        <w:t>Do we need to do dynamic querying, i.e. using user-defined areas?</w:t>
      </w:r>
    </w:p>
    <w:p w14:paraId="5283DD60" w14:textId="77777777" w:rsidR="00675693" w:rsidRPr="00675693" w:rsidRDefault="00675693" w:rsidP="008B6883">
      <w:pPr>
        <w:pStyle w:val="BodyText2"/>
      </w:pPr>
      <w:r>
        <w:t>From …IUCN Protected area Effectiveness book</w:t>
      </w:r>
    </w:p>
    <w:p w14:paraId="27D09826" w14:textId="77777777" w:rsidR="00675693" w:rsidRPr="007B6754" w:rsidRDefault="00675693" w:rsidP="008B6883">
      <w:pPr>
        <w:pStyle w:val="BodyText2"/>
      </w:pPr>
      <w:r>
        <w:t>There are some good requirements in this paper.</w:t>
      </w:r>
    </w:p>
    <w:p w14:paraId="0869AF58" w14:textId="77777777" w:rsidR="00675693" w:rsidRPr="003E1709" w:rsidRDefault="00675693" w:rsidP="008B550B">
      <w:pPr>
        <w:pStyle w:val="Code"/>
      </w:pPr>
      <w:r w:rsidRPr="003E1709">
        <w:t>High level reporting obligations:</w:t>
      </w:r>
    </w:p>
    <w:p w14:paraId="597865A9"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7AE0E20D"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204D0EE0"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47406E7B"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94"/>
        <w:gridCol w:w="2394"/>
        <w:gridCol w:w="2394"/>
        <w:gridCol w:w="2394"/>
      </w:tblGrid>
      <w:tr w:rsidR="00675693" w:rsidRPr="003E1709" w14:paraId="497CA263"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DDB4CFD" w14:textId="77777777" w:rsidR="00675693" w:rsidRPr="003E1709" w:rsidRDefault="00675693" w:rsidP="008B550B">
            <w:pPr>
              <w:pStyle w:val="Code"/>
            </w:pPr>
            <w:r w:rsidRPr="003E1709">
              <w:t>Value</w:t>
            </w:r>
          </w:p>
        </w:tc>
        <w:tc>
          <w:tcPr>
            <w:tcW w:w="2394" w:type="dxa"/>
          </w:tcPr>
          <w:p w14:paraId="3125336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7B3166F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31489B5A"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AA8D6D7"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4D6E8FDF" w14:textId="77777777" w:rsidR="00675693" w:rsidRPr="003E1709" w:rsidRDefault="00675693" w:rsidP="008B550B">
            <w:pPr>
              <w:pStyle w:val="Code"/>
            </w:pPr>
            <w:r w:rsidRPr="003E1709">
              <w:t>Population of an endangered animal</w:t>
            </w:r>
          </w:p>
        </w:tc>
        <w:tc>
          <w:tcPr>
            <w:tcW w:w="2394" w:type="dxa"/>
          </w:tcPr>
          <w:p w14:paraId="25924B09"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785556C2"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7CEE3D0B"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6AD6BB0B"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1A46DC16" w14:textId="77777777" w:rsidR="00675693" w:rsidRPr="003E1709" w:rsidRDefault="00675693" w:rsidP="008B6883">
            <w:pPr>
              <w:pStyle w:val="BodyText2"/>
            </w:pPr>
          </w:p>
        </w:tc>
        <w:tc>
          <w:tcPr>
            <w:tcW w:w="2394" w:type="dxa"/>
          </w:tcPr>
          <w:p w14:paraId="2B75F3A3"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67107E2B"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7EC51C2C"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4AD286F6" w14:textId="77777777" w:rsidR="00675693" w:rsidRDefault="00675693" w:rsidP="008B6883">
      <w:pPr>
        <w:pStyle w:val="BodyText2"/>
      </w:pPr>
    </w:p>
    <w:p w14:paraId="09906FDA" w14:textId="77777777" w:rsidR="00675693" w:rsidRDefault="00675693" w:rsidP="008B6883">
      <w:pPr>
        <w:pStyle w:val="BodyText2"/>
      </w:pPr>
      <w:r>
        <w:t>From ..Biological Diversity - frontiers in measurement and assessment book</w:t>
      </w:r>
    </w:p>
    <w:p w14:paraId="051FA191"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2985E0F7" w14:textId="77777777" w:rsidR="00A128C3" w:rsidRDefault="00A128C3" w:rsidP="008B6883">
      <w:pPr>
        <w:pStyle w:val="BodyText2"/>
      </w:pPr>
      <w:r>
        <w:t>From CBD Aichi targets</w:t>
      </w:r>
    </w:p>
    <w:p w14:paraId="10141A6E" w14:textId="77777777" w:rsidR="00A128C3" w:rsidRPr="00A128C3" w:rsidRDefault="00A128C3" w:rsidP="008B6883">
      <w:pPr>
        <w:pStyle w:val="BodyText2"/>
      </w:pPr>
      <w:r>
        <w:t xml:space="preserve">There is an excellent paper on the adequacy of biodiversity observation systems to support the 2020 CBD targets </w:t>
      </w:r>
      <w:hyperlink r:id="rId12" w:history="1">
        <w:r w:rsidRPr="00A128C3">
          <w:rPr>
            <w:rStyle w:val="Hyperlink"/>
          </w:rPr>
          <w:t>here</w:t>
        </w:r>
      </w:hyperlink>
      <w:r>
        <w:t>.</w:t>
      </w:r>
    </w:p>
    <w:p w14:paraId="6E46B85D" w14:textId="77777777" w:rsidR="000518F6" w:rsidRDefault="000518F6" w:rsidP="003B37F4">
      <w:pPr>
        <w:pStyle w:val="Heading2"/>
      </w:pPr>
      <w:r>
        <w:t>Business</w:t>
      </w:r>
    </w:p>
    <w:p w14:paraId="2A1BAFCA" w14:textId="77777777" w:rsidR="000518F6" w:rsidRDefault="000518F6" w:rsidP="000518F6">
      <w:pPr>
        <w:pStyle w:val="Heading3"/>
      </w:pPr>
      <w:r>
        <w:t>Policy</w:t>
      </w:r>
    </w:p>
    <w:p w14:paraId="0333905C" w14:textId="77777777" w:rsidR="000518F6" w:rsidRDefault="000518F6" w:rsidP="000518F6">
      <w:pPr>
        <w:pStyle w:val="Heading4"/>
      </w:pPr>
      <w:r>
        <w:t>Indicators</w:t>
      </w:r>
    </w:p>
    <w:p w14:paraId="6C35C0D5" w14:textId="77777777" w:rsidR="000518F6" w:rsidRDefault="000518F6" w:rsidP="008B6883">
      <w:pPr>
        <w:pStyle w:val="BodyText2"/>
      </w:pPr>
      <w:r>
        <w:t xml:space="preserve">Good example of indicators on the JNCC website: </w:t>
      </w:r>
      <w:hyperlink r:id="rId13" w:history="1">
        <w:r w:rsidRPr="00027312">
          <w:rPr>
            <w:rStyle w:val="Hyperlink"/>
          </w:rPr>
          <w:t>http://jncc.defra.gov.uk/page-4250</w:t>
        </w:r>
      </w:hyperlink>
      <w:r>
        <w:t xml:space="preserve"> </w:t>
      </w:r>
    </w:p>
    <w:p w14:paraId="65339A0C" w14:textId="77777777" w:rsidR="005E50BF" w:rsidRDefault="00075279" w:rsidP="008B6883">
      <w:pPr>
        <w:pStyle w:val="BodyText2"/>
      </w:pPr>
      <w:r>
        <w:t xml:space="preserve">BIP resources (loads!) </w:t>
      </w:r>
      <w:hyperlink r:id="rId14" w:history="1">
        <w:r w:rsidRPr="00075279">
          <w:rPr>
            <w:rStyle w:val="Hyperlink"/>
          </w:rPr>
          <w:t>here</w:t>
        </w:r>
      </w:hyperlink>
      <w:r>
        <w:t>.</w:t>
      </w:r>
      <w:r w:rsidR="00DF3FE2">
        <w:t xml:space="preserve"> </w:t>
      </w:r>
    </w:p>
    <w:p w14:paraId="07A9BA12" w14:textId="77777777" w:rsidR="00DF3FE2" w:rsidRDefault="00DF3FE2" w:rsidP="00DF3FE2">
      <w:pPr>
        <w:pStyle w:val="Heading5"/>
      </w:pPr>
      <w:r>
        <w:t>Best practice</w:t>
      </w:r>
    </w:p>
    <w:p w14:paraId="1553F3BF" w14:textId="7777777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50BAAA7F" w14:textId="77777777" w:rsidR="00DF3FE2" w:rsidRDefault="00DF3FE2" w:rsidP="00DF3FE2">
      <w:pPr>
        <w:pStyle w:val="Heading6"/>
      </w:pPr>
      <w:r>
        <w:t>Biodiversity Indicator Facilitators</w:t>
      </w:r>
    </w:p>
    <w:p w14:paraId="242BA840" w14:textId="77777777" w:rsidR="00DF3FE2" w:rsidRDefault="00DF3FE2" w:rsidP="008B6883">
      <w:pPr>
        <w:pStyle w:val="BodyText2"/>
      </w:pPr>
      <w:r>
        <w:t xml:space="preserve">From </w:t>
      </w:r>
      <w:hyperlink r:id="rId15"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39E2581F" w14:textId="77777777" w:rsidR="00DF3FE2" w:rsidRDefault="00DF3FE2" w:rsidP="00DF3FE2">
      <w:pPr>
        <w:pStyle w:val="Heading5"/>
      </w:pPr>
      <w:r>
        <w:t>Global</w:t>
      </w:r>
    </w:p>
    <w:p w14:paraId="3B5B71EE" w14:textId="77777777"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6" w:history="1">
        <w:r w:rsidR="009A250E" w:rsidRPr="009A250E">
          <w:rPr>
            <w:rStyle w:val="Hyperlink"/>
          </w:rPr>
          <w:t>this</w:t>
        </w:r>
      </w:hyperlink>
      <w:r w:rsidR="009A250E">
        <w:t xml:space="preserve"> page on the CBD website, </w:t>
      </w:r>
      <w:hyperlink r:id="rId17"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3E2E9B0B" w14:textId="77777777" w:rsidR="005A68C1" w:rsidRDefault="009378D9" w:rsidP="009378D9">
      <w:pPr>
        <w:pStyle w:val="Heading6"/>
      </w:pPr>
      <w:bookmarkStart w:id="6" w:name="_CBD_Target_11"/>
      <w:bookmarkEnd w:id="6"/>
      <w:r>
        <w:t>C</w:t>
      </w:r>
      <w:r w:rsidR="005A68C1">
        <w:t>onvention in Biological Diversity</w:t>
      </w:r>
    </w:p>
    <w:p w14:paraId="1CFEB7D6" w14:textId="77777777" w:rsidR="009378D9" w:rsidRDefault="005A68C1" w:rsidP="00B51C2F">
      <w:pPr>
        <w:pStyle w:val="Heading7"/>
      </w:pPr>
      <w:r>
        <w:t>C</w:t>
      </w:r>
      <w:r w:rsidR="009378D9">
        <w:t>BD Target 11</w:t>
      </w:r>
    </w:p>
    <w:p w14:paraId="72DF411D" w14:textId="77777777" w:rsidR="00CB3305" w:rsidRDefault="009378D9" w:rsidP="008B6883">
      <w:pPr>
        <w:pStyle w:val="BodyText2"/>
      </w:pPr>
      <w:r>
        <w:t xml:space="preserve">Guidance on calculating PA coverage from UNEP-WCMC </w:t>
      </w:r>
      <w:hyperlink r:id="rId18" w:anchor="Method used to calculate protected area coverage" w:history="1">
        <w:r w:rsidRPr="001858D0">
          <w:rPr>
            <w:rStyle w:val="Hyperlink"/>
          </w:rPr>
          <w:t>here</w:t>
        </w:r>
      </w:hyperlink>
      <w:r>
        <w:t>.</w:t>
      </w:r>
      <w:r w:rsidR="00CB3305">
        <w:t xml:space="preserve"> </w:t>
      </w:r>
    </w:p>
    <w:p w14:paraId="79D1F476" w14:textId="77777777" w:rsidR="009378D9" w:rsidRDefault="00CB3305" w:rsidP="008B6883">
      <w:pPr>
        <w:pStyle w:val="BodyText2"/>
      </w:pPr>
      <w:r>
        <w:t>There are lots of issues that I have noticed with buffering the point-only PAs:</w:t>
      </w:r>
    </w:p>
    <w:p w14:paraId="069C47AF" w14:textId="77777777"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3476BEF2" w14:textId="7777777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4A88107F" w14:textId="77777777" w:rsidR="00A85468" w:rsidRDefault="00A85468" w:rsidP="00CB3305">
      <w:pPr>
        <w:pStyle w:val="ListBullet"/>
      </w:pPr>
      <w:r>
        <w:t xml:space="preserve">The Country/EEZ dataset that they refer to is simplified to regions so cant be used to get national statistics. Downloaded from </w:t>
      </w:r>
      <w:hyperlink r:id="rId19" w:history="1">
        <w:r w:rsidRPr="00A85468">
          <w:rPr>
            <w:rStyle w:val="Hyperlink"/>
          </w:rPr>
          <w:t>here</w:t>
        </w:r>
      </w:hyperlink>
      <w:r>
        <w:t xml:space="preserve"> and unzipped </w:t>
      </w:r>
      <w:hyperlink r:id="rId20" w:history="1">
        <w:r w:rsidRPr="00A85468">
          <w:rPr>
            <w:rStyle w:val="Hyperlink"/>
          </w:rPr>
          <w:t>here</w:t>
        </w:r>
      </w:hyperlink>
      <w:r>
        <w:t xml:space="preserve">. </w:t>
      </w:r>
    </w:p>
    <w:p w14:paraId="60EDB605" w14:textId="77777777"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1A6CCE83" w14:textId="77777777" w:rsidR="005A68C1" w:rsidRDefault="005A68C1" w:rsidP="005A68C1">
      <w:pPr>
        <w:pStyle w:val="Heading6"/>
      </w:pPr>
      <w:r>
        <w:t>Sustainable Development Goals</w:t>
      </w:r>
      <w:r>
        <w:tab/>
      </w:r>
    </w:p>
    <w:p w14:paraId="5B3B3242" w14:textId="77777777" w:rsidR="005A68C1" w:rsidRPr="005A68C1" w:rsidRDefault="005A68C1" w:rsidP="008B6883">
      <w:pPr>
        <w:pStyle w:val="BodyText2"/>
      </w:pPr>
      <w:r>
        <w:t xml:space="preserve">Area available </w:t>
      </w:r>
      <w:hyperlink r:id="rId21" w:history="1">
        <w:r w:rsidRPr="005A68C1">
          <w:rPr>
            <w:rStyle w:val="Hyperlink"/>
          </w:rPr>
          <w:t>here</w:t>
        </w:r>
      </w:hyperlink>
      <w:r>
        <w:t>.</w:t>
      </w:r>
    </w:p>
    <w:p w14:paraId="0903F070" w14:textId="77777777" w:rsidR="00BE6011" w:rsidRDefault="00BE6011" w:rsidP="00BE6011">
      <w:pPr>
        <w:pStyle w:val="Heading5"/>
      </w:pPr>
      <w:r>
        <w:t>Regional</w:t>
      </w:r>
    </w:p>
    <w:p w14:paraId="772B9FB9" w14:textId="77777777" w:rsidR="00382A4A" w:rsidRDefault="00382A4A" w:rsidP="008B6883">
      <w:pPr>
        <w:pStyle w:val="BodyText2"/>
      </w:pPr>
      <w:r>
        <w:t>Examples:</w:t>
      </w:r>
    </w:p>
    <w:p w14:paraId="5F9B6E65" w14:textId="77777777" w:rsidR="00AF7B0B" w:rsidRPr="00AF7B0B" w:rsidRDefault="00AF7B0B" w:rsidP="008B6883">
      <w:pPr>
        <w:pStyle w:val="BodyText2"/>
      </w:pPr>
      <w:r w:rsidRPr="00AF7B0B">
        <w:t>Framework for Nature Conservation and Protected Areas in the Pacific Islands Region 2014 - 2020</w:t>
      </w:r>
      <w:r>
        <w:t xml:space="preserve"> (</w:t>
      </w:r>
      <w:hyperlink r:id="rId22" w:history="1">
        <w:r w:rsidRPr="00AF7B0B">
          <w:rPr>
            <w:rStyle w:val="Hyperlink"/>
          </w:rPr>
          <w:t>SPREP, 2014</w:t>
        </w:r>
      </w:hyperlink>
      <w:r>
        <w:t>)</w:t>
      </w:r>
      <w:r w:rsidR="005C7ECD">
        <w:t>.</w:t>
      </w:r>
    </w:p>
    <w:p w14:paraId="68E71200" w14:textId="77777777" w:rsidR="00DF3FE2" w:rsidRDefault="00DF3FE2" w:rsidP="00DF3FE2">
      <w:pPr>
        <w:pStyle w:val="Heading5"/>
      </w:pPr>
      <w:r>
        <w:t>National</w:t>
      </w:r>
    </w:p>
    <w:p w14:paraId="03AA66C4" w14:textId="77777777" w:rsidR="00E5257B" w:rsidRDefault="00E5257B" w:rsidP="00E5257B">
      <w:pPr>
        <w:pStyle w:val="Heading6"/>
      </w:pPr>
      <w:r>
        <w:t>Guidance</w:t>
      </w:r>
    </w:p>
    <w:p w14:paraId="3B351BBC" w14:textId="77777777" w:rsidR="00BE6011" w:rsidRDefault="00BE6011" w:rsidP="008B6883">
      <w:pPr>
        <w:pStyle w:val="BodyText2"/>
      </w:pPr>
      <w:r w:rsidRPr="00651411">
        <w:t>National indicators and approaches to monitor progress towards the Aichi Biodiversity targets</w:t>
      </w:r>
      <w:r>
        <w:t xml:space="preserve"> (</w:t>
      </w:r>
      <w:hyperlink r:id="rId23" w:history="1">
        <w:r w:rsidR="003A0EB1">
          <w:rPr>
            <w:rStyle w:val="Hyperlink"/>
          </w:rPr>
          <w:t>SBSTTA</w:t>
        </w:r>
        <w:r w:rsidR="002B400A" w:rsidRPr="00651411">
          <w:rPr>
            <w:rStyle w:val="Hyperlink"/>
          </w:rPr>
          <w:t>, 2016</w:t>
        </w:r>
      </w:hyperlink>
      <w:r>
        <w:t>)</w:t>
      </w:r>
      <w:r w:rsidR="005C7ECD">
        <w:t>.</w:t>
      </w:r>
    </w:p>
    <w:p w14:paraId="7F75CD6A" w14:textId="77777777"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4" w:history="1">
        <w:r w:rsidR="00D12BE5" w:rsidRPr="00651411">
          <w:rPr>
            <w:rStyle w:val="Hyperlink"/>
          </w:rPr>
          <w:t>BIP</w:t>
        </w:r>
        <w:r w:rsidR="00CF0902" w:rsidRPr="00651411">
          <w:rPr>
            <w:rStyle w:val="Hyperlink"/>
          </w:rPr>
          <w:t>, 2014</w:t>
        </w:r>
      </w:hyperlink>
      <w:r w:rsidR="004E6237">
        <w:t>)</w:t>
      </w:r>
      <w:r w:rsidR="005C7ECD">
        <w:t>.</w:t>
      </w:r>
    </w:p>
    <w:p w14:paraId="65565EB5" w14:textId="77777777" w:rsidR="00C16016" w:rsidRDefault="00C16016" w:rsidP="008B6883">
      <w:pPr>
        <w:pStyle w:val="BodyText2"/>
      </w:pPr>
      <w:r w:rsidRPr="00651411">
        <w:t>Guidance for National Biodiversity Indicator Development and Use</w:t>
      </w:r>
      <w:r>
        <w:t xml:space="preserve"> (</w:t>
      </w:r>
      <w:hyperlink r:id="rId25" w:history="1">
        <w:r w:rsidRPr="00651411">
          <w:rPr>
            <w:rStyle w:val="Hyperlink"/>
          </w:rPr>
          <w:t>BIP</w:t>
        </w:r>
        <w:r w:rsidR="004C2EB7" w:rsidRPr="00651411">
          <w:rPr>
            <w:rStyle w:val="Hyperlink"/>
          </w:rPr>
          <w:t>, 2011</w:t>
        </w:r>
      </w:hyperlink>
      <w:r w:rsidR="005C7ECD">
        <w:t>).</w:t>
      </w:r>
    </w:p>
    <w:p w14:paraId="3D7C21B1" w14:textId="77777777" w:rsidR="00DF3FE2" w:rsidRPr="00DF3FE2" w:rsidRDefault="00DF3FE2" w:rsidP="008B6883">
      <w:pPr>
        <w:pStyle w:val="BodyText2"/>
      </w:pPr>
      <w:r>
        <w:t xml:space="preserve">NBSAP forum </w:t>
      </w:r>
      <w:hyperlink r:id="rId26" w:history="1">
        <w:r w:rsidRPr="00DF3FE2">
          <w:rPr>
            <w:rStyle w:val="Hyperlink"/>
          </w:rPr>
          <w:t>here</w:t>
        </w:r>
      </w:hyperlink>
      <w:r>
        <w:t>.</w:t>
      </w:r>
    </w:p>
    <w:p w14:paraId="5E255845" w14:textId="77777777" w:rsidR="0088655C" w:rsidRDefault="0088655C" w:rsidP="0088655C">
      <w:pPr>
        <w:pStyle w:val="Heading3"/>
      </w:pPr>
      <w:r>
        <w:t>Assessments</w:t>
      </w:r>
    </w:p>
    <w:p w14:paraId="59B82828" w14:textId="77777777" w:rsidR="005B6619" w:rsidRDefault="005B6619" w:rsidP="005B6619">
      <w:pPr>
        <w:pStyle w:val="Heading4"/>
      </w:pPr>
      <w:r>
        <w:t>Ecosystem Services</w:t>
      </w:r>
    </w:p>
    <w:p w14:paraId="08E95F40" w14:textId="77777777" w:rsidR="005B6619" w:rsidRDefault="005B6619" w:rsidP="008B6883">
      <w:pPr>
        <w:pStyle w:val="BodyText2"/>
      </w:pPr>
      <w:r>
        <w:t>Examples:</w:t>
      </w:r>
    </w:p>
    <w:p w14:paraId="7BF7D01F" w14:textId="77777777" w:rsidR="005B6619" w:rsidRDefault="005B6619" w:rsidP="008B6883">
      <w:pPr>
        <w:pStyle w:val="BodyText2"/>
      </w:pPr>
      <w:r>
        <w:t xml:space="preserve">TEEB South Pacific Reports </w:t>
      </w:r>
      <w:hyperlink r:id="rId27" w:history="1">
        <w:r w:rsidRPr="005B6619">
          <w:rPr>
            <w:rStyle w:val="Hyperlink"/>
          </w:rPr>
          <w:t>here</w:t>
        </w:r>
      </w:hyperlink>
      <w:r>
        <w:t>.</w:t>
      </w:r>
    </w:p>
    <w:p w14:paraId="6CF8261A" w14:textId="77777777" w:rsidR="005B6619" w:rsidRDefault="005B6619" w:rsidP="005B6619">
      <w:pPr>
        <w:pStyle w:val="Heading4"/>
      </w:pPr>
      <w:r>
        <w:t>Environmental and Climate Impact</w:t>
      </w:r>
    </w:p>
    <w:p w14:paraId="06DAA291" w14:textId="77777777"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8" w:history="1">
        <w:r w:rsidRPr="0088655C">
          <w:rPr>
            <w:rStyle w:val="Hyperlink"/>
          </w:rPr>
          <w:t>here</w:t>
        </w:r>
      </w:hyperlink>
      <w:r>
        <w:t xml:space="preserve">. </w:t>
      </w:r>
    </w:p>
    <w:p w14:paraId="0C9B568B" w14:textId="77777777" w:rsidR="00B37D09" w:rsidRDefault="00C476E5" w:rsidP="000E5536">
      <w:pPr>
        <w:pStyle w:val="Heading1"/>
      </w:pPr>
      <w:r>
        <w:t>Data</w:t>
      </w:r>
      <w:bookmarkEnd w:id="0"/>
      <w:r w:rsidR="008E71D6">
        <w:t>sets</w:t>
      </w:r>
    </w:p>
    <w:p w14:paraId="3E53B902" w14:textId="77777777" w:rsidR="00230FDB" w:rsidRPr="00230FDB" w:rsidRDefault="00230FDB" w:rsidP="003B37F4">
      <w:pPr>
        <w:pStyle w:val="Heading2"/>
      </w:pPr>
      <w:r>
        <w:t>Input datasets</w:t>
      </w:r>
    </w:p>
    <w:p w14:paraId="2CED6981" w14:textId="77777777" w:rsidR="003C7CD2" w:rsidRDefault="003C7CD2" w:rsidP="0034374E">
      <w:pPr>
        <w:pStyle w:val="Heading3"/>
      </w:pPr>
      <w:r>
        <w:t>Administrative Boundaries</w:t>
      </w:r>
    </w:p>
    <w:p w14:paraId="2AF5434B" w14:textId="77777777" w:rsidR="0074425F" w:rsidRDefault="0074425F" w:rsidP="0074425F">
      <w:pPr>
        <w:pStyle w:val="Heading4"/>
      </w:pPr>
      <w:bookmarkStart w:id="7" w:name="_Ref396213236"/>
      <w:r>
        <w:t>ACP Countries</w:t>
      </w:r>
    </w:p>
    <w:p w14:paraId="1E236E63" w14:textId="77777777" w:rsidR="0074425F" w:rsidRPr="0074425F" w:rsidRDefault="0074425F" w:rsidP="0074425F">
      <w:pPr>
        <w:pStyle w:val="BodyText2"/>
      </w:pPr>
      <w:r>
        <w:t xml:space="preserve">Uploading to GEE on 06/04/2018 - took 8 minutes. Is </w:t>
      </w:r>
      <w:hyperlink r:id="rId29" w:history="1">
        <w:r w:rsidRPr="008C3A93">
          <w:rPr>
            <w:rStyle w:val="Hyperlink"/>
          </w:rPr>
          <w:t>here</w:t>
        </w:r>
      </w:hyperlink>
      <w:r>
        <w:t>.</w:t>
      </w:r>
    </w:p>
    <w:p w14:paraId="504E9325" w14:textId="77777777" w:rsidR="0074425F" w:rsidRDefault="0074425F" w:rsidP="0074425F">
      <w:pPr>
        <w:pStyle w:val="Heading4"/>
      </w:pPr>
      <w:r>
        <w:t>Continents</w:t>
      </w:r>
    </w:p>
    <w:p w14:paraId="716FE1B5" w14:textId="77777777" w:rsidR="0074425F" w:rsidRPr="00375778" w:rsidRDefault="0074425F" w:rsidP="0074425F">
      <w:pPr>
        <w:pStyle w:val="BodyText2"/>
      </w:pPr>
      <w:r>
        <w:t xml:space="preserve">ESRI one from </w:t>
      </w:r>
      <w:hyperlink r:id="rId30" w:history="1">
        <w:r w:rsidRPr="00375778">
          <w:rPr>
            <w:rStyle w:val="Hyperlink"/>
          </w:rPr>
          <w:t>here</w:t>
        </w:r>
      </w:hyperlink>
      <w:r>
        <w:t>. Exporting to a Fusion table. Fails with lots of missing islands and geometries so importing each feature individually into Fusion tables. Putting them into the GEE project Water detection – Landsat occurrence.</w:t>
      </w:r>
    </w:p>
    <w:p w14:paraId="6C32D2D7" w14:textId="77777777" w:rsidR="00D277F5" w:rsidRDefault="00E97F8B" w:rsidP="007D2F52">
      <w:pPr>
        <w:pStyle w:val="Heading4"/>
      </w:pPr>
      <w:r>
        <w:t>GAUL</w:t>
      </w:r>
      <w:bookmarkEnd w:id="7"/>
    </w:p>
    <w:p w14:paraId="74CF6622" w14:textId="77777777" w:rsidR="001B45FC" w:rsidRPr="001B45FC" w:rsidRDefault="001B45FC" w:rsidP="008B6883">
      <w:pPr>
        <w:pStyle w:val="BodyText2"/>
      </w:pPr>
      <w:r>
        <w:t xml:space="preserve">Available </w:t>
      </w:r>
      <w:hyperlink r:id="rId31" w:history="1">
        <w:r w:rsidRPr="001B45FC">
          <w:rPr>
            <w:rStyle w:val="Hyperlink"/>
          </w:rPr>
          <w:t>here</w:t>
        </w:r>
      </w:hyperlink>
      <w:r w:rsidR="00A939C4">
        <w:t xml:space="preserve"> as individual countries, the whole world or as 6 levels for the whole world.</w:t>
      </w:r>
    </w:p>
    <w:p w14:paraId="538E1312" w14:textId="77777777" w:rsidR="00B66FE0" w:rsidRDefault="00B66FE0" w:rsidP="000E5536">
      <w:pPr>
        <w:pStyle w:val="Heading5"/>
      </w:pPr>
      <w:bookmarkStart w:id="8" w:name="_Ref330197200"/>
      <w:r>
        <w:t>Attribute issues</w:t>
      </w:r>
    </w:p>
    <w:p w14:paraId="0C7E88F6"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6D58FCA9" w14:textId="77777777" w:rsidR="00B66FE0" w:rsidRDefault="009C79F2" w:rsidP="000E5536">
      <w:pPr>
        <w:pStyle w:val="ListBullet"/>
      </w:pPr>
      <w:r>
        <w:lastRenderedPageBreak/>
        <w:t xml:space="preserve">Unknown features. </w:t>
      </w:r>
      <w:r w:rsidR="00B66FE0">
        <w:t>There are lots of small islands that have no name of ISO3 code but could be assigned one, e.g. ESRI_OID = 22 could be in the French Southern and Antarctic Territories.</w:t>
      </w:r>
    </w:p>
    <w:p w14:paraId="09E1E18C"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39967EF8" w14:textId="77777777" w:rsidR="00524017" w:rsidRDefault="00524017" w:rsidP="000E5536">
      <w:pPr>
        <w:pStyle w:val="Heading5"/>
      </w:pPr>
      <w:r>
        <w:t>Geometry issues</w:t>
      </w:r>
    </w:p>
    <w:p w14:paraId="5D91B207" w14:textId="77777777" w:rsidR="00524017" w:rsidRDefault="00524017" w:rsidP="008B6883">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3967B0C0" w14:textId="77777777" w:rsidR="00226AAB" w:rsidRPr="006603F9" w:rsidRDefault="00226AAB" w:rsidP="008B6883">
      <w:pPr>
        <w:pStyle w:val="BodyText2"/>
      </w:pPr>
      <w:r>
        <w:rPr>
          <w:noProof/>
          <w:lang w:bidi="ar-SA"/>
        </w:rPr>
        <w:drawing>
          <wp:inline distT="0" distB="0" distL="0" distR="0" wp14:anchorId="106CEF12" wp14:editId="3E1C4647">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9F49967" w14:textId="77777777" w:rsidR="001B45FC" w:rsidRDefault="001B45FC" w:rsidP="000E5536">
      <w:pPr>
        <w:pStyle w:val="Heading5"/>
      </w:pPr>
      <w:r>
        <w:t>Missing data</w:t>
      </w:r>
    </w:p>
    <w:p w14:paraId="17ADF497" w14:textId="77777777" w:rsidR="0055158E" w:rsidRDefault="006C5C0F" w:rsidP="000E5536">
      <w:pPr>
        <w:pStyle w:val="ListBullet"/>
      </w:pPr>
      <w:r>
        <w:t>St. Helena is not in GAUL v2.6.</w:t>
      </w:r>
      <w:r w:rsidR="0055158E">
        <w:t xml:space="preserve"> </w:t>
      </w:r>
    </w:p>
    <w:p w14:paraId="078CF51D" w14:textId="77777777" w:rsidR="0055158E" w:rsidRDefault="0055158E" w:rsidP="000E5536">
      <w:pPr>
        <w:pStyle w:val="ListBullet"/>
      </w:pPr>
      <w:r>
        <w:t>Singapore is not in admin1</w:t>
      </w:r>
    </w:p>
    <w:p w14:paraId="45A40C1D" w14:textId="77777777" w:rsidR="0055158E" w:rsidRPr="001B45FC" w:rsidRDefault="0055158E" w:rsidP="000E5536">
      <w:pPr>
        <w:pStyle w:val="ListBullet"/>
      </w:pPr>
      <w:r>
        <w:t xml:space="preserve">Caspian Sea is not in admin1 </w:t>
      </w:r>
    </w:p>
    <w:p w14:paraId="41717F50" w14:textId="77777777" w:rsidR="004B4E68" w:rsidRDefault="004B4E68" w:rsidP="007D2F52">
      <w:pPr>
        <w:pStyle w:val="Heading4"/>
      </w:pPr>
      <w:r>
        <w:t>Exclusive Economic Zones (EEZ)</w:t>
      </w:r>
      <w:bookmarkEnd w:id="8"/>
    </w:p>
    <w:p w14:paraId="3A2E048B"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3" w:history="1">
        <w:r w:rsidRPr="001321A9">
          <w:rPr>
            <w:rStyle w:val="Hyperlink"/>
          </w:rPr>
          <w:t>here</w:t>
        </w:r>
      </w:hyperlink>
      <w:r>
        <w:t>.</w:t>
      </w:r>
    </w:p>
    <w:p w14:paraId="1271123B" w14:textId="77777777" w:rsidR="008E71D6" w:rsidRDefault="008E71D6" w:rsidP="000E5536">
      <w:pPr>
        <w:pStyle w:val="Heading5"/>
      </w:pPr>
      <w:r>
        <w:t>VLIZ dataset</w:t>
      </w:r>
    </w:p>
    <w:p w14:paraId="16D50AB9" w14:textId="77777777" w:rsidR="006119DE" w:rsidRDefault="006119DE" w:rsidP="008B6883">
      <w:pPr>
        <w:pStyle w:val="BodyText2"/>
      </w:pPr>
      <w:r>
        <w:t>VLIZ Maritime Boundaries Database (</w:t>
      </w:r>
      <w:hyperlink r:id="rId34" w:history="1">
        <w:r>
          <w:rPr>
            <w:rStyle w:val="Hyperlink"/>
          </w:rPr>
          <w:t>http://www.vliz.be/vmdcdata/marbound/</w:t>
        </w:r>
      </w:hyperlink>
      <w:r>
        <w:t xml:space="preserve">) – has EEZ boundaries. WCMC use this for summarising the WDPAs by country (see </w:t>
      </w:r>
      <w:hyperlink r:id="rId35" w:history="1">
        <w:r w:rsidRPr="00FD0025">
          <w:rPr>
            <w:rStyle w:val="Hyperlink"/>
          </w:rPr>
          <w:t>this</w:t>
        </w:r>
      </w:hyperlink>
      <w:r>
        <w:t xml:space="preserve"> page) – Simon Blyth says it is restricted and sent me </w:t>
      </w:r>
      <w:hyperlink r:id="rId36" w:history="1">
        <w:r w:rsidRPr="00E755AF">
          <w:rPr>
            <w:rStyle w:val="Hyperlink"/>
          </w:rPr>
          <w:t>here</w:t>
        </w:r>
      </w:hyperlink>
      <w:r w:rsidR="00CA1C76">
        <w:t>.</w:t>
      </w:r>
    </w:p>
    <w:p w14:paraId="060911E9"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2500BBB0" w14:textId="77777777" w:rsidR="006119DE" w:rsidRDefault="002F6873" w:rsidP="000E5536">
      <w:pPr>
        <w:pStyle w:val="Heading5"/>
      </w:pPr>
      <w:r>
        <w:t>UNCLOS</w:t>
      </w:r>
    </w:p>
    <w:p w14:paraId="282D1094" w14:textId="77777777" w:rsidR="002F6873" w:rsidRDefault="006119DE" w:rsidP="008B6883">
      <w:pPr>
        <w:pStyle w:val="BodyText2"/>
      </w:pPr>
      <w:r>
        <w:t>UNCLOS</w:t>
      </w:r>
      <w:r w:rsidR="002F6873">
        <w:t xml:space="preserve"> derived data available </w:t>
      </w:r>
      <w:hyperlink r:id="rId37" w:history="1">
        <w:r w:rsidR="002F6873" w:rsidRPr="004412D3">
          <w:rPr>
            <w:rStyle w:val="Hyperlink"/>
          </w:rPr>
          <w:t>here</w:t>
        </w:r>
      </w:hyperlink>
      <w:r w:rsidR="002F6873">
        <w:t xml:space="preserve"> is EU only</w:t>
      </w:r>
      <w:r>
        <w:t>.</w:t>
      </w:r>
    </w:p>
    <w:p w14:paraId="63E1B5BC" w14:textId="77777777" w:rsidR="00991E05" w:rsidRDefault="00991E05" w:rsidP="0034374E">
      <w:pPr>
        <w:pStyle w:val="Heading3"/>
      </w:pPr>
      <w:r>
        <w:t>Protected Areas</w:t>
      </w:r>
    </w:p>
    <w:p w14:paraId="6505E16F" w14:textId="77777777" w:rsidR="001E0AAA" w:rsidRDefault="001E0AAA" w:rsidP="007D2F52">
      <w:pPr>
        <w:pStyle w:val="Heading4"/>
      </w:pPr>
      <w:r>
        <w:t>World Database on Protected Areas</w:t>
      </w:r>
    </w:p>
    <w:p w14:paraId="2DA64DFF" w14:textId="77777777" w:rsidR="001631ED" w:rsidRDefault="001631ED" w:rsidP="000E5536">
      <w:pPr>
        <w:pStyle w:val="Heading5"/>
      </w:pPr>
      <w:bookmarkStart w:id="9" w:name="_Toc315774545"/>
      <w:r>
        <w:t>Metadata</w:t>
      </w:r>
    </w:p>
    <w:p w14:paraId="600AEDFA" w14:textId="77777777" w:rsidR="001631ED" w:rsidRPr="001631ED" w:rsidRDefault="001631ED" w:rsidP="008B6883">
      <w:pPr>
        <w:pStyle w:val="BodyText2"/>
      </w:pPr>
      <w:r>
        <w:lastRenderedPageBreak/>
        <w:t>There is a metadata document on the protectedplanet.net website (</w:t>
      </w:r>
      <w:hyperlink r:id="rId38" w:history="1">
        <w:r>
          <w:rPr>
            <w:rStyle w:val="Hyperlink"/>
          </w:rPr>
          <w:t>http://www.wdpa.org/PDF/WDPA%20Data%20Standard.pdf</w:t>
        </w:r>
      </w:hyperlink>
      <w:r>
        <w:t>).</w:t>
      </w:r>
    </w:p>
    <w:p w14:paraId="1E586E75" w14:textId="77777777" w:rsidR="00324706" w:rsidRDefault="00324706" w:rsidP="000E5536">
      <w:pPr>
        <w:pStyle w:val="Heading5"/>
      </w:pPr>
      <w:r>
        <w:t>Data</w:t>
      </w:r>
    </w:p>
    <w:p w14:paraId="419241CA" w14:textId="77777777" w:rsidR="00324706" w:rsidRDefault="00324706" w:rsidP="000E5536">
      <w:pPr>
        <w:pStyle w:val="Heading6"/>
      </w:pPr>
      <w:r>
        <w:t>Topology</w:t>
      </w:r>
    </w:p>
    <w:p w14:paraId="22F2C092" w14:textId="77777777" w:rsidR="00324706" w:rsidRPr="009C0592" w:rsidRDefault="00324706" w:rsidP="008B6883">
      <w:pPr>
        <w:pStyle w:val="BodyText2"/>
      </w:pPr>
      <w:r>
        <w:t xml:space="preserve">There are PAs with the same name and designation that overlap, e.g. </w:t>
      </w:r>
      <w:hyperlink r:id="rId39" w:history="1">
        <w:r w:rsidRPr="00D157E6">
          <w:rPr>
            <w:rStyle w:val="Hyperlink"/>
          </w:rPr>
          <w:t>Gunung Rinjani in Lombok</w:t>
        </w:r>
      </w:hyperlink>
      <w:r>
        <w:t xml:space="preserve">. </w:t>
      </w:r>
    </w:p>
    <w:p w14:paraId="55D260E1" w14:textId="77777777" w:rsidR="00324706" w:rsidRDefault="00324706" w:rsidP="000E5536">
      <w:pPr>
        <w:pStyle w:val="Heading6"/>
      </w:pPr>
      <w:r>
        <w:t>Geometry issues</w:t>
      </w:r>
    </w:p>
    <w:p w14:paraId="02DB684A" w14:textId="77777777" w:rsidR="00324706" w:rsidRDefault="00324706" w:rsidP="000E5536">
      <w:pPr>
        <w:pStyle w:val="Heading7"/>
      </w:pPr>
      <w:r>
        <w:t>NULL Geometries</w:t>
      </w:r>
    </w:p>
    <w:p w14:paraId="363C9C7A" w14:textId="77777777" w:rsidR="00324706" w:rsidRDefault="00324706" w:rsidP="008B6883">
      <w:pPr>
        <w:pStyle w:val="BodyText2"/>
      </w:pPr>
      <w:r>
        <w:t xml:space="preserve">There are many PAs with no geometries and for these PAs a square (in Web Mercator) has been created in the polygon feature class, e.g. </w:t>
      </w:r>
      <w:hyperlink r:id="rId40"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4E4BB3A3" w14:textId="77777777" w:rsidR="00301453" w:rsidRDefault="00301453" w:rsidP="008B6883">
      <w:pPr>
        <w:pStyle w:val="BodyText2"/>
      </w:pPr>
      <w:r>
        <w:t>Some PAs are completely wrong like Mersing in Malaysia (</w:t>
      </w:r>
      <w:hyperlink r:id="rId41" w:history="1">
        <w:r w:rsidRPr="00301453">
          <w:rPr>
            <w:rStyle w:val="Hyperlink"/>
          </w:rPr>
          <w:t>here</w:t>
        </w:r>
      </w:hyperlink>
      <w:r>
        <w:t>) – one part in Peninsular Malaysia the other in Borneo.</w:t>
      </w:r>
    </w:p>
    <w:p w14:paraId="4937515A" w14:textId="77777777" w:rsidR="00F61FD0" w:rsidRDefault="00F61FD0" w:rsidP="000E5536">
      <w:pPr>
        <w:pStyle w:val="Heading7"/>
      </w:pPr>
      <w:r>
        <w:t>Sliver geometries</w:t>
      </w:r>
    </w:p>
    <w:p w14:paraId="6A38BB11" w14:textId="77777777" w:rsidR="00F61FD0" w:rsidRPr="00F61FD0" w:rsidRDefault="00F61FD0" w:rsidP="008B6883">
      <w:pPr>
        <w:pStyle w:val="BodyText2"/>
      </w:pPr>
      <w:r>
        <w:t xml:space="preserve">Like </w:t>
      </w:r>
      <w:hyperlink r:id="rId42" w:history="1">
        <w:r w:rsidRPr="00F61FD0">
          <w:rPr>
            <w:rStyle w:val="Hyperlink"/>
          </w:rPr>
          <w:t>Limpopo Valley Wildlife Utilization Area Game Farm</w:t>
        </w:r>
      </w:hyperlink>
      <w:r>
        <w:t xml:space="preserve">. </w:t>
      </w:r>
    </w:p>
    <w:p w14:paraId="1D6D5F0F" w14:textId="77777777" w:rsidR="003A37BD" w:rsidRDefault="003A37BD" w:rsidP="000E5536">
      <w:pPr>
        <w:pStyle w:val="Heading7"/>
      </w:pPr>
      <w:bookmarkStart w:id="10" w:name="_Ref330190816"/>
      <w:r>
        <w:t>Topology errors</w:t>
      </w:r>
      <w:bookmarkEnd w:id="10"/>
    </w:p>
    <w:p w14:paraId="07E47ACD" w14:textId="77777777"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270A0A">
        <w:t>In PostGIS</w:t>
      </w:r>
      <w:r>
        <w:fldChar w:fldCharType="end"/>
      </w:r>
      <w:r>
        <w:t>).</w:t>
      </w:r>
    </w:p>
    <w:p w14:paraId="6347AE5D" w14:textId="77777777" w:rsidR="00705C3F" w:rsidRDefault="00705C3F" w:rsidP="008B550B">
      <w:pPr>
        <w:pStyle w:val="Code"/>
      </w:pPr>
      <w:r w:rsidRPr="00705C3F">
        <w:t>SELECT wdpaid, ST_IsValidReason(geom) FROM wdpa where st_isvalid(geom)='f'</w:t>
      </w:r>
    </w:p>
    <w:p w14:paraId="4FF8FFD9"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270A0A">
        <w:t>Cleaning</w:t>
      </w:r>
      <w:r w:rsidR="000C72C1">
        <w:fldChar w:fldCharType="end"/>
      </w:r>
      <w:r w:rsidR="000C72C1">
        <w:t>).</w:t>
      </w:r>
    </w:p>
    <w:p w14:paraId="1E7C0E69" w14:textId="77777777" w:rsidR="00AB4437" w:rsidRDefault="00AB4437" w:rsidP="00AB4437">
      <w:pPr>
        <w:pStyle w:val="Heading7"/>
      </w:pPr>
      <w:r>
        <w:t>Wrong geometries</w:t>
      </w:r>
    </w:p>
    <w:p w14:paraId="18419F2C" w14:textId="77777777" w:rsidR="00AB4437" w:rsidRDefault="00AB4437" w:rsidP="00AB4437">
      <w:pPr>
        <w:pStyle w:val="BodyText2"/>
      </w:pPr>
      <w:r>
        <w:t>The image below is from Tanzania and includes Kalangai Forest Reserve which is obviously in the wrong place when you overlay it with DigitalGlobe imagery.</w:t>
      </w:r>
    </w:p>
    <w:p w14:paraId="28842A56" w14:textId="77777777" w:rsidR="00AB4437" w:rsidRPr="00AB4437" w:rsidRDefault="00AB4437" w:rsidP="00AB4437">
      <w:pPr>
        <w:pStyle w:val="BodyText2"/>
      </w:pPr>
      <w:r>
        <w:rPr>
          <w:noProof/>
          <w:lang w:bidi="ar-SA"/>
        </w:rPr>
        <w:lastRenderedPageBreak/>
        <w:drawing>
          <wp:inline distT="0" distB="0" distL="0" distR="0" wp14:anchorId="5DC0E93C" wp14:editId="4CC07BA9">
            <wp:extent cx="3848669" cy="36092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55587" cy="3615723"/>
                    </a:xfrm>
                    <a:prstGeom prst="rect">
                      <a:avLst/>
                    </a:prstGeom>
                    <a:noFill/>
                    <a:ln>
                      <a:noFill/>
                    </a:ln>
                  </pic:spPr>
                </pic:pic>
              </a:graphicData>
            </a:graphic>
          </wp:inline>
        </w:drawing>
      </w:r>
    </w:p>
    <w:p w14:paraId="7158E66D" w14:textId="77777777" w:rsidR="005C55E3" w:rsidRDefault="005C55E3" w:rsidP="000E5536">
      <w:pPr>
        <w:pStyle w:val="Heading6"/>
      </w:pPr>
      <w:r>
        <w:t>Attribute issues</w:t>
      </w:r>
    </w:p>
    <w:p w14:paraId="7A8CE4D9" w14:textId="77777777"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44"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A343F6A" w14:textId="77777777" w:rsidR="00275F14" w:rsidRDefault="00275F14" w:rsidP="008B6883">
      <w:pPr>
        <w:pStyle w:val="BodyText2"/>
      </w:pPr>
      <w:r>
        <w:t>In the data distributed in FileGDB format the data is fine, but if you export to a shapefile, then the data is not rendered properly in QGIS - it is in ArcGIS Pro.</w:t>
      </w:r>
    </w:p>
    <w:p w14:paraId="11716C40" w14:textId="77777777" w:rsidR="00D2757E" w:rsidRDefault="00D2757E" w:rsidP="00D2757E">
      <w:pPr>
        <w:pStyle w:val="Heading7"/>
      </w:pPr>
      <w:r>
        <w:t>ISO3</w:t>
      </w:r>
    </w:p>
    <w:p w14:paraId="47528334" w14:textId="77777777"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43804552" w14:textId="77777777" w:rsidR="00BE77B6" w:rsidRDefault="00BE77B6" w:rsidP="008B6883">
      <w:pPr>
        <w:pStyle w:val="BodyText2"/>
      </w:pPr>
      <w:r>
        <w:t xml:space="preserve">A good example of a trans-boundary PA is Mount Nimba </w:t>
      </w:r>
      <w:hyperlink r:id="rId45" w:history="1">
        <w:r>
          <w:rPr>
            <w:rStyle w:val="Hyperlink"/>
          </w:rPr>
          <w:t>http://protectedplanet.net/sites/2574</w:t>
        </w:r>
      </w:hyperlink>
      <w:r w:rsidR="001974D2">
        <w:t xml:space="preserve"> </w:t>
      </w:r>
      <w:r w:rsidR="001974D2">
        <w:tab/>
      </w:r>
    </w:p>
    <w:p w14:paraId="2AF0360E" w14:textId="77777777" w:rsidR="00D2757E" w:rsidRDefault="00D2757E" w:rsidP="00D2757E">
      <w:pPr>
        <w:pStyle w:val="Heading7"/>
      </w:pPr>
      <w:bookmarkStart w:id="11" w:name="_PARENT_ISO"/>
      <w:bookmarkEnd w:id="11"/>
      <w:r>
        <w:t>PARENT_ISO</w:t>
      </w:r>
    </w:p>
    <w:p w14:paraId="5C5673B4" w14:textId="77777777"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7BA19834" w14:textId="77777777" w:rsidR="008A7F95" w:rsidRDefault="008A7F95" w:rsidP="008A7F95">
      <w:pPr>
        <w:pStyle w:val="Heading6"/>
      </w:pPr>
      <w:r>
        <w:t>Other issues</w:t>
      </w:r>
    </w:p>
    <w:p w14:paraId="0158FE9A" w14:textId="77777777" w:rsidR="00664D15" w:rsidRPr="00664D15" w:rsidRDefault="00664D15" w:rsidP="00664D15">
      <w:pPr>
        <w:pStyle w:val="Heading7"/>
      </w:pPr>
      <w:r>
        <w:t xml:space="preserve">Shape distortion in </w:t>
      </w:r>
      <w:r w:rsidR="00B2199B">
        <w:t xml:space="preserve">buffered </w:t>
      </w:r>
      <w:r>
        <w:t>points</w:t>
      </w:r>
    </w:p>
    <w:p w14:paraId="4E2C0939" w14:textId="77777777" w:rsidR="008A7F95" w:rsidRDefault="000D5C35" w:rsidP="008A7F95">
      <w:pPr>
        <w:pStyle w:val="BodyText2"/>
      </w:pPr>
      <w:hyperlink r:id="rId46"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rsidR="000D2011">
        <w:t xml:space="preserve">(left) </w:t>
      </w:r>
      <w:r w:rsidR="00664D15">
        <w:t xml:space="preserve">and reproject to WGS84 again </w:t>
      </w:r>
      <w:r w:rsidR="000D2011">
        <w:t xml:space="preserve">(right) </w:t>
      </w:r>
      <w:r w:rsidR="00664D15">
        <w:t>it looks awful:</w:t>
      </w:r>
    </w:p>
    <w:p w14:paraId="0A6AC127" w14:textId="77777777" w:rsidR="000D2011" w:rsidRPr="00664D15" w:rsidRDefault="000D2011" w:rsidP="008A7F95">
      <w:pPr>
        <w:pStyle w:val="BodyText2"/>
      </w:pPr>
      <w:r>
        <w:rPr>
          <w:noProof/>
          <w:lang w:bidi="ar-SA"/>
        </w:rPr>
        <w:lastRenderedPageBreak/>
        <w:drawing>
          <wp:inline distT="0" distB="0" distL="0" distR="0" wp14:anchorId="0F54EC92" wp14:editId="48045F47">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47">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6AC7F025" wp14:editId="1354B4FA">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48">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3C80B442" w14:textId="77777777" w:rsidR="00B21A76" w:rsidRDefault="00B21A76" w:rsidP="00B21A76">
      <w:pPr>
        <w:pStyle w:val="Heading5"/>
      </w:pPr>
      <w:r>
        <w:t>Updates</w:t>
      </w:r>
    </w:p>
    <w:p w14:paraId="30901F92" w14:textId="77777777" w:rsidR="00B21A76" w:rsidRPr="00B21A76" w:rsidRDefault="00B21A76" w:rsidP="008B6883">
      <w:pPr>
        <w:pStyle w:val="BodyText2"/>
      </w:pPr>
      <w:r>
        <w:t xml:space="preserve">Monthly update information is </w:t>
      </w:r>
      <w:hyperlink r:id="rId49" w:history="1">
        <w:r w:rsidRPr="00B21A76">
          <w:rPr>
            <w:rStyle w:val="Hyperlink"/>
          </w:rPr>
          <w:t>here</w:t>
        </w:r>
      </w:hyperlink>
      <w:r>
        <w:t>.</w:t>
      </w:r>
    </w:p>
    <w:p w14:paraId="2417E47B" w14:textId="77777777" w:rsidR="00A76B12" w:rsidRDefault="00A76B12" w:rsidP="007D2F52">
      <w:pPr>
        <w:pStyle w:val="Heading4"/>
      </w:pPr>
      <w:r w:rsidRPr="00A76B12">
        <w:t>Proportion of terrestrial and marine areas protected</w:t>
      </w:r>
    </w:p>
    <w:p w14:paraId="43A4FE40" w14:textId="77777777" w:rsidR="00A76B12" w:rsidRPr="00A76B12" w:rsidRDefault="00A76B12" w:rsidP="008B6883">
      <w:pPr>
        <w:pStyle w:val="BodyText2"/>
      </w:pPr>
      <w:r>
        <w:t xml:space="preserve">This is one of the Millennium Development Goal indicators and is produced by UNEP-WCMC and is available </w:t>
      </w:r>
      <w:hyperlink r:id="rId50"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2BBAC69A" w14:textId="77777777" w:rsidR="00FF1E2A" w:rsidRDefault="00FF1E2A" w:rsidP="0034374E">
      <w:pPr>
        <w:pStyle w:val="Heading3"/>
      </w:pPr>
      <w:r>
        <w:t>Global Accessiblity Map</w:t>
      </w:r>
    </w:p>
    <w:p w14:paraId="3761C442"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3CB2E84D" w14:textId="77777777" w:rsidR="00194B8C" w:rsidRDefault="00194B8C" w:rsidP="00194B8C">
      <w:pPr>
        <w:pStyle w:val="Heading3"/>
      </w:pPr>
      <w:r>
        <w:t>Global Vector Datasets</w:t>
      </w:r>
    </w:p>
    <w:p w14:paraId="3686A106" w14:textId="77777777" w:rsidR="00194B8C" w:rsidRDefault="00194B8C" w:rsidP="00194B8C">
      <w:pPr>
        <w:pStyle w:val="Heading4"/>
      </w:pPr>
      <w:r>
        <w:t>Microsoft Bing Data</w:t>
      </w:r>
    </w:p>
    <w:p w14:paraId="65DC2EDB" w14:textId="77777777" w:rsidR="00D42E96" w:rsidRDefault="00D42E96" w:rsidP="00D42E96">
      <w:pPr>
        <w:pStyle w:val="Heading5"/>
      </w:pPr>
      <w:r>
        <w:t>Customers</w:t>
      </w:r>
    </w:p>
    <w:p w14:paraId="4AFE72EE" w14:textId="77777777" w:rsidR="00194B8C" w:rsidRPr="00194B8C" w:rsidRDefault="00D42E96" w:rsidP="008B6883">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1E8BF977" w14:textId="77777777" w:rsidR="00194B8C" w:rsidRDefault="00194B8C" w:rsidP="00194B8C">
      <w:pPr>
        <w:pStyle w:val="Heading4"/>
      </w:pPr>
      <w:r>
        <w:t>Open Street Map</w:t>
      </w:r>
    </w:p>
    <w:p w14:paraId="7AEE1E5F" w14:textId="77777777" w:rsidR="00194B8C" w:rsidRDefault="00194B8C" w:rsidP="008B6883">
      <w:pPr>
        <w:pStyle w:val="BodyText2"/>
      </w:pPr>
      <w:r>
        <w:t xml:space="preserve">The whole file is available </w:t>
      </w:r>
      <w:hyperlink r:id="rId51"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52" w:history="1">
        <w:r w:rsidRPr="00C26B8A">
          <w:rPr>
            <w:rStyle w:val="Hyperlink"/>
          </w:rPr>
          <w:t>here</w:t>
        </w:r>
      </w:hyperlink>
      <w:r>
        <w:t>). Will has loaded the data into PostGIS but it is still in this format.</w:t>
      </w:r>
    </w:p>
    <w:p w14:paraId="1C10220B"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31F6B978" w14:textId="77777777" w:rsidR="00194B8C" w:rsidRDefault="00194B8C" w:rsidP="00194B8C">
      <w:pPr>
        <w:pStyle w:val="Heading5"/>
      </w:pPr>
      <w:bookmarkStart w:id="12" w:name="_Coverage"/>
      <w:bookmarkEnd w:id="12"/>
      <w:r>
        <w:t>Coverage</w:t>
      </w:r>
    </w:p>
    <w:p w14:paraId="6135F048" w14:textId="77777777"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6D4FE321" w14:textId="77777777" w:rsidR="00194B8C" w:rsidRDefault="00194B8C" w:rsidP="00194B8C">
      <w:pPr>
        <w:pStyle w:val="Heading5"/>
      </w:pPr>
      <w:r>
        <w:lastRenderedPageBreak/>
        <w:t>Delivery</w:t>
      </w:r>
    </w:p>
    <w:p w14:paraId="2CC95530" w14:textId="77777777" w:rsidR="00194B8C" w:rsidRDefault="00194B8C" w:rsidP="00194B8C">
      <w:pPr>
        <w:pStyle w:val="Heading6"/>
      </w:pPr>
      <w:r>
        <w:t>Download</w:t>
      </w:r>
    </w:p>
    <w:p w14:paraId="42D5D101" w14:textId="77777777" w:rsidR="00194B8C" w:rsidRDefault="00194B8C" w:rsidP="00194B8C">
      <w:pPr>
        <w:pStyle w:val="Heading7"/>
      </w:pPr>
      <w:bookmarkStart w:id="13" w:name="_MBTiles"/>
      <w:bookmarkEnd w:id="13"/>
      <w:r>
        <w:t>MBTiles</w:t>
      </w:r>
    </w:p>
    <w:p w14:paraId="1FBFE08B"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1F15EB6C" w14:textId="77777777" w:rsidR="00194B8C" w:rsidRDefault="00194B8C" w:rsidP="00194B8C">
      <w:pPr>
        <w:pStyle w:val="Heading8"/>
      </w:pPr>
      <w:r>
        <w:t>OpenMapTiles</w:t>
      </w:r>
    </w:p>
    <w:p w14:paraId="26F5472F" w14:textId="77777777" w:rsidR="00194B8C" w:rsidRPr="004E2D3D" w:rsidRDefault="00194B8C" w:rsidP="008B6883">
      <w:pPr>
        <w:pStyle w:val="BodyText2"/>
      </w:pPr>
      <w:r>
        <w:t xml:space="preserve">Available from </w:t>
      </w:r>
      <w:hyperlink r:id="rId53"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2AB88B5A" w14:textId="77777777" w:rsidR="00194B8C" w:rsidRDefault="00194B8C" w:rsidP="00194B8C">
      <w:pPr>
        <w:pStyle w:val="Heading8"/>
      </w:pPr>
      <w:r>
        <w:t>MapBox</w:t>
      </w:r>
    </w:p>
    <w:p w14:paraId="04C6B4CB" w14:textId="77777777" w:rsidR="00194B8C" w:rsidRPr="004E2D3D" w:rsidRDefault="00194B8C" w:rsidP="008B6883">
      <w:pPr>
        <w:pStyle w:val="BodyText2"/>
      </w:pPr>
      <w:r>
        <w:t xml:space="preserve">MapBox provides the whole of OSM in a daily download as MBTiles from their </w:t>
      </w:r>
      <w:hyperlink r:id="rId54"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561292F5" w14:textId="77777777" w:rsidR="00194B8C" w:rsidRDefault="00194B8C" w:rsidP="00194B8C">
      <w:pPr>
        <w:pStyle w:val="Heading6"/>
      </w:pPr>
      <w:r>
        <w:t>Vector Tiles</w:t>
      </w:r>
    </w:p>
    <w:p w14:paraId="219C9839"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0F8886AC" w14:textId="77777777" w:rsidR="00194B8C" w:rsidRDefault="00194B8C" w:rsidP="00194B8C">
      <w:pPr>
        <w:pStyle w:val="Heading5"/>
      </w:pPr>
      <w:r>
        <w:t>Tags</w:t>
      </w:r>
    </w:p>
    <w:p w14:paraId="03A31E4C" w14:textId="77777777" w:rsidR="00194B8C" w:rsidRDefault="00194B8C" w:rsidP="00194B8C">
      <w:pPr>
        <w:pStyle w:val="Heading5"/>
      </w:pPr>
      <w:r>
        <w:t>Tools</w:t>
      </w:r>
    </w:p>
    <w:p w14:paraId="23CE0AB9" w14:textId="77777777" w:rsidR="00194B8C" w:rsidRDefault="00194B8C" w:rsidP="00194B8C">
      <w:pPr>
        <w:pStyle w:val="Heading6"/>
      </w:pPr>
      <w:r>
        <w:t>Overpass Turbo</w:t>
      </w:r>
    </w:p>
    <w:p w14:paraId="327E2F21" w14:textId="77777777" w:rsidR="00194B8C" w:rsidRPr="00A92A68" w:rsidRDefault="00194B8C" w:rsidP="008B6883">
      <w:pPr>
        <w:pStyle w:val="BodyText2"/>
      </w:pPr>
      <w:r>
        <w:t xml:space="preserve">Data mining tool for OSM which you can use to extract specific features. See </w:t>
      </w:r>
      <w:hyperlink r:id="rId55" w:history="1">
        <w:r w:rsidRPr="00A92A68">
          <w:rPr>
            <w:rStyle w:val="Hyperlink"/>
          </w:rPr>
          <w:t>here</w:t>
        </w:r>
      </w:hyperlink>
      <w:r>
        <w:t>.</w:t>
      </w:r>
    </w:p>
    <w:p w14:paraId="2DE2C940" w14:textId="77777777" w:rsidR="00194B8C" w:rsidRDefault="00194B8C" w:rsidP="00194B8C">
      <w:pPr>
        <w:pStyle w:val="Heading6"/>
      </w:pPr>
      <w:r>
        <w:t>TagInfo</w:t>
      </w:r>
    </w:p>
    <w:p w14:paraId="704F61EE" w14:textId="77777777" w:rsidR="00194B8C" w:rsidRDefault="00194B8C" w:rsidP="008B6883">
      <w:pPr>
        <w:pStyle w:val="BodyText2"/>
      </w:pPr>
      <w:r>
        <w:t xml:space="preserve">There are some specific tags that are useful for us including </w:t>
      </w:r>
      <w:hyperlink r:id="rId56" w:history="1">
        <w:r w:rsidRPr="00257C15">
          <w:rPr>
            <w:rStyle w:val="Hyperlink"/>
          </w:rPr>
          <w:t>species</w:t>
        </w:r>
      </w:hyperlink>
      <w:r>
        <w:t xml:space="preserve">, </w:t>
      </w:r>
      <w:hyperlink r:id="rId57" w:history="1">
        <w:r w:rsidRPr="00257C15">
          <w:rPr>
            <w:rStyle w:val="Hyperlink"/>
          </w:rPr>
          <w:t>genus</w:t>
        </w:r>
      </w:hyperlink>
      <w:r>
        <w:t xml:space="preserve"> and </w:t>
      </w:r>
      <w:hyperlink r:id="rId58" w:history="1">
        <w:r w:rsidRPr="00257C15">
          <w:rPr>
            <w:rStyle w:val="Hyperlink"/>
          </w:rPr>
          <w:t>taxon</w:t>
        </w:r>
      </w:hyperlink>
      <w:r>
        <w:t xml:space="preserve">. To see their usage, on the right hand side click on the tagInfo [More..] link. This links to the tag info page. A screenshot for the tag info page for </w:t>
      </w:r>
      <w:hyperlink r:id="rId59" w:history="1">
        <w:r w:rsidRPr="0077613B">
          <w:rPr>
            <w:rStyle w:val="Hyperlink"/>
          </w:rPr>
          <w:t>taxon</w:t>
        </w:r>
      </w:hyperlink>
      <w:r>
        <w:t xml:space="preserve"> is shown below:</w:t>
      </w:r>
    </w:p>
    <w:p w14:paraId="306CE4D1" w14:textId="77777777" w:rsidR="00194B8C" w:rsidRDefault="00194B8C" w:rsidP="008B6883">
      <w:pPr>
        <w:pStyle w:val="BodyText2"/>
      </w:pPr>
      <w:r>
        <w:rPr>
          <w:noProof/>
          <w:lang w:bidi="ar-SA"/>
        </w:rPr>
        <w:drawing>
          <wp:inline distT="0" distB="0" distL="0" distR="0" wp14:anchorId="33AFA646" wp14:editId="748AA1E5">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60">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5C92FB6B" w14:textId="77777777" w:rsidR="00194B8C" w:rsidRPr="00257C15" w:rsidRDefault="00194B8C" w:rsidP="008B6883">
      <w:pPr>
        <w:pStyle w:val="BodyText2"/>
      </w:pPr>
      <w:r>
        <w:t xml:space="preserve">Unfortunately most of these highly specific tags aren’t available in the Vector Tiles in MapBox or MapZen. </w:t>
      </w:r>
      <w:hyperlink r:id="rId61"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0DC41B61" w14:textId="77777777" w:rsidR="00194B8C" w:rsidRDefault="00194B8C" w:rsidP="00194B8C">
      <w:pPr>
        <w:pStyle w:val="Heading5"/>
      </w:pPr>
      <w:r>
        <w:t>Updates</w:t>
      </w:r>
    </w:p>
    <w:p w14:paraId="375B141B"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3C1F2EAB" w14:textId="77777777" w:rsidR="00194B8C" w:rsidRPr="009E5567" w:rsidRDefault="00194B8C" w:rsidP="008B6883">
      <w:pPr>
        <w:pStyle w:val="BodyText2"/>
      </w:pPr>
      <w:r>
        <w:t xml:space="preserve">I created a </w:t>
      </w:r>
      <w:hyperlink r:id="rId62" w:history="1">
        <w:r w:rsidRPr="00433FEA">
          <w:rPr>
            <w:rStyle w:val="Hyperlink"/>
          </w:rPr>
          <w:t>new feature</w:t>
        </w:r>
      </w:hyperlink>
      <w:r>
        <w:t xml:space="preserve"> in Podor in Senegal on 22/8/17 at 10:33. </w:t>
      </w:r>
      <w:hyperlink r:id="rId63" w:history="1">
        <w:r w:rsidRPr="00433FEA">
          <w:rPr>
            <w:rStyle w:val="Hyperlink"/>
          </w:rPr>
          <w:t>Way</w:t>
        </w:r>
      </w:hyperlink>
      <w:r>
        <w:t xml:space="preserve">. It was in MapZen tiles the next day at 8:45. Still not present in MapBox Streets on 21/9/17. In the MapBox </w:t>
      </w:r>
      <w:hyperlink r:id="rId64" w:history="1">
        <w:r w:rsidRPr="00F57287">
          <w:rPr>
            <w:rStyle w:val="Hyperlink"/>
          </w:rPr>
          <w:t>docs</w:t>
        </w:r>
      </w:hyperlink>
      <w:r>
        <w:t xml:space="preserve"> it says ‘t</w:t>
      </w:r>
      <w:r w:rsidRPr="00F57287">
        <w:t xml:space="preserve">he current supported version of the Mapbox Streets vector </w:t>
      </w:r>
      <w:r w:rsidRPr="00F57287">
        <w:lastRenderedPageBreak/>
        <w:t>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65" w:anchor="tab-top" w:history="1">
        <w:r w:rsidRPr="00EF21B0">
          <w:rPr>
            <w:rStyle w:val="Hyperlink"/>
          </w:rPr>
          <w:t>here</w:t>
        </w:r>
      </w:hyperlink>
      <w:r>
        <w:t>.</w:t>
      </w:r>
    </w:p>
    <w:p w14:paraId="134E2E51" w14:textId="77777777" w:rsidR="007F6BD0" w:rsidRDefault="007F6BD0" w:rsidP="0034374E">
      <w:pPr>
        <w:pStyle w:val="Heading3"/>
      </w:pPr>
      <w:r>
        <w:t>Other datasets</w:t>
      </w:r>
    </w:p>
    <w:p w14:paraId="395384E3" w14:textId="77777777" w:rsidR="007F6BD0" w:rsidRDefault="007F6BD0" w:rsidP="007D2F52">
      <w:pPr>
        <w:pStyle w:val="Heading4"/>
      </w:pPr>
      <w:r>
        <w:t>Github GeoJSON</w:t>
      </w:r>
    </w:p>
    <w:p w14:paraId="541DB96D" w14:textId="77777777" w:rsidR="007F6BD0" w:rsidRPr="007F6BD0" w:rsidRDefault="007F6BD0" w:rsidP="008B6883">
      <w:pPr>
        <w:pStyle w:val="BodyText2"/>
      </w:pPr>
      <w:r>
        <w:t xml:space="preserve">Lots of good datasets here: </w:t>
      </w:r>
      <w:hyperlink r:id="rId66" w:history="1">
        <w:r>
          <w:rPr>
            <w:rStyle w:val="Hyperlink"/>
          </w:rPr>
          <w:t>https://github.com/nvkelso/natural-earth-vector/tree/master/geojson</w:t>
        </w:r>
      </w:hyperlink>
    </w:p>
    <w:p w14:paraId="135F76F2" w14:textId="77777777" w:rsidR="0082518B" w:rsidRDefault="0082518B" w:rsidP="007D2F52">
      <w:pPr>
        <w:pStyle w:val="Heading4"/>
      </w:pPr>
      <w:r>
        <w:t>Country Security</w:t>
      </w:r>
    </w:p>
    <w:p w14:paraId="5062EE6A" w14:textId="77777777" w:rsidR="0082518B" w:rsidRDefault="0082518B" w:rsidP="008B6883">
      <w:pPr>
        <w:pStyle w:val="BodyText2"/>
      </w:pPr>
      <w:r>
        <w:t xml:space="preserve">Wieteke found a good source of country security data from </w:t>
      </w:r>
      <w:hyperlink r:id="rId67" w:history="1">
        <w:r>
          <w:rPr>
            <w:rStyle w:val="Hyperlink"/>
          </w:rPr>
          <w:t>http://www.humansecurityindex.org/</w:t>
        </w:r>
      </w:hyperlink>
      <w:r>
        <w:t>. There are some countries with no SFI values:</w:t>
      </w:r>
    </w:p>
    <w:p w14:paraId="7E6143CD" w14:textId="77777777" w:rsidR="0082518B" w:rsidRDefault="0082518B" w:rsidP="000E5536">
      <w:pPr>
        <w:pStyle w:val="BodyText"/>
      </w:pPr>
      <w:r>
        <w:t>British Indian Ocean Territory</w:t>
      </w:r>
    </w:p>
    <w:p w14:paraId="747313DE" w14:textId="77777777" w:rsidR="0082518B" w:rsidRDefault="0082518B" w:rsidP="000E5536">
      <w:pPr>
        <w:pStyle w:val="BodyText"/>
      </w:pPr>
      <w:r>
        <w:t>Saint Helena, Ascension and Tristan da Cunha</w:t>
      </w:r>
    </w:p>
    <w:p w14:paraId="7DCE2A59" w14:textId="77777777" w:rsidR="0082518B" w:rsidRDefault="0082518B" w:rsidP="000E5536">
      <w:pPr>
        <w:pStyle w:val="BodyText"/>
      </w:pPr>
      <w:r>
        <w:t>São Tomé and Príncipe</w:t>
      </w:r>
    </w:p>
    <w:p w14:paraId="693B9E87" w14:textId="77777777" w:rsidR="0082518B" w:rsidRDefault="0082518B" w:rsidP="000E5536">
      <w:pPr>
        <w:pStyle w:val="BodyText"/>
      </w:pPr>
      <w:r>
        <w:t>Réunion</w:t>
      </w:r>
    </w:p>
    <w:p w14:paraId="2F3D872C" w14:textId="77777777" w:rsidR="0082518B" w:rsidRPr="0082518B" w:rsidRDefault="0082518B" w:rsidP="000E5536">
      <w:pPr>
        <w:pStyle w:val="BodyText"/>
      </w:pPr>
      <w:r>
        <w:t>Western Sahara</w:t>
      </w:r>
    </w:p>
    <w:p w14:paraId="66776C90" w14:textId="77777777" w:rsidR="00121236" w:rsidRDefault="00121236" w:rsidP="007D2F52">
      <w:pPr>
        <w:pStyle w:val="Heading4"/>
      </w:pPr>
      <w:bookmarkStart w:id="14" w:name="_Ref404868273"/>
      <w:r>
        <w:t>Glacier dataset</w:t>
      </w:r>
      <w:bookmarkEnd w:id="14"/>
    </w:p>
    <w:p w14:paraId="0E8CB864" w14:textId="77777777" w:rsidR="00121236" w:rsidRPr="00121236" w:rsidRDefault="00121236" w:rsidP="008B6883">
      <w:pPr>
        <w:pStyle w:val="BodyText2"/>
      </w:pPr>
      <w:r>
        <w:t xml:space="preserve">We are using a glacier dataset to mask the areas of glaciers in the water detection. Downloading from </w:t>
      </w:r>
      <w:hyperlink r:id="rId68"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270A0A">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478A9345" w14:textId="77777777" w:rsidR="005050F2" w:rsidRDefault="005050F2" w:rsidP="005050F2">
      <w:pPr>
        <w:pStyle w:val="Heading4"/>
      </w:pPr>
      <w:r>
        <w:t>Intact Forest Landscapes</w:t>
      </w:r>
    </w:p>
    <w:p w14:paraId="2A4087B9" w14:textId="77777777" w:rsidR="005050F2" w:rsidRDefault="005050F2" w:rsidP="008B6883">
      <w:pPr>
        <w:pStyle w:val="BodyText2"/>
      </w:pPr>
      <w:r>
        <w:t xml:space="preserve">Downloaded from </w:t>
      </w:r>
      <w:hyperlink r:id="rId69" w:history="1">
        <w:r w:rsidRPr="005050F2">
          <w:rPr>
            <w:rStyle w:val="Hyperlink"/>
          </w:rPr>
          <w:t>here</w:t>
        </w:r>
      </w:hyperlink>
      <w:r>
        <w:t>.</w:t>
      </w:r>
    </w:p>
    <w:p w14:paraId="08A38CE4" w14:textId="77777777"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0560C1A7" w14:textId="77777777" w:rsidR="00AD55C3" w:rsidRDefault="00AD55C3" w:rsidP="008B6883">
      <w:pPr>
        <w:pStyle w:val="BodyText2"/>
      </w:pPr>
      <w:r>
        <w:t>Uploading to GEE on 04/04/2018</w:t>
      </w:r>
      <w:r w:rsidR="00324A80">
        <w:t xml:space="preserve"> - took 8 minutes. Is </w:t>
      </w:r>
      <w:hyperlink r:id="rId70" w:history="1">
        <w:r w:rsidR="00324A80" w:rsidRPr="008C3A93">
          <w:rPr>
            <w:rStyle w:val="Hyperlink"/>
          </w:rPr>
          <w:t>here</w:t>
        </w:r>
      </w:hyperlink>
      <w:r w:rsidR="00324A80">
        <w:t>.</w:t>
      </w:r>
    </w:p>
    <w:p w14:paraId="6BF1C755" w14:textId="77777777" w:rsidR="00EA74DE" w:rsidRDefault="00EA74DE" w:rsidP="00EA74DE">
      <w:pPr>
        <w:pStyle w:val="Heading4"/>
      </w:pPr>
      <w:r>
        <w:t>Threats</w:t>
      </w:r>
      <w:r w:rsidR="005F3450">
        <w:t xml:space="preserve"> Classificat</w:t>
      </w:r>
      <w:r w:rsidR="007A790B">
        <w:t>i</w:t>
      </w:r>
      <w:r w:rsidR="005F3450">
        <w:t>o</w:t>
      </w:r>
      <w:r w:rsidR="007A790B">
        <w:t>n</w:t>
      </w:r>
    </w:p>
    <w:p w14:paraId="3578F367" w14:textId="77777777"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7C1E8311" w14:textId="77777777"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71" w:history="1">
        <w:r w:rsidR="007A790B" w:rsidRPr="007A790B">
          <w:rPr>
            <w:rStyle w:val="Hyperlink"/>
          </w:rPr>
          <w:t>this</w:t>
        </w:r>
      </w:hyperlink>
      <w:r w:rsidR="007A790B">
        <w:t xml:space="preserve"> page</w:t>
      </w:r>
      <w:r>
        <w:t>. Downloaded to here as an Excel spreadsheet.</w:t>
      </w:r>
      <w:r w:rsidR="006768B2">
        <w:t xml:space="preserve"> </w:t>
      </w:r>
    </w:p>
    <w:p w14:paraId="39971C69" w14:textId="77777777" w:rsidR="00E64174" w:rsidRPr="00EA74DE" w:rsidRDefault="00E64174" w:rsidP="008B6883">
      <w:pPr>
        <w:pStyle w:val="BodyText2"/>
      </w:pPr>
      <w:r>
        <w:t xml:space="preserve">There is also a three level version on the Red List site </w:t>
      </w:r>
      <w:hyperlink r:id="rId72"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7529BE16" w14:textId="77777777" w:rsidR="00453044" w:rsidRDefault="00453044" w:rsidP="007D2F52">
      <w:pPr>
        <w:pStyle w:val="Heading4"/>
      </w:pPr>
      <w:r>
        <w:t>UN Population</w:t>
      </w:r>
    </w:p>
    <w:p w14:paraId="5D6E38F1" w14:textId="77777777" w:rsidR="00453044" w:rsidRPr="00453044" w:rsidRDefault="00453044" w:rsidP="008B6883">
      <w:pPr>
        <w:pStyle w:val="BodyText2"/>
      </w:pPr>
      <w:r>
        <w:t xml:space="preserve">Past and future world populations are available from </w:t>
      </w:r>
      <w:hyperlink r:id="rId73"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688B6591" w14:textId="77777777" w:rsidR="00E80FF7" w:rsidRDefault="00E80FF7" w:rsidP="007D2F52">
      <w:pPr>
        <w:pStyle w:val="Heading4"/>
      </w:pPr>
      <w:r>
        <w:t>Urban Areas</w:t>
      </w:r>
    </w:p>
    <w:p w14:paraId="46C45AB8" w14:textId="77777777" w:rsidR="00F21F54" w:rsidRDefault="00F21F54" w:rsidP="000E5536">
      <w:pPr>
        <w:pStyle w:val="Heading5"/>
      </w:pPr>
      <w:r>
        <w:t>GHSL</w:t>
      </w:r>
    </w:p>
    <w:p w14:paraId="75D92606" w14:textId="77777777"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694A493" w14:textId="77777777" w:rsidR="00AD55C3" w:rsidRDefault="00AD55C3" w:rsidP="00AD55C3">
      <w:pPr>
        <w:pStyle w:val="Heading3"/>
      </w:pPr>
      <w:r>
        <w:t>Species</w:t>
      </w:r>
    </w:p>
    <w:p w14:paraId="2F7A6090" w14:textId="77777777" w:rsidR="00AD55C3" w:rsidRDefault="00AD55C3" w:rsidP="00AD55C3">
      <w:pPr>
        <w:pStyle w:val="Heading4"/>
      </w:pPr>
      <w:r>
        <w:lastRenderedPageBreak/>
        <w:t>IUCN Red List Spatial Data</w:t>
      </w:r>
    </w:p>
    <w:p w14:paraId="04D740E5" w14:textId="77777777" w:rsidR="00AD55C3" w:rsidRDefault="00AD55C3" w:rsidP="00AD55C3">
      <w:pPr>
        <w:pStyle w:val="Heading5"/>
      </w:pPr>
      <w:r>
        <w:t>Metadata</w:t>
      </w:r>
    </w:p>
    <w:p w14:paraId="50E136BB" w14:textId="77777777" w:rsidR="00AD55C3" w:rsidRDefault="00AD55C3" w:rsidP="00AD55C3">
      <w:pPr>
        <w:pStyle w:val="BodyText2"/>
      </w:pPr>
      <w:r>
        <w:t xml:space="preserve">There is a metadata document on the IUCN Red List website </w:t>
      </w:r>
      <w:hyperlink r:id="rId74" w:history="1">
        <w:r w:rsidRPr="002B7C8E">
          <w:rPr>
            <w:rStyle w:val="Hyperlink"/>
          </w:rPr>
          <w:t>http://spatial-data.s3.amazonaws.com/groups/METADATA%20for%20Digital%20Distribution%20Maps%20of%20The%20IUCN%20Red%20List%20of%20Threatened%20Species%E2%84%A2.pdf</w:t>
        </w:r>
      </w:hyperlink>
      <w:r>
        <w:t>.</w:t>
      </w:r>
    </w:p>
    <w:p w14:paraId="6AFD7DD8" w14:textId="77777777" w:rsidR="00AD55C3" w:rsidRDefault="00AD55C3" w:rsidP="00AD55C3">
      <w:pPr>
        <w:pStyle w:val="BodyText"/>
      </w:pPr>
      <w:r>
        <w:t xml:space="preserve">But there is a good document on the road map for the Red list here </w:t>
      </w:r>
      <w:hyperlink r:id="rId75" w:history="1">
        <w:r>
          <w:rPr>
            <w:rStyle w:val="Hyperlink"/>
          </w:rPr>
          <w:t>https://www.assembla.com/spaces/sis/wiki/Spatial_Data_Management_Roadmap</w:t>
        </w:r>
      </w:hyperlink>
      <w:r>
        <w:t>.</w:t>
      </w:r>
    </w:p>
    <w:p w14:paraId="19D1C67A" w14:textId="77777777" w:rsidR="00AD55C3" w:rsidRDefault="00AD55C3" w:rsidP="00AD55C3">
      <w:pPr>
        <w:pStyle w:val="BodyText"/>
      </w:pPr>
      <w:r>
        <w:t>Coverage:</w:t>
      </w:r>
    </w:p>
    <w:p w14:paraId="1FB7E54D" w14:textId="77777777" w:rsidR="00AD55C3" w:rsidRPr="009503B7" w:rsidRDefault="00AD55C3" w:rsidP="00AD55C3">
      <w:pPr>
        <w:pStyle w:val="BodyText"/>
      </w:pPr>
      <w:r>
        <w:t>Mammals, birds, reptiles, and 25% of mammals</w:t>
      </w:r>
    </w:p>
    <w:p w14:paraId="6CE4908A" w14:textId="77777777" w:rsidR="00AD55C3" w:rsidRDefault="00AD55C3" w:rsidP="00AD55C3">
      <w:pPr>
        <w:pStyle w:val="Heading5"/>
      </w:pPr>
      <w:r>
        <w:t>Data</w:t>
      </w:r>
    </w:p>
    <w:p w14:paraId="1789E89C" w14:textId="77777777" w:rsidR="00AD55C3" w:rsidRDefault="00AD55C3" w:rsidP="00AD55C3">
      <w:pPr>
        <w:pStyle w:val="Heading6"/>
      </w:pPr>
      <w:r>
        <w:t>Taxonomic groups</w:t>
      </w:r>
    </w:p>
    <w:p w14:paraId="20AD607F" w14:textId="77777777" w:rsidR="00AD55C3" w:rsidRPr="00A6174E" w:rsidRDefault="00AD55C3" w:rsidP="00AD55C3">
      <w:pPr>
        <w:pStyle w:val="BodyText2"/>
      </w:pPr>
      <w:r>
        <w:t xml:space="preserve">We have some insect spatial data! speciesid = </w:t>
      </w:r>
      <w:r w:rsidRPr="00A6174E">
        <w:t>157827</w:t>
      </w:r>
      <w:r>
        <w:t xml:space="preserve"> is a beetle!</w:t>
      </w:r>
    </w:p>
    <w:p w14:paraId="365BA7FA" w14:textId="77777777" w:rsidR="00AD55C3" w:rsidRDefault="00AD55C3" w:rsidP="00AD55C3">
      <w:pPr>
        <w:pStyle w:val="Heading6"/>
      </w:pPr>
      <w:r>
        <w:t>id_no values</w:t>
      </w:r>
    </w:p>
    <w:p w14:paraId="7547F25E" w14:textId="77777777" w:rsidR="00AD55C3" w:rsidRDefault="00AD55C3" w:rsidP="00AD55C3">
      <w:pPr>
        <w:pStyle w:val="Heading7"/>
      </w:pPr>
      <w:r>
        <w:t>NULL values</w:t>
      </w:r>
    </w:p>
    <w:p w14:paraId="6429E41A" w14:textId="77777777" w:rsidR="00AD55C3" w:rsidRDefault="00AD55C3" w:rsidP="00AD55C3">
      <w:pPr>
        <w:pStyle w:val="BodyText2"/>
      </w:pPr>
      <w:r>
        <w:t xml:space="preserve">Many of the species have no ID_NO, e.g. For Apus apus 142798 there are 3 polygons and 1 has no ID_NO in the AllSpecies_WebMercator feature class. For the AllSpecies FC no features have an ID_NO. </w:t>
      </w:r>
    </w:p>
    <w:p w14:paraId="36209F46" w14:textId="77777777" w:rsidR="00AD55C3" w:rsidRDefault="00AD55C3" w:rsidP="00AD55C3">
      <w:pPr>
        <w:pStyle w:val="BodyText2"/>
      </w:pPr>
      <w:r>
        <w:t>In the lat long dataset straight from IUCN, there are 61158 ‘ ‘ values in the id_no field species table. There are only 227 speciesid NULL values. In the WFS service 2164 features have an id_no= ‘ ‘. But the speciesid field is text length 30 and the id_no field is only length 20. In the lat long dataset I updated all id_no values to the speciesid – failed on ObjectIDs 768, 803,1951, 2383, 2582,15129, 15315, 15560, 15805, 16089, 16363, 16563. Then corrupted my mxt file – think filled d drive up. With space on d ArcMap keeps crashing whenever I try to update the id_no values with the speciesid ones. I think the AllSpecies feature class has become corrupted because you cant even select orang utan.</w:t>
      </w:r>
    </w:p>
    <w:p w14:paraId="1C8B1480" w14:textId="77777777" w:rsidR="00AD55C3" w:rsidRDefault="00AD55C3" w:rsidP="00AD55C3">
      <w:pPr>
        <w:pStyle w:val="BodyText2"/>
      </w:pPr>
      <w:r>
        <w:t>Running a query to get the extent for Apus apus (ID_NO='142798') returns no features!!! Why?? Because the new ID_NO is used in the table (106001776)! One of the polygons is the passage polygon and the Legend says 'Not mapped'</w:t>
      </w:r>
    </w:p>
    <w:p w14:paraId="1E9E44B3" w14:textId="77777777" w:rsidR="00AD55C3" w:rsidRDefault="00AD55C3" w:rsidP="00AD55C3">
      <w:pPr>
        <w:pStyle w:val="BodyText"/>
      </w:pPr>
      <w:r>
        <w:t>There are many species in the africa intersection that have an id_no but no friendly_name in the species taxonomy table. Why?</w:t>
      </w:r>
    </w:p>
    <w:p w14:paraId="38BE4478" w14:textId="77777777" w:rsidR="00AD55C3" w:rsidRDefault="00AD55C3" w:rsidP="00AD55C3">
      <w:pPr>
        <w:pStyle w:val="BodyText"/>
      </w:pPr>
      <w:r>
        <w:t>30/1/12</w:t>
      </w:r>
    </w:p>
    <w:p w14:paraId="76558755" w14:textId="77777777" w:rsidR="00AD55C3" w:rsidRDefault="00AD55C3" w:rsidP="00AD55C3">
      <w:pPr>
        <w:pStyle w:val="BodyText"/>
      </w:pPr>
      <w:r>
        <w:t xml:space="preserve">THIS IS QUITE SERIOUS - THERE ARE ID_NO VALUES IN THE SPECIESRANGE DATA THAT HAVE NO MATCHING VALUES IN THE TAXONOMY TABLE - BUT THE BINOMIAL IS PRESENT IN THE SPECIESRANGE SPATIAL DATA </w:t>
      </w:r>
    </w:p>
    <w:p w14:paraId="4A35BC9E" w14:textId="77777777" w:rsidR="00AD55C3" w:rsidRDefault="00AD55C3" w:rsidP="00AD55C3">
      <w:pPr>
        <w:pStyle w:val="BodyText"/>
      </w:pPr>
      <w:r>
        <w:t>e.g. Schoenoplectus litoralis is in the SpeciesRange table as 164356 but 164356 is not in the SpeciesTaxonomy table nor is Schoenoplectus litoralis. So its just a version control issue. Need to get the new version.</w:t>
      </w:r>
    </w:p>
    <w:p w14:paraId="0A91D33E" w14:textId="77777777" w:rsidR="00AD55C3" w:rsidRDefault="00AD55C3" w:rsidP="00AD55C3">
      <w:pPr>
        <w:pStyle w:val="BodyText2"/>
      </w:pPr>
      <w:r>
        <w:t>There are 30145 unique speciesids in the November 2011 dataset.</w:t>
      </w:r>
    </w:p>
    <w:p w14:paraId="17619CD6" w14:textId="77777777" w:rsidR="00AD55C3" w:rsidRDefault="00AD55C3" w:rsidP="00AD55C3">
      <w:pPr>
        <w:pStyle w:val="BodyText2"/>
      </w:pPr>
      <w:r>
        <w:t>There are 14319 unique id_nos in the updated species dataset.</w:t>
      </w:r>
    </w:p>
    <w:p w14:paraId="16CA70C5" w14:textId="77777777" w:rsidR="00AD55C3" w:rsidRDefault="00AD55C3" w:rsidP="00AD55C3">
      <w:pPr>
        <w:pStyle w:val="Heading7"/>
      </w:pPr>
      <w:r>
        <w:t>Duplicate values</w:t>
      </w:r>
    </w:p>
    <w:p w14:paraId="6F5503CA" w14:textId="77777777" w:rsidR="00AD55C3" w:rsidRDefault="00AD55C3" w:rsidP="00AD55C3">
      <w:pPr>
        <w:pStyle w:val="BodyText2"/>
      </w:pPr>
      <w:r>
        <w:t xml:space="preserve">The id_no values should be unique but there are duplicate values in the taxonomy table. For example </w:t>
      </w:r>
      <w:r w:rsidRPr="004C6088">
        <w:t>58291</w:t>
      </w:r>
      <w:r>
        <w:t xml:space="preserve"> has 16 duplicates!</w:t>
      </w:r>
    </w:p>
    <w:p w14:paraId="2B7F4E80" w14:textId="77777777" w:rsidR="00AD55C3" w:rsidRDefault="00AD55C3" w:rsidP="00AD55C3">
      <w:pPr>
        <w:pStyle w:val="Heading7"/>
      </w:pPr>
      <w:r>
        <w:t>Not matching speciesid values</w:t>
      </w:r>
    </w:p>
    <w:p w14:paraId="4DF3508D" w14:textId="77777777" w:rsidR="00AD55C3" w:rsidRPr="000A4614" w:rsidRDefault="00AD55C3" w:rsidP="00AD55C3">
      <w:pPr>
        <w:pStyle w:val="BodyText2"/>
      </w:pPr>
      <w:r>
        <w:t xml:space="preserve">There are some records where the speciesid does not match the id_no value, e.g. the id_no value 33 has a speciesid of </w:t>
      </w:r>
      <w:r w:rsidRPr="000A4614">
        <w:t>1144581</w:t>
      </w:r>
      <w:r>
        <w:t xml:space="preserve"> and has an OBJECTID in the LatLongWFS of 92778. This is incredibly annoying. </w:t>
      </w:r>
    </w:p>
    <w:p w14:paraId="0A661914" w14:textId="77777777" w:rsidR="00AD55C3" w:rsidRDefault="00AD55C3" w:rsidP="00AD55C3">
      <w:pPr>
        <w:pStyle w:val="Heading6"/>
      </w:pPr>
      <w:bookmarkStart w:id="15" w:name="_Ref329157555"/>
      <w:r>
        <w:t xml:space="preserve">Geometry </w:t>
      </w:r>
      <w:bookmarkEnd w:id="15"/>
      <w:r>
        <w:t>issues</w:t>
      </w:r>
    </w:p>
    <w:p w14:paraId="09DCBE4E" w14:textId="77777777" w:rsidR="00AD55C3" w:rsidRDefault="00AD55C3" w:rsidP="00AD55C3">
      <w:pPr>
        <w:pStyle w:val="Heading7"/>
      </w:pPr>
      <w:r>
        <w:t>Geometry errors</w:t>
      </w:r>
    </w:p>
    <w:p w14:paraId="747D65FD" w14:textId="77777777" w:rsidR="00AD55C3" w:rsidRDefault="00AD55C3" w:rsidP="00AD55C3">
      <w:pPr>
        <w:pStyle w:val="BodyText2"/>
      </w:pPr>
      <w:r>
        <w:t xml:space="preserve">There are lots of geometry errors in the IUCN Red list from November 2011 in the Web Mercator data. These need to be cleaned (see </w:t>
      </w:r>
      <w:r>
        <w:fldChar w:fldCharType="begin"/>
      </w:r>
      <w:r>
        <w:instrText xml:space="preserve"> REF _Ref324227249 \h </w:instrText>
      </w:r>
      <w:r>
        <w:fldChar w:fldCharType="separate"/>
      </w:r>
      <w:r w:rsidR="00270A0A">
        <w:t>Cleaning</w:t>
      </w:r>
      <w:r>
        <w:fldChar w:fldCharType="end"/>
      </w:r>
      <w:r>
        <w:t>). What about the lat/long data?</w:t>
      </w:r>
    </w:p>
    <w:p w14:paraId="09BE88D5" w14:textId="77777777" w:rsidR="00AD55C3" w:rsidRDefault="00AD55C3" w:rsidP="00AD55C3">
      <w:pPr>
        <w:pStyle w:val="BodyText2"/>
      </w:pPr>
      <w:r>
        <w:t>Example geometry errors for Orang Utan:</w:t>
      </w:r>
    </w:p>
    <w:p w14:paraId="6D9418D6" w14:textId="77777777" w:rsidR="00AD55C3" w:rsidRDefault="00AD55C3" w:rsidP="00AD55C3">
      <w:pPr>
        <w:pStyle w:val="Code"/>
      </w:pPr>
      <w:r>
        <w:lastRenderedPageBreak/>
        <w:t>SELECT count(objectid), st_isvalid(geom)  FROM species where id_no='17975' group by st_isvalid(geom)</w:t>
      </w:r>
    </w:p>
    <w:p w14:paraId="6589B231" w14:textId="77777777" w:rsidR="00AD55C3" w:rsidRDefault="00AD55C3" w:rsidP="00AD55C3">
      <w:pPr>
        <w:pStyle w:val="Code"/>
      </w:pPr>
      <w:r>
        <w:t>103254,Holes are nested[12656832.7599414 -258438.461163911]</w:t>
      </w:r>
    </w:p>
    <w:p w14:paraId="6E85E3BB" w14:textId="77777777" w:rsidR="00AD55C3" w:rsidRDefault="00AD55C3" w:rsidP="00AD55C3">
      <w:pPr>
        <w:pStyle w:val="Code"/>
      </w:pPr>
      <w:r>
        <w:t>103255,Ring Self-intersection[13065344.512538 522764.089700909]</w:t>
      </w:r>
    </w:p>
    <w:p w14:paraId="217E6649" w14:textId="77777777" w:rsidR="00AD55C3" w:rsidRDefault="00AD55C3" w:rsidP="00AD55C3">
      <w:pPr>
        <w:pStyle w:val="Code"/>
      </w:pPr>
      <w:r>
        <w:t>103251,Ring Self-intersection[12371886.134714 -136894.788829145]</w:t>
      </w:r>
    </w:p>
    <w:p w14:paraId="0926C0FC" w14:textId="77777777" w:rsidR="00AD55C3" w:rsidRDefault="00AD55C3" w:rsidP="00AD55C3">
      <w:pPr>
        <w:pStyle w:val="Code"/>
      </w:pPr>
      <w:r>
        <w:t>103235,Holes are nested[12531870.5335555 -93853.4070293005]</w:t>
      </w:r>
    </w:p>
    <w:p w14:paraId="2EC63B72" w14:textId="77777777" w:rsidR="00AD55C3" w:rsidRDefault="00AD55C3" w:rsidP="00AD55C3">
      <w:pPr>
        <w:pStyle w:val="Code"/>
      </w:pPr>
      <w:r>
        <w:t>103238,Holes are nested[12602342.076475 -118328.546722558]</w:t>
      </w:r>
    </w:p>
    <w:p w14:paraId="05E34B3A" w14:textId="77777777" w:rsidR="00AD55C3" w:rsidRDefault="00AD55C3" w:rsidP="00AD55C3">
      <w:pPr>
        <w:pStyle w:val="Code"/>
      </w:pPr>
      <w:r>
        <w:t>103243,Holes are nested[12701827.5598903 -94360.6253746466]</w:t>
      </w:r>
    </w:p>
    <w:p w14:paraId="7BC99621" w14:textId="77777777" w:rsidR="00AD55C3" w:rsidRDefault="00AD55C3" w:rsidP="00AD55C3">
      <w:pPr>
        <w:pStyle w:val="Code"/>
      </w:pPr>
      <w:r>
        <w:t>103272,Holes are nested[12545723.8956434 -330056.430011007]</w:t>
      </w:r>
    </w:p>
    <w:p w14:paraId="7F917AAD" w14:textId="77777777" w:rsidR="00AD55C3" w:rsidRDefault="00AD55C3" w:rsidP="00AD55C3">
      <w:pPr>
        <w:pStyle w:val="Code"/>
      </w:pPr>
      <w:r>
        <w:t>103273,Holes are nested[12588167.2543105 -300573.259381745]</w:t>
      </w:r>
    </w:p>
    <w:p w14:paraId="0B1C4772" w14:textId="77777777" w:rsidR="00AD55C3" w:rsidRDefault="00AD55C3" w:rsidP="00AD55C3">
      <w:pPr>
        <w:pStyle w:val="Code"/>
      </w:pPr>
      <w:r>
        <w:t>103277,Holes are nested[12276012.0194423 -106035.144792986]</w:t>
      </w:r>
    </w:p>
    <w:p w14:paraId="56ED98FC" w14:textId="77777777" w:rsidR="00AD55C3" w:rsidRDefault="00AD55C3" w:rsidP="00AD55C3">
      <w:pPr>
        <w:pStyle w:val="Code"/>
      </w:pPr>
      <w:r>
        <w:t>103278,Holes are nested[12709576.8574065 -204889.225583214]</w:t>
      </w:r>
    </w:p>
    <w:p w14:paraId="7412DAB4" w14:textId="77777777" w:rsidR="00AD55C3" w:rsidRDefault="00AD55C3" w:rsidP="00AD55C3">
      <w:pPr>
        <w:pStyle w:val="Code"/>
      </w:pPr>
      <w:r>
        <w:t>103280,Holes are nested[12542711.6398711 -49803.4764911749]</w:t>
      </w:r>
    </w:p>
    <w:p w14:paraId="125D1F75" w14:textId="77777777" w:rsidR="00AD55C3" w:rsidRDefault="00AD55C3" w:rsidP="00AD55C3">
      <w:pPr>
        <w:pStyle w:val="Code"/>
      </w:pPr>
      <w:r>
        <w:t>103291,Holes are nested[12528936.2009814 14726.6681179005]</w:t>
      </w:r>
    </w:p>
    <w:p w14:paraId="198C8CEB" w14:textId="77777777" w:rsidR="00AD55C3" w:rsidRDefault="00AD55C3" w:rsidP="00AD55C3">
      <w:pPr>
        <w:pStyle w:val="Code"/>
      </w:pPr>
      <w:r>
        <w:t>103295,Ring Self-intersection[12984882.1028721 562801.131325574]</w:t>
      </w:r>
    </w:p>
    <w:p w14:paraId="4006DCCD" w14:textId="77777777" w:rsidR="00AD55C3" w:rsidRDefault="00AD55C3" w:rsidP="00AD55C3">
      <w:pPr>
        <w:pStyle w:val="Code"/>
      </w:pPr>
      <w:r>
        <w:t>103297,Holes are nested[13085177.8719553 661118.18652656]</w:t>
      </w:r>
    </w:p>
    <w:p w14:paraId="62517E9C" w14:textId="77777777" w:rsidR="00AD55C3" w:rsidRDefault="00AD55C3" w:rsidP="00AD55C3">
      <w:pPr>
        <w:pStyle w:val="Code"/>
      </w:pPr>
      <w:r>
        <w:t>103302,Holes are nested[13199549.372047 617084.467512293]</w:t>
      </w:r>
    </w:p>
    <w:p w14:paraId="6B731437" w14:textId="77777777" w:rsidR="00AD55C3" w:rsidRDefault="00AD55C3" w:rsidP="00AD55C3">
      <w:pPr>
        <w:pStyle w:val="Code"/>
      </w:pPr>
      <w:r>
        <w:t>103312,Ring Self-intersection[13174487.025677 631808.731846282]</w:t>
      </w:r>
    </w:p>
    <w:p w14:paraId="38DB7140" w14:textId="77777777" w:rsidR="00AD55C3" w:rsidRDefault="00AD55C3" w:rsidP="00AD55C3">
      <w:pPr>
        <w:pStyle w:val="Code"/>
      </w:pPr>
      <w:r>
        <w:t>103324,Holes are nested[13017136.9253294 180984.937910381]</w:t>
      </w:r>
    </w:p>
    <w:p w14:paraId="5594740C" w14:textId="77777777" w:rsidR="00AD55C3" w:rsidRDefault="00AD55C3" w:rsidP="00AD55C3">
      <w:pPr>
        <w:pStyle w:val="Code"/>
      </w:pPr>
      <w:r>
        <w:t>103325,Holes are nested[12982810.3235838 134027.706935691]</w:t>
      </w:r>
    </w:p>
    <w:p w14:paraId="3B34DB5C" w14:textId="77777777" w:rsidR="00AD55C3" w:rsidRDefault="00AD55C3" w:rsidP="00AD55C3">
      <w:pPr>
        <w:pStyle w:val="Code"/>
      </w:pPr>
      <w:r>
        <w:t>103329,Holes are nested[12501823.562434 -339519.191697572]</w:t>
      </w:r>
    </w:p>
    <w:p w14:paraId="75D01A95" w14:textId="77777777" w:rsidR="00AD55C3" w:rsidRDefault="00AD55C3" w:rsidP="00AD55C3">
      <w:pPr>
        <w:pStyle w:val="Code"/>
      </w:pPr>
      <w:r>
        <w:t>103330,Holes are nested[13005476.2087801 257946.525378453]</w:t>
      </w:r>
    </w:p>
    <w:p w14:paraId="4B98AEE1" w14:textId="77777777" w:rsidR="00AD55C3" w:rsidRDefault="00AD55C3" w:rsidP="00AD55C3">
      <w:pPr>
        <w:pStyle w:val="Code"/>
      </w:pPr>
      <w:r>
        <w:t>103331,Holes are nested[13043399.0485695 254266.925523183]</w:t>
      </w:r>
    </w:p>
    <w:p w14:paraId="3B79C52E" w14:textId="77777777" w:rsidR="00AD55C3" w:rsidRDefault="00AD55C3" w:rsidP="00AD55C3">
      <w:pPr>
        <w:pStyle w:val="Code"/>
      </w:pPr>
      <w:r>
        <w:t>103359,Holes are nested[12678608.1694728 -333803.074839029]</w:t>
      </w:r>
    </w:p>
    <w:p w14:paraId="498E4E93" w14:textId="77777777" w:rsidR="00AD55C3" w:rsidRDefault="00AD55C3" w:rsidP="00AD55C3">
      <w:pPr>
        <w:pStyle w:val="Code"/>
      </w:pPr>
      <w:r>
        <w:t>103364,Holes are nested[12719681.9693427 -252181.134409031]</w:t>
      </w:r>
    </w:p>
    <w:p w14:paraId="73694793" w14:textId="77777777" w:rsidR="00AD55C3" w:rsidRDefault="00AD55C3" w:rsidP="00AD55C3">
      <w:pPr>
        <w:pStyle w:val="Code"/>
      </w:pPr>
      <w:r>
        <w:t>103365,Holes are nested[12726138.4998087 -265711.41403241]</w:t>
      </w:r>
    </w:p>
    <w:p w14:paraId="28EBBB01" w14:textId="77777777" w:rsidR="00AD55C3" w:rsidRDefault="00AD55C3" w:rsidP="00AD55C3">
      <w:pPr>
        <w:pStyle w:val="Code"/>
      </w:pPr>
      <w:r>
        <w:t>103377,Holes are nested[12548256.0845533 -167160.585845322]</w:t>
      </w:r>
    </w:p>
    <w:p w14:paraId="7671DEB7" w14:textId="77777777" w:rsidR="00AD55C3" w:rsidRDefault="00AD55C3" w:rsidP="00AD55C3">
      <w:pPr>
        <w:pStyle w:val="BodyText2"/>
      </w:pPr>
      <w:r>
        <w:t>Tried to clean all of the invalid geometries on the species.dev database – the query ran for &gt;14 hours and had to be stopped but it had only repaired 59 geometries.</w:t>
      </w:r>
    </w:p>
    <w:p w14:paraId="097A0C05" w14:textId="77777777" w:rsidR="00AD55C3" w:rsidRDefault="00AD55C3" w:rsidP="00AD55C3">
      <w:pPr>
        <w:pStyle w:val="Code"/>
      </w:pPr>
      <w:r w:rsidRPr="000A5E8E">
        <w:t>update speciesll set geom = st_makevalid(geom) where st_isvalid(geom)='f'</w:t>
      </w:r>
    </w:p>
    <w:p w14:paraId="2A2BC0E8" w14:textId="77777777" w:rsidR="00AD55C3" w:rsidRDefault="00AD55C3" w:rsidP="00AD55C3">
      <w:pPr>
        <w:pStyle w:val="BodyText2"/>
      </w:pPr>
      <w:r>
        <w:t>In the SpeciesWFSLatLong there are lots of issues with the data – all of these features fail to load in the attribute table:</w:t>
      </w:r>
    </w:p>
    <w:p w14:paraId="6B945ABF" w14:textId="77777777" w:rsidR="00AD55C3" w:rsidRDefault="00AD55C3" w:rsidP="00AD55C3">
      <w:pPr>
        <w:pStyle w:val="Code"/>
      </w:pPr>
      <w:r w:rsidRPr="007C4E9B">
        <w:t>"OBJECTID" in (15111,15162,15186,15233,15248,15260,15306,15330,15345,15422,15451,15541,15797,16066,16078,16108,16231,16366,16725)</w:t>
      </w:r>
    </w:p>
    <w:p w14:paraId="356A42C1" w14:textId="77777777" w:rsidR="00AD55C3" w:rsidRDefault="00AD55C3" w:rsidP="00AD55C3">
      <w:pPr>
        <w:pStyle w:val="BodyText2"/>
      </w:pPr>
      <w:r>
        <w:t>Also some features in the ArcGIS Server WFS Service caused errors but worked in the REST service, e.g.:</w:t>
      </w:r>
    </w:p>
    <w:p w14:paraId="488FB935" w14:textId="77777777" w:rsidR="00AD55C3" w:rsidRDefault="000D5C35" w:rsidP="00AD55C3">
      <w:pPr>
        <w:pStyle w:val="BodyText2"/>
        <w:rPr>
          <w:rStyle w:val="Hyperlink"/>
        </w:rPr>
      </w:pPr>
      <w:hyperlink r:id="rId76" w:history="1">
        <w:r w:rsidR="00AD55C3">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4CC110F4" w14:textId="77777777" w:rsidR="00AD55C3" w:rsidRDefault="00AD55C3" w:rsidP="00AD55C3">
      <w:pPr>
        <w:pStyle w:val="BodyText2"/>
      </w:pPr>
      <w:r>
        <w:t xml:space="preserve">In the ArcGIS Server Log there is an error: </w:t>
      </w:r>
      <w:r w:rsidRPr="00EE1718">
        <w:t>Container process 8140 has crashed on machine IP-0A321AD6.</w:t>
      </w:r>
    </w:p>
    <w:p w14:paraId="25B42D4B" w14:textId="77777777" w:rsidR="00AD55C3" w:rsidRDefault="00AD55C3" w:rsidP="00AD55C3">
      <w:pPr>
        <w:pStyle w:val="BodyText2"/>
      </w:pPr>
      <w:r>
        <w:t>When you run CheckGeometry in ArcGIS it reports the OBJECTID of the feature that has geometry errors. There are lots for the IUCN species data.</w:t>
      </w:r>
    </w:p>
    <w:p w14:paraId="0C3A691F" w14:textId="77777777" w:rsidR="00AD55C3" w:rsidRDefault="00AD55C3" w:rsidP="00AD55C3">
      <w:pPr>
        <w:pStyle w:val="BodyText2"/>
      </w:pPr>
      <w:r>
        <w:t>But why did Wills errors not get reported when I ran my country or PA intersection? e.g. 2565, 2572 (OBJECTIDs)</w:t>
      </w:r>
    </w:p>
    <w:p w14:paraId="37DF79B1" w14:textId="77777777" w:rsidR="00AD55C3" w:rsidRDefault="00AD55C3" w:rsidP="00AD55C3">
      <w:pPr>
        <w:pStyle w:val="Heading7"/>
      </w:pPr>
      <w:r>
        <w:t>Snapping issues</w:t>
      </w:r>
    </w:p>
    <w:p w14:paraId="134C5452" w14:textId="77777777" w:rsidR="00AD55C3" w:rsidRDefault="00AD55C3" w:rsidP="00AD55C3">
      <w:pPr>
        <w:pStyle w:val="BodyText2"/>
      </w:pPr>
      <w:r>
        <w:t xml:space="preserve">The coastline looks to have been snapped to GAUL, but with subtle differences – for example the following screenshot shows species 136623 in red and the Malaysia coastline (from GAUL) in white at 110.269, 1.709. Is this an issue with GAUL or the RL data? There are lots of issues as revealed by the applications prototype lab at ESRI see </w:t>
      </w:r>
      <w:hyperlink r:id="rId77" w:history="1">
        <w:r w:rsidRPr="00C6359C">
          <w:rPr>
            <w:rStyle w:val="Hyperlink"/>
          </w:rPr>
          <w:t>here</w:t>
        </w:r>
      </w:hyperlink>
      <w:r>
        <w:t xml:space="preserve"> at 19 mins. </w:t>
      </w:r>
    </w:p>
    <w:p w14:paraId="724B792B" w14:textId="77777777" w:rsidR="00AD55C3" w:rsidRPr="00544B6C" w:rsidRDefault="00AD55C3" w:rsidP="00AD55C3">
      <w:pPr>
        <w:pStyle w:val="BodyText2"/>
      </w:pPr>
      <w:r>
        <w:rPr>
          <w:noProof/>
          <w:lang w:bidi="ar-SA"/>
        </w:rPr>
        <w:lastRenderedPageBreak/>
        <w:drawing>
          <wp:inline distT="0" distB="0" distL="0" distR="0" wp14:anchorId="0571BF90" wp14:editId="77CEA40B">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54746D57" w14:textId="77777777" w:rsidR="00AD55C3" w:rsidRDefault="00AD55C3" w:rsidP="00AD55C3">
      <w:pPr>
        <w:pStyle w:val="Heading7"/>
      </w:pPr>
      <w:r>
        <w:t>Duplicate or overlapping geometries</w:t>
      </w:r>
    </w:p>
    <w:p w14:paraId="1193933A" w14:textId="77777777" w:rsidR="00AD55C3" w:rsidRDefault="00AD55C3" w:rsidP="00AD55C3">
      <w:pPr>
        <w:pStyle w:val="BodyText2"/>
      </w:pPr>
      <w:r>
        <w:t>There are some species with duplicate geometries – e.g. the European Hare (41280) for our version – has duplicate geometries for an introduced polygon east of Madagascar. It is not present with the new data on the IUCN Red List website. But this kind of issue can easily be avoided by putting the relevant constrainst on the data, i.e. no overlaps within the same species.</w:t>
      </w:r>
    </w:p>
    <w:p w14:paraId="6583CBC5" w14:textId="77777777" w:rsidR="00AD55C3" w:rsidRDefault="00AD55C3" w:rsidP="00AD55C3">
      <w:pPr>
        <w:pStyle w:val="BodyText2"/>
      </w:pPr>
      <w:r>
        <w:t>Leatherback turtle (6494) has all 11 of its large polygons duplicated in the new version 2014_2.</w:t>
      </w:r>
    </w:p>
    <w:p w14:paraId="0C2D2B26" w14:textId="77777777" w:rsidR="00AD55C3" w:rsidRPr="00BC4363" w:rsidRDefault="00AD55C3" w:rsidP="00AD55C3">
      <w:pPr>
        <w:pStyle w:val="BodyText2"/>
      </w:pPr>
      <w:r>
        <w:t>Black catfish (</w:t>
      </w:r>
      <w:r w:rsidRPr="006B4883">
        <w:t>169632</w:t>
      </w:r>
      <w:r>
        <w:t>) caused all sorts of issues with the irreplacibility analysis in Hadoop with 13 overlapping polygons.</w:t>
      </w:r>
    </w:p>
    <w:p w14:paraId="3BDCF778" w14:textId="77777777" w:rsidR="00AD55C3" w:rsidRDefault="00AD55C3" w:rsidP="00AD55C3">
      <w:pPr>
        <w:pStyle w:val="Heading7"/>
      </w:pPr>
      <w:r>
        <w:t>Range overestimation</w:t>
      </w:r>
    </w:p>
    <w:p w14:paraId="270E85F2" w14:textId="77777777" w:rsidR="00AD55C3" w:rsidRPr="00682BB9" w:rsidRDefault="00AD55C3" w:rsidP="00AD55C3">
      <w:pPr>
        <w:pStyle w:val="BodyText2"/>
      </w:pPr>
      <w:r>
        <w:t xml:space="preserve">There are many polygons that have wide range polygons and how useful these actually are in any analyses is a matter of debate. See this </w:t>
      </w:r>
      <w:hyperlink r:id="rId79" w:history="1">
        <w:r w:rsidRPr="00A61426">
          <w:rPr>
            <w:rStyle w:val="Hyperlink"/>
          </w:rPr>
          <w:t>Article</w:t>
        </w:r>
      </w:hyperlink>
      <w:r>
        <w:t xml:space="preserve">  or this good </w:t>
      </w:r>
      <w:hyperlink r:id="rId80" w:history="1">
        <w:r w:rsidRPr="00A61426">
          <w:rPr>
            <w:rStyle w:val="Hyperlink"/>
          </w:rPr>
          <w:t>article</w:t>
        </w:r>
      </w:hyperlink>
      <w:r>
        <w:t xml:space="preserve"> by Walter Jetz.</w:t>
      </w:r>
    </w:p>
    <w:p w14:paraId="73355619" w14:textId="77777777" w:rsidR="00AD55C3" w:rsidRDefault="00AD55C3" w:rsidP="00AD55C3">
      <w:pPr>
        <w:pStyle w:val="Heading6"/>
      </w:pPr>
      <w:r>
        <w:t>Missing species</w:t>
      </w:r>
    </w:p>
    <w:p w14:paraId="6034FE55" w14:textId="77777777" w:rsidR="00AD55C3" w:rsidRPr="00CA57C9" w:rsidRDefault="00AD55C3" w:rsidP="00AD55C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6C0DE974" w14:textId="77777777" w:rsidR="00AD55C3" w:rsidRDefault="00AD55C3" w:rsidP="00AD55C3">
      <w:pPr>
        <w:pStyle w:val="Heading6"/>
      </w:pPr>
      <w:r>
        <w:t>Topological issues</w:t>
      </w:r>
    </w:p>
    <w:p w14:paraId="6CC1FA87" w14:textId="77777777" w:rsidR="00AD55C3" w:rsidRDefault="00AD55C3" w:rsidP="00AD55C3">
      <w:pPr>
        <w:pStyle w:val="BodyText2"/>
      </w:pPr>
      <w:r>
        <w:t xml:space="preserve">According to the </w:t>
      </w:r>
      <w:hyperlink r:id="rId81" w:history="1">
        <w:r w:rsidRPr="00BC4363">
          <w:rPr>
            <w:rStyle w:val="Hyperlink"/>
          </w:rPr>
          <w:t>IUCN Red List Metadata Document</w:t>
        </w:r>
      </w:hyperlink>
      <w:r>
        <w:t>, a presence_id value:</w:t>
      </w:r>
    </w:p>
    <w:p w14:paraId="68B502C1" w14:textId="77777777" w:rsidR="00AD55C3" w:rsidRDefault="00AD55C3" w:rsidP="00AD55C3">
      <w:pPr>
        <w:pStyle w:val="BodyText2"/>
      </w:pPr>
      <w:r>
        <w:t>‘..is mutually exclusive; a polygon coded as “Extant” cannot also be coded as “Extinct”..’</w:t>
      </w:r>
    </w:p>
    <w:p w14:paraId="03378DBE" w14:textId="77777777" w:rsidR="00AD55C3" w:rsidRDefault="00AD55C3" w:rsidP="00AD55C3">
      <w:pPr>
        <w:pStyle w:val="BodyText2"/>
      </w:pPr>
      <w:r>
        <w:t xml:space="preserve">Even though it appears that there are lots of overlapping polygons in the dataset, e.g. </w:t>
      </w:r>
      <w:hyperlink r:id="rId82" w:history="1">
        <w:r w:rsidRPr="007E3A5C">
          <w:rPr>
            <w:rStyle w:val="Hyperlink"/>
          </w:rPr>
          <w:t>Sun Bear</w:t>
        </w:r>
      </w:hyperlink>
      <w:r>
        <w:t>, they are in fact mutually exclusive.</w:t>
      </w:r>
    </w:p>
    <w:p w14:paraId="05456D85" w14:textId="77777777" w:rsidR="00AD55C3" w:rsidRDefault="00AD55C3" w:rsidP="00AD55C3">
      <w:pPr>
        <w:pStyle w:val="Heading6"/>
      </w:pPr>
      <w:r>
        <w:t>No taxonomy for a binomial name</w:t>
      </w:r>
    </w:p>
    <w:p w14:paraId="53874356" w14:textId="77777777" w:rsidR="00AD55C3" w:rsidRDefault="00AD55C3" w:rsidP="00AD55C3">
      <w:pPr>
        <w:pStyle w:val="BodyText2"/>
      </w:pPr>
      <w:r>
        <w:t xml:space="preserve">The version on the IUCN Desktop computer also has no binomial name for these species - but the binomial is in the species range data. This should be sorted out. The higher level taxonomy is not in the taxonomy table – in the new mapper it comes from the Red List website using the API (e.g. </w:t>
      </w:r>
      <w:hyperlink r:id="rId83" w:history="1">
        <w:r w:rsidRPr="001B55C2">
          <w:rPr>
            <w:rStyle w:val="Hyperlink"/>
          </w:rPr>
          <w:t>http://m086be8c7.iucnredlist.org/common_names/156534.js?callback=parseSpeciesData</w:t>
        </w:r>
      </w:hyperlink>
      <w:r>
        <w:t>)</w:t>
      </w:r>
    </w:p>
    <w:p w14:paraId="072F17AC" w14:textId="77777777" w:rsidR="00AD55C3" w:rsidRDefault="00AD55C3" w:rsidP="00AD55C3">
      <w:pPr>
        <w:pStyle w:val="BodyText2"/>
      </w:pPr>
      <w:r>
        <w:t>There are image search results for all species! Hooray. Apart from the ones with no binomial names.</w:t>
      </w:r>
    </w:p>
    <w:p w14:paraId="34ABD915" w14:textId="77777777" w:rsidR="00AD55C3" w:rsidRDefault="00AD55C3" w:rsidP="00AD55C3">
      <w:pPr>
        <w:pStyle w:val="BodyText2"/>
      </w:pPr>
      <w:r>
        <w:t xml:space="preserve">Update on 21/2/12: IUCN have recoded all of the bird ID_NOs so now all of the IDs that we have used in the PA/Species intersection cannot be found in the species taxonomy table. </w:t>
      </w:r>
    </w:p>
    <w:p w14:paraId="3FB3CBED" w14:textId="77777777" w:rsidR="00AD55C3" w:rsidRDefault="00AD55C3" w:rsidP="00AD55C3">
      <w:pPr>
        <w:pStyle w:val="BodyText2"/>
      </w:pPr>
      <w:r>
        <w:t xml:space="preserve">The Dodo has a range map in the most recent Red List Update. </w:t>
      </w:r>
    </w:p>
    <w:p w14:paraId="6FA32002" w14:textId="77777777" w:rsidR="00AD55C3" w:rsidRDefault="00AD55C3" w:rsidP="00AD55C3">
      <w:pPr>
        <w:pStyle w:val="BodyText2"/>
      </w:pPr>
      <w:r>
        <w:t>Update 24/4/12:</w:t>
      </w:r>
    </w:p>
    <w:p w14:paraId="600FCF8E" w14:textId="77777777" w:rsidR="00AD55C3" w:rsidRDefault="00AD55C3" w:rsidP="00AD55C3">
      <w:pPr>
        <w:pStyle w:val="BodyText2"/>
      </w:pPr>
      <w:r>
        <w:lastRenderedPageBreak/>
        <w:t>There now should be 18299 species – this is the unique species Binomials in the Species table in PostGIS (81764 records in total). However, in ArcMap there are 127929 records in the AllSpecies_WebMercator table and this is 30297 unique Binomials). Why the difference? Because the species table in PostGIS is the old version of the IUCN data and does not include all of the bird species.</w:t>
      </w:r>
    </w:p>
    <w:p w14:paraId="599A6AE7" w14:textId="77777777" w:rsidR="00AD55C3" w:rsidRDefault="00AD55C3" w:rsidP="00AD55C3">
      <w:pPr>
        <w:pStyle w:val="Heading6"/>
      </w:pPr>
      <w:r>
        <w:t>ESRI-raised issues</w:t>
      </w:r>
    </w:p>
    <w:p w14:paraId="1404047A" w14:textId="77777777" w:rsidR="00AD55C3" w:rsidRDefault="00AD55C3" w:rsidP="00AD55C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792C66A7" w14:textId="77777777" w:rsidR="00AD55C3" w:rsidRDefault="00AD55C3" w:rsidP="00AD55C3">
      <w:pPr>
        <w:pStyle w:val="Heading6"/>
      </w:pPr>
      <w:r>
        <w:t>Legend or Presence</w:t>
      </w:r>
    </w:p>
    <w:p w14:paraId="376B068F" w14:textId="77777777" w:rsidR="00AD55C3" w:rsidRPr="003D6F37" w:rsidRDefault="00AD55C3" w:rsidP="00AD55C3">
      <w:pPr>
        <w:pStyle w:val="BodyText2"/>
      </w:pPr>
      <w:r>
        <w:t>Which should we use??</w:t>
      </w:r>
    </w:p>
    <w:p w14:paraId="1FE77963" w14:textId="77777777" w:rsidR="00AD55C3" w:rsidRDefault="00AD55C3" w:rsidP="00AD55C3">
      <w:pPr>
        <w:pStyle w:val="Heading6"/>
      </w:pPr>
      <w:r>
        <w:t>Domains</w:t>
      </w:r>
    </w:p>
    <w:p w14:paraId="0E2891DA" w14:textId="77777777" w:rsidR="00AD55C3" w:rsidRDefault="00AD55C3" w:rsidP="00AD55C3">
      <w:pPr>
        <w:pStyle w:val="BodyText2"/>
      </w:pPr>
      <w:r>
        <w:t>The Origin field is supposed to have a domain on it but there are lots of values that aren’t in the Origin domain (e.g. 7,8,9,10). How can this have happened?</w:t>
      </w:r>
    </w:p>
    <w:p w14:paraId="4570053A" w14:textId="77777777" w:rsidR="00AD55C3" w:rsidRPr="00F172A0" w:rsidRDefault="00AD55C3" w:rsidP="00AD55C3">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75856246" w14:textId="77777777" w:rsidR="00AD55C3" w:rsidRDefault="00AD55C3" w:rsidP="00AD55C3">
      <w:pPr>
        <w:pStyle w:val="Heading4"/>
      </w:pPr>
      <w:r>
        <w:t>IUCN Red List Taxonomy Data</w:t>
      </w:r>
    </w:p>
    <w:p w14:paraId="19182054" w14:textId="77777777" w:rsidR="00AD55C3" w:rsidRDefault="00AD55C3" w:rsidP="00AD55C3">
      <w:pPr>
        <w:pStyle w:val="Heading5"/>
      </w:pPr>
      <w:r>
        <w:t>November 2011 version</w:t>
      </w:r>
    </w:p>
    <w:p w14:paraId="4D9CE499" w14:textId="77777777" w:rsidR="00AD55C3" w:rsidRDefault="00AD55C3" w:rsidP="00AD55C3">
      <w:pPr>
        <w:pStyle w:val="BodyText2"/>
      </w:pPr>
      <w:r>
        <w:t>There are some species that are completely missing that shouldn’t be (probably because of taxonomic changes):</w:t>
      </w:r>
    </w:p>
    <w:p w14:paraId="16FA9042" w14:textId="77777777" w:rsidR="00AD55C3" w:rsidRDefault="00AD55C3" w:rsidP="00AD55C3">
      <w:pPr>
        <w:pStyle w:val="BodyText2"/>
      </w:pPr>
      <w:r>
        <w:t>Pantanal Cat (</w:t>
      </w:r>
      <w:r w:rsidRPr="00C930FD">
        <w:t>Leopardus braccatus</w:t>
      </w:r>
      <w:r>
        <w:t xml:space="preserve">) </w:t>
      </w:r>
    </w:p>
    <w:p w14:paraId="257D032D" w14:textId="77777777" w:rsidR="00AD55C3" w:rsidRDefault="00AD55C3" w:rsidP="00AD55C3">
      <w:pPr>
        <w:pStyle w:val="BodyText2"/>
      </w:pPr>
      <w:r>
        <w:t xml:space="preserve">There are lots of records in the taxonomy table that have missing data – what should we do with these? Delete them? </w:t>
      </w:r>
    </w:p>
    <w:p w14:paraId="47EFAEF6" w14:textId="77777777" w:rsidR="00AD55C3" w:rsidRDefault="00AD55C3" w:rsidP="00AD55C3">
      <w:pPr>
        <w:pStyle w:val="BodyText2"/>
      </w:pPr>
      <w:r>
        <w:t xml:space="preserve">The id_no values have changed for birds so this is causing real problems, e.g. species are indicated as not protected when in fact they are – its simply that their new id_no isn’t in the spatial data! </w:t>
      </w:r>
    </w:p>
    <w:p w14:paraId="5117F67F" w14:textId="77777777" w:rsidR="00AD55C3" w:rsidRDefault="00AD55C3" w:rsidP="00AD55C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1F584BE4" w14:textId="77777777" w:rsidR="00AD55C3" w:rsidRDefault="00AD55C3" w:rsidP="00AD55C3">
      <w:pPr>
        <w:pStyle w:val="BodyText2"/>
      </w:pPr>
      <w:r>
        <w:t xml:space="preserve"> </w:t>
      </w:r>
      <w:hyperlink r:id="rId84" w:history="1">
        <w:r w:rsidRPr="005A63FB">
          <w:rPr>
            <w:rStyle w:val="Hyperlink"/>
          </w:rPr>
          <w:t>http://api.iucnredlist.org/common_names/Acantharctus-posteli.json</w:t>
        </w:r>
      </w:hyperlink>
      <w:r>
        <w:t xml:space="preserve"> </w:t>
      </w:r>
    </w:p>
    <w:p w14:paraId="196436EF" w14:textId="77777777" w:rsidR="00AD55C3" w:rsidRDefault="00AD55C3" w:rsidP="00AD55C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349C1EC8" w14:textId="77777777" w:rsidR="00AD55C3" w:rsidRDefault="00AD55C3" w:rsidP="00AD55C3">
      <w:pPr>
        <w:pStyle w:val="Heading5"/>
      </w:pPr>
      <w:r>
        <w:t>August 2014 version</w:t>
      </w:r>
    </w:p>
    <w:p w14:paraId="64559BB9" w14:textId="77777777" w:rsidR="00AD55C3" w:rsidRPr="007E5995" w:rsidRDefault="00AD55C3" w:rsidP="00AD55C3">
      <w:pPr>
        <w:pStyle w:val="BodyText2"/>
      </w:pPr>
      <w:r>
        <w:t>We have received the August 2014 version as a file geodatabase. The id_no values have changed for Birds so we need to update them in tables that we have produced here using the old id_no values, e.g. species_names and species_names_crosstab. 387 species in species_taxonomy now have no spatial data!</w:t>
      </w:r>
    </w:p>
    <w:p w14:paraId="4343E378" w14:textId="77777777" w:rsidR="00AD55C3" w:rsidRDefault="00AD55C3" w:rsidP="00AD55C3">
      <w:pPr>
        <w:pStyle w:val="Heading4"/>
      </w:pPr>
      <w:r>
        <w:t>IUCN European Red List</w:t>
      </w:r>
    </w:p>
    <w:p w14:paraId="1E7A5594" w14:textId="77777777" w:rsidR="00AD55C3" w:rsidRPr="00F94F9B" w:rsidRDefault="00AD55C3" w:rsidP="00AD55C3">
      <w:pPr>
        <w:pStyle w:val="BodyText2"/>
      </w:pPr>
      <w:r>
        <w:t xml:space="preserve">Is published </w:t>
      </w:r>
      <w:hyperlink r:id="rId85" w:history="1">
        <w:r w:rsidRPr="00F94F9B">
          <w:rPr>
            <w:rStyle w:val="Hyperlink"/>
          </w:rPr>
          <w:t>here</w:t>
        </w:r>
      </w:hyperlink>
      <w:r>
        <w:t xml:space="preserve"> and a bird one is </w:t>
      </w:r>
      <w:hyperlink r:id="rId86" w:history="1">
        <w:r w:rsidRPr="00F94F9B">
          <w:rPr>
            <w:rStyle w:val="Hyperlink"/>
          </w:rPr>
          <w:t>coming up</w:t>
        </w:r>
      </w:hyperlink>
      <w:r>
        <w:t>.</w:t>
      </w:r>
    </w:p>
    <w:p w14:paraId="5631C038" w14:textId="77777777" w:rsidR="00AD55C3" w:rsidRDefault="00AD55C3" w:rsidP="00AD55C3">
      <w:pPr>
        <w:pStyle w:val="Heading4"/>
      </w:pPr>
      <w:r>
        <w:t>Common names</w:t>
      </w:r>
    </w:p>
    <w:p w14:paraId="4DA7F9B0" w14:textId="77777777" w:rsidR="00AD55C3" w:rsidRPr="00E920B6" w:rsidRDefault="00AD55C3" w:rsidP="00AD55C3">
      <w:pPr>
        <w:pStyle w:val="BodyText2"/>
      </w:pPr>
      <w:r>
        <w:t xml:space="preserve">Common names can be populated from a number of different sources through APIs – see the section on </w:t>
      </w:r>
      <w:r>
        <w:fldChar w:fldCharType="begin"/>
      </w:r>
      <w:r>
        <w:instrText xml:space="preserve"> REF _Ref377374102 \h </w:instrText>
      </w:r>
      <w:r>
        <w:fldChar w:fldCharType="separate"/>
      </w:r>
      <w:r w:rsidR="00270A0A">
        <w:t>Species services</w:t>
      </w:r>
      <w:r>
        <w:fldChar w:fldCharType="end"/>
      </w:r>
      <w:r>
        <w:t>. However, the IUCN common names are included in GBIF so use the GBIF species services for getting common names.</w:t>
      </w:r>
    </w:p>
    <w:p w14:paraId="4022AA82" w14:textId="77777777" w:rsidR="00AD55C3" w:rsidRDefault="00AD55C3" w:rsidP="00AD55C3">
      <w:pPr>
        <w:pStyle w:val="Heading4"/>
      </w:pPr>
      <w:r>
        <w:t>EDGE Indices</w:t>
      </w:r>
    </w:p>
    <w:p w14:paraId="0CF40157" w14:textId="77777777" w:rsidR="00AD55C3" w:rsidRDefault="00AD55C3" w:rsidP="00AD55C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07E41E5B" w14:textId="77777777" w:rsidR="00AD55C3" w:rsidRDefault="00AD55C3" w:rsidP="00AD55C3">
      <w:pPr>
        <w:pStyle w:val="BodyText2"/>
      </w:pPr>
      <w:r>
        <w:lastRenderedPageBreak/>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556D41EE" w14:textId="77777777" w:rsidR="00AD55C3" w:rsidRPr="003B0FB6" w:rsidRDefault="00AD55C3" w:rsidP="00AD55C3">
      <w:pPr>
        <w:pStyle w:val="BodyText2"/>
      </w:pPr>
      <w:r>
        <w:t>But how do you add up all the species for a PA and give it a rank? Number of EDGE species? Total of EDGE Scores? Average of EDGE Scores?</w:t>
      </w:r>
    </w:p>
    <w:p w14:paraId="5B871C21" w14:textId="77777777" w:rsidR="00AD55C3" w:rsidRDefault="00AD55C3" w:rsidP="00AD55C3">
      <w:pPr>
        <w:pStyle w:val="Heading4"/>
      </w:pPr>
      <w:r>
        <w:t>GBIF Taxonomic Backbone</w:t>
      </w:r>
    </w:p>
    <w:p w14:paraId="694F0191" w14:textId="77777777" w:rsidR="00AD55C3" w:rsidRDefault="00AD55C3" w:rsidP="00AD55C3">
      <w:pPr>
        <w:pStyle w:val="BodyText2"/>
      </w:pPr>
      <w:r>
        <w:t>Markus is starting to think about versioning taxonomy on Github! What an amazing idea! People can then fork parts of the taxon tree and then push changes back. Here is his first example:</w:t>
      </w:r>
    </w:p>
    <w:p w14:paraId="16FC00E1" w14:textId="77777777" w:rsidR="00AD55C3" w:rsidRDefault="000D5C35" w:rsidP="00AD55C3">
      <w:pPr>
        <w:pStyle w:val="BodyText2"/>
      </w:pPr>
      <w:hyperlink r:id="rId87" w:history="1">
        <w:r w:rsidR="00AD55C3">
          <w:rPr>
            <w:rStyle w:val="Hyperlink"/>
          </w:rPr>
          <w:t>https://github.com/mdoering/backbone</w:t>
        </w:r>
      </w:hyperlink>
    </w:p>
    <w:p w14:paraId="5CBA6C1D" w14:textId="77777777" w:rsidR="00AD55C3" w:rsidRPr="00201D39" w:rsidRDefault="00AD55C3" w:rsidP="00AD55C3">
      <w:pPr>
        <w:pStyle w:val="BodyText2"/>
      </w:pPr>
      <w:r>
        <w:t xml:space="preserve">Described in his blog here </w:t>
      </w:r>
      <w:hyperlink r:id="rId88" w:history="1">
        <w:r>
          <w:rPr>
            <w:rStyle w:val="Hyperlink"/>
          </w:rPr>
          <w:t>http://gbif.blogspot.it/</w:t>
        </w:r>
      </w:hyperlink>
      <w:r>
        <w:t xml:space="preserve"> </w:t>
      </w:r>
    </w:p>
    <w:p w14:paraId="76D26D19" w14:textId="77777777" w:rsidR="00AD55C3" w:rsidRDefault="00AD55C3" w:rsidP="00AD55C3">
      <w:pPr>
        <w:pStyle w:val="Heading4"/>
      </w:pPr>
      <w:r>
        <w:t>GBIF Occurrences</w:t>
      </w:r>
    </w:p>
    <w:p w14:paraId="01B04CC0" w14:textId="77777777" w:rsidR="00AD55C3" w:rsidRDefault="00AD55C3" w:rsidP="00AD55C3">
      <w:pPr>
        <w:pStyle w:val="BodyText2"/>
      </w:pPr>
      <w:r>
        <w:t xml:space="preserve">Downloading all GBIF occurrences on 8/9/15 to import into Hadoop straight from the GBIF Explore Occurrences Page. Unfortunately there is no way to select only specific columns so all fields are downloaded. </w:t>
      </w:r>
    </w:p>
    <w:p w14:paraId="637D0E2E" w14:textId="77777777" w:rsidR="00AD55C3" w:rsidRDefault="00AD55C3" w:rsidP="00AD55C3">
      <w:pPr>
        <w:pStyle w:val="BodyText2"/>
      </w:pPr>
      <w:r>
        <w:t xml:space="preserve">Started at 15:54 finished at 16:38. </w:t>
      </w:r>
      <w:hyperlink r:id="rId89" w:history="1">
        <w:r w:rsidRPr="00CD044D">
          <w:rPr>
            <w:rStyle w:val="Hyperlink"/>
          </w:rPr>
          <w:t>This</w:t>
        </w:r>
      </w:hyperlink>
      <w:r>
        <w:t xml:space="preserve"> is the DOI page. The csv file is 37.1Gb – downloading to </w:t>
      </w:r>
      <w:r w:rsidRPr="00CD044D">
        <w:t>E:\export</w:t>
      </w:r>
      <w:r>
        <w:t>. (548 million records)</w:t>
      </w:r>
    </w:p>
    <w:p w14:paraId="4F95EFE7" w14:textId="77777777" w:rsidR="00AD55C3" w:rsidRDefault="00AD55C3" w:rsidP="00AD55C3">
      <w:pPr>
        <w:pStyle w:val="BodyText2"/>
      </w:pPr>
      <w:r>
        <w:t xml:space="preserve">This was no good as there were lots of specimen records and un-georeferenced records. Restarted with Location=’Georeferenced Records Only’ and Basis of Record=’Human Observation’ and ‘Observation’. (409,515,293 records) – 26.5Gb. Downloading to </w:t>
      </w:r>
      <w:r w:rsidRPr="00CD044D">
        <w:t>E:\export</w:t>
      </w:r>
      <w:r>
        <w:t>\</w:t>
      </w:r>
      <w:r w:rsidRPr="00634286">
        <w:t>GBIF Occurrences</w:t>
      </w:r>
      <w:r>
        <w:t>\</w:t>
      </w:r>
      <w:r w:rsidRPr="00FB4B2C">
        <w:t>0003396-150831095807960</w:t>
      </w:r>
      <w:r>
        <w:t>.zip and unzipped - 178Gb in total.</w:t>
      </w:r>
    </w:p>
    <w:p w14:paraId="46213EB2" w14:textId="77777777" w:rsidR="00AD55C3" w:rsidRPr="0065587D" w:rsidRDefault="00AD55C3" w:rsidP="00AD55C3">
      <w:pPr>
        <w:pStyle w:val="BodyText2"/>
      </w:pPr>
      <w:r>
        <w:t xml:space="preserve">There is both a taxonkey and a specieskey in the data. For Orang Utan they are both the same – </w:t>
      </w:r>
      <w:r w:rsidRPr="00FD73A1">
        <w:t>5219532</w:t>
      </w:r>
      <w:r>
        <w:t>. This is the GBIF ID from the GBIF Backbone Taxonomy checklist.</w:t>
      </w:r>
    </w:p>
    <w:p w14:paraId="046EFAF9" w14:textId="77777777" w:rsidR="00AD55C3" w:rsidRDefault="00AD55C3" w:rsidP="00AD55C3">
      <w:pPr>
        <w:pStyle w:val="Heading4"/>
      </w:pPr>
      <w:r>
        <w:t xml:space="preserve">Migration </w:t>
      </w:r>
    </w:p>
    <w:p w14:paraId="309EE0CC" w14:textId="77777777" w:rsidR="00AD55C3" w:rsidRDefault="00AD55C3" w:rsidP="00AD55C3">
      <w:pPr>
        <w:pStyle w:val="Heading5"/>
      </w:pPr>
      <w:r>
        <w:t>Movebank</w:t>
      </w:r>
    </w:p>
    <w:p w14:paraId="5A22D0BE" w14:textId="77777777" w:rsidR="00AD55C3" w:rsidRPr="00D57262" w:rsidRDefault="00AD55C3" w:rsidP="00AD55C3">
      <w:pPr>
        <w:pStyle w:val="BodyText2"/>
      </w:pPr>
      <w:r>
        <w:t xml:space="preserve">Hosted by the Max Planck Institute </w:t>
      </w:r>
      <w:hyperlink r:id="rId90" w:history="1">
        <w:r w:rsidRPr="00D57262">
          <w:rPr>
            <w:rStyle w:val="Hyperlink"/>
          </w:rPr>
          <w:t>this</w:t>
        </w:r>
      </w:hyperlink>
      <w:r>
        <w:t xml:space="preserve"> has &gt;10,000 species tracking data.</w:t>
      </w:r>
    </w:p>
    <w:p w14:paraId="04AEF2AD" w14:textId="77777777" w:rsidR="007D3081" w:rsidRDefault="007D3081" w:rsidP="0034374E">
      <w:pPr>
        <w:pStyle w:val="Heading3"/>
      </w:pPr>
      <w:r>
        <w:t>Water</w:t>
      </w:r>
    </w:p>
    <w:p w14:paraId="46A08EAB" w14:textId="77777777" w:rsidR="007D3081" w:rsidRDefault="007D3081" w:rsidP="007D2F52">
      <w:pPr>
        <w:pStyle w:val="Heading4"/>
      </w:pPr>
      <w:r>
        <w:t>University of Maryland Global inland Water Body Dataset For 2000</w:t>
      </w:r>
    </w:p>
    <w:p w14:paraId="188E1C53" w14:textId="77777777" w:rsidR="007D3081" w:rsidRPr="007D3081" w:rsidRDefault="007D3081" w:rsidP="008B6883">
      <w:pPr>
        <w:pStyle w:val="BodyText2"/>
      </w:pPr>
      <w:r>
        <w:t xml:space="preserve">Available from </w:t>
      </w:r>
      <w:hyperlink r:id="rId91" w:history="1">
        <w:r w:rsidRPr="007D3081">
          <w:rPr>
            <w:rStyle w:val="Hyperlink"/>
          </w:rPr>
          <w:t>here</w:t>
        </w:r>
      </w:hyperlink>
      <w:r>
        <w:t xml:space="preserve">. Metadata </w:t>
      </w:r>
      <w:hyperlink r:id="rId92"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1EE16CB4" w14:textId="77777777" w:rsidR="00230FDB" w:rsidRDefault="00230FDB" w:rsidP="003B37F4">
      <w:pPr>
        <w:pStyle w:val="Heading2"/>
      </w:pPr>
      <w:r>
        <w:t>QA Assessment</w:t>
      </w:r>
    </w:p>
    <w:p w14:paraId="4913F2FB"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1D5D6CDD"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2426206C"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65B6834F" w14:textId="77777777" w:rsidR="008B5927" w:rsidRDefault="008B5927" w:rsidP="0034374E">
      <w:pPr>
        <w:pStyle w:val="Heading3"/>
      </w:pPr>
      <w:r>
        <w:t>QA Queries</w:t>
      </w:r>
    </w:p>
    <w:p w14:paraId="25D850C2" w14:textId="77777777" w:rsidR="008B5927" w:rsidRDefault="008B5927" w:rsidP="008B6883">
      <w:pPr>
        <w:pStyle w:val="BodyText2"/>
      </w:pPr>
      <w:r>
        <w:t>Get a list of countries in ACP regions with the number of PAs:</w:t>
      </w:r>
    </w:p>
    <w:p w14:paraId="769EDAE5"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47407AC7" w14:textId="77777777" w:rsidR="00CA7DCF" w:rsidRDefault="00CA7DCF" w:rsidP="008B6883">
      <w:pPr>
        <w:pStyle w:val="BodyText2"/>
      </w:pPr>
      <w:r>
        <w:t>Looking at the various changes in the WDPA.</w:t>
      </w:r>
    </w:p>
    <w:p w14:paraId="0FB2FA3D" w14:textId="77777777" w:rsidR="00CA7DCF" w:rsidRDefault="00CA7DCF" w:rsidP="007D2F52">
      <w:pPr>
        <w:pStyle w:val="Heading4"/>
      </w:pPr>
      <w:r>
        <w:t>Changes to attributes</w:t>
      </w:r>
    </w:p>
    <w:p w14:paraId="6036B6BF"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2E0DAD42"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DBC77B8" w14:textId="77777777" w:rsidR="00A16661" w:rsidRPr="00A16661" w:rsidRDefault="00A16661" w:rsidP="000E5536">
      <w:pPr>
        <w:pStyle w:val="field"/>
      </w:pPr>
      <w:r w:rsidRPr="00A16661">
        <w:t>Changed</w:t>
      </w:r>
    </w:p>
    <w:p w14:paraId="2249B745"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01089B5A" w14:textId="77777777" w:rsidR="00A16661" w:rsidRPr="00A16661" w:rsidRDefault="00A16661" w:rsidP="000E5536">
      <w:pPr>
        <w:pStyle w:val="field"/>
      </w:pPr>
      <w:r w:rsidRPr="00A16661">
        <w:t>Not Reported</w:t>
      </w:r>
    </w:p>
    <w:p w14:paraId="423C718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23DC6432" w14:textId="77777777" w:rsidR="00A16661" w:rsidRPr="00A16661" w:rsidRDefault="00A16661" w:rsidP="000E5536">
      <w:pPr>
        <w:pStyle w:val="field"/>
      </w:pPr>
      <w:r w:rsidRPr="00A16661">
        <w:t>Not Applicable</w:t>
      </w:r>
    </w:p>
    <w:p w14:paraId="58FCA5C8"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6F70DEC4" w14:textId="77777777" w:rsidR="00A16661" w:rsidRPr="00A16661" w:rsidRDefault="00A16661" w:rsidP="000E5536">
      <w:pPr>
        <w:pStyle w:val="field"/>
      </w:pPr>
      <w:r w:rsidRPr="00A16661">
        <w:t>Not Reported</w:t>
      </w:r>
    </w:p>
    <w:p w14:paraId="581F01BC"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38925EF1" w14:textId="77777777" w:rsidR="00A16661" w:rsidRPr="00A16661" w:rsidRDefault="00A16661" w:rsidP="000E5536">
      <w:pPr>
        <w:pStyle w:val="field"/>
      </w:pPr>
      <w:r w:rsidRPr="00A16661">
        <w:t>0.0</w:t>
      </w:r>
    </w:p>
    <w:p w14:paraId="62510EA1"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5AAB107A" w14:textId="77777777" w:rsidR="00A16661" w:rsidRPr="00A16661" w:rsidRDefault="00A16661" w:rsidP="000E5536">
      <w:pPr>
        <w:pStyle w:val="field"/>
      </w:pPr>
      <w:r w:rsidRPr="00A16661">
        <w:t>0</w:t>
      </w:r>
    </w:p>
    <w:p w14:paraId="6FA3F7ED"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006B369D" w14:textId="77777777" w:rsidR="00A16661" w:rsidRPr="00A16661" w:rsidRDefault="00A16661" w:rsidP="000E5536">
      <w:pPr>
        <w:pStyle w:val="field"/>
      </w:pPr>
      <w:r w:rsidRPr="00A16661">
        <w:t>Not Reported</w:t>
      </w:r>
    </w:p>
    <w:p w14:paraId="2C1ACDB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1B52FDE3" w14:textId="77777777" w:rsidR="00A16661" w:rsidRPr="00A16661" w:rsidRDefault="00A16661" w:rsidP="000E5536">
      <w:pPr>
        <w:pStyle w:val="field"/>
      </w:pPr>
      <w:r w:rsidRPr="00A16661">
        <w:t>0.0</w:t>
      </w:r>
    </w:p>
    <w:p w14:paraId="59E2BDF9"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6A9EED1B" w14:textId="77777777" w:rsidR="00A16661" w:rsidRDefault="004549EA" w:rsidP="008B6883">
      <w:pPr>
        <w:pStyle w:val="BodyText2"/>
      </w:pPr>
      <w:r>
        <w:rPr>
          <w:noProof/>
          <w:lang w:bidi="ar-SA"/>
        </w:rPr>
        <w:lastRenderedPageBreak/>
        <w:drawing>
          <wp:inline distT="0" distB="0" distL="0" distR="0" wp14:anchorId="4D7824B2" wp14:editId="15248D52">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64E2F4C" wp14:editId="70794C66">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6DFB1FB0" w14:textId="77777777" w:rsidR="00F249EF" w:rsidRDefault="00F249EF" w:rsidP="008B6883">
      <w:pPr>
        <w:pStyle w:val="BodyText2"/>
      </w:pPr>
      <w:r>
        <w:t>36 points Sep 2011</w:t>
      </w:r>
      <w:r>
        <w:tab/>
        <w:t xml:space="preserve">      </w:t>
      </w:r>
      <w:r>
        <w:tab/>
      </w:r>
      <w:r>
        <w:tab/>
        <w:t>322 points Feb 2012</w:t>
      </w:r>
    </w:p>
    <w:p w14:paraId="55FB9EF1"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310D7512" w14:textId="77777777" w:rsidR="00CA7DCF" w:rsidRDefault="00BC48FD" w:rsidP="008B6883">
      <w:pPr>
        <w:pStyle w:val="BodyText2"/>
      </w:pPr>
      <w:r>
        <w:t>This is the breakdown:</w:t>
      </w:r>
    </w:p>
    <w:p w14:paraId="6C50EE21"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1CCBADB" w14:textId="77777777" w:rsidTr="00472492">
        <w:tc>
          <w:tcPr>
            <w:tcW w:w="2235" w:type="dxa"/>
          </w:tcPr>
          <w:p w14:paraId="77CC69D6" w14:textId="77777777" w:rsidR="00472492" w:rsidRPr="00472492" w:rsidRDefault="00472492" w:rsidP="000E5536">
            <w:pPr>
              <w:pStyle w:val="BodyText"/>
            </w:pPr>
            <w:r>
              <w:t>Attribute changed</w:t>
            </w:r>
          </w:p>
        </w:tc>
        <w:tc>
          <w:tcPr>
            <w:tcW w:w="992" w:type="dxa"/>
          </w:tcPr>
          <w:p w14:paraId="78052EB3" w14:textId="77777777" w:rsidR="00472492" w:rsidRPr="00472492" w:rsidRDefault="00472492" w:rsidP="000E5536">
            <w:pPr>
              <w:pStyle w:val="BodyText"/>
            </w:pPr>
            <w:r>
              <w:t>% of total</w:t>
            </w:r>
          </w:p>
        </w:tc>
        <w:tc>
          <w:tcPr>
            <w:tcW w:w="1276" w:type="dxa"/>
          </w:tcPr>
          <w:p w14:paraId="79DD81E2" w14:textId="77777777" w:rsidR="00472492" w:rsidRPr="00472492" w:rsidRDefault="00472492" w:rsidP="000E5536">
            <w:pPr>
              <w:pStyle w:val="BodyText"/>
            </w:pPr>
            <w:r>
              <w:t>Count of sites</w:t>
            </w:r>
          </w:p>
        </w:tc>
      </w:tr>
      <w:tr w:rsidR="00472492" w:rsidRPr="00472492" w14:paraId="741CDF5D" w14:textId="77777777" w:rsidTr="00472492">
        <w:tc>
          <w:tcPr>
            <w:tcW w:w="2235" w:type="dxa"/>
          </w:tcPr>
          <w:p w14:paraId="662931DB" w14:textId="77777777" w:rsidR="00472492" w:rsidRPr="00472492" w:rsidRDefault="00472492" w:rsidP="000E5536">
            <w:pPr>
              <w:pStyle w:val="BodyText"/>
            </w:pPr>
            <w:r w:rsidRPr="00472492">
              <w:t>{is_point,geom}</w:t>
            </w:r>
          </w:p>
        </w:tc>
        <w:tc>
          <w:tcPr>
            <w:tcW w:w="992" w:type="dxa"/>
          </w:tcPr>
          <w:p w14:paraId="556A97A4" w14:textId="77777777" w:rsidR="00472492" w:rsidRPr="00472492" w:rsidRDefault="00472492" w:rsidP="000E5536">
            <w:pPr>
              <w:pStyle w:val="BodyText"/>
            </w:pPr>
            <w:r w:rsidRPr="00472492">
              <w:t>44.51%</w:t>
            </w:r>
          </w:p>
        </w:tc>
        <w:tc>
          <w:tcPr>
            <w:tcW w:w="1276" w:type="dxa"/>
          </w:tcPr>
          <w:p w14:paraId="75485CCB" w14:textId="77777777" w:rsidR="00472492" w:rsidRPr="00472492" w:rsidRDefault="00472492" w:rsidP="000E5536">
            <w:pPr>
              <w:pStyle w:val="BodyText"/>
            </w:pPr>
            <w:r w:rsidRPr="00472492">
              <w:t>1261</w:t>
            </w:r>
          </w:p>
        </w:tc>
      </w:tr>
      <w:tr w:rsidR="00472492" w:rsidRPr="00472492" w14:paraId="4BB5B4E9" w14:textId="77777777" w:rsidTr="00472492">
        <w:tc>
          <w:tcPr>
            <w:tcW w:w="2235" w:type="dxa"/>
          </w:tcPr>
          <w:p w14:paraId="12B1EA4D" w14:textId="77777777" w:rsidR="00472492" w:rsidRPr="00472492" w:rsidRDefault="00472492" w:rsidP="000E5536">
            <w:pPr>
              <w:pStyle w:val="BodyText"/>
            </w:pPr>
            <w:r w:rsidRPr="00472492">
              <w:t>{status}</w:t>
            </w:r>
          </w:p>
        </w:tc>
        <w:tc>
          <w:tcPr>
            <w:tcW w:w="992" w:type="dxa"/>
          </w:tcPr>
          <w:p w14:paraId="4E7634A8" w14:textId="77777777" w:rsidR="00472492" w:rsidRPr="00472492" w:rsidRDefault="00472492" w:rsidP="000E5536">
            <w:pPr>
              <w:pStyle w:val="BodyText"/>
            </w:pPr>
            <w:r w:rsidRPr="00472492">
              <w:t>31.24%</w:t>
            </w:r>
          </w:p>
        </w:tc>
        <w:tc>
          <w:tcPr>
            <w:tcW w:w="1276" w:type="dxa"/>
          </w:tcPr>
          <w:p w14:paraId="27CF0313" w14:textId="77777777" w:rsidR="00472492" w:rsidRPr="00472492" w:rsidRDefault="00472492" w:rsidP="000E5536">
            <w:pPr>
              <w:pStyle w:val="BodyText"/>
            </w:pPr>
            <w:r w:rsidRPr="00472492">
              <w:t>885</w:t>
            </w:r>
          </w:p>
        </w:tc>
      </w:tr>
      <w:tr w:rsidR="00472492" w:rsidRPr="00472492" w14:paraId="47FF9462" w14:textId="77777777" w:rsidTr="00472492">
        <w:tc>
          <w:tcPr>
            <w:tcW w:w="2235" w:type="dxa"/>
          </w:tcPr>
          <w:p w14:paraId="14EA33A7" w14:textId="77777777" w:rsidR="00472492" w:rsidRPr="00472492" w:rsidRDefault="00472492" w:rsidP="000E5536">
            <w:pPr>
              <w:pStyle w:val="BodyText"/>
            </w:pPr>
            <w:r w:rsidRPr="00472492">
              <w:t>{geom}</w:t>
            </w:r>
          </w:p>
        </w:tc>
        <w:tc>
          <w:tcPr>
            <w:tcW w:w="992" w:type="dxa"/>
          </w:tcPr>
          <w:p w14:paraId="77CC3B72" w14:textId="77777777" w:rsidR="00472492" w:rsidRPr="00472492" w:rsidRDefault="00472492" w:rsidP="000E5536">
            <w:pPr>
              <w:pStyle w:val="BodyText"/>
            </w:pPr>
            <w:r w:rsidRPr="00472492">
              <w:t>4.62%</w:t>
            </w:r>
          </w:p>
        </w:tc>
        <w:tc>
          <w:tcPr>
            <w:tcW w:w="1276" w:type="dxa"/>
          </w:tcPr>
          <w:p w14:paraId="711183F0" w14:textId="77777777" w:rsidR="00472492" w:rsidRPr="00472492" w:rsidRDefault="00472492" w:rsidP="000E5536">
            <w:pPr>
              <w:pStyle w:val="BodyText"/>
            </w:pPr>
            <w:r w:rsidRPr="00472492">
              <w:t>131</w:t>
            </w:r>
          </w:p>
        </w:tc>
      </w:tr>
      <w:tr w:rsidR="00472492" w:rsidRPr="00472492" w14:paraId="2E516810" w14:textId="77777777" w:rsidTr="00472492">
        <w:tc>
          <w:tcPr>
            <w:tcW w:w="2235" w:type="dxa"/>
          </w:tcPr>
          <w:p w14:paraId="32EC59BB" w14:textId="77777777" w:rsidR="00472492" w:rsidRPr="00472492" w:rsidRDefault="00472492" w:rsidP="000E5536">
            <w:pPr>
              <w:pStyle w:val="BodyText"/>
            </w:pPr>
            <w:r w:rsidRPr="00472492">
              <w:t>{name}</w:t>
            </w:r>
          </w:p>
        </w:tc>
        <w:tc>
          <w:tcPr>
            <w:tcW w:w="992" w:type="dxa"/>
          </w:tcPr>
          <w:p w14:paraId="303B2484" w14:textId="77777777" w:rsidR="00472492" w:rsidRPr="00472492" w:rsidRDefault="00472492" w:rsidP="000E5536">
            <w:pPr>
              <w:pStyle w:val="BodyText"/>
            </w:pPr>
            <w:r w:rsidRPr="00472492">
              <w:t>3.35%</w:t>
            </w:r>
          </w:p>
        </w:tc>
        <w:tc>
          <w:tcPr>
            <w:tcW w:w="1276" w:type="dxa"/>
          </w:tcPr>
          <w:p w14:paraId="67F49DAA" w14:textId="77777777" w:rsidR="00472492" w:rsidRPr="00472492" w:rsidRDefault="00472492" w:rsidP="000E5536">
            <w:pPr>
              <w:pStyle w:val="BodyText"/>
            </w:pPr>
            <w:r w:rsidRPr="00472492">
              <w:t>95</w:t>
            </w:r>
          </w:p>
        </w:tc>
      </w:tr>
      <w:tr w:rsidR="00472492" w:rsidRPr="00472492" w14:paraId="5AC32E10" w14:textId="77777777" w:rsidTr="00472492">
        <w:tc>
          <w:tcPr>
            <w:tcW w:w="2235" w:type="dxa"/>
          </w:tcPr>
          <w:p w14:paraId="0411F779" w14:textId="77777777" w:rsidR="00472492" w:rsidRPr="00472492" w:rsidRDefault="00472492" w:rsidP="000E5536">
            <w:pPr>
              <w:pStyle w:val="BodyText"/>
            </w:pPr>
            <w:r w:rsidRPr="00472492">
              <w:t>{desig,rep_area,geom}</w:t>
            </w:r>
          </w:p>
        </w:tc>
        <w:tc>
          <w:tcPr>
            <w:tcW w:w="992" w:type="dxa"/>
          </w:tcPr>
          <w:p w14:paraId="404F7F46" w14:textId="77777777" w:rsidR="00472492" w:rsidRPr="00472492" w:rsidRDefault="00472492" w:rsidP="000E5536">
            <w:pPr>
              <w:pStyle w:val="BodyText"/>
            </w:pPr>
            <w:r w:rsidRPr="00472492">
              <w:t>2.47%</w:t>
            </w:r>
          </w:p>
        </w:tc>
        <w:tc>
          <w:tcPr>
            <w:tcW w:w="1276" w:type="dxa"/>
          </w:tcPr>
          <w:p w14:paraId="44D2819D" w14:textId="77777777" w:rsidR="00472492" w:rsidRPr="00472492" w:rsidRDefault="00472492" w:rsidP="000E5536">
            <w:pPr>
              <w:pStyle w:val="BodyText"/>
            </w:pPr>
            <w:r w:rsidRPr="00472492">
              <w:t>70</w:t>
            </w:r>
          </w:p>
        </w:tc>
      </w:tr>
    </w:tbl>
    <w:p w14:paraId="0CCB0757" w14:textId="77777777" w:rsidR="001E4B2D" w:rsidRDefault="001E4B2D" w:rsidP="008B6883">
      <w:pPr>
        <w:pStyle w:val="BodyText2"/>
      </w:pPr>
    </w:p>
    <w:p w14:paraId="63E53AD1" w14:textId="77777777" w:rsidR="007F76C6" w:rsidRDefault="007F76C6" w:rsidP="0034374E">
      <w:pPr>
        <w:pStyle w:val="Heading3"/>
      </w:pPr>
      <w:r>
        <w:t>IUCN Red List Spatial Data</w:t>
      </w:r>
    </w:p>
    <w:p w14:paraId="6C0E5630"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7D0D6FB6" w14:textId="77777777" w:rsidR="00BF6125" w:rsidRDefault="00BF6125" w:rsidP="000E5536">
      <w:pPr>
        <w:pStyle w:val="ListBullet"/>
      </w:pPr>
      <w:r>
        <w:t>The feature class is called iucn_rl_species_2014_2_no_sens. What does no_sens mean?</w:t>
      </w:r>
    </w:p>
    <w:p w14:paraId="07839820"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5E6FB29A" w14:textId="77777777" w:rsidR="00CC6013" w:rsidRDefault="0042684B" w:rsidP="000E5536">
      <w:pPr>
        <w:pStyle w:val="ListBullet"/>
      </w:pPr>
      <w:r>
        <w:t>Field comparisons are in ‘</w:t>
      </w:r>
      <w:r w:rsidRPr="0042684B">
        <w:t>IUCN Red List Schema Comparison between 2011 and 2014.xlsx</w:t>
      </w:r>
      <w:r>
        <w:t>’</w:t>
      </w:r>
    </w:p>
    <w:p w14:paraId="7E23B9E0" w14:textId="77777777" w:rsidR="00F96332" w:rsidRDefault="00F96332" w:rsidP="000E5536">
      <w:pPr>
        <w:pStyle w:val="ListBullet"/>
      </w:pPr>
      <w:r>
        <w:t>There are now 131680 features</w:t>
      </w:r>
      <w:r w:rsidR="00E92E76">
        <w:t xml:space="preserve"> instead of 127929 features</w:t>
      </w:r>
    </w:p>
    <w:p w14:paraId="3B9EB0D9"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51F35304" w14:textId="77777777" w:rsidR="00A01E9C" w:rsidRDefault="004C160B" w:rsidP="000E5536">
      <w:pPr>
        <w:pStyle w:val="ListBullet"/>
      </w:pPr>
      <w:r>
        <w:t>CheckGeometry gave 3605 errors</w:t>
      </w:r>
      <w:r w:rsidR="00730A2C">
        <w:t xml:space="preserve"> after 5 hours 34 mins</w:t>
      </w:r>
    </w:p>
    <w:p w14:paraId="7EC4A6A7" w14:textId="77777777" w:rsidR="00730A2C" w:rsidRDefault="00730A2C" w:rsidP="000E5536">
      <w:pPr>
        <w:pStyle w:val="ListBullet"/>
      </w:pPr>
      <w:r>
        <w:t>Running Repair Geometry</w:t>
      </w:r>
      <w:r w:rsidR="00624912">
        <w:t xml:space="preserve"> – took 9hrs 6mins</w:t>
      </w:r>
      <w:r w:rsidR="00FB12B3">
        <w:t xml:space="preserve"> – full log </w:t>
      </w:r>
      <w:hyperlink r:id="rId95"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593A4B94" w14:textId="77777777" w:rsidR="00411E22" w:rsidRDefault="00411E22" w:rsidP="000E5536">
      <w:pPr>
        <w:pStyle w:val="ListBullet"/>
      </w:pPr>
      <w:r>
        <w:t>There are no missing id_nos now!</w:t>
      </w:r>
    </w:p>
    <w:p w14:paraId="2C7250CC" w14:textId="77777777" w:rsidR="00DB6E6B" w:rsidRPr="007F76C6" w:rsidRDefault="00DB6E6B" w:rsidP="000E5536">
      <w:pPr>
        <w:pStyle w:val="ListBullet"/>
      </w:pPr>
      <w:r>
        <w:t>Converted to Mollweide for the species intersection</w:t>
      </w:r>
    </w:p>
    <w:p w14:paraId="38926865" w14:textId="77777777" w:rsidR="001E575C" w:rsidRDefault="001E575C" w:rsidP="003B37F4">
      <w:pPr>
        <w:pStyle w:val="Heading2"/>
      </w:pPr>
      <w:r>
        <w:t>Remote Sensing</w:t>
      </w:r>
    </w:p>
    <w:p w14:paraId="63BBACB4" w14:textId="77777777" w:rsidR="00711931" w:rsidRDefault="00711931" w:rsidP="0034374E">
      <w:pPr>
        <w:pStyle w:val="Heading3"/>
      </w:pPr>
      <w:r>
        <w:t>Definitions</w:t>
      </w:r>
    </w:p>
    <w:p w14:paraId="31DD5034"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125ABA6D" w14:textId="77777777" w:rsidR="001E575C" w:rsidRDefault="001E575C" w:rsidP="0034374E">
      <w:pPr>
        <w:pStyle w:val="Heading3"/>
      </w:pPr>
      <w:r>
        <w:t>Search and discovery</w:t>
      </w:r>
    </w:p>
    <w:p w14:paraId="3DAEB1C7" w14:textId="77777777" w:rsidR="00887A33" w:rsidRDefault="001E575C" w:rsidP="008B6883">
      <w:pPr>
        <w:pStyle w:val="BodyText2"/>
      </w:pPr>
      <w:r>
        <w:t xml:space="preserve">Use </w:t>
      </w:r>
      <w:hyperlink r:id="rId96" w:history="1">
        <w:r w:rsidRPr="001E575C">
          <w:rPr>
            <w:rStyle w:val="Hyperlink"/>
          </w:rPr>
          <w:t>EarthExplorer</w:t>
        </w:r>
      </w:hyperlink>
      <w:r>
        <w:t xml:space="preserve"> to identify scenes that you can use in GEE.</w:t>
      </w:r>
      <w:r w:rsidR="00535F67">
        <w:t xml:space="preserve"> </w:t>
      </w:r>
    </w:p>
    <w:p w14:paraId="71E6F263" w14:textId="77777777"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43EDAAAA" w14:textId="77777777" w:rsidR="00E87292" w:rsidRDefault="00E87292" w:rsidP="007D2F52">
      <w:pPr>
        <w:pStyle w:val="Heading4"/>
      </w:pPr>
      <w:r>
        <w:t>ASTER</w:t>
      </w:r>
    </w:p>
    <w:p w14:paraId="0FB9086A" w14:textId="77777777" w:rsidR="00E87292" w:rsidRPr="00E87292" w:rsidRDefault="00E87292" w:rsidP="008B6883">
      <w:pPr>
        <w:pStyle w:val="BodyText2"/>
      </w:pPr>
      <w:r>
        <w:t xml:space="preserve">The ASTER 30m DEM is available from here </w:t>
      </w:r>
      <w:hyperlink r:id="rId97" w:history="1">
        <w:r w:rsidRPr="00660CDF">
          <w:rPr>
            <w:rStyle w:val="Hyperlink"/>
          </w:rPr>
          <w:t>http://reverb.echo.nasa.gov/reverb</w:t>
        </w:r>
      </w:hyperlink>
      <w:r>
        <w:t xml:space="preserve"> but you can only download 2000 granules at a time and the full global dataset if 22000 granules.</w:t>
      </w:r>
    </w:p>
    <w:p w14:paraId="48847704" w14:textId="77777777" w:rsidR="00A67470" w:rsidRDefault="00A67470" w:rsidP="007D2F52">
      <w:pPr>
        <w:pStyle w:val="Heading4"/>
      </w:pPr>
      <w:r>
        <w:t>EO-1 Sensor</w:t>
      </w:r>
    </w:p>
    <w:p w14:paraId="1CD6AA40" w14:textId="77777777" w:rsidR="00A67470" w:rsidRPr="00CD1CD6" w:rsidRDefault="00A67470" w:rsidP="008B6883">
      <w:pPr>
        <w:pStyle w:val="BodyText2"/>
      </w:pPr>
      <w:r>
        <w:t>This data is on GEE!</w:t>
      </w:r>
    </w:p>
    <w:p w14:paraId="724E0BE6" w14:textId="77777777" w:rsidR="00A67470" w:rsidRDefault="00A67470" w:rsidP="007D2F52">
      <w:pPr>
        <w:pStyle w:val="Heading4"/>
      </w:pPr>
      <w:r>
        <w:t>Landsat</w:t>
      </w:r>
    </w:p>
    <w:p w14:paraId="372B6EAA" w14:textId="77777777" w:rsidR="00A67470" w:rsidRDefault="00A67470" w:rsidP="008B6883">
      <w:pPr>
        <w:pStyle w:val="BodyText2"/>
      </w:pPr>
      <w:r>
        <w:t>From the GEE metadata:</w:t>
      </w:r>
    </w:p>
    <w:p w14:paraId="18415031"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05FE736B" w14:textId="77777777" w:rsidTr="00A67470">
        <w:tc>
          <w:tcPr>
            <w:tcW w:w="1165" w:type="dxa"/>
          </w:tcPr>
          <w:p w14:paraId="1CAE38E0" w14:textId="77777777" w:rsidR="00A67470" w:rsidRPr="00C86AF7" w:rsidRDefault="00A67470" w:rsidP="00DD4343">
            <w:pPr>
              <w:pStyle w:val="Tiny"/>
            </w:pPr>
            <w:r w:rsidRPr="00C86AF7">
              <w:t>Sensor</w:t>
            </w:r>
          </w:p>
        </w:tc>
        <w:tc>
          <w:tcPr>
            <w:tcW w:w="1260" w:type="dxa"/>
          </w:tcPr>
          <w:p w14:paraId="62C8B161" w14:textId="77777777" w:rsidR="00A67470" w:rsidRPr="00C86AF7" w:rsidRDefault="00A67470" w:rsidP="00DD4343">
            <w:pPr>
              <w:pStyle w:val="Tiny"/>
            </w:pPr>
            <w:r w:rsidRPr="00C86AF7">
              <w:t>From</w:t>
            </w:r>
          </w:p>
        </w:tc>
        <w:tc>
          <w:tcPr>
            <w:tcW w:w="1350" w:type="dxa"/>
          </w:tcPr>
          <w:p w14:paraId="4849C56F" w14:textId="77777777" w:rsidR="00A67470" w:rsidRPr="00C86AF7" w:rsidRDefault="00A67470" w:rsidP="00DD4343">
            <w:pPr>
              <w:pStyle w:val="Tiny"/>
            </w:pPr>
            <w:r w:rsidRPr="00C86AF7">
              <w:t>To</w:t>
            </w:r>
          </w:p>
        </w:tc>
        <w:tc>
          <w:tcPr>
            <w:tcW w:w="1350" w:type="dxa"/>
          </w:tcPr>
          <w:p w14:paraId="5127FC14" w14:textId="77777777" w:rsidR="00A67470" w:rsidRPr="00C86AF7" w:rsidRDefault="00A67470" w:rsidP="00DD4343">
            <w:pPr>
              <w:pStyle w:val="Tiny"/>
            </w:pPr>
            <w:r>
              <w:t>TOA dataset</w:t>
            </w:r>
          </w:p>
        </w:tc>
      </w:tr>
      <w:tr w:rsidR="00A67470" w:rsidRPr="00C12232" w14:paraId="53C54E21" w14:textId="77777777" w:rsidTr="00A67470">
        <w:tc>
          <w:tcPr>
            <w:tcW w:w="1165" w:type="dxa"/>
          </w:tcPr>
          <w:p w14:paraId="0D9E95C8" w14:textId="77777777" w:rsidR="00A67470" w:rsidRPr="00C12232" w:rsidRDefault="00A67470" w:rsidP="00DD4343">
            <w:pPr>
              <w:pStyle w:val="Tiny"/>
            </w:pPr>
            <w:r w:rsidRPr="00C12232">
              <w:t xml:space="preserve">Landsat 5 </w:t>
            </w:r>
          </w:p>
        </w:tc>
        <w:tc>
          <w:tcPr>
            <w:tcW w:w="1260" w:type="dxa"/>
          </w:tcPr>
          <w:p w14:paraId="17E4DF31" w14:textId="77777777" w:rsidR="00A67470" w:rsidRPr="00C12232" w:rsidRDefault="00A67470" w:rsidP="00DD4343">
            <w:pPr>
              <w:pStyle w:val="Tiny"/>
            </w:pPr>
            <w:r>
              <w:t>Jan 1 1984</w:t>
            </w:r>
          </w:p>
        </w:tc>
        <w:tc>
          <w:tcPr>
            <w:tcW w:w="1350" w:type="dxa"/>
          </w:tcPr>
          <w:p w14:paraId="425323DB" w14:textId="77777777" w:rsidR="00A67470" w:rsidRPr="00C12232" w:rsidRDefault="00A67470" w:rsidP="00DD4343">
            <w:pPr>
              <w:pStyle w:val="Tiny"/>
            </w:pPr>
            <w:r w:rsidRPr="00C12232">
              <w:t>May 4</w:t>
            </w:r>
            <w:r>
              <w:t xml:space="preserve"> </w:t>
            </w:r>
            <w:r w:rsidRPr="00C12232">
              <w:t>2012</w:t>
            </w:r>
          </w:p>
        </w:tc>
        <w:tc>
          <w:tcPr>
            <w:tcW w:w="1350" w:type="dxa"/>
          </w:tcPr>
          <w:p w14:paraId="0A936639" w14:textId="77777777" w:rsidR="00A67470" w:rsidRPr="00C12232" w:rsidRDefault="00A67470" w:rsidP="00DD4343">
            <w:pPr>
              <w:pStyle w:val="Tiny"/>
            </w:pPr>
            <w:r w:rsidRPr="00886496">
              <w:t>LANDSAT/L5_L1T_TOA</w:t>
            </w:r>
          </w:p>
        </w:tc>
      </w:tr>
      <w:tr w:rsidR="00A67470" w:rsidRPr="00C12232" w14:paraId="604ACC28" w14:textId="77777777" w:rsidTr="00A67470">
        <w:tc>
          <w:tcPr>
            <w:tcW w:w="1165" w:type="dxa"/>
          </w:tcPr>
          <w:p w14:paraId="53533562" w14:textId="77777777" w:rsidR="00A67470" w:rsidRPr="00C12232" w:rsidRDefault="00A67470" w:rsidP="00DD4343">
            <w:pPr>
              <w:pStyle w:val="Tiny"/>
            </w:pPr>
            <w:r w:rsidRPr="00C12232">
              <w:t>Landsat 7</w:t>
            </w:r>
            <w:r w:rsidRPr="00C12232">
              <w:tab/>
            </w:r>
          </w:p>
        </w:tc>
        <w:tc>
          <w:tcPr>
            <w:tcW w:w="1260" w:type="dxa"/>
          </w:tcPr>
          <w:p w14:paraId="3A33D1EF" w14:textId="77777777" w:rsidR="00A67470" w:rsidRPr="00C12232" w:rsidRDefault="00A67470" w:rsidP="00DD4343">
            <w:pPr>
              <w:pStyle w:val="Tiny"/>
            </w:pPr>
            <w:r>
              <w:t>Jan 1 1999</w:t>
            </w:r>
          </w:p>
        </w:tc>
        <w:tc>
          <w:tcPr>
            <w:tcW w:w="1350" w:type="dxa"/>
          </w:tcPr>
          <w:p w14:paraId="710995CA" w14:textId="77777777" w:rsidR="00A67470" w:rsidRPr="00C12232" w:rsidRDefault="00A67470" w:rsidP="00DD4343">
            <w:pPr>
              <w:pStyle w:val="Tiny"/>
            </w:pPr>
            <w:r w:rsidRPr="00C12232">
              <w:t>May 19</w:t>
            </w:r>
            <w:r>
              <w:t xml:space="preserve"> </w:t>
            </w:r>
            <w:r w:rsidRPr="00C12232">
              <w:t>2014</w:t>
            </w:r>
          </w:p>
        </w:tc>
        <w:tc>
          <w:tcPr>
            <w:tcW w:w="1350" w:type="dxa"/>
          </w:tcPr>
          <w:p w14:paraId="17C449AA" w14:textId="77777777" w:rsidR="00A67470" w:rsidRPr="00C12232" w:rsidRDefault="00A67470" w:rsidP="00DD4343">
            <w:pPr>
              <w:pStyle w:val="Tiny"/>
            </w:pPr>
            <w:r w:rsidRPr="00886496">
              <w:t>LANDSAT/LE7_L1T_TOA</w:t>
            </w:r>
          </w:p>
        </w:tc>
      </w:tr>
      <w:tr w:rsidR="00A67470" w:rsidRPr="00C12232" w14:paraId="1865742F" w14:textId="77777777" w:rsidTr="00A67470">
        <w:tc>
          <w:tcPr>
            <w:tcW w:w="1165" w:type="dxa"/>
          </w:tcPr>
          <w:p w14:paraId="30870CB9" w14:textId="77777777" w:rsidR="00A67470" w:rsidRPr="00C12232" w:rsidRDefault="00A67470" w:rsidP="00DD4343">
            <w:pPr>
              <w:pStyle w:val="Tiny"/>
            </w:pPr>
            <w:r>
              <w:t>Landsat 8</w:t>
            </w:r>
          </w:p>
        </w:tc>
        <w:tc>
          <w:tcPr>
            <w:tcW w:w="1260" w:type="dxa"/>
          </w:tcPr>
          <w:p w14:paraId="47FFE827" w14:textId="77777777" w:rsidR="00A67470" w:rsidRDefault="00A67470" w:rsidP="00DD4343">
            <w:pPr>
              <w:pStyle w:val="Tiny"/>
            </w:pPr>
            <w:r>
              <w:t>Apr 10 2013</w:t>
            </w:r>
          </w:p>
        </w:tc>
        <w:tc>
          <w:tcPr>
            <w:tcW w:w="1350" w:type="dxa"/>
          </w:tcPr>
          <w:p w14:paraId="3F79FCEE" w14:textId="77777777" w:rsidR="00A67470" w:rsidRPr="00C12232" w:rsidRDefault="00A67470" w:rsidP="00DD4343">
            <w:pPr>
              <w:pStyle w:val="Tiny"/>
            </w:pPr>
            <w:r>
              <w:t>May 21 2014</w:t>
            </w:r>
          </w:p>
        </w:tc>
        <w:tc>
          <w:tcPr>
            <w:tcW w:w="1350" w:type="dxa"/>
          </w:tcPr>
          <w:p w14:paraId="45E90B5B" w14:textId="77777777" w:rsidR="00A67470" w:rsidRDefault="00A67470" w:rsidP="00DD4343">
            <w:pPr>
              <w:pStyle w:val="Tiny"/>
            </w:pPr>
            <w:r w:rsidRPr="00886496">
              <w:t>LANDSAT/LC8_L1T_TOA</w:t>
            </w:r>
          </w:p>
        </w:tc>
      </w:tr>
    </w:tbl>
    <w:p w14:paraId="0726E58D" w14:textId="77777777" w:rsidR="00A67470" w:rsidRDefault="00A67470" w:rsidP="000E5536">
      <w:pPr>
        <w:pStyle w:val="Heading5"/>
        <w:rPr>
          <w:shd w:val="clear" w:color="auto" w:fill="FFFFFF"/>
        </w:rPr>
      </w:pPr>
      <w:r>
        <w:rPr>
          <w:shd w:val="clear" w:color="auto" w:fill="FFFFFF"/>
        </w:rPr>
        <w:t>Landsat 8</w:t>
      </w:r>
    </w:p>
    <w:p w14:paraId="7A4107B8"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8"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9" w:history="1">
        <w:r w:rsidRPr="001F1BEC">
          <w:rPr>
            <w:rStyle w:val="Hyperlink"/>
          </w:rPr>
          <w:t>here</w:t>
        </w:r>
      </w:hyperlink>
      <w:r>
        <w:t>.</w:t>
      </w:r>
    </w:p>
    <w:p w14:paraId="2BD21235" w14:textId="77777777" w:rsidR="00A67470" w:rsidRDefault="00A67470" w:rsidP="008B6883">
      <w:pPr>
        <w:pStyle w:val="BodyText2"/>
      </w:pPr>
      <w:r>
        <w:t xml:space="preserve">Landsat 8 bands are shown </w:t>
      </w:r>
      <w:hyperlink r:id="rId100"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3511588A" w14:textId="77777777" w:rsidR="00A67470" w:rsidRDefault="00A67470" w:rsidP="008B6883">
      <w:pPr>
        <w:pStyle w:val="BodyText2"/>
      </w:pPr>
      <w:r>
        <w:t xml:space="preserve">There is a good example image from the cirrus band over the Aral Sea here </w:t>
      </w:r>
      <w:hyperlink r:id="rId101" w:history="1">
        <w:r>
          <w:rPr>
            <w:rStyle w:val="Hyperlink"/>
          </w:rPr>
          <w:t>http://earthobservatory.nasa.gov/IOTD/view.php?id=81210&amp;src=share</w:t>
        </w:r>
      </w:hyperlink>
      <w:r>
        <w:t xml:space="preserve">. </w:t>
      </w:r>
    </w:p>
    <w:p w14:paraId="757E8570"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D21BB1" w14:textId="77777777" w:rsidR="00A67470" w:rsidRDefault="00A67470" w:rsidP="008B550B">
      <w:pPr>
        <w:pStyle w:val="Code"/>
      </w:pPr>
      <w:r>
        <w:t>var collection = ee.ImageCollection("LANDSAT/LC8_L1T").filterDate(new Date('5/13/2013'), new Date('5/14/2013'));</w:t>
      </w:r>
    </w:p>
    <w:p w14:paraId="447D0E79" w14:textId="77777777" w:rsidR="00A67470" w:rsidRDefault="00A67470" w:rsidP="008B550B">
      <w:pPr>
        <w:pStyle w:val="Code"/>
      </w:pPr>
      <w:r>
        <w:t>addToMap(collection, {bands:'B4, B3, B2', gain: '0.006'});</w:t>
      </w:r>
    </w:p>
    <w:p w14:paraId="0CA10224" w14:textId="77777777" w:rsidR="00A67470" w:rsidRDefault="00A67470" w:rsidP="008B550B">
      <w:pPr>
        <w:pStyle w:val="Code"/>
      </w:pPr>
      <w:r>
        <w:t>centerMap(-118.3,34.5,10);</w:t>
      </w:r>
    </w:p>
    <w:p w14:paraId="17DBCBD0" w14:textId="77777777" w:rsidR="00A67470" w:rsidRDefault="00A67470" w:rsidP="000E5536">
      <w:pPr>
        <w:pStyle w:val="BodyText"/>
      </w:pPr>
      <w:r>
        <w:t>But with the TOA data:</w:t>
      </w:r>
    </w:p>
    <w:p w14:paraId="6626AEE5" w14:textId="77777777" w:rsidR="00A67470" w:rsidRPr="005F5685" w:rsidRDefault="00A67470" w:rsidP="008B550B">
      <w:pPr>
        <w:pStyle w:val="Code"/>
      </w:pPr>
      <w:r w:rsidRPr="005F5685">
        <w:t>var collection = ee.ImageCollection("LANDSAT/LC8_L1T_TOA").filterDate(new Date('5/13/2013'), new Date('5/14/2013'));</w:t>
      </w:r>
    </w:p>
    <w:p w14:paraId="75107A34" w14:textId="77777777" w:rsidR="00A67470" w:rsidRPr="005F5685" w:rsidRDefault="00A67470" w:rsidP="008B550B">
      <w:pPr>
        <w:pStyle w:val="Code"/>
      </w:pPr>
      <w:r w:rsidRPr="005F5685">
        <w:t>addToMap(collection, {bands:'B4, B3, B2', gain: '600'});</w:t>
      </w:r>
    </w:p>
    <w:p w14:paraId="142D1621" w14:textId="77777777" w:rsidR="00A67470" w:rsidRDefault="00A67470" w:rsidP="008B550B">
      <w:pPr>
        <w:pStyle w:val="Code"/>
      </w:pPr>
      <w:r w:rsidRPr="005F5685">
        <w:t>centerMap(-118.3,34.5,10);</w:t>
      </w:r>
    </w:p>
    <w:p w14:paraId="20B69F92" w14:textId="77777777" w:rsidR="00A67470" w:rsidRPr="005F5685" w:rsidRDefault="00A67470" w:rsidP="008B6883">
      <w:pPr>
        <w:pStyle w:val="BodyText2"/>
      </w:pPr>
      <w:r>
        <w:t xml:space="preserve">The downloaded Landsat data is described </w:t>
      </w:r>
      <w:hyperlink r:id="rId102"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103" w:anchor="search/l8" w:history="1">
        <w:r w:rsidRPr="006E212D">
          <w:rPr>
            <w:rStyle w:val="Hyperlink"/>
          </w:rPr>
          <w:t>available</w:t>
        </w:r>
      </w:hyperlink>
      <w:r>
        <w:t>.</w:t>
      </w:r>
    </w:p>
    <w:p w14:paraId="191464A1" w14:textId="77777777" w:rsidR="00A67470" w:rsidRDefault="00A67470" w:rsidP="000E5536">
      <w:pPr>
        <w:pStyle w:val="Heading6"/>
      </w:pPr>
      <w:r>
        <w:t>Metadata</w:t>
      </w:r>
    </w:p>
    <w:p w14:paraId="3E653DFE" w14:textId="77777777" w:rsidR="00A67470" w:rsidRPr="000B3C5C" w:rsidRDefault="00A67470" w:rsidP="008B6883">
      <w:pPr>
        <w:pStyle w:val="BodyText2"/>
      </w:pPr>
      <w:r>
        <w:t xml:space="preserve">Here is the landsat metadata reference document </w:t>
      </w:r>
      <w:hyperlink r:id="rId104" w:history="1">
        <w:r>
          <w:rPr>
            <w:rStyle w:val="Hyperlink"/>
          </w:rPr>
          <w:t>Product description</w:t>
        </w:r>
      </w:hyperlink>
      <w:r>
        <w:t>.</w:t>
      </w:r>
    </w:p>
    <w:p w14:paraId="4D081A61" w14:textId="77777777" w:rsidR="00A67470" w:rsidRDefault="00A67470" w:rsidP="000E5536">
      <w:pPr>
        <w:pStyle w:val="Heading6"/>
      </w:pPr>
      <w:r>
        <w:t>Search and discovery</w:t>
      </w:r>
    </w:p>
    <w:p w14:paraId="4AE8E4A9" w14:textId="77777777" w:rsidR="00A67470" w:rsidRDefault="00A67470" w:rsidP="008B6883">
      <w:pPr>
        <w:pStyle w:val="BodyText2"/>
      </w:pPr>
      <w:r>
        <w:t xml:space="preserve">You can also use the </w:t>
      </w:r>
      <w:hyperlink r:id="rId105"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63991709" w14:textId="77777777" w:rsidR="00A67470" w:rsidRDefault="00A67470" w:rsidP="008B6883">
      <w:pPr>
        <w:pStyle w:val="BodyText2"/>
      </w:pPr>
      <w:r>
        <w:t>The naming convention for Landsat 8 files is as follows:</w:t>
      </w:r>
    </w:p>
    <w:p w14:paraId="0315A6D7" w14:textId="77777777" w:rsidR="00A67470" w:rsidRDefault="00A67470" w:rsidP="008B6883">
      <w:pPr>
        <w:pStyle w:val="BodyText2"/>
      </w:pPr>
      <w:r>
        <w:t>LXSPPPRRRYYYYDDDGSIVV</w:t>
      </w:r>
    </w:p>
    <w:p w14:paraId="70AE2F2A" w14:textId="77777777" w:rsidR="00A67470" w:rsidRDefault="00A67470" w:rsidP="000E5536">
      <w:pPr>
        <w:pStyle w:val="BodyText"/>
      </w:pPr>
      <w:r>
        <w:t>L = Landsat</w:t>
      </w:r>
    </w:p>
    <w:p w14:paraId="65544CC7" w14:textId="77777777" w:rsidR="00A67470" w:rsidRDefault="00A67470" w:rsidP="000E5536">
      <w:pPr>
        <w:pStyle w:val="BodyText"/>
      </w:pPr>
      <w:r>
        <w:lastRenderedPageBreak/>
        <w:t>X = Sensor – C means combined</w:t>
      </w:r>
    </w:p>
    <w:p w14:paraId="6E125C0F" w14:textId="77777777" w:rsidR="00A67470" w:rsidRDefault="00A67470" w:rsidP="000E5536">
      <w:pPr>
        <w:pStyle w:val="BodyText"/>
      </w:pPr>
      <w:r>
        <w:t>S = Satellite – 8 is obviously Landsat 8</w:t>
      </w:r>
    </w:p>
    <w:p w14:paraId="5162AF9F" w14:textId="77777777" w:rsidR="00A67470" w:rsidRDefault="00A67470" w:rsidP="000E5536">
      <w:pPr>
        <w:pStyle w:val="BodyText"/>
      </w:pPr>
      <w:r>
        <w:t>PPP = WRS path</w:t>
      </w:r>
    </w:p>
    <w:p w14:paraId="51F8507C" w14:textId="77777777" w:rsidR="00A67470" w:rsidRDefault="00A67470" w:rsidP="000E5536">
      <w:pPr>
        <w:pStyle w:val="BodyText"/>
      </w:pPr>
      <w:r>
        <w:t>RRR = WRS row</w:t>
      </w:r>
    </w:p>
    <w:p w14:paraId="3E348A33" w14:textId="77777777" w:rsidR="00A67470" w:rsidRDefault="00A67470" w:rsidP="000E5536">
      <w:pPr>
        <w:pStyle w:val="BodyText"/>
      </w:pPr>
      <w:r>
        <w:t>YYYY = Year</w:t>
      </w:r>
    </w:p>
    <w:p w14:paraId="00A6A89D" w14:textId="77777777" w:rsidR="00A67470" w:rsidRDefault="00A67470" w:rsidP="000E5536">
      <w:pPr>
        <w:pStyle w:val="BodyText"/>
      </w:pPr>
      <w:r>
        <w:t>DDD = Julian day of year</w:t>
      </w:r>
    </w:p>
    <w:p w14:paraId="149F3999" w14:textId="77777777" w:rsidR="00A67470" w:rsidRDefault="00A67470" w:rsidP="000E5536">
      <w:pPr>
        <w:pStyle w:val="BodyText"/>
      </w:pPr>
      <w:r>
        <w:t xml:space="preserve">GSI = </w:t>
      </w:r>
      <w:hyperlink r:id="rId106" w:history="1">
        <w:r w:rsidRPr="003836FE">
          <w:rPr>
            <w:rStyle w:val="Hyperlink"/>
          </w:rPr>
          <w:t>Ground station identifier</w:t>
        </w:r>
      </w:hyperlink>
      <w:r>
        <w:t xml:space="preserve"> – normally this is the </w:t>
      </w:r>
      <w:r w:rsidRPr="003836FE">
        <w:t>USGS Landsat Ground Network</w:t>
      </w:r>
    </w:p>
    <w:p w14:paraId="3B715CA7" w14:textId="77777777" w:rsidR="00A67470" w:rsidRDefault="00A67470" w:rsidP="000E5536">
      <w:pPr>
        <w:pStyle w:val="BodyText"/>
      </w:pPr>
      <w:r>
        <w:t xml:space="preserve">VV = Archive version number </w:t>
      </w:r>
    </w:p>
    <w:p w14:paraId="06FC4F3F" w14:textId="77777777" w:rsidR="00A67470" w:rsidRDefault="00A67470" w:rsidP="008B6883">
      <w:pPr>
        <w:pStyle w:val="BodyText2"/>
      </w:pPr>
      <w:r>
        <w:t>So here are images from adjacent visits to path 118 row 56:</w:t>
      </w:r>
    </w:p>
    <w:p w14:paraId="1878D425" w14:textId="77777777" w:rsidR="00A67470" w:rsidRDefault="00A67470" w:rsidP="000E5536">
      <w:pPr>
        <w:pStyle w:val="BodyText"/>
      </w:pPr>
      <w:r w:rsidRPr="00D54071">
        <w:t>LANDSAT/LC8_L1T/LC81180562013113LGN01</w:t>
      </w:r>
    </w:p>
    <w:p w14:paraId="6E6F4204" w14:textId="77777777" w:rsidR="00A67470" w:rsidRDefault="00A67470" w:rsidP="000E5536">
      <w:pPr>
        <w:pStyle w:val="BodyText"/>
      </w:pPr>
      <w:r w:rsidRPr="00D54071">
        <w:t>image = ee.Image('LC81180562013145LGN00')</w:t>
      </w:r>
      <w:r>
        <w:t xml:space="preserve">   - this works on its own!!!</w:t>
      </w:r>
    </w:p>
    <w:p w14:paraId="3D448498" w14:textId="77777777" w:rsidR="00A67470" w:rsidRDefault="00A67470" w:rsidP="000E5536">
      <w:pPr>
        <w:pStyle w:val="BodyText"/>
      </w:pPr>
      <w:r>
        <w:t>LC81180562013145LGN00</w:t>
      </w:r>
    </w:p>
    <w:p w14:paraId="089F9FDA"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6EC41F7F" w14:textId="77777777" w:rsidR="00A67470" w:rsidRDefault="00A67470" w:rsidP="000E5536">
      <w:pPr>
        <w:pStyle w:val="BodyText"/>
      </w:pPr>
      <w:r w:rsidRPr="000F33E9">
        <w:t>LAN</w:t>
      </w:r>
      <w:r>
        <w:t xml:space="preserve">DSAT/LC8/LC81180562013177LGN01 – THIS WORKS!!! – what is the L1T </w:t>
      </w:r>
    </w:p>
    <w:p w14:paraId="74F938E7" w14:textId="77777777" w:rsidR="00A67470" w:rsidRDefault="00A67470" w:rsidP="000E5536">
      <w:pPr>
        <w:pStyle w:val="BodyText"/>
      </w:pPr>
      <w:r w:rsidRPr="00CE4CA1">
        <w:t>LANDSAT</w:t>
      </w:r>
      <w:r>
        <w:t>/LC8_L1T/LC81180562013193LGN00</w:t>
      </w:r>
    </w:p>
    <w:p w14:paraId="1808FA2B" w14:textId="77777777" w:rsidR="00A67470" w:rsidRDefault="00A67470" w:rsidP="000E5536">
      <w:pPr>
        <w:pStyle w:val="BodyText"/>
      </w:pPr>
      <w:r>
        <w:t>LANDSAT/LC8_L1T/LC81180562013209LGN00</w:t>
      </w:r>
    </w:p>
    <w:p w14:paraId="2B720E07" w14:textId="77777777" w:rsidR="00A67470" w:rsidRDefault="00A67470" w:rsidP="000E5536">
      <w:pPr>
        <w:pStyle w:val="Heading6"/>
      </w:pPr>
      <w:r>
        <w:t>Products</w:t>
      </w:r>
    </w:p>
    <w:p w14:paraId="5190E42E" w14:textId="77777777" w:rsidR="00A67470" w:rsidRDefault="00A67470" w:rsidP="008B6883">
      <w:pPr>
        <w:pStyle w:val="BodyText2"/>
      </w:pPr>
      <w:r>
        <w:t>There are a number of different datasets available of GEE for Landsat 8. The following are the raw datasets (i.e. not composite):</w:t>
      </w:r>
    </w:p>
    <w:p w14:paraId="3E8E970C"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6D8608D2" w14:textId="77777777" w:rsidTr="00A67470">
        <w:trPr>
          <w:jc w:val="center"/>
        </w:trPr>
        <w:tc>
          <w:tcPr>
            <w:tcW w:w="3233" w:type="dxa"/>
          </w:tcPr>
          <w:p w14:paraId="7F457522" w14:textId="77777777" w:rsidR="00A67470" w:rsidRPr="00887A33" w:rsidRDefault="00A67470" w:rsidP="00DD4343">
            <w:pPr>
              <w:pStyle w:val="Tiny"/>
            </w:pPr>
            <w:r w:rsidRPr="00887A33">
              <w:t>Dataset</w:t>
            </w:r>
          </w:p>
        </w:tc>
        <w:tc>
          <w:tcPr>
            <w:tcW w:w="1584" w:type="dxa"/>
          </w:tcPr>
          <w:p w14:paraId="26AB8806" w14:textId="77777777" w:rsidR="00A67470" w:rsidRPr="00887A33" w:rsidRDefault="00A67470" w:rsidP="00DD4343">
            <w:pPr>
              <w:pStyle w:val="Tiny"/>
            </w:pPr>
            <w:r w:rsidRPr="00887A33">
              <w:t>Imagecollection ID</w:t>
            </w:r>
          </w:p>
        </w:tc>
        <w:tc>
          <w:tcPr>
            <w:tcW w:w="3544" w:type="dxa"/>
          </w:tcPr>
          <w:p w14:paraId="1D8E0C99" w14:textId="77777777" w:rsidR="00A67470" w:rsidRPr="00887A33" w:rsidRDefault="00A67470" w:rsidP="00DD4343">
            <w:pPr>
              <w:pStyle w:val="Tiny"/>
            </w:pPr>
            <w:r w:rsidRPr="00887A33">
              <w:t>description</w:t>
            </w:r>
          </w:p>
        </w:tc>
      </w:tr>
      <w:tr w:rsidR="00A67470" w:rsidRPr="00887A33" w14:paraId="03D36FEC" w14:textId="77777777" w:rsidTr="00A67470">
        <w:trPr>
          <w:jc w:val="center"/>
        </w:trPr>
        <w:tc>
          <w:tcPr>
            <w:tcW w:w="3233" w:type="dxa"/>
          </w:tcPr>
          <w:p w14:paraId="4A0D45D1" w14:textId="77777777" w:rsidR="00A67470" w:rsidRPr="00887A33" w:rsidRDefault="00A67470" w:rsidP="00DD4343">
            <w:pPr>
              <w:pStyle w:val="Tiny"/>
            </w:pPr>
            <w:r w:rsidRPr="00887A33">
              <w:t>USGS Landsat 8 Radiance</w:t>
            </w:r>
          </w:p>
        </w:tc>
        <w:tc>
          <w:tcPr>
            <w:tcW w:w="1584" w:type="dxa"/>
          </w:tcPr>
          <w:p w14:paraId="7A3C418F" w14:textId="77777777" w:rsidR="00A67470" w:rsidRPr="00887A33" w:rsidRDefault="00A67470" w:rsidP="00DD4343">
            <w:pPr>
              <w:pStyle w:val="Tiny"/>
            </w:pPr>
            <w:r w:rsidRPr="00887A33">
              <w:t>LANDSAT/LC8</w:t>
            </w:r>
          </w:p>
        </w:tc>
        <w:tc>
          <w:tcPr>
            <w:tcW w:w="3544" w:type="dxa"/>
          </w:tcPr>
          <w:p w14:paraId="74ABF498" w14:textId="77777777" w:rsidR="00A67470" w:rsidRPr="00887A33" w:rsidRDefault="00A67470" w:rsidP="00DD4343">
            <w:pPr>
              <w:pStyle w:val="Tiny"/>
            </w:pPr>
            <w:r w:rsidRPr="00887A33">
              <w:t>Landsat 8 at-sensor radiance.</w:t>
            </w:r>
          </w:p>
        </w:tc>
      </w:tr>
      <w:tr w:rsidR="00A67470" w:rsidRPr="00887A33" w14:paraId="24A64037" w14:textId="77777777" w:rsidTr="00A67470">
        <w:trPr>
          <w:jc w:val="center"/>
        </w:trPr>
        <w:tc>
          <w:tcPr>
            <w:tcW w:w="3233" w:type="dxa"/>
          </w:tcPr>
          <w:p w14:paraId="61795838" w14:textId="77777777" w:rsidR="00A67470" w:rsidRPr="00887A33" w:rsidRDefault="00A67470" w:rsidP="00DD4343">
            <w:pPr>
              <w:pStyle w:val="Tiny"/>
            </w:pPr>
            <w:r w:rsidRPr="00887A33">
              <w:t>USGS Landsat 8 Radiance (Orthorectified)</w:t>
            </w:r>
          </w:p>
        </w:tc>
        <w:tc>
          <w:tcPr>
            <w:tcW w:w="1584" w:type="dxa"/>
          </w:tcPr>
          <w:p w14:paraId="073A51FC" w14:textId="77777777" w:rsidR="00A67470" w:rsidRPr="00887A33" w:rsidRDefault="00A67470" w:rsidP="00DD4343">
            <w:pPr>
              <w:pStyle w:val="Tiny"/>
            </w:pPr>
            <w:r w:rsidRPr="00887A33">
              <w:t>LANDSAT/LC8_L1T</w:t>
            </w:r>
          </w:p>
        </w:tc>
        <w:tc>
          <w:tcPr>
            <w:tcW w:w="3544" w:type="dxa"/>
          </w:tcPr>
          <w:p w14:paraId="6367EAC4" w14:textId="77777777" w:rsidR="00A67470" w:rsidRPr="00887A33" w:rsidRDefault="00A67470" w:rsidP="00DD4343">
            <w:pPr>
              <w:pStyle w:val="Tiny"/>
            </w:pPr>
            <w:r w:rsidRPr="00887A33">
              <w:t>Landsat 8 at-sensor radiance, orthorectified scenes only.</w:t>
            </w:r>
          </w:p>
        </w:tc>
      </w:tr>
      <w:tr w:rsidR="00A67470" w:rsidRPr="00887A33" w14:paraId="2605FC24" w14:textId="77777777" w:rsidTr="00A67470">
        <w:trPr>
          <w:jc w:val="center"/>
        </w:trPr>
        <w:tc>
          <w:tcPr>
            <w:tcW w:w="3233" w:type="dxa"/>
          </w:tcPr>
          <w:p w14:paraId="18FA3DBF" w14:textId="77777777" w:rsidR="00A67470" w:rsidRPr="00887A33" w:rsidRDefault="00A67470" w:rsidP="00DD4343">
            <w:pPr>
              <w:pStyle w:val="Tiny"/>
            </w:pPr>
            <w:r w:rsidRPr="00887A33">
              <w:t>USGS Landsat 8 TOA Reflectance (Orthorectified)</w:t>
            </w:r>
          </w:p>
        </w:tc>
        <w:tc>
          <w:tcPr>
            <w:tcW w:w="1584" w:type="dxa"/>
          </w:tcPr>
          <w:p w14:paraId="531F91F7" w14:textId="77777777" w:rsidR="00A67470" w:rsidRPr="00887A33" w:rsidRDefault="00A67470" w:rsidP="00DD4343">
            <w:pPr>
              <w:pStyle w:val="Tiny"/>
            </w:pPr>
            <w:r w:rsidRPr="00887A33">
              <w:t>LANDSAT/LC8_L1T_TOA</w:t>
            </w:r>
          </w:p>
        </w:tc>
        <w:tc>
          <w:tcPr>
            <w:tcW w:w="3544" w:type="dxa"/>
          </w:tcPr>
          <w:p w14:paraId="7D2F98CD" w14:textId="77777777" w:rsidR="00A67470" w:rsidRPr="00887A33" w:rsidRDefault="00A67470" w:rsidP="00DD4343">
            <w:pPr>
              <w:pStyle w:val="Tiny"/>
            </w:pPr>
            <w:r w:rsidRPr="00887A33">
              <w:t>Landsat 8 calibrated top-of-atmosphere reflectance, orthorectified scenes only.</w:t>
            </w:r>
          </w:p>
        </w:tc>
      </w:tr>
    </w:tbl>
    <w:p w14:paraId="4EA6BABB"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6D5686FA" w14:textId="77777777" w:rsidR="00A67470" w:rsidRDefault="00A67470" w:rsidP="000E5536">
      <w:pPr>
        <w:pStyle w:val="Heading7"/>
      </w:pPr>
      <w:r w:rsidRPr="00143D46">
        <w:t>LandsatLook</w:t>
      </w:r>
    </w:p>
    <w:p w14:paraId="2B850601"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9441E78" w14:textId="77777777" w:rsidR="00253926" w:rsidRDefault="00253926" w:rsidP="00253926">
      <w:pPr>
        <w:pStyle w:val="Heading4"/>
      </w:pPr>
      <w:r>
        <w:t>Sentinel</w:t>
      </w:r>
    </w:p>
    <w:p w14:paraId="3551ADB9" w14:textId="77777777" w:rsidR="0091174E" w:rsidRDefault="0091174E" w:rsidP="0091174E">
      <w:pPr>
        <w:pStyle w:val="Heading5"/>
      </w:pPr>
      <w:r>
        <w:t>Sentinel 1 Synthetic Aperture Radar</w:t>
      </w:r>
    </w:p>
    <w:p w14:paraId="19825AAA" w14:textId="77777777" w:rsidR="0091174E" w:rsidRDefault="0091174E" w:rsidP="0091174E">
      <w:pPr>
        <w:pStyle w:val="Heading6"/>
      </w:pPr>
      <w:r>
        <w:t>Documentation</w:t>
      </w:r>
    </w:p>
    <w:p w14:paraId="38DCF809" w14:textId="77777777" w:rsidR="0091174E" w:rsidRPr="0091174E" w:rsidRDefault="0091174E" w:rsidP="008B6883">
      <w:pPr>
        <w:pStyle w:val="BodyText2"/>
      </w:pPr>
      <w:r>
        <w:t xml:space="preserve">Users handbook </w:t>
      </w:r>
      <w:hyperlink r:id="rId107" w:history="1">
        <w:r w:rsidRPr="00A24DBE">
          <w:rPr>
            <w:rStyle w:val="Hyperlink"/>
          </w:rPr>
          <w:t>https://sentinel.esa.int/documents/247904/685163/Sentinel-1_User_Handbook</w:t>
        </w:r>
      </w:hyperlink>
      <w:r>
        <w:t xml:space="preserve"> </w:t>
      </w:r>
    </w:p>
    <w:p w14:paraId="102447AA" w14:textId="77777777" w:rsidR="00010737" w:rsidRDefault="00010737" w:rsidP="00253926">
      <w:pPr>
        <w:pStyle w:val="Heading5"/>
      </w:pPr>
      <w:r>
        <w:t>Sentinel 2</w:t>
      </w:r>
      <w:r w:rsidR="00253926">
        <w:t xml:space="preserve"> Multi-Spectral Instrument (MSI)</w:t>
      </w:r>
    </w:p>
    <w:p w14:paraId="5ADE08CB" w14:textId="77777777" w:rsidR="00C12AC1" w:rsidRDefault="00C12AC1" w:rsidP="00C12AC1">
      <w:pPr>
        <w:pStyle w:val="Heading6"/>
      </w:pPr>
      <w:r>
        <w:t>Bands</w:t>
      </w:r>
    </w:p>
    <w:p w14:paraId="13042AE4" w14:textId="77777777" w:rsidR="00C12AC1" w:rsidRDefault="00C12AC1" w:rsidP="00C12AC1">
      <w:pPr>
        <w:pStyle w:val="Heading7"/>
      </w:pPr>
      <w:r>
        <w:t>Cloud masks</w:t>
      </w:r>
    </w:p>
    <w:p w14:paraId="21EE29D2" w14:textId="77777777" w:rsidR="00C12AC1" w:rsidRDefault="00C12AC1" w:rsidP="008B6883">
      <w:pPr>
        <w:pStyle w:val="BodyText2"/>
      </w:pPr>
      <w:r>
        <w:t xml:space="preserve">Information on cloud masks is available here: </w:t>
      </w:r>
      <w:hyperlink r:id="rId108" w:history="1">
        <w:r w:rsidRPr="00A24DBE">
          <w:rPr>
            <w:rStyle w:val="Hyperlink"/>
          </w:rPr>
          <w:t>https://sentinel.esa.int/web/sentinel/technical-guides/sentinel-2-msi/level-1c/cloud-masks</w:t>
        </w:r>
      </w:hyperlink>
      <w:r>
        <w:t xml:space="preserve"> </w:t>
      </w:r>
    </w:p>
    <w:p w14:paraId="48C73195" w14:textId="77777777" w:rsidR="00C12AC1" w:rsidRPr="00C12AC1" w:rsidRDefault="00C12AC1" w:rsidP="008B6883">
      <w:pPr>
        <w:pStyle w:val="BodyText2"/>
      </w:pPr>
    </w:p>
    <w:p w14:paraId="1CC6083C" w14:textId="77777777" w:rsidR="006E0601" w:rsidRDefault="006E0601" w:rsidP="006E0601">
      <w:pPr>
        <w:pStyle w:val="Heading6"/>
      </w:pPr>
      <w:r>
        <w:t>Documentation</w:t>
      </w:r>
    </w:p>
    <w:p w14:paraId="743696DF" w14:textId="77777777" w:rsidR="00345E39" w:rsidRDefault="00345E39" w:rsidP="008B6883">
      <w:pPr>
        <w:pStyle w:val="BodyText2"/>
      </w:pPr>
      <w:r>
        <w:t xml:space="preserve">Users handbook </w:t>
      </w:r>
      <w:hyperlink r:id="rId109" w:history="1">
        <w:r w:rsidRPr="00457FAE">
          <w:rPr>
            <w:rStyle w:val="Hyperlink"/>
          </w:rPr>
          <w:t>https://sentinel.esa.int/documents/247904/685211/Sentinel-2_User_Handbook</w:t>
        </w:r>
      </w:hyperlink>
      <w:r>
        <w:t xml:space="preserve"> </w:t>
      </w:r>
    </w:p>
    <w:p w14:paraId="6D46E83D" w14:textId="77777777" w:rsidR="00253926" w:rsidRPr="00345E39" w:rsidRDefault="00253926" w:rsidP="008B6883">
      <w:pPr>
        <w:pStyle w:val="BodyText2"/>
      </w:pPr>
      <w:r>
        <w:lastRenderedPageBreak/>
        <w:t xml:space="preserve">Technical Guide </w:t>
      </w:r>
      <w:hyperlink r:id="rId110" w:history="1">
        <w:r w:rsidRPr="00457FAE">
          <w:rPr>
            <w:rStyle w:val="Hyperlink"/>
          </w:rPr>
          <w:t>https://earth.esa.int/web/sentinel/sentinel-2-msi-wiki</w:t>
        </w:r>
      </w:hyperlink>
      <w:r>
        <w:t xml:space="preserve"> </w:t>
      </w:r>
    </w:p>
    <w:p w14:paraId="5448567C" w14:textId="77777777" w:rsidR="00632078" w:rsidRDefault="00632078" w:rsidP="006E0601">
      <w:pPr>
        <w:pStyle w:val="Heading6"/>
      </w:pPr>
      <w:r>
        <w:t>Delivery</w:t>
      </w:r>
    </w:p>
    <w:p w14:paraId="762AA34B" w14:textId="77777777" w:rsidR="006E0601" w:rsidRDefault="006E0601" w:rsidP="00632078">
      <w:pPr>
        <w:pStyle w:val="Heading7"/>
      </w:pPr>
      <w:r>
        <w:t>Downloads</w:t>
      </w:r>
    </w:p>
    <w:p w14:paraId="5CC762B0" w14:textId="77777777"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11" w:history="1">
        <w:r w:rsidR="005B52B8" w:rsidRPr="00010737">
          <w:rPr>
            <w:rStyle w:val="Hyperlink"/>
          </w:rPr>
          <w:t>here</w:t>
        </w:r>
      </w:hyperlink>
      <w:r w:rsidR="005B52B8">
        <w:t>)</w:t>
      </w:r>
      <w:r w:rsidR="00552C73">
        <w:t xml:space="preserve"> and there is a good description </w:t>
      </w:r>
      <w:hyperlink r:id="rId112" w:history="1">
        <w:r w:rsidR="00552C73" w:rsidRPr="00552C73">
          <w:rPr>
            <w:rStyle w:val="Hyperlink"/>
          </w:rPr>
          <w:t>here</w:t>
        </w:r>
      </w:hyperlink>
      <w:r w:rsidR="00552C73">
        <w:t xml:space="preserve"> with diagrams of the orbits etc.</w:t>
      </w:r>
    </w:p>
    <w:p w14:paraId="6821F03F" w14:textId="7777777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90A99D1" w14:textId="77777777" w:rsidR="005B52B8" w:rsidRDefault="005B52B8" w:rsidP="008B6883">
      <w:pPr>
        <w:pStyle w:val="BodyText2"/>
      </w:pPr>
      <w:r w:rsidRPr="004E1673">
        <w:rPr>
          <w:color w:val="FF0000"/>
        </w:rPr>
        <w:t xml:space="preserve">A003008 </w:t>
      </w:r>
      <w:r>
        <w:t>= absolute orbit number</w:t>
      </w:r>
    </w:p>
    <w:p w14:paraId="26BBED93" w14:textId="77777777"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13" w:anchor="zzd2" w:history="1">
        <w:r w:rsidRPr="00DF18D2">
          <w:rPr>
            <w:rStyle w:val="Hyperlink"/>
          </w:rPr>
          <w:t>here</w:t>
        </w:r>
      </w:hyperlink>
      <w:r>
        <w:t xml:space="preserve"> </w:t>
      </w:r>
    </w:p>
    <w:p w14:paraId="1295E39E" w14:textId="77777777"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1B49D541" w14:textId="7777777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7A86E292" w14:textId="77777777" w:rsidR="00632078" w:rsidRDefault="00632078" w:rsidP="00632078">
      <w:pPr>
        <w:pStyle w:val="Heading7"/>
      </w:pPr>
      <w:r>
        <w:t>Google Earth Engine</w:t>
      </w:r>
    </w:p>
    <w:p w14:paraId="23AEF194" w14:textId="77777777" w:rsidR="00632078" w:rsidRDefault="00632078" w:rsidP="008B6883">
      <w:pPr>
        <w:pStyle w:val="BodyText2"/>
      </w:pPr>
      <w:r>
        <w:t>There appears to be some discrepancy between the image data and that defined by the image geometry. e.g. look at the following:</w:t>
      </w:r>
    </w:p>
    <w:p w14:paraId="09767C08" w14:textId="77777777" w:rsidR="00632078" w:rsidRDefault="00632078" w:rsidP="008B6883">
      <w:pPr>
        <w:pStyle w:val="BodyText2"/>
      </w:pPr>
      <w:r>
        <w:rPr>
          <w:noProof/>
          <w:lang w:bidi="ar-SA"/>
        </w:rPr>
        <w:drawing>
          <wp:inline distT="0" distB="0" distL="0" distR="0" wp14:anchorId="7874E46E" wp14:editId="376C4812">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2180FA67" w14:textId="77777777" w:rsidR="00632078" w:rsidRDefault="00632078" w:rsidP="008B6883">
      <w:pPr>
        <w:pStyle w:val="BodyText2"/>
      </w:pPr>
      <w:r>
        <w:t>Correct geometry for: ‘</w:t>
      </w:r>
      <w:r w:rsidRPr="00F76411">
        <w:t>COPERNICUS/S2/20160319T104937_20160319T213633_T30PVB</w:t>
      </w:r>
      <w:r>
        <w:t>’ – i.e. geometry covers imagery precisely</w:t>
      </w:r>
    </w:p>
    <w:p w14:paraId="6C12FD6F" w14:textId="77777777" w:rsidR="00632078" w:rsidRDefault="00632078" w:rsidP="008B6883">
      <w:pPr>
        <w:pStyle w:val="BodyText2"/>
      </w:pPr>
      <w:r>
        <w:rPr>
          <w:noProof/>
          <w:lang w:bidi="ar-SA"/>
        </w:rPr>
        <w:drawing>
          <wp:inline distT="0" distB="0" distL="0" distR="0" wp14:anchorId="5015BAF9" wp14:editId="6CB2B387">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2F91781F" w14:textId="77777777" w:rsidR="00632078" w:rsidRDefault="00632078" w:rsidP="008B6883">
      <w:pPr>
        <w:pStyle w:val="BodyText2"/>
      </w:pPr>
      <w:r>
        <w:t>Incorrect geometry for ‘</w:t>
      </w:r>
      <w:r w:rsidRPr="00F76411">
        <w:t>COPERNICUS/S2/20160425T103926_20160425T161356_T30PVB</w:t>
      </w:r>
      <w:r>
        <w:t>’ – i.e. geometry is larger than imagery</w:t>
      </w:r>
    </w:p>
    <w:p w14:paraId="7ABA0D35" w14:textId="77777777" w:rsidR="00632078" w:rsidRDefault="00632078" w:rsidP="008B6883">
      <w:pPr>
        <w:pStyle w:val="BodyText2"/>
      </w:pPr>
      <w:r>
        <w:rPr>
          <w:noProof/>
          <w:lang w:bidi="ar-SA"/>
        </w:rPr>
        <w:lastRenderedPageBreak/>
        <w:drawing>
          <wp:inline distT="0" distB="0" distL="0" distR="0" wp14:anchorId="1E9E306A" wp14:editId="35B41B6A">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4E99A330" w14:textId="77777777"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7" w:history="1">
        <w:r w:rsidRPr="00312511">
          <w:rPr>
            <w:rStyle w:val="Hyperlink"/>
          </w:rPr>
          <w:t>here</w:t>
        </w:r>
      </w:hyperlink>
      <w:r>
        <w:t>.</w:t>
      </w:r>
      <w:r w:rsidR="00E720C4">
        <w:t xml:space="preserve"> </w:t>
      </w:r>
      <w:hyperlink r:id="rId118" w:history="1">
        <w:r w:rsidR="00E720C4" w:rsidRPr="00E720C4">
          <w:rPr>
            <w:rStyle w:val="Hyperlink"/>
          </w:rPr>
          <w:t>Here</w:t>
        </w:r>
      </w:hyperlink>
      <w:r w:rsidR="00E720C4">
        <w:t xml:space="preserve"> is a live example that I made (called ‘Sentinel Tiles’) which shows imagery and tile outlines for Dec 2015.</w:t>
      </w:r>
    </w:p>
    <w:p w14:paraId="771648DE" w14:textId="77777777" w:rsidR="00C8587F" w:rsidRDefault="00C8587F" w:rsidP="00C8587F">
      <w:pPr>
        <w:pStyle w:val="Heading7"/>
      </w:pPr>
      <w:r>
        <w:t>Sentinel Hub</w:t>
      </w:r>
    </w:p>
    <w:p w14:paraId="2CF66416" w14:textId="77777777"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036A6827" w14:textId="77777777" w:rsidR="003B2F2A" w:rsidRDefault="003B2F2A" w:rsidP="003B2F2A">
      <w:pPr>
        <w:pStyle w:val="Heading7"/>
      </w:pPr>
      <w:r>
        <w:t>Mundialis</w:t>
      </w:r>
    </w:p>
    <w:p w14:paraId="242A5093" w14:textId="77777777" w:rsidR="003B2F2A" w:rsidRPr="003B2F2A" w:rsidRDefault="003B2F2A" w:rsidP="008B6883">
      <w:pPr>
        <w:pStyle w:val="BodyText2"/>
      </w:pPr>
      <w:r>
        <w:t xml:space="preserve">Website </w:t>
      </w:r>
      <w:hyperlink r:id="rId119" w:history="1">
        <w:r w:rsidRPr="003B2F2A">
          <w:rPr>
            <w:rStyle w:val="Hyperlink"/>
          </w:rPr>
          <w:t>here</w:t>
        </w:r>
      </w:hyperlink>
      <w:r>
        <w:t>. Sentinel data is not yet available as OGC services (10/7/17).</w:t>
      </w:r>
    </w:p>
    <w:p w14:paraId="0661D7EB" w14:textId="77777777" w:rsidR="009F345D" w:rsidRDefault="009F345D" w:rsidP="009F345D">
      <w:pPr>
        <w:pStyle w:val="Heading6"/>
      </w:pPr>
      <w:r>
        <w:t>Products</w:t>
      </w:r>
    </w:p>
    <w:p w14:paraId="72A514E8" w14:textId="77777777" w:rsidR="009F345D" w:rsidRPr="009F345D" w:rsidRDefault="009F345D" w:rsidP="008B6883">
      <w:pPr>
        <w:pStyle w:val="BodyText2"/>
      </w:pPr>
      <w:r>
        <w:t>There are some Level 2-A products that simulate cloud removal (see the User Guide pages 46 and 50) which look good.</w:t>
      </w:r>
    </w:p>
    <w:p w14:paraId="421FED82" w14:textId="77777777" w:rsidR="00632078" w:rsidRDefault="00632078" w:rsidP="00632078">
      <w:pPr>
        <w:pStyle w:val="Heading6"/>
      </w:pPr>
      <w:r>
        <w:t>Tiling system</w:t>
      </w:r>
    </w:p>
    <w:p w14:paraId="5DE77D59" w14:textId="77777777" w:rsidR="00010737" w:rsidRDefault="004E1673" w:rsidP="008B6883">
      <w:pPr>
        <w:pStyle w:val="BodyText2"/>
      </w:pPr>
      <w:r>
        <w:t>T</w:t>
      </w:r>
      <w:r w:rsidR="00FE14BC">
        <w:t xml:space="preserve">he Sentinel 2 tiling grid is available on </w:t>
      </w:r>
      <w:hyperlink r:id="rId120"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14C0B978" w14:textId="77777777" w:rsidR="00CD1CD6" w:rsidRDefault="00CD1CD6" w:rsidP="007D2F52">
      <w:pPr>
        <w:pStyle w:val="Heading4"/>
      </w:pPr>
      <w:r>
        <w:t>TRMM Sensor</w:t>
      </w:r>
    </w:p>
    <w:p w14:paraId="4097E6EB" w14:textId="77777777" w:rsidR="00CD1CD6" w:rsidRPr="00CD1CD6" w:rsidRDefault="00CD1CD6" w:rsidP="008B6883">
      <w:pPr>
        <w:pStyle w:val="BodyText2"/>
      </w:pPr>
      <w:r>
        <w:t>This data is on GEE!</w:t>
      </w:r>
    </w:p>
    <w:p w14:paraId="1E82934D" w14:textId="77777777" w:rsidR="00FB1DC5" w:rsidRDefault="00FB1DC5" w:rsidP="003B37F4">
      <w:pPr>
        <w:pStyle w:val="Heading2"/>
      </w:pPr>
      <w:r>
        <w:t>Surface Water</w:t>
      </w:r>
    </w:p>
    <w:p w14:paraId="1259A0DB" w14:textId="77777777" w:rsidR="00FB1DC5" w:rsidRDefault="00FB1DC5" w:rsidP="0034374E">
      <w:pPr>
        <w:pStyle w:val="Heading3"/>
      </w:pPr>
      <w:r>
        <w:t>JRC Global Surface Water</w:t>
      </w:r>
    </w:p>
    <w:p w14:paraId="137CA7A9" w14:textId="77777777" w:rsidR="006014CC" w:rsidRDefault="006014CC" w:rsidP="007D2F52">
      <w:pPr>
        <w:pStyle w:val="Heading4"/>
      </w:pPr>
      <w:bookmarkStart w:id="16" w:name="_Ref464723123"/>
      <w:r>
        <w:t>Cached Tiles</w:t>
      </w:r>
    </w:p>
    <w:p w14:paraId="3038B76B"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0AE1401E" w14:textId="77777777" w:rsidR="006014CC" w:rsidRDefault="000D5C35" w:rsidP="008B6883">
      <w:pPr>
        <w:pStyle w:val="BodyText2"/>
      </w:pPr>
      <w:hyperlink r:id="rId121" w:history="1">
        <w:r w:rsidR="006014CC" w:rsidRPr="001510DC">
          <w:rPr>
            <w:rStyle w:val="Hyperlink"/>
          </w:rPr>
          <w:t>https://console.cloud.google.com/storage/browser/global-surface-water/maptiles/</w:t>
        </w:r>
      </w:hyperlink>
    </w:p>
    <w:p w14:paraId="7E6573DF" w14:textId="77777777" w:rsidR="006014CC" w:rsidRDefault="006014CC" w:rsidP="008B6883">
      <w:pPr>
        <w:pStyle w:val="BodyText2"/>
      </w:pPr>
      <w:r>
        <w:t>The tiles will then be server according to the following pattern:</w:t>
      </w:r>
    </w:p>
    <w:p w14:paraId="151B1BF7" w14:textId="77777777" w:rsidR="006014CC" w:rsidRDefault="000D5C35" w:rsidP="008B6883">
      <w:pPr>
        <w:pStyle w:val="BodyText2"/>
      </w:pPr>
      <w:hyperlink r:id="rId122" w:history="1">
        <w:r w:rsidR="006014CC" w:rsidRPr="00E038A5">
          <w:rPr>
            <w:rStyle w:val="Hyperlink"/>
          </w:rPr>
          <w:t>https://storage.googleapis.com/global-surface-water/maptiles/occurrence/{z}/{x}/{y}.png</w:t>
        </w:r>
      </w:hyperlink>
      <w:r w:rsidR="006014CC">
        <w:t xml:space="preserve"> </w:t>
      </w:r>
    </w:p>
    <w:p w14:paraId="4C0C8036" w14:textId="77777777" w:rsidR="006014CC" w:rsidRDefault="006014CC" w:rsidP="008B6883">
      <w:pPr>
        <w:pStyle w:val="BodyText2"/>
      </w:pPr>
      <w:r>
        <w:t xml:space="preserve">e.g. </w:t>
      </w:r>
      <w:hyperlink r:id="rId123" w:history="1">
        <w:r w:rsidRPr="00E038A5">
          <w:rPr>
            <w:rStyle w:val="Hyperlink"/>
          </w:rPr>
          <w:t>https://storage.googleapis.com/global-surface-water/maptiles/occurrence/0/0/0.png</w:t>
        </w:r>
      </w:hyperlink>
      <w:r>
        <w:t xml:space="preserve"> </w:t>
      </w:r>
    </w:p>
    <w:p w14:paraId="169F7B46" w14:textId="77777777" w:rsidR="006014CC" w:rsidRPr="008869EF" w:rsidRDefault="000D5C35" w:rsidP="008B6883">
      <w:pPr>
        <w:pStyle w:val="BodyText2"/>
      </w:pPr>
      <w:hyperlink r:id="rId124" w:history="1">
        <w:r w:rsidR="006014CC" w:rsidRPr="00E038A5">
          <w:rPr>
            <w:rStyle w:val="Hyperlink"/>
          </w:rPr>
          <w:t>https://storage.googleapis.com/global-surface-water/maptiles/occurrence/8/125/116.png</w:t>
        </w:r>
      </w:hyperlink>
      <w:r w:rsidR="006014CC">
        <w:t xml:space="preserve"> (close up Mopti)</w:t>
      </w:r>
    </w:p>
    <w:p w14:paraId="7F48F63B" w14:textId="77777777" w:rsidR="00FB1DC5" w:rsidRDefault="00FB1DC5" w:rsidP="007D2F52">
      <w:pPr>
        <w:pStyle w:val="Heading4"/>
      </w:pPr>
      <w:r>
        <w:t>Download datasets</w:t>
      </w:r>
      <w:bookmarkEnd w:id="16"/>
    </w:p>
    <w:p w14:paraId="2D1B326A" w14:textId="77777777" w:rsidR="00FB1DC5" w:rsidRDefault="00FB1DC5" w:rsidP="008B6883">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5" w:history="1">
        <w:r w:rsidRPr="00154A1A">
          <w:rPr>
            <w:rStyle w:val="Hyperlink"/>
          </w:rPr>
          <w:t>here</w:t>
        </w:r>
      </w:hyperlink>
      <w:r>
        <w:t>.</w:t>
      </w:r>
    </w:p>
    <w:p w14:paraId="0769E574"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0494378F" w14:textId="77777777" w:rsidR="00FB1DC5" w:rsidRDefault="000D5C35" w:rsidP="008B6883">
      <w:pPr>
        <w:pStyle w:val="BodyText2"/>
      </w:pPr>
      <w:hyperlink r:id="rId126" w:history="1">
        <w:r w:rsidR="00FB1DC5" w:rsidRPr="00E038A5">
          <w:rPr>
            <w:rStyle w:val="Hyperlink"/>
          </w:rPr>
          <w:t>https://console.cloud.google.com/storage/browser/global-surface-water/downloads/</w:t>
        </w:r>
      </w:hyperlink>
      <w:r w:rsidR="00FB1DC5">
        <w:t xml:space="preserve"> </w:t>
      </w:r>
    </w:p>
    <w:p w14:paraId="45242711"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16FB80E8" w14:textId="77777777" w:rsidR="00FB1DC5" w:rsidRPr="00154A1A" w:rsidRDefault="000D5C35" w:rsidP="008B6883">
      <w:pPr>
        <w:pStyle w:val="BodyText2"/>
      </w:pPr>
      <w:hyperlink r:id="rId127" w:history="1">
        <w:r w:rsidR="00FB1DC5" w:rsidRPr="00E038A5">
          <w:rPr>
            <w:rStyle w:val="Hyperlink"/>
          </w:rPr>
          <w:t>https://console.cloud.google.com/storage/browser/global-surface-water/downloads_ancillary/</w:t>
        </w:r>
      </w:hyperlink>
      <w:r w:rsidR="00FB1DC5">
        <w:t xml:space="preserve"> </w:t>
      </w:r>
    </w:p>
    <w:p w14:paraId="498D13EE" w14:textId="77777777" w:rsidR="00FB1DC5" w:rsidRDefault="00FB1DC5" w:rsidP="000E5536">
      <w:pPr>
        <w:pStyle w:val="Heading5"/>
      </w:pPr>
      <w:r>
        <w:t>Old Method</w:t>
      </w:r>
    </w:p>
    <w:p w14:paraId="44426E86" w14:textId="77777777" w:rsidR="00FB1DC5" w:rsidRDefault="00FB1DC5" w:rsidP="000E5536">
      <w:pPr>
        <w:pStyle w:val="Heading6"/>
      </w:pPr>
      <w:r>
        <w:t>Export from GEE</w:t>
      </w:r>
    </w:p>
    <w:p w14:paraId="4396D515"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0C796EA2" w14:textId="77777777" w:rsidR="00FB1DC5" w:rsidRDefault="00FB1DC5" w:rsidP="008B6883">
      <w:pPr>
        <w:pStyle w:val="BodyText2"/>
      </w:pPr>
      <w:r>
        <w:t>To set the no data values in the export:</w:t>
      </w:r>
    </w:p>
    <w:p w14:paraId="2995F4D3" w14:textId="77777777" w:rsidR="00FB1DC5" w:rsidRDefault="00FB1DC5" w:rsidP="000E5536">
      <w:pPr>
        <w:pStyle w:val="ListBullet2"/>
      </w:pPr>
      <w:r>
        <w:t xml:space="preserve">For continuous data between 0 and 1, use unmask(0) to set all background values/nodata values to 0. This is used in the p32 value band. </w:t>
      </w:r>
    </w:p>
    <w:p w14:paraId="78DE106D" w14:textId="77777777" w:rsidR="00FB1DC5" w:rsidRDefault="00FB1DC5" w:rsidP="008B6883">
      <w:pPr>
        <w:pStyle w:val="BodyText2"/>
      </w:pPr>
      <w:r>
        <w:t>I created a transition layer on 21/10/2016 and it took 23 hours to run to produce the *.tif files.</w:t>
      </w:r>
    </w:p>
    <w:p w14:paraId="7A291443" w14:textId="77777777" w:rsidR="00FB1DC5" w:rsidRDefault="00FB1DC5" w:rsidP="000E5536">
      <w:pPr>
        <w:pStyle w:val="Heading6"/>
      </w:pPr>
      <w:r>
        <w:t>Creating the tiles using arcpy</w:t>
      </w:r>
    </w:p>
    <w:p w14:paraId="14FB597C" w14:textId="77777777" w:rsidR="00FB1DC5" w:rsidRDefault="00FB1DC5" w:rsidP="000E5536">
      <w:pPr>
        <w:pStyle w:val="Heading7"/>
      </w:pPr>
      <w:r>
        <w:t>Download to JRC</w:t>
      </w:r>
    </w:p>
    <w:p w14:paraId="09A4A95D" w14:textId="77777777" w:rsidR="00FB1DC5" w:rsidRDefault="00FB1DC5" w:rsidP="008B6883">
      <w:pPr>
        <w:pStyle w:val="BodyText2"/>
      </w:pPr>
      <w:r>
        <w:t>I have written a tool to download the data from a Google Cloud Storage bucket (called water-world).</w:t>
      </w:r>
    </w:p>
    <w:p w14:paraId="0D021AEC"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24CF83D0" w14:textId="77777777" w:rsidR="00FB1DC5" w:rsidRDefault="00FB1DC5" w:rsidP="000E5536">
      <w:pPr>
        <w:pStyle w:val="Heading7"/>
      </w:pPr>
      <w:r>
        <w:t>Tiling</w:t>
      </w:r>
    </w:p>
    <w:p w14:paraId="48007F41" w14:textId="77777777" w:rsidR="00FB1DC5" w:rsidRDefault="00FB1DC5" w:rsidP="008B6883">
      <w:pPr>
        <w:pStyle w:val="BodyText2"/>
      </w:pPr>
      <w:r>
        <w:t>Horizontally we have same size rasters when divided by: 2,3,6,9,18,47</w:t>
      </w:r>
    </w:p>
    <w:p w14:paraId="561EBF66" w14:textId="77777777" w:rsidR="00FB1DC5" w:rsidRDefault="00FB1DC5" w:rsidP="008B6883">
      <w:pPr>
        <w:pStyle w:val="BodyText2"/>
      </w:pPr>
      <w:r>
        <w:t>Vertically we have same size rasters when divided by: 2</w:t>
      </w:r>
    </w:p>
    <w:p w14:paraId="74A17D46"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724FE2BC"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7DBA2D52"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6A6999B3" w14:textId="77777777" w:rsidR="00FB1DC5" w:rsidRDefault="00FB1DC5" w:rsidP="000E5536">
      <w:pPr>
        <w:pStyle w:val="Heading8"/>
      </w:pPr>
      <w:r>
        <w:t>Creating the tiled data</w:t>
      </w:r>
    </w:p>
    <w:p w14:paraId="703A4C0E" w14:textId="77777777" w:rsidR="00FB1DC5" w:rsidRDefault="00FB1DC5" w:rsidP="000E5536">
      <w:pPr>
        <w:pStyle w:val="Heading8"/>
      </w:pPr>
      <w:r>
        <w:t>Output thumbnails of those tiles</w:t>
      </w:r>
    </w:p>
    <w:p w14:paraId="0784A1BC" w14:textId="77777777" w:rsidR="00FB1DC5" w:rsidRDefault="00FB1DC5" w:rsidP="000E5536">
      <w:pPr>
        <w:pStyle w:val="Heading7"/>
      </w:pPr>
      <w:r>
        <w:t>Metadata</w:t>
      </w:r>
    </w:p>
    <w:p w14:paraId="063D6B76"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505040"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0D23A4E8"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43B1FF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2B7A2349" w14:textId="77777777" w:rsidR="00FB1DC5" w:rsidRPr="001206A6" w:rsidRDefault="00FB1DC5" w:rsidP="009B5185">
            <w:pPr>
              <w:pStyle w:val="TableTextHeader"/>
            </w:pPr>
            <w:r w:rsidRPr="001206A6">
              <w:t>Write tool</w:t>
            </w:r>
          </w:p>
        </w:tc>
        <w:tc>
          <w:tcPr>
            <w:tcW w:w="1109" w:type="dxa"/>
          </w:tcPr>
          <w:p w14:paraId="07A87A8B"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6571E3DC"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5D3F660E"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60200FAE"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B45603A" w14:textId="77777777" w:rsidR="00FB1DC5" w:rsidRPr="001206A6" w:rsidRDefault="00FB1DC5" w:rsidP="00505DB3">
            <w:pPr>
              <w:pStyle w:val="TableText"/>
            </w:pPr>
            <w:r w:rsidRPr="001206A6">
              <w:t>JRC INSPIRE Metadata Editor</w:t>
            </w:r>
          </w:p>
        </w:tc>
        <w:tc>
          <w:tcPr>
            <w:tcW w:w="1109" w:type="dxa"/>
          </w:tcPr>
          <w:p w14:paraId="3F897EB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18CE1C2D"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361BB5F4"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57799396"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49066F56" w14:textId="77777777" w:rsidR="00FB1DC5" w:rsidRPr="001206A6" w:rsidRDefault="00FB1DC5" w:rsidP="00505DB3">
            <w:pPr>
              <w:pStyle w:val="TableText"/>
            </w:pPr>
            <w:r w:rsidRPr="001206A6">
              <w:t>ArcGIS Metadata Editor</w:t>
            </w:r>
          </w:p>
        </w:tc>
        <w:tc>
          <w:tcPr>
            <w:tcW w:w="1109" w:type="dxa"/>
          </w:tcPr>
          <w:p w14:paraId="16EA0A0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2B8EF1C7"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25DE2D38"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2FFF4DE6"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E1FBDF4" w14:textId="77777777" w:rsidR="00FB1DC5" w:rsidRPr="001206A6" w:rsidRDefault="00FB1DC5" w:rsidP="00505DB3">
            <w:pPr>
              <w:pStyle w:val="TableText"/>
            </w:pPr>
            <w:r>
              <w:t>ArcGIS Metadata exported as FGDC</w:t>
            </w:r>
          </w:p>
        </w:tc>
        <w:tc>
          <w:tcPr>
            <w:tcW w:w="1109" w:type="dxa"/>
          </w:tcPr>
          <w:p w14:paraId="52C71906"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3B17DDDC"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1DA7233B"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705C449F" w14:textId="77777777" w:rsidR="00FB1DC5" w:rsidRDefault="00FB1DC5" w:rsidP="008B6883">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1EC18053" w14:textId="77777777" w:rsidR="00FB1DC5" w:rsidRDefault="00FB1DC5" w:rsidP="008B6883">
      <w:pPr>
        <w:pStyle w:val="BodyText2"/>
      </w:pPr>
      <w:r>
        <w:t>ANSWER: Populate the metadata in ArcGIS using its own metadata format and then export to FGDC so it can be read in QGIS.</w:t>
      </w:r>
    </w:p>
    <w:p w14:paraId="0064ADAC" w14:textId="77777777"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rsidR="00270A0A">
        <w:t>Exporting to HTML</w:t>
      </w:r>
      <w:r>
        <w:fldChar w:fldCharType="end"/>
      </w:r>
      <w:r>
        <w:t xml:space="preserve">. </w:t>
      </w:r>
    </w:p>
    <w:p w14:paraId="316757D5" w14:textId="77777777" w:rsidR="00FB1DC5" w:rsidRDefault="00FB1DC5" w:rsidP="008B6883">
      <w:pPr>
        <w:pStyle w:val="BodyText2"/>
      </w:pPr>
      <w:r>
        <w:t>We need to create a Metadata Template in ArcGIS to use for all the water datasets. But:</w:t>
      </w:r>
    </w:p>
    <w:p w14:paraId="64A150A2"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1B9F3F4E" w14:textId="77777777" w:rsidR="00FB1DC5" w:rsidRDefault="00FB1DC5" w:rsidP="000E5536">
      <w:pPr>
        <w:pStyle w:val="ListBullet2"/>
      </w:pPr>
      <w:r w:rsidRPr="0008732E">
        <w:t>any unique identifiers in the source metadata are removed to ensure they remain unique</w:t>
      </w:r>
    </w:p>
    <w:p w14:paraId="474C4EC1" w14:textId="77777777" w:rsidR="00FB1DC5" w:rsidRDefault="00FB1DC5" w:rsidP="000E5536">
      <w:pPr>
        <w:pStyle w:val="ListBullet2"/>
      </w:pPr>
      <w:r w:rsidRPr="002A6DF8">
        <w:t>metadata elements with an asterisk were updated automatically</w:t>
      </w:r>
    </w:p>
    <w:p w14:paraId="55761D86"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F578E99" w14:textId="77777777" w:rsidR="00FB1DC5" w:rsidRDefault="00FB1DC5" w:rsidP="008B6883">
      <w:pPr>
        <w:pStyle w:val="BodyText2"/>
      </w:pPr>
      <w:r>
        <w:t xml:space="preserve">Online document for creating a metadata </w:t>
      </w:r>
      <w:hyperlink r:id="rId128" w:history="1">
        <w:r w:rsidRPr="00D22325">
          <w:rPr>
            <w:rStyle w:val="Hyperlink"/>
          </w:rPr>
          <w:t>template</w:t>
        </w:r>
      </w:hyperlink>
      <w:r>
        <w:t xml:space="preserve">. </w:t>
      </w:r>
    </w:p>
    <w:p w14:paraId="4D065328" w14:textId="77777777" w:rsidR="00FB1DC5" w:rsidRDefault="00FB1DC5" w:rsidP="000E5536">
      <w:pPr>
        <w:pStyle w:val="Heading8"/>
      </w:pPr>
      <w:r>
        <w:t>Creating a metadata template</w:t>
      </w:r>
    </w:p>
    <w:p w14:paraId="06B0FBA1" w14:textId="77777777" w:rsidR="00FB1DC5" w:rsidRDefault="00FB1DC5" w:rsidP="000E5536">
      <w:pPr>
        <w:pStyle w:val="Heading9"/>
      </w:pPr>
      <w:r>
        <w:t>From an existing item</w:t>
      </w:r>
    </w:p>
    <w:p w14:paraId="4EB1F7A6"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1C7682EF" w14:textId="77777777" w:rsidR="00FB1DC5" w:rsidRDefault="00FB1DC5" w:rsidP="00FE3692">
      <w:pPr>
        <w:pStyle w:val="GPError"/>
      </w:pPr>
      <w:r>
        <w:t>The process did not execute because the precondition is false</w:t>
      </w:r>
    </w:p>
    <w:p w14:paraId="0989C652"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0589F3CF" w14:textId="77777777" w:rsidR="00FB1DC5" w:rsidRDefault="00FB1DC5" w:rsidP="000E5536">
      <w:pPr>
        <w:pStyle w:val="Heading9"/>
      </w:pPr>
      <w:r>
        <w:t>From scratch</w:t>
      </w:r>
    </w:p>
    <w:p w14:paraId="185B12A2" w14:textId="77777777" w:rsidR="00FB1DC5" w:rsidRDefault="00FB1DC5" w:rsidP="008B6883">
      <w:pPr>
        <w:pStyle w:val="BodyText2"/>
      </w:pPr>
      <w:r>
        <w:t xml:space="preserve">Following the instructions </w:t>
      </w:r>
      <w:hyperlink r:id="rId129" w:history="1">
        <w:r w:rsidRPr="0089228A">
          <w:rPr>
            <w:rStyle w:val="Hyperlink"/>
          </w:rPr>
          <w:t>here</w:t>
        </w:r>
      </w:hyperlink>
      <w:r>
        <w:t xml:space="preserve"> and this seems to at least work.</w:t>
      </w:r>
    </w:p>
    <w:p w14:paraId="78E6A0CC" w14:textId="77777777" w:rsidR="00FB1DC5" w:rsidRDefault="00FB1DC5" w:rsidP="000E5536">
      <w:pPr>
        <w:pStyle w:val="Heading8"/>
      </w:pPr>
      <w:r>
        <w:t xml:space="preserve">Creating metadata in the TIFF with GDAL </w:t>
      </w:r>
    </w:p>
    <w:p w14:paraId="42B3AB0B" w14:textId="77777777"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rsidR="00270A0A">
        <w:t>Command line</w:t>
      </w:r>
      <w:r>
        <w:fldChar w:fldCharType="end"/>
      </w:r>
      <w:r>
        <w:t>) and the Metadata appears in the Metadata tab in QGIS.</w:t>
      </w:r>
    </w:p>
    <w:p w14:paraId="01B5A56F" w14:textId="77777777" w:rsidR="00FB1DC5" w:rsidRDefault="00FB1DC5" w:rsidP="000E5536">
      <w:pPr>
        <w:pStyle w:val="Heading8"/>
      </w:pPr>
      <w:r>
        <w:t>Import metadata template for the dataset - arcpy</w:t>
      </w:r>
    </w:p>
    <w:p w14:paraId="30983E09" w14:textId="77777777" w:rsidR="00FB1DC5" w:rsidRDefault="00FB1DC5" w:rsidP="000E5536">
      <w:pPr>
        <w:pStyle w:val="Heading8"/>
      </w:pPr>
      <w:r>
        <w:t>Export metadata as html and then to pdf -arcpy</w:t>
      </w:r>
    </w:p>
    <w:p w14:paraId="5B90A747" w14:textId="77777777" w:rsidR="00FB1DC5" w:rsidRDefault="00FB1DC5" w:rsidP="008B6883">
      <w:pPr>
        <w:pStyle w:val="BodyText2"/>
      </w:pPr>
    </w:p>
    <w:p w14:paraId="576E2EA0" w14:textId="77777777" w:rsidR="00FB1DC5" w:rsidRDefault="00FB1DC5" w:rsidP="000E5536">
      <w:pPr>
        <w:pStyle w:val="Heading8"/>
      </w:pPr>
      <w:r>
        <w:t>No data value</w:t>
      </w:r>
    </w:p>
    <w:p w14:paraId="38FF962E" w14:textId="77777777" w:rsidR="00FB1DC5" w:rsidRDefault="00FB1DC5" w:rsidP="000E5536">
      <w:pPr>
        <w:pStyle w:val="Heading9"/>
      </w:pPr>
      <w:r>
        <w:t>Setting no data values in gdal</w:t>
      </w:r>
    </w:p>
    <w:p w14:paraId="40312553" w14:textId="77777777" w:rsidR="00FB1DC5" w:rsidRDefault="00FB1DC5" w:rsidP="008B6883">
      <w:pPr>
        <w:pStyle w:val="BodyText2"/>
      </w:pPr>
      <w:r>
        <w:t xml:space="preserve">There is a gdal metadata tag for no data values – see </w:t>
      </w:r>
      <w:hyperlink r:id="rId130" w:history="1">
        <w:r w:rsidRPr="0043769F">
          <w:rPr>
            <w:rStyle w:val="Hyperlink"/>
          </w:rPr>
          <w:t>here</w:t>
        </w:r>
      </w:hyperlink>
      <w:r>
        <w:t xml:space="preserve">. See </w:t>
      </w:r>
      <w:r>
        <w:fldChar w:fldCharType="begin"/>
      </w:r>
      <w:r>
        <w:instrText xml:space="preserve"> REF _Ref464651649 \h </w:instrText>
      </w:r>
      <w:r>
        <w:fldChar w:fldCharType="separate"/>
      </w:r>
      <w:r w:rsidR="00270A0A">
        <w:t>Set no data value</w:t>
      </w:r>
      <w:r>
        <w:fldChar w:fldCharType="end"/>
      </w:r>
      <w:r>
        <w:t xml:space="preserve"> to see how to change the no data value. </w:t>
      </w:r>
    </w:p>
    <w:p w14:paraId="3871A6FC" w14:textId="77777777" w:rsidR="00FB1DC5" w:rsidRPr="00A053BA" w:rsidRDefault="00FB1DC5" w:rsidP="008B6883">
      <w:pPr>
        <w:pStyle w:val="BodyText2"/>
      </w:pPr>
      <w:r>
        <w:t>This is the correct way to do it. Now when you add the data in QGIS and ArcGIS masked data are transparent!</w:t>
      </w:r>
    </w:p>
    <w:p w14:paraId="7B1FF679" w14:textId="77777777" w:rsidR="00FB1DC5" w:rsidRDefault="00FB1DC5" w:rsidP="000E5536">
      <w:pPr>
        <w:pStyle w:val="Heading9"/>
      </w:pPr>
      <w:r>
        <w:t>Setting no data values in ArcGIS</w:t>
      </w:r>
    </w:p>
    <w:p w14:paraId="143F7380"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613EAC92" w14:textId="77777777" w:rsidR="00FB1DC5" w:rsidRDefault="00FB1DC5" w:rsidP="000E5536">
      <w:pPr>
        <w:pStyle w:val="Heading7"/>
      </w:pPr>
      <w:r>
        <w:t>Pyramids</w:t>
      </w:r>
    </w:p>
    <w:p w14:paraId="3C6F4A49"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1481A5EB" w14:textId="77777777" w:rsidR="00FB1DC5" w:rsidRDefault="00FB1DC5" w:rsidP="000E5536">
      <w:pPr>
        <w:pStyle w:val="Heading9"/>
      </w:pPr>
      <w:r>
        <w:t>Writing other metadata in gdal</w:t>
      </w:r>
    </w:p>
    <w:p w14:paraId="4CC6E237" w14:textId="77777777" w:rsidR="00FB1DC5" w:rsidRDefault="00FB1DC5" w:rsidP="000E5536">
      <w:pPr>
        <w:pStyle w:val="Heading9"/>
      </w:pPr>
      <w:r>
        <w:t>Zip the data, metadata, license etc into a zip file</w:t>
      </w:r>
    </w:p>
    <w:p w14:paraId="04E13A84" w14:textId="77777777" w:rsidR="00FB1DC5" w:rsidRDefault="00FB1DC5" w:rsidP="000E5536">
      <w:pPr>
        <w:pStyle w:val="Heading7"/>
      </w:pPr>
      <w:r>
        <w:t>Symbolising</w:t>
      </w:r>
    </w:p>
    <w:p w14:paraId="4F8E87F5" w14:textId="77777777" w:rsidR="00FB1DC5" w:rsidRDefault="00FB1DC5" w:rsidP="000E5536">
      <w:pPr>
        <w:pStyle w:val="Heading8"/>
      </w:pPr>
      <w:r>
        <w:lastRenderedPageBreak/>
        <w:t>Color maps</w:t>
      </w:r>
    </w:p>
    <w:p w14:paraId="2A02B013"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31" w:history="1">
        <w:r w:rsidRPr="00337B96">
          <w:rPr>
            <w:rStyle w:val="Hyperlink"/>
          </w:rPr>
          <w:t>here</w:t>
        </w:r>
      </w:hyperlink>
      <w:r>
        <w:t>).</w:t>
      </w:r>
    </w:p>
    <w:p w14:paraId="44299C39"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B5B0FF3" w14:textId="77777777" w:rsidR="00FB1DC5" w:rsidRDefault="00FB1DC5" w:rsidP="008B6883">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3F7F9D91" w14:textId="77777777" w:rsidR="00FB1DC5" w:rsidRDefault="00FB1DC5" w:rsidP="008B6883">
      <w:pPr>
        <w:pStyle w:val="BodyText2"/>
      </w:pPr>
      <w:r>
        <w:t>Using the following colormap file produces a *.clr file alongside the raster:</w:t>
      </w:r>
    </w:p>
    <w:p w14:paraId="1DCC97AC" w14:textId="77777777" w:rsidR="00FB1DC5" w:rsidRDefault="00FB1DC5" w:rsidP="00DD4343">
      <w:pPr>
        <w:pStyle w:val="Tiny"/>
      </w:pPr>
      <w:r>
        <w:t>-1 255 255 255</w:t>
      </w:r>
    </w:p>
    <w:p w14:paraId="4CE36CB6" w14:textId="77777777" w:rsidR="00FB1DC5" w:rsidRDefault="00FB1DC5" w:rsidP="00DD4343">
      <w:pPr>
        <w:pStyle w:val="Tiny"/>
      </w:pPr>
      <w:r>
        <w:t>1 0 0 221</w:t>
      </w:r>
    </w:p>
    <w:p w14:paraId="4BCE6A0B" w14:textId="77777777" w:rsidR="00FB1DC5" w:rsidRDefault="00FB1DC5" w:rsidP="00DD4343">
      <w:pPr>
        <w:pStyle w:val="Tiny"/>
      </w:pPr>
      <w:r>
        <w:t>2 34 177 76</w:t>
      </w:r>
    </w:p>
    <w:p w14:paraId="48C6FF5D" w14:textId="77777777" w:rsidR="00FB1DC5" w:rsidRDefault="00FB1DC5" w:rsidP="00DD4343">
      <w:pPr>
        <w:pStyle w:val="Tiny"/>
      </w:pPr>
      <w:r>
        <w:t>3 209 16 45</w:t>
      </w:r>
    </w:p>
    <w:p w14:paraId="153F64AF" w14:textId="77777777" w:rsidR="00FB1DC5" w:rsidRDefault="00FB1DC5" w:rsidP="00DD4343">
      <w:pPr>
        <w:pStyle w:val="Tiny"/>
      </w:pPr>
      <w:r>
        <w:t>4 153 217 234</w:t>
      </w:r>
    </w:p>
    <w:p w14:paraId="3C065582" w14:textId="77777777" w:rsidR="00FB1DC5" w:rsidRDefault="00FB1DC5" w:rsidP="00DD4343">
      <w:pPr>
        <w:pStyle w:val="Tiny"/>
      </w:pPr>
      <w:r>
        <w:t>5 181 230 29</w:t>
      </w:r>
    </w:p>
    <w:p w14:paraId="5A0B1E16" w14:textId="77777777" w:rsidR="00FB1DC5" w:rsidRDefault="00FB1DC5" w:rsidP="00DD4343">
      <w:pPr>
        <w:pStyle w:val="Tiny"/>
      </w:pPr>
      <w:r>
        <w:t>6 230 161 170</w:t>
      </w:r>
    </w:p>
    <w:p w14:paraId="778E253B" w14:textId="77777777" w:rsidR="00FB1DC5" w:rsidRDefault="00FB1DC5" w:rsidP="00DD4343">
      <w:pPr>
        <w:pStyle w:val="Tiny"/>
      </w:pPr>
      <w:r>
        <w:t>7 255 127 39</w:t>
      </w:r>
    </w:p>
    <w:p w14:paraId="23373036" w14:textId="77777777" w:rsidR="00FB1DC5" w:rsidRDefault="00FB1DC5" w:rsidP="00DD4343">
      <w:pPr>
        <w:pStyle w:val="Tiny"/>
      </w:pPr>
      <w:r>
        <w:t>8 255 201 14</w:t>
      </w:r>
    </w:p>
    <w:p w14:paraId="17415120" w14:textId="77777777" w:rsidR="00FB1DC5" w:rsidRDefault="00FB1DC5" w:rsidP="00DD4343">
      <w:pPr>
        <w:pStyle w:val="Tiny"/>
      </w:pPr>
      <w:r>
        <w:t>9 127 127 127</w:t>
      </w:r>
    </w:p>
    <w:p w14:paraId="3FD1F35E" w14:textId="77777777" w:rsidR="00FB1DC5" w:rsidRPr="00C6703B" w:rsidRDefault="00FB1DC5" w:rsidP="00DD4343">
      <w:pPr>
        <w:pStyle w:val="Tiny"/>
      </w:pPr>
      <w:r>
        <w:t>10 195 195 195</w:t>
      </w:r>
    </w:p>
    <w:p w14:paraId="74724692" w14:textId="77777777" w:rsidR="00FB1DC5" w:rsidRDefault="00FB1DC5" w:rsidP="008B6883">
      <w:pPr>
        <w:pStyle w:val="BodyText2"/>
      </w:pPr>
      <w:r>
        <w:t>However, using the following colormap file embeds the color table (up to 255 levels) in the raster:</w:t>
      </w:r>
    </w:p>
    <w:p w14:paraId="5F0A3EAE" w14:textId="77777777" w:rsidR="00FB1DC5" w:rsidRDefault="00FB1DC5" w:rsidP="00DD4343">
      <w:pPr>
        <w:pStyle w:val="Tiny"/>
      </w:pPr>
      <w:r>
        <w:t>1 0 0 221</w:t>
      </w:r>
    </w:p>
    <w:p w14:paraId="27138BEE" w14:textId="77777777" w:rsidR="00FB1DC5" w:rsidRDefault="00FB1DC5" w:rsidP="00DD4343">
      <w:pPr>
        <w:pStyle w:val="Tiny"/>
      </w:pPr>
      <w:r>
        <w:t>2 34 177 76</w:t>
      </w:r>
    </w:p>
    <w:p w14:paraId="33EBE076" w14:textId="77777777" w:rsidR="00FB1DC5" w:rsidRDefault="00FB1DC5" w:rsidP="00DD4343">
      <w:pPr>
        <w:pStyle w:val="Tiny"/>
      </w:pPr>
      <w:r>
        <w:t>3 209 16 45</w:t>
      </w:r>
    </w:p>
    <w:p w14:paraId="7B0ECEC7" w14:textId="77777777" w:rsidR="00FB1DC5" w:rsidRDefault="00FB1DC5" w:rsidP="00DD4343">
      <w:pPr>
        <w:pStyle w:val="Tiny"/>
      </w:pPr>
      <w:r>
        <w:t>4 153 217 234</w:t>
      </w:r>
    </w:p>
    <w:p w14:paraId="021FA62D" w14:textId="77777777" w:rsidR="00FB1DC5" w:rsidRDefault="00FB1DC5" w:rsidP="00DD4343">
      <w:pPr>
        <w:pStyle w:val="Tiny"/>
      </w:pPr>
      <w:r>
        <w:t>5 181 230 29</w:t>
      </w:r>
    </w:p>
    <w:p w14:paraId="1336C5D2" w14:textId="77777777" w:rsidR="00FB1DC5" w:rsidRDefault="00FB1DC5" w:rsidP="00DD4343">
      <w:pPr>
        <w:pStyle w:val="Tiny"/>
      </w:pPr>
      <w:r>
        <w:t>6 230 161 170</w:t>
      </w:r>
    </w:p>
    <w:p w14:paraId="374FC8FB" w14:textId="77777777" w:rsidR="00FB1DC5" w:rsidRDefault="00FB1DC5" w:rsidP="00DD4343">
      <w:pPr>
        <w:pStyle w:val="Tiny"/>
      </w:pPr>
      <w:r>
        <w:t>7 255 127 39</w:t>
      </w:r>
    </w:p>
    <w:p w14:paraId="0ADE1ECD" w14:textId="77777777" w:rsidR="00FB1DC5" w:rsidRDefault="00FB1DC5" w:rsidP="00DD4343">
      <w:pPr>
        <w:pStyle w:val="Tiny"/>
      </w:pPr>
      <w:r>
        <w:t>8 255 201 14</w:t>
      </w:r>
    </w:p>
    <w:p w14:paraId="06505B3E" w14:textId="77777777" w:rsidR="00FB1DC5" w:rsidRDefault="00FB1DC5" w:rsidP="00DD4343">
      <w:pPr>
        <w:pStyle w:val="Tiny"/>
      </w:pPr>
      <w:r>
        <w:t>9 127 127 127</w:t>
      </w:r>
    </w:p>
    <w:p w14:paraId="53C918E9" w14:textId="77777777" w:rsidR="00FB1DC5" w:rsidRDefault="00FB1DC5" w:rsidP="00DD4343">
      <w:pPr>
        <w:pStyle w:val="Tiny"/>
      </w:pPr>
      <w:r>
        <w:t>10 195 195 195</w:t>
      </w:r>
    </w:p>
    <w:p w14:paraId="64CD961B" w14:textId="77777777" w:rsidR="00FB1DC5" w:rsidRPr="00C6703B" w:rsidRDefault="00FB1DC5" w:rsidP="008B6883">
      <w:pPr>
        <w:pStyle w:val="BodyText2"/>
      </w:pPr>
      <w:r>
        <w:t>Didn’t solve this ArcGIS bug and was unable to use GDAL to write the color table.</w:t>
      </w:r>
    </w:p>
    <w:p w14:paraId="3E04867D" w14:textId="77777777" w:rsidR="00FB1DC5" w:rsidRDefault="00FB1DC5" w:rsidP="000E5536">
      <w:pPr>
        <w:pStyle w:val="Heading8"/>
      </w:pPr>
      <w:r>
        <w:t>*.lyr files</w:t>
      </w:r>
    </w:p>
    <w:p w14:paraId="4EA84CD7" w14:textId="77777777" w:rsidR="00FB1DC5" w:rsidRPr="00C41E4F" w:rsidRDefault="00FB1DC5" w:rsidP="008B6883">
      <w:pPr>
        <w:pStyle w:val="BodyText2"/>
      </w:pPr>
      <w:r>
        <w:t>In order to be able to add a dataset in ArcGIS and that layer be rendered properly, we have to create a *.lyr file for it.</w:t>
      </w:r>
    </w:p>
    <w:p w14:paraId="2998AF5F" w14:textId="77777777" w:rsidR="00FB1DC5" w:rsidRDefault="00FB1DC5" w:rsidP="000E5536">
      <w:pPr>
        <w:pStyle w:val="Heading7"/>
      </w:pPr>
      <w:r>
        <w:t>Sizes</w:t>
      </w:r>
    </w:p>
    <w:p w14:paraId="618C8C21" w14:textId="77777777" w:rsidR="00FB1DC5" w:rsidRDefault="00FB1DC5" w:rsidP="008B6883">
      <w:pPr>
        <w:pStyle w:val="BodyText2"/>
      </w:pPr>
      <w:r>
        <w:t>The global datasets are:</w:t>
      </w:r>
    </w:p>
    <w:p w14:paraId="67E8A5CD"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632DA52D"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6926AB47"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0B85AD45"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EF44A"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2254E7D1" w14:textId="77777777" w:rsidR="00FB1DC5" w:rsidRDefault="00FB1DC5" w:rsidP="009B5185">
            <w:pPr>
              <w:pStyle w:val="TableTextHeader"/>
            </w:pPr>
            <w:r>
              <w:t>Data type</w:t>
            </w:r>
          </w:p>
        </w:tc>
        <w:tc>
          <w:tcPr>
            <w:tcW w:w="1050" w:type="dxa"/>
          </w:tcPr>
          <w:p w14:paraId="2E4DF5CC"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7FDB67C6"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1F2920E0"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7F3BC18C"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0F4E763B" w14:textId="77777777" w:rsidR="00FB1DC5" w:rsidRPr="00A50591" w:rsidRDefault="00FB1DC5" w:rsidP="00DD4343">
            <w:pPr>
              <w:pStyle w:val="Tiny"/>
            </w:pPr>
            <w:r w:rsidRPr="00A50591">
              <w:t>Float</w:t>
            </w:r>
          </w:p>
        </w:tc>
        <w:tc>
          <w:tcPr>
            <w:tcW w:w="1050" w:type="dxa"/>
          </w:tcPr>
          <w:p w14:paraId="501A6384"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1F688DA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090E28B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327D215B"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05755F87" w14:textId="77777777" w:rsidR="00FB1DC5" w:rsidRDefault="00FB1DC5" w:rsidP="000E5536">
      <w:pPr>
        <w:pStyle w:val="Heading6"/>
      </w:pPr>
      <w:r>
        <w:t>Mosaicking</w:t>
      </w:r>
    </w:p>
    <w:p w14:paraId="02DE6BC1" w14:textId="77777777" w:rsidR="00FB1DC5" w:rsidRPr="008B2BD9" w:rsidRDefault="00FB1DC5" w:rsidP="008B6883">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29D876F3" w14:textId="77777777" w:rsidR="00FB1DC5" w:rsidRPr="00B348A4" w:rsidRDefault="00FB1DC5" w:rsidP="008B6883">
      <w:pPr>
        <w:pStyle w:val="BodyText2"/>
      </w:pPr>
    </w:p>
    <w:p w14:paraId="705805B8" w14:textId="77777777" w:rsidR="00FB1DC5" w:rsidRDefault="00FB1DC5" w:rsidP="007D2F52">
      <w:pPr>
        <w:pStyle w:val="Heading4"/>
      </w:pPr>
      <w:r>
        <w:t>WMS/WMTS</w:t>
      </w:r>
    </w:p>
    <w:p w14:paraId="7BE05296" w14:textId="77777777" w:rsidR="00FB1DC5" w:rsidRDefault="00FB1DC5" w:rsidP="000E5536">
      <w:pPr>
        <w:pStyle w:val="Heading5"/>
      </w:pPr>
      <w:r>
        <w:t>Using a WMS Server to serve the cached files</w:t>
      </w:r>
    </w:p>
    <w:p w14:paraId="67CD3050" w14:textId="77777777" w:rsidR="00FB1DC5" w:rsidRDefault="00FB1DC5" w:rsidP="008B6883">
      <w:pPr>
        <w:pStyle w:val="BodyText2"/>
      </w:pPr>
      <w:r>
        <w:t xml:space="preserve">You can wrap OGC end points around Google Cloud Storage files by following the instructions </w:t>
      </w:r>
      <w:hyperlink r:id="rId132" w:history="1">
        <w:r w:rsidRPr="00B41708">
          <w:rPr>
            <w:rStyle w:val="Hyperlink"/>
          </w:rPr>
          <w:t>here</w:t>
        </w:r>
      </w:hyperlink>
      <w:r>
        <w:t>. Noel enabled this on 8/12/16 and you could add a WMS service using the following end point:</w:t>
      </w:r>
    </w:p>
    <w:p w14:paraId="45C35596" w14:textId="77777777" w:rsidR="00FB1DC5" w:rsidRDefault="000D5C35" w:rsidP="008B6883">
      <w:pPr>
        <w:pStyle w:val="BodyText2"/>
      </w:pPr>
      <w:hyperlink r:id="rId133" w:history="1">
        <w:r w:rsidR="00FB1DC5" w:rsidRPr="00E038A5">
          <w:rPr>
            <w:rStyle w:val="Hyperlink"/>
          </w:rPr>
          <w:t>http://104.197.204.126:8080/service?REQUEST=GetCapabilities</w:t>
        </w:r>
      </w:hyperlink>
      <w:r w:rsidR="00FB1DC5">
        <w:t xml:space="preserve"> </w:t>
      </w:r>
    </w:p>
    <w:p w14:paraId="71B7443D"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EC1D5D1" w14:textId="77777777" w:rsidR="00FB1DC5" w:rsidRDefault="00FB1DC5" w:rsidP="000E5536">
      <w:pPr>
        <w:pStyle w:val="Heading5"/>
      </w:pPr>
      <w:r>
        <w:t>Using the cached files directly using WMTS</w:t>
      </w:r>
    </w:p>
    <w:p w14:paraId="0D347DEF" w14:textId="77777777" w:rsidR="00FB1DC5" w:rsidRPr="00AE448E" w:rsidRDefault="00FB1DC5" w:rsidP="008B6883">
      <w:pPr>
        <w:pStyle w:val="BodyText2"/>
      </w:pPr>
      <w:r>
        <w:t xml:space="preserve">Following Mat Hanchers post </w:t>
      </w:r>
      <w:hyperlink r:id="rId134" w:history="1">
        <w:r w:rsidRPr="001877D2">
          <w:rPr>
            <w:rStyle w:val="Hyperlink"/>
          </w:rPr>
          <w:t>here</w:t>
        </w:r>
      </w:hyperlink>
      <w:r>
        <w:t xml:space="preserve"> to be able to use the cached tiles without having to serve them using a WMS Server. </w:t>
      </w:r>
      <w:hyperlink r:id="rId135" w:history="1">
        <w:r w:rsidRPr="00CF44C8">
          <w:rPr>
            <w:rStyle w:val="Hyperlink"/>
          </w:rPr>
          <w:t>This</w:t>
        </w:r>
      </w:hyperlink>
      <w:r>
        <w:t xml:space="preserve"> example works in ArcGIS and QGIS. Adapting for the occurrence cached tiles.</w:t>
      </w:r>
    </w:p>
    <w:p w14:paraId="31CFE67C" w14:textId="77777777" w:rsidR="00FB1DC5" w:rsidRDefault="00FB1DC5" w:rsidP="0034374E">
      <w:pPr>
        <w:pStyle w:val="Heading3"/>
      </w:pPr>
      <w:r w:rsidRPr="00FB1DC5">
        <w:t>ABoVE: Surface Water Extent, Boreal and Tundra Regions, North America</w:t>
      </w:r>
    </w:p>
    <w:p w14:paraId="0FC9E06B"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6" w:history="1">
        <w:r w:rsidRPr="00FB1DC5">
          <w:rPr>
            <w:rStyle w:val="Hyperlink"/>
          </w:rPr>
          <w:t>here</w:t>
        </w:r>
      </w:hyperlink>
      <w:r>
        <w:t>.</w:t>
      </w:r>
    </w:p>
    <w:p w14:paraId="4EB31348" w14:textId="77777777"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46F783A7" w14:textId="77777777" w:rsidR="00506410" w:rsidRDefault="00506410" w:rsidP="003B37F4">
      <w:pPr>
        <w:pStyle w:val="Heading2"/>
      </w:pPr>
      <w:r>
        <w:t>Intertidal Mapping</w:t>
      </w:r>
    </w:p>
    <w:p w14:paraId="208276FC" w14:textId="77777777" w:rsidR="00506410" w:rsidRDefault="00506410" w:rsidP="00506410">
      <w:pPr>
        <w:pStyle w:val="Heading3"/>
      </w:pPr>
      <w:r>
        <w:t>TNC</w:t>
      </w:r>
    </w:p>
    <w:p w14:paraId="481B68CE" w14:textId="77777777" w:rsidR="00506410" w:rsidRPr="00506410" w:rsidRDefault="00506410" w:rsidP="008B6883">
      <w:pPr>
        <w:pStyle w:val="BodyText2"/>
      </w:pPr>
      <w:r>
        <w:t>Imported 3 datasets from Mariagrazia on 7/7/17 into ‘</w:t>
      </w:r>
      <w:r w:rsidRPr="00506410">
        <w:t>E:\cottaan\Documents\ArcGIS\intertidal\default.gdb\</w:t>
      </w:r>
      <w:r>
        <w:t>’.</w:t>
      </w:r>
    </w:p>
    <w:p w14:paraId="5E9076B5" w14:textId="77777777" w:rsidR="00B37D09" w:rsidRDefault="0093510D" w:rsidP="000E5536">
      <w:pPr>
        <w:pStyle w:val="Heading1"/>
      </w:pPr>
      <w:r>
        <w:t>Data Pr</w:t>
      </w:r>
      <w:r w:rsidR="00962450">
        <w:t>eprocessing</w:t>
      </w:r>
      <w:bookmarkEnd w:id="9"/>
    </w:p>
    <w:p w14:paraId="6726EFB8" w14:textId="77777777" w:rsidR="009C2039" w:rsidRDefault="009C2039" w:rsidP="003B37F4">
      <w:pPr>
        <w:pStyle w:val="Heading2"/>
      </w:pPr>
      <w:bookmarkStart w:id="17" w:name="_Toc315774568"/>
      <w:r>
        <w:t>Common Names</w:t>
      </w:r>
    </w:p>
    <w:p w14:paraId="5BC74A3F" w14:textId="77777777"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270A0A">
        <w:t>API v0.9</w:t>
      </w:r>
      <w:r>
        <w:fldChar w:fldCharType="end"/>
      </w:r>
      <w:r>
        <w:t>). It is not possible to create a crosstab of the species names in other languages easily in Postgresql so I have used Access 2013:</w:t>
      </w:r>
    </w:p>
    <w:p w14:paraId="07783C04"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2AA312DC" w14:textId="77777777"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4D175E9C" w14:textId="77777777" w:rsidR="005D7B1F" w:rsidRDefault="0078614A" w:rsidP="000E5536">
      <w:pPr>
        <w:pStyle w:val="ListNumber2"/>
      </w:pPr>
      <w:r>
        <w:t>Rename to species_names_crosstab and p</w:t>
      </w:r>
      <w:r w:rsidR="005D7B1F">
        <w:t>ut a unique index on the iucn_species_id field</w:t>
      </w:r>
    </w:p>
    <w:p w14:paraId="1495549A" w14:textId="77777777" w:rsidR="00F23B90" w:rsidRDefault="00F23B90" w:rsidP="003B37F4">
      <w:pPr>
        <w:pStyle w:val="Heading2"/>
      </w:pPr>
      <w:bookmarkStart w:id="18" w:name="_Toc315774546"/>
      <w:r>
        <w:t>Country boundaries</w:t>
      </w:r>
    </w:p>
    <w:p w14:paraId="3FDB47D3" w14:textId="77777777" w:rsidR="00F23B90" w:rsidRDefault="00F23B90" w:rsidP="0034374E">
      <w:pPr>
        <w:pStyle w:val="Heading3"/>
      </w:pPr>
      <w:bookmarkStart w:id="19" w:name="_Ref330547465"/>
      <w:r>
        <w:t xml:space="preserve">Creating </w:t>
      </w:r>
      <w:r w:rsidR="008019DC">
        <w:t>GAUL/EEZ</w:t>
      </w:r>
      <w:r>
        <w:t xml:space="preserve"> polygons</w:t>
      </w:r>
      <w:bookmarkEnd w:id="19"/>
    </w:p>
    <w:p w14:paraId="5A5F461D" w14:textId="77777777" w:rsidR="00F23B90" w:rsidRDefault="00F23B90" w:rsidP="008B6883">
      <w:pPr>
        <w:pStyle w:val="BodyText2"/>
      </w:pPr>
      <w:r>
        <w:t>Looks like VLIZ will do this but not until the end of 2012 so creating one in the meantime. This is now available but there are issues:</w:t>
      </w:r>
    </w:p>
    <w:p w14:paraId="1411A5EC" w14:textId="77777777" w:rsidR="00F23B90" w:rsidRDefault="00F23B90" w:rsidP="000E5536">
      <w:pPr>
        <w:pStyle w:val="ListBullet2"/>
      </w:pPr>
      <w:r>
        <w:t>It is based on the ESRI country boundaries</w:t>
      </w:r>
    </w:p>
    <w:p w14:paraId="04170AFB"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030CF429" w14:textId="77777777" w:rsidR="00F23B90" w:rsidRDefault="00F23B90" w:rsidP="000E5536">
      <w:pPr>
        <w:pStyle w:val="ListBullet2"/>
      </w:pPr>
      <w:r>
        <w:t>The great lakes in North America are included in both USA and Canadas area</w:t>
      </w:r>
    </w:p>
    <w:p w14:paraId="22FF8C7B" w14:textId="77777777" w:rsidR="00F23B90" w:rsidRDefault="00F23B90" w:rsidP="000E5536">
      <w:pPr>
        <w:pStyle w:val="ListBullet2"/>
      </w:pPr>
      <w:r>
        <w:t>There is not sovereign field to capture the sovereign nation (e.g. France for Guadeloupe, New Caledonia etc)</w:t>
      </w:r>
    </w:p>
    <w:p w14:paraId="40BD1E62" w14:textId="77777777" w:rsidR="00F23B90" w:rsidRDefault="00F23B90" w:rsidP="000E5536">
      <w:pPr>
        <w:pStyle w:val="ListBullet2"/>
      </w:pPr>
      <w:r>
        <w:lastRenderedPageBreak/>
        <w:t>Disputed territories are not assigned to any country</w:t>
      </w:r>
    </w:p>
    <w:p w14:paraId="32435BF6" w14:textId="77777777" w:rsidR="00F23B90" w:rsidRPr="00757E69" w:rsidRDefault="00F23B90" w:rsidP="000E5536">
      <w:pPr>
        <w:pStyle w:val="ListBullet2"/>
      </w:pPr>
      <w:r>
        <w:t>There are some issues with incorrect EEZs</w:t>
      </w:r>
    </w:p>
    <w:p w14:paraId="5D2BB559" w14:textId="77777777" w:rsidR="00F23B90" w:rsidRDefault="00F23B90" w:rsidP="007D2F52">
      <w:pPr>
        <w:pStyle w:val="Heading4"/>
      </w:pPr>
      <w:r>
        <w:t>Version 1</w:t>
      </w:r>
    </w:p>
    <w:p w14:paraId="70D8EE05" w14:textId="77777777" w:rsidR="00F23B90" w:rsidRDefault="00F23B90" w:rsidP="000E5536">
      <w:pPr>
        <w:pStyle w:val="Heading5"/>
      </w:pPr>
      <w:r w:rsidRPr="00BC1262">
        <w:t>ISO 3166-1</w:t>
      </w:r>
      <w:r>
        <w:t xml:space="preserve"> Country Codes</w:t>
      </w:r>
    </w:p>
    <w:p w14:paraId="4D303C16" w14:textId="77777777" w:rsidR="00F23B90" w:rsidRDefault="00F23B90" w:rsidP="008B6883">
      <w:pPr>
        <w:pStyle w:val="BodyText2"/>
      </w:pPr>
      <w:r>
        <w:t xml:space="preserve">We need a list of country codes but you have to pay to get the official one from ISO, so copied an HTML table from </w:t>
      </w:r>
      <w:hyperlink r:id="rId137"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4E7E0503" w14:textId="77777777" w:rsidR="00F23B90" w:rsidRDefault="00F23B90" w:rsidP="000E5536">
      <w:pPr>
        <w:pStyle w:val="Heading5"/>
      </w:pPr>
      <w:bookmarkStart w:id="20" w:name="_Ref330448025"/>
      <w:r>
        <w:t>Cross-checking GAUL</w:t>
      </w:r>
      <w:bookmarkEnd w:id="20"/>
    </w:p>
    <w:p w14:paraId="539328F1" w14:textId="77777777" w:rsidR="00F23B90" w:rsidRDefault="00F23B90" w:rsidP="008B6883">
      <w:pPr>
        <w:pStyle w:val="BodyText2"/>
      </w:pPr>
      <w:r>
        <w:t>These are not present in GAUL:</w:t>
      </w:r>
    </w:p>
    <w:p w14:paraId="4F96921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1F05DD97" w14:textId="77777777" w:rsidTr="0056240B">
        <w:tc>
          <w:tcPr>
            <w:tcW w:w="0" w:type="auto"/>
          </w:tcPr>
          <w:p w14:paraId="5E7090AB" w14:textId="77777777" w:rsidR="00F23B90" w:rsidRPr="00A022B2" w:rsidRDefault="00F23B90" w:rsidP="008B6883">
            <w:pPr>
              <w:pStyle w:val="BodyText2"/>
              <w:rPr>
                <w:lang w:eastAsia="en-GB"/>
              </w:rPr>
            </w:pPr>
            <w:r>
              <w:rPr>
                <w:lang w:eastAsia="en-GB"/>
              </w:rPr>
              <w:t>ISO3</w:t>
            </w:r>
          </w:p>
        </w:tc>
        <w:tc>
          <w:tcPr>
            <w:tcW w:w="0" w:type="auto"/>
          </w:tcPr>
          <w:p w14:paraId="1F6ACF0F" w14:textId="77777777" w:rsidR="00F23B90" w:rsidRPr="00A022B2" w:rsidRDefault="00F23B90" w:rsidP="008B6883">
            <w:pPr>
              <w:pStyle w:val="BodyText2"/>
              <w:rPr>
                <w:lang w:eastAsia="en-GB"/>
              </w:rPr>
            </w:pPr>
            <w:r>
              <w:rPr>
                <w:lang w:eastAsia="en-GB"/>
              </w:rPr>
              <w:t>Name</w:t>
            </w:r>
          </w:p>
        </w:tc>
        <w:tc>
          <w:tcPr>
            <w:tcW w:w="0" w:type="auto"/>
          </w:tcPr>
          <w:p w14:paraId="5F962B3E" w14:textId="77777777" w:rsidR="00F23B90" w:rsidRPr="00A022B2" w:rsidRDefault="00F23B90" w:rsidP="008B6883">
            <w:pPr>
              <w:pStyle w:val="BodyText2"/>
              <w:rPr>
                <w:lang w:eastAsia="en-GB"/>
              </w:rPr>
            </w:pPr>
            <w:r>
              <w:rPr>
                <w:lang w:eastAsia="en-GB"/>
              </w:rPr>
              <w:t>Action</w:t>
            </w:r>
          </w:p>
        </w:tc>
      </w:tr>
      <w:tr w:rsidR="00F23B90" w:rsidRPr="00A022B2" w14:paraId="27A9ABC6" w14:textId="77777777" w:rsidTr="0056240B">
        <w:tc>
          <w:tcPr>
            <w:tcW w:w="0" w:type="auto"/>
          </w:tcPr>
          <w:p w14:paraId="3F12AB31" w14:textId="77777777" w:rsidR="00F23B90" w:rsidRPr="00A022B2" w:rsidRDefault="00F23B90" w:rsidP="008B6883">
            <w:pPr>
              <w:pStyle w:val="BodyText2"/>
              <w:rPr>
                <w:lang w:eastAsia="en-GB"/>
              </w:rPr>
            </w:pPr>
            <w:r>
              <w:rPr>
                <w:lang w:eastAsia="en-GB"/>
              </w:rPr>
              <w:t>ALA</w:t>
            </w:r>
          </w:p>
        </w:tc>
        <w:tc>
          <w:tcPr>
            <w:tcW w:w="0" w:type="auto"/>
            <w:hideMark/>
          </w:tcPr>
          <w:p w14:paraId="4A3E5FA0" w14:textId="77777777" w:rsidR="00F23B90" w:rsidRPr="00A022B2" w:rsidRDefault="00F23B90" w:rsidP="008B6883">
            <w:pPr>
              <w:pStyle w:val="BodyText2"/>
              <w:rPr>
                <w:lang w:eastAsia="en-GB"/>
              </w:rPr>
            </w:pPr>
            <w:r w:rsidRPr="00A022B2">
              <w:rPr>
                <w:lang w:eastAsia="en-GB"/>
              </w:rPr>
              <w:t>Åland Islands</w:t>
            </w:r>
          </w:p>
        </w:tc>
        <w:tc>
          <w:tcPr>
            <w:tcW w:w="0" w:type="auto"/>
          </w:tcPr>
          <w:p w14:paraId="55E75B62"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4AD84727" w14:textId="77777777" w:rsidTr="0056240B">
        <w:tc>
          <w:tcPr>
            <w:tcW w:w="0" w:type="auto"/>
          </w:tcPr>
          <w:p w14:paraId="332F975C" w14:textId="77777777" w:rsidR="00F23B90" w:rsidRPr="00A022B2" w:rsidRDefault="00F23B90" w:rsidP="008B6883">
            <w:pPr>
              <w:pStyle w:val="BodyText2"/>
              <w:rPr>
                <w:lang w:eastAsia="en-GB"/>
              </w:rPr>
            </w:pPr>
            <w:r>
              <w:rPr>
                <w:lang w:eastAsia="en-GB"/>
              </w:rPr>
              <w:t>BES</w:t>
            </w:r>
          </w:p>
        </w:tc>
        <w:tc>
          <w:tcPr>
            <w:tcW w:w="0" w:type="auto"/>
            <w:hideMark/>
          </w:tcPr>
          <w:p w14:paraId="43CE6263"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FA1521F"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43B9355" w14:textId="77777777" w:rsidTr="0056240B">
        <w:tc>
          <w:tcPr>
            <w:tcW w:w="0" w:type="auto"/>
          </w:tcPr>
          <w:p w14:paraId="662E7F7A" w14:textId="77777777" w:rsidR="00F23B90" w:rsidRPr="00A022B2" w:rsidRDefault="00F23B90" w:rsidP="008B6883">
            <w:pPr>
              <w:pStyle w:val="BodyText2"/>
              <w:rPr>
                <w:lang w:eastAsia="en-GB"/>
              </w:rPr>
            </w:pPr>
            <w:r>
              <w:rPr>
                <w:lang w:eastAsia="en-GB"/>
              </w:rPr>
              <w:t>CUW</w:t>
            </w:r>
          </w:p>
        </w:tc>
        <w:tc>
          <w:tcPr>
            <w:tcW w:w="0" w:type="auto"/>
            <w:hideMark/>
          </w:tcPr>
          <w:p w14:paraId="20DD6322" w14:textId="77777777" w:rsidR="00F23B90" w:rsidRPr="00A022B2" w:rsidRDefault="00F23B90" w:rsidP="008B6883">
            <w:pPr>
              <w:pStyle w:val="BodyText2"/>
              <w:rPr>
                <w:lang w:eastAsia="en-GB"/>
              </w:rPr>
            </w:pPr>
            <w:r w:rsidRPr="00A022B2">
              <w:rPr>
                <w:lang w:eastAsia="en-GB"/>
              </w:rPr>
              <w:t>Curaçao</w:t>
            </w:r>
          </w:p>
        </w:tc>
        <w:tc>
          <w:tcPr>
            <w:tcW w:w="0" w:type="auto"/>
          </w:tcPr>
          <w:p w14:paraId="6830D3D5"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145C36E8" w14:textId="77777777" w:rsidTr="0056240B">
        <w:tc>
          <w:tcPr>
            <w:tcW w:w="0" w:type="auto"/>
          </w:tcPr>
          <w:p w14:paraId="6C8FEE81" w14:textId="77777777" w:rsidR="00F23B90" w:rsidRPr="00A022B2" w:rsidRDefault="00F23B90" w:rsidP="008B6883">
            <w:pPr>
              <w:pStyle w:val="BodyText2"/>
              <w:rPr>
                <w:lang w:eastAsia="en-GB"/>
              </w:rPr>
            </w:pPr>
            <w:r>
              <w:rPr>
                <w:lang w:eastAsia="en-GB"/>
              </w:rPr>
              <w:t>PSE</w:t>
            </w:r>
          </w:p>
        </w:tc>
        <w:tc>
          <w:tcPr>
            <w:tcW w:w="0" w:type="auto"/>
            <w:hideMark/>
          </w:tcPr>
          <w:p w14:paraId="68BDC7C4"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3A5A29D"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803E904" w14:textId="77777777" w:rsidTr="0056240B">
        <w:tc>
          <w:tcPr>
            <w:tcW w:w="0" w:type="auto"/>
          </w:tcPr>
          <w:p w14:paraId="30B31BE7" w14:textId="77777777" w:rsidR="00F23B90" w:rsidRPr="00A022B2" w:rsidRDefault="00F23B90" w:rsidP="008B6883">
            <w:pPr>
              <w:pStyle w:val="BodyText2"/>
              <w:rPr>
                <w:lang w:eastAsia="en-GB"/>
              </w:rPr>
            </w:pPr>
            <w:r>
              <w:rPr>
                <w:lang w:eastAsia="en-GB"/>
              </w:rPr>
              <w:t>BLM</w:t>
            </w:r>
          </w:p>
        </w:tc>
        <w:tc>
          <w:tcPr>
            <w:tcW w:w="0" w:type="auto"/>
            <w:hideMark/>
          </w:tcPr>
          <w:p w14:paraId="62423A8B" w14:textId="77777777" w:rsidR="00F23B90" w:rsidRPr="00A022B2" w:rsidRDefault="00F23B90" w:rsidP="008B6883">
            <w:pPr>
              <w:pStyle w:val="BodyText2"/>
              <w:rPr>
                <w:lang w:eastAsia="en-GB"/>
              </w:rPr>
            </w:pPr>
            <w:r w:rsidRPr="00A022B2">
              <w:rPr>
                <w:lang w:eastAsia="en-GB"/>
              </w:rPr>
              <w:t>Saint Barthélemy</w:t>
            </w:r>
          </w:p>
        </w:tc>
        <w:tc>
          <w:tcPr>
            <w:tcW w:w="0" w:type="auto"/>
          </w:tcPr>
          <w:p w14:paraId="21CCC73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A5D3804" w14:textId="77777777" w:rsidTr="0056240B">
        <w:tc>
          <w:tcPr>
            <w:tcW w:w="0" w:type="auto"/>
          </w:tcPr>
          <w:p w14:paraId="590F1C56" w14:textId="77777777" w:rsidR="00F23B90" w:rsidRPr="00A022B2" w:rsidRDefault="00F23B90" w:rsidP="008B6883">
            <w:pPr>
              <w:pStyle w:val="BodyText2"/>
              <w:rPr>
                <w:lang w:eastAsia="en-GB"/>
              </w:rPr>
            </w:pPr>
            <w:r>
              <w:rPr>
                <w:lang w:eastAsia="en-GB"/>
              </w:rPr>
              <w:t>MAF</w:t>
            </w:r>
          </w:p>
        </w:tc>
        <w:tc>
          <w:tcPr>
            <w:tcW w:w="0" w:type="auto"/>
            <w:hideMark/>
          </w:tcPr>
          <w:p w14:paraId="33BEFFEF"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416D54D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4E7ACA68" w14:textId="77777777" w:rsidTr="0056240B">
        <w:tc>
          <w:tcPr>
            <w:tcW w:w="0" w:type="auto"/>
          </w:tcPr>
          <w:p w14:paraId="053ABEDC" w14:textId="77777777" w:rsidR="00F23B90" w:rsidRPr="00A022B2" w:rsidRDefault="00F23B90" w:rsidP="008B6883">
            <w:pPr>
              <w:pStyle w:val="BodyText2"/>
              <w:rPr>
                <w:lang w:eastAsia="en-GB"/>
              </w:rPr>
            </w:pPr>
            <w:r>
              <w:rPr>
                <w:lang w:eastAsia="en-GB"/>
              </w:rPr>
              <w:t>SXM</w:t>
            </w:r>
          </w:p>
        </w:tc>
        <w:tc>
          <w:tcPr>
            <w:tcW w:w="0" w:type="auto"/>
            <w:hideMark/>
          </w:tcPr>
          <w:p w14:paraId="39B8A363"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7B60DFE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6F6D7EBA" w14:textId="77777777" w:rsidTr="0056240B">
        <w:tc>
          <w:tcPr>
            <w:tcW w:w="0" w:type="auto"/>
          </w:tcPr>
          <w:p w14:paraId="57B3CCD3" w14:textId="77777777" w:rsidR="00F23B90" w:rsidRPr="00A022B2" w:rsidRDefault="00F23B90" w:rsidP="008B6883">
            <w:pPr>
              <w:pStyle w:val="BodyText2"/>
              <w:rPr>
                <w:lang w:eastAsia="en-GB"/>
              </w:rPr>
            </w:pPr>
            <w:r>
              <w:rPr>
                <w:lang w:eastAsia="en-GB"/>
              </w:rPr>
              <w:t>SSD</w:t>
            </w:r>
          </w:p>
        </w:tc>
        <w:tc>
          <w:tcPr>
            <w:tcW w:w="0" w:type="auto"/>
            <w:hideMark/>
          </w:tcPr>
          <w:p w14:paraId="27C59AB6" w14:textId="77777777" w:rsidR="00F23B90" w:rsidRPr="00A022B2" w:rsidRDefault="00F23B90" w:rsidP="008B6883">
            <w:pPr>
              <w:pStyle w:val="BodyText2"/>
              <w:rPr>
                <w:lang w:eastAsia="en-GB"/>
              </w:rPr>
            </w:pPr>
            <w:r w:rsidRPr="00A022B2">
              <w:rPr>
                <w:lang w:eastAsia="en-GB"/>
              </w:rPr>
              <w:t>South Sudan</w:t>
            </w:r>
          </w:p>
        </w:tc>
        <w:tc>
          <w:tcPr>
            <w:tcW w:w="0" w:type="auto"/>
          </w:tcPr>
          <w:p w14:paraId="62CD0CB6"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38" w:anchor="/Splitting_a_polygon_by_an_overlapping_feature/001t00000037000000/" w:history="1">
              <w:r w:rsidRPr="000E6B10">
                <w:rPr>
                  <w:rStyle w:val="Hyperlink"/>
                  <w:rFonts w:eastAsia="Times New Roman"/>
                  <w:lang w:eastAsia="en-GB"/>
                </w:rPr>
                <w:t>here</w:t>
              </w:r>
            </w:hyperlink>
          </w:p>
        </w:tc>
      </w:tr>
      <w:tr w:rsidR="00F23B90" w:rsidRPr="00A022B2" w14:paraId="7A3B9F42" w14:textId="77777777" w:rsidTr="0056240B">
        <w:tc>
          <w:tcPr>
            <w:tcW w:w="0" w:type="auto"/>
          </w:tcPr>
          <w:p w14:paraId="56A392E4" w14:textId="77777777" w:rsidR="00F23B90" w:rsidRPr="00A022B2" w:rsidRDefault="00F23B90" w:rsidP="008B6883">
            <w:pPr>
              <w:pStyle w:val="BodyText2"/>
              <w:rPr>
                <w:lang w:eastAsia="en-GB"/>
              </w:rPr>
            </w:pPr>
            <w:r>
              <w:rPr>
                <w:lang w:eastAsia="en-GB"/>
              </w:rPr>
              <w:t>TWN</w:t>
            </w:r>
          </w:p>
        </w:tc>
        <w:tc>
          <w:tcPr>
            <w:tcW w:w="0" w:type="auto"/>
            <w:hideMark/>
          </w:tcPr>
          <w:p w14:paraId="5C470F44"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2D2186C3" w14:textId="77777777" w:rsidR="00F23B90" w:rsidRPr="00A022B2" w:rsidRDefault="00F23B90" w:rsidP="008B6883">
            <w:pPr>
              <w:pStyle w:val="BodyText2"/>
              <w:rPr>
                <w:lang w:eastAsia="en-GB"/>
              </w:rPr>
            </w:pPr>
            <w:r>
              <w:rPr>
                <w:lang w:eastAsia="en-GB"/>
              </w:rPr>
              <w:t>Split China</w:t>
            </w:r>
          </w:p>
        </w:tc>
      </w:tr>
    </w:tbl>
    <w:p w14:paraId="5C599E90" w14:textId="77777777" w:rsidR="00F23B90" w:rsidRDefault="00F23B90" w:rsidP="008B6883">
      <w:pPr>
        <w:pStyle w:val="BodyText2"/>
      </w:pPr>
    </w:p>
    <w:p w14:paraId="7524D041" w14:textId="77777777" w:rsidR="00F23B90" w:rsidRPr="00B9514F" w:rsidRDefault="00F23B90" w:rsidP="008B6883">
      <w:pPr>
        <w:pStyle w:val="BodyText2"/>
      </w:pPr>
      <w:r>
        <w:t xml:space="preserve">Also </w:t>
      </w:r>
      <w:r w:rsidRPr="00E1209A">
        <w:t>Cocos (Keeling) Islands</w:t>
      </w:r>
      <w:r>
        <w:t xml:space="preserve"> (CCK) is coded as Australia (AUS).</w:t>
      </w:r>
    </w:p>
    <w:p w14:paraId="20563491"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262B6855" w14:textId="77777777" w:rsidR="00F23B90" w:rsidRDefault="00F23B90" w:rsidP="008B550B">
      <w:pPr>
        <w:pStyle w:val="Code"/>
      </w:pPr>
      <w:r w:rsidRPr="00EB36FE">
        <w:t>rows = arcpy.SearchCursor("Malaysia_GAUL_EEZ_Intersection")</w:t>
      </w:r>
    </w:p>
    <w:p w14:paraId="6A4E4D8F" w14:textId="77777777" w:rsidR="00F23B90" w:rsidRDefault="00F23B90" w:rsidP="008B550B">
      <w:pPr>
        <w:pStyle w:val="Code"/>
      </w:pPr>
      <w:r>
        <w:t>for row in rows:</w:t>
      </w:r>
    </w:p>
    <w:p w14:paraId="59024821" w14:textId="77777777" w:rsidR="00F23B90" w:rsidRDefault="00F23B90" w:rsidP="008B550B">
      <w:pPr>
        <w:pStyle w:val="Code"/>
      </w:pPr>
      <w:r>
        <w:t>&lt;bla&gt;</w:t>
      </w:r>
    </w:p>
    <w:p w14:paraId="47960A61" w14:textId="77777777" w:rsidR="00F23B90" w:rsidRDefault="00F23B90" w:rsidP="008B550B">
      <w:pPr>
        <w:pStyle w:val="Code"/>
      </w:pPr>
      <w:r>
        <w:t>geom = row.getValue(“SHAPE”)</w:t>
      </w:r>
    </w:p>
    <w:p w14:paraId="621916C2" w14:textId="77777777" w:rsidR="00F23B90" w:rsidRPr="00087AA9" w:rsidRDefault="00F23B90" w:rsidP="008B550B">
      <w:pPr>
        <w:pStyle w:val="Code"/>
      </w:pPr>
      <w:r w:rsidRPr="00087AA9">
        <w:t>&gt;&gt;&gt; geom.getPart(0).count</w:t>
      </w:r>
    </w:p>
    <w:p w14:paraId="778B036A" w14:textId="77777777" w:rsidR="00F23B90" w:rsidRPr="00087AA9" w:rsidRDefault="00F23B90" w:rsidP="008B550B">
      <w:pPr>
        <w:pStyle w:val="Code"/>
      </w:pPr>
      <w:r w:rsidRPr="00087AA9">
        <w:t>9</w:t>
      </w:r>
    </w:p>
    <w:p w14:paraId="2B0EEBC6" w14:textId="77777777" w:rsidR="00F23B90" w:rsidRPr="00087AA9" w:rsidRDefault="00F23B90" w:rsidP="008B550B">
      <w:pPr>
        <w:pStyle w:val="Code"/>
      </w:pPr>
      <w:r w:rsidRPr="00087AA9">
        <w:t>&gt;&gt;&gt; geom.getPart(1).count</w:t>
      </w:r>
    </w:p>
    <w:p w14:paraId="7677E4EA" w14:textId="77777777" w:rsidR="00F23B90" w:rsidRPr="00087AA9" w:rsidRDefault="00F23B90" w:rsidP="008B550B">
      <w:pPr>
        <w:pStyle w:val="Code"/>
      </w:pPr>
      <w:r w:rsidRPr="00087AA9">
        <w:t>13247</w:t>
      </w:r>
    </w:p>
    <w:p w14:paraId="7095EAFA" w14:textId="77777777" w:rsidR="00F23B90" w:rsidRPr="00087AA9" w:rsidRDefault="00F23B90" w:rsidP="008B550B">
      <w:pPr>
        <w:pStyle w:val="Code"/>
      </w:pPr>
      <w:r w:rsidRPr="00087AA9">
        <w:t>&gt;&gt;&gt; geom.getPart(2).count</w:t>
      </w:r>
    </w:p>
    <w:p w14:paraId="42647055" w14:textId="77777777" w:rsidR="00F23B90" w:rsidRDefault="00F23B90" w:rsidP="008B550B">
      <w:pPr>
        <w:pStyle w:val="Code"/>
      </w:pPr>
      <w:r w:rsidRPr="00087AA9">
        <w:t>26772</w:t>
      </w:r>
    </w:p>
    <w:p w14:paraId="22363BEE" w14:textId="77777777" w:rsidR="00F23B90" w:rsidRDefault="00F23B90" w:rsidP="008B550B">
      <w:pPr>
        <w:pStyle w:val="Code"/>
      </w:pPr>
      <w:r>
        <w:t>&gt;&gt;&gt; geom.pointCount</w:t>
      </w:r>
    </w:p>
    <w:p w14:paraId="15A5E524" w14:textId="77777777" w:rsidR="00F23B90" w:rsidRPr="00087AA9" w:rsidRDefault="00F23B90" w:rsidP="008B550B">
      <w:pPr>
        <w:pStyle w:val="Code"/>
      </w:pPr>
      <w:r>
        <w:t>38195</w:t>
      </w:r>
    </w:p>
    <w:p w14:paraId="18545B17"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9" w:history="1">
        <w:r w:rsidRPr="001F051F">
          <w:rPr>
            <w:rStyle w:val="Hyperlink"/>
          </w:rPr>
          <w:t>here</w:t>
        </w:r>
      </w:hyperlink>
      <w:r>
        <w:t xml:space="preserve"> and </w:t>
      </w:r>
      <w:hyperlink r:id="rId140" w:history="1">
        <w:r w:rsidRPr="001F051F">
          <w:rPr>
            <w:rStyle w:val="Hyperlink"/>
          </w:rPr>
          <w:t>here</w:t>
        </w:r>
      </w:hyperlink>
      <w:r>
        <w:t xml:space="preserve">). Found a fill donut tool!!! </w:t>
      </w:r>
      <w:hyperlink r:id="rId141" w:history="1">
        <w:r w:rsidRPr="00CB14F7">
          <w:rPr>
            <w:rStyle w:val="Hyperlink"/>
          </w:rPr>
          <w:t>Here</w:t>
        </w:r>
      </w:hyperlink>
      <w:r>
        <w:t>. It works great – just a few final changes to do:</w:t>
      </w:r>
    </w:p>
    <w:p w14:paraId="77373FFE" w14:textId="77777777" w:rsidR="00F23B90" w:rsidRDefault="00F23B90" w:rsidP="008B6883">
      <w:pPr>
        <w:pStyle w:val="BodyText2"/>
      </w:pPr>
      <w:r>
        <w:rPr>
          <w:noProof/>
          <w:lang w:bidi="ar-SA"/>
        </w:rPr>
        <w:lastRenderedPageBreak/>
        <w:drawing>
          <wp:inline distT="0" distB="0" distL="0" distR="0" wp14:anchorId="598C813B" wp14:editId="7E469876">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7553D383" wp14:editId="2BE6311E">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1D9EEDC9"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7514EAE5" w14:textId="77777777" w:rsidR="00F23B90" w:rsidRDefault="00F23B90" w:rsidP="005E663B">
      <w:pPr>
        <w:pStyle w:val="ListNumber"/>
      </w:pPr>
      <w:r>
        <w:t>EEZ boundaries dissolved in the sovereign field</w:t>
      </w:r>
    </w:p>
    <w:p w14:paraId="3E8439D8" w14:textId="77777777" w:rsidR="00F23B90" w:rsidRDefault="00F23B90" w:rsidP="005E663B">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60"/>
        <w:gridCol w:w="6916"/>
      </w:tblGrid>
      <w:tr w:rsidR="00F23B90" w:rsidRPr="00FA670C" w14:paraId="600EC35C" w14:textId="77777777" w:rsidTr="0056240B">
        <w:tc>
          <w:tcPr>
            <w:tcW w:w="2660" w:type="dxa"/>
          </w:tcPr>
          <w:p w14:paraId="71ABE79C" w14:textId="77777777" w:rsidR="00F23B90" w:rsidRPr="00FA670C" w:rsidRDefault="00F23B90" w:rsidP="000E5536">
            <w:pPr>
              <w:pStyle w:val="BodyText"/>
            </w:pPr>
            <w:r w:rsidRPr="00FA670C">
              <w:t>Sovereign</w:t>
            </w:r>
          </w:p>
        </w:tc>
        <w:tc>
          <w:tcPr>
            <w:tcW w:w="6916" w:type="dxa"/>
          </w:tcPr>
          <w:p w14:paraId="6AE14B33" w14:textId="77777777" w:rsidR="00F23B90" w:rsidRPr="00FA670C" w:rsidRDefault="00F23B90" w:rsidP="000E5536">
            <w:pPr>
              <w:pStyle w:val="BodyText"/>
            </w:pPr>
            <w:r w:rsidRPr="00FA670C">
              <w:t>Issue</w:t>
            </w:r>
          </w:p>
        </w:tc>
      </w:tr>
      <w:tr w:rsidR="00F23B90" w:rsidRPr="00FA670C" w14:paraId="2D01D88D" w14:textId="77777777" w:rsidTr="0056240B">
        <w:tc>
          <w:tcPr>
            <w:tcW w:w="2660" w:type="dxa"/>
          </w:tcPr>
          <w:p w14:paraId="3169868D" w14:textId="77777777" w:rsidR="00F23B90" w:rsidRPr="00FA670C" w:rsidRDefault="00F23B90" w:rsidP="000E5536">
            <w:pPr>
              <w:pStyle w:val="BodyText"/>
            </w:pPr>
            <w:r w:rsidRPr="00FA670C">
              <w:t>Australia - Papua New Guinea</w:t>
            </w:r>
          </w:p>
        </w:tc>
        <w:tc>
          <w:tcPr>
            <w:tcW w:w="6916" w:type="dxa"/>
          </w:tcPr>
          <w:p w14:paraId="385B98CE" w14:textId="77777777" w:rsidR="00F23B90" w:rsidRPr="00FA670C" w:rsidRDefault="00F23B90" w:rsidP="000E5536">
            <w:pPr>
              <w:pStyle w:val="BodyText"/>
            </w:pPr>
            <w:r w:rsidRPr="00FA670C">
              <w:t>Protected Zone established under the Torres Strait Treaty. Leave as NULL</w:t>
            </w:r>
          </w:p>
        </w:tc>
      </w:tr>
      <w:tr w:rsidR="00F23B90" w:rsidRPr="00FA670C" w14:paraId="0FD835B1" w14:textId="77777777" w:rsidTr="0056240B">
        <w:tc>
          <w:tcPr>
            <w:tcW w:w="2660" w:type="dxa"/>
          </w:tcPr>
          <w:p w14:paraId="3ADD582A" w14:textId="77777777" w:rsidR="00F23B90" w:rsidRPr="00FA670C" w:rsidRDefault="00F23B90" w:rsidP="000E5536">
            <w:pPr>
              <w:pStyle w:val="BodyText"/>
            </w:pPr>
            <w:r w:rsidRPr="00FA670C">
              <w:t>Disputed</w:t>
            </w:r>
          </w:p>
        </w:tc>
        <w:tc>
          <w:tcPr>
            <w:tcW w:w="6916" w:type="dxa"/>
          </w:tcPr>
          <w:p w14:paraId="588C0CE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3A576768" w14:textId="77777777" w:rsidTr="0056240B">
        <w:tc>
          <w:tcPr>
            <w:tcW w:w="2660" w:type="dxa"/>
          </w:tcPr>
          <w:p w14:paraId="7490821E" w14:textId="77777777" w:rsidR="00F23B90" w:rsidRPr="00FA670C" w:rsidRDefault="00F23B90" w:rsidP="000E5536">
            <w:pPr>
              <w:pStyle w:val="BodyText"/>
            </w:pPr>
            <w:r w:rsidRPr="00FA670C">
              <w:t>Joint Development</w:t>
            </w:r>
          </w:p>
        </w:tc>
        <w:tc>
          <w:tcPr>
            <w:tcW w:w="6916" w:type="dxa"/>
          </w:tcPr>
          <w:p w14:paraId="66DCA94A" w14:textId="77777777" w:rsidR="00F23B90" w:rsidRPr="00FA670C" w:rsidRDefault="00F23B90" w:rsidP="000E5536">
            <w:pPr>
              <w:pStyle w:val="BodyText"/>
            </w:pPr>
            <w:r w:rsidRPr="00FA670C">
              <w:t>Joint Development Area Australia - East Timor. Leave as NULL</w:t>
            </w:r>
          </w:p>
        </w:tc>
      </w:tr>
      <w:tr w:rsidR="00F23B90" w:rsidRPr="00FA670C" w14:paraId="12AF6012" w14:textId="77777777" w:rsidTr="0056240B">
        <w:tc>
          <w:tcPr>
            <w:tcW w:w="2660" w:type="dxa"/>
          </w:tcPr>
          <w:p w14:paraId="4626CD5C" w14:textId="77777777" w:rsidR="00F23B90" w:rsidRPr="00FA670C" w:rsidRDefault="00F23B90" w:rsidP="000E5536">
            <w:pPr>
              <w:pStyle w:val="BodyText"/>
            </w:pPr>
            <w:r w:rsidRPr="00FA670C">
              <w:t>Joint Regime</w:t>
            </w:r>
          </w:p>
        </w:tc>
        <w:tc>
          <w:tcPr>
            <w:tcW w:w="6916" w:type="dxa"/>
          </w:tcPr>
          <w:p w14:paraId="59A10E53" w14:textId="77777777" w:rsidR="00F23B90" w:rsidRPr="00FA670C" w:rsidRDefault="00F23B90" w:rsidP="000E5536">
            <w:pPr>
              <w:pStyle w:val="BodyText"/>
            </w:pPr>
            <w:r w:rsidRPr="00FA670C">
              <w:t>Nigeria - Sao Tome and Principe Joint; Joint Japan – Korea. Leave as NULL</w:t>
            </w:r>
          </w:p>
        </w:tc>
      </w:tr>
      <w:tr w:rsidR="00F23B90" w:rsidRPr="00FA670C" w14:paraId="403EDBEA" w14:textId="77777777" w:rsidTr="0056240B">
        <w:tc>
          <w:tcPr>
            <w:tcW w:w="2660" w:type="dxa"/>
          </w:tcPr>
          <w:p w14:paraId="6D0544D0" w14:textId="77777777" w:rsidR="00F23B90" w:rsidRPr="00FA670C" w:rsidRDefault="00F23B90" w:rsidP="000E5536">
            <w:pPr>
              <w:pStyle w:val="BodyText"/>
            </w:pPr>
            <w:r w:rsidRPr="00FA670C">
              <w:t>Jordan</w:t>
            </w:r>
          </w:p>
        </w:tc>
        <w:tc>
          <w:tcPr>
            <w:tcW w:w="6916" w:type="dxa"/>
          </w:tcPr>
          <w:p w14:paraId="7E2DDB31" w14:textId="77777777" w:rsidR="00F23B90" w:rsidRPr="00FA670C" w:rsidRDefault="00F23B90" w:rsidP="000E5536">
            <w:pPr>
              <w:pStyle w:val="BodyText"/>
            </w:pPr>
            <w:r w:rsidRPr="00FA670C">
              <w:t>Data issue – no ISO3 code for Jordan in EEZ dataset – coded as JOR</w:t>
            </w:r>
          </w:p>
        </w:tc>
      </w:tr>
      <w:tr w:rsidR="00F23B90" w:rsidRPr="00FA670C" w14:paraId="33DB9281" w14:textId="77777777" w:rsidTr="0056240B">
        <w:tc>
          <w:tcPr>
            <w:tcW w:w="2660" w:type="dxa"/>
          </w:tcPr>
          <w:p w14:paraId="46877640" w14:textId="77777777" w:rsidR="00F23B90" w:rsidRPr="00FA670C" w:rsidRDefault="00F23B90" w:rsidP="000E5536">
            <w:pPr>
              <w:pStyle w:val="BodyText"/>
            </w:pPr>
            <w:r w:rsidRPr="00FA670C">
              <w:t>Serbia-Montenegro</w:t>
            </w:r>
          </w:p>
        </w:tc>
        <w:tc>
          <w:tcPr>
            <w:tcW w:w="6916" w:type="dxa"/>
          </w:tcPr>
          <w:p w14:paraId="55D051B6"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7D949363" w14:textId="77777777" w:rsidTr="0056240B">
        <w:tc>
          <w:tcPr>
            <w:tcW w:w="2660" w:type="dxa"/>
          </w:tcPr>
          <w:p w14:paraId="09901B1C" w14:textId="77777777" w:rsidR="00F23B90" w:rsidRPr="00FA670C" w:rsidRDefault="00F23B90" w:rsidP="000E5536">
            <w:pPr>
              <w:pStyle w:val="BodyText"/>
            </w:pPr>
            <w:r w:rsidRPr="00FA670C">
              <w:t>Taiwan</w:t>
            </w:r>
          </w:p>
        </w:tc>
        <w:tc>
          <w:tcPr>
            <w:tcW w:w="6916" w:type="dxa"/>
          </w:tcPr>
          <w:p w14:paraId="786CB625" w14:textId="77777777" w:rsidR="00F23B90" w:rsidRPr="00FA670C" w:rsidRDefault="00F23B90" w:rsidP="000E5536">
            <w:pPr>
              <w:pStyle w:val="BodyText"/>
            </w:pPr>
            <w:r w:rsidRPr="00FA670C">
              <w:t>The ISO3 code is TWN but in GAUL it is CHN (China). Changed to CHN</w:t>
            </w:r>
          </w:p>
        </w:tc>
      </w:tr>
    </w:tbl>
    <w:p w14:paraId="47E7372C" w14:textId="77777777" w:rsidR="00F23B90" w:rsidRDefault="00F23B90" w:rsidP="005E663B">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3A595F1C" w14:textId="77777777" w:rsidTr="0056240B">
        <w:trPr>
          <w:jc w:val="center"/>
        </w:trPr>
        <w:tc>
          <w:tcPr>
            <w:tcW w:w="3738" w:type="dxa"/>
          </w:tcPr>
          <w:p w14:paraId="0C3C76B8" w14:textId="77777777" w:rsidR="00F23B90" w:rsidRPr="00FA670C" w:rsidRDefault="00F23B90" w:rsidP="000E5536">
            <w:pPr>
              <w:pStyle w:val="BodyText"/>
            </w:pPr>
            <w:r w:rsidRPr="00FA670C">
              <w:t>GAUL admin0 name</w:t>
            </w:r>
          </w:p>
        </w:tc>
        <w:tc>
          <w:tcPr>
            <w:tcW w:w="1473" w:type="dxa"/>
          </w:tcPr>
          <w:p w14:paraId="06A31B42" w14:textId="77777777" w:rsidR="00F23B90" w:rsidRPr="00FA670C" w:rsidRDefault="00F23B90" w:rsidP="000E5536">
            <w:pPr>
              <w:pStyle w:val="BodyText"/>
            </w:pPr>
            <w:r>
              <w:t>Sovereign ISO3</w:t>
            </w:r>
          </w:p>
        </w:tc>
      </w:tr>
      <w:tr w:rsidR="00F23B90" w:rsidRPr="00FA670C" w14:paraId="705C27FE" w14:textId="77777777" w:rsidTr="0056240B">
        <w:trPr>
          <w:jc w:val="center"/>
        </w:trPr>
        <w:tc>
          <w:tcPr>
            <w:tcW w:w="3738" w:type="dxa"/>
          </w:tcPr>
          <w:p w14:paraId="11A28E7D" w14:textId="77777777" w:rsidR="00F23B90" w:rsidRDefault="00F23B90" w:rsidP="000E5536">
            <w:pPr>
              <w:pStyle w:val="BodyText"/>
            </w:pPr>
            <w:r>
              <w:t>American Samoa</w:t>
            </w:r>
          </w:p>
        </w:tc>
        <w:tc>
          <w:tcPr>
            <w:tcW w:w="1473" w:type="dxa"/>
          </w:tcPr>
          <w:p w14:paraId="244118AB" w14:textId="77777777" w:rsidR="00F23B90" w:rsidRDefault="00F23B90" w:rsidP="000E5536">
            <w:pPr>
              <w:pStyle w:val="BodyText"/>
            </w:pPr>
            <w:r>
              <w:t>USA</w:t>
            </w:r>
          </w:p>
        </w:tc>
      </w:tr>
      <w:tr w:rsidR="00F23B90" w:rsidRPr="00FA670C" w14:paraId="0E219A50" w14:textId="77777777" w:rsidTr="0056240B">
        <w:trPr>
          <w:jc w:val="center"/>
        </w:trPr>
        <w:tc>
          <w:tcPr>
            <w:tcW w:w="3738" w:type="dxa"/>
          </w:tcPr>
          <w:p w14:paraId="1A772D3E" w14:textId="77777777" w:rsidR="00F23B90" w:rsidRPr="00FA670C" w:rsidRDefault="00F23B90" w:rsidP="000E5536">
            <w:pPr>
              <w:pStyle w:val="BodyText"/>
            </w:pPr>
            <w:r>
              <w:t>Anguila</w:t>
            </w:r>
          </w:p>
        </w:tc>
        <w:tc>
          <w:tcPr>
            <w:tcW w:w="1473" w:type="dxa"/>
          </w:tcPr>
          <w:p w14:paraId="690F61A3" w14:textId="77777777" w:rsidR="00F23B90" w:rsidRPr="00FA670C" w:rsidRDefault="00F23B90" w:rsidP="000E5536">
            <w:pPr>
              <w:pStyle w:val="BodyText"/>
            </w:pPr>
            <w:r>
              <w:t>GBR</w:t>
            </w:r>
          </w:p>
        </w:tc>
      </w:tr>
      <w:tr w:rsidR="00F23B90" w:rsidRPr="00FA670C" w14:paraId="1F12CC19" w14:textId="77777777" w:rsidTr="0056240B">
        <w:trPr>
          <w:jc w:val="center"/>
        </w:trPr>
        <w:tc>
          <w:tcPr>
            <w:tcW w:w="3738" w:type="dxa"/>
          </w:tcPr>
          <w:p w14:paraId="3A299859" w14:textId="77777777" w:rsidR="00F23B90" w:rsidRDefault="00F23B90" w:rsidP="000E5536">
            <w:pPr>
              <w:pStyle w:val="BodyText"/>
            </w:pPr>
            <w:r w:rsidRPr="00FA670C">
              <w:t>Aruba</w:t>
            </w:r>
          </w:p>
        </w:tc>
        <w:tc>
          <w:tcPr>
            <w:tcW w:w="1473" w:type="dxa"/>
          </w:tcPr>
          <w:p w14:paraId="68C66B64" w14:textId="77777777" w:rsidR="00F23B90" w:rsidRDefault="00F23B90" w:rsidP="000E5536">
            <w:pPr>
              <w:pStyle w:val="BodyText"/>
            </w:pPr>
            <w:r>
              <w:t>NLD</w:t>
            </w:r>
          </w:p>
        </w:tc>
      </w:tr>
      <w:tr w:rsidR="00F23B90" w:rsidRPr="00FA670C" w14:paraId="56BD3B7C" w14:textId="77777777" w:rsidTr="0056240B">
        <w:trPr>
          <w:jc w:val="center"/>
        </w:trPr>
        <w:tc>
          <w:tcPr>
            <w:tcW w:w="3738" w:type="dxa"/>
          </w:tcPr>
          <w:p w14:paraId="2F2C9CB8" w14:textId="77777777" w:rsidR="00F23B90" w:rsidRPr="00FA670C" w:rsidRDefault="00F23B90" w:rsidP="000E5536">
            <w:pPr>
              <w:pStyle w:val="BodyText"/>
            </w:pPr>
            <w:r w:rsidRPr="00FA670C">
              <w:t>Bouvet Island</w:t>
            </w:r>
          </w:p>
        </w:tc>
        <w:tc>
          <w:tcPr>
            <w:tcW w:w="1473" w:type="dxa"/>
          </w:tcPr>
          <w:p w14:paraId="5D851D2D" w14:textId="77777777" w:rsidR="00F23B90" w:rsidRDefault="00F23B90" w:rsidP="000E5536">
            <w:pPr>
              <w:pStyle w:val="BodyText"/>
            </w:pPr>
            <w:r>
              <w:t>NOR</w:t>
            </w:r>
          </w:p>
        </w:tc>
      </w:tr>
      <w:tr w:rsidR="00F23B90" w:rsidRPr="00FA670C" w14:paraId="69FE58B5" w14:textId="77777777" w:rsidTr="0056240B">
        <w:trPr>
          <w:jc w:val="center"/>
        </w:trPr>
        <w:tc>
          <w:tcPr>
            <w:tcW w:w="3738" w:type="dxa"/>
          </w:tcPr>
          <w:p w14:paraId="349FF2B8" w14:textId="77777777" w:rsidR="00F23B90" w:rsidRPr="00FA670C" w:rsidRDefault="00F23B90" w:rsidP="000E5536">
            <w:pPr>
              <w:pStyle w:val="BodyText"/>
            </w:pPr>
            <w:r w:rsidRPr="00E712C2">
              <w:t>British Indian Ocean Territory</w:t>
            </w:r>
          </w:p>
        </w:tc>
        <w:tc>
          <w:tcPr>
            <w:tcW w:w="1473" w:type="dxa"/>
          </w:tcPr>
          <w:p w14:paraId="772F3B2E" w14:textId="77777777" w:rsidR="00F23B90" w:rsidRDefault="00F23B90" w:rsidP="000E5536">
            <w:pPr>
              <w:pStyle w:val="BodyText"/>
            </w:pPr>
            <w:r>
              <w:t>GBR</w:t>
            </w:r>
          </w:p>
        </w:tc>
      </w:tr>
      <w:tr w:rsidR="00F23B90" w:rsidRPr="00FA670C" w14:paraId="7CEC2609" w14:textId="77777777" w:rsidTr="0056240B">
        <w:trPr>
          <w:jc w:val="center"/>
        </w:trPr>
        <w:tc>
          <w:tcPr>
            <w:tcW w:w="3738" w:type="dxa"/>
          </w:tcPr>
          <w:p w14:paraId="5D9E017A" w14:textId="77777777" w:rsidR="00F23B90" w:rsidRPr="00E712C2" w:rsidRDefault="00F23B90" w:rsidP="000E5536">
            <w:pPr>
              <w:pStyle w:val="BodyText"/>
            </w:pPr>
            <w:r w:rsidRPr="00E712C2">
              <w:t>Cayman Islands</w:t>
            </w:r>
          </w:p>
        </w:tc>
        <w:tc>
          <w:tcPr>
            <w:tcW w:w="1473" w:type="dxa"/>
          </w:tcPr>
          <w:p w14:paraId="11AB8A7A" w14:textId="77777777" w:rsidR="00F23B90" w:rsidRDefault="00F23B90" w:rsidP="000E5536">
            <w:pPr>
              <w:pStyle w:val="BodyText"/>
            </w:pPr>
            <w:r>
              <w:t>GBR</w:t>
            </w:r>
          </w:p>
        </w:tc>
      </w:tr>
      <w:tr w:rsidR="00F23B90" w:rsidRPr="00FA670C" w14:paraId="47FFA6E3" w14:textId="77777777" w:rsidTr="0056240B">
        <w:trPr>
          <w:jc w:val="center"/>
        </w:trPr>
        <w:tc>
          <w:tcPr>
            <w:tcW w:w="3738" w:type="dxa"/>
          </w:tcPr>
          <w:p w14:paraId="0A7C1E8F" w14:textId="77777777" w:rsidR="00F23B90" w:rsidRPr="00E712C2" w:rsidRDefault="00F23B90" w:rsidP="000E5536">
            <w:pPr>
              <w:pStyle w:val="BodyText"/>
            </w:pPr>
            <w:r w:rsidRPr="00E712C2">
              <w:t>Christmas Island</w:t>
            </w:r>
          </w:p>
        </w:tc>
        <w:tc>
          <w:tcPr>
            <w:tcW w:w="1473" w:type="dxa"/>
          </w:tcPr>
          <w:p w14:paraId="56AD0E05" w14:textId="77777777" w:rsidR="00F23B90" w:rsidRDefault="00F23B90" w:rsidP="000E5536">
            <w:pPr>
              <w:pStyle w:val="BodyText"/>
            </w:pPr>
            <w:r>
              <w:t>AUS</w:t>
            </w:r>
          </w:p>
        </w:tc>
      </w:tr>
      <w:tr w:rsidR="00F23B90" w:rsidRPr="00FA670C" w14:paraId="24FE4229" w14:textId="77777777" w:rsidTr="0056240B">
        <w:trPr>
          <w:jc w:val="center"/>
        </w:trPr>
        <w:tc>
          <w:tcPr>
            <w:tcW w:w="3738" w:type="dxa"/>
          </w:tcPr>
          <w:p w14:paraId="35B240D6" w14:textId="77777777" w:rsidR="00F23B90" w:rsidRPr="00E712C2" w:rsidRDefault="00F23B90" w:rsidP="000E5536">
            <w:pPr>
              <w:pStyle w:val="BodyText"/>
            </w:pPr>
            <w:r w:rsidRPr="00AD3EE2">
              <w:t>Cocos (Keeling) Islands</w:t>
            </w:r>
          </w:p>
        </w:tc>
        <w:tc>
          <w:tcPr>
            <w:tcW w:w="1473" w:type="dxa"/>
          </w:tcPr>
          <w:p w14:paraId="126E1A93" w14:textId="77777777" w:rsidR="00F23B90" w:rsidRDefault="00F23B90" w:rsidP="000E5536">
            <w:pPr>
              <w:pStyle w:val="BodyText"/>
            </w:pPr>
            <w:r>
              <w:t>AUS</w:t>
            </w:r>
          </w:p>
        </w:tc>
      </w:tr>
      <w:tr w:rsidR="00F23B90" w:rsidRPr="00FA670C" w14:paraId="544FDD94" w14:textId="77777777" w:rsidTr="0056240B">
        <w:trPr>
          <w:jc w:val="center"/>
        </w:trPr>
        <w:tc>
          <w:tcPr>
            <w:tcW w:w="3738" w:type="dxa"/>
          </w:tcPr>
          <w:p w14:paraId="493CE0AE" w14:textId="77777777" w:rsidR="00F23B90" w:rsidRPr="00AD3EE2" w:rsidRDefault="00F23B90" w:rsidP="000E5536">
            <w:pPr>
              <w:pStyle w:val="BodyText"/>
            </w:pPr>
            <w:r w:rsidRPr="00AD3EE2">
              <w:t>Cook Islands</w:t>
            </w:r>
          </w:p>
        </w:tc>
        <w:tc>
          <w:tcPr>
            <w:tcW w:w="1473" w:type="dxa"/>
          </w:tcPr>
          <w:p w14:paraId="3F845F7C" w14:textId="77777777" w:rsidR="00F23B90" w:rsidRDefault="00F23B90" w:rsidP="000E5536">
            <w:pPr>
              <w:pStyle w:val="BodyText"/>
            </w:pPr>
            <w:r>
              <w:t>NZL</w:t>
            </w:r>
          </w:p>
        </w:tc>
      </w:tr>
      <w:tr w:rsidR="00F23B90" w:rsidRPr="00FA670C" w14:paraId="75066615" w14:textId="77777777" w:rsidTr="0056240B">
        <w:trPr>
          <w:jc w:val="center"/>
        </w:trPr>
        <w:tc>
          <w:tcPr>
            <w:tcW w:w="3738" w:type="dxa"/>
          </w:tcPr>
          <w:p w14:paraId="16F46630" w14:textId="77777777" w:rsidR="00F23B90" w:rsidRPr="00AD3EE2" w:rsidRDefault="00F23B90" w:rsidP="000E5536">
            <w:pPr>
              <w:pStyle w:val="BodyText"/>
            </w:pPr>
            <w:r w:rsidRPr="00AD3EE2">
              <w:t>Falkland Islands (Malvinas)</w:t>
            </w:r>
          </w:p>
        </w:tc>
        <w:tc>
          <w:tcPr>
            <w:tcW w:w="1473" w:type="dxa"/>
          </w:tcPr>
          <w:p w14:paraId="3900F6BC" w14:textId="77777777" w:rsidR="00F23B90" w:rsidRDefault="00F23B90" w:rsidP="000E5536">
            <w:pPr>
              <w:pStyle w:val="BodyText"/>
            </w:pPr>
            <w:r>
              <w:t>GBR</w:t>
            </w:r>
          </w:p>
        </w:tc>
      </w:tr>
      <w:tr w:rsidR="00F23B90" w:rsidRPr="00FA670C" w14:paraId="2021AD8F" w14:textId="77777777" w:rsidTr="0056240B">
        <w:trPr>
          <w:jc w:val="center"/>
        </w:trPr>
        <w:tc>
          <w:tcPr>
            <w:tcW w:w="3738" w:type="dxa"/>
          </w:tcPr>
          <w:p w14:paraId="11872107" w14:textId="77777777" w:rsidR="00F23B90" w:rsidRPr="00AD3EE2" w:rsidRDefault="00F23B90" w:rsidP="000E5536">
            <w:pPr>
              <w:pStyle w:val="BodyText"/>
            </w:pPr>
            <w:r w:rsidRPr="003B0ACF">
              <w:t>Faroe Islands</w:t>
            </w:r>
          </w:p>
        </w:tc>
        <w:tc>
          <w:tcPr>
            <w:tcW w:w="1473" w:type="dxa"/>
          </w:tcPr>
          <w:p w14:paraId="080AC484" w14:textId="77777777" w:rsidR="00F23B90" w:rsidRDefault="00F23B90" w:rsidP="000E5536">
            <w:pPr>
              <w:pStyle w:val="BodyText"/>
            </w:pPr>
            <w:r>
              <w:t>DNK</w:t>
            </w:r>
          </w:p>
        </w:tc>
      </w:tr>
      <w:tr w:rsidR="00F23B90" w:rsidRPr="00FA670C" w14:paraId="3519C3AE" w14:textId="77777777" w:rsidTr="0056240B">
        <w:trPr>
          <w:jc w:val="center"/>
        </w:trPr>
        <w:tc>
          <w:tcPr>
            <w:tcW w:w="3738" w:type="dxa"/>
          </w:tcPr>
          <w:p w14:paraId="470C03DE" w14:textId="77777777" w:rsidR="00F23B90" w:rsidRPr="003B0ACF" w:rsidRDefault="00F23B90" w:rsidP="000E5536">
            <w:pPr>
              <w:pStyle w:val="BodyText"/>
            </w:pPr>
            <w:r w:rsidRPr="008D2B4D">
              <w:t>French Guiana</w:t>
            </w:r>
          </w:p>
        </w:tc>
        <w:tc>
          <w:tcPr>
            <w:tcW w:w="1473" w:type="dxa"/>
          </w:tcPr>
          <w:p w14:paraId="32FD28FA" w14:textId="77777777" w:rsidR="00F23B90" w:rsidRDefault="00F23B90" w:rsidP="000E5536">
            <w:pPr>
              <w:pStyle w:val="BodyText"/>
            </w:pPr>
            <w:r>
              <w:t>FRA</w:t>
            </w:r>
          </w:p>
        </w:tc>
      </w:tr>
      <w:tr w:rsidR="00F23B90" w:rsidRPr="00FA670C" w14:paraId="74C5C620" w14:textId="77777777" w:rsidTr="0056240B">
        <w:trPr>
          <w:jc w:val="center"/>
        </w:trPr>
        <w:tc>
          <w:tcPr>
            <w:tcW w:w="3738" w:type="dxa"/>
          </w:tcPr>
          <w:p w14:paraId="3874C147" w14:textId="77777777" w:rsidR="00F23B90" w:rsidRPr="008D2B4D" w:rsidRDefault="00F23B90" w:rsidP="000E5536">
            <w:pPr>
              <w:pStyle w:val="BodyText"/>
            </w:pPr>
            <w:r w:rsidRPr="008D2B4D">
              <w:t>French Polynesia</w:t>
            </w:r>
          </w:p>
        </w:tc>
        <w:tc>
          <w:tcPr>
            <w:tcW w:w="1473" w:type="dxa"/>
          </w:tcPr>
          <w:p w14:paraId="72279D2D" w14:textId="77777777" w:rsidR="00F23B90" w:rsidRDefault="00F23B90" w:rsidP="000E5536">
            <w:pPr>
              <w:pStyle w:val="BodyText"/>
            </w:pPr>
            <w:r>
              <w:t>FRA</w:t>
            </w:r>
          </w:p>
        </w:tc>
      </w:tr>
      <w:tr w:rsidR="00F23B90" w:rsidRPr="00FA670C" w14:paraId="7880355E" w14:textId="77777777" w:rsidTr="0056240B">
        <w:trPr>
          <w:jc w:val="center"/>
        </w:trPr>
        <w:tc>
          <w:tcPr>
            <w:tcW w:w="3738" w:type="dxa"/>
          </w:tcPr>
          <w:p w14:paraId="624EA05A" w14:textId="77777777" w:rsidR="00F23B90" w:rsidRPr="00B0241C" w:rsidRDefault="00F23B90" w:rsidP="000E5536">
            <w:pPr>
              <w:pStyle w:val="BodyText"/>
            </w:pPr>
            <w:r w:rsidRPr="00B0241C">
              <w:t>French Southern Territories</w:t>
            </w:r>
          </w:p>
        </w:tc>
        <w:tc>
          <w:tcPr>
            <w:tcW w:w="1473" w:type="dxa"/>
          </w:tcPr>
          <w:p w14:paraId="7D6A77BB" w14:textId="77777777" w:rsidR="00F23B90" w:rsidRDefault="00F23B90" w:rsidP="000E5536">
            <w:pPr>
              <w:pStyle w:val="BodyText"/>
            </w:pPr>
            <w:r>
              <w:t>FRA</w:t>
            </w:r>
          </w:p>
        </w:tc>
      </w:tr>
      <w:tr w:rsidR="00F23B90" w:rsidRPr="00FA670C" w14:paraId="0E2D5D1B" w14:textId="77777777" w:rsidTr="0056240B">
        <w:trPr>
          <w:jc w:val="center"/>
        </w:trPr>
        <w:tc>
          <w:tcPr>
            <w:tcW w:w="3738" w:type="dxa"/>
          </w:tcPr>
          <w:p w14:paraId="698C61D7" w14:textId="77777777" w:rsidR="00F23B90" w:rsidRPr="00CB0BE9" w:rsidRDefault="00F23B90" w:rsidP="000E5536">
            <w:pPr>
              <w:pStyle w:val="BodyText"/>
            </w:pPr>
            <w:r w:rsidRPr="00CB0BE9">
              <w:t>Greenland</w:t>
            </w:r>
          </w:p>
        </w:tc>
        <w:tc>
          <w:tcPr>
            <w:tcW w:w="1473" w:type="dxa"/>
          </w:tcPr>
          <w:p w14:paraId="49925756" w14:textId="77777777" w:rsidR="00F23B90" w:rsidRDefault="00F23B90" w:rsidP="000E5536">
            <w:pPr>
              <w:pStyle w:val="BodyText"/>
            </w:pPr>
            <w:r>
              <w:t>DNK</w:t>
            </w:r>
          </w:p>
        </w:tc>
      </w:tr>
      <w:tr w:rsidR="00F23B90" w:rsidRPr="00FA670C" w14:paraId="7C285998" w14:textId="77777777" w:rsidTr="0056240B">
        <w:trPr>
          <w:jc w:val="center"/>
        </w:trPr>
        <w:tc>
          <w:tcPr>
            <w:tcW w:w="3738" w:type="dxa"/>
          </w:tcPr>
          <w:p w14:paraId="7D5986A2" w14:textId="77777777" w:rsidR="00F23B90" w:rsidRPr="00CB0BE9" w:rsidRDefault="00F23B90" w:rsidP="000E5536">
            <w:pPr>
              <w:pStyle w:val="BodyText"/>
            </w:pPr>
            <w:r w:rsidRPr="00CB0BE9">
              <w:t>Guadeloupe</w:t>
            </w:r>
          </w:p>
        </w:tc>
        <w:tc>
          <w:tcPr>
            <w:tcW w:w="1473" w:type="dxa"/>
          </w:tcPr>
          <w:p w14:paraId="6E8EED09" w14:textId="77777777" w:rsidR="00F23B90" w:rsidRDefault="00F23B90" w:rsidP="000E5536">
            <w:pPr>
              <w:pStyle w:val="BodyText"/>
            </w:pPr>
            <w:r>
              <w:t>FRA</w:t>
            </w:r>
          </w:p>
        </w:tc>
      </w:tr>
      <w:tr w:rsidR="00F23B90" w:rsidRPr="00FA670C" w14:paraId="09724669" w14:textId="77777777" w:rsidTr="0056240B">
        <w:trPr>
          <w:jc w:val="center"/>
        </w:trPr>
        <w:tc>
          <w:tcPr>
            <w:tcW w:w="3738" w:type="dxa"/>
          </w:tcPr>
          <w:p w14:paraId="330208A4" w14:textId="77777777" w:rsidR="00F23B90" w:rsidRPr="00CB0BE9" w:rsidRDefault="00F23B90" w:rsidP="000E5536">
            <w:pPr>
              <w:pStyle w:val="BodyText"/>
            </w:pPr>
            <w:r w:rsidRPr="00CB0BE9">
              <w:t>Guam</w:t>
            </w:r>
          </w:p>
        </w:tc>
        <w:tc>
          <w:tcPr>
            <w:tcW w:w="1473" w:type="dxa"/>
          </w:tcPr>
          <w:p w14:paraId="70124F1F" w14:textId="77777777" w:rsidR="00F23B90" w:rsidRDefault="00F23B90" w:rsidP="000E5536">
            <w:pPr>
              <w:pStyle w:val="BodyText"/>
            </w:pPr>
            <w:r>
              <w:t>USA</w:t>
            </w:r>
          </w:p>
        </w:tc>
      </w:tr>
      <w:tr w:rsidR="00F23B90" w:rsidRPr="00FA670C" w14:paraId="1A5040D8" w14:textId="77777777" w:rsidTr="0056240B">
        <w:trPr>
          <w:jc w:val="center"/>
        </w:trPr>
        <w:tc>
          <w:tcPr>
            <w:tcW w:w="3738" w:type="dxa"/>
          </w:tcPr>
          <w:p w14:paraId="0003DE39" w14:textId="77777777" w:rsidR="00F23B90" w:rsidRPr="00CB0BE9" w:rsidRDefault="00F23B90" w:rsidP="000E5536">
            <w:pPr>
              <w:pStyle w:val="BodyText"/>
            </w:pPr>
            <w:r w:rsidRPr="00CB0BE9">
              <w:t>Guernsey</w:t>
            </w:r>
          </w:p>
        </w:tc>
        <w:tc>
          <w:tcPr>
            <w:tcW w:w="1473" w:type="dxa"/>
          </w:tcPr>
          <w:p w14:paraId="2F70ED66" w14:textId="77777777" w:rsidR="00F23B90" w:rsidRDefault="00F23B90" w:rsidP="000E5536">
            <w:pPr>
              <w:pStyle w:val="BodyText"/>
            </w:pPr>
            <w:r>
              <w:t>GBR</w:t>
            </w:r>
          </w:p>
        </w:tc>
      </w:tr>
      <w:tr w:rsidR="00F23B90" w:rsidRPr="00FA670C" w14:paraId="75B44D48" w14:textId="77777777" w:rsidTr="0056240B">
        <w:trPr>
          <w:jc w:val="center"/>
        </w:trPr>
        <w:tc>
          <w:tcPr>
            <w:tcW w:w="3738" w:type="dxa"/>
          </w:tcPr>
          <w:p w14:paraId="13D45728" w14:textId="77777777" w:rsidR="00F23B90" w:rsidRPr="00CB0BE9" w:rsidRDefault="00F23B90" w:rsidP="000E5536">
            <w:pPr>
              <w:pStyle w:val="BodyText"/>
            </w:pPr>
            <w:r w:rsidRPr="00CB0BE9">
              <w:lastRenderedPageBreak/>
              <w:t>Heard Island and McDonald Islands</w:t>
            </w:r>
          </w:p>
        </w:tc>
        <w:tc>
          <w:tcPr>
            <w:tcW w:w="1473" w:type="dxa"/>
          </w:tcPr>
          <w:p w14:paraId="54204999" w14:textId="77777777" w:rsidR="00F23B90" w:rsidRDefault="00F23B90" w:rsidP="000E5536">
            <w:pPr>
              <w:pStyle w:val="BodyText"/>
            </w:pPr>
            <w:r>
              <w:t>AUS</w:t>
            </w:r>
          </w:p>
        </w:tc>
      </w:tr>
      <w:tr w:rsidR="00F23B90" w:rsidRPr="00FA670C" w14:paraId="287BE8FD" w14:textId="77777777" w:rsidTr="0056240B">
        <w:trPr>
          <w:jc w:val="center"/>
        </w:trPr>
        <w:tc>
          <w:tcPr>
            <w:tcW w:w="3738" w:type="dxa"/>
          </w:tcPr>
          <w:p w14:paraId="2105AB75" w14:textId="77777777" w:rsidR="00F23B90" w:rsidRPr="00CB0BE9" w:rsidRDefault="00F23B90" w:rsidP="000E5536">
            <w:pPr>
              <w:pStyle w:val="BodyText"/>
            </w:pPr>
            <w:r w:rsidRPr="00D94C82">
              <w:t>Hong Kong</w:t>
            </w:r>
          </w:p>
        </w:tc>
        <w:tc>
          <w:tcPr>
            <w:tcW w:w="1473" w:type="dxa"/>
          </w:tcPr>
          <w:p w14:paraId="718F7B59" w14:textId="77777777" w:rsidR="00F23B90" w:rsidRDefault="00F23B90" w:rsidP="000E5536">
            <w:pPr>
              <w:pStyle w:val="BodyText"/>
            </w:pPr>
            <w:r>
              <w:t>CHN</w:t>
            </w:r>
          </w:p>
        </w:tc>
      </w:tr>
      <w:tr w:rsidR="00F23B90" w:rsidRPr="00FA670C" w14:paraId="74D0D5CD" w14:textId="77777777" w:rsidTr="0056240B">
        <w:trPr>
          <w:jc w:val="center"/>
        </w:trPr>
        <w:tc>
          <w:tcPr>
            <w:tcW w:w="3738" w:type="dxa"/>
          </w:tcPr>
          <w:p w14:paraId="34A5FBDE" w14:textId="77777777" w:rsidR="00F23B90" w:rsidRPr="00D94C82" w:rsidRDefault="00F23B90" w:rsidP="000E5536">
            <w:pPr>
              <w:pStyle w:val="BodyText"/>
            </w:pPr>
            <w:r w:rsidRPr="00264609">
              <w:t>Isle of Man</w:t>
            </w:r>
          </w:p>
        </w:tc>
        <w:tc>
          <w:tcPr>
            <w:tcW w:w="1473" w:type="dxa"/>
          </w:tcPr>
          <w:p w14:paraId="5EBC31D6" w14:textId="77777777" w:rsidR="00F23B90" w:rsidRDefault="00F23B90" w:rsidP="000E5536">
            <w:pPr>
              <w:pStyle w:val="BodyText"/>
            </w:pPr>
            <w:r>
              <w:t>GBR</w:t>
            </w:r>
          </w:p>
        </w:tc>
      </w:tr>
      <w:tr w:rsidR="00F23B90" w:rsidRPr="00FA670C" w14:paraId="53866D97" w14:textId="77777777" w:rsidTr="0056240B">
        <w:trPr>
          <w:jc w:val="center"/>
        </w:trPr>
        <w:tc>
          <w:tcPr>
            <w:tcW w:w="3738" w:type="dxa"/>
          </w:tcPr>
          <w:p w14:paraId="0AA70B5E" w14:textId="77777777" w:rsidR="00F23B90" w:rsidRPr="00264609" w:rsidRDefault="00F23B90" w:rsidP="000E5536">
            <w:pPr>
              <w:pStyle w:val="BodyText"/>
            </w:pPr>
            <w:r w:rsidRPr="00264609">
              <w:t>Jersey</w:t>
            </w:r>
          </w:p>
        </w:tc>
        <w:tc>
          <w:tcPr>
            <w:tcW w:w="1473" w:type="dxa"/>
          </w:tcPr>
          <w:p w14:paraId="456BCC39" w14:textId="77777777" w:rsidR="00F23B90" w:rsidRDefault="00F23B90" w:rsidP="000E5536">
            <w:pPr>
              <w:pStyle w:val="BodyText"/>
            </w:pPr>
            <w:r>
              <w:t>GBR</w:t>
            </w:r>
          </w:p>
        </w:tc>
      </w:tr>
      <w:tr w:rsidR="00F23B90" w:rsidRPr="00FA670C" w14:paraId="4D33DB09" w14:textId="77777777" w:rsidTr="0056240B">
        <w:trPr>
          <w:jc w:val="center"/>
        </w:trPr>
        <w:tc>
          <w:tcPr>
            <w:tcW w:w="3738" w:type="dxa"/>
          </w:tcPr>
          <w:p w14:paraId="67270D40" w14:textId="77777777" w:rsidR="00F23B90" w:rsidRPr="00264609" w:rsidRDefault="00F23B90" w:rsidP="000E5536">
            <w:pPr>
              <w:pStyle w:val="BodyText"/>
            </w:pPr>
            <w:r w:rsidRPr="00264609">
              <w:t>Macao</w:t>
            </w:r>
          </w:p>
        </w:tc>
        <w:tc>
          <w:tcPr>
            <w:tcW w:w="1473" w:type="dxa"/>
          </w:tcPr>
          <w:p w14:paraId="60343075" w14:textId="77777777" w:rsidR="00F23B90" w:rsidRDefault="00F23B90" w:rsidP="000E5536">
            <w:pPr>
              <w:pStyle w:val="BodyText"/>
            </w:pPr>
            <w:r>
              <w:t>CHN</w:t>
            </w:r>
          </w:p>
        </w:tc>
      </w:tr>
      <w:tr w:rsidR="00F23B90" w:rsidRPr="00FA670C" w14:paraId="51A16ED7" w14:textId="77777777" w:rsidTr="0056240B">
        <w:trPr>
          <w:jc w:val="center"/>
        </w:trPr>
        <w:tc>
          <w:tcPr>
            <w:tcW w:w="3738" w:type="dxa"/>
          </w:tcPr>
          <w:p w14:paraId="5966BCA3" w14:textId="77777777" w:rsidR="00F23B90" w:rsidRPr="00264609" w:rsidRDefault="00F23B90" w:rsidP="000E5536">
            <w:pPr>
              <w:pStyle w:val="BodyText"/>
            </w:pPr>
            <w:r w:rsidRPr="00264609">
              <w:t>Martinique</w:t>
            </w:r>
          </w:p>
        </w:tc>
        <w:tc>
          <w:tcPr>
            <w:tcW w:w="1473" w:type="dxa"/>
          </w:tcPr>
          <w:p w14:paraId="555FA749" w14:textId="77777777" w:rsidR="00F23B90" w:rsidRDefault="00F23B90" w:rsidP="000E5536">
            <w:pPr>
              <w:pStyle w:val="BodyText"/>
            </w:pPr>
            <w:r>
              <w:t>FRA</w:t>
            </w:r>
          </w:p>
        </w:tc>
      </w:tr>
      <w:tr w:rsidR="00F23B90" w:rsidRPr="00FA670C" w14:paraId="7DE924C1" w14:textId="77777777" w:rsidTr="0056240B">
        <w:trPr>
          <w:jc w:val="center"/>
        </w:trPr>
        <w:tc>
          <w:tcPr>
            <w:tcW w:w="3738" w:type="dxa"/>
          </w:tcPr>
          <w:p w14:paraId="39260759" w14:textId="77777777" w:rsidR="00F23B90" w:rsidRPr="00264609" w:rsidRDefault="00F23B90" w:rsidP="000E5536">
            <w:pPr>
              <w:pStyle w:val="BodyText"/>
            </w:pPr>
            <w:r w:rsidRPr="00264609">
              <w:t>Mayotte</w:t>
            </w:r>
          </w:p>
        </w:tc>
        <w:tc>
          <w:tcPr>
            <w:tcW w:w="1473" w:type="dxa"/>
          </w:tcPr>
          <w:p w14:paraId="02F4A1A0" w14:textId="77777777" w:rsidR="00F23B90" w:rsidRDefault="00F23B90" w:rsidP="000E5536">
            <w:pPr>
              <w:pStyle w:val="BodyText"/>
            </w:pPr>
            <w:r>
              <w:t>FRA</w:t>
            </w:r>
          </w:p>
        </w:tc>
      </w:tr>
      <w:tr w:rsidR="00F23B90" w:rsidRPr="00FA670C" w14:paraId="4C264909" w14:textId="77777777" w:rsidTr="0056240B">
        <w:trPr>
          <w:jc w:val="center"/>
        </w:trPr>
        <w:tc>
          <w:tcPr>
            <w:tcW w:w="3738" w:type="dxa"/>
          </w:tcPr>
          <w:p w14:paraId="7433F1B4" w14:textId="77777777" w:rsidR="00F23B90" w:rsidRPr="00264609" w:rsidRDefault="00F23B90" w:rsidP="000E5536">
            <w:pPr>
              <w:pStyle w:val="BodyText"/>
            </w:pPr>
            <w:r w:rsidRPr="00264609">
              <w:t>Montserrat</w:t>
            </w:r>
          </w:p>
        </w:tc>
        <w:tc>
          <w:tcPr>
            <w:tcW w:w="1473" w:type="dxa"/>
          </w:tcPr>
          <w:p w14:paraId="07CC8566" w14:textId="77777777" w:rsidR="00F23B90" w:rsidRDefault="00F23B90" w:rsidP="000E5536">
            <w:pPr>
              <w:pStyle w:val="BodyText"/>
            </w:pPr>
            <w:r>
              <w:t>GBR</w:t>
            </w:r>
          </w:p>
        </w:tc>
      </w:tr>
      <w:tr w:rsidR="00F23B90" w:rsidRPr="00FA670C" w14:paraId="40B4332A" w14:textId="77777777" w:rsidTr="0056240B">
        <w:trPr>
          <w:jc w:val="center"/>
        </w:trPr>
        <w:tc>
          <w:tcPr>
            <w:tcW w:w="3738" w:type="dxa"/>
          </w:tcPr>
          <w:p w14:paraId="73CCB3D6" w14:textId="77777777" w:rsidR="00F23B90" w:rsidRPr="00264609" w:rsidRDefault="00F23B90" w:rsidP="000E5536">
            <w:pPr>
              <w:pStyle w:val="BodyText"/>
            </w:pPr>
            <w:r w:rsidRPr="00264609">
              <w:t>New Caledonia</w:t>
            </w:r>
          </w:p>
        </w:tc>
        <w:tc>
          <w:tcPr>
            <w:tcW w:w="1473" w:type="dxa"/>
          </w:tcPr>
          <w:p w14:paraId="0F1C0338" w14:textId="77777777" w:rsidR="00F23B90" w:rsidRDefault="00F23B90" w:rsidP="000E5536">
            <w:pPr>
              <w:pStyle w:val="BodyText"/>
            </w:pPr>
            <w:r>
              <w:t>FRA</w:t>
            </w:r>
          </w:p>
        </w:tc>
      </w:tr>
      <w:tr w:rsidR="00F23B90" w:rsidRPr="00FA670C" w14:paraId="0CA66177" w14:textId="77777777" w:rsidTr="0056240B">
        <w:trPr>
          <w:jc w:val="center"/>
        </w:trPr>
        <w:tc>
          <w:tcPr>
            <w:tcW w:w="3738" w:type="dxa"/>
          </w:tcPr>
          <w:p w14:paraId="5C1BB875" w14:textId="77777777" w:rsidR="00F23B90" w:rsidRPr="00C67C24" w:rsidRDefault="00F23B90" w:rsidP="000E5536">
            <w:pPr>
              <w:pStyle w:val="BodyText"/>
            </w:pPr>
            <w:r w:rsidRPr="00C67C24">
              <w:t>Niue</w:t>
            </w:r>
          </w:p>
        </w:tc>
        <w:tc>
          <w:tcPr>
            <w:tcW w:w="1473" w:type="dxa"/>
          </w:tcPr>
          <w:p w14:paraId="2E80576B" w14:textId="77777777" w:rsidR="00F23B90" w:rsidRDefault="00F23B90" w:rsidP="000E5536">
            <w:pPr>
              <w:pStyle w:val="BodyText"/>
            </w:pPr>
            <w:r>
              <w:t>NZL</w:t>
            </w:r>
          </w:p>
        </w:tc>
      </w:tr>
      <w:tr w:rsidR="00F23B90" w:rsidRPr="00FA670C" w14:paraId="7143C3B6" w14:textId="77777777" w:rsidTr="0056240B">
        <w:trPr>
          <w:jc w:val="center"/>
        </w:trPr>
        <w:tc>
          <w:tcPr>
            <w:tcW w:w="3738" w:type="dxa"/>
          </w:tcPr>
          <w:p w14:paraId="65F5D18B" w14:textId="77777777" w:rsidR="00F23B90" w:rsidRPr="00C67C24" w:rsidRDefault="00F23B90" w:rsidP="000E5536">
            <w:pPr>
              <w:pStyle w:val="BodyText"/>
            </w:pPr>
            <w:r w:rsidRPr="00517FE2">
              <w:t>Norfolk Island</w:t>
            </w:r>
          </w:p>
        </w:tc>
        <w:tc>
          <w:tcPr>
            <w:tcW w:w="1473" w:type="dxa"/>
          </w:tcPr>
          <w:p w14:paraId="2274ADFF" w14:textId="77777777" w:rsidR="00F23B90" w:rsidRDefault="00F23B90" w:rsidP="000E5536">
            <w:pPr>
              <w:pStyle w:val="BodyText"/>
            </w:pPr>
            <w:r>
              <w:t>AUS</w:t>
            </w:r>
          </w:p>
        </w:tc>
      </w:tr>
      <w:tr w:rsidR="00F23B90" w:rsidRPr="00FA670C" w14:paraId="443DF488" w14:textId="77777777" w:rsidTr="0056240B">
        <w:trPr>
          <w:jc w:val="center"/>
        </w:trPr>
        <w:tc>
          <w:tcPr>
            <w:tcW w:w="3738" w:type="dxa"/>
          </w:tcPr>
          <w:p w14:paraId="4FB8002C" w14:textId="77777777" w:rsidR="00F23B90" w:rsidRPr="00517FE2" w:rsidRDefault="00F23B90" w:rsidP="000E5536">
            <w:pPr>
              <w:pStyle w:val="BodyText"/>
            </w:pPr>
            <w:r w:rsidRPr="00517FE2">
              <w:t>Northern Mariana Islands</w:t>
            </w:r>
          </w:p>
        </w:tc>
        <w:tc>
          <w:tcPr>
            <w:tcW w:w="1473" w:type="dxa"/>
          </w:tcPr>
          <w:p w14:paraId="60EB76EB" w14:textId="77777777" w:rsidR="00F23B90" w:rsidRDefault="00F23B90" w:rsidP="000E5536">
            <w:pPr>
              <w:pStyle w:val="BodyText"/>
            </w:pPr>
            <w:r>
              <w:t>USA</w:t>
            </w:r>
          </w:p>
        </w:tc>
      </w:tr>
      <w:tr w:rsidR="00F23B90" w:rsidRPr="00FA670C" w14:paraId="29F1560E" w14:textId="77777777" w:rsidTr="0056240B">
        <w:trPr>
          <w:jc w:val="center"/>
        </w:trPr>
        <w:tc>
          <w:tcPr>
            <w:tcW w:w="3738" w:type="dxa"/>
          </w:tcPr>
          <w:p w14:paraId="17DAD31C" w14:textId="77777777" w:rsidR="00F23B90" w:rsidRPr="00517FE2" w:rsidRDefault="00F23B90" w:rsidP="000E5536">
            <w:pPr>
              <w:pStyle w:val="BodyText"/>
            </w:pPr>
            <w:r w:rsidRPr="00517FE2">
              <w:t>Pitcairn</w:t>
            </w:r>
          </w:p>
        </w:tc>
        <w:tc>
          <w:tcPr>
            <w:tcW w:w="1473" w:type="dxa"/>
          </w:tcPr>
          <w:p w14:paraId="40E19A82" w14:textId="77777777" w:rsidR="00F23B90" w:rsidRDefault="00F23B90" w:rsidP="000E5536">
            <w:pPr>
              <w:pStyle w:val="BodyText"/>
            </w:pPr>
            <w:r>
              <w:t>GBR</w:t>
            </w:r>
          </w:p>
        </w:tc>
      </w:tr>
      <w:tr w:rsidR="00F23B90" w:rsidRPr="00FA670C" w14:paraId="1A0A8F7D" w14:textId="77777777" w:rsidTr="0056240B">
        <w:trPr>
          <w:jc w:val="center"/>
        </w:trPr>
        <w:tc>
          <w:tcPr>
            <w:tcW w:w="3738" w:type="dxa"/>
          </w:tcPr>
          <w:p w14:paraId="2A7F0EFC" w14:textId="77777777" w:rsidR="00F23B90" w:rsidRPr="00517FE2" w:rsidRDefault="00F23B90" w:rsidP="000E5536">
            <w:pPr>
              <w:pStyle w:val="BodyText"/>
            </w:pPr>
            <w:r w:rsidRPr="00D7563E">
              <w:t>Réunion</w:t>
            </w:r>
          </w:p>
        </w:tc>
        <w:tc>
          <w:tcPr>
            <w:tcW w:w="1473" w:type="dxa"/>
          </w:tcPr>
          <w:p w14:paraId="676EA05A" w14:textId="77777777" w:rsidR="00F23B90" w:rsidRDefault="00F23B90" w:rsidP="000E5536">
            <w:pPr>
              <w:pStyle w:val="BodyText"/>
            </w:pPr>
            <w:r>
              <w:t>FRA</w:t>
            </w:r>
          </w:p>
        </w:tc>
      </w:tr>
      <w:tr w:rsidR="00F23B90" w:rsidRPr="00FA670C" w14:paraId="6E2BE7CB" w14:textId="77777777" w:rsidTr="0056240B">
        <w:trPr>
          <w:jc w:val="center"/>
        </w:trPr>
        <w:tc>
          <w:tcPr>
            <w:tcW w:w="3738" w:type="dxa"/>
          </w:tcPr>
          <w:p w14:paraId="222F6C61" w14:textId="77777777" w:rsidR="00F23B90" w:rsidRPr="00060146" w:rsidRDefault="00F23B90" w:rsidP="000E5536">
            <w:pPr>
              <w:pStyle w:val="BodyText"/>
            </w:pPr>
            <w:r w:rsidRPr="00060146">
              <w:t>Saint Helena, Ascension and Tristan da Cunha</w:t>
            </w:r>
          </w:p>
        </w:tc>
        <w:tc>
          <w:tcPr>
            <w:tcW w:w="1473" w:type="dxa"/>
          </w:tcPr>
          <w:p w14:paraId="105D8109" w14:textId="77777777" w:rsidR="00F23B90" w:rsidRDefault="00F23B90" w:rsidP="000E5536">
            <w:pPr>
              <w:pStyle w:val="BodyText"/>
            </w:pPr>
            <w:r>
              <w:t>GBR</w:t>
            </w:r>
          </w:p>
        </w:tc>
      </w:tr>
      <w:tr w:rsidR="00F23B90" w:rsidRPr="00FA670C" w14:paraId="1252DF10" w14:textId="77777777" w:rsidTr="0056240B">
        <w:trPr>
          <w:jc w:val="center"/>
        </w:trPr>
        <w:tc>
          <w:tcPr>
            <w:tcW w:w="3738" w:type="dxa"/>
          </w:tcPr>
          <w:p w14:paraId="2568596C" w14:textId="77777777" w:rsidR="00F23B90" w:rsidRPr="007B6ADE" w:rsidRDefault="00F23B90" w:rsidP="000E5536">
            <w:pPr>
              <w:pStyle w:val="BodyText"/>
            </w:pPr>
            <w:r w:rsidRPr="007B6ADE">
              <w:t>Saint Pierre and Miquelon</w:t>
            </w:r>
          </w:p>
        </w:tc>
        <w:tc>
          <w:tcPr>
            <w:tcW w:w="1473" w:type="dxa"/>
          </w:tcPr>
          <w:p w14:paraId="2F3B55AF" w14:textId="77777777" w:rsidR="00F23B90" w:rsidRDefault="00F23B90" w:rsidP="000E5536">
            <w:pPr>
              <w:pStyle w:val="BodyText"/>
            </w:pPr>
            <w:r>
              <w:t>FRA</w:t>
            </w:r>
          </w:p>
        </w:tc>
      </w:tr>
      <w:tr w:rsidR="00F23B90" w:rsidRPr="00FA670C" w14:paraId="402787E2" w14:textId="77777777" w:rsidTr="0056240B">
        <w:trPr>
          <w:jc w:val="center"/>
        </w:trPr>
        <w:tc>
          <w:tcPr>
            <w:tcW w:w="3738" w:type="dxa"/>
          </w:tcPr>
          <w:p w14:paraId="10441D0A" w14:textId="77777777" w:rsidR="00F23B90" w:rsidRPr="007B6ADE" w:rsidRDefault="00F23B90" w:rsidP="000E5536">
            <w:pPr>
              <w:pStyle w:val="BodyText"/>
            </w:pPr>
            <w:r w:rsidRPr="007B6ADE">
              <w:t>South Georgia and the South Sandwich Islands</w:t>
            </w:r>
          </w:p>
        </w:tc>
        <w:tc>
          <w:tcPr>
            <w:tcW w:w="1473" w:type="dxa"/>
          </w:tcPr>
          <w:p w14:paraId="201AD343" w14:textId="77777777" w:rsidR="00F23B90" w:rsidRDefault="00F23B90" w:rsidP="000E5536">
            <w:pPr>
              <w:pStyle w:val="BodyText"/>
            </w:pPr>
            <w:r>
              <w:t>GBR</w:t>
            </w:r>
          </w:p>
        </w:tc>
      </w:tr>
      <w:tr w:rsidR="00F23B90" w:rsidRPr="00FA670C" w14:paraId="497B1A94" w14:textId="77777777" w:rsidTr="0056240B">
        <w:trPr>
          <w:jc w:val="center"/>
        </w:trPr>
        <w:tc>
          <w:tcPr>
            <w:tcW w:w="3738" w:type="dxa"/>
          </w:tcPr>
          <w:p w14:paraId="4794BB13" w14:textId="77777777" w:rsidR="00F23B90" w:rsidRPr="007B6ADE" w:rsidRDefault="00F23B90" w:rsidP="000E5536">
            <w:pPr>
              <w:pStyle w:val="BodyText"/>
            </w:pPr>
            <w:r w:rsidRPr="00E23BB6">
              <w:t>Svalbard and Jan Mayen</w:t>
            </w:r>
          </w:p>
        </w:tc>
        <w:tc>
          <w:tcPr>
            <w:tcW w:w="1473" w:type="dxa"/>
          </w:tcPr>
          <w:p w14:paraId="2FD996CE" w14:textId="77777777" w:rsidR="00F23B90" w:rsidRDefault="00F23B90" w:rsidP="000E5536">
            <w:pPr>
              <w:pStyle w:val="BodyText"/>
            </w:pPr>
            <w:r>
              <w:t>NOR</w:t>
            </w:r>
          </w:p>
        </w:tc>
      </w:tr>
      <w:tr w:rsidR="00F23B90" w:rsidRPr="00FA670C" w14:paraId="6019F8F1" w14:textId="77777777" w:rsidTr="0056240B">
        <w:trPr>
          <w:jc w:val="center"/>
        </w:trPr>
        <w:tc>
          <w:tcPr>
            <w:tcW w:w="3738" w:type="dxa"/>
          </w:tcPr>
          <w:p w14:paraId="12B76D05" w14:textId="77777777" w:rsidR="00F23B90" w:rsidRPr="00E23BB6" w:rsidRDefault="00F23B90" w:rsidP="000E5536">
            <w:pPr>
              <w:pStyle w:val="BodyText"/>
            </w:pPr>
            <w:r w:rsidRPr="00E23BB6">
              <w:t>Tokelau</w:t>
            </w:r>
          </w:p>
        </w:tc>
        <w:tc>
          <w:tcPr>
            <w:tcW w:w="1473" w:type="dxa"/>
          </w:tcPr>
          <w:p w14:paraId="21DE16B6" w14:textId="77777777" w:rsidR="00F23B90" w:rsidRDefault="00F23B90" w:rsidP="000E5536">
            <w:pPr>
              <w:pStyle w:val="BodyText"/>
            </w:pPr>
            <w:r>
              <w:t>NZL</w:t>
            </w:r>
          </w:p>
        </w:tc>
      </w:tr>
      <w:tr w:rsidR="00F23B90" w:rsidRPr="00FA670C" w14:paraId="6DC37537" w14:textId="77777777" w:rsidTr="0056240B">
        <w:trPr>
          <w:jc w:val="center"/>
        </w:trPr>
        <w:tc>
          <w:tcPr>
            <w:tcW w:w="3738" w:type="dxa"/>
          </w:tcPr>
          <w:p w14:paraId="5F701190" w14:textId="77777777" w:rsidR="00F23B90" w:rsidRPr="00E23BB6" w:rsidRDefault="00F23B90" w:rsidP="000E5536">
            <w:pPr>
              <w:pStyle w:val="BodyText"/>
            </w:pPr>
            <w:r w:rsidRPr="00E23BB6">
              <w:t>Turks and Caicos Islands</w:t>
            </w:r>
          </w:p>
        </w:tc>
        <w:tc>
          <w:tcPr>
            <w:tcW w:w="1473" w:type="dxa"/>
          </w:tcPr>
          <w:p w14:paraId="695E9D3F" w14:textId="77777777" w:rsidR="00F23B90" w:rsidRDefault="00F23B90" w:rsidP="000E5536">
            <w:pPr>
              <w:pStyle w:val="BodyText"/>
            </w:pPr>
            <w:r>
              <w:t>GBR</w:t>
            </w:r>
          </w:p>
        </w:tc>
      </w:tr>
      <w:tr w:rsidR="00F23B90" w:rsidRPr="00FA670C" w14:paraId="10F818D1" w14:textId="77777777" w:rsidTr="0056240B">
        <w:trPr>
          <w:jc w:val="center"/>
        </w:trPr>
        <w:tc>
          <w:tcPr>
            <w:tcW w:w="3738" w:type="dxa"/>
          </w:tcPr>
          <w:p w14:paraId="7E74BE6E" w14:textId="77777777" w:rsidR="00F23B90" w:rsidRPr="00EB38EE" w:rsidRDefault="00F23B90" w:rsidP="000E5536">
            <w:pPr>
              <w:pStyle w:val="BodyText"/>
            </w:pPr>
            <w:r w:rsidRPr="00E97F8B">
              <w:t>United States Minor Outlying Islands</w:t>
            </w:r>
          </w:p>
        </w:tc>
        <w:tc>
          <w:tcPr>
            <w:tcW w:w="1473" w:type="dxa"/>
          </w:tcPr>
          <w:p w14:paraId="5FBA811D" w14:textId="77777777" w:rsidR="00F23B90" w:rsidRDefault="00F23B90" w:rsidP="000E5536">
            <w:pPr>
              <w:pStyle w:val="BodyText"/>
            </w:pPr>
            <w:r>
              <w:t>USA</w:t>
            </w:r>
          </w:p>
        </w:tc>
      </w:tr>
      <w:tr w:rsidR="00F23B90" w:rsidRPr="00FA670C" w14:paraId="42B80206" w14:textId="77777777" w:rsidTr="0056240B">
        <w:trPr>
          <w:jc w:val="center"/>
        </w:trPr>
        <w:tc>
          <w:tcPr>
            <w:tcW w:w="3738" w:type="dxa"/>
          </w:tcPr>
          <w:p w14:paraId="18DCD741" w14:textId="77777777" w:rsidR="00F23B90" w:rsidRPr="00E97F8B" w:rsidRDefault="00F23B90" w:rsidP="000E5536">
            <w:pPr>
              <w:pStyle w:val="BodyText"/>
            </w:pPr>
            <w:r w:rsidRPr="00E97F8B">
              <w:t>Virgin Islands, British</w:t>
            </w:r>
          </w:p>
        </w:tc>
        <w:tc>
          <w:tcPr>
            <w:tcW w:w="1473" w:type="dxa"/>
          </w:tcPr>
          <w:p w14:paraId="6B3A9D78" w14:textId="77777777" w:rsidR="00F23B90" w:rsidRDefault="00F23B90" w:rsidP="000E5536">
            <w:pPr>
              <w:pStyle w:val="BodyText"/>
            </w:pPr>
            <w:r>
              <w:t>GBR</w:t>
            </w:r>
          </w:p>
        </w:tc>
      </w:tr>
      <w:tr w:rsidR="00F23B90" w:rsidRPr="00FA670C" w14:paraId="4E2DEFDD" w14:textId="77777777" w:rsidTr="0056240B">
        <w:trPr>
          <w:jc w:val="center"/>
        </w:trPr>
        <w:tc>
          <w:tcPr>
            <w:tcW w:w="3738" w:type="dxa"/>
          </w:tcPr>
          <w:p w14:paraId="28327CB8" w14:textId="77777777" w:rsidR="00F23B90" w:rsidRPr="00E97F8B" w:rsidRDefault="00F23B90" w:rsidP="000E5536">
            <w:pPr>
              <w:pStyle w:val="BodyText"/>
            </w:pPr>
            <w:r w:rsidRPr="00E97F8B">
              <w:t>Virgin Islands, U.S.</w:t>
            </w:r>
          </w:p>
        </w:tc>
        <w:tc>
          <w:tcPr>
            <w:tcW w:w="1473" w:type="dxa"/>
          </w:tcPr>
          <w:p w14:paraId="33E75ED5" w14:textId="77777777" w:rsidR="00F23B90" w:rsidRDefault="00F23B90" w:rsidP="000E5536">
            <w:pPr>
              <w:pStyle w:val="BodyText"/>
            </w:pPr>
            <w:r>
              <w:t>USA</w:t>
            </w:r>
          </w:p>
        </w:tc>
      </w:tr>
      <w:tr w:rsidR="00F23B90" w:rsidRPr="00FA670C" w14:paraId="087A0045" w14:textId="77777777" w:rsidTr="0056240B">
        <w:trPr>
          <w:jc w:val="center"/>
        </w:trPr>
        <w:tc>
          <w:tcPr>
            <w:tcW w:w="3738" w:type="dxa"/>
          </w:tcPr>
          <w:p w14:paraId="5357CCFF" w14:textId="77777777" w:rsidR="00F23B90" w:rsidRPr="00E97F8B" w:rsidRDefault="00F23B90" w:rsidP="000E5536">
            <w:pPr>
              <w:pStyle w:val="BodyText"/>
            </w:pPr>
            <w:r w:rsidRPr="00E97F8B">
              <w:t>Wallis and Futuna</w:t>
            </w:r>
          </w:p>
        </w:tc>
        <w:tc>
          <w:tcPr>
            <w:tcW w:w="1473" w:type="dxa"/>
          </w:tcPr>
          <w:p w14:paraId="6A603910" w14:textId="77777777" w:rsidR="00F23B90" w:rsidRDefault="00F23B90" w:rsidP="000E5536">
            <w:pPr>
              <w:pStyle w:val="BodyText"/>
            </w:pPr>
            <w:r>
              <w:t>FRA</w:t>
            </w:r>
          </w:p>
        </w:tc>
      </w:tr>
      <w:tr w:rsidR="00F23B90" w:rsidRPr="00FA670C" w14:paraId="408B0A4A" w14:textId="77777777" w:rsidTr="0056240B">
        <w:trPr>
          <w:jc w:val="center"/>
        </w:trPr>
        <w:tc>
          <w:tcPr>
            <w:tcW w:w="3738" w:type="dxa"/>
          </w:tcPr>
          <w:p w14:paraId="4B69084B" w14:textId="77777777" w:rsidR="00F23B90" w:rsidRPr="00E97F8B" w:rsidRDefault="00F23B90" w:rsidP="000E5536">
            <w:pPr>
              <w:pStyle w:val="BodyText"/>
            </w:pPr>
            <w:r w:rsidRPr="00E97F8B">
              <w:t>Western Sahara</w:t>
            </w:r>
          </w:p>
        </w:tc>
        <w:tc>
          <w:tcPr>
            <w:tcW w:w="1473" w:type="dxa"/>
          </w:tcPr>
          <w:p w14:paraId="17700C0D" w14:textId="77777777" w:rsidR="00F23B90" w:rsidRDefault="00F23B90" w:rsidP="000E5536">
            <w:pPr>
              <w:pStyle w:val="BodyText"/>
            </w:pPr>
            <w:r>
              <w:t>MAR</w:t>
            </w:r>
          </w:p>
        </w:tc>
      </w:tr>
    </w:tbl>
    <w:p w14:paraId="3116A23C" w14:textId="77777777" w:rsidR="00F23B90" w:rsidRDefault="00F23B90" w:rsidP="000E5536">
      <w:pPr>
        <w:pStyle w:val="BodyText"/>
      </w:pPr>
    </w:p>
    <w:p w14:paraId="4C5A9A1C" w14:textId="77777777" w:rsidR="00F23B90" w:rsidRDefault="00F23B90" w:rsidP="000E5536">
      <w:pPr>
        <w:pStyle w:val="BodyText"/>
      </w:pPr>
      <w:r>
        <w:t xml:space="preserve">What about </w:t>
      </w:r>
      <w:r w:rsidRPr="00E23BB6">
        <w:t>Tristan da Cunha</w:t>
      </w:r>
      <w:r>
        <w:t xml:space="preserve"> in GAUL?</w:t>
      </w:r>
    </w:p>
    <w:p w14:paraId="4AD6F47F" w14:textId="77777777" w:rsidR="00F23B90" w:rsidRDefault="00F23B90" w:rsidP="005E663B">
      <w:pPr>
        <w:pStyle w:val="ListNumber"/>
      </w:pPr>
      <w:r>
        <w:t>Dissolving again after changing the ISO 3 letter codes</w:t>
      </w:r>
    </w:p>
    <w:p w14:paraId="336E7B30" w14:textId="77777777" w:rsidR="00F23B90" w:rsidRDefault="00F23B90" w:rsidP="005E663B">
      <w:pPr>
        <w:pStyle w:val="ListNumber"/>
      </w:pPr>
      <w:r>
        <w:t>Appended GAUL and EEZ into the same table with their ISO3 country codes</w:t>
      </w:r>
    </w:p>
    <w:p w14:paraId="3078AC1E" w14:textId="77777777" w:rsidR="00F23B90" w:rsidRDefault="00F23B90" w:rsidP="005E663B">
      <w:pPr>
        <w:pStyle w:val="ListNumber"/>
      </w:pPr>
      <w:r>
        <w:t>Dissolving the GAUL and EEZ and removing the interior polygons. In some cases this removes valid interior polygons, e.g. the East Timor area (red) within Indonesia (blue) disappears:</w:t>
      </w:r>
    </w:p>
    <w:p w14:paraId="206FBFE9" w14:textId="77777777" w:rsidR="00F23B90" w:rsidRDefault="00F23B90" w:rsidP="000E5536">
      <w:pPr>
        <w:pStyle w:val="BodyText"/>
      </w:pPr>
      <w:r>
        <w:rPr>
          <w:noProof/>
          <w:lang w:bidi="ar-SA"/>
        </w:rPr>
        <w:drawing>
          <wp:inline distT="0" distB="0" distL="0" distR="0" wp14:anchorId="38F70E5C" wp14:editId="78EEBDAE">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79EFA961" wp14:editId="7A41E11A">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7A220C48" w14:textId="77777777" w:rsidR="00F23B90" w:rsidRDefault="00F23B90" w:rsidP="000E5536">
      <w:pPr>
        <w:pStyle w:val="BodyText"/>
      </w:pPr>
    </w:p>
    <w:p w14:paraId="073E20AB"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7577F2FF" w14:textId="77777777" w:rsidR="00F23B90" w:rsidRDefault="00F23B90" w:rsidP="000E5536">
      <w:pPr>
        <w:pStyle w:val="Heading5"/>
      </w:pPr>
      <w:r>
        <w:lastRenderedPageBreak/>
        <w:t>Cross-checking EEZ</w:t>
      </w:r>
    </w:p>
    <w:p w14:paraId="15B2074B" w14:textId="77777777" w:rsidR="00F23B90" w:rsidRPr="00ED5973" w:rsidRDefault="00F23B90" w:rsidP="008B6883">
      <w:pPr>
        <w:pStyle w:val="BodyText2"/>
      </w:pPr>
      <w:r>
        <w:t>The EEZ features a split at the international date line.</w:t>
      </w:r>
    </w:p>
    <w:p w14:paraId="69CE7606" w14:textId="77777777" w:rsidR="00F23B90" w:rsidRDefault="00F23B90" w:rsidP="000E5536">
      <w:pPr>
        <w:pStyle w:val="Heading6"/>
      </w:pPr>
      <w:r>
        <w:t>ISO3 codes</w:t>
      </w:r>
    </w:p>
    <w:p w14:paraId="3092C3B5" w14:textId="77777777" w:rsidR="00F23B90" w:rsidRDefault="00F23B90" w:rsidP="000E5536">
      <w:pPr>
        <w:pStyle w:val="Heading7"/>
      </w:pPr>
      <w:r>
        <w:t>Null values</w:t>
      </w:r>
    </w:p>
    <w:p w14:paraId="096AD671" w14:textId="77777777" w:rsidR="00F23B90" w:rsidRDefault="00F23B90" w:rsidP="000E5536">
      <w:pPr>
        <w:pStyle w:val="ListBullet"/>
      </w:pPr>
      <w:r>
        <w:t xml:space="preserve">Unpopulated values were populated for </w:t>
      </w:r>
      <w:r w:rsidRPr="0079331D">
        <w:t>Denmark</w:t>
      </w:r>
      <w:r>
        <w:t>, Jordan and Kiribati (line group)</w:t>
      </w:r>
    </w:p>
    <w:p w14:paraId="62B15ECD" w14:textId="77777777" w:rsidR="00F23B90" w:rsidRDefault="00F23B90" w:rsidP="008B6883">
      <w:pPr>
        <w:pStyle w:val="BodyText2"/>
      </w:pPr>
      <w:r>
        <w:t>Null values will have to be merged into an existing ISO3 features:</w:t>
      </w:r>
    </w:p>
    <w:p w14:paraId="498ECFB0"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74E7146C" w14:textId="77777777" w:rsidTr="0056240B">
        <w:trPr>
          <w:jc w:val="center"/>
        </w:trPr>
        <w:tc>
          <w:tcPr>
            <w:tcW w:w="3369" w:type="dxa"/>
          </w:tcPr>
          <w:p w14:paraId="06C27E63" w14:textId="77777777" w:rsidR="00F23B90" w:rsidRPr="00FA670C" w:rsidRDefault="00F23B90" w:rsidP="000E5536">
            <w:pPr>
              <w:pStyle w:val="BodyText"/>
            </w:pPr>
            <w:r>
              <w:t>Feature</w:t>
            </w:r>
          </w:p>
        </w:tc>
        <w:tc>
          <w:tcPr>
            <w:tcW w:w="2835" w:type="dxa"/>
          </w:tcPr>
          <w:p w14:paraId="6E776192" w14:textId="77777777" w:rsidR="00F23B90" w:rsidRPr="00FA670C" w:rsidRDefault="00F23B90" w:rsidP="000E5536">
            <w:pPr>
              <w:pStyle w:val="BodyText"/>
            </w:pPr>
            <w:r>
              <w:t>Merged into</w:t>
            </w:r>
          </w:p>
        </w:tc>
      </w:tr>
      <w:tr w:rsidR="00F23B90" w:rsidRPr="00FA670C" w14:paraId="5361181E" w14:textId="77777777" w:rsidTr="0056240B">
        <w:trPr>
          <w:jc w:val="center"/>
        </w:trPr>
        <w:tc>
          <w:tcPr>
            <w:tcW w:w="3369" w:type="dxa"/>
          </w:tcPr>
          <w:p w14:paraId="60077323" w14:textId="77777777" w:rsidR="00F23B90" w:rsidRPr="00B324C5" w:rsidRDefault="00F23B90" w:rsidP="000E5536">
            <w:pPr>
              <w:pStyle w:val="BodyText"/>
            </w:pPr>
            <w:r w:rsidRPr="00B324C5">
              <w:t>Andaman and Nicobar</w:t>
            </w:r>
          </w:p>
        </w:tc>
        <w:tc>
          <w:tcPr>
            <w:tcW w:w="2835" w:type="dxa"/>
          </w:tcPr>
          <w:p w14:paraId="18D8E1F4" w14:textId="77777777" w:rsidR="00F23B90" w:rsidRDefault="00F23B90" w:rsidP="000E5536">
            <w:pPr>
              <w:pStyle w:val="BodyText"/>
            </w:pPr>
            <w:r>
              <w:t>India</w:t>
            </w:r>
          </w:p>
        </w:tc>
      </w:tr>
      <w:tr w:rsidR="00F23B90" w:rsidRPr="00FA670C" w14:paraId="082FDF70" w14:textId="77777777" w:rsidTr="0056240B">
        <w:trPr>
          <w:jc w:val="center"/>
        </w:trPr>
        <w:tc>
          <w:tcPr>
            <w:tcW w:w="3369" w:type="dxa"/>
          </w:tcPr>
          <w:p w14:paraId="4EE725DE" w14:textId="77777777" w:rsidR="00F23B90" w:rsidRPr="00B324C5" w:rsidRDefault="00F23B90" w:rsidP="000E5536">
            <w:pPr>
              <w:pStyle w:val="BodyText"/>
            </w:pPr>
            <w:r w:rsidRPr="00B324C5">
              <w:t>Azores</w:t>
            </w:r>
          </w:p>
        </w:tc>
        <w:tc>
          <w:tcPr>
            <w:tcW w:w="2835" w:type="dxa"/>
          </w:tcPr>
          <w:p w14:paraId="14A48FDD" w14:textId="77777777" w:rsidR="00F23B90" w:rsidRDefault="00F23B90" w:rsidP="000E5536">
            <w:pPr>
              <w:pStyle w:val="BodyText"/>
            </w:pPr>
            <w:r>
              <w:t>Portugal</w:t>
            </w:r>
          </w:p>
        </w:tc>
      </w:tr>
      <w:tr w:rsidR="00F23B90" w:rsidRPr="00FA670C" w14:paraId="37ACF398" w14:textId="77777777" w:rsidTr="0056240B">
        <w:trPr>
          <w:jc w:val="center"/>
        </w:trPr>
        <w:tc>
          <w:tcPr>
            <w:tcW w:w="3369" w:type="dxa"/>
          </w:tcPr>
          <w:p w14:paraId="2F9B9079" w14:textId="77777777" w:rsidR="00F23B90" w:rsidRPr="00B324C5" w:rsidRDefault="00F23B90" w:rsidP="000E5536">
            <w:pPr>
              <w:pStyle w:val="BodyText"/>
            </w:pPr>
            <w:r>
              <w:t>Madeira</w:t>
            </w:r>
          </w:p>
        </w:tc>
        <w:tc>
          <w:tcPr>
            <w:tcW w:w="2835" w:type="dxa"/>
          </w:tcPr>
          <w:p w14:paraId="7E02420D" w14:textId="77777777" w:rsidR="00F23B90" w:rsidRDefault="00F23B90" w:rsidP="000E5536">
            <w:pPr>
              <w:pStyle w:val="BodyText"/>
            </w:pPr>
            <w:r>
              <w:t>Portugal</w:t>
            </w:r>
          </w:p>
        </w:tc>
      </w:tr>
      <w:tr w:rsidR="00F23B90" w:rsidRPr="00FA670C" w14:paraId="0E85E648" w14:textId="77777777" w:rsidTr="0056240B">
        <w:trPr>
          <w:jc w:val="center"/>
        </w:trPr>
        <w:tc>
          <w:tcPr>
            <w:tcW w:w="3369" w:type="dxa"/>
          </w:tcPr>
          <w:p w14:paraId="0109E643" w14:textId="77777777" w:rsidR="00F23B90" w:rsidRPr="00977C1C" w:rsidRDefault="00F23B90" w:rsidP="000E5536">
            <w:pPr>
              <w:pStyle w:val="BodyText"/>
            </w:pPr>
            <w:r w:rsidRPr="00977C1C">
              <w:t>Canary Islands</w:t>
            </w:r>
          </w:p>
        </w:tc>
        <w:tc>
          <w:tcPr>
            <w:tcW w:w="2835" w:type="dxa"/>
          </w:tcPr>
          <w:p w14:paraId="73D35C39" w14:textId="77777777" w:rsidR="00F23B90" w:rsidRDefault="00F23B90" w:rsidP="000E5536">
            <w:pPr>
              <w:pStyle w:val="BodyText"/>
            </w:pPr>
            <w:r>
              <w:t>Spain</w:t>
            </w:r>
          </w:p>
        </w:tc>
      </w:tr>
      <w:tr w:rsidR="00F23B90" w:rsidRPr="00FA670C" w14:paraId="1E30A631" w14:textId="77777777" w:rsidTr="0056240B">
        <w:trPr>
          <w:jc w:val="center"/>
        </w:trPr>
        <w:tc>
          <w:tcPr>
            <w:tcW w:w="3369" w:type="dxa"/>
          </w:tcPr>
          <w:p w14:paraId="41E002A4" w14:textId="77777777" w:rsidR="00F23B90" w:rsidRPr="00FA670C" w:rsidRDefault="00F23B90" w:rsidP="000E5536">
            <w:pPr>
              <w:pStyle w:val="BodyText"/>
            </w:pPr>
            <w:r w:rsidRPr="00F44D7B">
              <w:t>Amsterdam Island and Saint Paul Island</w:t>
            </w:r>
          </w:p>
        </w:tc>
        <w:tc>
          <w:tcPr>
            <w:tcW w:w="2835" w:type="dxa"/>
          </w:tcPr>
          <w:p w14:paraId="49D2270B" w14:textId="77777777" w:rsidR="00F23B90" w:rsidRPr="00FA670C" w:rsidRDefault="00F23B90" w:rsidP="000E5536">
            <w:pPr>
              <w:pStyle w:val="BodyText"/>
            </w:pPr>
            <w:r>
              <w:t>French Southern Territories</w:t>
            </w:r>
          </w:p>
        </w:tc>
      </w:tr>
      <w:tr w:rsidR="00F23B90" w:rsidRPr="00FA670C" w14:paraId="7C7E5534" w14:textId="77777777" w:rsidTr="0056240B">
        <w:trPr>
          <w:jc w:val="center"/>
        </w:trPr>
        <w:tc>
          <w:tcPr>
            <w:tcW w:w="3369" w:type="dxa"/>
          </w:tcPr>
          <w:p w14:paraId="4B646D6F" w14:textId="77777777" w:rsidR="00F23B90" w:rsidRPr="00FA670C" w:rsidRDefault="00F23B90" w:rsidP="000E5536">
            <w:pPr>
              <w:pStyle w:val="BodyText"/>
            </w:pPr>
            <w:r w:rsidRPr="00F44D7B">
              <w:t>Kerguelen Islands</w:t>
            </w:r>
          </w:p>
        </w:tc>
        <w:tc>
          <w:tcPr>
            <w:tcW w:w="2835" w:type="dxa"/>
          </w:tcPr>
          <w:p w14:paraId="66C707AD" w14:textId="77777777" w:rsidR="00F23B90" w:rsidRPr="00FA670C" w:rsidRDefault="00F23B90" w:rsidP="000E5536">
            <w:pPr>
              <w:pStyle w:val="BodyText"/>
            </w:pPr>
            <w:r>
              <w:t>French Southern Territories</w:t>
            </w:r>
          </w:p>
        </w:tc>
      </w:tr>
      <w:tr w:rsidR="00F23B90" w:rsidRPr="00FA670C" w14:paraId="238BED71" w14:textId="77777777" w:rsidTr="0056240B">
        <w:trPr>
          <w:jc w:val="center"/>
        </w:trPr>
        <w:tc>
          <w:tcPr>
            <w:tcW w:w="3369" w:type="dxa"/>
          </w:tcPr>
          <w:p w14:paraId="1597B889" w14:textId="77777777" w:rsidR="00F23B90" w:rsidRPr="00846C85" w:rsidRDefault="00F23B90" w:rsidP="000E5536">
            <w:pPr>
              <w:pStyle w:val="BodyText"/>
            </w:pPr>
            <w:r w:rsidRPr="00846C85">
              <w:t>Bassas da India</w:t>
            </w:r>
          </w:p>
        </w:tc>
        <w:tc>
          <w:tcPr>
            <w:tcW w:w="2835" w:type="dxa"/>
          </w:tcPr>
          <w:p w14:paraId="788F10FF" w14:textId="77777777" w:rsidR="00F23B90" w:rsidRPr="00FA670C" w:rsidRDefault="00F23B90" w:rsidP="000E5536">
            <w:pPr>
              <w:pStyle w:val="BodyText"/>
            </w:pPr>
            <w:r>
              <w:t>French Southern Territories</w:t>
            </w:r>
          </w:p>
        </w:tc>
      </w:tr>
      <w:tr w:rsidR="00F23B90" w:rsidRPr="00FA670C" w14:paraId="46682110" w14:textId="77777777" w:rsidTr="0056240B">
        <w:trPr>
          <w:jc w:val="center"/>
        </w:trPr>
        <w:tc>
          <w:tcPr>
            <w:tcW w:w="3369" w:type="dxa"/>
          </w:tcPr>
          <w:p w14:paraId="4A20C39E" w14:textId="77777777" w:rsidR="00F23B90" w:rsidRPr="00846C85" w:rsidRDefault="00F23B90" w:rsidP="000E5536">
            <w:pPr>
              <w:pStyle w:val="BodyText"/>
            </w:pPr>
            <w:r w:rsidRPr="00846C85">
              <w:t>Ile Europa</w:t>
            </w:r>
          </w:p>
        </w:tc>
        <w:tc>
          <w:tcPr>
            <w:tcW w:w="2835" w:type="dxa"/>
          </w:tcPr>
          <w:p w14:paraId="65FD6DBF" w14:textId="77777777" w:rsidR="00F23B90" w:rsidRDefault="00F23B90" w:rsidP="000E5536">
            <w:pPr>
              <w:pStyle w:val="BodyText"/>
            </w:pPr>
            <w:r>
              <w:t>French Southern Territories</w:t>
            </w:r>
          </w:p>
        </w:tc>
      </w:tr>
      <w:tr w:rsidR="00F23B90" w:rsidRPr="00FA670C" w14:paraId="4F46EEE1" w14:textId="77777777" w:rsidTr="0056240B">
        <w:trPr>
          <w:jc w:val="center"/>
        </w:trPr>
        <w:tc>
          <w:tcPr>
            <w:tcW w:w="3369" w:type="dxa"/>
          </w:tcPr>
          <w:p w14:paraId="23C93323" w14:textId="77777777" w:rsidR="00F23B90" w:rsidRPr="000A3AFC" w:rsidRDefault="00F23B90" w:rsidP="000E5536">
            <w:pPr>
              <w:pStyle w:val="BodyText"/>
            </w:pPr>
            <w:r w:rsidRPr="000A3AFC">
              <w:t>Juan de Nova Island</w:t>
            </w:r>
          </w:p>
        </w:tc>
        <w:tc>
          <w:tcPr>
            <w:tcW w:w="2835" w:type="dxa"/>
          </w:tcPr>
          <w:p w14:paraId="78BB94C3" w14:textId="77777777" w:rsidR="00F23B90" w:rsidRDefault="00F23B90" w:rsidP="000E5536">
            <w:pPr>
              <w:pStyle w:val="BodyText"/>
            </w:pPr>
            <w:r w:rsidRPr="000A3AFC">
              <w:t>French Southern Territories</w:t>
            </w:r>
          </w:p>
        </w:tc>
      </w:tr>
      <w:tr w:rsidR="00F23B90" w:rsidRPr="00FA670C" w14:paraId="5987626C" w14:textId="77777777" w:rsidTr="0056240B">
        <w:trPr>
          <w:jc w:val="center"/>
        </w:trPr>
        <w:tc>
          <w:tcPr>
            <w:tcW w:w="3369" w:type="dxa"/>
          </w:tcPr>
          <w:p w14:paraId="6F471942" w14:textId="77777777" w:rsidR="00F23B90" w:rsidRPr="00E86C99" w:rsidRDefault="00F23B90" w:rsidP="000E5536">
            <w:pPr>
              <w:pStyle w:val="BodyText"/>
            </w:pPr>
            <w:r w:rsidRPr="0016355B">
              <w:t>Crozet Islands</w:t>
            </w:r>
          </w:p>
        </w:tc>
        <w:tc>
          <w:tcPr>
            <w:tcW w:w="2835" w:type="dxa"/>
          </w:tcPr>
          <w:p w14:paraId="15A0EBEB" w14:textId="77777777" w:rsidR="00F23B90" w:rsidRDefault="00F23B90" w:rsidP="000E5536">
            <w:pPr>
              <w:pStyle w:val="BodyText"/>
            </w:pPr>
            <w:r>
              <w:t>French Southern Territories</w:t>
            </w:r>
          </w:p>
        </w:tc>
      </w:tr>
      <w:tr w:rsidR="00F23B90" w:rsidRPr="00FA670C" w14:paraId="0B24F759" w14:textId="77777777" w:rsidTr="0056240B">
        <w:trPr>
          <w:jc w:val="center"/>
        </w:trPr>
        <w:tc>
          <w:tcPr>
            <w:tcW w:w="3369" w:type="dxa"/>
          </w:tcPr>
          <w:p w14:paraId="39D7B116" w14:textId="77777777" w:rsidR="00F23B90" w:rsidRPr="00A5185C" w:rsidRDefault="00F23B90" w:rsidP="000E5536">
            <w:pPr>
              <w:pStyle w:val="BodyText"/>
            </w:pPr>
            <w:r w:rsidRPr="00A5185C">
              <w:t>Easter Island</w:t>
            </w:r>
          </w:p>
        </w:tc>
        <w:tc>
          <w:tcPr>
            <w:tcW w:w="2835" w:type="dxa"/>
          </w:tcPr>
          <w:p w14:paraId="22B16964" w14:textId="77777777" w:rsidR="00F23B90" w:rsidRDefault="00F23B90" w:rsidP="000E5536">
            <w:pPr>
              <w:pStyle w:val="BodyText"/>
            </w:pPr>
            <w:r>
              <w:t>Chile</w:t>
            </w:r>
          </w:p>
        </w:tc>
      </w:tr>
      <w:tr w:rsidR="00F23B90" w:rsidRPr="00FA670C" w14:paraId="525CC119" w14:textId="77777777" w:rsidTr="0056240B">
        <w:trPr>
          <w:jc w:val="center"/>
        </w:trPr>
        <w:tc>
          <w:tcPr>
            <w:tcW w:w="3369" w:type="dxa"/>
          </w:tcPr>
          <w:p w14:paraId="2431D8E4" w14:textId="77777777" w:rsidR="00F23B90" w:rsidRPr="00B76839" w:rsidRDefault="00F23B90" w:rsidP="000E5536">
            <w:pPr>
              <w:pStyle w:val="BodyText"/>
            </w:pPr>
            <w:r w:rsidRPr="00B76839">
              <w:t>Serbia-Montenegro</w:t>
            </w:r>
          </w:p>
        </w:tc>
        <w:tc>
          <w:tcPr>
            <w:tcW w:w="2835" w:type="dxa"/>
          </w:tcPr>
          <w:p w14:paraId="275A6837" w14:textId="77777777" w:rsidR="00F23B90" w:rsidRDefault="00F23B90" w:rsidP="000E5536">
            <w:pPr>
              <w:pStyle w:val="BodyText"/>
            </w:pPr>
            <w:r>
              <w:t>Serbia</w:t>
            </w:r>
          </w:p>
        </w:tc>
      </w:tr>
      <w:tr w:rsidR="00F23B90" w:rsidRPr="00FA670C" w14:paraId="0AB73792" w14:textId="77777777" w:rsidTr="0056240B">
        <w:trPr>
          <w:jc w:val="center"/>
        </w:trPr>
        <w:tc>
          <w:tcPr>
            <w:tcW w:w="3369" w:type="dxa"/>
          </w:tcPr>
          <w:p w14:paraId="4B68C1FC" w14:textId="77777777" w:rsidR="00F23B90" w:rsidRPr="00500C4E" w:rsidRDefault="00F23B90" w:rsidP="000E5536">
            <w:pPr>
              <w:pStyle w:val="BodyText"/>
            </w:pPr>
            <w:r>
              <w:t>Galapagos</w:t>
            </w:r>
          </w:p>
        </w:tc>
        <w:tc>
          <w:tcPr>
            <w:tcW w:w="2835" w:type="dxa"/>
          </w:tcPr>
          <w:p w14:paraId="0CE6BB97" w14:textId="77777777" w:rsidR="00F23B90" w:rsidRDefault="00F23B90" w:rsidP="000E5536">
            <w:pPr>
              <w:pStyle w:val="BodyText"/>
            </w:pPr>
            <w:r>
              <w:t>Ecuador</w:t>
            </w:r>
          </w:p>
        </w:tc>
      </w:tr>
      <w:tr w:rsidR="00F23B90" w:rsidRPr="00FA670C" w14:paraId="2D9DC46D" w14:textId="77777777" w:rsidTr="0056240B">
        <w:trPr>
          <w:jc w:val="center"/>
        </w:trPr>
        <w:tc>
          <w:tcPr>
            <w:tcW w:w="3369" w:type="dxa"/>
          </w:tcPr>
          <w:p w14:paraId="31DB99DB" w14:textId="77777777" w:rsidR="00F23B90" w:rsidRDefault="00F23B90" w:rsidP="000E5536">
            <w:pPr>
              <w:pStyle w:val="BodyText"/>
            </w:pPr>
            <w:r>
              <w:t>Gloriosi EEZ</w:t>
            </w:r>
          </w:p>
        </w:tc>
        <w:tc>
          <w:tcPr>
            <w:tcW w:w="2835" w:type="dxa"/>
          </w:tcPr>
          <w:p w14:paraId="50AA3AC7" w14:textId="77777777" w:rsidR="00F23B90" w:rsidRDefault="00F23B90" w:rsidP="000E5536">
            <w:pPr>
              <w:pStyle w:val="BodyText"/>
            </w:pPr>
            <w:r>
              <w:t>Mayotte</w:t>
            </w:r>
          </w:p>
        </w:tc>
      </w:tr>
      <w:tr w:rsidR="00F23B90" w:rsidRPr="00FA670C" w14:paraId="59DCD34C" w14:textId="77777777" w:rsidTr="0056240B">
        <w:trPr>
          <w:jc w:val="center"/>
        </w:trPr>
        <w:tc>
          <w:tcPr>
            <w:tcW w:w="3369" w:type="dxa"/>
          </w:tcPr>
          <w:p w14:paraId="1885652A" w14:textId="77777777" w:rsidR="00F23B90" w:rsidRDefault="00F23B90" w:rsidP="000E5536">
            <w:pPr>
              <w:pStyle w:val="BodyText"/>
            </w:pPr>
            <w:r w:rsidRPr="00402395">
              <w:t>Guadeloupe and Martinique</w:t>
            </w:r>
            <w:r>
              <w:t xml:space="preserve"> EEZ </w:t>
            </w:r>
          </w:p>
        </w:tc>
        <w:tc>
          <w:tcPr>
            <w:tcW w:w="2835" w:type="dxa"/>
          </w:tcPr>
          <w:p w14:paraId="5086AE62" w14:textId="77777777" w:rsidR="00F23B90" w:rsidRDefault="00F23B90" w:rsidP="000E5536">
            <w:pPr>
              <w:pStyle w:val="BodyText"/>
            </w:pPr>
            <w:r>
              <w:t>Split into 2 separate features: Guadeloupe (GLP) and Martinique (MTQ)</w:t>
            </w:r>
          </w:p>
        </w:tc>
      </w:tr>
      <w:tr w:rsidR="00F23B90" w:rsidRPr="00FA670C" w14:paraId="0D2F468B" w14:textId="77777777" w:rsidTr="0056240B">
        <w:trPr>
          <w:jc w:val="center"/>
        </w:trPr>
        <w:tc>
          <w:tcPr>
            <w:tcW w:w="3369" w:type="dxa"/>
          </w:tcPr>
          <w:p w14:paraId="07A2E174" w14:textId="77777777" w:rsidR="00F23B90" w:rsidRPr="002335E0" w:rsidRDefault="00F23B90" w:rsidP="000E5536">
            <w:pPr>
              <w:pStyle w:val="BodyText"/>
            </w:pPr>
            <w:r w:rsidRPr="002335E0">
              <w:t>Ile Tromelin</w:t>
            </w:r>
          </w:p>
        </w:tc>
        <w:tc>
          <w:tcPr>
            <w:tcW w:w="2835" w:type="dxa"/>
          </w:tcPr>
          <w:p w14:paraId="0EAFE6A0" w14:textId="77777777" w:rsidR="00F23B90" w:rsidRDefault="00F23B90" w:rsidP="000E5536">
            <w:pPr>
              <w:pStyle w:val="BodyText"/>
            </w:pPr>
            <w:r>
              <w:t>Réunion</w:t>
            </w:r>
          </w:p>
        </w:tc>
      </w:tr>
      <w:tr w:rsidR="00F23B90" w:rsidRPr="00FA670C" w14:paraId="381D7336" w14:textId="77777777" w:rsidTr="0056240B">
        <w:trPr>
          <w:jc w:val="center"/>
        </w:trPr>
        <w:tc>
          <w:tcPr>
            <w:tcW w:w="3369" w:type="dxa"/>
          </w:tcPr>
          <w:p w14:paraId="69B201BC" w14:textId="77777777" w:rsidR="00F23B90" w:rsidRPr="00B26442" w:rsidRDefault="00F23B90" w:rsidP="000E5536">
            <w:pPr>
              <w:pStyle w:val="BodyText"/>
            </w:pPr>
            <w:r w:rsidRPr="00B26442">
              <w:t>Macquarie Island</w:t>
            </w:r>
          </w:p>
        </w:tc>
        <w:tc>
          <w:tcPr>
            <w:tcW w:w="2835" w:type="dxa"/>
          </w:tcPr>
          <w:p w14:paraId="6CF96ED3" w14:textId="77777777" w:rsidR="00F23B90" w:rsidRDefault="00F23B90" w:rsidP="000E5536">
            <w:pPr>
              <w:pStyle w:val="BodyText"/>
            </w:pPr>
            <w:r>
              <w:t>Australia</w:t>
            </w:r>
          </w:p>
        </w:tc>
      </w:tr>
      <w:tr w:rsidR="00F23B90" w:rsidRPr="00FA670C" w14:paraId="1341649F" w14:textId="77777777" w:rsidTr="0056240B">
        <w:trPr>
          <w:jc w:val="center"/>
        </w:trPr>
        <w:tc>
          <w:tcPr>
            <w:tcW w:w="3369" w:type="dxa"/>
          </w:tcPr>
          <w:p w14:paraId="5CD9C172" w14:textId="77777777" w:rsidR="00F23B90" w:rsidRPr="00FF563A" w:rsidRDefault="00F23B90" w:rsidP="000E5536">
            <w:pPr>
              <w:pStyle w:val="BodyText"/>
            </w:pPr>
            <w:r w:rsidRPr="00FF563A">
              <w:t>Oecussi Ambeno</w:t>
            </w:r>
          </w:p>
        </w:tc>
        <w:tc>
          <w:tcPr>
            <w:tcW w:w="2835" w:type="dxa"/>
          </w:tcPr>
          <w:p w14:paraId="28DF22A9" w14:textId="77777777" w:rsidR="00F23B90" w:rsidRDefault="00F23B90" w:rsidP="000E5536">
            <w:pPr>
              <w:pStyle w:val="BodyText"/>
            </w:pPr>
            <w:r>
              <w:t>East Timor</w:t>
            </w:r>
          </w:p>
        </w:tc>
      </w:tr>
      <w:tr w:rsidR="00F23B90" w:rsidRPr="00FA670C" w14:paraId="3AD70218" w14:textId="77777777" w:rsidTr="0056240B">
        <w:trPr>
          <w:jc w:val="center"/>
        </w:trPr>
        <w:tc>
          <w:tcPr>
            <w:tcW w:w="3369" w:type="dxa"/>
          </w:tcPr>
          <w:p w14:paraId="4EBDD637" w14:textId="77777777" w:rsidR="00F23B90" w:rsidRPr="00D53D1D" w:rsidRDefault="00F23B90" w:rsidP="000E5536">
            <w:pPr>
              <w:pStyle w:val="BodyText"/>
            </w:pPr>
            <w:r w:rsidRPr="00D53D1D">
              <w:t>Phoenix Group</w:t>
            </w:r>
          </w:p>
        </w:tc>
        <w:tc>
          <w:tcPr>
            <w:tcW w:w="2835" w:type="dxa"/>
          </w:tcPr>
          <w:p w14:paraId="63CFED7F" w14:textId="77777777" w:rsidR="00F23B90" w:rsidRDefault="00F23B90" w:rsidP="000E5536">
            <w:pPr>
              <w:pStyle w:val="BodyText"/>
            </w:pPr>
            <w:r>
              <w:t>Kiribati</w:t>
            </w:r>
          </w:p>
        </w:tc>
      </w:tr>
      <w:tr w:rsidR="00F23B90" w:rsidRPr="00FA670C" w14:paraId="3DD335BF" w14:textId="77777777" w:rsidTr="0056240B">
        <w:trPr>
          <w:jc w:val="center"/>
        </w:trPr>
        <w:tc>
          <w:tcPr>
            <w:tcW w:w="3369" w:type="dxa"/>
          </w:tcPr>
          <w:p w14:paraId="65782E34" w14:textId="77777777" w:rsidR="00F23B90" w:rsidRPr="001F4C6F" w:rsidRDefault="00F23B90" w:rsidP="000E5536">
            <w:pPr>
              <w:pStyle w:val="BodyText"/>
            </w:pPr>
            <w:r w:rsidRPr="001F4C6F">
              <w:t>Prince Edward Islands</w:t>
            </w:r>
          </w:p>
        </w:tc>
        <w:tc>
          <w:tcPr>
            <w:tcW w:w="2835" w:type="dxa"/>
          </w:tcPr>
          <w:p w14:paraId="4E9178C6" w14:textId="77777777" w:rsidR="00F23B90" w:rsidRDefault="00F23B90" w:rsidP="000E5536">
            <w:pPr>
              <w:pStyle w:val="BodyText"/>
            </w:pPr>
            <w:r>
              <w:t>South Africa</w:t>
            </w:r>
          </w:p>
        </w:tc>
      </w:tr>
      <w:tr w:rsidR="00F23B90" w:rsidRPr="00FA670C" w14:paraId="5F51F955" w14:textId="77777777" w:rsidTr="0056240B">
        <w:trPr>
          <w:jc w:val="center"/>
        </w:trPr>
        <w:tc>
          <w:tcPr>
            <w:tcW w:w="3369" w:type="dxa"/>
          </w:tcPr>
          <w:p w14:paraId="6AC1B6DA" w14:textId="77777777" w:rsidR="00F23B90" w:rsidRPr="00280531" w:rsidRDefault="00F23B90" w:rsidP="000E5536">
            <w:pPr>
              <w:pStyle w:val="BodyText"/>
            </w:pPr>
            <w:r w:rsidRPr="00280531">
              <w:t>Sint-Maarten</w:t>
            </w:r>
          </w:p>
        </w:tc>
        <w:tc>
          <w:tcPr>
            <w:tcW w:w="2835" w:type="dxa"/>
          </w:tcPr>
          <w:p w14:paraId="2490BA90" w14:textId="77777777" w:rsidR="00F23B90" w:rsidRDefault="00F23B90" w:rsidP="000E5536">
            <w:pPr>
              <w:pStyle w:val="BodyText"/>
            </w:pPr>
            <w:r w:rsidRPr="00280531">
              <w:t>Sint Maarten (Dutch part)</w:t>
            </w:r>
          </w:p>
        </w:tc>
      </w:tr>
      <w:tr w:rsidR="00F23B90" w:rsidRPr="00FA670C" w14:paraId="0AEA31EA" w14:textId="77777777" w:rsidTr="0056240B">
        <w:trPr>
          <w:jc w:val="center"/>
        </w:trPr>
        <w:tc>
          <w:tcPr>
            <w:tcW w:w="3369" w:type="dxa"/>
          </w:tcPr>
          <w:p w14:paraId="66D7159B" w14:textId="77777777" w:rsidR="00F23B90" w:rsidRPr="00280531" w:rsidRDefault="00F23B90" w:rsidP="000E5536">
            <w:pPr>
              <w:pStyle w:val="BodyText"/>
            </w:pPr>
            <w:r w:rsidRPr="000C5BAF">
              <w:t>Trindade</w:t>
            </w:r>
          </w:p>
        </w:tc>
        <w:tc>
          <w:tcPr>
            <w:tcW w:w="2835" w:type="dxa"/>
          </w:tcPr>
          <w:p w14:paraId="6464D271" w14:textId="77777777" w:rsidR="00F23B90" w:rsidRPr="00280531" w:rsidRDefault="00F23B90" w:rsidP="000E5536">
            <w:pPr>
              <w:pStyle w:val="BodyText"/>
            </w:pPr>
            <w:r>
              <w:t>Brazil</w:t>
            </w:r>
          </w:p>
        </w:tc>
      </w:tr>
    </w:tbl>
    <w:p w14:paraId="558990F5" w14:textId="77777777" w:rsidR="00F23B90" w:rsidRDefault="00F23B90" w:rsidP="000E5536">
      <w:pPr>
        <w:pStyle w:val="Heading7"/>
      </w:pPr>
      <w:r>
        <w:t>Invalid ISO3 codes</w:t>
      </w:r>
    </w:p>
    <w:p w14:paraId="198AF4A0" w14:textId="77777777" w:rsidR="00F23B90" w:rsidRDefault="00F23B90" w:rsidP="008B6883">
      <w:pPr>
        <w:pStyle w:val="BodyText2"/>
      </w:pPr>
      <w:r>
        <w:t>There are some invalid ISO3 codes in the EEZ data:</w:t>
      </w:r>
    </w:p>
    <w:p w14:paraId="02D76E01"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780AF775" w14:textId="77777777" w:rsidTr="0056240B">
        <w:trPr>
          <w:jc w:val="center"/>
        </w:trPr>
        <w:tc>
          <w:tcPr>
            <w:tcW w:w="2623" w:type="dxa"/>
          </w:tcPr>
          <w:p w14:paraId="1DA3C19B" w14:textId="77777777" w:rsidR="00F23B90" w:rsidRPr="00FA670C" w:rsidRDefault="00F23B90" w:rsidP="000E5536">
            <w:pPr>
              <w:pStyle w:val="BodyText"/>
            </w:pPr>
            <w:r>
              <w:t>Feature</w:t>
            </w:r>
          </w:p>
        </w:tc>
        <w:tc>
          <w:tcPr>
            <w:tcW w:w="6521" w:type="dxa"/>
          </w:tcPr>
          <w:p w14:paraId="2E47155A" w14:textId="77777777" w:rsidR="00F23B90" w:rsidRPr="00FA670C" w:rsidRDefault="00F23B90" w:rsidP="000E5536">
            <w:pPr>
              <w:pStyle w:val="BodyText"/>
            </w:pPr>
            <w:r>
              <w:t>Reason</w:t>
            </w:r>
          </w:p>
        </w:tc>
      </w:tr>
      <w:tr w:rsidR="00F23B90" w:rsidRPr="00FA670C" w14:paraId="2E68A8F2" w14:textId="77777777" w:rsidTr="0056240B">
        <w:trPr>
          <w:jc w:val="center"/>
        </w:trPr>
        <w:tc>
          <w:tcPr>
            <w:tcW w:w="2623" w:type="dxa"/>
          </w:tcPr>
          <w:p w14:paraId="57C43492" w14:textId="77777777" w:rsidR="00F23B90" w:rsidRPr="00B324C5" w:rsidRDefault="00F23B90" w:rsidP="000E5536">
            <w:pPr>
              <w:pStyle w:val="BodyText"/>
            </w:pPr>
            <w:r>
              <w:t>Ascension EEZ</w:t>
            </w:r>
          </w:p>
        </w:tc>
        <w:tc>
          <w:tcPr>
            <w:tcW w:w="6521" w:type="dxa"/>
          </w:tcPr>
          <w:p w14:paraId="1D21A2A0"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FBD9BD8" w14:textId="77777777" w:rsidTr="0056240B">
        <w:trPr>
          <w:jc w:val="center"/>
        </w:trPr>
        <w:tc>
          <w:tcPr>
            <w:tcW w:w="2623" w:type="dxa"/>
          </w:tcPr>
          <w:p w14:paraId="00261712" w14:textId="77777777" w:rsidR="00F23B90" w:rsidRDefault="00F23B90" w:rsidP="000E5536">
            <w:pPr>
              <w:pStyle w:val="BodyText"/>
            </w:pPr>
            <w:r w:rsidRPr="00461F60">
              <w:t>Tristan da Cunha</w:t>
            </w:r>
            <w:r>
              <w:t xml:space="preserve"> EEZ </w:t>
            </w:r>
          </w:p>
        </w:tc>
        <w:tc>
          <w:tcPr>
            <w:tcW w:w="6521" w:type="dxa"/>
          </w:tcPr>
          <w:p w14:paraId="504FC822"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7518D606" w14:textId="77777777" w:rsidTr="0056240B">
        <w:trPr>
          <w:jc w:val="center"/>
        </w:trPr>
        <w:tc>
          <w:tcPr>
            <w:tcW w:w="2623" w:type="dxa"/>
          </w:tcPr>
          <w:p w14:paraId="48106703" w14:textId="77777777" w:rsidR="00F23B90" w:rsidRPr="00187AED" w:rsidRDefault="00F23B90" w:rsidP="000E5536">
            <w:pPr>
              <w:pStyle w:val="BodyText"/>
            </w:pPr>
            <w:r>
              <w:t>Clipperton EEZ</w:t>
            </w:r>
          </w:p>
        </w:tc>
        <w:tc>
          <w:tcPr>
            <w:tcW w:w="6521" w:type="dxa"/>
          </w:tcPr>
          <w:p w14:paraId="384CCB1C" w14:textId="77777777" w:rsidR="00F23B90" w:rsidRDefault="00F23B90" w:rsidP="000E5536">
            <w:pPr>
              <w:pStyle w:val="BodyText"/>
            </w:pPr>
            <w:r>
              <w:t>CPT does not exist. Left ISO3 as null.</w:t>
            </w:r>
          </w:p>
        </w:tc>
      </w:tr>
      <w:tr w:rsidR="00F23B90" w:rsidRPr="00FA670C" w14:paraId="5A917856" w14:textId="77777777" w:rsidTr="0056240B">
        <w:trPr>
          <w:jc w:val="center"/>
        </w:trPr>
        <w:tc>
          <w:tcPr>
            <w:tcW w:w="2623" w:type="dxa"/>
          </w:tcPr>
          <w:p w14:paraId="54D790C0" w14:textId="77777777" w:rsidR="00F23B90" w:rsidRDefault="00F23B90" w:rsidP="000E5536">
            <w:pPr>
              <w:pStyle w:val="BodyText"/>
            </w:pPr>
            <w:r>
              <w:t xml:space="preserve">Netherlands Antilles EEZ </w:t>
            </w:r>
          </w:p>
        </w:tc>
        <w:tc>
          <w:tcPr>
            <w:tcW w:w="6521" w:type="dxa"/>
          </w:tcPr>
          <w:p w14:paraId="6CD8F73B" w14:textId="77777777" w:rsidR="00F23B90" w:rsidRDefault="00F23B90" w:rsidP="000E5536">
            <w:pPr>
              <w:pStyle w:val="BodyText"/>
            </w:pPr>
            <w:r>
              <w:t>ANT does not exist. Actually 3 separate ISO3 codes: Aruba, Caracao and Bonaire .. so split the feature into 3.</w:t>
            </w:r>
          </w:p>
        </w:tc>
      </w:tr>
      <w:tr w:rsidR="00F23B90" w:rsidRPr="00FA670C" w14:paraId="504B799D" w14:textId="77777777" w:rsidTr="0056240B">
        <w:trPr>
          <w:jc w:val="center"/>
        </w:trPr>
        <w:tc>
          <w:tcPr>
            <w:tcW w:w="2623" w:type="dxa"/>
          </w:tcPr>
          <w:p w14:paraId="19C25648" w14:textId="77777777" w:rsidR="00F23B90" w:rsidRDefault="00F23B90" w:rsidP="000E5536">
            <w:pPr>
              <w:pStyle w:val="BodyText"/>
            </w:pPr>
            <w:r>
              <w:t>Wake Island EEZ</w:t>
            </w:r>
          </w:p>
        </w:tc>
        <w:tc>
          <w:tcPr>
            <w:tcW w:w="6521" w:type="dxa"/>
          </w:tcPr>
          <w:p w14:paraId="4F74D63B" w14:textId="77777777" w:rsidR="00F23B90" w:rsidRDefault="00F23B90" w:rsidP="000E5536">
            <w:pPr>
              <w:pStyle w:val="BodyText"/>
            </w:pPr>
            <w:r>
              <w:t>WAK does not exist. Left ISO3 as null.</w:t>
            </w:r>
          </w:p>
        </w:tc>
      </w:tr>
      <w:tr w:rsidR="00F23B90" w:rsidRPr="00FA670C" w14:paraId="1C6A5407" w14:textId="77777777" w:rsidTr="0056240B">
        <w:trPr>
          <w:jc w:val="center"/>
        </w:trPr>
        <w:tc>
          <w:tcPr>
            <w:tcW w:w="2623" w:type="dxa"/>
          </w:tcPr>
          <w:p w14:paraId="7A855040" w14:textId="77777777" w:rsidR="00F23B90" w:rsidRDefault="00F23B90" w:rsidP="000E5536">
            <w:pPr>
              <w:pStyle w:val="BodyText"/>
            </w:pPr>
            <w:r>
              <w:t>Christmas Island EEZ</w:t>
            </w:r>
          </w:p>
        </w:tc>
        <w:tc>
          <w:tcPr>
            <w:tcW w:w="6521" w:type="dxa"/>
          </w:tcPr>
          <w:p w14:paraId="6764ADBF" w14:textId="77777777" w:rsidR="00F23B90" w:rsidRDefault="00F23B90" w:rsidP="000E5536">
            <w:pPr>
              <w:pStyle w:val="BodyText"/>
            </w:pPr>
            <w:r>
              <w:t>Coded as AUS – should be CXR</w:t>
            </w:r>
          </w:p>
        </w:tc>
      </w:tr>
      <w:tr w:rsidR="00F23B90" w:rsidRPr="00FA670C" w14:paraId="4173AB99" w14:textId="77777777" w:rsidTr="0056240B">
        <w:trPr>
          <w:jc w:val="center"/>
        </w:trPr>
        <w:tc>
          <w:tcPr>
            <w:tcW w:w="2623" w:type="dxa"/>
          </w:tcPr>
          <w:p w14:paraId="362649A4" w14:textId="77777777" w:rsidR="00F23B90" w:rsidRDefault="00F23B90" w:rsidP="000E5536">
            <w:pPr>
              <w:pStyle w:val="BodyText"/>
            </w:pPr>
            <w:r w:rsidRPr="00A4070E">
              <w:t xml:space="preserve">Howland and Baker Island </w:t>
            </w:r>
            <w:r>
              <w:t>EEZ</w:t>
            </w:r>
          </w:p>
        </w:tc>
        <w:tc>
          <w:tcPr>
            <w:tcW w:w="6521" w:type="dxa"/>
          </w:tcPr>
          <w:p w14:paraId="75E3DBC9" w14:textId="77777777" w:rsidR="00F23B90" w:rsidRDefault="00F23B90" w:rsidP="000E5536">
            <w:pPr>
              <w:pStyle w:val="BodyText"/>
            </w:pPr>
            <w:r>
              <w:t>Coded as USA – should be UMI</w:t>
            </w:r>
          </w:p>
        </w:tc>
      </w:tr>
      <w:tr w:rsidR="00F23B90" w:rsidRPr="00FA670C" w14:paraId="4F18339E" w14:textId="77777777" w:rsidTr="0056240B">
        <w:trPr>
          <w:jc w:val="center"/>
        </w:trPr>
        <w:tc>
          <w:tcPr>
            <w:tcW w:w="2623" w:type="dxa"/>
          </w:tcPr>
          <w:p w14:paraId="0D8AF6E9" w14:textId="77777777" w:rsidR="00F23B90" w:rsidRPr="0097070B" w:rsidRDefault="00F23B90" w:rsidP="000E5536">
            <w:pPr>
              <w:pStyle w:val="BodyText"/>
            </w:pPr>
            <w:r>
              <w:t>Marshall Islands (MHL) and the Federated States of Micronesia (FSM)</w:t>
            </w:r>
          </w:p>
        </w:tc>
        <w:tc>
          <w:tcPr>
            <w:tcW w:w="6521" w:type="dxa"/>
          </w:tcPr>
          <w:p w14:paraId="272EF275" w14:textId="77777777" w:rsidR="00F23B90" w:rsidRDefault="00F23B90" w:rsidP="000E5536">
            <w:pPr>
              <w:pStyle w:val="BodyText"/>
            </w:pPr>
            <w:r>
              <w:t>Overlap a lot with GAUL</w:t>
            </w:r>
          </w:p>
        </w:tc>
      </w:tr>
    </w:tbl>
    <w:p w14:paraId="6E810851" w14:textId="77777777" w:rsidR="00F23B90" w:rsidRDefault="00F23B90" w:rsidP="000E5536">
      <w:pPr>
        <w:pStyle w:val="Heading5"/>
      </w:pPr>
      <w:r>
        <w:t>Dissolving GAUL and EEZ</w:t>
      </w:r>
    </w:p>
    <w:p w14:paraId="6728F60C" w14:textId="77777777" w:rsidR="00F23B90" w:rsidRPr="00364E71" w:rsidRDefault="00F23B90" w:rsidP="008B6883">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2974167C" w14:textId="77777777" w:rsidR="00F23B90" w:rsidRDefault="00F23B90" w:rsidP="000E5536">
      <w:pPr>
        <w:pStyle w:val="Heading5"/>
      </w:pPr>
      <w:r>
        <w:t>Cleaning the results</w:t>
      </w:r>
    </w:p>
    <w:p w14:paraId="658F4AA4" w14:textId="77777777" w:rsidR="00F23B90" w:rsidRDefault="00F23B90" w:rsidP="000E5536">
      <w:pPr>
        <w:pStyle w:val="Heading6"/>
      </w:pPr>
      <w:r>
        <w:t>Removing interior rings</w:t>
      </w:r>
    </w:p>
    <w:p w14:paraId="452F6D3D" w14:textId="77777777" w:rsidR="00F23B90" w:rsidRDefault="00F23B90" w:rsidP="008B6883">
      <w:pPr>
        <w:pStyle w:val="BodyText2"/>
      </w:pPr>
      <w:r>
        <w:t xml:space="preserve">Using the Fill Donut tool which I had to run twice. Could also have used topology - good article </w:t>
      </w:r>
      <w:hyperlink r:id="rId146" w:anchor="/Removing_slivers_or_gaps_between_polygons/001t0000003n000000/" w:history="1">
        <w:r w:rsidRPr="002961A4">
          <w:rPr>
            <w:rStyle w:val="Hyperlink"/>
          </w:rPr>
          <w:t>here</w:t>
        </w:r>
      </w:hyperlink>
      <w:r>
        <w:t>.</w:t>
      </w:r>
    </w:p>
    <w:p w14:paraId="477E9A12" w14:textId="77777777" w:rsidR="00F23B90" w:rsidRDefault="00F23B90" w:rsidP="000E5536">
      <w:pPr>
        <w:pStyle w:val="Heading6"/>
      </w:pPr>
      <w:r>
        <w:t>Recreating valid interior rings</w:t>
      </w:r>
    </w:p>
    <w:p w14:paraId="5EE9875E" w14:textId="77777777"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270A0A">
        <w:t>Cross-checking GAUL</w:t>
      </w:r>
      <w:r>
        <w:fldChar w:fldCharType="end"/>
      </w:r>
      <w:r>
        <w:t>). These can be picked up by geodatabase topology rules. Examples: BLM, BRN, VCT, SMR, VAT</w:t>
      </w:r>
    </w:p>
    <w:p w14:paraId="3FFB1164" w14:textId="77777777" w:rsidR="00F23B90" w:rsidRDefault="00F23B90" w:rsidP="000E5536">
      <w:pPr>
        <w:pStyle w:val="Heading6"/>
      </w:pPr>
      <w:r>
        <w:t>At the edges of countries on the coast</w:t>
      </w:r>
    </w:p>
    <w:p w14:paraId="1DD706EA"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5D3113D3" w14:textId="77777777" w:rsidR="00F23B90" w:rsidRDefault="00F23B90" w:rsidP="000E5536">
      <w:pPr>
        <w:pStyle w:val="Heading5"/>
      </w:pPr>
      <w:r>
        <w:t>Adding all the ISO3 countries in</w:t>
      </w:r>
    </w:p>
    <w:p w14:paraId="3ED2772B" w14:textId="77777777" w:rsidR="00F23B90" w:rsidRDefault="00F23B90" w:rsidP="008B6883">
      <w:pPr>
        <w:pStyle w:val="BodyText2"/>
      </w:pPr>
      <w:r>
        <w:t>There are 10 countries that have been lost in the process and will need to be added in:</w:t>
      </w:r>
    </w:p>
    <w:p w14:paraId="2B328D94"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3BC9CF2B" w14:textId="77777777" w:rsidTr="0056240B">
        <w:trPr>
          <w:trHeight w:val="227"/>
        </w:trPr>
        <w:tc>
          <w:tcPr>
            <w:tcW w:w="0" w:type="auto"/>
            <w:noWrap/>
            <w:hideMark/>
          </w:tcPr>
          <w:p w14:paraId="4D6E4241" w14:textId="77777777" w:rsidR="00F23B90" w:rsidRPr="007F3CC4" w:rsidRDefault="00F23B90" w:rsidP="008B6883">
            <w:pPr>
              <w:pStyle w:val="BodyText2"/>
            </w:pPr>
            <w:r w:rsidRPr="007F3CC4">
              <w:t>Name *</w:t>
            </w:r>
          </w:p>
        </w:tc>
        <w:tc>
          <w:tcPr>
            <w:tcW w:w="0" w:type="auto"/>
          </w:tcPr>
          <w:p w14:paraId="19F08923" w14:textId="77777777" w:rsidR="00F23B90" w:rsidRPr="007F3CC4" w:rsidRDefault="00F23B90" w:rsidP="008B6883">
            <w:pPr>
              <w:pStyle w:val="BodyText2"/>
            </w:pPr>
            <w:r w:rsidRPr="007F3CC4">
              <w:t>ISO3</w:t>
            </w:r>
          </w:p>
        </w:tc>
      </w:tr>
      <w:tr w:rsidR="00F23B90" w:rsidRPr="007F3CC4" w14:paraId="01035872" w14:textId="77777777" w:rsidTr="0056240B">
        <w:trPr>
          <w:trHeight w:val="227"/>
        </w:trPr>
        <w:tc>
          <w:tcPr>
            <w:tcW w:w="0" w:type="auto"/>
            <w:noWrap/>
            <w:hideMark/>
          </w:tcPr>
          <w:p w14:paraId="481D7B17" w14:textId="77777777" w:rsidR="00F23B90" w:rsidRPr="007F3CC4" w:rsidRDefault="00F23B90" w:rsidP="008B6883">
            <w:pPr>
              <w:pStyle w:val="BodyText2"/>
            </w:pPr>
            <w:r w:rsidRPr="007F3CC4">
              <w:t>Åland Islands</w:t>
            </w:r>
          </w:p>
        </w:tc>
        <w:tc>
          <w:tcPr>
            <w:tcW w:w="0" w:type="auto"/>
          </w:tcPr>
          <w:p w14:paraId="2E07EC5C" w14:textId="77777777" w:rsidR="00F23B90" w:rsidRPr="007F3CC4" w:rsidRDefault="00F23B90" w:rsidP="008B6883">
            <w:pPr>
              <w:pStyle w:val="BodyText2"/>
            </w:pPr>
            <w:r w:rsidRPr="007F3CC4">
              <w:t>ALA</w:t>
            </w:r>
          </w:p>
        </w:tc>
      </w:tr>
      <w:tr w:rsidR="00F23B90" w:rsidRPr="007F3CC4" w14:paraId="79C2F8FE" w14:textId="77777777" w:rsidTr="0056240B">
        <w:trPr>
          <w:trHeight w:val="227"/>
        </w:trPr>
        <w:tc>
          <w:tcPr>
            <w:tcW w:w="0" w:type="auto"/>
            <w:noWrap/>
            <w:hideMark/>
          </w:tcPr>
          <w:p w14:paraId="7864CAC7" w14:textId="77777777" w:rsidR="00F23B90" w:rsidRPr="007F3CC4" w:rsidRDefault="00F23B90" w:rsidP="008B6883">
            <w:pPr>
              <w:pStyle w:val="BodyText2"/>
            </w:pPr>
            <w:r w:rsidRPr="007F3CC4">
              <w:t>Guernsey</w:t>
            </w:r>
          </w:p>
        </w:tc>
        <w:tc>
          <w:tcPr>
            <w:tcW w:w="0" w:type="auto"/>
          </w:tcPr>
          <w:p w14:paraId="4DC42B6E" w14:textId="77777777" w:rsidR="00F23B90" w:rsidRPr="007F3CC4" w:rsidRDefault="00F23B90" w:rsidP="008B6883">
            <w:pPr>
              <w:pStyle w:val="BodyText2"/>
            </w:pPr>
            <w:r>
              <w:t>GGY</w:t>
            </w:r>
          </w:p>
        </w:tc>
      </w:tr>
      <w:tr w:rsidR="00F23B90" w:rsidRPr="007F3CC4" w14:paraId="1FEA76B4" w14:textId="77777777" w:rsidTr="0056240B">
        <w:trPr>
          <w:trHeight w:val="227"/>
        </w:trPr>
        <w:tc>
          <w:tcPr>
            <w:tcW w:w="0" w:type="auto"/>
            <w:noWrap/>
            <w:hideMark/>
          </w:tcPr>
          <w:p w14:paraId="47D726E7" w14:textId="77777777" w:rsidR="00F23B90" w:rsidRPr="007F3CC4" w:rsidRDefault="00F23B90" w:rsidP="008B6883">
            <w:pPr>
              <w:pStyle w:val="BodyText2"/>
            </w:pPr>
            <w:r w:rsidRPr="007F3CC4">
              <w:t>Heard Island and McDonald Islands</w:t>
            </w:r>
          </w:p>
        </w:tc>
        <w:tc>
          <w:tcPr>
            <w:tcW w:w="0" w:type="auto"/>
          </w:tcPr>
          <w:p w14:paraId="23FC44DC" w14:textId="77777777" w:rsidR="00F23B90" w:rsidRPr="007F3CC4" w:rsidRDefault="00F23B90" w:rsidP="008B6883">
            <w:pPr>
              <w:pStyle w:val="BodyText2"/>
            </w:pPr>
            <w:r>
              <w:t>HMD</w:t>
            </w:r>
          </w:p>
        </w:tc>
      </w:tr>
      <w:tr w:rsidR="00F23B90" w:rsidRPr="007F3CC4" w14:paraId="7B1037A7" w14:textId="77777777" w:rsidTr="0056240B">
        <w:trPr>
          <w:trHeight w:val="227"/>
        </w:trPr>
        <w:tc>
          <w:tcPr>
            <w:tcW w:w="0" w:type="auto"/>
            <w:noWrap/>
            <w:hideMark/>
          </w:tcPr>
          <w:p w14:paraId="00D89583" w14:textId="77777777" w:rsidR="00F23B90" w:rsidRPr="007F3CC4" w:rsidRDefault="00F23B90" w:rsidP="008B6883">
            <w:pPr>
              <w:pStyle w:val="BodyText2"/>
            </w:pPr>
            <w:r w:rsidRPr="007F3CC4">
              <w:t>Hong Kong</w:t>
            </w:r>
          </w:p>
        </w:tc>
        <w:tc>
          <w:tcPr>
            <w:tcW w:w="0" w:type="auto"/>
          </w:tcPr>
          <w:p w14:paraId="0FEC65F6" w14:textId="77777777" w:rsidR="00F23B90" w:rsidRPr="007F3CC4" w:rsidRDefault="00F23B90" w:rsidP="008B6883">
            <w:pPr>
              <w:pStyle w:val="BodyText2"/>
            </w:pPr>
            <w:r>
              <w:t>HKG</w:t>
            </w:r>
          </w:p>
        </w:tc>
      </w:tr>
      <w:tr w:rsidR="00F23B90" w:rsidRPr="007F3CC4" w14:paraId="34A69765" w14:textId="77777777" w:rsidTr="0056240B">
        <w:trPr>
          <w:trHeight w:val="227"/>
        </w:trPr>
        <w:tc>
          <w:tcPr>
            <w:tcW w:w="0" w:type="auto"/>
            <w:noWrap/>
            <w:hideMark/>
          </w:tcPr>
          <w:p w14:paraId="3833EA3B" w14:textId="77777777" w:rsidR="00F23B90" w:rsidRPr="007F3CC4" w:rsidRDefault="00F23B90" w:rsidP="008B6883">
            <w:pPr>
              <w:pStyle w:val="BodyText2"/>
            </w:pPr>
            <w:r w:rsidRPr="007F3CC4">
              <w:t>Isle of Man</w:t>
            </w:r>
          </w:p>
        </w:tc>
        <w:tc>
          <w:tcPr>
            <w:tcW w:w="0" w:type="auto"/>
          </w:tcPr>
          <w:p w14:paraId="3AADB286" w14:textId="77777777" w:rsidR="00F23B90" w:rsidRPr="007F3CC4" w:rsidRDefault="00F23B90" w:rsidP="008B6883">
            <w:pPr>
              <w:pStyle w:val="BodyText2"/>
            </w:pPr>
            <w:r>
              <w:t>IMN</w:t>
            </w:r>
          </w:p>
        </w:tc>
      </w:tr>
      <w:tr w:rsidR="00F23B90" w:rsidRPr="007F3CC4" w14:paraId="44BC6B4E" w14:textId="77777777" w:rsidTr="0056240B">
        <w:trPr>
          <w:trHeight w:val="227"/>
        </w:trPr>
        <w:tc>
          <w:tcPr>
            <w:tcW w:w="0" w:type="auto"/>
            <w:noWrap/>
            <w:hideMark/>
          </w:tcPr>
          <w:p w14:paraId="760AD9ED" w14:textId="77777777" w:rsidR="00F23B90" w:rsidRPr="007F3CC4" w:rsidRDefault="00F23B90" w:rsidP="008B6883">
            <w:pPr>
              <w:pStyle w:val="BodyText2"/>
            </w:pPr>
            <w:r w:rsidRPr="007F3CC4">
              <w:t>Jersey</w:t>
            </w:r>
          </w:p>
        </w:tc>
        <w:tc>
          <w:tcPr>
            <w:tcW w:w="0" w:type="auto"/>
          </w:tcPr>
          <w:p w14:paraId="195749F1" w14:textId="77777777" w:rsidR="00F23B90" w:rsidRPr="007F3CC4" w:rsidRDefault="00F23B90" w:rsidP="008B6883">
            <w:pPr>
              <w:pStyle w:val="BodyText2"/>
            </w:pPr>
            <w:r>
              <w:t>JEY</w:t>
            </w:r>
          </w:p>
        </w:tc>
      </w:tr>
      <w:tr w:rsidR="00F23B90" w:rsidRPr="007F3CC4" w14:paraId="357E5B53" w14:textId="77777777" w:rsidTr="0056240B">
        <w:trPr>
          <w:trHeight w:val="227"/>
        </w:trPr>
        <w:tc>
          <w:tcPr>
            <w:tcW w:w="0" w:type="auto"/>
            <w:noWrap/>
            <w:hideMark/>
          </w:tcPr>
          <w:p w14:paraId="0B6D777D" w14:textId="77777777" w:rsidR="00F23B90" w:rsidRPr="007F3CC4" w:rsidRDefault="00F23B90" w:rsidP="008B6883">
            <w:pPr>
              <w:pStyle w:val="BodyText2"/>
            </w:pPr>
            <w:r w:rsidRPr="007F3CC4">
              <w:t>Macao</w:t>
            </w:r>
          </w:p>
        </w:tc>
        <w:tc>
          <w:tcPr>
            <w:tcW w:w="0" w:type="auto"/>
          </w:tcPr>
          <w:p w14:paraId="018DBC53" w14:textId="77777777" w:rsidR="00F23B90" w:rsidRPr="007F3CC4" w:rsidRDefault="00F23B90" w:rsidP="008B6883">
            <w:pPr>
              <w:pStyle w:val="BodyText2"/>
            </w:pPr>
            <w:r>
              <w:t>MAC</w:t>
            </w:r>
          </w:p>
        </w:tc>
      </w:tr>
      <w:tr w:rsidR="00F23B90" w:rsidRPr="007F3CC4" w14:paraId="3A7D1702" w14:textId="77777777" w:rsidTr="0056240B">
        <w:trPr>
          <w:trHeight w:val="227"/>
        </w:trPr>
        <w:tc>
          <w:tcPr>
            <w:tcW w:w="0" w:type="auto"/>
            <w:noWrap/>
            <w:hideMark/>
          </w:tcPr>
          <w:p w14:paraId="4B824835" w14:textId="77777777" w:rsidR="00F23B90" w:rsidRPr="007F3CC4" w:rsidRDefault="00F23B90" w:rsidP="008B6883">
            <w:pPr>
              <w:pStyle w:val="BodyText2"/>
            </w:pPr>
            <w:r w:rsidRPr="007F3CC4">
              <w:t>Norfolk Island</w:t>
            </w:r>
          </w:p>
        </w:tc>
        <w:tc>
          <w:tcPr>
            <w:tcW w:w="0" w:type="auto"/>
          </w:tcPr>
          <w:p w14:paraId="60190260" w14:textId="77777777" w:rsidR="00F23B90" w:rsidRPr="007F3CC4" w:rsidRDefault="00F23B90" w:rsidP="008B6883">
            <w:pPr>
              <w:pStyle w:val="BodyText2"/>
            </w:pPr>
            <w:r>
              <w:t>NFK</w:t>
            </w:r>
          </w:p>
        </w:tc>
      </w:tr>
      <w:tr w:rsidR="00F23B90" w:rsidRPr="007F3CC4" w14:paraId="15AD0C92" w14:textId="77777777" w:rsidTr="0056240B">
        <w:trPr>
          <w:trHeight w:val="227"/>
        </w:trPr>
        <w:tc>
          <w:tcPr>
            <w:tcW w:w="0" w:type="auto"/>
            <w:noWrap/>
            <w:hideMark/>
          </w:tcPr>
          <w:p w14:paraId="6BE88469" w14:textId="77777777" w:rsidR="00F23B90" w:rsidRPr="007F3CC4" w:rsidRDefault="00F23B90" w:rsidP="008B6883">
            <w:pPr>
              <w:pStyle w:val="BodyText2"/>
            </w:pPr>
            <w:r w:rsidRPr="007F3CC4">
              <w:t>Svalbard and Jan Mayen</w:t>
            </w:r>
          </w:p>
        </w:tc>
        <w:tc>
          <w:tcPr>
            <w:tcW w:w="0" w:type="auto"/>
          </w:tcPr>
          <w:p w14:paraId="522CA46F" w14:textId="77777777" w:rsidR="00F23B90" w:rsidRPr="007F3CC4" w:rsidRDefault="00F23B90" w:rsidP="008B6883">
            <w:pPr>
              <w:pStyle w:val="BodyText2"/>
            </w:pPr>
            <w:r>
              <w:t>SJM</w:t>
            </w:r>
          </w:p>
        </w:tc>
      </w:tr>
      <w:tr w:rsidR="00F23B90" w:rsidRPr="007F3CC4" w14:paraId="237E52B1" w14:textId="77777777" w:rsidTr="0056240B">
        <w:trPr>
          <w:trHeight w:val="227"/>
        </w:trPr>
        <w:tc>
          <w:tcPr>
            <w:tcW w:w="0" w:type="auto"/>
            <w:noWrap/>
            <w:hideMark/>
          </w:tcPr>
          <w:p w14:paraId="2AC7F324" w14:textId="77777777" w:rsidR="00F23B90" w:rsidRPr="007F3CC4" w:rsidRDefault="00F23B90" w:rsidP="008B6883">
            <w:pPr>
              <w:pStyle w:val="BodyText2"/>
            </w:pPr>
            <w:r w:rsidRPr="007F3CC4">
              <w:t>United States Minor Outlying Islands</w:t>
            </w:r>
          </w:p>
        </w:tc>
        <w:tc>
          <w:tcPr>
            <w:tcW w:w="0" w:type="auto"/>
          </w:tcPr>
          <w:p w14:paraId="53C76519" w14:textId="77777777" w:rsidR="00F23B90" w:rsidRPr="007F3CC4" w:rsidRDefault="00F23B90" w:rsidP="008B6883">
            <w:pPr>
              <w:pStyle w:val="BodyText2"/>
            </w:pPr>
            <w:r>
              <w:t>UMI</w:t>
            </w:r>
          </w:p>
        </w:tc>
      </w:tr>
    </w:tbl>
    <w:p w14:paraId="40370547" w14:textId="77777777" w:rsidR="00F23B90" w:rsidRDefault="00F23B90" w:rsidP="008B6883">
      <w:pPr>
        <w:pStyle w:val="BodyText2"/>
      </w:pPr>
      <w:r>
        <w:t>Added them all in. Putting the data into PostGIS. Populating the id field (from dopa) using:</w:t>
      </w:r>
    </w:p>
    <w:p w14:paraId="19D2386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30C9B4EF" w14:textId="77777777" w:rsidR="00F23B90" w:rsidRDefault="00F23B90" w:rsidP="007D2F52">
      <w:pPr>
        <w:pStyle w:val="Heading4"/>
      </w:pPr>
      <w:bookmarkStart w:id="21" w:name="_Version_2"/>
      <w:bookmarkEnd w:id="21"/>
      <w:r>
        <w:t>Version 2</w:t>
      </w:r>
    </w:p>
    <w:p w14:paraId="452F0A8B" w14:textId="77777777"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38B4488B" w14:textId="77777777" w:rsidR="00F37991" w:rsidRDefault="00F37991" w:rsidP="008B6883">
      <w:pPr>
        <w:pStyle w:val="BodyText2"/>
      </w:pPr>
      <w:r>
        <w:t>Opened in QGIS and export</w:t>
      </w:r>
      <w:r w:rsidR="00BB17A7">
        <w:t>ed</w:t>
      </w:r>
      <w:r>
        <w:t xml:space="preserve"> GAUL to </w:t>
      </w:r>
      <w:hyperlink r:id="rId147" w:history="1">
        <w:r w:rsidRPr="00BB17A7">
          <w:rPr>
            <w:rStyle w:val="Hyperlink"/>
          </w:rPr>
          <w:t>here</w:t>
        </w:r>
      </w:hyperlink>
      <w:r>
        <w:t xml:space="preserve"> and EEZ to </w:t>
      </w:r>
      <w:hyperlink r:id="rId148" w:history="1">
        <w:r w:rsidRPr="00BB17A7">
          <w:rPr>
            <w:rStyle w:val="Hyperlink"/>
          </w:rPr>
          <w:t>here</w:t>
        </w:r>
      </w:hyperlink>
      <w:r>
        <w:t>.</w:t>
      </w:r>
      <w:r w:rsidR="00BB17A7">
        <w:t xml:space="preserve"> Then imported to a File GDB </w:t>
      </w:r>
      <w:hyperlink r:id="rId149" w:history="1">
        <w:r w:rsidR="00BB17A7" w:rsidRPr="00BB17A7">
          <w:rPr>
            <w:rStyle w:val="Hyperlink"/>
          </w:rPr>
          <w:t>here</w:t>
        </w:r>
      </w:hyperlink>
      <w:r w:rsidR="00BB17A7">
        <w:t>.</w:t>
      </w:r>
      <w:r w:rsidR="009C36BD">
        <w:t xml:space="preserve"> Ran Repair Geometry which took 1hr 57 mins and there were errors.</w:t>
      </w:r>
    </w:p>
    <w:p w14:paraId="774FD25C" w14:textId="77777777" w:rsidR="00042A7A" w:rsidRDefault="00042A7A" w:rsidP="0034374E">
      <w:pPr>
        <w:pStyle w:val="Heading3"/>
      </w:pPr>
      <w:bookmarkStart w:id="22" w:name="_Ref440008778"/>
      <w:bookmarkEnd w:id="18"/>
      <w:r>
        <w:t>Creating the GAUL dataset to use for the global water statistics</w:t>
      </w:r>
      <w:bookmarkEnd w:id="22"/>
    </w:p>
    <w:p w14:paraId="4C4619C5" w14:textId="77777777" w:rsidR="002203CC" w:rsidRPr="002203CC" w:rsidRDefault="002203CC" w:rsidP="007D2F52">
      <w:pPr>
        <w:pStyle w:val="Heading4"/>
      </w:pPr>
      <w:r>
        <w:lastRenderedPageBreak/>
        <w:t>By dissolving on iso3 code</w:t>
      </w:r>
    </w:p>
    <w:p w14:paraId="38576845" w14:textId="77777777" w:rsidR="001B45FC" w:rsidRDefault="00042A7A" w:rsidP="008B6883">
      <w:pPr>
        <w:pStyle w:val="BodyText2"/>
      </w:pPr>
      <w:r>
        <w:t xml:space="preserve">Imported the GAUL dataset from </w:t>
      </w:r>
      <w:hyperlink r:id="rId15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0C47E068" w14:textId="77777777"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C78B83E" w14:textId="77777777"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7E4100C8" w14:textId="77777777"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1EC7E5D4" w14:textId="77777777" w:rsidR="002203CC" w:rsidRDefault="002203CC" w:rsidP="007D2F52">
      <w:pPr>
        <w:pStyle w:val="Heading4"/>
      </w:pPr>
      <w:r>
        <w:t xml:space="preserve">By </w:t>
      </w:r>
      <w:r w:rsidR="00396428">
        <w:t>splitting the</w:t>
      </w:r>
      <w:r>
        <w:t xml:space="preserve"> adm1 FeatureClass </w:t>
      </w:r>
    </w:p>
    <w:p w14:paraId="75C8C284" w14:textId="77777777" w:rsidR="00066021" w:rsidRPr="00066021" w:rsidRDefault="00066021" w:rsidP="000E5536">
      <w:pPr>
        <w:pStyle w:val="Heading5"/>
      </w:pPr>
      <w:r>
        <w:t>Pre-processing</w:t>
      </w:r>
    </w:p>
    <w:p w14:paraId="31DB2D40" w14:textId="77777777"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4063CE49" w14:textId="77777777" w:rsidR="00F420C1" w:rsidRDefault="000B4943" w:rsidP="008B6883">
      <w:pPr>
        <w:pStyle w:val="BodyText2"/>
      </w:pPr>
      <w:r>
        <w:t xml:space="preserve">Wrote a </w:t>
      </w:r>
      <w:hyperlink r:id="rId15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4FED9EC9" w14:textId="77777777"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9F15DCF" w14:textId="77777777" w:rsidR="00066021" w:rsidRDefault="00066021" w:rsidP="000E5536">
      <w:pPr>
        <w:pStyle w:val="Heading5"/>
      </w:pPr>
      <w:bookmarkStart w:id="23" w:name="_Ref426366202"/>
      <w:r>
        <w:t>Cleaning</w:t>
      </w:r>
      <w:bookmarkEnd w:id="23"/>
    </w:p>
    <w:p w14:paraId="6BA8B167" w14:textId="77777777"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41AAA924" w14:textId="77777777" w:rsidR="00066021" w:rsidRDefault="00066021" w:rsidP="008B6883">
      <w:pPr>
        <w:pStyle w:val="BodyText2"/>
      </w:pPr>
      <w:r>
        <w:rPr>
          <w:noProof/>
          <w:lang w:bidi="ar-SA"/>
        </w:rPr>
        <w:drawing>
          <wp:inline distT="0" distB="0" distL="0" distR="0" wp14:anchorId="4C658DD1" wp14:editId="6EFE7000">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321BB17A" wp14:editId="6B746A5D">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4B279322" w14:textId="77777777"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48445D03" w14:textId="77777777" w:rsidR="00514B3D" w:rsidRDefault="00514B3D" w:rsidP="007D2F52">
      <w:pPr>
        <w:pStyle w:val="Heading4"/>
      </w:pPr>
      <w:r>
        <w:t>Admin0 dataset</w:t>
      </w:r>
    </w:p>
    <w:p w14:paraId="01B117E2" w14:textId="77777777" w:rsidR="000E6AD0" w:rsidRPr="000E6AD0" w:rsidRDefault="000E6AD0" w:rsidP="000E5536">
      <w:pPr>
        <w:pStyle w:val="Heading5"/>
      </w:pPr>
      <w:r>
        <w:lastRenderedPageBreak/>
        <w:t>Using Fusion tables</w:t>
      </w:r>
    </w:p>
    <w:p w14:paraId="01EDD9C6" w14:textId="77777777" w:rsidR="00514B3D" w:rsidRDefault="00514B3D" w:rsidP="008B6883">
      <w:pPr>
        <w:pStyle w:val="BodyText2"/>
      </w:pPr>
      <w:r>
        <w:t xml:space="preserve">I am creating an admin0 dataset using my </w:t>
      </w:r>
      <w:hyperlink r:id="rId15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1CC83BE7" w14:textId="77777777"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48AED585" w14:textId="77777777" w:rsidR="00AD0A29" w:rsidRDefault="00AD0A29" w:rsidP="008B6883">
      <w:pPr>
        <w:pStyle w:val="BodyText2"/>
      </w:pPr>
      <w:r>
        <w:rPr>
          <w:noProof/>
          <w:lang w:bidi="ar-SA"/>
        </w:rPr>
        <w:drawing>
          <wp:inline distT="0" distB="0" distL="0" distR="0" wp14:anchorId="6C2151D7" wp14:editId="554DA036">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764221E2" w14:textId="77777777" w:rsidR="000E6AD0" w:rsidRDefault="000E6AD0" w:rsidP="000E5536">
      <w:pPr>
        <w:pStyle w:val="Heading5"/>
      </w:pPr>
      <w:r>
        <w:t xml:space="preserve">Using </w:t>
      </w:r>
      <w:r w:rsidR="0068491B" w:rsidRPr="0068491B">
        <w:t>SSTable</w:t>
      </w:r>
    </w:p>
    <w:p w14:paraId="621AE1BF" w14:textId="77777777"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3C5345F6" w14:textId="77777777" w:rsidR="00603EF0" w:rsidRDefault="00603EF0" w:rsidP="003B37F4">
      <w:pPr>
        <w:pStyle w:val="Heading2"/>
      </w:pPr>
      <w:r>
        <w:t>GBIF Occurrence Data</w:t>
      </w:r>
    </w:p>
    <w:p w14:paraId="61AFC595" w14:textId="77777777"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2F3BCF74" w14:textId="77777777" w:rsidR="00254ADD" w:rsidRDefault="00254ADD" w:rsidP="008B6883">
      <w:pPr>
        <w:pStyle w:val="BodyText2"/>
      </w:pPr>
      <w:r>
        <w:t>The preprocessing that is needed before it can be used is:</w:t>
      </w:r>
    </w:p>
    <w:p w14:paraId="24926551" w14:textId="77777777" w:rsidR="00254ADD" w:rsidRDefault="00254ADD" w:rsidP="000E5536">
      <w:pPr>
        <w:pStyle w:val="ListBullet"/>
      </w:pPr>
      <w:r>
        <w:t>Unzip the zip file</w:t>
      </w:r>
    </w:p>
    <w:p w14:paraId="1F45958A" w14:textId="77777777" w:rsidR="00254ADD" w:rsidRDefault="00254ADD" w:rsidP="000E5536">
      <w:pPr>
        <w:pStyle w:val="ListBullet"/>
      </w:pPr>
      <w:r>
        <w:t>Remove redundant fields</w:t>
      </w:r>
    </w:p>
    <w:p w14:paraId="4B86A30D" w14:textId="77777777" w:rsidR="00254ADD" w:rsidRDefault="00254ADD" w:rsidP="000E5536">
      <w:pPr>
        <w:pStyle w:val="ListBullet"/>
      </w:pPr>
      <w:r>
        <w:t>Create points from the geometries</w:t>
      </w:r>
    </w:p>
    <w:p w14:paraId="072A1459" w14:textId="77777777" w:rsidR="00254ADD" w:rsidRDefault="00254ADD" w:rsidP="0034374E">
      <w:pPr>
        <w:pStyle w:val="Heading3"/>
      </w:pPr>
      <w:r>
        <w:t xml:space="preserve">Unzipping </w:t>
      </w:r>
    </w:p>
    <w:p w14:paraId="745B6003" w14:textId="77777777" w:rsidR="00254ADD" w:rsidRPr="00254ADD" w:rsidRDefault="00254ADD" w:rsidP="008B6883">
      <w:pPr>
        <w:pStyle w:val="BodyText2"/>
      </w:pPr>
      <w:r>
        <w:t>409,515,293 records – 26.5Gb zipped - 178Gb unzipped in total</w:t>
      </w:r>
    </w:p>
    <w:p w14:paraId="707F5071" w14:textId="77777777" w:rsidR="00254ADD" w:rsidRDefault="00254ADD" w:rsidP="0034374E">
      <w:pPr>
        <w:pStyle w:val="Heading3"/>
      </w:pPr>
      <w:r>
        <w:t>Remove redundant fields</w:t>
      </w:r>
    </w:p>
    <w:p w14:paraId="5F3DFAE8" w14:textId="77777777" w:rsidR="00254ADD" w:rsidRPr="00254ADD" w:rsidRDefault="00254ADD" w:rsidP="008B6883">
      <w:pPr>
        <w:pStyle w:val="BodyText2"/>
      </w:pPr>
      <w:r>
        <w:t xml:space="preserve">I used my tool ArcGIS Toolbox | JRC Toolbox | </w:t>
      </w:r>
      <w:hyperlink r:id="rId156" w:anchor="L780" w:history="1">
        <w:r w:rsidRPr="008569F8">
          <w:rPr>
            <w:rStyle w:val="Hyperlink"/>
          </w:rPr>
          <w:t>csvReformatter</w:t>
        </w:r>
      </w:hyperlink>
      <w:r>
        <w:t xml:space="preserve"> tool – which took 1 hour and 24 mins and the output file is 37Gb</w:t>
      </w:r>
    </w:p>
    <w:p w14:paraId="67CF79DC" w14:textId="77777777" w:rsidR="00254ADD" w:rsidRDefault="00254ADD" w:rsidP="0034374E">
      <w:pPr>
        <w:pStyle w:val="Heading3"/>
      </w:pPr>
      <w:r>
        <w:t>Creating point geometries</w:t>
      </w:r>
    </w:p>
    <w:p w14:paraId="1D82D620" w14:textId="77777777" w:rsidR="00254ADD" w:rsidRDefault="00254ADD" w:rsidP="008B6883">
      <w:pPr>
        <w:pStyle w:val="BodyText2"/>
      </w:pPr>
      <w:r>
        <w:t>There are many ways to create point geometries:</w:t>
      </w:r>
    </w:p>
    <w:p w14:paraId="3F5D3E00" w14:textId="77777777" w:rsidR="00254ADD" w:rsidRDefault="00254ADD" w:rsidP="000E5536">
      <w:pPr>
        <w:pStyle w:val="ListBullet"/>
      </w:pPr>
      <w:r>
        <w:t xml:space="preserve">Using my </w:t>
      </w:r>
      <w:hyperlink r:id="rId157" w:anchor="L840" w:history="1">
        <w:r w:rsidRPr="00254ADD">
          <w:rPr>
            <w:rStyle w:val="Hyperlink"/>
          </w:rPr>
          <w:t>tool</w:t>
        </w:r>
      </w:hyperlink>
      <w:r>
        <w:t xml:space="preserve"> to convert from the full GBIF download to Avro and create a WKB geometry field using ArcPy. This was really slow – about 400 hours!</w:t>
      </w:r>
    </w:p>
    <w:p w14:paraId="77205E90" w14:textId="77777777" w:rsidR="00254ADD" w:rsidRDefault="00254ADD" w:rsidP="000E5536">
      <w:pPr>
        <w:pStyle w:val="ListBullet"/>
      </w:pPr>
      <w:r>
        <w:t>Importing the smaller CSV file (from the previous step) into Hadoop as a CSV and using ST_Point to create a new Hive table</w:t>
      </w:r>
    </w:p>
    <w:p w14:paraId="2FD8AEFA" w14:textId="77777777"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26BD7F9E" w14:textId="77777777" w:rsidR="00F23B90" w:rsidRDefault="00F23B90" w:rsidP="003B37F4">
      <w:pPr>
        <w:pStyle w:val="Heading2"/>
      </w:pPr>
      <w:bookmarkStart w:id="24" w:name="_Toc315774547"/>
      <w:bookmarkStart w:id="25" w:name="_Ref384632071"/>
      <w:r>
        <w:lastRenderedPageBreak/>
        <w:t>IUCN Red List Data</w:t>
      </w:r>
    </w:p>
    <w:p w14:paraId="4ED59F39" w14:textId="77777777" w:rsidR="00F23B90" w:rsidRDefault="00F23B90" w:rsidP="0034374E">
      <w:pPr>
        <w:pStyle w:val="Heading3"/>
      </w:pPr>
      <w:bookmarkStart w:id="26" w:name="_Ref324227249"/>
      <w:bookmarkStart w:id="27" w:name="_Toc315774549"/>
      <w:r>
        <w:t>Cleaning</w:t>
      </w:r>
      <w:bookmarkEnd w:id="26"/>
    </w:p>
    <w:p w14:paraId="744A2AD7"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C5A71D7" w14:textId="77777777" w:rsidR="00F23B90" w:rsidRDefault="00F23B90" w:rsidP="008B6883">
      <w:pPr>
        <w:pStyle w:val="BodyText2"/>
      </w:pPr>
      <w:r>
        <w:t>Here is the log for the cleaning – but in the file there are 3690 features that were repaired.</w:t>
      </w:r>
    </w:p>
    <w:p w14:paraId="14CE2923" w14:textId="77777777" w:rsidR="00F23B90" w:rsidRDefault="00F23B90" w:rsidP="008B550B">
      <w:pPr>
        <w:pStyle w:val="Code"/>
      </w:pPr>
      <w:r>
        <w:t>Executing: RepairGeometry AllSpecies_WebMercator KEEP_NULL</w:t>
      </w:r>
    </w:p>
    <w:p w14:paraId="440CE9FF" w14:textId="77777777" w:rsidR="00F23B90" w:rsidRDefault="00F23B90" w:rsidP="008B550B">
      <w:pPr>
        <w:pStyle w:val="Code"/>
      </w:pPr>
      <w:r>
        <w:t>Start Time: Mon May 07 16:47:34 2012</w:t>
      </w:r>
    </w:p>
    <w:p w14:paraId="3E79C403" w14:textId="77777777" w:rsidR="00F23B90" w:rsidRPr="00EF6C44" w:rsidRDefault="00F23B90" w:rsidP="008B550B">
      <w:pPr>
        <w:pStyle w:val="Code"/>
      </w:pPr>
      <w:r w:rsidRPr="00EF6C44">
        <w:t>WARNING 000986: C:\Users\cottaan\AppData\Local\Temp\AllSpecies_WebMercator0.txt contains the full list of non simple features.</w:t>
      </w:r>
    </w:p>
    <w:p w14:paraId="606181E7" w14:textId="77777777" w:rsidR="00F23B90" w:rsidRPr="00EF6C44" w:rsidRDefault="00F23B90" w:rsidP="008B550B">
      <w:pPr>
        <w:pStyle w:val="Code"/>
      </w:pPr>
      <w:r w:rsidRPr="00EF6C44">
        <w:t>WARNING 000461: Repaired feature 14 because of self intersections</w:t>
      </w:r>
    </w:p>
    <w:p w14:paraId="17C15A74" w14:textId="77777777" w:rsidR="00F23B90" w:rsidRPr="00EF6C44" w:rsidRDefault="00F23B90" w:rsidP="008B550B">
      <w:pPr>
        <w:pStyle w:val="Code"/>
      </w:pPr>
      <w:r w:rsidRPr="00EF6C44">
        <w:t>WARNING 000461: Repaired feature 19 because of self intersections</w:t>
      </w:r>
    </w:p>
    <w:p w14:paraId="6FB7DE51" w14:textId="77777777" w:rsidR="00F23B90" w:rsidRPr="00EF6C44" w:rsidRDefault="00F23B90" w:rsidP="008B550B">
      <w:pPr>
        <w:pStyle w:val="Code"/>
      </w:pPr>
      <w:r w:rsidRPr="00EF6C44">
        <w:t>WARNING 000461: Repaired feature 20 because of self intersections</w:t>
      </w:r>
    </w:p>
    <w:p w14:paraId="7BD8C2E2" w14:textId="77777777" w:rsidR="00F23B90" w:rsidRPr="00EF6C44" w:rsidRDefault="00F23B90" w:rsidP="008B550B">
      <w:pPr>
        <w:pStyle w:val="Code"/>
      </w:pPr>
      <w:r w:rsidRPr="00EF6C44">
        <w:t>WARNING 000461: Repaired feature 24 because of self intersections</w:t>
      </w:r>
    </w:p>
    <w:p w14:paraId="45B942E0" w14:textId="77777777" w:rsidR="00F23B90" w:rsidRPr="00EF6C44" w:rsidRDefault="00F23B90" w:rsidP="008B550B">
      <w:pPr>
        <w:pStyle w:val="Code"/>
      </w:pPr>
      <w:r w:rsidRPr="00EF6C44">
        <w:t>WARNING 000461: Repaired feature 25 because of self intersections</w:t>
      </w:r>
    </w:p>
    <w:p w14:paraId="6F475F11" w14:textId="77777777" w:rsidR="00F23B90" w:rsidRPr="00EF6C44" w:rsidRDefault="00F23B90" w:rsidP="008B550B">
      <w:pPr>
        <w:pStyle w:val="Code"/>
      </w:pPr>
      <w:r w:rsidRPr="00EF6C44">
        <w:t>WARNING 000461: Repaired feature 30 because of self intersections</w:t>
      </w:r>
    </w:p>
    <w:p w14:paraId="20170B42" w14:textId="77777777" w:rsidR="00F23B90" w:rsidRPr="00EF6C44" w:rsidRDefault="00F23B90" w:rsidP="008B550B">
      <w:pPr>
        <w:pStyle w:val="Code"/>
      </w:pPr>
      <w:r w:rsidRPr="00EF6C44">
        <w:t>WARNING 000461: Repaired feature 32 because of self intersections</w:t>
      </w:r>
    </w:p>
    <w:p w14:paraId="2F17B506" w14:textId="77777777" w:rsidR="00F23B90" w:rsidRPr="00EF6C44" w:rsidRDefault="00F23B90" w:rsidP="008B550B">
      <w:pPr>
        <w:pStyle w:val="Code"/>
      </w:pPr>
      <w:r w:rsidRPr="00EF6C44">
        <w:t>WARNING 000461: Repaired feature 171 because of self intersections</w:t>
      </w:r>
    </w:p>
    <w:p w14:paraId="3B887D0C" w14:textId="77777777" w:rsidR="00F23B90" w:rsidRPr="00EF6C44" w:rsidRDefault="00F23B90" w:rsidP="008B550B">
      <w:pPr>
        <w:pStyle w:val="Code"/>
      </w:pPr>
      <w:r w:rsidRPr="00EF6C44">
        <w:t>WARNING 000461: Repaired feature 230 because of self intersections</w:t>
      </w:r>
    </w:p>
    <w:p w14:paraId="7E321557" w14:textId="77777777" w:rsidR="00F23B90" w:rsidRPr="00EF6C44" w:rsidRDefault="00F23B90" w:rsidP="008B550B">
      <w:pPr>
        <w:pStyle w:val="Code"/>
      </w:pPr>
      <w:r w:rsidRPr="00EF6C44">
        <w:t>WARNING 000461: Repaired feature 241 because of self intersections</w:t>
      </w:r>
    </w:p>
    <w:p w14:paraId="62699E98" w14:textId="77777777" w:rsidR="00F23B90" w:rsidRDefault="00F23B90" w:rsidP="008B550B">
      <w:pPr>
        <w:pStyle w:val="Code"/>
      </w:pPr>
      <w:r>
        <w:t>Succeeded at Tue May 08 05:01:34 2012 (Elapsed Time: 12 hours 14 minutes 0 seconds)</w:t>
      </w:r>
    </w:p>
    <w:p w14:paraId="08F60DF4" w14:textId="77777777"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270A0A">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62821039" w14:textId="77777777" w:rsidR="00BF47F9" w:rsidRDefault="00BF47F9" w:rsidP="0034374E">
      <w:pPr>
        <w:pStyle w:val="Heading3"/>
      </w:pPr>
      <w:bookmarkStart w:id="28" w:name="_Ref385921823"/>
      <w:r>
        <w:t xml:space="preserve">Converting to </w:t>
      </w:r>
      <w:r w:rsidR="0029321D">
        <w:t>ESRI Geo</w:t>
      </w:r>
      <w:r>
        <w:t>JSON</w:t>
      </w:r>
      <w:bookmarkEnd w:id="28"/>
    </w:p>
    <w:p w14:paraId="32B53898"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6D48E98C"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213480E5" w14:textId="77777777" w:rsidR="00BF47F9" w:rsidRDefault="00BF47F9" w:rsidP="008B550B">
      <w:pPr>
        <w:pStyle w:val="Code"/>
      </w:pPr>
      <w:r>
        <w:t>Traceback (most recent call last):</w:t>
      </w:r>
    </w:p>
    <w:p w14:paraId="76418D5B"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4BD8D6CA" w14:textId="77777777" w:rsidR="00BF47F9" w:rsidRDefault="00BF47F9" w:rsidP="008B550B">
      <w:pPr>
        <w:pStyle w:val="Code"/>
      </w:pPr>
      <w:r>
        <w:t xml:space="preserve">    arcpy.FeaturesToJSON_hadoop(scratchFC, OUTPUT_PATH + filename + ".json", "UNENCLOSED_JSON", "FORMATTED")</w:t>
      </w:r>
    </w:p>
    <w:p w14:paraId="58B4F19A" w14:textId="77777777" w:rsidR="00BF47F9" w:rsidRDefault="00BF47F9" w:rsidP="008B550B">
      <w:pPr>
        <w:pStyle w:val="Code"/>
      </w:pPr>
      <w:r>
        <w:t xml:space="preserve">  File "E:\cottaan\My Documents\ArcGIS\Toolboxes\geoprocessing-tools-for-hadoop-master\HadoopTools.pyt", line 137, in FeaturesToJSON</w:t>
      </w:r>
    </w:p>
    <w:p w14:paraId="30A58234" w14:textId="77777777" w:rsidR="00BF47F9" w:rsidRDefault="00BF47F9" w:rsidP="008B550B">
      <w:pPr>
        <w:pStyle w:val="Code"/>
      </w:pPr>
      <w:r>
        <w:t xml:space="preserve">    parameters[4].value = homeDir + '/' + arcpy.Describe(in_file).name</w:t>
      </w:r>
    </w:p>
    <w:p w14:paraId="5880D5E3" w14:textId="77777777" w:rsidR="00BF47F9" w:rsidRDefault="00BF47F9" w:rsidP="008B550B">
      <w:pPr>
        <w:pStyle w:val="Code"/>
      </w:pPr>
      <w:r>
        <w:t xml:space="preserve">ExecuteError: </w:t>
      </w:r>
    </w:p>
    <w:p w14:paraId="619A4CDD" w14:textId="77777777" w:rsidR="00BF47F9" w:rsidRDefault="00BF47F9" w:rsidP="008B550B">
      <w:pPr>
        <w:pStyle w:val="Code"/>
      </w:pPr>
      <w:r>
        <w:t>Traceback (most recent call last):</w:t>
      </w:r>
    </w:p>
    <w:p w14:paraId="7783AD99" w14:textId="77777777" w:rsidR="00BF47F9" w:rsidRDefault="00BF47F9" w:rsidP="008B550B">
      <w:pPr>
        <w:pStyle w:val="Code"/>
      </w:pPr>
      <w:r>
        <w:t xml:space="preserve">  File "&lt;string&gt;", line 364, in execute</w:t>
      </w:r>
    </w:p>
    <w:p w14:paraId="11A7B554" w14:textId="77777777" w:rsidR="00BF47F9" w:rsidRDefault="00BF47F9" w:rsidP="008B550B">
      <w:pPr>
        <w:pStyle w:val="Code"/>
      </w:pPr>
      <w:r>
        <w:t xml:space="preserve">  File "E:\cottaan\My Documents\ArcGIS\Toolboxes\geoprocessing-tools-for-hadoop-master\JSONUtil.py", line 379, in ConvertFC2JSONUnenclosed</w:t>
      </w:r>
    </w:p>
    <w:p w14:paraId="69E41CF9" w14:textId="77777777" w:rsidR="00BF47F9" w:rsidRDefault="00BF47F9" w:rsidP="008B550B">
      <w:pPr>
        <w:pStyle w:val="Code"/>
      </w:pPr>
      <w:r>
        <w:t xml:space="preserve">    row_json_str = row_json_str % (NL, NL, NL, NL)</w:t>
      </w:r>
    </w:p>
    <w:p w14:paraId="6F3864E8" w14:textId="77777777" w:rsidR="00BF47F9" w:rsidRDefault="00BF47F9" w:rsidP="008B550B">
      <w:pPr>
        <w:pStyle w:val="Code"/>
      </w:pPr>
      <w:r>
        <w:t>MemoryError</w:t>
      </w:r>
    </w:p>
    <w:p w14:paraId="6183FA10" w14:textId="77777777" w:rsidR="00BF47F9" w:rsidRDefault="00BF47F9" w:rsidP="008B550B">
      <w:pPr>
        <w:pStyle w:val="Code"/>
      </w:pPr>
    </w:p>
    <w:p w14:paraId="1F1D134D" w14:textId="77777777" w:rsidR="00BF47F9" w:rsidRDefault="00BF47F9" w:rsidP="008B550B">
      <w:pPr>
        <w:pStyle w:val="Code"/>
      </w:pPr>
      <w:r>
        <w:t>Failed to execute (FeaturesToJSON).</w:t>
      </w:r>
    </w:p>
    <w:p w14:paraId="397A427F" w14:textId="7777777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270A0A">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270A0A">
        <w:t xml:space="preserve">Using the species JSON files </w:t>
      </w:r>
      <w:r w:rsidR="00B5171B">
        <w:fldChar w:fldCharType="end"/>
      </w:r>
      <w:r w:rsidR="00B5171B">
        <w:t>.</w:t>
      </w:r>
    </w:p>
    <w:p w14:paraId="2255CD97" w14:textId="77777777" w:rsidR="0022730A" w:rsidRDefault="0022730A" w:rsidP="0034374E">
      <w:pPr>
        <w:pStyle w:val="Heading3"/>
      </w:pPr>
      <w:r>
        <w:t>Converting to OGC GeoJSON</w:t>
      </w:r>
    </w:p>
    <w:p w14:paraId="50BCF052" w14:textId="77777777" w:rsidR="0029321D" w:rsidRDefault="0029321D" w:rsidP="008B6883">
      <w:pPr>
        <w:pStyle w:val="BodyText2"/>
      </w:pPr>
      <w:r>
        <w:lastRenderedPageBreak/>
        <w:t xml:space="preserve">The ESRI GeoJSON format is not </w:t>
      </w:r>
      <w:r w:rsidR="00A94204">
        <w:t>OGC</w:t>
      </w:r>
      <w:r>
        <w:t xml:space="preserve"> compliant GeoJSON and if you try and open the file and try and load it into </w:t>
      </w:r>
      <w:hyperlink r:id="rId158" w:history="1">
        <w:r w:rsidRPr="00085E85">
          <w:rPr>
            <w:rStyle w:val="Hyperlink"/>
          </w:rPr>
          <w:t>http://geojson.io/</w:t>
        </w:r>
      </w:hyperlink>
      <w:r>
        <w:t xml:space="preserve"> then it will fail. To convert theESRI GeoJSON to standard GeoJSON, export the feature in Unenclosed format and do the following:</w:t>
      </w:r>
    </w:p>
    <w:p w14:paraId="7B5C6B27"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2387B08E"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278CF4F4" w14:textId="77777777" w:rsidR="00824A14" w:rsidRDefault="00824A14" w:rsidP="008B6883">
      <w:pPr>
        <w:pStyle w:val="BodyText2"/>
      </w:pPr>
      <w:r>
        <w:t xml:space="preserve">Prepend </w:t>
      </w:r>
      <w:r w:rsidRPr="00824A14">
        <w:t xml:space="preserve">{  "type": "FeatureCollection",  "features": [  </w:t>
      </w:r>
      <w:r>
        <w:t>before the first feature</w:t>
      </w:r>
    </w:p>
    <w:p w14:paraId="659E0569"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7A428600" w14:textId="77777777" w:rsidR="00F23B90" w:rsidRDefault="00F23B90" w:rsidP="0034374E">
      <w:pPr>
        <w:pStyle w:val="Heading3"/>
      </w:pPr>
      <w:r>
        <w:t>Filtering</w:t>
      </w:r>
    </w:p>
    <w:p w14:paraId="651BADAD" w14:textId="77777777" w:rsidR="00F23B90" w:rsidRDefault="00F23B90" w:rsidP="008B6883">
      <w:pPr>
        <w:pStyle w:val="BodyText2"/>
      </w:pPr>
      <w:r>
        <w:t>You can remove all of the cetacean species by using the following:</w:t>
      </w:r>
    </w:p>
    <w:p w14:paraId="71E2B377"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210BD278" w14:textId="77777777" w:rsidR="00F23B90" w:rsidRDefault="00F23B90" w:rsidP="0034374E">
      <w:pPr>
        <w:pStyle w:val="Heading3"/>
      </w:pPr>
      <w:r>
        <w:t>Rasterisation of Red List Data</w:t>
      </w:r>
      <w:bookmarkEnd w:id="27"/>
    </w:p>
    <w:p w14:paraId="5D961158" w14:textId="77777777" w:rsidR="00F23B90" w:rsidRDefault="00F23B90" w:rsidP="007D2F52">
      <w:pPr>
        <w:pStyle w:val="Heading4"/>
      </w:pPr>
      <w:r>
        <w:t>Using ArcGIS</w:t>
      </w:r>
    </w:p>
    <w:p w14:paraId="61244F4F" w14:textId="77777777" w:rsidR="00F23B90" w:rsidRDefault="00F23B90" w:rsidP="008B6883">
      <w:pPr>
        <w:pStyle w:val="BodyText2"/>
      </w:pPr>
      <w:r>
        <w:t>There are some issues with rasterising the RL data to 1Km:</w:t>
      </w:r>
    </w:p>
    <w:p w14:paraId="49036A95" w14:textId="77777777" w:rsidR="00F23B90" w:rsidRDefault="00F23B90" w:rsidP="000E5536">
      <w:pPr>
        <w:pStyle w:val="ListBullet"/>
      </w:pPr>
      <w:r>
        <w:t>There are lots of features that are smaller than 1Km, e.g. pantropical spotted dolphin (20729) has lots of very small polygons (area of &lt;1m2)</w:t>
      </w:r>
    </w:p>
    <w:p w14:paraId="231CAAA6" w14:textId="77777777" w:rsidR="00F23B90" w:rsidRDefault="00F23B90" w:rsidP="000E5536">
      <w:pPr>
        <w:pStyle w:val="ListBullet"/>
      </w:pPr>
      <w:r>
        <w:t>The SHAPE_Area field is managed by ArcGIS and the area is in the same units as the spatial ref sys</w:t>
      </w:r>
    </w:p>
    <w:p w14:paraId="1DCB77F3" w14:textId="77777777" w:rsidR="00F23B90" w:rsidRDefault="00F23B90" w:rsidP="000E5536">
      <w:pPr>
        <w:pStyle w:val="BodyText"/>
      </w:pPr>
      <w:r>
        <w:t>GRID ORIGIN:</w:t>
      </w:r>
    </w:p>
    <w:p w14:paraId="21C5705C"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2E742D0D" w14:textId="77777777" w:rsidR="00F23B90" w:rsidRDefault="00F23B90" w:rsidP="000E5536">
      <w:pPr>
        <w:pStyle w:val="ListBullet"/>
      </w:pPr>
      <w:r>
        <w:t xml:space="preserve">How can you create a grid that is aligned with a web mercator grid? </w:t>
      </w:r>
    </w:p>
    <w:p w14:paraId="39F104F8" w14:textId="77777777" w:rsidR="00F23B90" w:rsidRDefault="00F23B90" w:rsidP="000E5536">
      <w:pPr>
        <w:pStyle w:val="ListBullet"/>
      </w:pPr>
      <w:r>
        <w:t>Maybe in the environments - use the 'Snap Raster' setting in the 'Processing Extent' page</w:t>
      </w:r>
    </w:p>
    <w:p w14:paraId="6E586F3D"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51B06C7F" w14:textId="77777777" w:rsidR="00F23B90" w:rsidRDefault="00F23B90" w:rsidP="000E5536">
      <w:pPr>
        <w:pStyle w:val="ListBullet"/>
      </w:pPr>
      <w:r>
        <w:t>Try using the Create Random Raster with the extent x=12183000 to 13242000 y=-395000 to 721000 (1059 columns x 1116 rows)</w:t>
      </w:r>
    </w:p>
    <w:p w14:paraId="783F2F5B" w14:textId="77777777" w:rsidR="00F23B90" w:rsidRDefault="00F23B90" w:rsidP="000E5536">
      <w:pPr>
        <w:pStyle w:val="ListBullet"/>
      </w:pPr>
      <w:r>
        <w:t>Even when I snap to a raster it doesnt work - but it does if I use the Extent of the 'Snap Raster' in the 'Extent' setting</w:t>
      </w:r>
    </w:p>
    <w:p w14:paraId="2B08B37D" w14:textId="77777777" w:rsidR="00F23B90" w:rsidRDefault="00F23B90" w:rsidP="000E5536">
      <w:pPr>
        <w:pStyle w:val="ListBullet"/>
      </w:pPr>
      <w:r>
        <w:t>I dont actually need a snap raster - I just need to set the extent to start at a 1Km grid and it works</w:t>
      </w:r>
    </w:p>
    <w:p w14:paraId="07DA9EF3" w14:textId="77777777" w:rsidR="00F23B90" w:rsidRDefault="00F23B90" w:rsidP="000E5536">
      <w:pPr>
        <w:pStyle w:val="ListBullet"/>
      </w:pPr>
      <w:r>
        <w:t xml:space="preserve">WOW - great tool from ESRI to get the extent coordinates from a webmap - </w:t>
      </w:r>
      <w:hyperlink r:id="rId159" w:history="1">
        <w:r w:rsidRPr="0077669C">
          <w:rPr>
            <w:rStyle w:val="Hyperlink"/>
          </w:rPr>
          <w:t>http://help.arcgis.com/en/webapps/flexviewer/extenthelper/flexviewer_extenthelper.html</w:t>
        </w:r>
      </w:hyperlink>
    </w:p>
    <w:p w14:paraId="69109044" w14:textId="77777777" w:rsidR="00F23B90" w:rsidRDefault="00F23B90" w:rsidP="000E5536">
      <w:pPr>
        <w:pStyle w:val="ListBullet"/>
      </w:pPr>
      <w:r>
        <w:t xml:space="preserve">Trying an extent which is roughly the extent of the complete species data </w:t>
      </w:r>
    </w:p>
    <w:p w14:paraId="3B7B5F30" w14:textId="77777777" w:rsidR="00F23B90" w:rsidRDefault="00F23B90" w:rsidP="000E5536">
      <w:pPr>
        <w:pStyle w:val="BodyText"/>
      </w:pPr>
      <w:r>
        <w:t>x= -20037507.067200 m to 20037507.067200 m</w:t>
      </w:r>
    </w:p>
    <w:p w14:paraId="06FF9027" w14:textId="77777777" w:rsidR="00F23B90" w:rsidRDefault="00F23B90" w:rsidP="000E5536">
      <w:pPr>
        <w:pStyle w:val="BodyText"/>
      </w:pPr>
      <w:r>
        <w:t>y= -20763161.390200 m to 30240971.958400 m</w:t>
      </w:r>
    </w:p>
    <w:p w14:paraId="1549E83C" w14:textId="77777777" w:rsidR="00F23B90" w:rsidRDefault="00F23B90" w:rsidP="000E5536">
      <w:pPr>
        <w:pStyle w:val="BodyText"/>
      </w:pPr>
      <w:r>
        <w:t>or for a 1Km grid</w:t>
      </w:r>
    </w:p>
    <w:p w14:paraId="4F5F04E3" w14:textId="77777777" w:rsidR="00F23B90" w:rsidRDefault="00F23B90" w:rsidP="000E5536">
      <w:pPr>
        <w:pStyle w:val="BodyText"/>
      </w:pPr>
      <w:r>
        <w:t>x= -20038000 m to 20038000 m</w:t>
      </w:r>
    </w:p>
    <w:p w14:paraId="0B4B500F" w14:textId="77777777" w:rsidR="00F23B90" w:rsidRDefault="00F23B90" w:rsidP="000E5536">
      <w:pPr>
        <w:pStyle w:val="BodyText"/>
      </w:pPr>
      <w:r>
        <w:t>y= -20763200 m to 30241000 m</w:t>
      </w:r>
    </w:p>
    <w:p w14:paraId="634B0FE3" w14:textId="77777777" w:rsidR="00F23B90" w:rsidRDefault="00F23B90" w:rsidP="000E5536">
      <w:pPr>
        <w:pStyle w:val="BodyText"/>
      </w:pPr>
      <w:r>
        <w:t>NOT ALIGNED!</w:t>
      </w:r>
    </w:p>
    <w:p w14:paraId="51AD5965" w14:textId="77777777" w:rsidR="00F23B90" w:rsidRDefault="00F23B90" w:rsidP="000E5536">
      <w:pPr>
        <w:pStyle w:val="BodyText"/>
      </w:pPr>
      <w:r>
        <w:t>But using the following extents the grid is aligned:</w:t>
      </w:r>
    </w:p>
    <w:p w14:paraId="024B610B" w14:textId="77777777" w:rsidR="00F23B90" w:rsidRDefault="00F23B90" w:rsidP="000E5536">
      <w:pPr>
        <w:pStyle w:val="BodyText"/>
      </w:pPr>
      <w:r>
        <w:t>x-20000000 to 20000000 and y-395000 to 721000</w:t>
      </w:r>
    </w:p>
    <w:p w14:paraId="20D6A54F" w14:textId="77777777" w:rsidR="00F23B90" w:rsidRDefault="00F23B90" w:rsidP="000E5536">
      <w:pPr>
        <w:pStyle w:val="BodyText"/>
      </w:pPr>
      <w:r>
        <w:t>x-20000000 to 20000000 and y-20000000 to 721000</w:t>
      </w:r>
    </w:p>
    <w:p w14:paraId="65909806" w14:textId="77777777" w:rsidR="00F23B90" w:rsidRDefault="00F23B90" w:rsidP="008B6883">
      <w:pPr>
        <w:pStyle w:val="BodyText2"/>
      </w:pPr>
      <w:r>
        <w:t>x-20000000 to 20000000 and y-20000000 to 30000000</w:t>
      </w:r>
    </w:p>
    <w:p w14:paraId="7725043B" w14:textId="77777777" w:rsidR="00F23B90" w:rsidRDefault="00F23B90" w:rsidP="000E5536">
      <w:pPr>
        <w:pStyle w:val="BodyText"/>
      </w:pPr>
      <w:r>
        <w:t>GRID EXTENT:</w:t>
      </w:r>
    </w:p>
    <w:p w14:paraId="62203468"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0887660E" w14:textId="77777777" w:rsidR="00F23B90" w:rsidRDefault="00F23B90" w:rsidP="000E5536">
      <w:pPr>
        <w:pStyle w:val="ListBullet"/>
      </w:pPr>
      <w:r>
        <w:t xml:space="preserve">See the explanation here: </w:t>
      </w:r>
      <w:hyperlink r:id="rId160" w:anchor="//001200000037000000.htm" w:history="1">
        <w:r w:rsidRPr="0077669C">
          <w:rPr>
            <w:rStyle w:val="Hyperlink"/>
          </w:rPr>
          <w:t>http://help.arcgis.com/en/arcgisdesktop/10.0/help/index.html#//001200000037000000.htm</w:t>
        </w:r>
      </w:hyperlink>
    </w:p>
    <w:p w14:paraId="4D62EC9E" w14:textId="77777777" w:rsidR="00F23B90" w:rsidRDefault="00F23B90" w:rsidP="000E5536">
      <w:pPr>
        <w:pStyle w:val="ListBullet"/>
      </w:pPr>
      <w:r>
        <w:t>The grid extent determines the extent of the raster including NoData cells</w:t>
      </w:r>
    </w:p>
    <w:p w14:paraId="671C58D1"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45882796" w14:textId="77777777" w:rsidR="00F23B90" w:rsidRDefault="00F23B90" w:rsidP="000E5536">
      <w:pPr>
        <w:pStyle w:val="ListBullet"/>
      </w:pPr>
      <w:r>
        <w:t>You must create the raster with the extent of the feature, not the world</w:t>
      </w:r>
    </w:p>
    <w:p w14:paraId="13638148" w14:textId="77777777" w:rsidR="00F23B90" w:rsidRDefault="00F23B90" w:rsidP="000E5536">
      <w:pPr>
        <w:pStyle w:val="BodyText"/>
      </w:pPr>
      <w:r>
        <w:t>So the workflow is:</w:t>
      </w:r>
    </w:p>
    <w:p w14:paraId="6B636E30"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8708C5" w14:textId="77777777" w:rsidR="00F23B90" w:rsidRDefault="00F23B90" w:rsidP="000E5536">
      <w:pPr>
        <w:pStyle w:val="BodyText"/>
      </w:pPr>
      <w:r>
        <w:t>Worked:</w:t>
      </w:r>
    </w:p>
    <w:p w14:paraId="3768459C" w14:textId="77777777" w:rsidR="00F23B90" w:rsidRDefault="00F23B90" w:rsidP="000E5536">
      <w:pPr>
        <w:pStyle w:val="BodyText"/>
      </w:pPr>
      <w:r>
        <w:t>speciesFCPath = r"E:\cottaan\My Documents\ArcGIS\OverlayAnalysis.gdb\Species"</w:t>
      </w:r>
    </w:p>
    <w:p w14:paraId="3643358F" w14:textId="77777777" w:rsidR="00F23B90" w:rsidRDefault="00F23B90" w:rsidP="000E5536">
      <w:pPr>
        <w:pStyle w:val="BodyText"/>
      </w:pPr>
      <w:r>
        <w:t>arcpy.AddField_management(speciesFCPath,"wibble","LONG")</w:t>
      </w:r>
    </w:p>
    <w:p w14:paraId="4B6A7827" w14:textId="77777777" w:rsidR="00F23B90" w:rsidRDefault="00F23B90" w:rsidP="008B6883">
      <w:pPr>
        <w:pStyle w:val="BodyText2"/>
      </w:pPr>
      <w:r>
        <w:t>arcpy.CalculateField_management(speciesFCPath,"wibble",1)</w:t>
      </w:r>
    </w:p>
    <w:p w14:paraId="4E905BC4" w14:textId="77777777" w:rsidR="00F23B90" w:rsidRDefault="00F23B90" w:rsidP="000E5536">
      <w:pPr>
        <w:pStyle w:val="BodyText"/>
      </w:pPr>
      <w:r>
        <w:t>Didnt work: - it added the field but then 'Field wibble does not exist within table'</w:t>
      </w:r>
    </w:p>
    <w:p w14:paraId="131D41C0" w14:textId="77777777" w:rsidR="00F23B90" w:rsidRDefault="00F23B90" w:rsidP="000E5536">
      <w:pPr>
        <w:pStyle w:val="BodyText"/>
      </w:pPr>
      <w:r>
        <w:t>speciesFCPath = arcpy.GetParameter(0)</w:t>
      </w:r>
    </w:p>
    <w:p w14:paraId="64702A88" w14:textId="77777777" w:rsidR="00F23B90" w:rsidRDefault="00F23B90" w:rsidP="000E5536">
      <w:pPr>
        <w:pStyle w:val="BodyText"/>
      </w:pPr>
      <w:r>
        <w:t>arcpy.AddField_management(speciesFCPath,"wibble","LONG")</w:t>
      </w:r>
    </w:p>
    <w:p w14:paraId="3E1C7DB2" w14:textId="77777777" w:rsidR="00F23B90" w:rsidRDefault="00F23B90" w:rsidP="000E5536">
      <w:pPr>
        <w:pStyle w:val="BodyText"/>
      </w:pPr>
      <w:r>
        <w:t>arcpy.CalculateField_management(speciesFCPath,"wibble",1)</w:t>
      </w:r>
    </w:p>
    <w:p w14:paraId="660EEAC8" w14:textId="77777777" w:rsidR="00F23B90" w:rsidRDefault="00F23B90" w:rsidP="008B6883">
      <w:pPr>
        <w:pStyle w:val="BodyText2"/>
      </w:pPr>
      <w:r>
        <w:t>GOT IT - you have to get the parameter as text: speciesFCPath = arcpy.GetParameterAsText(0) - THEN IT WORKS!</w:t>
      </w:r>
    </w:p>
    <w:p w14:paraId="6551E1AE" w14:textId="77777777" w:rsidR="00F23B90" w:rsidRDefault="00F23B90" w:rsidP="000E5536">
      <w:pPr>
        <w:pStyle w:val="ListBullet"/>
      </w:pPr>
      <w:r>
        <w:t>Get the extent of the species</w:t>
      </w:r>
    </w:p>
    <w:p w14:paraId="114BC70D"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231FF459" w14:textId="77777777" w:rsidR="00F23B90" w:rsidRDefault="00F23B90" w:rsidP="000E5536">
      <w:pPr>
        <w:pStyle w:val="ListBullet"/>
      </w:pPr>
      <w:r>
        <w:t>Run 'Polygon To Raster'</w:t>
      </w:r>
    </w:p>
    <w:p w14:paraId="1BEDBDC5"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0A95F454" w14:textId="77777777" w:rsidR="00F23B90" w:rsidRDefault="00F23B90" w:rsidP="000E5536">
      <w:pPr>
        <w:pStyle w:val="BodyText"/>
      </w:pPr>
      <w:r>
        <w:tab/>
      </w:r>
    </w:p>
    <w:p w14:paraId="35CAF21D" w14:textId="77777777" w:rsidR="00F23B90" w:rsidRDefault="00F23B90" w:rsidP="000E5536">
      <w:pPr>
        <w:pStyle w:val="BodyText"/>
      </w:pPr>
      <w:r>
        <w:t>OBJECTID</w:t>
      </w:r>
      <w:r>
        <w:tab/>
        <w:t>Value</w:t>
      </w:r>
      <w:r>
        <w:tab/>
      </w:r>
      <w:r>
        <w:tab/>
        <w:t>Count</w:t>
      </w:r>
      <w:r>
        <w:tab/>
        <w:t>LEGEND</w:t>
      </w:r>
    </w:p>
    <w:p w14:paraId="45B713D5" w14:textId="77777777" w:rsidR="00F23B90" w:rsidRDefault="00F23B90" w:rsidP="000E5536">
      <w:pPr>
        <w:pStyle w:val="BodyText"/>
      </w:pPr>
      <w:r>
        <w:t>1</w:t>
      </w:r>
      <w:r>
        <w:tab/>
      </w:r>
      <w:r>
        <w:tab/>
      </w:r>
      <w:r>
        <w:tab/>
        <w:t>1</w:t>
      </w:r>
      <w:r>
        <w:tab/>
      </w:r>
      <w:r>
        <w:tab/>
      </w:r>
      <w:r>
        <w:tab/>
        <w:t>135470</w:t>
      </w:r>
      <w:r>
        <w:tab/>
        <w:t>Native (resident)</w:t>
      </w:r>
    </w:p>
    <w:p w14:paraId="1B80AF4B" w14:textId="77777777" w:rsidR="00F23B90" w:rsidRDefault="00F23B90" w:rsidP="000E5536">
      <w:pPr>
        <w:pStyle w:val="BodyText"/>
      </w:pPr>
      <w:r>
        <w:t>2</w:t>
      </w:r>
      <w:r>
        <w:tab/>
      </w:r>
      <w:r>
        <w:tab/>
      </w:r>
      <w:r>
        <w:tab/>
        <w:t>2</w:t>
      </w:r>
      <w:r>
        <w:tab/>
      </w:r>
      <w:r>
        <w:tab/>
      </w:r>
      <w:r>
        <w:tab/>
        <w:t xml:space="preserve"> 11640</w:t>
      </w:r>
      <w:r>
        <w:tab/>
        <w:t>Introduced</w:t>
      </w:r>
    </w:p>
    <w:p w14:paraId="32D18CB7" w14:textId="77777777" w:rsidR="00F23B90" w:rsidRDefault="00F23B90" w:rsidP="008B6883">
      <w:pPr>
        <w:pStyle w:val="BodyText2"/>
      </w:pPr>
      <w:r>
        <w:t xml:space="preserve">So there are a total </w:t>
      </w:r>
      <w:r>
        <w:tab/>
        <w:t>147110</w:t>
      </w:r>
      <w:r>
        <w:tab/>
        <w:t>1Km squares</w:t>
      </w:r>
    </w:p>
    <w:p w14:paraId="2C10125C" w14:textId="77777777" w:rsidR="00F23B90" w:rsidRDefault="00F23B90" w:rsidP="000E5536">
      <w:pPr>
        <w:pStyle w:val="BodyText"/>
      </w:pPr>
      <w:r>
        <w:t>Setting the Raster Storage option to PackBits speeds it up massively</w:t>
      </w:r>
    </w:p>
    <w:p w14:paraId="7F9D3101" w14:textId="77777777" w:rsidR="00F23B90" w:rsidRDefault="00F23B90" w:rsidP="000E5536">
      <w:pPr>
        <w:pStyle w:val="BodyText"/>
      </w:pPr>
      <w:r>
        <w:tab/>
      </w:r>
    </w:p>
    <w:p w14:paraId="4C6DEE8C" w14:textId="77777777" w:rsidR="00F23B90" w:rsidRDefault="00F23B90" w:rsidP="000E5536">
      <w:pPr>
        <w:pStyle w:val="ListBullet"/>
      </w:pPr>
      <w:r>
        <w:t xml:space="preserve">There is a limit of 2,147,483,647 feature classes in a file gdb so we should be ok - </w:t>
      </w:r>
      <w:hyperlink r:id="rId161" w:anchor="/File_geodatabase_size_and_name_limits/003n0000007q000000/" w:history="1">
        <w:r w:rsidRPr="0077669C">
          <w:rPr>
            <w:rStyle w:val="Hyperlink"/>
          </w:rPr>
          <w:t>http://help.arcgis.com/en/arcgisdesktop/10.0/help/index.html#/File_geodatabase_size_and_name_limits/003n0000007q000000/</w:t>
        </w:r>
      </w:hyperlink>
    </w:p>
    <w:p w14:paraId="30653C04" w14:textId="77777777" w:rsidR="00F23B90" w:rsidRDefault="00F23B90" w:rsidP="000E5536">
      <w:pPr>
        <w:pStyle w:val="ListBullet"/>
      </w:pPr>
      <w:r>
        <w:t xml:space="preserve">Following link has suggestions for rasterising a set of overlapping polyons: </w:t>
      </w:r>
      <w:hyperlink r:id="rId162" w:history="1">
        <w:r w:rsidRPr="0077669C">
          <w:rPr>
            <w:rStyle w:val="Hyperlink"/>
          </w:rPr>
          <w:t>http://forums.arcgis.com/threads/29485-convert-multiple-overlapping-polygons-into-multiple-grids?highlight=polygon+raster</w:t>
        </w:r>
      </w:hyperlink>
    </w:p>
    <w:p w14:paraId="36BC200C" w14:textId="77777777" w:rsidR="00F23B90" w:rsidRDefault="00F23B90" w:rsidP="000E5536">
      <w:pPr>
        <w:pStyle w:val="BodyText"/>
      </w:pPr>
      <w:r>
        <w:t>It took 4 secs to create a raster of sp 10004!</w:t>
      </w:r>
    </w:p>
    <w:p w14:paraId="6A2647D8" w14:textId="77777777" w:rsidR="00F23B90" w:rsidRDefault="00F23B90" w:rsidP="000E5536">
      <w:pPr>
        <w:pStyle w:val="BodyText"/>
      </w:pPr>
      <w:r>
        <w:t>It took 17mins 47secs to create a raster of</w:t>
      </w:r>
      <w:r w:rsidR="00695053">
        <w:t xml:space="preserve"> sp 2475</w:t>
      </w:r>
      <w:r>
        <w:t xml:space="preserve"> - Sei Whale! Not bad</w:t>
      </w:r>
    </w:p>
    <w:p w14:paraId="599F215A" w14:textId="77777777" w:rsidR="00F23B90" w:rsidRDefault="00F23B90" w:rsidP="008B6883">
      <w:pPr>
        <w:pStyle w:val="BodyText2"/>
      </w:pPr>
      <w:r>
        <w:t>But the rasterized whale data could not be displayed at full extent in ArcGIS because it said there were inconsistencies in the extent of the data</w:t>
      </w:r>
    </w:p>
    <w:p w14:paraId="48CF6B83" w14:textId="77777777" w:rsidR="00F23B90" w:rsidRDefault="00F23B90" w:rsidP="000E5536">
      <w:pPr>
        <w:pStyle w:val="BodyText"/>
      </w:pPr>
      <w:r>
        <w:t>Started on 15/7/2011 at 16:27pm on the Amazon EC2 instance:</w:t>
      </w:r>
    </w:p>
    <w:p w14:paraId="585C570E" w14:textId="77777777" w:rsidR="00F23B90" w:rsidRDefault="00F23B90" w:rsidP="008B6883">
      <w:pPr>
        <w:pStyle w:val="BodyText2"/>
      </w:pPr>
      <w:r>
        <w:t>By 19/7/2011 there were 213,121 files for a total of 4.26Gb</w:t>
      </w:r>
    </w:p>
    <w:p w14:paraId="6984A573" w14:textId="77777777" w:rsidR="00F23B90" w:rsidRDefault="00F23B90" w:rsidP="000E5536">
      <w:pPr>
        <w:pStyle w:val="BodyText"/>
      </w:pPr>
      <w:r>
        <w:t xml:space="preserve">Ooops I stopped the services and restarted them and it cause the Rasterization to stop with an error!!! </w:t>
      </w:r>
    </w:p>
    <w:p w14:paraId="20CC262A" w14:textId="77777777" w:rsidR="00F23B90" w:rsidRDefault="00F23B90" w:rsidP="000E5536">
      <w:pPr>
        <w:pStyle w:val="BodyText"/>
      </w:pPr>
      <w:r>
        <w:t>It has created about 8900 rasters.</w:t>
      </w:r>
    </w:p>
    <w:p w14:paraId="52E0D6A0" w14:textId="77777777" w:rsidR="00F23B90" w:rsidRDefault="00F23B90" w:rsidP="000E5536">
      <w:pPr>
        <w:pStyle w:val="BodyText"/>
      </w:pPr>
      <w:r>
        <w:t>Adding all of them to ArcGIS</w:t>
      </w:r>
    </w:p>
    <w:p w14:paraId="169688E7" w14:textId="77777777" w:rsidR="00F23B90" w:rsidRDefault="00F23B90" w:rsidP="000E5536">
      <w:pPr>
        <w:pStyle w:val="BodyText"/>
      </w:pPr>
      <w:r>
        <w:t>Took about 15 mins to show in the Add Dialog - then it prompted me to create pyramids for each raster - said no and remember my decision</w:t>
      </w:r>
    </w:p>
    <w:p w14:paraId="280EB20D" w14:textId="77777777" w:rsidR="00F23B90" w:rsidRDefault="00F23B90" w:rsidP="008B6883">
      <w:pPr>
        <w:pStyle w:val="BodyText2"/>
      </w:pPr>
      <w:r>
        <w:t>Then after 15 mins Invalid Raster Dataset errors - failed to create Raster</w:t>
      </w:r>
    </w:p>
    <w:p w14:paraId="56D17609" w14:textId="77777777" w:rsidR="00F23B90" w:rsidRDefault="00F23B90" w:rsidP="000E5536">
      <w:pPr>
        <w:pStyle w:val="BodyText"/>
      </w:pPr>
      <w:r>
        <w:t>What are the metrics for creating 1Km grid squares of the world:</w:t>
      </w:r>
    </w:p>
    <w:p w14:paraId="3CAA24E4" w14:textId="77777777" w:rsidR="00F23B90" w:rsidRDefault="00F23B90" w:rsidP="000E5536">
      <w:pPr>
        <w:pStyle w:val="BodyText"/>
      </w:pPr>
      <w:r>
        <w:t xml:space="preserve">Earth total area = 510 072 000 Km2 </w:t>
      </w:r>
    </w:p>
    <w:p w14:paraId="66560EB3" w14:textId="77777777" w:rsidR="00F23B90" w:rsidRDefault="00F23B90" w:rsidP="000E5536">
      <w:pPr>
        <w:pStyle w:val="BodyText"/>
      </w:pPr>
      <w:r>
        <w:t>For 18000 species we have = 9 180 000 000 000 - (9 trillion grid squares)</w:t>
      </w:r>
    </w:p>
    <w:p w14:paraId="0E7EDAFF" w14:textId="77777777" w:rsidR="00F23B90" w:rsidRDefault="00F23B90" w:rsidP="008B6883">
      <w:pPr>
        <w:pStyle w:val="BodyText2"/>
      </w:pPr>
      <w:r>
        <w:t>For Birds 10000 species   = 5 000 000 000 000 - (5 trillion grid squares)</w:t>
      </w:r>
    </w:p>
    <w:p w14:paraId="33A426AE" w14:textId="77777777" w:rsidR="00F23B90" w:rsidRDefault="00F23B90" w:rsidP="008B6883">
      <w:pPr>
        <w:pStyle w:val="BodyText2"/>
      </w:pPr>
      <w:r>
        <w:t>We need a 1Km grid with unique IDs for each grid that we can attach data to.</w:t>
      </w:r>
    </w:p>
    <w:p w14:paraId="3B6CA3F9" w14:textId="77777777" w:rsidR="00F23B90" w:rsidRDefault="00F23B90" w:rsidP="000E5536">
      <w:pPr>
        <w:pStyle w:val="BodyText"/>
      </w:pPr>
      <w:r>
        <w:t>Creating a generic tool to convert a feature class with polygons into a set of files which contain their quadkeys</w:t>
      </w:r>
    </w:p>
    <w:p w14:paraId="51DB5B3A" w14:textId="77777777" w:rsidR="00F23B90" w:rsidRDefault="00F23B90" w:rsidP="008B6883">
      <w:pPr>
        <w:pStyle w:val="BodyText2"/>
      </w:pPr>
      <w:r>
        <w:lastRenderedPageBreak/>
        <w:t>For protected areas it took 2.5 hours to group the data by wdpaid! Then it fell over.</w:t>
      </w:r>
    </w:p>
    <w:p w14:paraId="67479CC1" w14:textId="77777777" w:rsidR="00F23B90" w:rsidRDefault="00F23B90" w:rsidP="007D2F52">
      <w:pPr>
        <w:pStyle w:val="Heading4"/>
      </w:pPr>
      <w:bookmarkStart w:id="29" w:name="_Toc315774550"/>
      <w:r>
        <w:t>Using GDAL/OGR</w:t>
      </w:r>
      <w:bookmarkEnd w:id="29"/>
      <w:r>
        <w:t xml:space="preserve"> Directly</w:t>
      </w:r>
    </w:p>
    <w:p w14:paraId="41558C67" w14:textId="77777777" w:rsidR="00F23B90" w:rsidRDefault="00F23B90" w:rsidP="008B6883">
      <w:pPr>
        <w:pStyle w:val="BodyText2"/>
      </w:pPr>
      <w:r>
        <w:t>Where is the ogr.py file? Not installed!</w:t>
      </w:r>
    </w:p>
    <w:p w14:paraId="09F821AA" w14:textId="77777777" w:rsidR="00F23B90" w:rsidRDefault="00F23B90" w:rsidP="000E5536">
      <w:pPr>
        <w:pStyle w:val="BodyText"/>
      </w:pPr>
      <w:r>
        <w:t xml:space="preserve">Looks like they're here: </w:t>
      </w:r>
      <w:hyperlink r:id="rId163" w:history="1">
        <w:r w:rsidRPr="0077669C">
          <w:rPr>
            <w:rStyle w:val="Hyperlink"/>
          </w:rPr>
          <w:t>http://pypi.python.org/pypi/GDAL/ - no luck</w:t>
        </w:r>
      </w:hyperlink>
    </w:p>
    <w:p w14:paraId="0F302CDC" w14:textId="77777777" w:rsidR="00F23B90" w:rsidRDefault="00F23B90" w:rsidP="000E5536">
      <w:pPr>
        <w:pStyle w:val="BodyText"/>
      </w:pPr>
      <w:r>
        <w:t xml:space="preserve">How to install under windows: </w:t>
      </w:r>
      <w:hyperlink r:id="rId164" w:history="1">
        <w:r w:rsidRPr="0077669C">
          <w:rPr>
            <w:rStyle w:val="Hyperlink"/>
          </w:rPr>
          <w:t>http://www.gis.usu.edu/~chrisg/python/2009/docs/gdal_win.pdf</w:t>
        </w:r>
      </w:hyperlink>
    </w:p>
    <w:p w14:paraId="4635ACF1" w14:textId="77777777" w:rsidR="00F23B90" w:rsidRDefault="00F23B90" w:rsidP="008B6883">
      <w:pPr>
        <w:pStyle w:val="BodyText2"/>
      </w:pPr>
      <w:r>
        <w:t xml:space="preserve">Followed all </w:t>
      </w:r>
      <w:r w:rsidRPr="008911C4">
        <w:t>the</w:t>
      </w:r>
      <w:r>
        <w:t xml:space="preserve"> instructions but it cant find some libraries!</w:t>
      </w:r>
    </w:p>
    <w:p w14:paraId="14387C29" w14:textId="77777777" w:rsidR="00F23B90" w:rsidRDefault="00F23B90" w:rsidP="008B6883">
      <w:pPr>
        <w:pStyle w:val="BodyText2"/>
      </w:pPr>
      <w:r>
        <w:t>What about trying the instructions here (havent done this yet 19/6/12):</w:t>
      </w:r>
    </w:p>
    <w:p w14:paraId="55FFE5DE" w14:textId="77777777" w:rsidR="00F23B90" w:rsidRDefault="000D5C35" w:rsidP="008B6883">
      <w:pPr>
        <w:pStyle w:val="BodyText2"/>
      </w:pPr>
      <w:hyperlink r:id="rId165" w:history="1">
        <w:r w:rsidR="00F23B90">
          <w:rPr>
            <w:rStyle w:val="Hyperlink"/>
          </w:rPr>
          <w:t>http://pythongisandstuff.wordpress.com/2011/07/07/installing-gdal-and-ogr-for-python-on-windows/</w:t>
        </w:r>
      </w:hyperlink>
    </w:p>
    <w:p w14:paraId="55225F99" w14:textId="77777777" w:rsidR="00F23B90" w:rsidRDefault="00F23B90" w:rsidP="008B6883">
      <w:pPr>
        <w:pStyle w:val="BodyText2"/>
      </w:pPr>
      <w:r>
        <w:t xml:space="preserve">Good article here about using GDAL in ArcGIS: </w:t>
      </w:r>
      <w:hyperlink r:id="rId166" w:history="1">
        <w:r w:rsidRPr="0077669C">
          <w:rPr>
            <w:rStyle w:val="Hyperlink"/>
          </w:rPr>
          <w:t>http://osgeo-org.1803224.n2.nabble.com/gdal-dev-ArcGIS-10-td5412528.html</w:t>
        </w:r>
      </w:hyperlink>
    </w:p>
    <w:p w14:paraId="22BA4447" w14:textId="77777777" w:rsidR="00F23B90" w:rsidRDefault="00F23B90" w:rsidP="000E5536">
      <w:pPr>
        <w:pStyle w:val="BodyText"/>
      </w:pPr>
      <w:r>
        <w:t>After installing GDAL, I now have a program group called FWTools 2.4.7 and in here is 'Open EV_FW' - this is a GUI for working with raster/vector data</w:t>
      </w:r>
    </w:p>
    <w:p w14:paraId="5EDA2D82" w14:textId="77777777" w:rsidR="00F23B90" w:rsidRDefault="00F23B90" w:rsidP="008B6883">
      <w:pPr>
        <w:pStyle w:val="BodyText2"/>
      </w:pPr>
      <w:r>
        <w:t>Trying to convert the orangutan shapefile to a raster. Here goes. Cant the 'Open EV_FW' tool only exports raster data.</w:t>
      </w:r>
    </w:p>
    <w:p w14:paraId="7310CCA2" w14:textId="77777777" w:rsidR="00F23B90" w:rsidRDefault="00F23B90" w:rsidP="000E5536">
      <w:pPr>
        <w:pStyle w:val="BodyText"/>
      </w:pPr>
      <w:r>
        <w:t>GDAL is already installed because ArcGIS uses it, Grass uses it and so do lots of other things</w:t>
      </w:r>
    </w:p>
    <w:p w14:paraId="66875F15" w14:textId="77777777" w:rsidR="00F23B90" w:rsidRDefault="00F23B90" w:rsidP="000E5536">
      <w:pPr>
        <w:pStyle w:val="BodyText"/>
      </w:pPr>
      <w:r>
        <w:t>Cant import gdal in ArcGIS for some reason (from osgeo import gdal - fails)</w:t>
      </w:r>
    </w:p>
    <w:p w14:paraId="725788C2" w14:textId="77777777" w:rsidR="00F23B90" w:rsidRDefault="00F23B90" w:rsidP="000E5536">
      <w:pPr>
        <w:pStyle w:val="BodyText"/>
      </w:pPr>
      <w:r>
        <w:t xml:space="preserve">Good post here: </w:t>
      </w:r>
      <w:hyperlink r:id="rId167" w:history="1">
        <w:r w:rsidRPr="0077669C">
          <w:rPr>
            <w:rStyle w:val="Hyperlink"/>
          </w:rPr>
          <w:t>http://forums.arcgis.com/threads/31695-Conflict-arcpy-(Arc-10)-and-gdal?highlight=gdal</w:t>
        </w:r>
      </w:hyperlink>
    </w:p>
    <w:p w14:paraId="23267C68" w14:textId="77777777" w:rsidR="00F23B90" w:rsidRDefault="00F23B90" w:rsidP="008B6883">
      <w:pPr>
        <w:pStyle w:val="BodyText2"/>
      </w:pPr>
      <w:r>
        <w:t>The gdal library is in 3 places including here: 'C:\Program Files (x86)\ArcGIS\Desktop10.0\Bin\gdal16.dll'</w:t>
      </w:r>
    </w:p>
    <w:p w14:paraId="167F5410" w14:textId="77777777" w:rsidR="00F23B90" w:rsidRDefault="00F23B90" w:rsidP="000E5536">
      <w:pPr>
        <w:pStyle w:val="BodyText"/>
      </w:pPr>
      <w:r>
        <w:t>Sorting the problem:</w:t>
      </w:r>
    </w:p>
    <w:p w14:paraId="2DC898B8" w14:textId="77777777" w:rsidR="00F23B90" w:rsidRDefault="00F23B90" w:rsidP="000E5536">
      <w:pPr>
        <w:pStyle w:val="BodyText"/>
      </w:pPr>
      <w:r>
        <w:t>Michael found the actual gdal packages here: C:\Python26\ArcGIS10.0\Lib\site-packages\gdal</w:t>
      </w:r>
    </w:p>
    <w:p w14:paraId="03979973"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69E672A5" w14:textId="77777777" w:rsidR="00F23B90" w:rsidRDefault="00F23B90" w:rsidP="000E5536">
      <w:pPr>
        <w:pStyle w:val="BodyText"/>
      </w:pPr>
      <w:r>
        <w:t>In IDLE:</w:t>
      </w:r>
    </w:p>
    <w:p w14:paraId="48C901AD" w14:textId="77777777" w:rsidR="00F23B90" w:rsidRDefault="00F23B90" w:rsidP="000E5536">
      <w:pPr>
        <w:pStyle w:val="BodyText"/>
      </w:pPr>
      <w:r>
        <w:t>import sys</w:t>
      </w:r>
    </w:p>
    <w:p w14:paraId="62522C9A" w14:textId="77777777" w:rsidR="00F23B90" w:rsidRDefault="00F23B90" w:rsidP="008B6883">
      <w:pPr>
        <w:pStyle w:val="BodyText2"/>
      </w:pPr>
      <w:r>
        <w:t>sys.path.append(r"C:\Python26\ArcGIS10.0\Lib\site-packages\gdal")</w:t>
      </w:r>
    </w:p>
    <w:p w14:paraId="0585F939" w14:textId="77777777" w:rsidR="00F23B90" w:rsidRDefault="00F23B90" w:rsidP="000E5536">
      <w:pPr>
        <w:pStyle w:val="BodyText"/>
      </w:pPr>
      <w:r>
        <w:t>BUT, GDAL is still not working on my Desktop</w:t>
      </w:r>
    </w:p>
    <w:p w14:paraId="7FB6BB0C" w14:textId="77777777" w:rsidR="00F23B90" w:rsidRDefault="00F23B90" w:rsidP="008B6883">
      <w:pPr>
        <w:pStyle w:val="BodyText2"/>
      </w:pPr>
      <w:r>
        <w:t>If I open FWTools 2.4.7 | FWTools Shell and type: 'import gdal' it finds it OK, but if I do this in ArcGIS it cant find it!</w:t>
      </w:r>
    </w:p>
    <w:p w14:paraId="2032B62B" w14:textId="77777777" w:rsidR="00F23B90" w:rsidRDefault="00F23B90" w:rsidP="008B6883">
      <w:pPr>
        <w:pStyle w:val="BodyText2"/>
      </w:pPr>
      <w:r>
        <w:t>On cruise I can see that the gdal files are in the following path:</w:t>
      </w:r>
    </w:p>
    <w:p w14:paraId="54835E5F" w14:textId="77777777" w:rsidR="00F23B90" w:rsidRDefault="00F23B90" w:rsidP="008B550B">
      <w:pPr>
        <w:pStyle w:val="Code"/>
      </w:pPr>
      <w:r>
        <w:t>sys.path</w:t>
      </w:r>
    </w:p>
    <w:p w14:paraId="4EC838AE" w14:textId="77777777" w:rsidR="00F23B90" w:rsidRDefault="00F23B90" w:rsidP="008B550B">
      <w:pPr>
        <w:pStyle w:val="Code"/>
      </w:pPr>
      <w:r>
        <w:t>['', '/usr/local/lib64/python2.6/site-packages/GDAL-1.8.0-py2.6-linux-x86_64.egg', ..</w:t>
      </w:r>
    </w:p>
    <w:p w14:paraId="723340B4" w14:textId="77777777" w:rsidR="00F23B90" w:rsidRDefault="00F23B90" w:rsidP="008B6883">
      <w:pPr>
        <w:pStyle w:val="BodyText2"/>
      </w:pPr>
      <w:r>
        <w:t xml:space="preserve">Typing </w:t>
      </w:r>
      <w:r w:rsidRPr="00FE2908">
        <w:t>gdal.__version__</w:t>
      </w:r>
      <w:r>
        <w:t xml:space="preserve"> gives 1.8.0.</w:t>
      </w:r>
    </w:p>
    <w:p w14:paraId="33461CE6" w14:textId="77777777" w:rsidR="00F23B90" w:rsidRDefault="00F23B90" w:rsidP="008B6883">
      <w:pPr>
        <w:pStyle w:val="BodyText2"/>
      </w:pPr>
      <w:r>
        <w:t xml:space="preserve">Here are the </w:t>
      </w:r>
      <w:hyperlink r:id="rId168" w:history="1">
        <w:r w:rsidRPr="00181BC7">
          <w:rPr>
            <w:rStyle w:val="Hyperlink"/>
          </w:rPr>
          <w:t>docs</w:t>
        </w:r>
      </w:hyperlink>
      <w:r>
        <w:t xml:space="preserve"> for the GDAL Python bindings.</w:t>
      </w:r>
    </w:p>
    <w:p w14:paraId="23CF5F6D" w14:textId="77777777" w:rsidR="00F23B90" w:rsidRDefault="00F23B90" w:rsidP="008B6883">
      <w:pPr>
        <w:pStyle w:val="BodyText2"/>
      </w:pPr>
      <w:r>
        <w:t>Trying on 8/5/12 using the download for Windows here (</w:t>
      </w:r>
      <w:hyperlink r:id="rId169" w:history="1">
        <w:r>
          <w:rPr>
            <w:rStyle w:val="Hyperlink"/>
          </w:rPr>
          <w:t>http://trac.osgeo.org/osgeo4w/</w:t>
        </w:r>
      </w:hyperlink>
      <w:r>
        <w:t>). Don’t need Admin rights to install.</w:t>
      </w:r>
    </w:p>
    <w:p w14:paraId="658C9117"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5CA71DE8" w14:textId="77777777" w:rsidR="00F23B90" w:rsidRDefault="00F23B90" w:rsidP="008B550B">
      <w:pPr>
        <w:pStyle w:val="Code"/>
      </w:pPr>
      <w:r>
        <w:t>Import gdal</w:t>
      </w:r>
    </w:p>
    <w:p w14:paraId="12334578"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3FCCD8E" w14:textId="77777777" w:rsidR="00F23B90" w:rsidRDefault="00F23B90" w:rsidP="007D2F52">
      <w:pPr>
        <w:pStyle w:val="Heading4"/>
      </w:pPr>
      <w:bookmarkStart w:id="30" w:name="_Toc315774551"/>
      <w:r>
        <w:t>Using Python</w:t>
      </w:r>
    </w:p>
    <w:p w14:paraId="2466ACEF"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2051954" w14:textId="77777777" w:rsidR="00F23B90" w:rsidRPr="00490BF9" w:rsidRDefault="00F23B90" w:rsidP="008B550B">
      <w:pPr>
        <w:pStyle w:val="Code"/>
      </w:pPr>
      <w:r w:rsidRPr="00621E9A">
        <w:t>data4[1].__iadd__(int(math.floor((src_extent[3] - x0) / res)) - 1)</w:t>
      </w:r>
    </w:p>
    <w:p w14:paraId="68A97073" w14:textId="77777777" w:rsidR="00F23B90" w:rsidRPr="00923554" w:rsidRDefault="00F23B90" w:rsidP="000E5536">
      <w:pPr>
        <w:pStyle w:val="Heading5"/>
      </w:pPr>
      <w:r>
        <w:t>Connect to cruise</w:t>
      </w:r>
    </w:p>
    <w:p w14:paraId="474BC9D0" w14:textId="77777777" w:rsidR="00F23B90" w:rsidRDefault="00F23B90" w:rsidP="008B6883">
      <w:pPr>
        <w:pStyle w:val="BodyText2"/>
      </w:pPr>
      <w:r>
        <w:t>To access the Python files do one of the following:</w:t>
      </w:r>
    </w:p>
    <w:p w14:paraId="418A08D4" w14:textId="77777777" w:rsidR="00F23B90" w:rsidRDefault="00F23B90" w:rsidP="000E5536">
      <w:pPr>
        <w:pStyle w:val="ListBullet2"/>
      </w:pPr>
      <w:r>
        <w:t>Log on to cruise in Putty using your cottaan account and password</w:t>
      </w:r>
    </w:p>
    <w:p w14:paraId="678185CE" w14:textId="77777777" w:rsidR="00F23B90" w:rsidRDefault="00F23B90" w:rsidP="008B550B">
      <w:pPr>
        <w:pStyle w:val="Code"/>
      </w:pPr>
      <w:r w:rsidRPr="00CE0688">
        <w:lastRenderedPageBreak/>
        <w:t>cottaan@cruise:~&gt; cd code</w:t>
      </w:r>
    </w:p>
    <w:p w14:paraId="6EF7130A" w14:textId="77777777" w:rsidR="00F23B90" w:rsidRPr="00CC546A" w:rsidRDefault="00F23B90" w:rsidP="008B550B">
      <w:pPr>
        <w:pStyle w:val="Code"/>
      </w:pPr>
      <w:r w:rsidRPr="00CC546A">
        <w:t>cottaan@cruise:~/code&gt; ls</w:t>
      </w:r>
    </w:p>
    <w:p w14:paraId="17A2535B" w14:textId="77777777" w:rsidR="00F23B90" w:rsidRDefault="00F23B90" w:rsidP="008B550B">
      <w:pPr>
        <w:pStyle w:val="Code"/>
      </w:pPr>
      <w:r w:rsidRPr="00CC546A">
        <w:t>dbconnect.py  dbconnect.pyc  gdal_mp.py  gdal_species_raster2.py  gdal_species_raster2.pyc  GetCellCountsZipped.py  mp_load.py</w:t>
      </w:r>
    </w:p>
    <w:p w14:paraId="4964931D" w14:textId="77777777" w:rsidR="00F23B90" w:rsidRDefault="00F23B90" w:rsidP="000E5536">
      <w:pPr>
        <w:pStyle w:val="ListBullet2"/>
      </w:pPr>
      <w:r>
        <w:t xml:space="preserve">Or access cruise using Aptanas Remote System and navigate to: </w:t>
      </w:r>
      <w:r w:rsidRPr="00B956FC">
        <w:t>/net/depp/exports/homes/cottaan/code</w:t>
      </w:r>
    </w:p>
    <w:p w14:paraId="326C9D32" w14:textId="77777777" w:rsidR="00F23B90" w:rsidRDefault="00F23B90" w:rsidP="000E5536">
      <w:pPr>
        <w:pStyle w:val="Heading5"/>
      </w:pPr>
      <w:r>
        <w:t>Rasterise the Red List Data</w:t>
      </w:r>
    </w:p>
    <w:p w14:paraId="0BD762F4" w14:textId="77777777" w:rsidR="00F23B90" w:rsidRDefault="00F23B90" w:rsidP="000E5536">
      <w:pPr>
        <w:pStyle w:val="Heading6"/>
      </w:pPr>
      <w:r>
        <w:t>Preparing zipped Numpy files for loading into PostGIS</w:t>
      </w:r>
    </w:p>
    <w:p w14:paraId="60FBF1AC" w14:textId="77777777" w:rsidR="00F23B90" w:rsidRDefault="00F23B90" w:rsidP="008B6883">
      <w:pPr>
        <w:pStyle w:val="BodyText2"/>
      </w:pPr>
      <w:r>
        <w:t>Here is an example call:</w:t>
      </w:r>
    </w:p>
    <w:p w14:paraId="3C7334D1" w14:textId="77777777" w:rsidR="00F23B90" w:rsidRDefault="00F23B90" w:rsidP="008B550B">
      <w:pPr>
        <w:pStyle w:val="Unix"/>
      </w:pPr>
      <w:r w:rsidRPr="00490BF9">
        <w:t>cottaan@cruise:~/code&gt; python code/gdal_mp.py -t species -d borneo -e 12114000,-468600,13278500,787000</w:t>
      </w:r>
    </w:p>
    <w:p w14:paraId="2ABE0DE5"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5827C71B" w14:textId="77777777" w:rsidR="00F23B90" w:rsidRDefault="00F23B90" w:rsidP="008B550B">
      <w:pPr>
        <w:pStyle w:val="Unix"/>
      </w:pPr>
      <w:r w:rsidRPr="00483381">
        <w:t>cottaan@cruise:~/code&gt; python GetCellCountsZipped.py &gt;borneo.csv</w:t>
      </w:r>
    </w:p>
    <w:p w14:paraId="090E4A80" w14:textId="77777777" w:rsidR="00F23B90" w:rsidRDefault="00F23B90" w:rsidP="000E5536">
      <w:pPr>
        <w:pStyle w:val="Heading6"/>
      </w:pPr>
      <w:r>
        <w:t>Preparing zipped CSV files for loading into Hadoop</w:t>
      </w:r>
    </w:p>
    <w:p w14:paraId="044CD55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12A2017E" w14:textId="77777777" w:rsidR="00F23B90" w:rsidRDefault="00F23B90" w:rsidP="008B6883">
      <w:pPr>
        <w:pStyle w:val="BodyText2"/>
      </w:pPr>
      <w:r>
        <w:t>The following attributes will be output:</w:t>
      </w:r>
    </w:p>
    <w:p w14:paraId="6C1FF4CB" w14:textId="77777777" w:rsidR="00F23B90" w:rsidRDefault="00F23B90" w:rsidP="008B6883">
      <w:pPr>
        <w:pStyle w:val="BodyText2"/>
      </w:pPr>
    </w:p>
    <w:tbl>
      <w:tblPr>
        <w:tblStyle w:val="TableGrid"/>
        <w:tblW w:w="0" w:type="auto"/>
        <w:tblLook w:val="04A0" w:firstRow="1" w:lastRow="0" w:firstColumn="1" w:lastColumn="0" w:noHBand="0" w:noVBand="1"/>
      </w:tblPr>
      <w:tblGrid>
        <w:gridCol w:w="1951"/>
        <w:gridCol w:w="7625"/>
      </w:tblGrid>
      <w:tr w:rsidR="00F23B90" w:rsidRPr="00B176C7" w14:paraId="02F19DC0" w14:textId="77777777" w:rsidTr="0056240B">
        <w:trPr>
          <w:trHeight w:hRule="exact" w:val="227"/>
        </w:trPr>
        <w:tc>
          <w:tcPr>
            <w:tcW w:w="1951" w:type="dxa"/>
          </w:tcPr>
          <w:p w14:paraId="20FF0E87" w14:textId="77777777" w:rsidR="00F23B90" w:rsidRPr="00B176C7" w:rsidRDefault="00F23B90" w:rsidP="00DD4343">
            <w:pPr>
              <w:pStyle w:val="Tiny"/>
            </w:pPr>
            <w:r w:rsidRPr="00B176C7">
              <w:t>Attribute</w:t>
            </w:r>
          </w:p>
        </w:tc>
        <w:tc>
          <w:tcPr>
            <w:tcW w:w="7625" w:type="dxa"/>
          </w:tcPr>
          <w:p w14:paraId="73DD1167" w14:textId="77777777" w:rsidR="00F23B90" w:rsidRPr="00B176C7" w:rsidRDefault="00F23B90" w:rsidP="00DD4343">
            <w:pPr>
              <w:pStyle w:val="Tiny"/>
            </w:pPr>
            <w:r w:rsidRPr="00B176C7">
              <w:t>Description</w:t>
            </w:r>
          </w:p>
        </w:tc>
      </w:tr>
      <w:tr w:rsidR="00F23B90" w:rsidRPr="00B176C7" w14:paraId="40542086" w14:textId="77777777" w:rsidTr="0056240B">
        <w:trPr>
          <w:trHeight w:hRule="exact" w:val="227"/>
        </w:trPr>
        <w:tc>
          <w:tcPr>
            <w:tcW w:w="1951" w:type="dxa"/>
          </w:tcPr>
          <w:p w14:paraId="0A3D6FA6" w14:textId="77777777" w:rsidR="00F23B90" w:rsidRPr="00B176C7" w:rsidRDefault="00F23B90" w:rsidP="00DD4343">
            <w:pPr>
              <w:pStyle w:val="Tiny"/>
            </w:pPr>
            <w:r w:rsidRPr="00B176C7">
              <w:t>quadkey</w:t>
            </w:r>
          </w:p>
        </w:tc>
        <w:tc>
          <w:tcPr>
            <w:tcW w:w="7625" w:type="dxa"/>
          </w:tcPr>
          <w:p w14:paraId="71F0DCD1" w14:textId="77777777" w:rsidR="00F23B90" w:rsidRPr="00B176C7" w:rsidRDefault="00F23B90" w:rsidP="00DD4343">
            <w:pPr>
              <w:pStyle w:val="Tiny"/>
            </w:pPr>
            <w:r w:rsidRPr="00B176C7">
              <w:t>Hash key that is unique for the 1Km square</w:t>
            </w:r>
          </w:p>
        </w:tc>
      </w:tr>
      <w:tr w:rsidR="00F23B90" w:rsidRPr="00B176C7" w14:paraId="75985C32" w14:textId="77777777" w:rsidTr="0056240B">
        <w:trPr>
          <w:trHeight w:hRule="exact" w:val="227"/>
        </w:trPr>
        <w:tc>
          <w:tcPr>
            <w:tcW w:w="1951" w:type="dxa"/>
          </w:tcPr>
          <w:p w14:paraId="767080E1" w14:textId="77777777" w:rsidR="00F23B90" w:rsidRPr="00B176C7" w:rsidRDefault="00F23B90" w:rsidP="00DD4343">
            <w:pPr>
              <w:pStyle w:val="Tiny"/>
            </w:pPr>
            <w:r w:rsidRPr="00B176C7">
              <w:t>x</w:t>
            </w:r>
          </w:p>
        </w:tc>
        <w:tc>
          <w:tcPr>
            <w:tcW w:w="7625" w:type="dxa"/>
          </w:tcPr>
          <w:p w14:paraId="550D2D86" w14:textId="77777777" w:rsidR="00F23B90" w:rsidRPr="00B176C7" w:rsidRDefault="00F23B90" w:rsidP="00DD4343">
            <w:pPr>
              <w:pStyle w:val="Tiny"/>
            </w:pPr>
            <w:r w:rsidRPr="00B176C7">
              <w:t>Tile x coordinate</w:t>
            </w:r>
          </w:p>
        </w:tc>
      </w:tr>
      <w:tr w:rsidR="00F23B90" w:rsidRPr="00B176C7" w14:paraId="56F1C0FA" w14:textId="77777777" w:rsidTr="0056240B">
        <w:trPr>
          <w:trHeight w:hRule="exact" w:val="227"/>
        </w:trPr>
        <w:tc>
          <w:tcPr>
            <w:tcW w:w="1951" w:type="dxa"/>
          </w:tcPr>
          <w:p w14:paraId="7115E74B" w14:textId="77777777" w:rsidR="00F23B90" w:rsidRPr="00B176C7" w:rsidRDefault="00F23B90" w:rsidP="00DD4343">
            <w:pPr>
              <w:pStyle w:val="Tiny"/>
            </w:pPr>
            <w:r w:rsidRPr="00B176C7">
              <w:t>y</w:t>
            </w:r>
          </w:p>
        </w:tc>
        <w:tc>
          <w:tcPr>
            <w:tcW w:w="7625" w:type="dxa"/>
          </w:tcPr>
          <w:p w14:paraId="70570F45" w14:textId="77777777" w:rsidR="00F23B90" w:rsidRPr="00B176C7" w:rsidRDefault="00F23B90" w:rsidP="00DD4343">
            <w:pPr>
              <w:pStyle w:val="Tiny"/>
            </w:pPr>
            <w:r w:rsidRPr="00B176C7">
              <w:t>Tile y coordinate</w:t>
            </w:r>
          </w:p>
        </w:tc>
      </w:tr>
      <w:tr w:rsidR="00F23B90" w:rsidRPr="00B176C7" w14:paraId="371AA7B2" w14:textId="77777777" w:rsidTr="0056240B">
        <w:trPr>
          <w:trHeight w:hRule="exact" w:val="227"/>
        </w:trPr>
        <w:tc>
          <w:tcPr>
            <w:tcW w:w="1951" w:type="dxa"/>
          </w:tcPr>
          <w:p w14:paraId="13851ADA" w14:textId="77777777" w:rsidR="00F23B90" w:rsidRPr="00B176C7" w:rsidRDefault="00F23B90" w:rsidP="00DD4343">
            <w:pPr>
              <w:pStyle w:val="Tiny"/>
            </w:pPr>
            <w:r w:rsidRPr="00B176C7">
              <w:t>typeid</w:t>
            </w:r>
          </w:p>
        </w:tc>
        <w:tc>
          <w:tcPr>
            <w:tcW w:w="7625" w:type="dxa"/>
          </w:tcPr>
          <w:p w14:paraId="7463E37A" w14:textId="77777777" w:rsidR="00F23B90" w:rsidRPr="00B176C7" w:rsidRDefault="00F23B90" w:rsidP="00DD4343">
            <w:pPr>
              <w:pStyle w:val="Tiny"/>
            </w:pPr>
            <w:r w:rsidRPr="00B176C7">
              <w:t>Flag to indicate what the records relates to, e.g. 1=species, 2=PA, 3=country etc.</w:t>
            </w:r>
          </w:p>
        </w:tc>
      </w:tr>
      <w:tr w:rsidR="00F23B90" w:rsidRPr="00B176C7" w14:paraId="484072A1" w14:textId="77777777" w:rsidTr="0056240B">
        <w:trPr>
          <w:trHeight w:hRule="exact" w:val="227"/>
        </w:trPr>
        <w:tc>
          <w:tcPr>
            <w:tcW w:w="1951" w:type="dxa"/>
          </w:tcPr>
          <w:p w14:paraId="14A0328E" w14:textId="77777777" w:rsidR="00F23B90" w:rsidRPr="00B176C7" w:rsidRDefault="00F23B90" w:rsidP="00DD4343">
            <w:pPr>
              <w:pStyle w:val="Tiny"/>
            </w:pPr>
            <w:r w:rsidRPr="00B176C7">
              <w:t>speciesid</w:t>
            </w:r>
          </w:p>
        </w:tc>
        <w:tc>
          <w:tcPr>
            <w:tcW w:w="7625" w:type="dxa"/>
          </w:tcPr>
          <w:p w14:paraId="60C031B9" w14:textId="77777777" w:rsidR="00F23B90" w:rsidRPr="00B176C7" w:rsidRDefault="00F23B90" w:rsidP="00DD4343">
            <w:pPr>
              <w:pStyle w:val="Tiny"/>
            </w:pPr>
            <w:r w:rsidRPr="00B176C7">
              <w:t>Unique identifier for the species</w:t>
            </w:r>
          </w:p>
        </w:tc>
      </w:tr>
      <w:tr w:rsidR="00F23B90" w:rsidRPr="00B176C7" w14:paraId="764A2E31" w14:textId="77777777" w:rsidTr="0056240B">
        <w:trPr>
          <w:trHeight w:hRule="exact" w:val="227"/>
        </w:trPr>
        <w:tc>
          <w:tcPr>
            <w:tcW w:w="1951" w:type="dxa"/>
          </w:tcPr>
          <w:p w14:paraId="6B7A5DF5" w14:textId="77777777" w:rsidR="00F23B90" w:rsidRPr="00B176C7" w:rsidRDefault="00F23B90" w:rsidP="00DD4343">
            <w:pPr>
              <w:pStyle w:val="Tiny"/>
            </w:pPr>
            <w:r w:rsidRPr="00B176C7">
              <w:t>species_att</w:t>
            </w:r>
          </w:p>
        </w:tc>
        <w:tc>
          <w:tcPr>
            <w:tcW w:w="7625" w:type="dxa"/>
          </w:tcPr>
          <w:p w14:paraId="5073672E" w14:textId="77777777" w:rsidR="00F23B90" w:rsidRPr="00B176C7" w:rsidRDefault="00F23B90" w:rsidP="00DD4343">
            <w:pPr>
              <w:pStyle w:val="Tiny"/>
            </w:pPr>
            <w:r w:rsidRPr="00B176C7">
              <w:t>Attribute for the species -  e.g. probably extant, possibly extant</w:t>
            </w:r>
          </w:p>
        </w:tc>
      </w:tr>
      <w:tr w:rsidR="00F23B90" w:rsidRPr="00B176C7" w14:paraId="3DC89FED" w14:textId="77777777" w:rsidTr="0056240B">
        <w:trPr>
          <w:trHeight w:hRule="exact" w:val="227"/>
        </w:trPr>
        <w:tc>
          <w:tcPr>
            <w:tcW w:w="1951" w:type="dxa"/>
          </w:tcPr>
          <w:p w14:paraId="16DB0FE1" w14:textId="77777777" w:rsidR="00F23B90" w:rsidRPr="00B176C7" w:rsidRDefault="00F23B90" w:rsidP="00DD4343">
            <w:pPr>
              <w:pStyle w:val="Tiny"/>
            </w:pPr>
            <w:r w:rsidRPr="00B176C7">
              <w:t>kingdom</w:t>
            </w:r>
          </w:p>
        </w:tc>
        <w:tc>
          <w:tcPr>
            <w:tcW w:w="7625" w:type="dxa"/>
          </w:tcPr>
          <w:p w14:paraId="6CFCEACD" w14:textId="77777777" w:rsidR="00F23B90" w:rsidRPr="00B176C7" w:rsidRDefault="00F23B90" w:rsidP="00DD4343">
            <w:pPr>
              <w:pStyle w:val="Tiny"/>
            </w:pPr>
          </w:p>
        </w:tc>
      </w:tr>
      <w:tr w:rsidR="00F23B90" w:rsidRPr="00B176C7" w14:paraId="18A80460" w14:textId="77777777" w:rsidTr="0056240B">
        <w:trPr>
          <w:trHeight w:hRule="exact" w:val="227"/>
        </w:trPr>
        <w:tc>
          <w:tcPr>
            <w:tcW w:w="1951" w:type="dxa"/>
          </w:tcPr>
          <w:p w14:paraId="54AC1ED6" w14:textId="77777777" w:rsidR="00F23B90" w:rsidRPr="00B176C7" w:rsidRDefault="00F23B90" w:rsidP="00DD4343">
            <w:pPr>
              <w:pStyle w:val="Tiny"/>
            </w:pPr>
            <w:r w:rsidRPr="00B176C7">
              <w:t>phylum</w:t>
            </w:r>
          </w:p>
        </w:tc>
        <w:tc>
          <w:tcPr>
            <w:tcW w:w="7625" w:type="dxa"/>
          </w:tcPr>
          <w:p w14:paraId="6A27EC7A" w14:textId="77777777" w:rsidR="00F23B90" w:rsidRPr="00B176C7" w:rsidRDefault="00F23B90" w:rsidP="00DD4343">
            <w:pPr>
              <w:pStyle w:val="Tiny"/>
            </w:pPr>
          </w:p>
        </w:tc>
      </w:tr>
      <w:tr w:rsidR="00F23B90" w:rsidRPr="00B176C7" w14:paraId="10D761D1" w14:textId="77777777" w:rsidTr="0056240B">
        <w:trPr>
          <w:trHeight w:hRule="exact" w:val="227"/>
        </w:trPr>
        <w:tc>
          <w:tcPr>
            <w:tcW w:w="1951" w:type="dxa"/>
          </w:tcPr>
          <w:p w14:paraId="00BC9A9D" w14:textId="77777777" w:rsidR="00F23B90" w:rsidRPr="00B176C7" w:rsidRDefault="00F23B90" w:rsidP="00DD4343">
            <w:pPr>
              <w:pStyle w:val="Tiny"/>
            </w:pPr>
            <w:r w:rsidRPr="00B176C7">
              <w:t>class</w:t>
            </w:r>
          </w:p>
        </w:tc>
        <w:tc>
          <w:tcPr>
            <w:tcW w:w="7625" w:type="dxa"/>
          </w:tcPr>
          <w:p w14:paraId="5E84344D" w14:textId="77777777" w:rsidR="00F23B90" w:rsidRPr="00B176C7" w:rsidRDefault="00F23B90" w:rsidP="00DD4343">
            <w:pPr>
              <w:pStyle w:val="Tiny"/>
            </w:pPr>
          </w:p>
        </w:tc>
      </w:tr>
      <w:tr w:rsidR="00F23B90" w:rsidRPr="00B176C7" w14:paraId="2B72224C" w14:textId="77777777" w:rsidTr="0056240B">
        <w:trPr>
          <w:trHeight w:hRule="exact" w:val="227"/>
        </w:trPr>
        <w:tc>
          <w:tcPr>
            <w:tcW w:w="1951" w:type="dxa"/>
          </w:tcPr>
          <w:p w14:paraId="31D046D3" w14:textId="77777777" w:rsidR="00F23B90" w:rsidRPr="00B176C7" w:rsidRDefault="00F23B90" w:rsidP="00DD4343">
            <w:pPr>
              <w:pStyle w:val="Tiny"/>
            </w:pPr>
            <w:r w:rsidRPr="00B176C7">
              <w:t>order</w:t>
            </w:r>
          </w:p>
        </w:tc>
        <w:tc>
          <w:tcPr>
            <w:tcW w:w="7625" w:type="dxa"/>
          </w:tcPr>
          <w:p w14:paraId="1E39D376" w14:textId="77777777" w:rsidR="00F23B90" w:rsidRPr="00B176C7" w:rsidRDefault="00F23B90" w:rsidP="00DD4343">
            <w:pPr>
              <w:pStyle w:val="Tiny"/>
            </w:pPr>
          </w:p>
        </w:tc>
      </w:tr>
      <w:tr w:rsidR="00F23B90" w:rsidRPr="00B176C7" w14:paraId="64807DD7" w14:textId="77777777" w:rsidTr="0056240B">
        <w:trPr>
          <w:trHeight w:hRule="exact" w:val="227"/>
        </w:trPr>
        <w:tc>
          <w:tcPr>
            <w:tcW w:w="1951" w:type="dxa"/>
          </w:tcPr>
          <w:p w14:paraId="549A7B93" w14:textId="77777777" w:rsidR="00F23B90" w:rsidRPr="00B176C7" w:rsidRDefault="00F23B90" w:rsidP="00DD4343">
            <w:pPr>
              <w:pStyle w:val="Tiny"/>
            </w:pPr>
            <w:r w:rsidRPr="00B176C7">
              <w:t>family</w:t>
            </w:r>
          </w:p>
        </w:tc>
        <w:tc>
          <w:tcPr>
            <w:tcW w:w="7625" w:type="dxa"/>
          </w:tcPr>
          <w:p w14:paraId="4583988F" w14:textId="77777777" w:rsidR="00F23B90" w:rsidRPr="00B176C7" w:rsidRDefault="00F23B90" w:rsidP="00DD4343">
            <w:pPr>
              <w:pStyle w:val="Tiny"/>
            </w:pPr>
          </w:p>
        </w:tc>
      </w:tr>
      <w:tr w:rsidR="00F23B90" w:rsidRPr="00B176C7" w14:paraId="26436547" w14:textId="77777777" w:rsidTr="0056240B">
        <w:trPr>
          <w:trHeight w:hRule="exact" w:val="227"/>
        </w:trPr>
        <w:tc>
          <w:tcPr>
            <w:tcW w:w="1951" w:type="dxa"/>
          </w:tcPr>
          <w:p w14:paraId="30687D6B" w14:textId="77777777" w:rsidR="00F23B90" w:rsidRPr="00B176C7" w:rsidRDefault="00F23B90" w:rsidP="00DD4343">
            <w:pPr>
              <w:pStyle w:val="Tiny"/>
            </w:pPr>
            <w:r w:rsidRPr="00B176C7">
              <w:t>genus</w:t>
            </w:r>
          </w:p>
        </w:tc>
        <w:tc>
          <w:tcPr>
            <w:tcW w:w="7625" w:type="dxa"/>
          </w:tcPr>
          <w:p w14:paraId="33A04352" w14:textId="77777777" w:rsidR="00F23B90" w:rsidRPr="00B176C7" w:rsidRDefault="00F23B90" w:rsidP="00DD4343">
            <w:pPr>
              <w:pStyle w:val="Tiny"/>
            </w:pPr>
          </w:p>
        </w:tc>
      </w:tr>
      <w:tr w:rsidR="00F23B90" w:rsidRPr="00B176C7" w14:paraId="400A1EF5" w14:textId="77777777" w:rsidTr="0056240B">
        <w:trPr>
          <w:trHeight w:hRule="exact" w:val="227"/>
        </w:trPr>
        <w:tc>
          <w:tcPr>
            <w:tcW w:w="1951" w:type="dxa"/>
          </w:tcPr>
          <w:p w14:paraId="02910906" w14:textId="77777777" w:rsidR="00F23B90" w:rsidRPr="00B176C7" w:rsidRDefault="00F23B90" w:rsidP="00DD4343">
            <w:pPr>
              <w:pStyle w:val="Tiny"/>
            </w:pPr>
            <w:r w:rsidRPr="00B176C7">
              <w:t>species</w:t>
            </w:r>
          </w:p>
        </w:tc>
        <w:tc>
          <w:tcPr>
            <w:tcW w:w="7625" w:type="dxa"/>
          </w:tcPr>
          <w:p w14:paraId="1113CF73" w14:textId="77777777" w:rsidR="00F23B90" w:rsidRPr="00B176C7" w:rsidRDefault="00F23B90" w:rsidP="00DD4343">
            <w:pPr>
              <w:pStyle w:val="Tiny"/>
            </w:pPr>
          </w:p>
        </w:tc>
      </w:tr>
      <w:tr w:rsidR="00F23B90" w:rsidRPr="00B176C7" w14:paraId="7608E261" w14:textId="77777777" w:rsidTr="0056240B">
        <w:trPr>
          <w:trHeight w:hRule="exact" w:val="227"/>
        </w:trPr>
        <w:tc>
          <w:tcPr>
            <w:tcW w:w="1951" w:type="dxa"/>
          </w:tcPr>
          <w:p w14:paraId="5F5285FA" w14:textId="77777777" w:rsidR="00F23B90" w:rsidRPr="00B176C7" w:rsidRDefault="00F23B90" w:rsidP="00DD4343">
            <w:pPr>
              <w:pStyle w:val="Tiny"/>
            </w:pPr>
            <w:r w:rsidRPr="00B176C7">
              <w:t>status</w:t>
            </w:r>
          </w:p>
        </w:tc>
        <w:tc>
          <w:tcPr>
            <w:tcW w:w="7625" w:type="dxa"/>
          </w:tcPr>
          <w:p w14:paraId="7BEAB403" w14:textId="77777777" w:rsidR="00F23B90" w:rsidRPr="00B176C7" w:rsidRDefault="00F23B90" w:rsidP="00DD4343">
            <w:pPr>
              <w:pStyle w:val="Tiny"/>
            </w:pPr>
          </w:p>
        </w:tc>
      </w:tr>
    </w:tbl>
    <w:p w14:paraId="4DE196DA"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2650D86" w14:textId="77777777" w:rsidR="00F23B90" w:rsidRDefault="00F23B90" w:rsidP="008B6883">
      <w:pPr>
        <w:pStyle w:val="BodyText2"/>
      </w:pPr>
      <w:r>
        <w:t>Trying to run the gdal_mp on my machine fails as it cant find the osgeo library. It fails on from osgeo import ...</w:t>
      </w:r>
    </w:p>
    <w:p w14:paraId="59C4AFD6" w14:textId="77777777" w:rsidR="00F23B90" w:rsidRDefault="00F23B90" w:rsidP="008B6883">
      <w:pPr>
        <w:pStyle w:val="BodyText2"/>
      </w:pPr>
      <w:r>
        <w:t>On cruise the osgeo stuff i think is in here:</w:t>
      </w:r>
    </w:p>
    <w:p w14:paraId="699A7CA2" w14:textId="77777777" w:rsidR="00F23B90" w:rsidRDefault="000D5C35" w:rsidP="000E5536">
      <w:pPr>
        <w:pStyle w:val="BodyText"/>
      </w:pPr>
      <w:hyperlink r:id="rId170" w:history="1">
        <w:r w:rsidR="00F23B90" w:rsidRPr="00010837">
          <w:rPr>
            <w:rStyle w:val="Hyperlink"/>
          </w:rPr>
          <w:t>cottaan@cruise:/usr/lib64/python2.6/site-packages/osgeo</w:t>
        </w:r>
      </w:hyperlink>
      <w:r w:rsidR="00F23B90" w:rsidRPr="006461D7">
        <w:t>&gt;</w:t>
      </w:r>
    </w:p>
    <w:p w14:paraId="66AC2F29" w14:textId="77777777" w:rsidR="00F23B90" w:rsidRDefault="00F23B90" w:rsidP="008B6883">
      <w:pPr>
        <w:pStyle w:val="BodyText2"/>
      </w:pPr>
      <w:r>
        <w:t>On my desktop machine the osgeo folder is not present in the python folder:</w:t>
      </w:r>
    </w:p>
    <w:p w14:paraId="769A2FB4" w14:textId="77777777" w:rsidR="00F23B90" w:rsidRDefault="00F23B90" w:rsidP="000E5536">
      <w:pPr>
        <w:pStyle w:val="BodyText"/>
      </w:pPr>
      <w:r w:rsidRPr="0082591D">
        <w:t>C:\Python26\ArcGIS10.0\Lib\site-packages</w:t>
      </w:r>
    </w:p>
    <w:p w14:paraId="1424F73E" w14:textId="77777777" w:rsidR="00F23B90" w:rsidRDefault="00F23B90" w:rsidP="000E5536">
      <w:pPr>
        <w:pStyle w:val="BodyText"/>
      </w:pPr>
      <w:r>
        <w:t>But is is present in the following folder:</w:t>
      </w:r>
    </w:p>
    <w:p w14:paraId="692DB9E5" w14:textId="77777777" w:rsidR="00F23B90" w:rsidRDefault="00F23B90" w:rsidP="000E5536">
      <w:pPr>
        <w:pStyle w:val="BodyText"/>
      </w:pPr>
      <w:r w:rsidRPr="00490B3D">
        <w:t>C:\Python26\ArcGIS10.0\Lib\site-packages\gdal\osgeo</w:t>
      </w:r>
    </w:p>
    <w:p w14:paraId="1A41851F" w14:textId="77777777" w:rsidR="00F23B90" w:rsidRDefault="00F23B90" w:rsidP="000E5536">
      <w:pPr>
        <w:pStyle w:val="BodyText"/>
      </w:pPr>
      <w:r>
        <w:t>Adding the gdal path using:</w:t>
      </w:r>
    </w:p>
    <w:p w14:paraId="5E9CC48F" w14:textId="77777777" w:rsidR="00F23B90" w:rsidRDefault="00F23B90" w:rsidP="008B550B">
      <w:pPr>
        <w:pStyle w:val="Code"/>
      </w:pPr>
      <w:r>
        <w:t>sys.path.append(r"C:\Python26\ArcGIS10.0\Lib\site-packages\gdal")</w:t>
      </w:r>
    </w:p>
    <w:p w14:paraId="3F2D9B0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53A17020" w14:textId="77777777" w:rsidR="00F23B90" w:rsidRDefault="00F23B90" w:rsidP="008B550B">
      <w:pPr>
        <w:pStyle w:val="Code"/>
      </w:pPr>
      <w:r w:rsidRPr="00671F29">
        <w:t>python gdal_mp.py -t species -d borneo -l 17975</w:t>
      </w:r>
    </w:p>
    <w:p w14:paraId="73575CE1" w14:textId="77777777" w:rsidR="00F23B90" w:rsidRDefault="00F23B90" w:rsidP="008B6883">
      <w:pPr>
        <w:pStyle w:val="BodyText2"/>
      </w:pPr>
      <w:r>
        <w:t>Refactoring the code for species.</w:t>
      </w:r>
    </w:p>
    <w:p w14:paraId="79931B19" w14:textId="77777777" w:rsidR="00F23B90" w:rsidRDefault="00F23B90" w:rsidP="008B6883">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84"/>
        <w:gridCol w:w="3146"/>
        <w:gridCol w:w="3146"/>
      </w:tblGrid>
      <w:tr w:rsidR="00F23B90" w:rsidRPr="00F86A56" w14:paraId="06FA1202"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B837590" w14:textId="77777777" w:rsidR="00F23B90" w:rsidRPr="00F86A56" w:rsidRDefault="00F23B90" w:rsidP="008B6883">
            <w:pPr>
              <w:pStyle w:val="BodyText2"/>
            </w:pPr>
            <w:r w:rsidRPr="00F86A56">
              <w:t>Type</w:t>
            </w:r>
          </w:p>
        </w:tc>
        <w:tc>
          <w:tcPr>
            <w:tcW w:w="3146" w:type="dxa"/>
          </w:tcPr>
          <w:p w14:paraId="1D41C2F2"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7EE08923"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464F8821"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29187CE" w14:textId="77777777" w:rsidR="00F23B90" w:rsidRPr="00F86A56" w:rsidRDefault="00F23B90" w:rsidP="008B6883">
            <w:pPr>
              <w:pStyle w:val="BodyText2"/>
            </w:pPr>
            <w:r w:rsidRPr="00F86A56">
              <w:t>Unzipped</w:t>
            </w:r>
          </w:p>
        </w:tc>
        <w:tc>
          <w:tcPr>
            <w:tcW w:w="3146" w:type="dxa"/>
          </w:tcPr>
          <w:p w14:paraId="6413C2B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6521373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596B1F3"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4262357" w14:textId="77777777" w:rsidR="00F23B90" w:rsidRPr="00F86A56" w:rsidRDefault="00F23B90" w:rsidP="008B6883">
            <w:pPr>
              <w:pStyle w:val="BodyText2"/>
            </w:pPr>
            <w:r w:rsidRPr="00F86A56">
              <w:t>Zipped</w:t>
            </w:r>
          </w:p>
        </w:tc>
        <w:tc>
          <w:tcPr>
            <w:tcW w:w="3146" w:type="dxa"/>
          </w:tcPr>
          <w:p w14:paraId="7626BA23"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46BFC288"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1F059BE6"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1358940" w14:textId="77777777" w:rsidR="00F23B90" w:rsidRPr="00F86A56" w:rsidRDefault="00F23B90" w:rsidP="008B6883">
            <w:pPr>
              <w:pStyle w:val="BodyText2"/>
            </w:pPr>
            <w:r w:rsidRPr="00F86A56">
              <w:t>Unzipped without taxonomy</w:t>
            </w:r>
          </w:p>
        </w:tc>
        <w:tc>
          <w:tcPr>
            <w:tcW w:w="3146" w:type="dxa"/>
          </w:tcPr>
          <w:p w14:paraId="3DDF2B2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358734E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4EAF69F1"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353A8472" w14:textId="77777777" w:rsidR="00F23B90" w:rsidRPr="00F86A56" w:rsidRDefault="00F23B90" w:rsidP="008B6883">
            <w:pPr>
              <w:pStyle w:val="BodyText2"/>
            </w:pPr>
            <w:r w:rsidRPr="00F86A56">
              <w:t>Zipped without taxonomy</w:t>
            </w:r>
          </w:p>
        </w:tc>
        <w:tc>
          <w:tcPr>
            <w:tcW w:w="3146" w:type="dxa"/>
          </w:tcPr>
          <w:p w14:paraId="20F7E49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6109C3F5"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3A801785" w14:textId="77777777" w:rsidR="00F23B90" w:rsidRDefault="00F23B90" w:rsidP="008B6883">
      <w:pPr>
        <w:pStyle w:val="BodyText2"/>
      </w:pPr>
      <w:r>
        <w:t>GEM IT have given me a folder to write all of the zipped files:</w:t>
      </w:r>
    </w:p>
    <w:p w14:paraId="5F132268" w14:textId="77777777" w:rsidR="00F23B90" w:rsidRDefault="00F23B90" w:rsidP="008B550B">
      <w:pPr>
        <w:pStyle w:val="Unix"/>
      </w:pPr>
      <w:r w:rsidRPr="00F502AD">
        <w:t>cottaan@cruise:/exports/monde/GBIFSpeciesFiles&gt;</w:t>
      </w:r>
    </w:p>
    <w:p w14:paraId="7C1BC87E" w14:textId="77777777" w:rsidR="00F23B90" w:rsidRDefault="00F23B90" w:rsidP="000E5536">
      <w:pPr>
        <w:pStyle w:val="Heading7"/>
      </w:pPr>
      <w:r>
        <w:t>Attempt 1</w:t>
      </w:r>
    </w:p>
    <w:p w14:paraId="50E78C5F"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5E01096D" w14:textId="77777777" w:rsidR="00F23B90" w:rsidRDefault="00F23B90" w:rsidP="000E5536">
      <w:pPr>
        <w:pStyle w:val="Heading7"/>
      </w:pPr>
      <w:r>
        <w:t>Attempt 2</w:t>
      </w:r>
    </w:p>
    <w:p w14:paraId="68D39088"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175CADDD" w14:textId="77777777" w:rsidR="00F23B90" w:rsidRDefault="00F23B90" w:rsidP="008B6883">
      <w:pPr>
        <w:pStyle w:val="BodyText2"/>
      </w:pPr>
      <w:r>
        <w:t>((18299/num)*mins)/1440    - in days</w:t>
      </w:r>
    </w:p>
    <w:p w14:paraId="5986C5CF"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225F7DD4"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446AE982" w14:textId="77777777" w:rsidR="00F23B90" w:rsidRDefault="00F23B90" w:rsidP="008B550B">
      <w:pPr>
        <w:pStyle w:val="Unix"/>
      </w:pPr>
      <w:r w:rsidRPr="00596DA4">
        <w:t xml:space="preserve">  690 pts/2    Z+    42:30  |               \_ [python] &lt;defunct&gt;</w:t>
      </w:r>
    </w:p>
    <w:p w14:paraId="548D029B" w14:textId="77777777" w:rsidR="00F23B90" w:rsidRDefault="00F23B90" w:rsidP="008B6883">
      <w:pPr>
        <w:pStyle w:val="BodyText2"/>
      </w:pPr>
      <w:r>
        <w:t>I think this means that the process crashed - i.e. where it was out of memory or something and that process is no longer in use. This is bad.</w:t>
      </w:r>
    </w:p>
    <w:p w14:paraId="40A9E11B"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502D98C2" w14:textId="77777777" w:rsidR="00F23B90" w:rsidRDefault="00F23B90" w:rsidP="008B6883">
      <w:pPr>
        <w:pStyle w:val="BodyText2"/>
      </w:pPr>
      <w:r>
        <w:t>For process 15538 here is the log:</w:t>
      </w:r>
    </w:p>
    <w:p w14:paraId="004A1D0D" w14:textId="77777777" w:rsidR="00F23B90" w:rsidRDefault="00F23B90" w:rsidP="008B550B">
      <w:pPr>
        <w:pStyle w:val="Code"/>
      </w:pPr>
      <w:r>
        <w:t xml:space="preserve">Line 1: </w:t>
      </w:r>
      <w:r>
        <w:tab/>
        <w:t>DEBUG:root:2012-04-11 16:26:57.916587 Process 15538 Job 1 ID 59430</w:t>
      </w:r>
    </w:p>
    <w:p w14:paraId="364935A5" w14:textId="77777777" w:rsidR="00F23B90" w:rsidRDefault="00F23B90" w:rsidP="008B550B">
      <w:pPr>
        <w:pStyle w:val="Code"/>
      </w:pPr>
      <w:r>
        <w:t xml:space="preserve">Line 15: </w:t>
      </w:r>
      <w:r>
        <w:tab/>
        <w:t>DEBUG:root:2012-04-11 16:26:57.999427 Process 15538      Extent (-9737408.8014000002, -9610497.5742000006..</w:t>
      </w:r>
    </w:p>
    <w:p w14:paraId="319BBE14" w14:textId="77777777" w:rsidR="00F23B90" w:rsidRDefault="00F23B90" w:rsidP="008B550B">
      <w:pPr>
        <w:pStyle w:val="Code"/>
      </w:pPr>
      <w:r>
        <w:t xml:space="preserve">Line 25: </w:t>
      </w:r>
      <w:r>
        <w:tab/>
        <w:t>DEBUG:root:2012-04-11 16:26:58.102439 Process 15538      Writing csv data</w:t>
      </w:r>
    </w:p>
    <w:p w14:paraId="3ED7E3E7" w14:textId="77777777" w:rsidR="00F23B90" w:rsidRDefault="00F23B90" w:rsidP="008B550B">
      <w:pPr>
        <w:pStyle w:val="Code"/>
      </w:pPr>
      <w:r>
        <w:t xml:space="preserve">Line 86: </w:t>
      </w:r>
      <w:r>
        <w:tab/>
        <w:t>DEBUG:root:2012-04-11 16:26:59.920232 Process 15538      Finished</w:t>
      </w:r>
    </w:p>
    <w:p w14:paraId="7B4ED833" w14:textId="77777777" w:rsidR="00F23B90" w:rsidRDefault="00F23B90" w:rsidP="008B550B">
      <w:pPr>
        <w:pStyle w:val="Code"/>
      </w:pPr>
      <w:r>
        <w:t xml:space="preserve">Line 87: </w:t>
      </w:r>
      <w:r>
        <w:tab/>
        <w:t>DEBUG:root:2012-04-11 16:26:59.980106 Process 15538 Job 2 ID 56472</w:t>
      </w:r>
    </w:p>
    <w:p w14:paraId="1AC92114" w14:textId="77777777" w:rsidR="00F23B90" w:rsidRDefault="00F23B90" w:rsidP="008B550B">
      <w:pPr>
        <w:pStyle w:val="Code"/>
      </w:pPr>
      <w:r>
        <w:t xml:space="preserve">Line 88: </w:t>
      </w:r>
      <w:r>
        <w:tab/>
        <w:t>DEBUG:root:2012-04-11 16:27:00.078412 Process 15538      Extent (-9548317.8662, -8767400.6433000006..</w:t>
      </w:r>
    </w:p>
    <w:p w14:paraId="3106BC2E" w14:textId="77777777" w:rsidR="00F23B90" w:rsidRDefault="00F23B90" w:rsidP="008B550B">
      <w:pPr>
        <w:pStyle w:val="Code"/>
      </w:pPr>
      <w:r>
        <w:t xml:space="preserve">Line 89: </w:t>
      </w:r>
      <w:r>
        <w:tab/>
        <w:t>DEBUG:root:2012-04-11 16:27:00.095027 Process 15538      Writing csv data</w:t>
      </w:r>
    </w:p>
    <w:p w14:paraId="6A6E083A" w14:textId="77777777" w:rsidR="00F23B90" w:rsidRDefault="00F23B90" w:rsidP="008B550B">
      <w:pPr>
        <w:pStyle w:val="Code"/>
      </w:pPr>
      <w:r>
        <w:t xml:space="preserve">Line 101: </w:t>
      </w:r>
      <w:r>
        <w:tab/>
        <w:t>DEBUG:root:2012-04-11 16:27:17.958041 Process 15538      Finished</w:t>
      </w:r>
    </w:p>
    <w:p w14:paraId="1A3E78E8" w14:textId="77777777" w:rsidR="00F23B90" w:rsidRDefault="00F23B90" w:rsidP="008B550B">
      <w:pPr>
        <w:pStyle w:val="Code"/>
      </w:pPr>
      <w:r>
        <w:t xml:space="preserve">Line 102: </w:t>
      </w:r>
      <w:r>
        <w:tab/>
        <w:t>DEBUG:root:2012-04-11 16:27:18.009974 Process 15538 Job 3 ID 133041</w:t>
      </w:r>
    </w:p>
    <w:p w14:paraId="69B11BF8"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4A8AE211" w14:textId="77777777" w:rsidR="00F23B90" w:rsidRDefault="00F23B90" w:rsidP="008B550B">
      <w:pPr>
        <w:pStyle w:val="Code"/>
      </w:pPr>
      <w:r>
        <w:t xml:space="preserve">Line 136: </w:t>
      </w:r>
      <w:r>
        <w:tab/>
        <w:t>DEBUG:root:2012-04-11 16:27:58.648547 Process 15538      Writing csv data</w:t>
      </w:r>
    </w:p>
    <w:p w14:paraId="4D0F925F" w14:textId="77777777" w:rsidR="00F23B90" w:rsidRDefault="00F23B90" w:rsidP="008B550B">
      <w:pPr>
        <w:pStyle w:val="Code"/>
      </w:pPr>
      <w:r>
        <w:t xml:space="preserve">Line 265: </w:t>
      </w:r>
      <w:r>
        <w:tab/>
        <w:t>DEBUG:root:2012-04-11 16:35:14.116879 Process 15538      Writing csv data</w:t>
      </w:r>
    </w:p>
    <w:p w14:paraId="696F2B70" w14:textId="77777777" w:rsidR="00F23B90" w:rsidRDefault="00F23B90" w:rsidP="008B550B">
      <w:pPr>
        <w:pStyle w:val="Code"/>
      </w:pPr>
      <w:r>
        <w:t xml:space="preserve">Line 299: </w:t>
      </w:r>
      <w:r>
        <w:tab/>
        <w:t>DEBUG:root:2012-04-11 16:37:43.579292 Process 15538      Writing csv data</w:t>
      </w:r>
    </w:p>
    <w:p w14:paraId="68E25B3A" w14:textId="77777777" w:rsidR="00F23B90" w:rsidRDefault="00F23B90" w:rsidP="008B550B">
      <w:pPr>
        <w:pStyle w:val="Code"/>
      </w:pPr>
      <w:r>
        <w:t xml:space="preserve">Line 304: </w:t>
      </w:r>
      <w:r>
        <w:tab/>
        <w:t>DEBUG:root:2012-04-11 16:38:20.517434 Process 15538      Writing csv data</w:t>
      </w:r>
    </w:p>
    <w:p w14:paraId="4ED29D5B" w14:textId="77777777" w:rsidR="00F23B90" w:rsidRDefault="00F23B90" w:rsidP="008B550B">
      <w:pPr>
        <w:pStyle w:val="Code"/>
      </w:pPr>
      <w:r>
        <w:t xml:space="preserve">Line 356: </w:t>
      </w:r>
      <w:r>
        <w:tab/>
        <w:t>DEBUG:root:2012-04-11 16:43:49.163895 Process 15538      Writing csv data</w:t>
      </w:r>
    </w:p>
    <w:p w14:paraId="00EB8B5F" w14:textId="77777777" w:rsidR="00F23B90" w:rsidRDefault="00F23B90" w:rsidP="008B550B">
      <w:pPr>
        <w:pStyle w:val="Code"/>
      </w:pPr>
      <w:r>
        <w:t xml:space="preserve">Line 427: </w:t>
      </w:r>
      <w:r>
        <w:tab/>
        <w:t>DEBUG:root:2012-04-11 16:48:17.142839 Process 15538      Writing csv data</w:t>
      </w:r>
    </w:p>
    <w:p w14:paraId="674E70C9" w14:textId="77777777" w:rsidR="00F23B90" w:rsidRDefault="00F23B90" w:rsidP="008B6883">
      <w:pPr>
        <w:pStyle w:val="BodyText2"/>
      </w:pPr>
      <w:r>
        <w:t>In the process tree here is the result:</w:t>
      </w:r>
    </w:p>
    <w:p w14:paraId="4749AE7B" w14:textId="77777777" w:rsidR="00F23B90" w:rsidRDefault="00F23B90" w:rsidP="008B550B">
      <w:pPr>
        <w:pStyle w:val="Unix"/>
      </w:pPr>
      <w:r>
        <w:t>15537 pts/1    Sl+    0:00  |           \_ python rasterizeSpecies.py</w:t>
      </w:r>
    </w:p>
    <w:p w14:paraId="70B7735B" w14:textId="77777777" w:rsidR="00F23B90" w:rsidRDefault="00F23B90" w:rsidP="008B550B">
      <w:pPr>
        <w:pStyle w:val="Unix"/>
      </w:pPr>
      <w:r>
        <w:t>15538 pts/1    Z+    10:26  |               \_ [python] &lt;defunct&gt;</w:t>
      </w:r>
    </w:p>
    <w:p w14:paraId="48D15F9F"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234E3074"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09A595E1" w14:textId="77777777" w:rsidR="00F23B90" w:rsidRDefault="00F23B90" w:rsidP="000E5536">
      <w:pPr>
        <w:pStyle w:val="Heading7"/>
      </w:pPr>
      <w:r>
        <w:t>Attempt 3</w:t>
      </w:r>
    </w:p>
    <w:p w14:paraId="30739402" w14:textId="77777777" w:rsidR="00F23B90" w:rsidRDefault="00F23B90" w:rsidP="008B6883">
      <w:pPr>
        <w:pStyle w:val="BodyText2"/>
      </w:pPr>
      <w:r>
        <w:t>Started at 10:22 on 12/4/12. Expecting the first process to stop after 21 mins at 10:43. Three processes have died by 11:32.</w:t>
      </w:r>
    </w:p>
    <w:p w14:paraId="5D01DE33"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2BB643B0" w14:textId="77777777" w:rsidR="00F23B90" w:rsidRPr="007A1D2B" w:rsidRDefault="00F23B90" w:rsidP="008B550B">
      <w:pPr>
        <w:pStyle w:val="Code"/>
      </w:pPr>
      <w:r w:rsidRPr="00D95EEB">
        <w:t>logging.debug(str(datetime.datetime.now()) + type(inst))</w:t>
      </w:r>
      <w:r>
        <w:t xml:space="preserve"> </w:t>
      </w:r>
    </w:p>
    <w:p w14:paraId="0A4F85C4" w14:textId="77777777" w:rsidR="00F23B90" w:rsidRDefault="00F23B90" w:rsidP="000E5536">
      <w:pPr>
        <w:pStyle w:val="Heading7"/>
      </w:pPr>
      <w:r>
        <w:t>Attempt 4</w:t>
      </w:r>
    </w:p>
    <w:p w14:paraId="27CB66FA"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413A5631" w14:textId="77777777" w:rsidR="00F23B90" w:rsidRDefault="00F23B90" w:rsidP="000E5536">
      <w:pPr>
        <w:pStyle w:val="Heading7"/>
      </w:pPr>
      <w:r>
        <w:t>Attempt 5</w:t>
      </w:r>
    </w:p>
    <w:p w14:paraId="760979A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648DE6EB" w14:textId="77777777" w:rsidR="00F23B90" w:rsidRDefault="00F23B90" w:rsidP="008B550B">
      <w:pPr>
        <w:pStyle w:val="Code"/>
      </w:pPr>
      <w:r>
        <w:t>try:</w:t>
      </w:r>
    </w:p>
    <w:p w14:paraId="32E0B5FD" w14:textId="77777777" w:rsidR="00F23B90" w:rsidRDefault="00F23B90" w:rsidP="008B550B">
      <w:pPr>
        <w:pStyle w:val="Code"/>
      </w:pPr>
      <w:r>
        <w:t xml:space="preserve">    #some function call doing a sys.exit</w:t>
      </w:r>
    </w:p>
    <w:p w14:paraId="71B284F9" w14:textId="77777777" w:rsidR="00F23B90" w:rsidRDefault="00F23B90" w:rsidP="008B550B">
      <w:pPr>
        <w:pStyle w:val="Code"/>
      </w:pPr>
      <w:r>
        <w:t xml:space="preserve">    ...</w:t>
      </w:r>
    </w:p>
    <w:p w14:paraId="68A42B08" w14:textId="77777777" w:rsidR="00F23B90" w:rsidRDefault="00F23B90" w:rsidP="008B550B">
      <w:pPr>
        <w:pStyle w:val="Code"/>
      </w:pPr>
      <w:r>
        <w:t>except SystemExit:</w:t>
      </w:r>
    </w:p>
    <w:p w14:paraId="7D13C55E" w14:textId="77777777" w:rsidR="00F23B90" w:rsidRPr="0059020F" w:rsidRDefault="00F23B90" w:rsidP="008B550B">
      <w:pPr>
        <w:pStyle w:val="Code"/>
      </w:pPr>
      <w:r>
        <w:t xml:space="preserve">    pass</w:t>
      </w:r>
    </w:p>
    <w:p w14:paraId="7A87A3D3" w14:textId="77777777" w:rsidR="00F23B90" w:rsidRDefault="00F23B90" w:rsidP="000E5536">
      <w:pPr>
        <w:pStyle w:val="Heading7"/>
      </w:pPr>
      <w:r>
        <w:t>Attempt 6</w:t>
      </w:r>
    </w:p>
    <w:p w14:paraId="40A4DF72" w14:textId="77777777" w:rsidR="00F23B90" w:rsidRDefault="00F23B90" w:rsidP="008B6883">
      <w:pPr>
        <w:pStyle w:val="BodyText2"/>
      </w:pPr>
      <w:r>
        <w:t>Start 16:49. No errors only 4 processes left. If I add in</w:t>
      </w:r>
      <w:r w:rsidRPr="007B7A97">
        <w:t xml:space="preserve">        </w:t>
      </w:r>
    </w:p>
    <w:p w14:paraId="101CF3C1" w14:textId="77777777" w:rsidR="00F23B90" w:rsidRDefault="00F23B90" w:rsidP="008B550B">
      <w:pPr>
        <w:pStyle w:val="Code"/>
      </w:pPr>
      <w:r w:rsidRPr="007B7A97">
        <w:t>raise MemoryError</w:t>
      </w:r>
    </w:p>
    <w:p w14:paraId="41BFF6B3" w14:textId="77777777" w:rsidR="00F23B90" w:rsidRDefault="00F23B90" w:rsidP="008B6883">
      <w:pPr>
        <w:pStyle w:val="BodyText2"/>
      </w:pPr>
      <w:r>
        <w:t>This gets captured - so what is happening to make zombie processes that isnt being caught.</w:t>
      </w:r>
    </w:p>
    <w:p w14:paraId="7C6804B8" w14:textId="77777777" w:rsidR="00F23B90" w:rsidRDefault="00F23B90" w:rsidP="008B6883">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71" w:history="1">
        <w:r>
          <w:rPr>
            <w:rStyle w:val="Hyperlink"/>
          </w:rPr>
          <w:t>http://stackoverflow.com/questions/726690/who-killed-my-process-and-why</w:t>
        </w:r>
      </w:hyperlink>
      <w:r>
        <w:t>. No errors after 1hr 30 mins using only 8 processes. 2 defunct! Bum.</w:t>
      </w:r>
    </w:p>
    <w:p w14:paraId="3D8A02ED" w14:textId="77777777" w:rsidR="00F23B90" w:rsidRDefault="00F23B90" w:rsidP="000E5536">
      <w:pPr>
        <w:pStyle w:val="Heading7"/>
      </w:pPr>
      <w:r>
        <w:t>Attempt 7</w:t>
      </w:r>
    </w:p>
    <w:p w14:paraId="729F1024"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B3B314F"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08DF83D6"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01D15DF2" w14:textId="77777777" w:rsidR="00F23B90" w:rsidRDefault="00F23B90" w:rsidP="008B550B">
      <w:pPr>
        <w:pStyle w:val="Code"/>
      </w:pPr>
      <w:r>
        <w:t>DEBUG:root:2012-04-15 18:22:13.848005 Process 949 Job 394 ID 161399</w:t>
      </w:r>
    </w:p>
    <w:p w14:paraId="580DBF0A" w14:textId="77777777" w:rsidR="00F23B90" w:rsidRDefault="00F23B90" w:rsidP="008B550B">
      <w:pPr>
        <w:pStyle w:val="Code"/>
      </w:pPr>
      <w:r>
        <w:t xml:space="preserve">DEBUG:root:2012-04-15 18:22:14.248762 Process 949      Extent (-2122744.0443000002, 4031877.4367999998, 384702.. </w:t>
      </w:r>
    </w:p>
    <w:p w14:paraId="2266D055" w14:textId="77777777" w:rsidR="00F23B90" w:rsidRDefault="00F23B90" w:rsidP="008B550B">
      <w:pPr>
        <w:pStyle w:val="Code"/>
      </w:pPr>
      <w:r>
        <w:t>DEBUG:root:2012-04-15 18:22:26.749833 Process 949      Writing csv data for block 1 - 5277258 tiles</w:t>
      </w:r>
    </w:p>
    <w:p w14:paraId="5D53145C" w14:textId="77777777" w:rsidR="00F23B90" w:rsidRDefault="00F23B90" w:rsidP="008B550B">
      <w:pPr>
        <w:pStyle w:val="Code"/>
      </w:pPr>
      <w:r>
        <w:t>DEBUG:root:2012-04-15 18:23:11.376394 Process 953      Writing csv data for block 10 - 1299213 tiles</w:t>
      </w:r>
    </w:p>
    <w:p w14:paraId="5740F233"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71987421" w14:textId="77777777" w:rsidR="00F23B90" w:rsidRDefault="00F23B90" w:rsidP="008B6883">
      <w:pPr>
        <w:pStyle w:val="BodyText2"/>
      </w:pPr>
      <w:r>
        <w:t>The total file size is 32Gb for 5683 files so less than expected.</w:t>
      </w:r>
    </w:p>
    <w:p w14:paraId="00ABFB85" w14:textId="77777777" w:rsidR="00F23B90" w:rsidRDefault="00F23B90" w:rsidP="008B6883">
      <w:pPr>
        <w:pStyle w:val="BodyText2"/>
      </w:pPr>
      <w:r>
        <w:lastRenderedPageBreak/>
        <w:t>I have validated the Harlequin cod against the polygon data and it matches fine. Validated by importing the csv file into a feature class and mapping the xy coordinates.</w:t>
      </w:r>
    </w:p>
    <w:p w14:paraId="60DCD59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12FAC525" w14:textId="77777777" w:rsidR="00F23B90" w:rsidRDefault="00F23B90" w:rsidP="008B550B">
      <w:pPr>
        <w:pStyle w:val="Code"/>
      </w:pPr>
      <w:r>
        <w:t>&gt;&gt;&gt; ds = gdal.Open(r"../data/glc2000.tif")</w:t>
      </w:r>
    </w:p>
    <w:p w14:paraId="3969DFBA" w14:textId="77777777" w:rsidR="00F23B90" w:rsidRDefault="00F23B90" w:rsidP="008B550B">
      <w:pPr>
        <w:pStyle w:val="Code"/>
      </w:pPr>
      <w:r>
        <w:t>&gt;&gt;&gt; rasterArray = numpy.array(ds.GetRasterBand(1).ReadAsArray(),numpy.dtype(numpy.uint8))</w:t>
      </w:r>
    </w:p>
    <w:p w14:paraId="2DB8C0C2" w14:textId="77777777" w:rsidR="00F23B90" w:rsidRDefault="00F23B90" w:rsidP="008B550B">
      <w:pPr>
        <w:pStyle w:val="Code"/>
      </w:pPr>
      <w:r>
        <w:t>&gt;&gt;&gt; print rasterArray.bytes</w:t>
      </w:r>
    </w:p>
    <w:p w14:paraId="23C79251" w14:textId="77777777" w:rsidR="00F23B90" w:rsidRDefault="00F23B90" w:rsidP="008B550B">
      <w:pPr>
        <w:pStyle w:val="Code"/>
      </w:pPr>
      <w:r>
        <w:t>Traceback (most recent call last):</w:t>
      </w:r>
    </w:p>
    <w:p w14:paraId="3A44FDF9" w14:textId="77777777" w:rsidR="00F23B90" w:rsidRDefault="00F23B90" w:rsidP="008B550B">
      <w:pPr>
        <w:pStyle w:val="Code"/>
      </w:pPr>
      <w:r>
        <w:t xml:space="preserve">  File "&lt;stdin&gt;", line 1, in &lt;module&gt;</w:t>
      </w:r>
    </w:p>
    <w:p w14:paraId="03D01D6A" w14:textId="77777777" w:rsidR="00F23B90" w:rsidRDefault="00F23B90" w:rsidP="008B550B">
      <w:pPr>
        <w:pStyle w:val="Code"/>
      </w:pPr>
      <w:r>
        <w:t>AttributeError: 'numpy.ndarray' object has no attribute 'bytes'</w:t>
      </w:r>
    </w:p>
    <w:p w14:paraId="62052AD2" w14:textId="77777777" w:rsidR="00F23B90" w:rsidRDefault="00F23B90" w:rsidP="008B550B">
      <w:pPr>
        <w:pStyle w:val="Code"/>
      </w:pPr>
      <w:r>
        <w:t>&gt;&gt;&gt; print rasterArray.nbytes</w:t>
      </w:r>
    </w:p>
    <w:p w14:paraId="7B48A6C8" w14:textId="77777777" w:rsidR="00F23B90" w:rsidRDefault="00F23B90" w:rsidP="008B550B">
      <w:pPr>
        <w:pStyle w:val="Code"/>
      </w:pPr>
      <w:r>
        <w:t>1012858880</w:t>
      </w:r>
    </w:p>
    <w:p w14:paraId="2D334776" w14:textId="77777777" w:rsidR="00F23B90" w:rsidRDefault="00F23B90" w:rsidP="008B550B">
      <w:pPr>
        <w:pStyle w:val="Code"/>
      </w:pPr>
      <w:r>
        <w:t>&gt;&gt;&gt; rasterArray.shape</w:t>
      </w:r>
    </w:p>
    <w:p w14:paraId="234936A3" w14:textId="77777777" w:rsidR="00F23B90" w:rsidRDefault="00F23B90" w:rsidP="008B550B">
      <w:pPr>
        <w:pStyle w:val="Code"/>
      </w:pPr>
      <w:r>
        <w:t>(30910, 32768)</w:t>
      </w:r>
    </w:p>
    <w:p w14:paraId="4AC1CA9B" w14:textId="77777777" w:rsidR="00F23B90" w:rsidRDefault="00F23B90" w:rsidP="008B550B">
      <w:pPr>
        <w:pStyle w:val="Code"/>
      </w:pPr>
      <w:r>
        <w:t>&gt;&gt;&gt; yxArray = numpy.nonzero(rasterArray &gt;= 1)</w:t>
      </w:r>
    </w:p>
    <w:p w14:paraId="0786696A" w14:textId="77777777" w:rsidR="00F23B90" w:rsidRDefault="00F23B90" w:rsidP="008B550B">
      <w:pPr>
        <w:pStyle w:val="Code"/>
      </w:pPr>
      <w:r>
        <w:t>&gt;&gt;&gt; yxArray.nbytes</w:t>
      </w:r>
    </w:p>
    <w:p w14:paraId="4A86B776" w14:textId="77777777" w:rsidR="00F23B90" w:rsidRDefault="00F23B90" w:rsidP="008B550B">
      <w:pPr>
        <w:pStyle w:val="Code"/>
      </w:pPr>
      <w:r>
        <w:t>Traceback (most recent call last):</w:t>
      </w:r>
    </w:p>
    <w:p w14:paraId="2D390D4C" w14:textId="77777777" w:rsidR="00F23B90" w:rsidRDefault="00F23B90" w:rsidP="008B550B">
      <w:pPr>
        <w:pStyle w:val="Code"/>
      </w:pPr>
      <w:r>
        <w:t xml:space="preserve">  File "&lt;stdin&gt;", line 1, in &lt;module&gt;</w:t>
      </w:r>
    </w:p>
    <w:p w14:paraId="00BFF7E0" w14:textId="77777777" w:rsidR="00F23B90" w:rsidRDefault="00F23B90" w:rsidP="008B550B">
      <w:pPr>
        <w:pStyle w:val="Code"/>
      </w:pPr>
      <w:r>
        <w:t>AttributeError: 'tuple' object has no attribute 'nbytes'</w:t>
      </w:r>
    </w:p>
    <w:p w14:paraId="5F9508FE" w14:textId="77777777" w:rsidR="00F23B90" w:rsidRDefault="00F23B90" w:rsidP="008B550B">
      <w:pPr>
        <w:pStyle w:val="Code"/>
      </w:pPr>
      <w:r>
        <w:t>&gt;&gt;&gt; len(yxArray)</w:t>
      </w:r>
    </w:p>
    <w:p w14:paraId="7386D016" w14:textId="77777777" w:rsidR="00F23B90" w:rsidRDefault="00F23B90" w:rsidP="008B550B">
      <w:pPr>
        <w:pStyle w:val="Code"/>
      </w:pPr>
      <w:r>
        <w:t>2</w:t>
      </w:r>
    </w:p>
    <w:p w14:paraId="15E9E32A" w14:textId="77777777" w:rsidR="00F23B90" w:rsidRDefault="00F23B90" w:rsidP="008B550B">
      <w:pPr>
        <w:pStyle w:val="Code"/>
      </w:pPr>
      <w:r>
        <w:t>&gt;&gt;&gt; yxArray[0]</w:t>
      </w:r>
    </w:p>
    <w:p w14:paraId="48BC8FCF" w14:textId="77777777" w:rsidR="00F23B90" w:rsidRDefault="00F23B90" w:rsidP="008B550B">
      <w:pPr>
        <w:pStyle w:val="Code"/>
      </w:pPr>
      <w:r>
        <w:t>array([    0,     0,     0, ..., 30909, 30909, 30909])</w:t>
      </w:r>
    </w:p>
    <w:p w14:paraId="04E5D1F8" w14:textId="77777777" w:rsidR="00F23B90" w:rsidRDefault="00F23B90" w:rsidP="008B550B">
      <w:pPr>
        <w:pStyle w:val="Code"/>
      </w:pPr>
      <w:r>
        <w:t>&gt;&gt;&gt; yxArray[1]</w:t>
      </w:r>
    </w:p>
    <w:p w14:paraId="7FB4BB6E" w14:textId="77777777" w:rsidR="00F23B90" w:rsidRDefault="00F23B90" w:rsidP="008B550B">
      <w:pPr>
        <w:pStyle w:val="Code"/>
      </w:pPr>
      <w:r>
        <w:t>array([    0,     1,     2, ..., 32765, 32766, 32767])</w:t>
      </w:r>
    </w:p>
    <w:p w14:paraId="53876ED5" w14:textId="77777777" w:rsidR="00F23B90" w:rsidRDefault="00F23B90" w:rsidP="008B550B">
      <w:pPr>
        <w:pStyle w:val="Code"/>
      </w:pPr>
      <w:r>
        <w:t>&gt;&gt;&gt; len(yxArray[0])</w:t>
      </w:r>
    </w:p>
    <w:p w14:paraId="0DB3D599" w14:textId="77777777" w:rsidR="00F23B90" w:rsidRDefault="00F23B90" w:rsidP="008B550B">
      <w:pPr>
        <w:pStyle w:val="Code"/>
      </w:pPr>
      <w:r>
        <w:t>1012858880</w:t>
      </w:r>
    </w:p>
    <w:p w14:paraId="4715F77E"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7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30C47D5B" w14:textId="77777777" w:rsidR="00F23B90" w:rsidRDefault="00F23B90" w:rsidP="000E5536">
      <w:pPr>
        <w:pStyle w:val="Heading7"/>
      </w:pPr>
      <w:r>
        <w:t>Attempt 8</w:t>
      </w:r>
    </w:p>
    <w:p w14:paraId="7D09EB10" w14:textId="77777777" w:rsidR="00F23B90" w:rsidRDefault="00F23B90" w:rsidP="008B6883">
      <w:pPr>
        <w:pStyle w:val="BodyText2"/>
      </w:pPr>
      <w:r>
        <w:t>Started at 12.00 on 16/4/12 - still running after 2 days! 5107 files produced - 6.6 days estimate</w:t>
      </w:r>
    </w:p>
    <w:p w14:paraId="008BD14F" w14:textId="77777777" w:rsidR="00F23B90" w:rsidRDefault="00F23B90" w:rsidP="008B6883">
      <w:pPr>
        <w:pStyle w:val="BodyText2"/>
      </w:pPr>
      <w:r>
        <w:t>After 4093 mins 7941 files - 6.5 days estimate</w:t>
      </w:r>
    </w:p>
    <w:p w14:paraId="0EE966FE"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2B20E6F5" w14:textId="77777777" w:rsidR="00F23B90" w:rsidRDefault="00F23B90" w:rsidP="008B550B">
      <w:pPr>
        <w:pStyle w:val="Unix"/>
      </w:pPr>
      <w:r>
        <w:t>13071 ?        Ss     0:00  |       \_ -bash</w:t>
      </w:r>
    </w:p>
    <w:p w14:paraId="28490B53" w14:textId="77777777" w:rsidR="00F23B90" w:rsidRDefault="00F23B90" w:rsidP="008B550B">
      <w:pPr>
        <w:pStyle w:val="Unix"/>
      </w:pPr>
      <w:r>
        <w:t>13967 ?        Ss     0:00  \_ sshd: cottaan [priv]</w:t>
      </w:r>
    </w:p>
    <w:p w14:paraId="154447D5" w14:textId="77777777" w:rsidR="00F23B90" w:rsidRDefault="00F23B90" w:rsidP="008B550B">
      <w:pPr>
        <w:pStyle w:val="Unix"/>
      </w:pPr>
      <w:r>
        <w:t>14241 ?        S      0:00      \_ sshd: cottaan@pts/1</w:t>
      </w:r>
    </w:p>
    <w:p w14:paraId="77847BF2" w14:textId="77777777" w:rsidR="00F23B90" w:rsidRDefault="00F23B90" w:rsidP="008B550B">
      <w:pPr>
        <w:pStyle w:val="Unix"/>
      </w:pPr>
      <w:r>
        <w:t>14242 pts/1    Ss     0:00          \_ -bash</w:t>
      </w:r>
    </w:p>
    <w:p w14:paraId="3093F900" w14:textId="77777777" w:rsidR="00F23B90" w:rsidRDefault="00F23B90" w:rsidP="008B550B">
      <w:pPr>
        <w:pStyle w:val="Unix"/>
      </w:pPr>
      <w:r>
        <w:t>14541 pts/1    R+     0:00              \_ ps fax</w:t>
      </w:r>
    </w:p>
    <w:p w14:paraId="37C43D75"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E767DC7" w14:textId="77777777" w:rsidR="00F23B90" w:rsidRDefault="00F23B90" w:rsidP="000E5536">
      <w:pPr>
        <w:pStyle w:val="Heading7"/>
      </w:pPr>
      <w:r>
        <w:t>Attempt 9</w:t>
      </w:r>
    </w:p>
    <w:p w14:paraId="22C4380D"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5CA70ED5" w14:textId="77777777" w:rsidR="00F23B90" w:rsidRDefault="00F23B90" w:rsidP="008B550B">
      <w:pPr>
        <w:pStyle w:val="Unix"/>
      </w:pPr>
      <w:r w:rsidRPr="0023279C">
        <w:t>nohup python rasterizeSpecies.py &gt; /dev/null 2&gt; /dev/null &lt; /dev/null</w:t>
      </w:r>
    </w:p>
    <w:p w14:paraId="0FF0DF7E" w14:textId="77777777" w:rsidR="00F23B90" w:rsidRDefault="00F23B90" w:rsidP="000E5536">
      <w:pPr>
        <w:pStyle w:val="BodyText"/>
      </w:pPr>
      <w:r>
        <w:t>The output folder is in:</w:t>
      </w:r>
    </w:p>
    <w:p w14:paraId="26BA9DA5" w14:textId="77777777" w:rsidR="00F23B90" w:rsidRDefault="00F23B90" w:rsidP="008B550B">
      <w:pPr>
        <w:pStyle w:val="Unix"/>
      </w:pPr>
      <w:r w:rsidRPr="000261C8">
        <w:t>cottaan@cruise:/exports/monde/GBIFSpeciesFiles&gt;</w:t>
      </w:r>
    </w:p>
    <w:p w14:paraId="603E979C" w14:textId="77777777" w:rsidR="00F23B90" w:rsidRDefault="00F23B90" w:rsidP="008B6883">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5C4B1F40" w14:textId="77777777" w:rsidR="00F23B90" w:rsidRDefault="00F23B90" w:rsidP="008B6883">
      <w:pPr>
        <w:pStyle w:val="BodyText2"/>
      </w:pPr>
      <w:r>
        <w:t>9405 files done in 5460 minutes (3 days 19 hours) – 7.4 days</w:t>
      </w:r>
    </w:p>
    <w:p w14:paraId="48FAC373"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5728ED84"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582CB984" w14:textId="77777777" w:rsidR="00F23B90" w:rsidRDefault="00F23B90" w:rsidP="000E5536">
      <w:pPr>
        <w:pStyle w:val="Heading7"/>
      </w:pPr>
      <w:r>
        <w:t>Attempt 10 – Using PostGIS 2</w:t>
      </w:r>
    </w:p>
    <w:p w14:paraId="46D5F19E" w14:textId="77777777" w:rsidR="00F23B90" w:rsidRDefault="00F23B90" w:rsidP="008B6883">
      <w:pPr>
        <w:pStyle w:val="BodyText2"/>
      </w:pPr>
      <w:r>
        <w:t>Recoding for PostGIS 2 on 25/2/13:</w:t>
      </w:r>
    </w:p>
    <w:p w14:paraId="18A30D1F" w14:textId="77777777" w:rsidR="00F23B90" w:rsidRDefault="00F23B90" w:rsidP="008B6883">
      <w:pPr>
        <w:pStyle w:val="BodyText2"/>
      </w:pPr>
      <w:r>
        <w:t>PostGIS2 have different libraries so the rasterize.py code to get the spatial reference fails with the error:</w:t>
      </w:r>
    </w:p>
    <w:p w14:paraId="423B261E" w14:textId="77777777" w:rsidR="00F23B90" w:rsidRDefault="00F23B90" w:rsidP="008B550B">
      <w:pPr>
        <w:pStyle w:val="Code"/>
      </w:pPr>
      <w:r>
        <w:t>SELECT getsrid("geom") FROM (select id, presence_id as z_val...</w:t>
      </w:r>
    </w:p>
    <w:p w14:paraId="72322E27" w14:textId="77777777" w:rsidR="00F23B90" w:rsidRDefault="00F23B90" w:rsidP="008B550B">
      <w:pPr>
        <w:pStyle w:val="Code"/>
      </w:pPr>
      <w:r>
        <w:t xml:space="preserve">               ^</w:t>
      </w:r>
    </w:p>
    <w:p w14:paraId="0A218588" w14:textId="77777777" w:rsidR="00F23B90" w:rsidRDefault="00F23B90" w:rsidP="008B550B">
      <w:pPr>
        <w:pStyle w:val="Code"/>
      </w:pPr>
      <w:r>
        <w:t>HINT:  No function matches the given name and argument types. You might need to add explicit type casts.</w:t>
      </w:r>
    </w:p>
    <w:p w14:paraId="430C7385"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4FB8893C"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7575AD6B" w14:textId="77777777" w:rsidR="00F23B90" w:rsidRDefault="00F23B90" w:rsidP="000E5536">
      <w:pPr>
        <w:pStyle w:val="Heading7"/>
      </w:pPr>
      <w:r>
        <w:t>Attempt 11</w:t>
      </w:r>
    </w:p>
    <w:p w14:paraId="3E8ACDEB"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6E0A8783" w14:textId="77777777" w:rsidR="00F23B90" w:rsidRDefault="00F23B90" w:rsidP="008B550B">
      <w:pPr>
        <w:pStyle w:val="Unix"/>
      </w:pPr>
      <w:r>
        <w:t>[dopa@hadoop-sn ~]$ df -h</w:t>
      </w:r>
    </w:p>
    <w:p w14:paraId="24FD8FF2" w14:textId="77777777" w:rsidR="00F23B90" w:rsidRDefault="00F23B90" w:rsidP="008B550B">
      <w:pPr>
        <w:pStyle w:val="Unix"/>
      </w:pPr>
      <w:r>
        <w:t>Filesystem            Size  Used Avail Use% Mounted on</w:t>
      </w:r>
    </w:p>
    <w:p w14:paraId="2E880B5C" w14:textId="77777777" w:rsidR="00F23B90" w:rsidRDefault="00F23B90" w:rsidP="008B550B">
      <w:pPr>
        <w:pStyle w:val="Unix"/>
      </w:pPr>
      <w:r>
        <w:t>/dev/cciss/c0d0p2     116G   15G   95G  14% /</w:t>
      </w:r>
    </w:p>
    <w:p w14:paraId="34289719" w14:textId="77777777" w:rsidR="00F23B90" w:rsidRDefault="00F23B90" w:rsidP="008B550B">
      <w:pPr>
        <w:pStyle w:val="Unix"/>
      </w:pPr>
      <w:r>
        <w:t>tmpfs                 3.9G     0  3.9G   0% /dev/shm</w:t>
      </w:r>
    </w:p>
    <w:p w14:paraId="14396949" w14:textId="77777777" w:rsidR="00F23B90" w:rsidRDefault="00F23B90" w:rsidP="008B550B">
      <w:pPr>
        <w:pStyle w:val="Unix"/>
      </w:pPr>
      <w:r>
        <w:t>/dev/cciss/c0d0p1     1.2G   61M  1.1G   6% /boot</w:t>
      </w:r>
    </w:p>
    <w:p w14:paraId="7988C8C4" w14:textId="77777777" w:rsidR="00F23B90" w:rsidRDefault="00F23B90" w:rsidP="008B6883">
      <w:pPr>
        <w:pStyle w:val="BodyText2"/>
      </w:pPr>
      <w:r>
        <w:t>Making sure it still works on cruise with just the sun bear (9760):</w:t>
      </w:r>
    </w:p>
    <w:p w14:paraId="0F8B10B3" w14:textId="77777777" w:rsidR="00F23B90" w:rsidRDefault="00F23B90" w:rsidP="008B550B">
      <w:pPr>
        <w:pStyle w:val="Unix"/>
      </w:pPr>
      <w:r>
        <w:t>cottaan@cruise:~&gt; cd ../../exports/monde/GBIFSpeciesFiles/</w:t>
      </w:r>
    </w:p>
    <w:p w14:paraId="650C627D" w14:textId="77777777" w:rsidR="00F23B90" w:rsidRDefault="00F23B90" w:rsidP="008B550B">
      <w:pPr>
        <w:pStyle w:val="Unix"/>
      </w:pPr>
      <w:r>
        <w:t>cottaan@cruise:/exports/monde/GBIFSpeciesFiles&gt; ls 9760.gz</w:t>
      </w:r>
    </w:p>
    <w:p w14:paraId="272B4FD8" w14:textId="77777777" w:rsidR="00F23B90" w:rsidRDefault="00F23B90" w:rsidP="008B550B">
      <w:pPr>
        <w:pStyle w:val="Unix"/>
      </w:pPr>
      <w:r>
        <w:t>ls: cannot access 9760.gz: No such file or directory</w:t>
      </w:r>
    </w:p>
    <w:p w14:paraId="43A2E3AA" w14:textId="77777777" w:rsidR="00F23B90" w:rsidRDefault="00F23B90" w:rsidP="008B550B">
      <w:pPr>
        <w:pStyle w:val="Unix"/>
      </w:pPr>
      <w:r>
        <w:t>cottaan@cruise:/exports/monde/GBIFSpeciesFiles&gt; cd ~/code</w:t>
      </w:r>
    </w:p>
    <w:p w14:paraId="5B04D490" w14:textId="77777777" w:rsidR="00F23B90" w:rsidRDefault="00F23B90" w:rsidP="008B550B">
      <w:pPr>
        <w:pStyle w:val="Unix"/>
      </w:pPr>
      <w:r>
        <w:t>cottaan@cruise:~/code&gt; python rasterizeSpecies.py</w:t>
      </w:r>
    </w:p>
    <w:p w14:paraId="635B700D" w14:textId="77777777" w:rsidR="00F23B90" w:rsidRDefault="00F23B90" w:rsidP="008B550B">
      <w:pPr>
        <w:pStyle w:val="Unix"/>
      </w:pPr>
      <w:r>
        <w:t>SELECT DISTINCT species_id FROM species_distribution.species</w:t>
      </w:r>
    </w:p>
    <w:p w14:paraId="45E69776" w14:textId="77777777" w:rsidR="00F23B90" w:rsidRDefault="00F23B90" w:rsidP="008B550B">
      <w:pPr>
        <w:pStyle w:val="Unix"/>
      </w:pPr>
      <w:r>
        <w:t>Using 1 processes</w:t>
      </w:r>
    </w:p>
    <w:p w14:paraId="3A4D638F" w14:textId="77777777" w:rsidR="00F23B90" w:rsidRDefault="00F23B90" w:rsidP="008B550B">
      <w:pPr>
        <w:pStyle w:val="Unix"/>
      </w:pPr>
      <w:r>
        <w:t>Processing 9760 block 1</w:t>
      </w:r>
    </w:p>
    <w:p w14:paraId="45F128AF" w14:textId="77777777" w:rsidR="00F23B90" w:rsidRDefault="00F23B90" w:rsidP="008B550B">
      <w:pPr>
        <w:pStyle w:val="Unix"/>
      </w:pPr>
      <w:r>
        <w:t>cottaan@cruise:~/code&gt;</w:t>
      </w:r>
    </w:p>
    <w:p w14:paraId="4FB2A335" w14:textId="77777777" w:rsidR="00F23B90" w:rsidRDefault="00F23B90" w:rsidP="008B6883">
      <w:pPr>
        <w:pStyle w:val="BodyText2"/>
      </w:pPr>
      <w:r>
        <w:t>Log file:</w:t>
      </w:r>
    </w:p>
    <w:p w14:paraId="132BF5BC" w14:textId="77777777" w:rsidR="00F23B90" w:rsidRDefault="00F23B90" w:rsidP="008B550B">
      <w:pPr>
        <w:pStyle w:val="Code"/>
      </w:pPr>
      <w:r>
        <w:t>DEBUG:root:2014-01-28 15:07:08.048357 Process 2783 Job 1 ID 9760</w:t>
      </w:r>
    </w:p>
    <w:p w14:paraId="187ED9BB" w14:textId="77777777" w:rsidR="00F23B90" w:rsidRDefault="00F23B90" w:rsidP="008B550B">
      <w:pPr>
        <w:pStyle w:val="Code"/>
      </w:pPr>
      <w:r>
        <w:t>DEBUG:root:2014-01-28 15:13:23.131106 Process 2783      Finished</w:t>
      </w:r>
    </w:p>
    <w:p w14:paraId="5573A9C2" w14:textId="77777777" w:rsidR="00F23B90" w:rsidRDefault="00F23B90" w:rsidP="008B6883">
      <w:pPr>
        <w:pStyle w:val="BodyText2"/>
      </w:pPr>
      <w:r>
        <w:t>The 9760.gz file looks fine unzipped:</w:t>
      </w:r>
    </w:p>
    <w:p w14:paraId="5144549D" w14:textId="77777777" w:rsidR="00F23B90" w:rsidRDefault="00F23B90" w:rsidP="008B550B">
      <w:pPr>
        <w:pStyle w:val="Code"/>
      </w:pPr>
      <w:r>
        <w:t>132021300212010,9760,6</w:t>
      </w:r>
    </w:p>
    <w:p w14:paraId="456EDC68" w14:textId="77777777" w:rsidR="00F23B90" w:rsidRDefault="00F23B90" w:rsidP="008B550B">
      <w:pPr>
        <w:pStyle w:val="Code"/>
      </w:pPr>
      <w:r>
        <w:t>..</w:t>
      </w:r>
    </w:p>
    <w:p w14:paraId="490A65A9" w14:textId="77777777" w:rsidR="00F23B90" w:rsidRDefault="00F23B90" w:rsidP="008B550B">
      <w:pPr>
        <w:pStyle w:val="Code"/>
      </w:pPr>
      <w:r>
        <w:t>132021300213000,9760,6</w:t>
      </w:r>
    </w:p>
    <w:p w14:paraId="2EEAE31B" w14:textId="77777777" w:rsidR="00F23B90" w:rsidRDefault="00F23B90" w:rsidP="008B6883">
      <w:pPr>
        <w:pStyle w:val="BodyText2"/>
      </w:pPr>
      <w:r>
        <w:t xml:space="preserve">We need a way to put the files into HDFS programmatically – maybe using </w:t>
      </w:r>
      <w:hyperlink r:id="rId173" w:history="1">
        <w:r w:rsidRPr="00EC78DE">
          <w:rPr>
            <w:rStyle w:val="Hyperlink"/>
          </w:rPr>
          <w:t>Pydoop</w:t>
        </w:r>
      </w:hyperlink>
      <w:r>
        <w:t>.</w:t>
      </w:r>
    </w:p>
    <w:p w14:paraId="04174D11" w14:textId="77777777" w:rsidR="00F23B90" w:rsidRDefault="00F23B90" w:rsidP="000E5536">
      <w:pPr>
        <w:pStyle w:val="Heading5"/>
      </w:pPr>
      <w:r>
        <w:t>Calculating the quad key</w:t>
      </w:r>
    </w:p>
    <w:p w14:paraId="0CF438E1" w14:textId="77777777" w:rsidR="00F23B90" w:rsidRDefault="00F23B90" w:rsidP="000E5536">
      <w:pPr>
        <w:pStyle w:val="Heading6"/>
      </w:pPr>
      <w:r>
        <w:t>Using an in memory array</w:t>
      </w:r>
    </w:p>
    <w:p w14:paraId="1036CFF4" w14:textId="77777777" w:rsidR="00F23B90" w:rsidRDefault="00F23B90" w:rsidP="008B6883">
      <w:pPr>
        <w:pStyle w:val="BodyText2"/>
      </w:pPr>
      <w:r>
        <w:lastRenderedPageBreak/>
        <w:t xml:space="preserve">Trying blue whale 2477 to see how long it takes - started at 10:09 - after 2 hours got an out of memory error!!!!! </w:t>
      </w:r>
    </w:p>
    <w:p w14:paraId="21D490AB" w14:textId="77777777" w:rsidR="00F23B90" w:rsidRDefault="00F23B90" w:rsidP="008B6883">
      <w:pPr>
        <w:pStyle w:val="BodyText2"/>
      </w:pPr>
      <w:r>
        <w:t>Need a quicker way - what about loading the x,y,quadkey values into an in memory array?</w:t>
      </w:r>
    </w:p>
    <w:p w14:paraId="72BEBF78" w14:textId="77777777" w:rsidR="00F23B90" w:rsidRDefault="00F23B90" w:rsidP="008B550B">
      <w:pPr>
        <w:pStyle w:val="Code"/>
      </w:pPr>
      <w:r>
        <w:t>&gt;&gt;a=</w:t>
      </w:r>
      <w:r w:rsidRPr="00055919">
        <w:t>np.array([[(getQuadKey(i,j),i,j)] for i in range(0,32) for j in range (0,32)],np.dtype([('quadkey', np.str_, 15),('x',np.int),('y',np.int)]))</w:t>
      </w:r>
    </w:p>
    <w:p w14:paraId="1AC44626" w14:textId="77777777" w:rsidR="00F23B90" w:rsidRDefault="00F23B90" w:rsidP="008B550B">
      <w:pPr>
        <w:pStyle w:val="Code"/>
      </w:pPr>
      <w:r>
        <w:t>array([[('222222222222222', 0, 0)],</w:t>
      </w:r>
    </w:p>
    <w:p w14:paraId="76C3D47A" w14:textId="77777777" w:rsidR="00F23B90" w:rsidRDefault="00F23B90" w:rsidP="008B550B">
      <w:pPr>
        <w:pStyle w:val="Code"/>
      </w:pPr>
      <w:r>
        <w:t xml:space="preserve">       [('222222222222220', 0, 1)],</w:t>
      </w:r>
    </w:p>
    <w:p w14:paraId="51BB40C2" w14:textId="77777777" w:rsidR="00F23B90" w:rsidRDefault="00F23B90" w:rsidP="008B550B">
      <w:pPr>
        <w:pStyle w:val="Code"/>
      </w:pPr>
      <w:r>
        <w:t xml:space="preserve">       [('222222222222202', 0, 2)],</w:t>
      </w:r>
    </w:p>
    <w:p w14:paraId="17B036CF" w14:textId="77777777" w:rsidR="00F23B90" w:rsidRDefault="00F23B90" w:rsidP="008B550B">
      <w:pPr>
        <w:pStyle w:val="Code"/>
      </w:pPr>
      <w:r>
        <w:t xml:space="preserve">       ..., </w:t>
      </w:r>
    </w:p>
    <w:p w14:paraId="5E335EFE" w14:textId="77777777" w:rsidR="00F23B90" w:rsidRDefault="00F23B90" w:rsidP="008B550B">
      <w:pPr>
        <w:pStyle w:val="Code"/>
      </w:pPr>
      <w:r>
        <w:t xml:space="preserve">       [('222222222211131', 31, 29)],</w:t>
      </w:r>
    </w:p>
    <w:p w14:paraId="73D00E29" w14:textId="77777777" w:rsidR="00F23B90" w:rsidRDefault="00F23B90" w:rsidP="008B550B">
      <w:pPr>
        <w:pStyle w:val="Code"/>
      </w:pPr>
      <w:r>
        <w:t xml:space="preserve">       [('222222222211113', 31, 30)],</w:t>
      </w:r>
    </w:p>
    <w:p w14:paraId="0FBC3D93" w14:textId="77777777" w:rsidR="00F23B90" w:rsidRDefault="00F23B90" w:rsidP="008B550B">
      <w:pPr>
        <w:pStyle w:val="Code"/>
      </w:pPr>
      <w:r>
        <w:t xml:space="preserve">       [('222222222211111', 31, 31)]], </w:t>
      </w:r>
    </w:p>
    <w:p w14:paraId="4392DB7C" w14:textId="77777777" w:rsidR="00F23B90" w:rsidRDefault="00F23B90" w:rsidP="008B550B">
      <w:pPr>
        <w:pStyle w:val="Code"/>
      </w:pPr>
      <w:r>
        <w:t xml:space="preserve">      dtype=[('quadkey', '|S15'), ('x', '&lt;i4'), ('y', '&lt;i4')])</w:t>
      </w:r>
    </w:p>
    <w:p w14:paraId="73FB0EE4" w14:textId="77777777" w:rsidR="00F23B90" w:rsidRDefault="00F23B90" w:rsidP="008B6883">
      <w:pPr>
        <w:pStyle w:val="BodyText2"/>
      </w:pPr>
      <w:r>
        <w:t>Make it a numpy array not a python array!</w:t>
      </w:r>
    </w:p>
    <w:p w14:paraId="017741C9" w14:textId="77777777" w:rsidR="00F23B90" w:rsidRDefault="00F23B90" w:rsidP="008B550B">
      <w:pPr>
        <w:pStyle w:val="Code"/>
      </w:pPr>
      <w:r>
        <w:t>&gt;&gt;&gt; import numpy</w:t>
      </w:r>
    </w:p>
    <w:p w14:paraId="5723605C" w14:textId="77777777" w:rsidR="00F23B90" w:rsidRDefault="00F23B90" w:rsidP="008B550B">
      <w:pPr>
        <w:pStyle w:val="Code"/>
      </w:pPr>
      <w:r>
        <w:t>&gt;&gt;&gt; quadkeys2 = numpy.array([[getQuadKey(i,j),i,j] for i in range(0,32) for j in range (0,32)])</w:t>
      </w:r>
    </w:p>
    <w:p w14:paraId="033486F0" w14:textId="77777777" w:rsidR="00F23B90" w:rsidRDefault="00F23B90" w:rsidP="008B550B">
      <w:pPr>
        <w:pStyle w:val="Code"/>
      </w:pPr>
      <w:r>
        <w:t>&gt;&gt;&gt;</w:t>
      </w:r>
      <w:r w:rsidRPr="00F86A56">
        <w:t xml:space="preserve"> numpy.savetxt(r'E:\cottaan\My Documents\test.csv',quadkeys2,fmt='%s %s %s')</w:t>
      </w:r>
    </w:p>
    <w:p w14:paraId="11295824"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71BB0DDF"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7A272456" w14:textId="77777777" w:rsidR="00F23B90" w:rsidRPr="00F86A56" w:rsidRDefault="00F23B90" w:rsidP="00DD4343">
            <w:pPr>
              <w:pStyle w:val="Tiny"/>
            </w:pPr>
            <w:r w:rsidRPr="00F86A56">
              <w:t>Type</w:t>
            </w:r>
          </w:p>
        </w:tc>
        <w:tc>
          <w:tcPr>
            <w:tcW w:w="4678" w:type="dxa"/>
          </w:tcPr>
          <w:p w14:paraId="4AA9DE1E" w14:textId="77777777" w:rsidR="00F23B90" w:rsidRPr="00F86A56" w:rsidRDefault="00F23B90" w:rsidP="00DD434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11D62641"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30101036" w14:textId="77777777" w:rsidR="00F23B90" w:rsidRDefault="00F23B90" w:rsidP="00DD4343">
            <w:pPr>
              <w:pStyle w:val="Tiny"/>
            </w:pPr>
            <w:r>
              <w:t xml:space="preserve">cStringIO </w:t>
            </w:r>
          </w:p>
        </w:tc>
        <w:tc>
          <w:tcPr>
            <w:tcW w:w="4678" w:type="dxa"/>
          </w:tcPr>
          <w:p w14:paraId="734AA62E" w14:textId="77777777" w:rsidR="00F23B90" w:rsidRDefault="00F23B90" w:rsidP="00DD434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252CEBB0"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5F8642AF" w14:textId="77777777" w:rsidR="00F23B90" w:rsidRPr="00F86A56" w:rsidRDefault="00F23B90" w:rsidP="00DD4343">
            <w:pPr>
              <w:pStyle w:val="Tiny"/>
            </w:pPr>
            <w:r>
              <w:t>cStringIO gzipped</w:t>
            </w:r>
          </w:p>
        </w:tc>
        <w:tc>
          <w:tcPr>
            <w:tcW w:w="4678" w:type="dxa"/>
          </w:tcPr>
          <w:p w14:paraId="3CB920D2" w14:textId="77777777" w:rsidR="00F23B90" w:rsidRPr="00F86A56" w:rsidRDefault="00F23B90" w:rsidP="00DD4343">
            <w:pPr>
              <w:pStyle w:val="Tiny"/>
              <w:cnfStyle w:val="000000000000" w:firstRow="0" w:lastRow="0" w:firstColumn="0" w:lastColumn="0" w:oddVBand="0" w:evenVBand="0" w:oddHBand="0" w:evenHBand="0" w:firstRowFirstColumn="0" w:firstRowLastColumn="0" w:lastRowFirstColumn="0" w:lastRowLastColumn="0"/>
            </w:pPr>
            <w:r>
              <w:t>16.22 s</w:t>
            </w:r>
          </w:p>
        </w:tc>
      </w:tr>
    </w:tbl>
    <w:p w14:paraId="475A78C8" w14:textId="77777777" w:rsidR="00F23B90" w:rsidRDefault="00F23B90" w:rsidP="008B6883">
      <w:pPr>
        <w:pStyle w:val="BodyText2"/>
      </w:pPr>
      <w:r>
        <w:t>Cant even create a simple 1 billion record array in numpy (this error after 0.5 hr):</w:t>
      </w:r>
    </w:p>
    <w:p w14:paraId="74D8732F" w14:textId="77777777" w:rsidR="00F23B90" w:rsidRDefault="00F23B90" w:rsidP="008B550B">
      <w:pPr>
        <w:pStyle w:val="Code"/>
      </w:pPr>
      <w:r>
        <w:t>&gt;&gt;&gt; a = np.array([[(i,j)]for i in range(0,32768) for j in range (0,32768)])</w:t>
      </w:r>
    </w:p>
    <w:p w14:paraId="2EC7CCCF" w14:textId="77777777" w:rsidR="00F23B90" w:rsidRDefault="00F23B90" w:rsidP="008B550B">
      <w:pPr>
        <w:pStyle w:val="Code"/>
      </w:pPr>
      <w:r>
        <w:t>Runtime error &lt;type 'exceptions.MemoryError'&gt;:</w:t>
      </w:r>
    </w:p>
    <w:p w14:paraId="4208E90E" w14:textId="77777777" w:rsidR="00F23B90" w:rsidRDefault="00F23B90" w:rsidP="008B6883">
      <w:pPr>
        <w:pStyle w:val="BodyText2"/>
      </w:pPr>
      <w:r>
        <w:t>Trying again at 16:03 with 2569 Mb physical memory available. Same result after 27 mins</w:t>
      </w:r>
    </w:p>
    <w:p w14:paraId="6AE19F57" w14:textId="77777777" w:rsidR="00F23B90" w:rsidRDefault="00F23B90" w:rsidP="008B6883">
      <w:pPr>
        <w:pStyle w:val="BodyText2"/>
      </w:pPr>
      <w:r>
        <w:t>So we need another solution</w:t>
      </w:r>
    </w:p>
    <w:p w14:paraId="6CAAC3F7" w14:textId="77777777" w:rsidR="00F23B90" w:rsidRDefault="00F23B90" w:rsidP="000E5536">
      <w:pPr>
        <w:pStyle w:val="Heading6"/>
      </w:pPr>
      <w:r>
        <w:t>Using PyCloud</w:t>
      </w:r>
    </w:p>
    <w:p w14:paraId="6E2CC234" w14:textId="77777777" w:rsidR="00F23B90" w:rsidRDefault="00F23B90" w:rsidP="008B6883">
      <w:pPr>
        <w:pStyle w:val="BodyText2"/>
      </w:pPr>
      <w:r>
        <w:t xml:space="preserve">We have a trial license for PyCloud so we can use that to calculate the quadkeys. Following the instructions </w:t>
      </w:r>
      <w:hyperlink r:id="rId174" w:history="1">
        <w:r w:rsidRPr="00657AE5">
          <w:rPr>
            <w:rStyle w:val="Hyperlink"/>
          </w:rPr>
          <w:t>here</w:t>
        </w:r>
      </w:hyperlink>
      <w:r>
        <w:t>.</w:t>
      </w:r>
    </w:p>
    <w:p w14:paraId="46233F40" w14:textId="77777777" w:rsidR="00F23B90" w:rsidRDefault="00F23B90" w:rsidP="000E5536">
      <w:pPr>
        <w:pStyle w:val="ListBullet"/>
      </w:pPr>
      <w:r>
        <w:t>PyCloud client is installed using the easy_install which is already installed here:</w:t>
      </w:r>
    </w:p>
    <w:p w14:paraId="513E458D" w14:textId="77777777" w:rsidR="00F23B90" w:rsidRDefault="00F23B90" w:rsidP="008B550B">
      <w:pPr>
        <w:pStyle w:val="Code"/>
      </w:pPr>
      <w:r w:rsidRPr="0009071E">
        <w:t>C:\Python26\ArcGIS10.0\Scripts</w:t>
      </w:r>
      <w:r>
        <w:t>\easy_install.exe</w:t>
      </w:r>
    </w:p>
    <w:p w14:paraId="5CFF211D" w14:textId="77777777" w:rsidR="00F23B90" w:rsidRDefault="00F23B90" w:rsidP="008B6883">
      <w:pPr>
        <w:pStyle w:val="BodyText2"/>
      </w:pPr>
      <w:r>
        <w:t>So from the command prompt, type:</w:t>
      </w:r>
    </w:p>
    <w:p w14:paraId="42A64F25" w14:textId="77777777" w:rsidR="00F23B90" w:rsidRDefault="00F23B90" w:rsidP="008B550B">
      <w:pPr>
        <w:pStyle w:val="Code"/>
      </w:pPr>
      <w:r w:rsidRPr="00B031B9">
        <w:t>C:\Python26\ArcGIS10.0\Scripts</w:t>
      </w:r>
      <w:r>
        <w:t>\easy_install.exe cloud</w:t>
      </w:r>
    </w:p>
    <w:p w14:paraId="013710B8" w14:textId="77777777" w:rsidR="00F23B90" w:rsidRDefault="00F23B90" w:rsidP="008B6883">
      <w:pPr>
        <w:pStyle w:val="BodyText2"/>
      </w:pPr>
      <w:r>
        <w:t>By default it is trying to install the packages into the following folder (which I don’t have permissions on):</w:t>
      </w:r>
    </w:p>
    <w:p w14:paraId="388900E4" w14:textId="77777777" w:rsidR="00F23B90" w:rsidRDefault="00F23B90" w:rsidP="008B550B">
      <w:pPr>
        <w:pStyle w:val="Code"/>
      </w:pPr>
      <w:r w:rsidRPr="00B031B9">
        <w:t>C:\Python26\ArcGIS10.0\Lib\site-packages</w:t>
      </w:r>
    </w:p>
    <w:p w14:paraId="7AF3FE72" w14:textId="77777777" w:rsidR="00F23B90" w:rsidRPr="00D64E00" w:rsidRDefault="00F23B90" w:rsidP="008B6883">
      <w:pPr>
        <w:pStyle w:val="BodyText2"/>
      </w:pPr>
      <w:r>
        <w:t>In the docs it says processes should be slower than 0.1 secs to benefit from PyCloud so I don’t think we will gain anything.</w:t>
      </w:r>
    </w:p>
    <w:p w14:paraId="7D755BFD" w14:textId="77777777" w:rsidR="00F23B90" w:rsidRDefault="00F23B90" w:rsidP="000E5536">
      <w:pPr>
        <w:pStyle w:val="Heading5"/>
      </w:pPr>
      <w:r>
        <w:t>Load the NumPy files into PostGIS</w:t>
      </w:r>
    </w:p>
    <w:p w14:paraId="1A56ED6D" w14:textId="77777777" w:rsidR="00F23B90" w:rsidRDefault="00F23B90" w:rsidP="008B6883">
      <w:pPr>
        <w:pStyle w:val="BodyText2"/>
      </w:pPr>
      <w:r>
        <w:t>Here is an example call (not sure if this works):</w:t>
      </w:r>
    </w:p>
    <w:p w14:paraId="13DF3376" w14:textId="77777777" w:rsidR="00F23B90" w:rsidRPr="00E64603" w:rsidRDefault="00F23B90" w:rsidP="008B550B">
      <w:pPr>
        <w:pStyle w:val="Unix"/>
      </w:pPr>
      <w:r w:rsidRPr="00EA436D">
        <w:t>cottaan@cruise:~/code&gt; python code/mp_load.py -d ~/data/species/borneo -n 0 -t 1</w:t>
      </w:r>
    </w:p>
    <w:p w14:paraId="74C5E691" w14:textId="77777777" w:rsidR="00F23B90" w:rsidRDefault="00F23B90" w:rsidP="007D2F52">
      <w:pPr>
        <w:pStyle w:val="Heading4"/>
      </w:pPr>
      <w:r>
        <w:t>Outputting Raster cell values to a table</w:t>
      </w:r>
      <w:bookmarkEnd w:id="30"/>
    </w:p>
    <w:p w14:paraId="672B4B6C" w14:textId="77777777" w:rsidR="00F23B90" w:rsidRDefault="00F23B90" w:rsidP="000E5536">
      <w:pPr>
        <w:pStyle w:val="BodyText"/>
      </w:pPr>
      <w:r>
        <w:t xml:space="preserve">Really good set of options here: </w:t>
      </w:r>
      <w:hyperlink r:id="rId175" w:history="1">
        <w:r w:rsidRPr="0077669C">
          <w:rPr>
            <w:rStyle w:val="Hyperlink"/>
          </w:rPr>
          <w:t>http://gis.stackexchange.com/questions/233/how-to-get-raster-image-as-array-in-python-with-arcgis</w:t>
        </w:r>
      </w:hyperlink>
    </w:p>
    <w:p w14:paraId="02F96D18" w14:textId="77777777" w:rsidR="00F23B90" w:rsidRDefault="00F23B90" w:rsidP="000E5536">
      <w:pPr>
        <w:pStyle w:val="Heading5"/>
      </w:pPr>
      <w:bookmarkStart w:id="31" w:name="_Toc315774552"/>
      <w:r>
        <w:t>Using Spatial Analysts Sample tool</w:t>
      </w:r>
      <w:bookmarkEnd w:id="31"/>
    </w:p>
    <w:p w14:paraId="35DAD2B0" w14:textId="77777777" w:rsidR="00F23B90" w:rsidRDefault="00F23B90" w:rsidP="000E5536">
      <w:pPr>
        <w:pStyle w:val="BodyText"/>
      </w:pPr>
      <w:r>
        <w:t>Sample("Orang Utan Raster","Orang Utan Raster","test")</w:t>
      </w:r>
    </w:p>
    <w:p w14:paraId="26D180C9" w14:textId="77777777" w:rsidR="00F23B90" w:rsidRDefault="00F23B90" w:rsidP="008B6883">
      <w:pPr>
        <w:pStyle w:val="BodyText2"/>
      </w:pPr>
      <w:r>
        <w:t>This outputs a table in the following format:</w:t>
      </w:r>
    </w:p>
    <w:p w14:paraId="4E465724" w14:textId="77777777" w:rsidR="00F23B90" w:rsidRDefault="00F23B90" w:rsidP="000E5536">
      <w:pPr>
        <w:pStyle w:val="BodyText"/>
      </w:pPr>
      <w:r>
        <w:t>OBJECTID</w:t>
      </w:r>
      <w:r>
        <w:tab/>
        <w:t>ID17975</w:t>
      </w:r>
      <w:r>
        <w:tab/>
      </w:r>
      <w:r>
        <w:tab/>
        <w:t>x</w:t>
      </w:r>
      <w:r>
        <w:tab/>
      </w:r>
      <w:r>
        <w:tab/>
      </w:r>
      <w:r>
        <w:tab/>
        <w:t>y</w:t>
      </w:r>
      <w:r>
        <w:tab/>
      </w:r>
      <w:r>
        <w:tab/>
        <w:t>ID17975_1</w:t>
      </w:r>
    </w:p>
    <w:p w14:paraId="7B89DBC9" w14:textId="77777777" w:rsidR="00F23B90" w:rsidRDefault="00F23B90" w:rsidP="008B6883">
      <w:pPr>
        <w:pStyle w:val="BodyText2"/>
      </w:pPr>
      <w:r>
        <w:t>1</w:t>
      </w:r>
      <w:r>
        <w:tab/>
      </w:r>
      <w:r>
        <w:tab/>
      </w:r>
      <w:r>
        <w:tab/>
        <w:t>1</w:t>
      </w:r>
      <w:r>
        <w:tab/>
      </w:r>
      <w:r>
        <w:tab/>
      </w:r>
      <w:r>
        <w:tab/>
        <w:t>13014500</w:t>
      </w:r>
      <w:r>
        <w:tab/>
        <w:t>720500</w:t>
      </w:r>
      <w:r>
        <w:tab/>
        <w:t>1</w:t>
      </w:r>
    </w:p>
    <w:p w14:paraId="72C1BACF" w14:textId="77777777" w:rsidR="00F23B90" w:rsidRDefault="00F23B90" w:rsidP="000E5536">
      <w:pPr>
        <w:pStyle w:val="BodyText"/>
      </w:pPr>
      <w:r>
        <w:t>This cell is at the top of the raster dataset and the xy position refers to the centre of the cell.</w:t>
      </w:r>
    </w:p>
    <w:p w14:paraId="0D287CBB" w14:textId="77777777" w:rsidR="00F23B90" w:rsidRDefault="00F23B90" w:rsidP="008B6883">
      <w:pPr>
        <w:pStyle w:val="BodyText2"/>
      </w:pPr>
      <w:r>
        <w:lastRenderedPageBreak/>
        <w:t>The only issue here is the performance. It took 1m54s to do Orang Utan.</w:t>
      </w:r>
    </w:p>
    <w:p w14:paraId="6545CA34" w14:textId="77777777" w:rsidR="00F23B90" w:rsidRDefault="00F23B90" w:rsidP="000E5536">
      <w:pPr>
        <w:pStyle w:val="Heading5"/>
      </w:pPr>
      <w:bookmarkStart w:id="32" w:name="_Toc315774553"/>
      <w:r>
        <w:t>Using ArcObjects</w:t>
      </w:r>
      <w:bookmarkEnd w:id="32"/>
    </w:p>
    <w:p w14:paraId="416B168A" w14:textId="77777777" w:rsidR="00F23B90" w:rsidRDefault="00F23B90" w:rsidP="008B6883">
      <w:pPr>
        <w:pStyle w:val="BodyText2"/>
      </w:pPr>
      <w:r>
        <w:t>No existing scripts available</w:t>
      </w:r>
    </w:p>
    <w:p w14:paraId="444C8A51" w14:textId="77777777" w:rsidR="00F23B90" w:rsidRDefault="00F23B90" w:rsidP="000E5536">
      <w:pPr>
        <w:pStyle w:val="Heading5"/>
      </w:pPr>
      <w:bookmarkStart w:id="33" w:name="_Toc315774554"/>
      <w:r>
        <w:t>Using R</w:t>
      </w:r>
      <w:bookmarkEnd w:id="33"/>
    </w:p>
    <w:p w14:paraId="47632BA1" w14:textId="77777777" w:rsidR="00F23B90" w:rsidRDefault="00F23B90" w:rsidP="008B6883">
      <w:pPr>
        <w:pStyle w:val="BodyText2"/>
      </w:pPr>
      <w:r>
        <w:t xml:space="preserve">Good paper here about using R and ArcGIS together: </w:t>
      </w:r>
      <w:hyperlink r:id="rId176" w:history="1">
        <w:r w:rsidRPr="0077669C">
          <w:rPr>
            <w:rStyle w:val="Hyperlink"/>
          </w:rPr>
          <w:t>http://proceedings.esri.com/dvd/uc/2010/uc-index/uc/workshops/tw_664.pdf</w:t>
        </w:r>
      </w:hyperlink>
    </w:p>
    <w:p w14:paraId="428D9009" w14:textId="77777777" w:rsidR="00F23B90" w:rsidRDefault="00F23B90" w:rsidP="000E5536">
      <w:pPr>
        <w:pStyle w:val="Heading5"/>
      </w:pPr>
      <w:bookmarkStart w:id="34" w:name="_Toc315774555"/>
      <w:r>
        <w:t>Using Python and GDAL</w:t>
      </w:r>
      <w:bookmarkEnd w:id="34"/>
    </w:p>
    <w:p w14:paraId="4BDB8D39" w14:textId="77777777" w:rsidR="00F23B90" w:rsidRDefault="000D5C35" w:rsidP="008B6883">
      <w:pPr>
        <w:pStyle w:val="BodyText2"/>
      </w:pPr>
      <w:hyperlink r:id="rId177" w:history="1">
        <w:r w:rsidR="00F23B90" w:rsidRPr="0077669C">
          <w:rPr>
            <w:rStyle w:val="Hyperlink"/>
          </w:rPr>
          <w:t>http://gis.stackexchange.com/questions/233/how-to-get-raster-image-as-array-in-python-with-arcgis</w:t>
        </w:r>
      </w:hyperlink>
    </w:p>
    <w:p w14:paraId="40C5A963" w14:textId="77777777" w:rsidR="00F23B90" w:rsidRDefault="00F23B90" w:rsidP="000E5536">
      <w:pPr>
        <w:pStyle w:val="Heading5"/>
      </w:pPr>
      <w:bookmarkStart w:id="35" w:name="_Toc315774556"/>
      <w:r>
        <w:t>Using RasterToNumPyArray</w:t>
      </w:r>
      <w:bookmarkEnd w:id="35"/>
    </w:p>
    <w:p w14:paraId="7A000118" w14:textId="77777777" w:rsidR="00F23B90" w:rsidRDefault="000D5C35" w:rsidP="000E5536">
      <w:pPr>
        <w:pStyle w:val="BodyText"/>
      </w:pPr>
      <w:hyperlink r:id="rId178" w:anchor="/RasterToNumPyArray/000v0000012z000000/" w:history="1">
        <w:r w:rsidR="00F23B90" w:rsidRPr="0077669C">
          <w:rPr>
            <w:rStyle w:val="Hyperlink"/>
          </w:rPr>
          <w:t>http://help.arcgis.com/en/arcgisdesktop/10.0/help/index.html#/RasterToNumPyArray/000v0000012z000000/</w:t>
        </w:r>
      </w:hyperlink>
    </w:p>
    <w:p w14:paraId="6D36F685" w14:textId="77777777" w:rsidR="00F23B90" w:rsidRDefault="00F23B90" w:rsidP="000E5536">
      <w:pPr>
        <w:pStyle w:val="BodyText"/>
      </w:pPr>
      <w:r>
        <w:t>The OrangUtan raster is loaded using:</w:t>
      </w:r>
    </w:p>
    <w:p w14:paraId="709C2F72" w14:textId="77777777" w:rsidR="00F23B90" w:rsidRDefault="00F23B90" w:rsidP="000E5536">
      <w:pPr>
        <w:pStyle w:val="BodyText"/>
      </w:pPr>
      <w:r>
        <w:tab/>
        <w:t>myArray = arcpy.RasterToNumPyArray(r"E:\cottaan\My Documents\ArcGIS\Default.gdb\ID17975")</w:t>
      </w:r>
    </w:p>
    <w:p w14:paraId="32D50E3E" w14:textId="77777777" w:rsidR="00F23B90" w:rsidRDefault="00F23B90" w:rsidP="000E5536">
      <w:pPr>
        <w:pStyle w:val="BodyText"/>
      </w:pPr>
      <w:r>
        <w:t>The structure is shown below:</w:t>
      </w:r>
    </w:p>
    <w:p w14:paraId="329034AB" w14:textId="77777777" w:rsidR="00F23B90" w:rsidRDefault="00F23B90" w:rsidP="000E5536">
      <w:pPr>
        <w:pStyle w:val="BodyText"/>
      </w:pPr>
      <w:r>
        <w:tab/>
        <w:t>ndarray: [[255 255 255 ..., 255 255 255] (a row)</w:t>
      </w:r>
    </w:p>
    <w:p w14:paraId="61415D49" w14:textId="77777777" w:rsidR="00F23B90" w:rsidRDefault="00F23B90" w:rsidP="000E5536">
      <w:pPr>
        <w:pStyle w:val="BodyText"/>
      </w:pPr>
      <w:r>
        <w:tab/>
      </w:r>
      <w:r>
        <w:tab/>
      </w:r>
      <w:r>
        <w:tab/>
        <w:t>[255 255 255 ..., 255 255 255]</w:t>
      </w:r>
    </w:p>
    <w:p w14:paraId="23A49934" w14:textId="77777777" w:rsidR="00F23B90" w:rsidRDefault="00F23B90" w:rsidP="000E5536">
      <w:pPr>
        <w:pStyle w:val="BodyText"/>
      </w:pPr>
      <w:r>
        <w:tab/>
      </w:r>
      <w:r>
        <w:tab/>
      </w:r>
      <w:r>
        <w:tab/>
        <w:t>[255 255 255 ..., 255 255 255]</w:t>
      </w:r>
    </w:p>
    <w:p w14:paraId="7C963801" w14:textId="77777777" w:rsidR="00F23B90" w:rsidRDefault="00F23B90" w:rsidP="000E5536">
      <w:pPr>
        <w:pStyle w:val="BodyText"/>
      </w:pPr>
      <w:r>
        <w:tab/>
      </w:r>
      <w:r>
        <w:tab/>
      </w:r>
      <w:r>
        <w:tab/>
        <w:t xml:space="preserve">..., </w:t>
      </w:r>
    </w:p>
    <w:p w14:paraId="29EF6F95" w14:textId="77777777" w:rsidR="00F23B90" w:rsidRDefault="00F23B90" w:rsidP="000E5536">
      <w:pPr>
        <w:pStyle w:val="BodyText"/>
      </w:pPr>
      <w:r>
        <w:tab/>
      </w:r>
      <w:r>
        <w:tab/>
      </w:r>
      <w:r>
        <w:tab/>
        <w:t>[255 255 255 ..., 255 255 255]</w:t>
      </w:r>
    </w:p>
    <w:p w14:paraId="61986C49" w14:textId="77777777" w:rsidR="00F23B90" w:rsidRDefault="00F23B90" w:rsidP="000E5536">
      <w:pPr>
        <w:pStyle w:val="BodyText"/>
      </w:pPr>
      <w:r>
        <w:tab/>
      </w:r>
      <w:r>
        <w:tab/>
      </w:r>
      <w:r>
        <w:tab/>
        <w:t>[255 255 255 ..., 255 255 255]</w:t>
      </w:r>
    </w:p>
    <w:p w14:paraId="2F7F1F76" w14:textId="77777777" w:rsidR="00F23B90" w:rsidRDefault="00F23B90" w:rsidP="008B6883">
      <w:pPr>
        <w:pStyle w:val="BodyText2"/>
      </w:pPr>
      <w:r>
        <w:tab/>
      </w:r>
      <w:r>
        <w:tab/>
      </w:r>
      <w:r>
        <w:tab/>
        <w:t>[255 255 255 ..., 255 255 255]]</w:t>
      </w:r>
    </w:p>
    <w:p w14:paraId="3AE6BDC5" w14:textId="77777777" w:rsidR="00F23B90" w:rsidRDefault="00F23B90" w:rsidP="000E5536">
      <w:pPr>
        <w:pStyle w:val="BodyText"/>
      </w:pPr>
      <w:r>
        <w:t>The attributes for the OrangUtan raster are as follows:</w:t>
      </w:r>
      <w:r>
        <w:tab/>
      </w:r>
      <w:r>
        <w:tab/>
      </w:r>
      <w:r>
        <w:tab/>
      </w:r>
    </w:p>
    <w:p w14:paraId="410B087B" w14:textId="77777777" w:rsidR="00F23B90" w:rsidRDefault="00F23B90" w:rsidP="000E5536">
      <w:pPr>
        <w:pStyle w:val="BodyText"/>
      </w:pPr>
      <w:r>
        <w:t>"myArray.flags"</w:t>
      </w:r>
      <w:r>
        <w:tab/>
      </w:r>
      <w:r>
        <w:tab/>
      </w:r>
      <w:r>
        <w:tab/>
        <w:t xml:space="preserve">flagsobj:   </w:t>
      </w:r>
    </w:p>
    <w:p w14:paraId="5F512F52" w14:textId="77777777" w:rsidR="00F23B90" w:rsidRDefault="00F23B90" w:rsidP="000E5536">
      <w:pPr>
        <w:pStyle w:val="BodyText"/>
      </w:pPr>
      <w:r>
        <w:tab/>
        <w:t>C_CONTIGUOUS : True</w:t>
      </w:r>
    </w:p>
    <w:p w14:paraId="4891586C" w14:textId="77777777" w:rsidR="00F23B90" w:rsidRDefault="00F23B90" w:rsidP="000E5536">
      <w:pPr>
        <w:pStyle w:val="BodyText"/>
      </w:pPr>
      <w:r>
        <w:tab/>
        <w:t>F_CONTIGUOUS : False</w:t>
      </w:r>
    </w:p>
    <w:p w14:paraId="0AF9F5D6" w14:textId="77777777" w:rsidR="00F23B90" w:rsidRDefault="00F23B90" w:rsidP="000E5536">
      <w:pPr>
        <w:pStyle w:val="BodyText"/>
      </w:pPr>
      <w:r>
        <w:tab/>
        <w:t>OWNDATA : True</w:t>
      </w:r>
    </w:p>
    <w:p w14:paraId="3258DAF9" w14:textId="77777777" w:rsidR="00F23B90" w:rsidRDefault="00F23B90" w:rsidP="000E5536">
      <w:pPr>
        <w:pStyle w:val="BodyText"/>
      </w:pPr>
      <w:r>
        <w:tab/>
        <w:t>WRITEABLE : True</w:t>
      </w:r>
    </w:p>
    <w:p w14:paraId="15D56032" w14:textId="77777777" w:rsidR="00F23B90" w:rsidRDefault="00F23B90" w:rsidP="000E5536">
      <w:pPr>
        <w:pStyle w:val="BodyText"/>
      </w:pPr>
      <w:r>
        <w:tab/>
        <w:t>ALIGNED : True</w:t>
      </w:r>
    </w:p>
    <w:p w14:paraId="35D81A8F" w14:textId="77777777" w:rsidR="00F23B90" w:rsidRDefault="00F23B90" w:rsidP="000E5536">
      <w:pPr>
        <w:pStyle w:val="BodyText"/>
      </w:pPr>
      <w:r>
        <w:tab/>
        <w:t>UPDATEIFCOPY : False</w:t>
      </w:r>
      <w:r>
        <w:tab/>
      </w:r>
    </w:p>
    <w:p w14:paraId="3E7FA2DC" w14:textId="77777777" w:rsidR="00F23B90" w:rsidRDefault="00F23B90" w:rsidP="000E5536">
      <w:pPr>
        <w:pStyle w:val="BodyText"/>
      </w:pPr>
      <w:r>
        <w:t>"myArray.shape"</w:t>
      </w:r>
      <w:r>
        <w:tab/>
      </w:r>
      <w:r>
        <w:tab/>
      </w:r>
      <w:r>
        <w:tab/>
        <w:t>tuple: (1117, 1060)</w:t>
      </w:r>
      <w:r>
        <w:tab/>
        <w:t>(1117 rows by 1060 columns)</w:t>
      </w:r>
    </w:p>
    <w:p w14:paraId="4197B3A1"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73D2FBEE" w14:textId="77777777" w:rsidR="00F23B90" w:rsidRDefault="00F23B90" w:rsidP="000E5536">
      <w:pPr>
        <w:pStyle w:val="BodyText"/>
      </w:pPr>
      <w:r>
        <w:t>"myArray.ndim"</w:t>
      </w:r>
      <w:r>
        <w:tab/>
      </w:r>
      <w:r>
        <w:tab/>
      </w:r>
      <w:r>
        <w:tab/>
        <w:t>int: 2</w:t>
      </w:r>
      <w:r>
        <w:tab/>
      </w:r>
      <w:r>
        <w:tab/>
      </w:r>
      <w:r>
        <w:tab/>
      </w:r>
      <w:r>
        <w:tab/>
        <w:t>(Number of array dimensions)</w:t>
      </w:r>
    </w:p>
    <w:p w14:paraId="0017CE81"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2C59D3DA" w14:textId="77777777" w:rsidR="00F23B90" w:rsidRDefault="00F23B90" w:rsidP="000E5536">
      <w:pPr>
        <w:pStyle w:val="BodyText"/>
      </w:pPr>
      <w:r>
        <w:t>"myArray.size"</w:t>
      </w:r>
      <w:r>
        <w:tab/>
      </w:r>
      <w:r>
        <w:tab/>
      </w:r>
      <w:r>
        <w:tab/>
        <w:t>int: 1184020</w:t>
      </w:r>
      <w:r>
        <w:tab/>
      </w:r>
      <w:r>
        <w:tab/>
        <w:t>(Number of elements in the array)</w:t>
      </w:r>
    </w:p>
    <w:p w14:paraId="0D211363" w14:textId="77777777" w:rsidR="00F23B90" w:rsidRDefault="00F23B90" w:rsidP="000E5536">
      <w:pPr>
        <w:pStyle w:val="BodyText"/>
      </w:pPr>
      <w:r>
        <w:t>"myArray.itemsize"</w:t>
      </w:r>
      <w:r>
        <w:tab/>
      </w:r>
      <w:r>
        <w:tab/>
        <w:t>int: 1</w:t>
      </w:r>
      <w:r>
        <w:tab/>
      </w:r>
      <w:r>
        <w:tab/>
      </w:r>
      <w:r>
        <w:tab/>
      </w:r>
      <w:r>
        <w:tab/>
        <w:t>(Length of one array element in bytes)</w:t>
      </w:r>
    </w:p>
    <w:p w14:paraId="48F17F20" w14:textId="77777777" w:rsidR="00F23B90" w:rsidRDefault="00F23B90" w:rsidP="000E5536">
      <w:pPr>
        <w:pStyle w:val="BodyText"/>
      </w:pPr>
      <w:r>
        <w:t>"myArray.nbytes"</w:t>
      </w:r>
      <w:r>
        <w:tab/>
      </w:r>
      <w:r>
        <w:tab/>
        <w:t>int: 1184020</w:t>
      </w:r>
      <w:r>
        <w:tab/>
      </w:r>
      <w:r>
        <w:tab/>
        <w:t>(Total bytes consumed by the elements of the array)</w:t>
      </w:r>
    </w:p>
    <w:p w14:paraId="73A6D75F" w14:textId="77777777" w:rsidR="00F23B90" w:rsidRDefault="00F23B90" w:rsidP="000E5536">
      <w:pPr>
        <w:pStyle w:val="BodyText"/>
      </w:pPr>
      <w:r>
        <w:t>"myArray.base"</w:t>
      </w:r>
      <w:r>
        <w:tab/>
      </w:r>
      <w:r>
        <w:tab/>
      </w:r>
      <w:r>
        <w:tab/>
        <w:t>NoneType: None</w:t>
      </w:r>
      <w:r>
        <w:tab/>
      </w:r>
      <w:r>
        <w:tab/>
        <w:t>(Base object if memory is from some other object)</w:t>
      </w:r>
    </w:p>
    <w:p w14:paraId="62A1552A" w14:textId="77777777" w:rsidR="00F23B90" w:rsidRDefault="00F23B90" w:rsidP="008B6883">
      <w:pPr>
        <w:pStyle w:val="BodyText2"/>
      </w:pPr>
      <w:r>
        <w:t>"ndarray.flat"</w:t>
      </w:r>
      <w:r>
        <w:tab/>
      </w:r>
      <w:r>
        <w:tab/>
      </w:r>
      <w:r>
        <w:tab/>
      </w:r>
      <w:r>
        <w:tab/>
      </w:r>
      <w:r>
        <w:tab/>
      </w:r>
      <w:r>
        <w:tab/>
      </w:r>
      <w:r>
        <w:tab/>
      </w:r>
      <w:r>
        <w:tab/>
        <w:t>Returns a 1-D iterator over the array</w:t>
      </w:r>
    </w:p>
    <w:p w14:paraId="624D1D9F" w14:textId="77777777" w:rsidR="00F23B90" w:rsidRDefault="00F23B90" w:rsidP="008B6883">
      <w:pPr>
        <w:pStyle w:val="BodyText2"/>
      </w:pPr>
      <w:r>
        <w:t>Starts at 12182km and that is column 0 - 13014km is the start of the actual range - what col is this? it is 832</w:t>
      </w:r>
    </w:p>
    <w:p w14:paraId="43765625"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2DD3AD2C" w14:textId="77777777" w:rsidR="00F23B90" w:rsidRDefault="00F23B90" w:rsidP="000E5536">
      <w:pPr>
        <w:pStyle w:val="BodyText"/>
      </w:pPr>
      <w:r>
        <w:t>FAILED:</w:t>
      </w:r>
    </w:p>
    <w:p w14:paraId="2CA741C2" w14:textId="77777777" w:rsidR="00F23B90" w:rsidRDefault="00F23B90" w:rsidP="000E5536">
      <w:pPr>
        <w:pStyle w:val="BodyText"/>
      </w:pPr>
      <w:r>
        <w:t>Species ID:13947 (53 of 304) (2011-08-05 18:27:36.192000)</w:t>
      </w:r>
    </w:p>
    <w:p w14:paraId="279281F9" w14:textId="77777777" w:rsidR="00F23B90" w:rsidRDefault="00F23B90" w:rsidP="000E5536">
      <w:pPr>
        <w:pStyle w:val="BodyText"/>
      </w:pPr>
      <w:r>
        <w:t>Raster extent: minx:12114000 maxx:13277000 miny:-467000 maxy:786000</w:t>
      </w:r>
    </w:p>
    <w:p w14:paraId="3A9106C6" w14:textId="77777777" w:rsidR="00F23B90" w:rsidRDefault="00F23B90" w:rsidP="000E5536">
      <w:pPr>
        <w:pStyle w:val="BodyText"/>
      </w:pPr>
      <w:r>
        <w:t>Creating raster</w:t>
      </w:r>
    </w:p>
    <w:p w14:paraId="68BDA12F" w14:textId="77777777" w:rsidR="00F23B90" w:rsidRDefault="00F23B90" w:rsidP="000E5536">
      <w:pPr>
        <w:pStyle w:val="BodyText"/>
      </w:pPr>
      <w:r>
        <w:t>Writing 1Km squares to table</w:t>
      </w:r>
    </w:p>
    <w:p w14:paraId="4DDD7E4F" w14:textId="77777777" w:rsidR="00F23B90" w:rsidRDefault="00F23B90" w:rsidP="000E5536">
      <w:pPr>
        <w:pStyle w:val="BodyText"/>
      </w:pPr>
      <w:r>
        <w:t>Species ID:13972 (54 of 304) (2011-08-05 18:30:10.951000)</w:t>
      </w:r>
    </w:p>
    <w:p w14:paraId="45438EAA" w14:textId="77777777" w:rsidR="00F23B90" w:rsidRDefault="00F23B90" w:rsidP="000E5536">
      <w:pPr>
        <w:pStyle w:val="BodyText"/>
      </w:pPr>
      <w:r>
        <w:t>Raster extent: minx:-1465000 maxx:20038000 miny:-1233000 maxy:12329000</w:t>
      </w:r>
    </w:p>
    <w:p w14:paraId="4BC4F429" w14:textId="77777777" w:rsidR="00F23B90" w:rsidRDefault="00F23B90" w:rsidP="000E5536">
      <w:pPr>
        <w:pStyle w:val="BodyText"/>
      </w:pPr>
      <w:r>
        <w:t>Creating raster</w:t>
      </w:r>
    </w:p>
    <w:p w14:paraId="5DD7B204" w14:textId="77777777" w:rsidR="00F23B90" w:rsidRDefault="00F23B90" w:rsidP="000E5536">
      <w:pPr>
        <w:pStyle w:val="BodyText"/>
      </w:pPr>
      <w:r>
        <w:lastRenderedPageBreak/>
        <w:t>Writing 1Km squares to table</w:t>
      </w:r>
    </w:p>
    <w:p w14:paraId="36D53D96" w14:textId="77777777" w:rsidR="00F23B90" w:rsidRDefault="00F23B90" w:rsidP="000E5536">
      <w:pPr>
        <w:pStyle w:val="BodyText"/>
      </w:pPr>
      <w:r>
        <w:t>&lt;type 'exceptions.RuntimeError'&gt;: ERROR 999999: Error executing function.</w:t>
      </w:r>
    </w:p>
    <w:p w14:paraId="2DA8802E" w14:textId="77777777" w:rsidR="00F23B90" w:rsidRDefault="00F23B90" w:rsidP="000E5536">
      <w:pPr>
        <w:pStyle w:val="BodyText"/>
      </w:pPr>
      <w:r>
        <w:t>Failed to execute (SpeciesRangeToTable).</w:t>
      </w:r>
    </w:p>
    <w:p w14:paraId="344A32A3" w14:textId="77777777" w:rsidR="00F23B90" w:rsidRDefault="00F23B90" w:rsidP="008B6883">
      <w:pPr>
        <w:pStyle w:val="BodyText2"/>
      </w:pPr>
      <w:r>
        <w:t>Failed at Fri Aug 05 21:39:29 2011 (Elapsed Time: 4 hours 29 minutes 4 seconds)</w:t>
      </w:r>
    </w:p>
    <w:p w14:paraId="1D856D76" w14:textId="77777777" w:rsidR="00F23B90" w:rsidRDefault="00F23B90" w:rsidP="000E5536">
      <w:pPr>
        <w:pStyle w:val="BodyText"/>
      </w:pPr>
      <w:r>
        <w:t>13972 - this is a very big species range - maybe its filling all of the available memory</w:t>
      </w:r>
    </w:p>
    <w:p w14:paraId="22C4FDF8" w14:textId="77777777" w:rsidR="00F23B90" w:rsidRDefault="00F23B90" w:rsidP="008B6883">
      <w:pPr>
        <w:pStyle w:val="BodyText2"/>
      </w:pPr>
      <w:r>
        <w:t>I tried it using the Sample tool which effectively does the same thing, and it is taking ages! After 2 hours it had only done 20% so stopped it.</w:t>
      </w:r>
    </w:p>
    <w:p w14:paraId="7A4FCC1C" w14:textId="77777777" w:rsidR="00F23B90" w:rsidRDefault="00F23B90" w:rsidP="000E5536">
      <w:pPr>
        <w:pStyle w:val="BodyText"/>
      </w:pPr>
      <w:r>
        <w:t>Persevering with numpy as its fast:</w:t>
      </w:r>
    </w:p>
    <w:p w14:paraId="62565724" w14:textId="77777777" w:rsidR="00F23B90" w:rsidRDefault="00F23B90" w:rsidP="000E5536">
      <w:pPr>
        <w:pStyle w:val="BodyText"/>
      </w:pPr>
      <w:r>
        <w:t>&gt;&gt;&gt; myarr=arcpy.RasterToNumPyArray("ID17975","","","",0) - use zero as the no-data value</w:t>
      </w:r>
    </w:p>
    <w:p w14:paraId="2559DB6B" w14:textId="77777777" w:rsidR="00F23B90" w:rsidRDefault="00F23B90" w:rsidP="000E5536">
      <w:pPr>
        <w:pStyle w:val="BodyText"/>
      </w:pPr>
      <w:r>
        <w:t>&gt;&gt;&gt; indices=numpy.flatnonzero(myarr)</w:t>
      </w:r>
    </w:p>
    <w:p w14:paraId="03435B76" w14:textId="77777777" w:rsidR="00F23B90" w:rsidRDefault="00F23B90" w:rsidP="000E5536">
      <w:pPr>
        <w:pStyle w:val="BodyText"/>
      </w:pPr>
      <w:r>
        <w:t>&gt;&gt;&gt; print indices</w:t>
      </w:r>
    </w:p>
    <w:p w14:paraId="4A186B33" w14:textId="77777777" w:rsidR="00F23B90" w:rsidRDefault="00F23B90" w:rsidP="000E5536">
      <w:pPr>
        <w:pStyle w:val="BodyText"/>
      </w:pPr>
      <w:r>
        <w:t>[    832    1891    1892 ..., 1183234 1183235 1183236]</w:t>
      </w:r>
    </w:p>
    <w:p w14:paraId="25D55940" w14:textId="77777777" w:rsidR="00F23B90" w:rsidRDefault="00F23B90" w:rsidP="000E5536">
      <w:pPr>
        <w:pStyle w:val="BodyText"/>
      </w:pPr>
      <w:r>
        <w:t>Completely awesome - you can filter the array</w:t>
      </w:r>
    </w:p>
    <w:p w14:paraId="04CDAEF1" w14:textId="77777777" w:rsidR="00F23B90" w:rsidRDefault="00F23B90" w:rsidP="000E5536">
      <w:pPr>
        <w:pStyle w:val="BodyText"/>
      </w:pPr>
      <w:r>
        <w:t>&gt;&gt;&gt; myarr=arcpy.RasterToNumPyArray("ID17975","","","",0) - use zero as the no-data value</w:t>
      </w:r>
    </w:p>
    <w:p w14:paraId="61BCF9FD" w14:textId="77777777" w:rsidR="00F23B90" w:rsidRDefault="00F23B90" w:rsidP="000E5536">
      <w:pPr>
        <w:pStyle w:val="BodyText"/>
      </w:pPr>
      <w:r>
        <w:t>&gt;&gt;&gt; indices=numpy.flatnonzero(myarr==2) - this will only get the indicies where the value is 2!!</w:t>
      </w:r>
    </w:p>
    <w:p w14:paraId="29CF3FB8"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0ECC4366" w14:textId="77777777" w:rsidR="00F23B90" w:rsidRDefault="00F23B90" w:rsidP="000E5536">
      <w:pPr>
        <w:pStyle w:val="BodyText"/>
      </w:pPr>
      <w:r>
        <w:t>Trying nonzero() to get the results in 2-dimensions so we can the rows/columns easier</w:t>
      </w:r>
    </w:p>
    <w:p w14:paraId="4D425374" w14:textId="77777777" w:rsidR="00F23B90" w:rsidRDefault="00F23B90" w:rsidP="000E5536">
      <w:pPr>
        <w:pStyle w:val="BodyText"/>
      </w:pPr>
      <w:r>
        <w:t>&gt;&gt;&gt; indices=numpy.nonzero(myarr==2) - produces the following array:</w:t>
      </w:r>
    </w:p>
    <w:p w14:paraId="04887A36" w14:textId="77777777" w:rsidR="00F23B90" w:rsidRDefault="00F23B90" w:rsidP="000E5536">
      <w:pPr>
        <w:pStyle w:val="BodyText"/>
      </w:pPr>
      <w:r>
        <w:t>(array([   0,    1,    1, ..., 1116, 1116, 1116]), array([832, 831, 832, ..., 274, 275, 276]))</w:t>
      </w:r>
    </w:p>
    <w:p w14:paraId="02C520C5" w14:textId="77777777" w:rsidR="00F23B90" w:rsidRDefault="00F23B90" w:rsidP="000E5536">
      <w:pPr>
        <w:pStyle w:val="BodyText"/>
      </w:pPr>
      <w:r>
        <w:t>I can use these to calculate the quad trees?</w:t>
      </w:r>
    </w:p>
    <w:p w14:paraId="5F86CD0D" w14:textId="77777777" w:rsidR="00F23B90" w:rsidRDefault="00F23B90" w:rsidP="000E5536">
      <w:pPr>
        <w:pStyle w:val="BodyText"/>
      </w:pPr>
      <w:r>
        <w:t>Use transpose to turn 2 separate dimensions into a single paired dimension:</w:t>
      </w:r>
    </w:p>
    <w:p w14:paraId="5175615D" w14:textId="77777777" w:rsidR="00F23B90" w:rsidRDefault="00F23B90" w:rsidP="000E5536">
      <w:pPr>
        <w:pStyle w:val="BodyText"/>
      </w:pPr>
      <w:r>
        <w:t>&gt;&gt;&gt; indices2 = numpy.transpose(indices)</w:t>
      </w:r>
    </w:p>
    <w:p w14:paraId="1F24FE02" w14:textId="77777777" w:rsidR="00F23B90" w:rsidRDefault="00F23B90" w:rsidP="000E5536">
      <w:pPr>
        <w:pStyle w:val="BodyText"/>
      </w:pPr>
      <w:r>
        <w:t>array([[   0,  832],</w:t>
      </w:r>
    </w:p>
    <w:p w14:paraId="693168AB" w14:textId="77777777" w:rsidR="00F23B90" w:rsidRDefault="00F23B90" w:rsidP="000E5536">
      <w:pPr>
        <w:pStyle w:val="BodyText"/>
      </w:pPr>
      <w:r>
        <w:t xml:space="preserve">       [   1,  831],</w:t>
      </w:r>
    </w:p>
    <w:p w14:paraId="27894F13" w14:textId="77777777" w:rsidR="00F23B90" w:rsidRDefault="00F23B90" w:rsidP="000E5536">
      <w:pPr>
        <w:pStyle w:val="BodyText"/>
      </w:pPr>
      <w:r>
        <w:t xml:space="preserve">       [   1,  832],</w:t>
      </w:r>
    </w:p>
    <w:p w14:paraId="59AB5568" w14:textId="77777777" w:rsidR="00F23B90" w:rsidRDefault="00F23B90" w:rsidP="000E5536">
      <w:pPr>
        <w:pStyle w:val="BodyText"/>
      </w:pPr>
      <w:r>
        <w:t xml:space="preserve">       ..., </w:t>
      </w:r>
    </w:p>
    <w:p w14:paraId="1CF857E4" w14:textId="77777777" w:rsidR="00F23B90" w:rsidRDefault="00F23B90" w:rsidP="000E5536">
      <w:pPr>
        <w:pStyle w:val="BodyText"/>
      </w:pPr>
      <w:r>
        <w:t xml:space="preserve">       [1116,  274],</w:t>
      </w:r>
    </w:p>
    <w:p w14:paraId="7E5088E3" w14:textId="77777777" w:rsidR="00F23B90" w:rsidRDefault="00F23B90" w:rsidP="000E5536">
      <w:pPr>
        <w:pStyle w:val="BodyText"/>
      </w:pPr>
      <w:r>
        <w:t xml:space="preserve">       [1116,  275],</w:t>
      </w:r>
    </w:p>
    <w:p w14:paraId="72A05C1B" w14:textId="77777777" w:rsidR="00F23B90" w:rsidRDefault="00F23B90" w:rsidP="000E5536">
      <w:pPr>
        <w:pStyle w:val="BodyText"/>
      </w:pPr>
      <w:r>
        <w:t xml:space="preserve">       [1116,  276]])</w:t>
      </w:r>
    </w:p>
    <w:p w14:paraId="0CFA6A87" w14:textId="77777777" w:rsidR="00F23B90" w:rsidRDefault="00F23B90" w:rsidP="000E5536">
      <w:pPr>
        <w:pStyle w:val="BodyText"/>
      </w:pPr>
      <w:r>
        <w:t>Then add the x and y offsets to get the actual col/rows:</w:t>
      </w:r>
    </w:p>
    <w:p w14:paraId="7DD5741D" w14:textId="77777777" w:rsidR="00F23B90" w:rsidRDefault="00F23B90" w:rsidP="000E5536">
      <w:pPr>
        <w:pStyle w:val="BodyText"/>
      </w:pPr>
      <w:r>
        <w:t>&gt;&gt;&gt; indices[0].__iadd__(1) - will add 1 to all of the row values - the inplace function will update the original array!</w:t>
      </w:r>
    </w:p>
    <w:p w14:paraId="00D469C9" w14:textId="77777777" w:rsidR="00F23B90" w:rsidRDefault="00F23B90" w:rsidP="000E5536">
      <w:pPr>
        <w:pStyle w:val="BodyText"/>
      </w:pPr>
      <w:r>
        <w:t xml:space="preserve">I am going to use the values found here: </w:t>
      </w:r>
      <w:hyperlink r:id="rId179" w:history="1">
        <w:r w:rsidRPr="0077669C">
          <w:rPr>
            <w:rStyle w:val="Hyperlink"/>
          </w:rPr>
          <w:t>http://fwarmerdam.blogspot.com/2010/02/world-mapping.html</w:t>
        </w:r>
      </w:hyperlink>
    </w:p>
    <w:p w14:paraId="6FEAF133" w14:textId="77777777" w:rsidR="00F23B90" w:rsidRDefault="00F23B90" w:rsidP="000E5536">
      <w:pPr>
        <w:pStyle w:val="BodyText"/>
      </w:pPr>
      <w:r>
        <w:t>-21000000,21000000</w:t>
      </w:r>
    </w:p>
    <w:p w14:paraId="23341FAD" w14:textId="77777777" w:rsidR="00F23B90" w:rsidRDefault="00F23B90" w:rsidP="000E5536">
      <w:pPr>
        <w:pStyle w:val="BodyText"/>
      </w:pPr>
      <w:r>
        <w:t>-11000000,11000000</w:t>
      </w:r>
    </w:p>
    <w:p w14:paraId="21AFEF50" w14:textId="77777777" w:rsidR="00F23B90" w:rsidRDefault="00F23B90" w:rsidP="000E5536">
      <w:pPr>
        <w:pStyle w:val="BodyText"/>
      </w:pPr>
      <w:r>
        <w:t>If the data have x or y values outside these then they will have negative col/row indices</w:t>
      </w:r>
    </w:p>
    <w:p w14:paraId="757CA421" w14:textId="77777777" w:rsidR="00F23B90" w:rsidRDefault="00F23B90" w:rsidP="000E5536">
      <w:pPr>
        <w:pStyle w:val="BodyText"/>
      </w:pPr>
      <w:r>
        <w:t>Now lets get the values to add:</w:t>
      </w:r>
    </w:p>
    <w:p w14:paraId="49B17E8C" w14:textId="77777777" w:rsidR="00F23B90" w:rsidRDefault="00F23B90" w:rsidP="000E5536">
      <w:pPr>
        <w:pStyle w:val="BodyText"/>
      </w:pPr>
      <w:r>
        <w:t>&gt;&gt;&gt; dsc = arcpy.Describe("Orang Utan raster")</w:t>
      </w:r>
      <w:r>
        <w:tab/>
        <w:t xml:space="preserve">   </w:t>
      </w:r>
    </w:p>
    <w:p w14:paraId="3950A4BD" w14:textId="77777777" w:rsidR="00F23B90" w:rsidRDefault="00F23B90" w:rsidP="000E5536">
      <w:pPr>
        <w:pStyle w:val="BodyText"/>
      </w:pPr>
      <w:r>
        <w:t>&gt;&gt;&gt; extent = dsc.Extent</w:t>
      </w:r>
    </w:p>
    <w:p w14:paraId="65CCC55E" w14:textId="77777777" w:rsidR="00F23B90" w:rsidRDefault="00F23B90" w:rsidP="000E5536">
      <w:pPr>
        <w:pStyle w:val="BodyText"/>
      </w:pPr>
      <w:r>
        <w:t>&gt;&gt;&gt; extent.YMax</w:t>
      </w:r>
    </w:p>
    <w:p w14:paraId="7BBC97C3" w14:textId="77777777" w:rsidR="00F23B90" w:rsidRDefault="00F23B90" w:rsidP="000E5536">
      <w:pPr>
        <w:pStyle w:val="BodyText"/>
      </w:pPr>
      <w:r>
        <w:t>=721000</w:t>
      </w:r>
    </w:p>
    <w:p w14:paraId="0D171445" w14:textId="77777777" w:rsidR="00F23B90" w:rsidRDefault="00F23B90" w:rsidP="000E5536">
      <w:pPr>
        <w:pStyle w:val="BodyText"/>
      </w:pPr>
      <w:r>
        <w:t>Y at the origin is 11000000, so we need to do this calculation:</w:t>
      </w:r>
    </w:p>
    <w:p w14:paraId="49715B6E" w14:textId="77777777" w:rsidR="00F23B90" w:rsidRDefault="00F23B90" w:rsidP="000E5536">
      <w:pPr>
        <w:pStyle w:val="BodyText"/>
      </w:pPr>
      <w:r>
        <w:t>&gt;&gt;&gt; yOffset = (11000000-extent.YMax)/1000</w:t>
      </w:r>
    </w:p>
    <w:p w14:paraId="1CCD65ED" w14:textId="77777777" w:rsidR="00F23B90" w:rsidRDefault="00F23B90" w:rsidP="000E5536">
      <w:pPr>
        <w:pStyle w:val="BodyText"/>
      </w:pPr>
      <w:r>
        <w:t>=10279!</w:t>
      </w:r>
    </w:p>
    <w:p w14:paraId="0ECBFC35" w14:textId="77777777" w:rsidR="00F23B90" w:rsidRDefault="00F23B90" w:rsidP="000E5536">
      <w:pPr>
        <w:pStyle w:val="BodyText"/>
      </w:pPr>
      <w:r>
        <w:t>&gt;&gt;&gt; indices[0].__iadd__(10279)</w:t>
      </w:r>
    </w:p>
    <w:p w14:paraId="42973F31" w14:textId="77777777" w:rsidR="00F23B90" w:rsidRDefault="00F23B90" w:rsidP="000E5536">
      <w:pPr>
        <w:pStyle w:val="BodyText"/>
      </w:pPr>
      <w:r>
        <w:t>Same for x:</w:t>
      </w:r>
    </w:p>
    <w:p w14:paraId="3F600EA5" w14:textId="77777777" w:rsidR="00F23B90" w:rsidRDefault="00F23B90" w:rsidP="000E5536">
      <w:pPr>
        <w:pStyle w:val="BodyText"/>
      </w:pPr>
      <w:r>
        <w:t>&gt;&gt;&gt; xOffset = (extent.XMin+21000000)/1000</w:t>
      </w:r>
    </w:p>
    <w:p w14:paraId="631EB398" w14:textId="77777777" w:rsidR="00F23B90" w:rsidRDefault="00F23B90" w:rsidP="000E5536">
      <w:pPr>
        <w:pStyle w:val="BodyText"/>
      </w:pPr>
      <w:r>
        <w:t>=33182!</w:t>
      </w:r>
    </w:p>
    <w:p w14:paraId="2BDCBE63" w14:textId="77777777" w:rsidR="00F23B90" w:rsidRDefault="00F23B90" w:rsidP="008B6883">
      <w:pPr>
        <w:pStyle w:val="BodyText2"/>
      </w:pPr>
      <w:r>
        <w:t>&gt;&gt;&gt; indices[1].__iadd__(33182)</w:t>
      </w:r>
      <w:r>
        <w:tab/>
        <w:t xml:space="preserve"> </w:t>
      </w:r>
    </w:p>
    <w:p w14:paraId="4E80B295" w14:textId="77777777" w:rsidR="00F23B90" w:rsidRDefault="00F23B90" w:rsidP="008B6883">
      <w:pPr>
        <w:pStyle w:val="BodyText2"/>
      </w:pPr>
      <w:r>
        <w:t>&gt;&gt;&gt; indices2 = numpy.transpose(indices)</w:t>
      </w:r>
    </w:p>
    <w:p w14:paraId="3A4FD712" w14:textId="77777777" w:rsidR="00F23B90" w:rsidRDefault="00F23B90" w:rsidP="008B6883">
      <w:pPr>
        <w:pStyle w:val="BodyText2"/>
      </w:pPr>
      <w:r>
        <w:t>So full code is:</w:t>
      </w:r>
    </w:p>
    <w:p w14:paraId="23FA9852" w14:textId="77777777" w:rsidR="00F23B90" w:rsidRDefault="00F23B90" w:rsidP="000E5536">
      <w:pPr>
        <w:pStyle w:val="BodyText"/>
      </w:pPr>
      <w:r>
        <w:t>import arcpy, numpy</w:t>
      </w:r>
    </w:p>
    <w:p w14:paraId="5FB23FE7" w14:textId="77777777" w:rsidR="00F23B90" w:rsidRDefault="00F23B90" w:rsidP="000E5536">
      <w:pPr>
        <w:pStyle w:val="BodyText"/>
      </w:pPr>
      <w:r>
        <w:t xml:space="preserve">speciesRasterLayer = arcpy.GetParameterAsText(0) </w:t>
      </w:r>
    </w:p>
    <w:p w14:paraId="544A7103" w14:textId="77777777" w:rsidR="00F23B90" w:rsidRDefault="00F23B90" w:rsidP="000E5536">
      <w:pPr>
        <w:pStyle w:val="BodyText"/>
      </w:pPr>
      <w:r>
        <w:t>maxY = int(arcpy.GetParameterAsText(1)) #i.e.  11000000 for web mercator</w:t>
      </w:r>
    </w:p>
    <w:p w14:paraId="46DE4FBD" w14:textId="77777777" w:rsidR="00F23B90" w:rsidRDefault="00F23B90" w:rsidP="000E5536">
      <w:pPr>
        <w:pStyle w:val="BodyText"/>
      </w:pPr>
      <w:r>
        <w:t>minX = int(arcpy.GetParameterAsText(2)) #i.e. -21000000 for web mercator</w:t>
      </w:r>
    </w:p>
    <w:p w14:paraId="59A5E2B8" w14:textId="77777777" w:rsidR="00F23B90" w:rsidRDefault="00F23B90" w:rsidP="000E5536">
      <w:pPr>
        <w:pStyle w:val="BodyText"/>
      </w:pPr>
      <w:r>
        <w:lastRenderedPageBreak/>
        <w:t>myarr=arcpy.RasterToNumPyArray(speciesRasterLayer,"","","",0)</w:t>
      </w:r>
    </w:p>
    <w:p w14:paraId="4BF79D9C" w14:textId="77777777" w:rsidR="00F23B90" w:rsidRDefault="00F23B90" w:rsidP="000E5536">
      <w:pPr>
        <w:pStyle w:val="BodyText"/>
      </w:pPr>
      <w:r>
        <w:t>indices=numpy.nonzero(myarr==1)</w:t>
      </w:r>
    </w:p>
    <w:p w14:paraId="756651AB" w14:textId="77777777" w:rsidR="00F23B90" w:rsidRDefault="00F23B90" w:rsidP="000E5536">
      <w:pPr>
        <w:pStyle w:val="BodyText"/>
      </w:pPr>
      <w:r>
        <w:t>dsc = arcpy.Describe(speciesRasterLayer)</w:t>
      </w:r>
    </w:p>
    <w:p w14:paraId="715811D1" w14:textId="77777777" w:rsidR="00F23B90" w:rsidRDefault="00F23B90" w:rsidP="000E5536">
      <w:pPr>
        <w:pStyle w:val="BodyText"/>
      </w:pPr>
      <w:r>
        <w:t>indices[0].__iadd__((maxY-dsc.Extent.YMax)/1000)</w:t>
      </w:r>
    </w:p>
    <w:p w14:paraId="5AB07323" w14:textId="77777777" w:rsidR="00F23B90" w:rsidRDefault="00F23B90" w:rsidP="000E5536">
      <w:pPr>
        <w:pStyle w:val="BodyText"/>
      </w:pPr>
      <w:r>
        <w:t>indices[1].__iadd__((dsc.Extent.XMin-minX)/1000)</w:t>
      </w:r>
    </w:p>
    <w:p w14:paraId="3E3DFB6D" w14:textId="77777777" w:rsidR="00F23B90" w:rsidRDefault="00F23B90" w:rsidP="000E5536">
      <w:pPr>
        <w:pStyle w:val="BodyText"/>
      </w:pPr>
      <w:r>
        <w:t>indices2 = numpy.transpose(indices)</w:t>
      </w:r>
    </w:p>
    <w:p w14:paraId="6AE36C25" w14:textId="77777777" w:rsidR="00F23B90" w:rsidRDefault="00F23B90" w:rsidP="008B6883">
      <w:pPr>
        <w:pStyle w:val="BodyText2"/>
      </w:pPr>
      <w:r>
        <w:t>indices2.tofile(r'E:\cottaan\My Documents\ArcGIS\test.txt'," ")</w:t>
      </w:r>
    </w:p>
    <w:p w14:paraId="31B8C8B2" w14:textId="77777777" w:rsidR="00F23B90" w:rsidRDefault="00F23B90" w:rsidP="000E5536">
      <w:pPr>
        <w:pStyle w:val="BodyText"/>
      </w:pPr>
      <w:r>
        <w:t>Put these scripts into a model to iterate through species - seems to work ok.</w:t>
      </w:r>
    </w:p>
    <w:p w14:paraId="18F814E1" w14:textId="77777777" w:rsidR="00F23B90" w:rsidRDefault="00F23B90" w:rsidP="000E5536">
      <w:pPr>
        <w:pStyle w:val="BodyText"/>
      </w:pPr>
      <w:r>
        <w:t>10128 takes 1 min raster to file - why so slow?</w:t>
      </w:r>
    </w:p>
    <w:p w14:paraId="0045C8C5" w14:textId="77777777" w:rsidR="00F23B90" w:rsidRDefault="00F23B90" w:rsidP="000E5536">
      <w:pPr>
        <w:pStyle w:val="BodyText"/>
      </w:pPr>
      <w:r>
        <w:t>The script completes in 6 seconds but it doesnt complete for 55secs! Why? Its no problem without the tofile line.</w:t>
      </w:r>
    </w:p>
    <w:p w14:paraId="1033D68E" w14:textId="77777777" w:rsidR="00F23B90" w:rsidRDefault="00F23B90" w:rsidP="000E5536">
      <w:pPr>
        <w:pStyle w:val="BodyText"/>
      </w:pPr>
      <w:r>
        <w:t>Use the numpy.save method instead it is quicker - and use the  method to load the data back in again.</w:t>
      </w:r>
    </w:p>
    <w:p w14:paraId="2FBAC6C7" w14:textId="77777777" w:rsidR="00F23B90" w:rsidRDefault="00F23B90" w:rsidP="000E5536">
      <w:pPr>
        <w:pStyle w:val="BodyText"/>
      </w:pPr>
      <w:r>
        <w:t>Running the model on the full species data.</w:t>
      </w:r>
    </w:p>
    <w:p w14:paraId="2B688330" w14:textId="77777777" w:rsidR="00F23B90" w:rsidRDefault="00F23B90" w:rsidP="000E5536">
      <w:pPr>
        <w:pStyle w:val="BodyText"/>
      </w:pPr>
      <w:r>
        <w:t>Takes 7 minutes to get a unique list of species - but the first is ID_NO = ' '. Dont understand!</w:t>
      </w:r>
    </w:p>
    <w:p w14:paraId="637D8BA5" w14:textId="77777777" w:rsidR="00F23B90" w:rsidRDefault="00F23B90" w:rsidP="000E5536">
      <w:pPr>
        <w:pStyle w:val="BodyText"/>
      </w:pPr>
      <w:r>
        <w:t>There were 51 records with that - so deleted them. Probably should add this into the model, but cant be bothererd right now. Will comment it as a TODO.</w:t>
      </w:r>
    </w:p>
    <w:p w14:paraId="62633685" w14:textId="77777777" w:rsidR="00F23B90" w:rsidRDefault="00F23B90" w:rsidP="000E5536">
      <w:pPr>
        <w:pStyle w:val="BodyText"/>
      </w:pPr>
      <w:r>
        <w:t>Failed on 10030 - not surprisingly - a big one.</w:t>
      </w:r>
    </w:p>
    <w:p w14:paraId="132F76A5" w14:textId="77777777" w:rsidR="00F23B90" w:rsidRDefault="00F23B90" w:rsidP="000E5536">
      <w:pPr>
        <w:pStyle w:val="BodyText"/>
      </w:pPr>
      <w:r>
        <w:t xml:space="preserve">Ran Species to Raster separately and it worked - so trying Raster to file - it is this that failed. </w:t>
      </w:r>
    </w:p>
    <w:p w14:paraId="1EE741C1" w14:textId="77777777" w:rsidR="00F23B90" w:rsidRDefault="00F23B90" w:rsidP="008B6883">
      <w:pPr>
        <w:pStyle w:val="BodyText2"/>
      </w:pPr>
      <w:r>
        <w:t>OK weird - it worked in the python window in ArcGIS! And produced an output file</w:t>
      </w:r>
    </w:p>
    <w:p w14:paraId="28D24A3A" w14:textId="77777777" w:rsidR="00F23B90" w:rsidRDefault="00F23B90" w:rsidP="000E5536">
      <w:pPr>
        <w:pStyle w:val="BodyText"/>
      </w:pPr>
      <w:r>
        <w:t>Executing: SpeciesRasterToFile id10030 "E:\cottaan\My Documents\SpeciesGridData\test.npy"</w:t>
      </w:r>
    </w:p>
    <w:p w14:paraId="267666FE" w14:textId="77777777" w:rsidR="00F23B90" w:rsidRDefault="00F23B90" w:rsidP="000E5536">
      <w:pPr>
        <w:pStyle w:val="BodyText"/>
      </w:pPr>
      <w:r>
        <w:t>Start Time: Thu Aug 11 09:03:42 2011</w:t>
      </w:r>
    </w:p>
    <w:p w14:paraId="2759E289" w14:textId="77777777" w:rsidR="00F23B90" w:rsidRDefault="00F23B90" w:rsidP="000E5536">
      <w:pPr>
        <w:pStyle w:val="BodyText"/>
      </w:pPr>
      <w:r>
        <w:t>Running script SpeciesRasterToFile...</w:t>
      </w:r>
    </w:p>
    <w:p w14:paraId="3E546774" w14:textId="77777777" w:rsidR="00F23B90" w:rsidRDefault="00F23B90" w:rsidP="000E5536">
      <w:pPr>
        <w:pStyle w:val="BodyText"/>
      </w:pPr>
      <w:r>
        <w:t>ERROR 000714: Error in script SpeciesRasterToFile.</w:t>
      </w:r>
    </w:p>
    <w:p w14:paraId="4711A422" w14:textId="77777777" w:rsidR="00F23B90" w:rsidRDefault="00F23B90" w:rsidP="008B6883">
      <w:pPr>
        <w:pStyle w:val="BodyText2"/>
      </w:pPr>
      <w:r>
        <w:t>Error in executing: cmd.exe /C E:\cottaan\APTANA~1\APTANA~1\ARCGIS~1\src\RASTER~2.PY  "id10030" "E:\cottaan\My Documents\SpeciesGridData\test.npy"</w:t>
      </w:r>
    </w:p>
    <w:p w14:paraId="0AD281C6" w14:textId="77777777" w:rsidR="00F23B90" w:rsidRDefault="00F23B90" w:rsidP="000E5536">
      <w:pPr>
        <w:pStyle w:val="BodyText"/>
      </w:pPr>
      <w:r>
        <w:t>Failed on this line:</w:t>
      </w:r>
    </w:p>
    <w:p w14:paraId="48C93F1A" w14:textId="77777777" w:rsidR="00F23B90" w:rsidRDefault="00F23B90" w:rsidP="000E5536">
      <w:pPr>
        <w:pStyle w:val="BodyText"/>
      </w:pPr>
      <w:r>
        <w:t>myarr=arcpy.RasterToNumPyArray(speciesRasterLayer,"","","",0)</w:t>
      </w:r>
    </w:p>
    <w:p w14:paraId="6B86AECC" w14:textId="77777777" w:rsidR="00F23B90" w:rsidRDefault="00F23B90" w:rsidP="000E5536">
      <w:pPr>
        <w:pStyle w:val="BodyText"/>
      </w:pPr>
      <w:r>
        <w:t>Memory goes up to 85% and then stays the same then it fails</w:t>
      </w:r>
    </w:p>
    <w:p w14:paraId="28ECA698" w14:textId="77777777" w:rsidR="00F23B90" w:rsidRDefault="00F23B90" w:rsidP="000E5536">
      <w:pPr>
        <w:pStyle w:val="BodyText"/>
      </w:pPr>
      <w:r>
        <w:t>BUT THIS LINE WORKS IF YOU RUN IT IN THE GP WINDOW IN ARCMAP</w:t>
      </w:r>
    </w:p>
    <w:p w14:paraId="19BFF102" w14:textId="77777777" w:rsidR="00F23B90" w:rsidRDefault="00F23B90" w:rsidP="000E5536">
      <w:pPr>
        <w:pStyle w:val="BodyText"/>
      </w:pPr>
      <w:r>
        <w:t>Memory goes up to 93% in a spike but it still works</w:t>
      </w:r>
    </w:p>
    <w:p w14:paraId="738DA0C1" w14:textId="77777777" w:rsidR="00F23B90" w:rsidRDefault="00F23B90" w:rsidP="000E5536">
      <w:pPr>
        <w:pStyle w:val="BodyText"/>
      </w:pPr>
      <w:r>
        <w:t>There are 38783 cols x 17720 rows in the raster (687234760 pixels)</w:t>
      </w:r>
    </w:p>
    <w:p w14:paraId="1B5D13D0" w14:textId="77777777" w:rsidR="00F23B90" w:rsidRDefault="00F23B90" w:rsidP="000E5536">
      <w:pPr>
        <w:pStyle w:val="BodyText"/>
      </w:pPr>
      <w:r>
        <w:t xml:space="preserve">In my script tool there is an option to run in process which was unchecked. Trying with it checked. This should run faster : </w:t>
      </w:r>
      <w:hyperlink r:id="rId180" w:anchor="/Adding_a_script_tool/00150000001r000000/" w:history="1">
        <w:r w:rsidRPr="0077669C">
          <w:rPr>
            <w:rStyle w:val="Hyperlink"/>
          </w:rPr>
          <w:t>http://help.arcgis.com/en/arcgisdesktop/10.0/help/index.html#/Adding_a_script_tool/00150000001r000000/</w:t>
        </w:r>
      </w:hyperlink>
    </w:p>
    <w:p w14:paraId="5CCDC43D" w14:textId="77777777" w:rsidR="00F23B90" w:rsidRDefault="00F23B90" w:rsidP="008B6883">
      <w:pPr>
        <w:pStyle w:val="BodyText2"/>
      </w:pPr>
      <w:r>
        <w:t>IT WORKED!!!!!!!!!!!!!!!!!!!!!!!!!!!! By default all python tools run in process, so I must have at some point switched this off.</w:t>
      </w:r>
    </w:p>
    <w:p w14:paraId="5CEE4268" w14:textId="77777777" w:rsidR="00F23B90" w:rsidRDefault="00F23B90" w:rsidP="000E5536">
      <w:pPr>
        <w:pStyle w:val="BodyText"/>
      </w:pPr>
      <w:r>
        <w:t>Executing (Species Raster to File): SpeciesRasterToFile "E:\cottaan\My Documents\SpeciesRasterData\ID10340" "E:\cottaan\My Documents\SpeciesGridData\ID10340.npy"</w:t>
      </w:r>
    </w:p>
    <w:p w14:paraId="3B767F5A" w14:textId="77777777" w:rsidR="00F23B90" w:rsidRDefault="00F23B90" w:rsidP="000E5536">
      <w:pPr>
        <w:pStyle w:val="BodyText"/>
      </w:pPr>
      <w:r>
        <w:t>Start Time: Thu Aug 11 10:34:11 2011</w:t>
      </w:r>
    </w:p>
    <w:p w14:paraId="4C0064EE" w14:textId="77777777" w:rsidR="00F23B90" w:rsidRDefault="00F23B90" w:rsidP="000E5536">
      <w:pPr>
        <w:pStyle w:val="BodyText"/>
      </w:pPr>
      <w:r>
        <w:t>Running script SpeciesRasterToFile...</w:t>
      </w:r>
    </w:p>
    <w:p w14:paraId="462CD202" w14:textId="77777777" w:rsidR="00F23B90" w:rsidRDefault="00F23B90" w:rsidP="000E5536">
      <w:pPr>
        <w:pStyle w:val="BodyText"/>
      </w:pPr>
      <w:r>
        <w:t xml:space="preserve">&lt;type 'exceptions.MemoryError'&gt;: </w:t>
      </w:r>
    </w:p>
    <w:p w14:paraId="40815E82" w14:textId="77777777" w:rsidR="00F23B90" w:rsidRDefault="00F23B90" w:rsidP="000E5536">
      <w:pPr>
        <w:pStyle w:val="BodyText"/>
      </w:pPr>
      <w:r>
        <w:t>Failed to execute (Species Raster to File).</w:t>
      </w:r>
    </w:p>
    <w:p w14:paraId="3E137B84" w14:textId="77777777" w:rsidR="00F23B90" w:rsidRDefault="00F23B90" w:rsidP="000E5536">
      <w:pPr>
        <w:pStyle w:val="BodyText"/>
      </w:pPr>
      <w:r>
        <w:t>Failed at Thu Aug 11 10:34:32 2011 (Elapsed Time: 21.00 seconds)</w:t>
      </w:r>
    </w:p>
    <w:p w14:paraId="0C764C13" w14:textId="77777777" w:rsidR="00F23B90" w:rsidRDefault="00F23B90" w:rsidP="000E5536">
      <w:pPr>
        <w:pStyle w:val="BodyText"/>
      </w:pPr>
      <w:r>
        <w:t>Failed to execute (AllSpeciesToFiles).</w:t>
      </w:r>
    </w:p>
    <w:p w14:paraId="31513591" w14:textId="77777777" w:rsidR="00F23B90" w:rsidRDefault="00F23B90" w:rsidP="000E5536">
      <w:pPr>
        <w:pStyle w:val="BodyText"/>
      </w:pPr>
      <w:r>
        <w:t>Failed at Thu Aug 11 10:34:33 2011 (Elapsed Time: 37 minutes 8 seconds)</w:t>
      </w:r>
    </w:p>
    <w:p w14:paraId="1380CC27" w14:textId="77777777" w:rsidR="00F23B90" w:rsidRDefault="00F23B90" w:rsidP="000E5536">
      <w:pPr>
        <w:pStyle w:val="BodyText"/>
      </w:pPr>
      <w:r>
        <w:t>There are 40076 cols x 16794 rows in the raster (673036344) - less then 10030!</w:t>
      </w:r>
    </w:p>
    <w:p w14:paraId="4F24AACA" w14:textId="77777777" w:rsidR="00F23B90" w:rsidRDefault="00F23B90" w:rsidP="000E5536">
      <w:pPr>
        <w:pStyle w:val="BodyText"/>
      </w:pPr>
      <w:r>
        <w:t>When I try and add the raster I get an inconsistent extent message - I bet that is what is causing the error</w:t>
      </w:r>
    </w:p>
    <w:p w14:paraId="4CB8F12E" w14:textId="77777777" w:rsidR="00F23B90" w:rsidRDefault="00F23B90" w:rsidP="000E5536">
      <w:pPr>
        <w:pStyle w:val="BodyText"/>
      </w:pPr>
      <w:r>
        <w:t>Even in ArcGIS I get an: Runtime error &lt;type 'exceptions.RuntimeError'&gt;: ERROR 999998: Unexpected Error.</w:t>
      </w:r>
    </w:p>
    <w:p w14:paraId="6E095DD4" w14:textId="77777777" w:rsidR="00F23B90" w:rsidRDefault="00F23B90" w:rsidP="000E5536">
      <w:pPr>
        <w:pStyle w:val="BodyText"/>
      </w:pPr>
      <w:r>
        <w:t>With a normal 'Polygon To Raster' GP tool it doesnt produce the error - so the inconsistent extent is the issue - no its not see later **</w:t>
      </w:r>
    </w:p>
    <w:p w14:paraId="78619256" w14:textId="77777777" w:rsidR="00F23B90" w:rsidRDefault="00F23B90" w:rsidP="000E5536">
      <w:pPr>
        <w:pStyle w:val="BodyText"/>
      </w:pPr>
      <w:r>
        <w:t>Extent of working one:</w:t>
      </w:r>
    </w:p>
    <w:p w14:paraId="5237E50D" w14:textId="77777777" w:rsidR="00F23B90" w:rsidRDefault="00F23B90" w:rsidP="000E5536">
      <w:pPr>
        <w:pStyle w:val="BodyText"/>
      </w:pPr>
      <w:r>
        <w:t xml:space="preserve">-20037507.06716 </w:t>
      </w:r>
      <w:r>
        <w:tab/>
        <w:t xml:space="preserve">to   20038492.9328382 </w:t>
      </w:r>
      <w:r>
        <w:tab/>
        <w:t>x</w:t>
      </w:r>
    </w:p>
    <w:p w14:paraId="455B0EA5" w14:textId="77777777" w:rsidR="00F23B90" w:rsidRDefault="00F23B90" w:rsidP="000E5536">
      <w:pPr>
        <w:pStyle w:val="BodyText"/>
      </w:pPr>
      <w:r>
        <w:t xml:space="preserve"> -3970161.39020002 </w:t>
      </w:r>
      <w:r>
        <w:tab/>
        <w:t xml:space="preserve">to </w:t>
      </w:r>
      <w:r>
        <w:tab/>
        <w:t xml:space="preserve">-20763161.3902 </w:t>
      </w:r>
      <w:r>
        <w:tab/>
      </w:r>
      <w:r>
        <w:tab/>
        <w:t>y</w:t>
      </w:r>
    </w:p>
    <w:p w14:paraId="514DB17F" w14:textId="77777777" w:rsidR="00F23B90" w:rsidRDefault="00F23B90" w:rsidP="000E5536">
      <w:pPr>
        <w:pStyle w:val="BodyText"/>
      </w:pPr>
      <w:r>
        <w:t xml:space="preserve"> </w:t>
      </w:r>
    </w:p>
    <w:p w14:paraId="2C9F4202" w14:textId="77777777" w:rsidR="00F23B90" w:rsidRDefault="00F23B90" w:rsidP="000E5536">
      <w:pPr>
        <w:pStyle w:val="BodyText"/>
      </w:pPr>
      <w:r>
        <w:t>Extent of not-working one:</w:t>
      </w:r>
    </w:p>
    <w:p w14:paraId="74B41DA4" w14:textId="77777777" w:rsidR="00F23B90" w:rsidRDefault="00F23B90" w:rsidP="000E5536">
      <w:pPr>
        <w:pStyle w:val="BodyText"/>
      </w:pPr>
      <w:r>
        <w:t>-20038000</w:t>
      </w:r>
      <w:r>
        <w:tab/>
      </w:r>
      <w:r>
        <w:tab/>
      </w:r>
      <w:r>
        <w:tab/>
        <w:t xml:space="preserve">to </w:t>
      </w:r>
      <w:r>
        <w:tab/>
        <w:t xml:space="preserve"> 20038000</w:t>
      </w:r>
      <w:r>
        <w:tab/>
      </w:r>
      <w:r>
        <w:tab/>
      </w:r>
      <w:r>
        <w:tab/>
        <w:t>x</w:t>
      </w:r>
    </w:p>
    <w:p w14:paraId="3CE21164" w14:textId="77777777" w:rsidR="00F23B90" w:rsidRDefault="00F23B90" w:rsidP="008B6883">
      <w:pPr>
        <w:pStyle w:val="BodyText2"/>
      </w:pPr>
      <w:r>
        <w:t xml:space="preserve"> -3970000</w:t>
      </w:r>
      <w:r>
        <w:tab/>
      </w:r>
      <w:r>
        <w:tab/>
      </w:r>
      <w:r>
        <w:tab/>
        <w:t>to</w:t>
      </w:r>
      <w:r>
        <w:tab/>
        <w:t>-20764000</w:t>
      </w:r>
      <w:r>
        <w:tab/>
      </w:r>
      <w:r>
        <w:tab/>
      </w:r>
      <w:r>
        <w:tab/>
        <w:t>y</w:t>
      </w:r>
    </w:p>
    <w:p w14:paraId="47C20A0F" w14:textId="77777777" w:rsidR="00F23B90" w:rsidRDefault="00F23B90" w:rsidP="008B6883">
      <w:pPr>
        <w:pStyle w:val="BodyText2"/>
      </w:pPr>
      <w:r>
        <w:t>If I change the code so that minx cannot be &lt;-20037000 then it works</w:t>
      </w:r>
    </w:p>
    <w:p w14:paraId="7A08CE64" w14:textId="77777777" w:rsidR="00F23B90" w:rsidRDefault="00F23B90" w:rsidP="000E5536">
      <w:pPr>
        <w:pStyle w:val="BodyText"/>
      </w:pPr>
      <w:r>
        <w:lastRenderedPageBreak/>
        <w:t>I need some logic to stop this in the Species to Raster script. But how does it know that it is an inconsistent extent?</w:t>
      </w:r>
    </w:p>
    <w:p w14:paraId="3EE2D694" w14:textId="77777777" w:rsidR="00F23B90" w:rsidRDefault="00F23B90" w:rsidP="008B6883">
      <w:pPr>
        <w:pStyle w:val="BodyText2"/>
      </w:pPr>
      <w:r>
        <w:t>The ESRI raster has a different GCS than the feature class for some reason. It is using a GCS User Defined!</w:t>
      </w:r>
    </w:p>
    <w:p w14:paraId="1F4EB62C" w14:textId="77777777" w:rsidR="00F23B90" w:rsidRDefault="00F23B90" w:rsidP="000E5536">
      <w:pPr>
        <w:pStyle w:val="BodyText"/>
      </w:pPr>
      <w:r>
        <w:t>Failed on 10118 0 on the create raster step - this ran before. Maybe i should write it to a shapefile and not to in_memory</w:t>
      </w:r>
    </w:p>
    <w:p w14:paraId="29AF77A0" w14:textId="77777777" w:rsidR="00F23B90" w:rsidRDefault="00F23B90" w:rsidP="008B6883">
      <w:pPr>
        <w:pStyle w:val="BodyText2"/>
      </w:pPr>
      <w:r>
        <w:t>Changed the script and it is fine now. Got past 10118</w:t>
      </w:r>
    </w:p>
    <w:p w14:paraId="4B8CED19" w14:textId="77777777" w:rsidR="00F23B90" w:rsidRDefault="00F23B90" w:rsidP="000E5536">
      <w:pPr>
        <w:pStyle w:val="BodyText"/>
      </w:pPr>
      <w:r>
        <w:t>**</w:t>
      </w:r>
    </w:p>
    <w:p w14:paraId="7870A5DB" w14:textId="77777777" w:rsidR="00F23B90" w:rsidRDefault="00F23B90" w:rsidP="000E5536">
      <w:pPr>
        <w:pStyle w:val="BodyText"/>
      </w:pPr>
      <w:r>
        <w:t>minx:-20037000 maxx:20038000 miny:-20764000 maxy:-3970000</w:t>
      </w:r>
    </w:p>
    <w:p w14:paraId="1497B13B" w14:textId="77777777" w:rsidR="00F23B90" w:rsidRDefault="00F23B90" w:rsidP="000E5536">
      <w:pPr>
        <w:pStyle w:val="BodyText"/>
      </w:pPr>
      <w:r>
        <w:t>Completed script SpeciesToRaster...</w:t>
      </w:r>
    </w:p>
    <w:p w14:paraId="1A76E2DA" w14:textId="77777777" w:rsidR="00F23B90" w:rsidRDefault="00F23B90" w:rsidP="000E5536">
      <w:pPr>
        <w:pStyle w:val="BodyText"/>
      </w:pPr>
      <w:r>
        <w:t>Succeeded at Thu Aug 11 14:52:43 2011 (Elapsed Time: 44.00 seconds)</w:t>
      </w:r>
    </w:p>
    <w:p w14:paraId="5DE9846F" w14:textId="77777777" w:rsidR="00F23B90" w:rsidRDefault="00F23B90" w:rsidP="000E5536">
      <w:pPr>
        <w:pStyle w:val="BodyText"/>
      </w:pPr>
      <w:r>
        <w:t>Executing (Species Raster to File): SpeciesRasterToFile "E:\cottaan\My Documents\SpeciesRasterData\ID10340" "E:\cottaan\My Documents\SpeciesGridData\ID10340.npy"</w:t>
      </w:r>
    </w:p>
    <w:p w14:paraId="628A7BDA" w14:textId="77777777" w:rsidR="00F23B90" w:rsidRDefault="00F23B90" w:rsidP="000E5536">
      <w:pPr>
        <w:pStyle w:val="BodyText"/>
      </w:pPr>
      <w:r>
        <w:t>Start Time: Thu Aug 11 14:52:43 2011</w:t>
      </w:r>
    </w:p>
    <w:p w14:paraId="75BE38C0" w14:textId="77777777" w:rsidR="00F23B90" w:rsidRDefault="00F23B90" w:rsidP="000E5536">
      <w:pPr>
        <w:pStyle w:val="BodyText"/>
      </w:pPr>
      <w:r>
        <w:t>Running script SpeciesRasterToFile...</w:t>
      </w:r>
    </w:p>
    <w:p w14:paraId="1D9426CC" w14:textId="77777777" w:rsidR="00F23B90" w:rsidRDefault="00F23B90" w:rsidP="000E5536">
      <w:pPr>
        <w:pStyle w:val="BodyText"/>
      </w:pPr>
      <w:r>
        <w:t xml:space="preserve">&lt;type 'exceptions.MemoryError'&gt;: </w:t>
      </w:r>
    </w:p>
    <w:p w14:paraId="57A11C20" w14:textId="77777777" w:rsidR="00F23B90" w:rsidRDefault="00F23B90" w:rsidP="000E5536">
      <w:pPr>
        <w:pStyle w:val="BodyText"/>
      </w:pPr>
      <w:r>
        <w:t>Failed to execute (Species Raster to File).</w:t>
      </w:r>
    </w:p>
    <w:p w14:paraId="5AC0E46B" w14:textId="77777777" w:rsidR="00F23B90" w:rsidRDefault="00F23B90" w:rsidP="000E5536">
      <w:pPr>
        <w:pStyle w:val="BodyText"/>
      </w:pPr>
      <w:r>
        <w:t>Failed at Thu Aug 11 14:53:05 2011 (Elapsed Time: 22.00 seconds)</w:t>
      </w:r>
    </w:p>
    <w:p w14:paraId="3507D32F" w14:textId="77777777" w:rsidR="00F23B90" w:rsidRDefault="00F23B90" w:rsidP="000E5536">
      <w:pPr>
        <w:pStyle w:val="BodyText"/>
      </w:pPr>
      <w:r>
        <w:t>This looks like an Inconsistent Extent Issue!</w:t>
      </w:r>
    </w:p>
    <w:p w14:paraId="083D84A6" w14:textId="77777777" w:rsidR="00F23B90" w:rsidRDefault="00F23B90" w:rsidP="000E5536">
      <w:pPr>
        <w:pStyle w:val="BodyText"/>
      </w:pPr>
      <w:r>
        <w:t>Bother - when I added the raster into ArcMap there was no error saying inconsistent extent!</w:t>
      </w:r>
    </w:p>
    <w:p w14:paraId="3B168E3A"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6B5B0A34" w14:textId="77777777" w:rsidR="00F23B90" w:rsidRDefault="00F23B90" w:rsidP="000E5536">
      <w:pPr>
        <w:pStyle w:val="BodyText"/>
      </w:pPr>
      <w:r>
        <w:t>The reason it didnt with the ArcMap raster is because it was slightly smaller it didnt run out of memory.</w:t>
      </w:r>
    </w:p>
    <w:p w14:paraId="1EA36381" w14:textId="77777777" w:rsidR="00F23B90" w:rsidRDefault="00F23B90" w:rsidP="000E5536">
      <w:pPr>
        <w:pStyle w:val="BodyText"/>
      </w:pPr>
      <w:r>
        <w:t>There are 40075 cols x 16794 rows in the raster (673019550) - less then 10030! But more actual 1Km squares though!</w:t>
      </w:r>
    </w:p>
    <w:p w14:paraId="7D2D1404" w14:textId="77777777" w:rsidR="00F23B90" w:rsidRDefault="00F23B90" w:rsidP="000E5536">
      <w:pPr>
        <w:pStyle w:val="BodyText"/>
      </w:pPr>
      <w:r>
        <w:t>It is failing on this line:</w:t>
      </w:r>
    </w:p>
    <w:p w14:paraId="4565DA95" w14:textId="77777777" w:rsidR="00F23B90" w:rsidRDefault="00F23B90" w:rsidP="000E5536">
      <w:pPr>
        <w:pStyle w:val="BodyText"/>
      </w:pPr>
      <w:r>
        <w:t>indices=numpy.nonzero(myarr==1)</w:t>
      </w:r>
    </w:p>
    <w:p w14:paraId="6F7F6D27" w14:textId="77777777" w:rsidR="00F23B90" w:rsidRDefault="00F23B90" w:rsidP="000E5536">
      <w:pPr>
        <w:pStyle w:val="BodyText"/>
      </w:pPr>
      <w:r>
        <w:t>Tried in ArcMap Python console and get the same error: exceptions.MemoryError</w:t>
      </w:r>
    </w:p>
    <w:p w14:paraId="068B6802" w14:textId="77777777" w:rsidR="00F23B90" w:rsidRDefault="00F23B90" w:rsidP="000E5536">
      <w:pPr>
        <w:pStyle w:val="BodyText"/>
      </w:pPr>
      <w:r>
        <w:t>It is finding too many pixels - if I try</w:t>
      </w:r>
    </w:p>
    <w:p w14:paraId="2D21CB80" w14:textId="77777777" w:rsidR="00F23B90" w:rsidRDefault="00F23B90" w:rsidP="008B6883">
      <w:pPr>
        <w:pStyle w:val="BodyText2"/>
      </w:pPr>
      <w:r>
        <w:t>indices=numpy.nonzero(myarr==2) - it runs fine, no memory error</w:t>
      </w:r>
    </w:p>
    <w:p w14:paraId="0488BEE0" w14:textId="77777777" w:rsidR="00F23B90" w:rsidRDefault="00F23B90" w:rsidP="000E5536">
      <w:pPr>
        <w:pStyle w:val="BodyText"/>
      </w:pPr>
      <w:r>
        <w:t>Executing (Species Raster to File): SpeciesRasterToFile "E:\cottaan\My Documents\SpeciesRasterData\ID11140" "E:\cottaan\My Documents\SpeciesGridData\ID11140.npy"</w:t>
      </w:r>
    </w:p>
    <w:p w14:paraId="0D0F54E5" w14:textId="77777777" w:rsidR="00F23B90" w:rsidRDefault="00F23B90" w:rsidP="000E5536">
      <w:pPr>
        <w:pStyle w:val="BodyText"/>
      </w:pPr>
      <w:r>
        <w:t>Start Time: Thu Aug 11 17:04:06 2011</w:t>
      </w:r>
    </w:p>
    <w:p w14:paraId="20388D8A" w14:textId="77777777" w:rsidR="00F23B90" w:rsidRDefault="00F23B90" w:rsidP="000E5536">
      <w:pPr>
        <w:pStyle w:val="BodyText"/>
      </w:pPr>
      <w:r>
        <w:t>Running script SpeciesRasterToFile...</w:t>
      </w:r>
    </w:p>
    <w:p w14:paraId="349AB163" w14:textId="77777777" w:rsidR="00F23B90" w:rsidRDefault="00F23B90" w:rsidP="000E5536">
      <w:pPr>
        <w:pStyle w:val="BodyText"/>
      </w:pPr>
      <w:r>
        <w:t xml:space="preserve">&lt;type 'exceptions.MemoryError'&gt;: </w:t>
      </w:r>
    </w:p>
    <w:p w14:paraId="2D93FD08" w14:textId="77777777" w:rsidR="00F23B90" w:rsidRDefault="00F23B90" w:rsidP="000E5536">
      <w:pPr>
        <w:pStyle w:val="BodyText"/>
      </w:pPr>
      <w:r>
        <w:t>Failed to execute (Species Raster to File).</w:t>
      </w:r>
    </w:p>
    <w:p w14:paraId="215EDC1F" w14:textId="77777777" w:rsidR="00F23B90" w:rsidRDefault="00F23B90" w:rsidP="000E5536">
      <w:pPr>
        <w:pStyle w:val="BodyText"/>
      </w:pPr>
      <w:r>
        <w:t>Failed at Thu Aug 11 17:04:25 2011 (Elapsed Time: 19.00 seconds)</w:t>
      </w:r>
    </w:p>
    <w:p w14:paraId="4F2F5E4A" w14:textId="77777777" w:rsidR="00F23B90" w:rsidRDefault="00F23B90" w:rsidP="000E5536">
      <w:pPr>
        <w:pStyle w:val="BodyText"/>
      </w:pPr>
      <w:r>
        <w:t xml:space="preserve">Says inconsistent extent. Ignore. </w:t>
      </w:r>
    </w:p>
    <w:p w14:paraId="67410C3B" w14:textId="77777777" w:rsidR="00F23B90" w:rsidRDefault="00F23B90" w:rsidP="008B6883">
      <w:pPr>
        <w:pStyle w:val="BodyText2"/>
      </w:pPr>
      <w:r>
        <w:t>It fails on the line where it gets the coordinates. Added a function in to stop this.</w:t>
      </w:r>
    </w:p>
    <w:p w14:paraId="457F1AFC" w14:textId="77777777" w:rsidR="00F23B90" w:rsidRDefault="00F23B90" w:rsidP="000E5536">
      <w:pPr>
        <w:pStyle w:val="BodyText"/>
      </w:pPr>
      <w:r>
        <w:t>For all species:</w:t>
      </w:r>
    </w:p>
    <w:p w14:paraId="383B1070" w14:textId="77777777" w:rsidR="00F23B90" w:rsidRDefault="00F23B90" w:rsidP="000E5536">
      <w:pPr>
        <w:pStyle w:val="BodyText"/>
      </w:pPr>
      <w:r>
        <w:t>Executing (Species Raster to File): SpeciesRasterToFile "E:\cottaan\My Documents\SpeciesRasterData\</w:t>
      </w:r>
    </w:p>
    <w:p w14:paraId="4CF258D3" w14:textId="77777777" w:rsidR="00F23B90" w:rsidRDefault="00F23B90" w:rsidP="000E5536">
      <w:pPr>
        <w:pStyle w:val="BodyText"/>
      </w:pPr>
      <w:r>
        <w:t>ArcMap has encountered a serious application error!!!!! Dont know how far it got. There are 535 species npy files!!! Bum - less than 2 hours in!</w:t>
      </w:r>
    </w:p>
    <w:p w14:paraId="08468314" w14:textId="77777777" w:rsidR="00F23B90" w:rsidRDefault="00F23B90" w:rsidP="000E5536">
      <w:pPr>
        <w:pStyle w:val="BodyText"/>
      </w:pPr>
      <w:r>
        <w:t>Got up to producing the python file for ID13006 - when i add this in arcmap i get an inconsistent extent - trying it on its own - crashed ArcMap!</w:t>
      </w:r>
    </w:p>
    <w:p w14:paraId="141F4360" w14:textId="77777777" w:rsidR="00F23B90" w:rsidRDefault="00F23B90" w:rsidP="000E5536">
      <w:pPr>
        <w:pStyle w:val="BodyText"/>
      </w:pPr>
      <w:r>
        <w:t>I'm not sure it has produced the raster correctly as there are 14 files in the raster folder - there are only 8 files normally</w:t>
      </w:r>
    </w:p>
    <w:p w14:paraId="0E687AB1" w14:textId="77777777" w:rsidR="00F23B90" w:rsidRDefault="00F23B90" w:rsidP="000E5536">
      <w:pPr>
        <w:pStyle w:val="BodyText"/>
      </w:pPr>
      <w:r>
        <w:t>Trying to resolve how to convert 13006 into a npy file:</w:t>
      </w:r>
    </w:p>
    <w:p w14:paraId="59379059" w14:textId="77777777" w:rsidR="00F23B90" w:rsidRDefault="00F23B90" w:rsidP="000E5536">
      <w:pPr>
        <w:pStyle w:val="BodyText"/>
      </w:pPr>
      <w:r>
        <w:t>1. Raster as FileGDB - failed</w:t>
      </w:r>
    </w:p>
    <w:p w14:paraId="43A97B13" w14:textId="77777777" w:rsidR="00F23B90" w:rsidRDefault="00F23B90" w:rsidP="000E5536">
      <w:pPr>
        <w:pStyle w:val="BodyText"/>
      </w:pPr>
      <w:r>
        <w:t>2. Used PolygonToRaster instead of SpeciesToRaster - no inconsistent extent error - but still crashed! Spikes memory, but doesnt seem to go up to 100%</w:t>
      </w:r>
    </w:p>
    <w:p w14:paraId="57E37273" w14:textId="77777777" w:rsidR="00F23B90" w:rsidRDefault="00F23B90" w:rsidP="000E5536">
      <w:pPr>
        <w:pStyle w:val="BodyText"/>
      </w:pPr>
      <w:r>
        <w:t xml:space="preserve">My raster: </w:t>
      </w:r>
      <w:r>
        <w:tab/>
        <w:t>40076 cols x 29758 rows (1.11Gb)</w:t>
      </w:r>
    </w:p>
    <w:p w14:paraId="4BAA8ADB" w14:textId="77777777" w:rsidR="00F23B90" w:rsidRDefault="00F23B90" w:rsidP="000E5536">
      <w:pPr>
        <w:pStyle w:val="BodyText"/>
      </w:pPr>
      <w:r>
        <w:t>ESRI one:</w:t>
      </w:r>
      <w:r>
        <w:tab/>
        <w:t>40076 cols x 29757 rows</w:t>
      </w:r>
    </w:p>
    <w:p w14:paraId="689DCEAB"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090E7188" w14:textId="77777777" w:rsidR="00F23B90" w:rsidRDefault="00F23B90" w:rsidP="000E5536">
      <w:pPr>
        <w:pStyle w:val="BodyText"/>
      </w:pPr>
      <w:r>
        <w:t>It is crashing on the following line:</w:t>
      </w:r>
    </w:p>
    <w:p w14:paraId="0A26281B" w14:textId="77777777" w:rsidR="00F23B90" w:rsidRDefault="00F23B90" w:rsidP="000E5536">
      <w:pPr>
        <w:pStyle w:val="BodyText"/>
      </w:pPr>
      <w:r>
        <w:t>myarr=arcpy.RasterToNumPyArray(speciesRasterLayer,"","","",0)</w:t>
      </w:r>
    </w:p>
    <w:p w14:paraId="74DD4209" w14:textId="77777777" w:rsidR="00F23B90" w:rsidRDefault="00F23B90" w:rsidP="000E5536">
      <w:pPr>
        <w:pStyle w:val="BodyText"/>
      </w:pPr>
      <w:r>
        <w:t>Will try to add a try to this line - still crashes ArcMap</w:t>
      </w:r>
    </w:p>
    <w:p w14:paraId="673B563E" w14:textId="77777777" w:rsidR="00F23B90" w:rsidRDefault="00F23B90" w:rsidP="000E5536">
      <w:pPr>
        <w:pStyle w:val="BodyText"/>
      </w:pPr>
      <w:r>
        <w:t>Adding in some logic to not attempt big rasters. The biggest rasters are:</w:t>
      </w:r>
    </w:p>
    <w:p w14:paraId="6A6875D7" w14:textId="77777777" w:rsidR="00F23B90" w:rsidRDefault="00F23B90" w:rsidP="000E5536">
      <w:pPr>
        <w:pStyle w:val="BodyText"/>
      </w:pPr>
      <w:r>
        <w:t>raster</w:t>
      </w:r>
      <w:r>
        <w:tab/>
        <w:t>rows</w:t>
      </w:r>
      <w:r>
        <w:tab/>
        <w:t>cols</w:t>
      </w:r>
      <w:r>
        <w:tab/>
      </w:r>
    </w:p>
    <w:p w14:paraId="447DB9D5" w14:textId="77777777" w:rsidR="00F23B90" w:rsidRDefault="00F23B90" w:rsidP="000E5536">
      <w:pPr>
        <w:pStyle w:val="BodyText"/>
      </w:pPr>
      <w:r>
        <w:t>id13006</w:t>
      </w:r>
      <w:r>
        <w:tab/>
        <w:t>29758</w:t>
      </w:r>
      <w:r>
        <w:tab/>
        <w:t>40076</w:t>
      </w:r>
      <w:r>
        <w:tab/>
        <w:t xml:space="preserve"> 1,192,581,608</w:t>
      </w:r>
    </w:p>
    <w:p w14:paraId="264EFC78" w14:textId="77777777" w:rsidR="00F23B90" w:rsidRDefault="00F23B90" w:rsidP="000E5536">
      <w:pPr>
        <w:pStyle w:val="BodyText"/>
      </w:pPr>
      <w:r>
        <w:lastRenderedPageBreak/>
        <w:t>id11200</w:t>
      </w:r>
      <w:r>
        <w:tab/>
        <w:t>23883</w:t>
      </w:r>
      <w:r>
        <w:tab/>
        <w:t>40076</w:t>
      </w:r>
      <w:r>
        <w:tab/>
        <w:t xml:space="preserve">   957,135,108</w:t>
      </w:r>
    </w:p>
    <w:p w14:paraId="3F384423" w14:textId="77777777" w:rsidR="00F23B90" w:rsidRDefault="00F23B90" w:rsidP="008B6883">
      <w:pPr>
        <w:pStyle w:val="BodyText2"/>
      </w:pPr>
      <w:r>
        <w:t>id10030</w:t>
      </w:r>
      <w:r>
        <w:tab/>
        <w:t>17720</w:t>
      </w:r>
      <w:r>
        <w:tab/>
        <w:t>38783</w:t>
      </w:r>
      <w:r>
        <w:tab/>
        <w:t xml:space="preserve">   687,234,760</w:t>
      </w:r>
    </w:p>
    <w:p w14:paraId="6C9AC38F"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084D44C8" w14:textId="77777777" w:rsidR="00F23B90" w:rsidRDefault="00F23B90" w:rsidP="000E5536">
      <w:pPr>
        <w:pStyle w:val="BodyText"/>
      </w:pPr>
      <w:r>
        <w:t>The GRID size says 4.44Gb uncompressed size.</w:t>
      </w:r>
    </w:p>
    <w:p w14:paraId="17545BA4" w14:textId="77777777" w:rsidR="00F23B90" w:rsidRDefault="00F23B90" w:rsidP="008B6883">
      <w:pPr>
        <w:pStyle w:val="BodyText2"/>
      </w:pPr>
      <w:r>
        <w:t>But this cant be the case as I ran it as a coverage!</w:t>
      </w:r>
    </w:p>
    <w:p w14:paraId="1A4C51C9" w14:textId="77777777" w:rsidR="00F23B90" w:rsidRDefault="00F23B90" w:rsidP="000E5536">
      <w:pPr>
        <w:pStyle w:val="BodyText"/>
      </w:pPr>
      <w:r>
        <w:t>Option 6: Outputting to other formats</w:t>
      </w:r>
    </w:p>
    <w:p w14:paraId="7CEA5020" w14:textId="77777777" w:rsidR="00F23B90" w:rsidRDefault="00F23B90" w:rsidP="000E5536">
      <w:pPr>
        <w:pStyle w:val="BodyText"/>
      </w:pPr>
      <w:r>
        <w:t>RasterToASCII_Conversion takes 1 sec for 17975</w:t>
      </w:r>
    </w:p>
    <w:p w14:paraId="4410E019" w14:textId="77777777" w:rsidR="00F23B90" w:rsidRDefault="00F23B90" w:rsidP="008B6883">
      <w:pPr>
        <w:pStyle w:val="BodyText2"/>
      </w:pPr>
      <w:r>
        <w:t>RasterToASCII_Conversion takes 1m25s sec for 13972 - and the resulting file is 1.2Gb!!!!</w:t>
      </w:r>
    </w:p>
    <w:p w14:paraId="5671FE51" w14:textId="77777777" w:rsidR="00F23B90" w:rsidRDefault="00F23B90" w:rsidP="000E5536">
      <w:pPr>
        <w:pStyle w:val="BodyText"/>
      </w:pPr>
      <w:r>
        <w:t xml:space="preserve">RasterToNetCDF 17975 </w:t>
      </w:r>
      <w:r>
        <w:tab/>
        <w:t>2s</w:t>
      </w:r>
      <w:r>
        <w:tab/>
      </w:r>
      <w:r>
        <w:tab/>
        <w:t>1Mb</w:t>
      </w:r>
    </w:p>
    <w:p w14:paraId="6E363E18" w14:textId="77777777" w:rsidR="00F23B90" w:rsidRDefault="00F23B90" w:rsidP="008B6883">
      <w:pPr>
        <w:pStyle w:val="BodyText2"/>
      </w:pPr>
      <w:r>
        <w:t>RasterToNetCDF 13972</w:t>
      </w:r>
      <w:r>
        <w:tab/>
        <w:t>1m54s</w:t>
      </w:r>
      <w:r>
        <w:tab/>
        <w:t>285Mb</w:t>
      </w:r>
    </w:p>
    <w:p w14:paraId="31F9024D" w14:textId="77777777" w:rsidR="00F23B90" w:rsidRDefault="00F23B90" w:rsidP="000E5536">
      <w:pPr>
        <w:pStyle w:val="BodyText"/>
      </w:pPr>
      <w:r>
        <w:t>arcpy.RasterToFloat_conversion("ID17975")</w:t>
      </w:r>
      <w:r>
        <w:tab/>
      </w:r>
      <w:r>
        <w:tab/>
        <w:t>1s</w:t>
      </w:r>
      <w:r>
        <w:tab/>
      </w:r>
      <w:r>
        <w:tab/>
        <w:t>4.6Mb</w:t>
      </w:r>
    </w:p>
    <w:p w14:paraId="38DA06E2" w14:textId="77777777" w:rsidR="00F23B90" w:rsidRDefault="00F23B90" w:rsidP="008B6883">
      <w:pPr>
        <w:pStyle w:val="BodyText2"/>
      </w:pPr>
      <w:r>
        <w:t>arcpy.RasterToFloat_conversion("ID13972")</w:t>
      </w:r>
      <w:r>
        <w:tab/>
      </w:r>
      <w:r>
        <w:tab/>
        <w:t>17s</w:t>
      </w:r>
      <w:r>
        <w:tab/>
      </w:r>
      <w:r>
        <w:tab/>
        <w:t>1.1Gb</w:t>
      </w:r>
    </w:p>
    <w:p w14:paraId="1F46EDCF" w14:textId="77777777" w:rsidR="00F23B90" w:rsidRDefault="00F23B90" w:rsidP="000E5536">
      <w:pPr>
        <w:pStyle w:val="BodyText"/>
      </w:pPr>
      <w:r>
        <w:t>Python:</w:t>
      </w:r>
      <w:r>
        <w:tab/>
        <w:t>RasterToNumPyArray</w:t>
      </w:r>
      <w:r>
        <w:tab/>
      </w:r>
      <w:r>
        <w:tab/>
        <w:t>ID17975</w:t>
      </w:r>
      <w:r>
        <w:tab/>
      </w:r>
      <w:r>
        <w:tab/>
      </w:r>
      <w:r>
        <w:tab/>
      </w:r>
      <w:r>
        <w:tab/>
        <w:t>1s</w:t>
      </w:r>
      <w:r>
        <w:tab/>
      </w:r>
    </w:p>
    <w:p w14:paraId="7F1DF2A4" w14:textId="77777777" w:rsidR="00F23B90" w:rsidRDefault="00F23B90" w:rsidP="000E5536">
      <w:pPr>
        <w:pStyle w:val="BodyText"/>
      </w:pPr>
      <w:r>
        <w:t>Python:</w:t>
      </w:r>
      <w:r>
        <w:tab/>
        <w:t>RasterToNumPyArray</w:t>
      </w:r>
      <w:r>
        <w:tab/>
      </w:r>
      <w:r>
        <w:tab/>
        <w:t>ID13972</w:t>
      </w:r>
      <w:r>
        <w:tab/>
      </w:r>
      <w:r>
        <w:tab/>
      </w:r>
      <w:r>
        <w:tab/>
      </w:r>
      <w:r>
        <w:tab/>
        <w:t>3s</w:t>
      </w:r>
    </w:p>
    <w:p w14:paraId="3AF2729E"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0223E6C0" w14:textId="77777777" w:rsidR="00F23B90" w:rsidRDefault="00F23B90" w:rsidP="000E5536">
      <w:pPr>
        <w:pStyle w:val="BodyText"/>
      </w:pPr>
      <w:r>
        <w:t>numpy.savetxt(r'E:\cottaan\My Documents\ArcGIS\test.txt', myarr)- took ages</w:t>
      </w:r>
      <w:r>
        <w:tab/>
        <w:t>- 7.1Gb</w:t>
      </w:r>
      <w:r>
        <w:tab/>
        <w:t>- this is what it looks like:</w:t>
      </w:r>
    </w:p>
    <w:p w14:paraId="365814F0" w14:textId="77777777" w:rsidR="00F23B90" w:rsidRDefault="00F23B90" w:rsidP="008B6883">
      <w:pPr>
        <w:pStyle w:val="BodyText2"/>
      </w:pPr>
      <w:r>
        <w:t>2.550000000000000000e+02 2.550000000000000000e+02 2.550000000000000000e+02 - no wonder its big!</w:t>
      </w:r>
    </w:p>
    <w:p w14:paraId="6C281613" w14:textId="77777777" w:rsidR="00F23B90" w:rsidRDefault="00F23B90" w:rsidP="008B6883">
      <w:pPr>
        <w:pStyle w:val="BodyText2"/>
      </w:pPr>
      <w:r>
        <w:t>arcpy.RasterToPoint_conversion("ID13972")</w:t>
      </w:r>
      <w:r>
        <w:tab/>
      </w:r>
      <w:r>
        <w:tab/>
        <w:t>&gt;1min for 10% - cancelled</w:t>
      </w:r>
    </w:p>
    <w:p w14:paraId="58E3D468" w14:textId="77777777" w:rsidR="00F23B90" w:rsidRDefault="00F23B90" w:rsidP="000E5536">
      <w:pPr>
        <w:pStyle w:val="BodyText"/>
      </w:pPr>
      <w:r>
        <w:t>My tool no longer works after installing the latest version of numpy!!! I've now got 1.6.1 and it says 'return array is not writable' with inplace updates</w:t>
      </w:r>
    </w:p>
    <w:p w14:paraId="37587D36"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58C85BE1" w14:textId="77777777" w:rsidR="00F23B90" w:rsidRDefault="00F23B90" w:rsidP="000E5536">
      <w:pPr>
        <w:pStyle w:val="BodyText"/>
      </w:pPr>
      <w:r>
        <w:t>Went back to numpy version 1.3.0 and still get the same error</w:t>
      </w:r>
    </w:p>
    <w:p w14:paraId="1979A9B9" w14:textId="77777777" w:rsidR="00F23B90" w:rsidRDefault="00F23B90" w:rsidP="008B6883">
      <w:pPr>
        <w:pStyle w:val="BodyText2"/>
      </w:pPr>
      <w:r>
        <w:t>data[0].flags.writeable i  False</w:t>
      </w:r>
    </w:p>
    <w:p w14:paraId="6B70CFA8" w14:textId="77777777" w:rsidR="00F23B90" w:rsidRDefault="00F23B90" w:rsidP="000E5536">
      <w:pPr>
        <w:pStyle w:val="BodyText"/>
      </w:pPr>
      <w:r>
        <w:t>This is baffling how it used to work but now it doesnt!</w:t>
      </w:r>
    </w:p>
    <w:p w14:paraId="61DB5BBC" w14:textId="77777777" w:rsidR="00F23B90" w:rsidRDefault="00F23B90" w:rsidP="000E5536">
      <w:pPr>
        <w:pStyle w:val="BodyText"/>
      </w:pPr>
      <w:r>
        <w:t>The Orang utan raster has 913x866 cells now and not 1117x1060</w:t>
      </w:r>
    </w:p>
    <w:p w14:paraId="375B374E"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4165766A" w14:textId="77777777" w:rsidR="00F23B90" w:rsidRDefault="00F23B90" w:rsidP="000E5536">
      <w:pPr>
        <w:pStyle w:val="BodyText"/>
      </w:pPr>
      <w:r>
        <w:t>Christian reinstalled ArcGIS on 8/9/11 - seeing if it works</w:t>
      </w:r>
    </w:p>
    <w:p w14:paraId="6C7C9A7F" w14:textId="77777777" w:rsidR="00F23B90" w:rsidRDefault="00F23B90" w:rsidP="000E5536">
      <w:pPr>
        <w:pStyle w:val="BodyText"/>
      </w:pPr>
      <w:r>
        <w:t>'C:\Python26\ArcGIS10.0\Lib\site-packages\numpy' folder looks better</w:t>
      </w:r>
    </w:p>
    <w:p w14:paraId="033FD9C0" w14:textId="77777777" w:rsidR="00F23B90" w:rsidRDefault="00F23B90" w:rsidP="000E5536">
      <w:pPr>
        <w:pStyle w:val="BodyText"/>
      </w:pPr>
      <w:r>
        <w:t>import numpy works AND MY PYTHON SCRIPTS WORK NOW!</w:t>
      </w:r>
    </w:p>
    <w:p w14:paraId="43914589" w14:textId="77777777" w:rsidR="00F23B90" w:rsidRDefault="00F23B90" w:rsidP="000E5536">
      <w:pPr>
        <w:pStyle w:val="BodyText"/>
      </w:pPr>
      <w:r>
        <w:t>So the issue was - when I upgraded to NumPy version 1.6.1 there were some changes in the ndarray class that mean arrays are not writeable!!</w:t>
      </w:r>
    </w:p>
    <w:p w14:paraId="372567BF" w14:textId="77777777" w:rsidR="00F23B90" w:rsidRDefault="00F23B90" w:rsidP="008B6883">
      <w:pPr>
        <w:pStyle w:val="BodyText2"/>
      </w:pPr>
      <w:r>
        <w:t>But I upgraded to Numpy 1.5.1 on the IUCN machine and the array stuff is working fine! 6/10/11</w:t>
      </w:r>
    </w:p>
    <w:p w14:paraId="3109E61A" w14:textId="77777777" w:rsidR="00F23B90" w:rsidRDefault="00F23B90" w:rsidP="000E5536">
      <w:pPr>
        <w:pStyle w:val="BodyText"/>
      </w:pPr>
      <w:r>
        <w:t>TRY 1: Mammalia</w:t>
      </w:r>
    </w:p>
    <w:p w14:paraId="63CD3382" w14:textId="77777777" w:rsidR="00F23B90" w:rsidRDefault="00F23B90" w:rsidP="000E5536">
      <w:pPr>
        <w:pStyle w:val="BodyText"/>
      </w:pPr>
      <w:r>
        <w:t>Creating the species data for Mammalia - there are about 5000 species and at 192/hour that will only take 24 hours! There is a whale in there! REMOVE!!!</w:t>
      </w:r>
    </w:p>
    <w:p w14:paraId="523DE7AE" w14:textId="77777777" w:rsidR="00F23B90" w:rsidRDefault="00F23B90" w:rsidP="000E5536">
      <w:pPr>
        <w:pStyle w:val="BodyText"/>
      </w:pPr>
      <w:r>
        <w:t xml:space="preserve">It fell over on 13132 at the SpeciesRasterToTMS - which is tiny </w:t>
      </w:r>
      <w:hyperlink r:id="rId181" w:history="1">
        <w:r w:rsidRPr="0077669C">
          <w:rPr>
            <w:rStyle w:val="Hyperlink"/>
          </w:rPr>
          <w:t>http://79.125.16.106/IUCN/mapper/index.html?ID_NO=13132</w:t>
        </w:r>
      </w:hyperlink>
    </w:p>
    <w:p w14:paraId="2BEDD5CE" w14:textId="77777777" w:rsidR="00F23B90" w:rsidRDefault="00F23B90" w:rsidP="000E5536">
      <w:pPr>
        <w:pStyle w:val="BodyText"/>
      </w:pPr>
      <w:r>
        <w:t>The output raster has the following properties:</w:t>
      </w:r>
    </w:p>
    <w:p w14:paraId="5E300046" w14:textId="77777777" w:rsidR="00F23B90" w:rsidRDefault="00F23B90" w:rsidP="000E5536">
      <w:pPr>
        <w:pStyle w:val="BodyText"/>
      </w:pPr>
      <w:r>
        <w:t>Left:</w:t>
      </w:r>
      <w:r>
        <w:tab/>
      </w:r>
      <w:r>
        <w:tab/>
        <w:t>16015697.656249</w:t>
      </w:r>
    </w:p>
    <w:p w14:paraId="72875F5C" w14:textId="77777777" w:rsidR="00F23B90" w:rsidRDefault="00F23B90" w:rsidP="000E5536">
      <w:pPr>
        <w:pStyle w:val="BodyText"/>
      </w:pPr>
      <w:r>
        <w:t>Right:</w:t>
      </w:r>
      <w:r>
        <w:tab/>
      </w:r>
      <w:r>
        <w:tab/>
        <w:t>16015697.656249</w:t>
      </w:r>
    </w:p>
    <w:p w14:paraId="4E6235C5" w14:textId="77777777" w:rsidR="00F23B90" w:rsidRDefault="00F23B90" w:rsidP="000E5536">
      <w:pPr>
        <w:pStyle w:val="BodyText"/>
      </w:pPr>
      <w:r>
        <w:t>Top:</w:t>
      </w:r>
      <w:r>
        <w:tab/>
      </w:r>
      <w:r>
        <w:tab/>
        <w:t>-1020587.19801474</w:t>
      </w:r>
    </w:p>
    <w:p w14:paraId="28B5AF65" w14:textId="77777777" w:rsidR="00F23B90" w:rsidRDefault="00F23B90" w:rsidP="000E5536">
      <w:pPr>
        <w:pStyle w:val="BodyText"/>
      </w:pPr>
      <w:r>
        <w:t>Bottom:</w:t>
      </w:r>
      <w:r>
        <w:tab/>
      </w:r>
      <w:r>
        <w:tab/>
        <w:t>-1020587.19801474</w:t>
      </w:r>
    </w:p>
    <w:p w14:paraId="5D166D96" w14:textId="77777777" w:rsidR="00F23B90" w:rsidRDefault="00F23B90" w:rsidP="000E5536">
      <w:pPr>
        <w:pStyle w:val="BodyText"/>
      </w:pPr>
      <w:r>
        <w:t>Rows:</w:t>
      </w:r>
      <w:r>
        <w:tab/>
      </w:r>
      <w:r>
        <w:tab/>
        <w:t>2</w:t>
      </w:r>
    </w:p>
    <w:p w14:paraId="407700AA" w14:textId="77777777" w:rsidR="00F23B90" w:rsidRDefault="00F23B90" w:rsidP="000E5536">
      <w:pPr>
        <w:pStyle w:val="BodyText"/>
      </w:pPr>
      <w:r>
        <w:t>Cols:</w:t>
      </w:r>
      <w:r>
        <w:tab/>
      </w:r>
      <w:r>
        <w:tab/>
        <w:t>2</w:t>
      </w:r>
    </w:p>
    <w:p w14:paraId="30614630" w14:textId="77777777" w:rsidR="00F23B90" w:rsidRDefault="00F23B90" w:rsidP="008B6883">
      <w:pPr>
        <w:pStyle w:val="BodyText2"/>
      </w:pPr>
      <w:r>
        <w:t>Cell size:</w:t>
      </w:r>
      <w:r>
        <w:tab/>
        <w:t>0,0</w:t>
      </w:r>
    </w:p>
    <w:p w14:paraId="1ECE5D68" w14:textId="77777777" w:rsidR="00F23B90" w:rsidRDefault="00F23B90" w:rsidP="000E5536">
      <w:pPr>
        <w:pStyle w:val="BodyText"/>
      </w:pPr>
      <w:r>
        <w:t>Executing: PolygonToRaster ID13132 OBJECTID "E:\cottaan\My Documents\ArcGIS\Default.gdb\ID13132_PolygonToRaster" CELL_CENTER NONE 0.062</w:t>
      </w:r>
    </w:p>
    <w:p w14:paraId="6DE21A92" w14:textId="77777777" w:rsidR="00F23B90" w:rsidRDefault="00F23B90" w:rsidP="000E5536">
      <w:pPr>
        <w:pStyle w:val="BodyText"/>
      </w:pPr>
      <w:r>
        <w:t>Start Time: Thu Sep 15 10:13:10 2011</w:t>
      </w:r>
    </w:p>
    <w:p w14:paraId="1622514C" w14:textId="77777777" w:rsidR="00F23B90" w:rsidRDefault="00F23B90" w:rsidP="000E5536">
      <w:pPr>
        <w:pStyle w:val="BodyText"/>
      </w:pPr>
      <w:r>
        <w:t>Succeeded at Thu Sep 15 10:13:14 2011 (Elapsed Time: 4.00 seconds)</w:t>
      </w:r>
    </w:p>
    <w:p w14:paraId="3D9586A2" w14:textId="77777777" w:rsidR="00F23B90" w:rsidRDefault="00F23B90" w:rsidP="008B6883">
      <w:pPr>
        <w:pStyle w:val="BodyText2"/>
      </w:pPr>
      <w:r>
        <w:lastRenderedPageBreak/>
        <w:t>WORKED!</w:t>
      </w:r>
    </w:p>
    <w:p w14:paraId="2C5ACD45" w14:textId="77777777" w:rsidR="00F23B90" w:rsidRDefault="00F23B90" w:rsidP="000E5536">
      <w:pPr>
        <w:pStyle w:val="BodyText"/>
      </w:pPr>
      <w:r>
        <w:t>Executing: PolygonToRaster ID13132 OBJECTID "E:\cottaan\My Documents\ArcGIS\Default.gdb\ID13132_PolygonToRaster" MAXIMUM_AREA Priority 0.062</w:t>
      </w:r>
    </w:p>
    <w:p w14:paraId="3281906E" w14:textId="77777777" w:rsidR="00F23B90" w:rsidRDefault="00F23B90" w:rsidP="000E5536">
      <w:pPr>
        <w:pStyle w:val="BodyText"/>
      </w:pPr>
      <w:r>
        <w:t>Start Time: Thu Sep 15 10:14:19 2011</w:t>
      </w:r>
    </w:p>
    <w:p w14:paraId="2F8EA6ED" w14:textId="77777777" w:rsidR="00F23B90" w:rsidRDefault="00F23B90" w:rsidP="000E5536">
      <w:pPr>
        <w:pStyle w:val="BodyText"/>
      </w:pPr>
      <w:r>
        <w:t>Succeeded at Thu Sep 15 10:14:24 2011 (Elapsed Time: 5.00 seconds)</w:t>
      </w:r>
    </w:p>
    <w:p w14:paraId="0EA69935" w14:textId="77777777" w:rsidR="00F23B90" w:rsidRDefault="00F23B90" w:rsidP="008B6883">
      <w:pPr>
        <w:pStyle w:val="BodyText2"/>
      </w:pPr>
      <w:r>
        <w:t>WORKED!</w:t>
      </w:r>
    </w:p>
    <w:p w14:paraId="28504831" w14:textId="77777777" w:rsidR="00F23B90" w:rsidRDefault="00F23B90" w:rsidP="000E5536">
      <w:pPr>
        <w:pStyle w:val="BodyText"/>
      </w:pPr>
      <w:r>
        <w:t>Executing: PolygonToRaster ID13132 OBJECTID "E:\cottaan\My Documents\ArcGIS\Default.gdb\ID13132_PolygonToRaster" MAXIMUM_AREA Priority 1000</w:t>
      </w:r>
    </w:p>
    <w:p w14:paraId="2AEE53A6" w14:textId="77777777" w:rsidR="00F23B90" w:rsidRDefault="00F23B90" w:rsidP="000E5536">
      <w:pPr>
        <w:pStyle w:val="BodyText"/>
      </w:pPr>
      <w:r>
        <w:t>Start Time: Thu Sep 15 10:15:15 2011</w:t>
      </w:r>
    </w:p>
    <w:p w14:paraId="140BC499" w14:textId="77777777" w:rsidR="00F23B90" w:rsidRDefault="00F23B90" w:rsidP="000E5536">
      <w:pPr>
        <w:pStyle w:val="BodyText"/>
      </w:pPr>
      <w:r>
        <w:t>Succeeded at Thu Sep 15 10:15:20 2011 (Elapsed Time: 5.00 seconds)</w:t>
      </w:r>
    </w:p>
    <w:p w14:paraId="2281EB63" w14:textId="77777777" w:rsidR="00F23B90" w:rsidRDefault="00F23B90" w:rsidP="008B6883">
      <w:pPr>
        <w:pStyle w:val="BodyText2"/>
      </w:pPr>
      <w:r>
        <w:t>BUT CELL SIZE OF 0,0!</w:t>
      </w:r>
    </w:p>
    <w:p w14:paraId="6D300B94" w14:textId="77777777" w:rsidR="00F23B90" w:rsidRDefault="00F23B90" w:rsidP="000E5536">
      <w:pPr>
        <w:pStyle w:val="BodyText"/>
      </w:pPr>
      <w:r>
        <w:t>Executing: PolygonToRaster ID13132 OBJECTID "E:\cottaan\My Documents\ArcGIS\Default.gdb\ID13132_PolygonToRaster" MAXIMUM_AREA Priority 100</w:t>
      </w:r>
    </w:p>
    <w:p w14:paraId="67392C11" w14:textId="77777777" w:rsidR="00F23B90" w:rsidRDefault="00F23B90" w:rsidP="000E5536">
      <w:pPr>
        <w:pStyle w:val="BodyText"/>
      </w:pPr>
      <w:r>
        <w:t>Start Time: Thu Sep 15 10:16:36 2011</w:t>
      </w:r>
    </w:p>
    <w:p w14:paraId="175C7965" w14:textId="77777777" w:rsidR="00F23B90" w:rsidRDefault="00F23B90" w:rsidP="000E5536">
      <w:pPr>
        <w:pStyle w:val="BodyText"/>
      </w:pPr>
      <w:r>
        <w:t>Succeeded at Thu Sep 15 10:16:41 2011 (Elapsed Time: 5.00 seconds)</w:t>
      </w:r>
    </w:p>
    <w:p w14:paraId="51A9DCC6" w14:textId="77777777" w:rsidR="00F23B90" w:rsidRDefault="00F23B90" w:rsidP="008B6883">
      <w:pPr>
        <w:pStyle w:val="BodyText2"/>
      </w:pPr>
      <w:r>
        <w:t>BUT CELL SIZE OF 0,0!</w:t>
      </w:r>
    </w:p>
    <w:p w14:paraId="7C8783E6" w14:textId="77777777" w:rsidR="00F23B90" w:rsidRDefault="00F23B90" w:rsidP="000E5536">
      <w:pPr>
        <w:pStyle w:val="BodyText"/>
      </w:pPr>
      <w:r>
        <w:t>Executing: PolygonToRaster ID13132 OBJECTID "E:\cottaan\My Documents\ArcGIS\Default.gdb\ID13132_PolygonToRaster" MAXIMUM_AREA Priority 10</w:t>
      </w:r>
    </w:p>
    <w:p w14:paraId="75DC04F0" w14:textId="77777777" w:rsidR="00F23B90" w:rsidRDefault="00F23B90" w:rsidP="000E5536">
      <w:pPr>
        <w:pStyle w:val="BodyText"/>
      </w:pPr>
      <w:r>
        <w:t>Start Time: Thu Sep 15 10:17:33 2011</w:t>
      </w:r>
    </w:p>
    <w:p w14:paraId="14B66B18" w14:textId="77777777" w:rsidR="00F23B90" w:rsidRDefault="00F23B90" w:rsidP="000E5536">
      <w:pPr>
        <w:pStyle w:val="BodyText"/>
      </w:pPr>
      <w:r>
        <w:t>Succeeded at Thu Sep 15 10:17:38 2011 (Elapsed Time: 5.00 seconds)</w:t>
      </w:r>
    </w:p>
    <w:p w14:paraId="35372D98" w14:textId="77777777" w:rsidR="00F23B90" w:rsidRDefault="00F23B90" w:rsidP="008B6883">
      <w:pPr>
        <w:pStyle w:val="BodyText2"/>
      </w:pPr>
      <w:r>
        <w:t>RESULTED IN AN OUTPUT OF 2X2 CELLS WITH 10,0 CELL SIZE.</w:t>
      </w:r>
    </w:p>
    <w:p w14:paraId="20DCEAB3" w14:textId="77777777" w:rsidR="00F23B90" w:rsidRDefault="00F23B90" w:rsidP="000E5536">
      <w:pPr>
        <w:pStyle w:val="BodyText"/>
      </w:pPr>
      <w:r>
        <w:t>With a cell size of 16, this is larger than the diameter of the circle polygon and there are no cells shown at all.</w:t>
      </w:r>
    </w:p>
    <w:p w14:paraId="56249DA2" w14:textId="77777777" w:rsidR="00F23B90" w:rsidRDefault="00F23B90" w:rsidP="000E5536">
      <w:pPr>
        <w:pStyle w:val="BodyText"/>
      </w:pPr>
      <w:r>
        <w:t>Trying to create a new SnapGrid which only has 1x1 cells of the right dimensions:</w:t>
      </w:r>
    </w:p>
    <w:p w14:paraId="55C02A10"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481A9C53" w14:textId="77777777" w:rsidR="00F23B90" w:rsidRDefault="00F23B90" w:rsidP="000E5536">
      <w:pPr>
        <w:pStyle w:val="BodyText"/>
      </w:pPr>
      <w:r>
        <w:t>Start Time: Thu Sep 15 11:25:01 2011</w:t>
      </w:r>
    </w:p>
    <w:p w14:paraId="3FEC074D" w14:textId="77777777" w:rsidR="00F23B90" w:rsidRDefault="00F23B90" w:rsidP="000E5536">
      <w:pPr>
        <w:pStyle w:val="BodyText"/>
      </w:pPr>
      <w:r>
        <w:t>Succeeded at Thu Sep 15 11:25:02 2011 (Elapsed Time: 1.00 seconds)</w:t>
      </w:r>
    </w:p>
    <w:p w14:paraId="5CE0E512" w14:textId="77777777" w:rsidR="00F23B90" w:rsidRDefault="00F23B90" w:rsidP="000E5536">
      <w:pPr>
        <w:pStyle w:val="BodyText"/>
      </w:pPr>
      <w:r>
        <w:t>WORKED!</w:t>
      </w:r>
    </w:p>
    <w:p w14:paraId="3AC0C40C"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102DD867" w14:textId="77777777" w:rsidR="00F23B90" w:rsidRDefault="00F23B90" w:rsidP="000E5536">
      <w:pPr>
        <w:pStyle w:val="BodyText"/>
      </w:pPr>
      <w:r>
        <w:t>x 29479  y 15549  quadkey should be "311003302100131"</w:t>
      </w:r>
    </w:p>
    <w:p w14:paraId="49D3AB4D" w14:textId="77777777" w:rsidR="00F23B90" w:rsidRDefault="00F23B90" w:rsidP="008B6883">
      <w:pPr>
        <w:pStyle w:val="BodyText2"/>
      </w:pPr>
      <w:r>
        <w:t>The SnapGridWebMercator has no projection defined, so defining it.</w:t>
      </w:r>
    </w:p>
    <w:p w14:paraId="585F988A" w14:textId="77777777" w:rsidR="00F23B90" w:rsidRDefault="00F23B90" w:rsidP="000E5536">
      <w:pPr>
        <w:pStyle w:val="BodyText"/>
      </w:pPr>
      <w:r>
        <w:t>This is a serious issue and in GDAL it doesnt happen - if the polygon is smaller than the raster cell size, the output raster cell size if 0,0!</w:t>
      </w:r>
    </w:p>
    <w:p w14:paraId="666BD1BA" w14:textId="77777777" w:rsidR="00F23B90" w:rsidRDefault="00F23B90" w:rsidP="000E5536">
      <w:pPr>
        <w:pStyle w:val="BodyText"/>
      </w:pPr>
      <w:r>
        <w:t>I think it is to do with the feature not being selected - the extent of the output starts to the right of the species polygon:</w:t>
      </w:r>
    </w:p>
    <w:p w14:paraId="5159C67A" w14:textId="77777777" w:rsidR="00F23B90" w:rsidRDefault="00F23B90" w:rsidP="000E5536">
      <w:pPr>
        <w:pStyle w:val="BodyText"/>
      </w:pPr>
      <w:r>
        <w:t>Species feature class right:</w:t>
      </w:r>
      <w:r>
        <w:tab/>
      </w:r>
      <w:r>
        <w:tab/>
      </w:r>
      <w:r>
        <w:tab/>
        <w:t>16015389.327000 m</w:t>
      </w:r>
    </w:p>
    <w:p w14:paraId="7C202476" w14:textId="77777777" w:rsidR="00F23B90" w:rsidRDefault="00F23B90" w:rsidP="000E5536">
      <w:pPr>
        <w:pStyle w:val="BodyText"/>
      </w:pPr>
      <w:r>
        <w:t>Raster of species feature class left:</w:t>
      </w:r>
      <w:r>
        <w:tab/>
        <w:t>16015984.7829 m</w:t>
      </w:r>
    </w:p>
    <w:p w14:paraId="7823C384" w14:textId="77777777" w:rsidR="00F23B90" w:rsidRDefault="00F23B90" w:rsidP="000E5536">
      <w:pPr>
        <w:pStyle w:val="BodyText"/>
      </w:pPr>
      <w:r>
        <w:t>Cant get it to work - so putting it in an error block.</w:t>
      </w:r>
    </w:p>
    <w:p w14:paraId="0F109A83" w14:textId="77777777" w:rsidR="00F23B90" w:rsidRDefault="00F23B90" w:rsidP="000E5536">
      <w:pPr>
        <w:pStyle w:val="BodyText"/>
      </w:pPr>
      <w:r>
        <w:t>More info - I tried to import a 1x1 raster TIFF generated using GDAL into an ArcGIS FileGDB and the resulting Raster dataset didnt have any cells!!!</w:t>
      </w:r>
    </w:p>
    <w:p w14:paraId="0B045B4D" w14:textId="77777777" w:rsidR="00F23B90" w:rsidRDefault="00F23B90" w:rsidP="000E5536">
      <w:pPr>
        <w:pStyle w:val="BodyText"/>
      </w:pPr>
      <w:r>
        <w:t>136520.tif -&gt; try to import into FileGDB. Imports OK, but:</w:t>
      </w:r>
    </w:p>
    <w:p w14:paraId="412F45EE" w14:textId="77777777" w:rsidR="00F23B90" w:rsidRDefault="00F23B90" w:rsidP="000E5536">
      <w:pPr>
        <w:pStyle w:val="BodyText"/>
      </w:pPr>
      <w:r>
        <w:t>Cell size:</w:t>
      </w:r>
      <w:r>
        <w:tab/>
      </w:r>
      <w:r>
        <w:tab/>
      </w:r>
      <w:r>
        <w:tab/>
      </w:r>
      <w:r>
        <w:tab/>
      </w:r>
      <w:r>
        <w:tab/>
        <w:t>1.#INF, 1834.488679</w:t>
      </w:r>
    </w:p>
    <w:p w14:paraId="4D9A94B3" w14:textId="77777777" w:rsidR="00F23B90" w:rsidRDefault="00F23B90" w:rsidP="000E5536">
      <w:pPr>
        <w:pStyle w:val="BodyText"/>
      </w:pPr>
      <w:r>
        <w:t>Left, right and  bottom:</w:t>
      </w:r>
      <w:r>
        <w:tab/>
        <w:t>-1.#INF</w:t>
      </w:r>
    </w:p>
    <w:p w14:paraId="3E477DAE" w14:textId="77777777" w:rsidR="00F23B90" w:rsidRDefault="00F23B90" w:rsidP="008B6883">
      <w:pPr>
        <w:pStyle w:val="BodyText2"/>
      </w:pPr>
      <w:r>
        <w:t xml:space="preserve">The resulting raster dataset has no spatial reference set, so I set one and tried again. </w:t>
      </w:r>
    </w:p>
    <w:p w14:paraId="57AD5034" w14:textId="77777777" w:rsidR="00F23B90" w:rsidRDefault="00F23B90" w:rsidP="000E5536">
      <w:pPr>
        <w:pStyle w:val="BodyText"/>
      </w:pPr>
      <w:r>
        <w:t>TRY 2: Mammalia</w:t>
      </w:r>
    </w:p>
    <w:p w14:paraId="2EEACC7C" w14:textId="77777777" w:rsidR="00F23B90" w:rsidRDefault="00F23B90" w:rsidP="008B6883">
      <w:pPr>
        <w:pStyle w:val="BodyText2"/>
      </w:pPr>
      <w:r>
        <w:t>Started 15:45 on 19/9/2011. Stopped on SpeciesRasterToTMS for 136520 (Cavia intermedia - another restricted range rodents) after 939 species.</w:t>
      </w:r>
    </w:p>
    <w:p w14:paraId="00B3729D" w14:textId="77777777" w:rsidR="00F23B90" w:rsidRDefault="00F23B90" w:rsidP="000E5536">
      <w:pPr>
        <w:pStyle w:val="BodyText"/>
      </w:pPr>
      <w:r>
        <w:t>939 species took 4 hours 46 minutes 31 seconds = 18.3 sec per species = 25.4 hours</w:t>
      </w:r>
    </w:p>
    <w:p w14:paraId="7F40A209" w14:textId="77777777" w:rsidR="00F23B90" w:rsidRDefault="00F23B90" w:rsidP="000E5536">
      <w:pPr>
        <w:pStyle w:val="BodyText"/>
      </w:pPr>
      <w:r>
        <w:t>939 species is 13.9Gb</w:t>
      </w:r>
    </w:p>
    <w:p w14:paraId="6D952B87" w14:textId="77777777" w:rsidR="00F23B90" w:rsidRDefault="00F23B90" w:rsidP="008B6883">
      <w:pPr>
        <w:pStyle w:val="BodyText2"/>
      </w:pPr>
      <w:r>
        <w:t>936 species is 1,188,367,837 records</w:t>
      </w:r>
    </w:p>
    <w:p w14:paraId="0EB3D3F4" w14:textId="77777777" w:rsidR="00F23B90" w:rsidRDefault="00F23B90" w:rsidP="000E5536">
      <w:pPr>
        <w:pStyle w:val="BodyText"/>
      </w:pPr>
      <w:r>
        <w:t>Errors:</w:t>
      </w:r>
    </w:p>
    <w:p w14:paraId="23D6FF80" w14:textId="77777777" w:rsidR="00F23B90" w:rsidRDefault="00F23B90" w:rsidP="000E5536">
      <w:pPr>
        <w:pStyle w:val="BodyText"/>
      </w:pPr>
      <w:r>
        <w:t>10340 - memory error in getting xy</w:t>
      </w:r>
    </w:p>
    <w:p w14:paraId="0A148C66" w14:textId="77777777" w:rsidR="00F23B90" w:rsidRDefault="00F23B90" w:rsidP="000E5536">
      <w:pPr>
        <w:pStyle w:val="BodyText"/>
      </w:pPr>
      <w:r>
        <w:lastRenderedPageBreak/>
        <w:t>11696 - something went horribly wrong</w:t>
      </w:r>
    </w:p>
    <w:p w14:paraId="515ACFB0" w14:textId="77777777" w:rsidR="00F23B90" w:rsidRDefault="00F23B90" w:rsidP="000E5536">
      <w:pPr>
        <w:pStyle w:val="BodyText"/>
      </w:pPr>
      <w:r>
        <w:t>11791 - something went horribly wrong - but there is an output file of 1Kb - deleted the file as it cant be read and causes GetCount to trip up</w:t>
      </w:r>
    </w:p>
    <w:p w14:paraId="23DE7A57" w14:textId="77777777" w:rsidR="00F23B90" w:rsidRDefault="00F23B90" w:rsidP="000E5536">
      <w:pPr>
        <w:pStyle w:val="BodyText"/>
      </w:pPr>
      <w:r>
        <w:t>12246 - something went horribly wrong</w:t>
      </w:r>
    </w:p>
    <w:p w14:paraId="2908288F" w14:textId="77777777" w:rsidR="00F23B90" w:rsidRDefault="00F23B90" w:rsidP="000E5536">
      <w:pPr>
        <w:pStyle w:val="BodyText"/>
      </w:pPr>
      <w:r>
        <w:t>13132 - raster has no cols/rows</w:t>
      </w:r>
    </w:p>
    <w:p w14:paraId="3908BE55" w14:textId="77777777" w:rsidR="00F23B90" w:rsidRDefault="00F23B90" w:rsidP="000E5536">
      <w:pPr>
        <w:pStyle w:val="BodyText"/>
      </w:pPr>
      <w:r>
        <w:t>13451 - something went horribly wrong - but there is an output file of 1Kb</w:t>
      </w:r>
    </w:p>
    <w:p w14:paraId="1F7A8831" w14:textId="77777777" w:rsidR="00F23B90" w:rsidRDefault="00F23B90" w:rsidP="000E5536">
      <w:pPr>
        <w:pStyle w:val="BodyText"/>
      </w:pPr>
      <w:r>
        <w:t>13583 - memory error in getting xy</w:t>
      </w:r>
    </w:p>
    <w:p w14:paraId="3AC773F4" w14:textId="77777777" w:rsidR="00F23B90" w:rsidRDefault="00F23B90" w:rsidP="008B6883">
      <w:pPr>
        <w:pStyle w:val="BodyText2"/>
      </w:pPr>
      <w:r>
        <w:t>136520 - crashed</w:t>
      </w:r>
    </w:p>
    <w:p w14:paraId="10B81B4E" w14:textId="77777777" w:rsidR="00F23B90" w:rsidRDefault="00F23B90" w:rsidP="000E5536">
      <w:pPr>
        <w:pStyle w:val="BodyText"/>
      </w:pPr>
      <w:r>
        <w:t>Getting the count of the cells using GetCount - error on 11791 which is one of the ones that had an error</w:t>
      </w:r>
    </w:p>
    <w:p w14:paraId="01FC33A4" w14:textId="77777777" w:rsidR="00F23B90" w:rsidRDefault="00F23B90" w:rsidP="008B6883">
      <w:pPr>
        <w:pStyle w:val="BodyText2"/>
      </w:pPr>
      <w:r>
        <w:t>But for 261 species there are 342,577,810 records - deleted the files that made the GetCount trip up</w:t>
      </w:r>
    </w:p>
    <w:p w14:paraId="4355C5D0" w14:textId="77777777" w:rsidR="00F23B90" w:rsidRDefault="00F23B90" w:rsidP="000E5536">
      <w:pPr>
        <w:pStyle w:val="BodyText"/>
      </w:pPr>
      <w:r>
        <w:t>Trying 136520 on its own (All species to files)</w:t>
      </w:r>
    </w:p>
    <w:p w14:paraId="4C928EFC" w14:textId="77777777" w:rsidR="00F23B90" w:rsidRDefault="00F23B90" w:rsidP="000E5536">
      <w:pPr>
        <w:pStyle w:val="BodyText"/>
      </w:pPr>
      <w:r>
        <w:t>Attempts:</w:t>
      </w:r>
    </w:p>
    <w:p w14:paraId="2D8442E6" w14:textId="77777777" w:rsidR="00F23B90" w:rsidRDefault="00F23B90" w:rsidP="000E5536">
      <w:pPr>
        <w:pStyle w:val="BodyText"/>
      </w:pPr>
      <w:r>
        <w:t>1. Crashed ArcMap on SpeciesToRaster</w:t>
      </w:r>
    </w:p>
    <w:p w14:paraId="460733DE" w14:textId="77777777" w:rsidR="00F23B90" w:rsidRDefault="00F23B90" w:rsidP="000E5536">
      <w:pPr>
        <w:pStyle w:val="BodyText"/>
      </w:pPr>
      <w:r>
        <w:t>2. Unexpected error on SpeciesRasterToTMS</w:t>
      </w:r>
    </w:p>
    <w:p w14:paraId="1D5D9BF9" w14:textId="77777777" w:rsidR="00F23B90" w:rsidRDefault="00F23B90" w:rsidP="000E5536">
      <w:pPr>
        <w:pStyle w:val="BodyText"/>
      </w:pPr>
      <w:r>
        <w:t>Creating the raster - the raster has the following properties:</w:t>
      </w:r>
    </w:p>
    <w:p w14:paraId="2B356E82" w14:textId="77777777" w:rsidR="00F23B90" w:rsidRDefault="00F23B90" w:rsidP="000E5536">
      <w:pPr>
        <w:pStyle w:val="BodyText"/>
      </w:pPr>
      <w:r>
        <w:t xml:space="preserve">Columns and Rows: </w:t>
      </w:r>
      <w:r>
        <w:tab/>
        <w:t>1,2</w:t>
      </w:r>
    </w:p>
    <w:p w14:paraId="3BDD3CE8" w14:textId="77777777" w:rsidR="00F23B90" w:rsidRDefault="00F23B90" w:rsidP="000E5536">
      <w:pPr>
        <w:pStyle w:val="BodyText"/>
      </w:pPr>
      <w:r>
        <w:t>Cell size:</w:t>
      </w:r>
      <w:r>
        <w:tab/>
      </w:r>
      <w:r>
        <w:tab/>
      </w:r>
      <w:r>
        <w:tab/>
        <w:t>1.#INF, 2445.984905</w:t>
      </w:r>
    </w:p>
    <w:p w14:paraId="3176554B" w14:textId="77777777" w:rsidR="00F23B90" w:rsidRDefault="00F23B90" w:rsidP="000E5536">
      <w:pPr>
        <w:pStyle w:val="BodyText"/>
      </w:pPr>
      <w:r>
        <w:t>Top:</w:t>
      </w:r>
      <w:r>
        <w:tab/>
      </w:r>
      <w:r>
        <w:tab/>
      </w:r>
      <w:r>
        <w:tab/>
      </w:r>
      <w:r>
        <w:tab/>
        <w:t>-3228088.57855</w:t>
      </w:r>
    </w:p>
    <w:p w14:paraId="23B2DCE3" w14:textId="77777777" w:rsidR="00F23B90" w:rsidRDefault="00F23B90" w:rsidP="000E5536">
      <w:pPr>
        <w:pStyle w:val="BodyText"/>
      </w:pPr>
      <w:r>
        <w:t>Left:</w:t>
      </w:r>
      <w:r>
        <w:tab/>
      </w:r>
      <w:r>
        <w:tab/>
      </w:r>
      <w:r>
        <w:tab/>
      </w:r>
      <w:r>
        <w:tab/>
        <w:t>-1.#INF</w:t>
      </w:r>
    </w:p>
    <w:p w14:paraId="1FD0C49D" w14:textId="77777777" w:rsidR="00F23B90" w:rsidRDefault="00F23B90" w:rsidP="000E5536">
      <w:pPr>
        <w:pStyle w:val="BodyText"/>
      </w:pPr>
      <w:r>
        <w:t>Right:</w:t>
      </w:r>
      <w:r>
        <w:tab/>
      </w:r>
      <w:r>
        <w:tab/>
      </w:r>
      <w:r>
        <w:tab/>
      </w:r>
      <w:r>
        <w:tab/>
        <w:t>1.#INF</w:t>
      </w:r>
    </w:p>
    <w:p w14:paraId="27136DD7" w14:textId="77777777" w:rsidR="00F23B90" w:rsidRDefault="00F23B90" w:rsidP="000E5536">
      <w:pPr>
        <w:pStyle w:val="BodyText"/>
      </w:pPr>
      <w:r>
        <w:t>Bottom:</w:t>
      </w:r>
      <w:r>
        <w:tab/>
      </w:r>
      <w:r>
        <w:tab/>
      </w:r>
      <w:r>
        <w:tab/>
      </w:r>
      <w:r>
        <w:tab/>
        <w:t>-3232980.54836</w:t>
      </w:r>
    </w:p>
    <w:p w14:paraId="2F698A6D" w14:textId="77777777" w:rsidR="00F23B90" w:rsidRDefault="00F23B90" w:rsidP="000E5536">
      <w:pPr>
        <w:pStyle w:val="BodyText"/>
      </w:pPr>
      <w:r>
        <w:t>Something is wrong here!!!</w:t>
      </w:r>
    </w:p>
    <w:p w14:paraId="7EF04FB6" w14:textId="77777777" w:rsidR="00F23B90" w:rsidRDefault="00F23B90" w:rsidP="008B6883">
      <w:pPr>
        <w:pStyle w:val="BodyText2"/>
      </w:pPr>
      <w:r>
        <w:t>Added in a test for infinity cell sizes</w:t>
      </w:r>
    </w:p>
    <w:p w14:paraId="642EEA55" w14:textId="77777777" w:rsidR="00F23B90" w:rsidRDefault="00F23B90" w:rsidP="000E5536">
      <w:pPr>
        <w:pStyle w:val="BodyText"/>
      </w:pPr>
      <w:r>
        <w:t>TRY 3: Mammalia</w:t>
      </w:r>
    </w:p>
    <w:p w14:paraId="76E0AA66" w14:textId="77777777" w:rsidR="00F23B90" w:rsidRDefault="00F23B90" w:rsidP="000E5536">
      <w:pPr>
        <w:pStyle w:val="BodyText"/>
      </w:pPr>
      <w:r>
        <w:t>Stopped on SpeciesRasterToTMS for 136807 (Nyctophilus nebulosus - New Caledonia Long-eared Bat)</w:t>
      </w:r>
    </w:p>
    <w:p w14:paraId="23F5FDFF" w14:textId="77777777" w:rsidR="00F23B90" w:rsidRDefault="00F23B90" w:rsidP="000E5536">
      <w:pPr>
        <w:pStyle w:val="BodyText"/>
      </w:pPr>
      <w:r>
        <w:t>Creating the raster - the raster has the following properties in the source tab:</w:t>
      </w:r>
    </w:p>
    <w:p w14:paraId="2F1DEBB1" w14:textId="77777777" w:rsidR="00F23B90" w:rsidRDefault="00F23B90" w:rsidP="000E5536">
      <w:pPr>
        <w:pStyle w:val="BodyText"/>
      </w:pPr>
      <w:r>
        <w:t xml:space="preserve">Columns and Rows: </w:t>
      </w:r>
      <w:r>
        <w:tab/>
        <w:t>2,1</w:t>
      </w:r>
    </w:p>
    <w:p w14:paraId="29E7A6CA" w14:textId="77777777" w:rsidR="00F23B90" w:rsidRDefault="00F23B90" w:rsidP="000E5536">
      <w:pPr>
        <w:pStyle w:val="BodyText"/>
      </w:pPr>
      <w:r>
        <w:t>Cell size:</w:t>
      </w:r>
      <w:r>
        <w:tab/>
      </w:r>
      <w:r>
        <w:tab/>
      </w:r>
      <w:r>
        <w:tab/>
        <w:t>2445.984905, 1.#INF</w:t>
      </w:r>
    </w:p>
    <w:p w14:paraId="36F663C8" w14:textId="77777777" w:rsidR="00F23B90" w:rsidRDefault="00F23B90" w:rsidP="000E5536">
      <w:pPr>
        <w:pStyle w:val="BodyText"/>
      </w:pPr>
      <w:r>
        <w:t>Top:</w:t>
      </w:r>
      <w:r>
        <w:tab/>
      </w:r>
      <w:r>
        <w:tab/>
      </w:r>
      <w:r>
        <w:tab/>
      </w:r>
      <w:r>
        <w:tab/>
        <w:t>1.#INF</w:t>
      </w:r>
    </w:p>
    <w:p w14:paraId="255EC5AD" w14:textId="77777777" w:rsidR="00F23B90" w:rsidRDefault="00F23B90" w:rsidP="000E5536">
      <w:pPr>
        <w:pStyle w:val="BodyText"/>
      </w:pPr>
      <w:r>
        <w:t>Left:</w:t>
      </w:r>
      <w:r>
        <w:tab/>
      </w:r>
      <w:r>
        <w:tab/>
      </w:r>
      <w:r>
        <w:tab/>
      </w:r>
      <w:r>
        <w:tab/>
        <w:t>18533839.1223</w:t>
      </w:r>
    </w:p>
    <w:p w14:paraId="3FD24568" w14:textId="77777777" w:rsidR="00F23B90" w:rsidRDefault="00F23B90" w:rsidP="000E5536">
      <w:pPr>
        <w:pStyle w:val="BodyText"/>
      </w:pPr>
      <w:r>
        <w:t>Right:</w:t>
      </w:r>
      <w:r>
        <w:tab/>
      </w:r>
      <w:r>
        <w:tab/>
      </w:r>
      <w:r>
        <w:tab/>
      </w:r>
      <w:r>
        <w:tab/>
        <w:t>18538731.0921</w:t>
      </w:r>
    </w:p>
    <w:p w14:paraId="00BD6C2B" w14:textId="77777777" w:rsidR="00F23B90" w:rsidRDefault="00F23B90" w:rsidP="008B6883">
      <w:pPr>
        <w:pStyle w:val="BodyText2"/>
      </w:pPr>
      <w:r>
        <w:t>Bottom:</w:t>
      </w:r>
      <w:r>
        <w:tab/>
      </w:r>
      <w:r>
        <w:tab/>
      </w:r>
      <w:r>
        <w:tab/>
      </w:r>
      <w:r>
        <w:tab/>
        <w:t>-1.#INF</w:t>
      </w:r>
    </w:p>
    <w:p w14:paraId="7DEB68BC" w14:textId="77777777" w:rsidR="00F23B90" w:rsidRDefault="00F23B90" w:rsidP="000E5536">
      <w:pPr>
        <w:pStyle w:val="BodyText"/>
      </w:pPr>
      <w:r>
        <w:t>And the following properties in the Extent tab (which are different):</w:t>
      </w:r>
    </w:p>
    <w:p w14:paraId="4B1E0090" w14:textId="77777777" w:rsidR="00F23B90" w:rsidRDefault="00F23B90" w:rsidP="000E5536">
      <w:pPr>
        <w:pStyle w:val="BodyText"/>
      </w:pPr>
      <w:r>
        <w:t>Top:</w:t>
      </w:r>
      <w:r>
        <w:tab/>
      </w:r>
      <w:r>
        <w:tab/>
      </w:r>
      <w:r>
        <w:tab/>
      </w:r>
      <w:r>
        <w:tab/>
        <w:t>1.#INF</w:t>
      </w:r>
    </w:p>
    <w:p w14:paraId="59087AE3" w14:textId="77777777" w:rsidR="00F23B90" w:rsidRDefault="00F23B90" w:rsidP="000E5536">
      <w:pPr>
        <w:pStyle w:val="BodyText"/>
      </w:pPr>
      <w:r>
        <w:t>Left:</w:t>
      </w:r>
      <w:r>
        <w:tab/>
      </w:r>
      <w:r>
        <w:tab/>
      </w:r>
      <w:r>
        <w:tab/>
      </w:r>
      <w:r>
        <w:tab/>
        <w:t>18533839.1223</w:t>
      </w:r>
    </w:p>
    <w:p w14:paraId="355F49DB" w14:textId="77777777" w:rsidR="00F23B90" w:rsidRDefault="00F23B90" w:rsidP="000E5536">
      <w:pPr>
        <w:pStyle w:val="BodyText"/>
      </w:pPr>
      <w:r>
        <w:t>Right:</w:t>
      </w:r>
      <w:r>
        <w:tab/>
      </w:r>
      <w:r>
        <w:tab/>
      </w:r>
      <w:r>
        <w:tab/>
      </w:r>
      <w:r>
        <w:tab/>
        <w:t>-1.#IND</w:t>
      </w:r>
    </w:p>
    <w:p w14:paraId="23A125E9" w14:textId="77777777" w:rsidR="00F23B90" w:rsidRDefault="00F23B90" w:rsidP="008B6883">
      <w:pPr>
        <w:pStyle w:val="BodyText2"/>
      </w:pPr>
      <w:r>
        <w:t>Bottom:</w:t>
      </w:r>
      <w:r>
        <w:tab/>
      </w:r>
      <w:r>
        <w:tab/>
      </w:r>
      <w:r>
        <w:tab/>
      </w:r>
      <w:r>
        <w:tab/>
        <w:t>-1.#IND</w:t>
      </w:r>
    </w:p>
    <w:p w14:paraId="78381CD4" w14:textId="77777777" w:rsidR="00F23B90" w:rsidRDefault="00F23B90" w:rsidP="008B6883">
      <w:pPr>
        <w:pStyle w:val="BodyText2"/>
      </w:pPr>
      <w:r>
        <w:t>My logic for testing for infinite width didnt work so redid it.</w:t>
      </w:r>
    </w:p>
    <w:p w14:paraId="1BB6F245" w14:textId="77777777" w:rsidR="00F23B90" w:rsidRDefault="00F23B90" w:rsidP="000E5536">
      <w:pPr>
        <w:pStyle w:val="BodyText"/>
      </w:pPr>
      <w:r>
        <w:t>TRY 4: Mammalia</w:t>
      </w:r>
    </w:p>
    <w:p w14:paraId="54790147" w14:textId="77777777" w:rsidR="00F23B90" w:rsidRDefault="00F23B90" w:rsidP="000E5536">
      <w:pPr>
        <w:pStyle w:val="BodyText"/>
      </w:pPr>
      <w:r>
        <w:t>5060 species took 22 hours 18 minutes 31 seconds = 15.87 secs /species</w:t>
      </w:r>
    </w:p>
    <w:p w14:paraId="4132F42F" w14:textId="77777777" w:rsidR="00F23B90" w:rsidRDefault="00F23B90" w:rsidP="000E5536">
      <w:pPr>
        <w:pStyle w:val="BodyText"/>
      </w:pPr>
      <w:r>
        <w:t>5060 species is 79.9Gb</w:t>
      </w:r>
    </w:p>
    <w:p w14:paraId="5ACE7E6C" w14:textId="77777777" w:rsidR="00F23B90" w:rsidRDefault="00F23B90" w:rsidP="008B6883">
      <w:pPr>
        <w:pStyle w:val="BodyText2"/>
      </w:pPr>
      <w:r>
        <w:t>5060 species is 7,092,806,306</w:t>
      </w:r>
    </w:p>
    <w:p w14:paraId="3ED4DCC9" w14:textId="77777777" w:rsidR="00F23B90" w:rsidRDefault="00F23B90" w:rsidP="000E5536">
      <w:pPr>
        <w:pStyle w:val="BodyText"/>
      </w:pPr>
      <w:r>
        <w:t>Something went horribly wrong</w:t>
      </w:r>
    </w:p>
    <w:p w14:paraId="0726E5E9" w14:textId="77777777" w:rsidR="00F23B90" w:rsidRDefault="00F23B90" w:rsidP="000E5536">
      <w:pPr>
        <w:pStyle w:val="BodyText"/>
      </w:pPr>
      <w:r>
        <w:t>10340 - Seal southern hemisphere - goes lower than the limit of the web mercator projection - no npy file</w:t>
      </w:r>
    </w:p>
    <w:p w14:paraId="7A4EDBC8" w14:textId="77777777" w:rsidR="00F23B90" w:rsidRDefault="00F23B90" w:rsidP="000E5536">
      <w:pPr>
        <w:pStyle w:val="BodyText"/>
      </w:pPr>
      <w:r>
        <w:t>11696 - Seal southern hemisphere - goes lower than the limit of the web mercator projection - no npy file</w:t>
      </w:r>
    </w:p>
    <w:p w14:paraId="3E527414" w14:textId="77777777" w:rsidR="00F23B90" w:rsidRDefault="00F23B90" w:rsidP="000E5536">
      <w:pPr>
        <w:pStyle w:val="BodyText"/>
      </w:pPr>
      <w:r>
        <w:t>12246 - Seal southern hemisphere - goes lower than the limit of the web mercator projection - no npy file</w:t>
      </w:r>
    </w:p>
    <w:p w14:paraId="7C3BF6CF" w14:textId="77777777" w:rsidR="00F23B90" w:rsidRDefault="00F23B90" w:rsidP="000E5536">
      <w:pPr>
        <w:pStyle w:val="BodyText"/>
      </w:pPr>
      <w:r>
        <w:t>13583 - Seal southern hemisphere - goes lower than the limit of the web mercator projection - no npy file</w:t>
      </w:r>
    </w:p>
    <w:p w14:paraId="23785159" w14:textId="77777777" w:rsidR="00F23B90" w:rsidRDefault="00F23B90" w:rsidP="000E5536">
      <w:pPr>
        <w:pStyle w:val="BodyText"/>
      </w:pPr>
      <w:r>
        <w:t>13972 - house mouse - ? - no npy file</w:t>
      </w:r>
    </w:p>
    <w:p w14:paraId="59D57768" w14:textId="77777777" w:rsidR="00F23B90" w:rsidRDefault="00F23B90" w:rsidP="000E5536">
      <w:pPr>
        <w:pStyle w:val="BodyText"/>
      </w:pPr>
      <w:r>
        <w:t>14021 - least weasel - global distribution northern hemisphere - ? - no npy file</w:t>
      </w:r>
    </w:p>
    <w:p w14:paraId="6D52B3D6" w14:textId="77777777" w:rsidR="00F23B90" w:rsidRDefault="00F23B90" w:rsidP="000E5536">
      <w:pPr>
        <w:pStyle w:val="BodyText"/>
      </w:pPr>
      <w:r>
        <w:t>15269 - Seal southern hemisphere - goes lower than the limit of the web mercator projection - no npy file</w:t>
      </w:r>
    </w:p>
    <w:p w14:paraId="18C9F787" w14:textId="77777777" w:rsidR="00F23B90" w:rsidRDefault="00F23B90" w:rsidP="000E5536">
      <w:pPr>
        <w:pStyle w:val="BodyText"/>
      </w:pPr>
      <w:r>
        <w:t>23062 - Red Fox - global distribution northern hemisphere - ? - no npy file</w:t>
      </w:r>
    </w:p>
    <w:p w14:paraId="1729C758" w14:textId="77777777" w:rsidR="00F23B90" w:rsidRDefault="00F23B90" w:rsidP="000E5536">
      <w:pPr>
        <w:pStyle w:val="BodyText"/>
      </w:pPr>
      <w:r>
        <w:t>3746  - Gray Wolf - global distribution northern hemisphere - ? - no npy file</w:t>
      </w:r>
    </w:p>
    <w:p w14:paraId="38D13184" w14:textId="77777777" w:rsidR="00F23B90" w:rsidRDefault="00F23B90" w:rsidP="000E5536">
      <w:pPr>
        <w:pStyle w:val="BodyText"/>
      </w:pPr>
      <w:r>
        <w:t>41671 - Seal northern hemisphere - ? - THERE IS AN NPY FILE</w:t>
      </w:r>
    </w:p>
    <w:p w14:paraId="4C6577C8" w14:textId="77777777" w:rsidR="00F23B90" w:rsidRDefault="00F23B90" w:rsidP="000E5536">
      <w:pPr>
        <w:pStyle w:val="BodyText"/>
      </w:pPr>
      <w:r>
        <w:t>41688 - Brown bear northern hemisphere - ? - no npy file</w:t>
      </w:r>
    </w:p>
    <w:p w14:paraId="6BB123E6" w14:textId="77777777" w:rsidR="00F23B90" w:rsidRDefault="00F23B90" w:rsidP="000E5536">
      <w:pPr>
        <w:pStyle w:val="BodyText"/>
      </w:pPr>
      <w:r>
        <w:lastRenderedPageBreak/>
        <w:t>4975  - Vole northern hemisphere - ? - THERE IS AN NPY FILE</w:t>
      </w:r>
    </w:p>
    <w:p w14:paraId="05BB0C25" w14:textId="77777777" w:rsidR="00F23B90" w:rsidRDefault="00F23B90" w:rsidP="000E5536">
      <w:pPr>
        <w:pStyle w:val="BodyText"/>
      </w:pPr>
      <w:r>
        <w:t>899   - Arctic Fox - global distribution northern hemisphere - ? - THERE IS AN NPY FILE</w:t>
      </w:r>
    </w:p>
    <w:p w14:paraId="73CD95F8" w14:textId="77777777" w:rsidR="00F23B90" w:rsidRDefault="00F23B90" w:rsidP="008B6883">
      <w:pPr>
        <w:pStyle w:val="BodyText2"/>
      </w:pPr>
      <w:r>
        <w:t>9561  - Wolverine - global distribution northern hemisphere - ? - no npy file</w:t>
      </w:r>
    </w:p>
    <w:p w14:paraId="30FF4394" w14:textId="77777777" w:rsidR="00F23B90" w:rsidRDefault="00F23B90" w:rsidP="000E5536">
      <w:pPr>
        <w:pStyle w:val="BodyText"/>
      </w:pPr>
      <w:r>
        <w:t>Raster has no cols/rows</w:t>
      </w:r>
    </w:p>
    <w:p w14:paraId="4BD0619A" w14:textId="77777777" w:rsidR="00F23B90" w:rsidRDefault="00F23B90" w:rsidP="008B6883">
      <w:pPr>
        <w:pStyle w:val="BodyText2"/>
      </w:pPr>
      <w:r>
        <w:t>13132 - mosaic tailed rat - restricted range is very small - no npy file</w:t>
      </w:r>
    </w:p>
    <w:p w14:paraId="143D2CCF" w14:textId="77777777" w:rsidR="00F23B90" w:rsidRDefault="00F23B90" w:rsidP="000E5536">
      <w:pPr>
        <w:pStyle w:val="BodyText"/>
      </w:pPr>
      <w:r>
        <w:t>Raster has cells with infinite width/height</w:t>
      </w:r>
    </w:p>
    <w:p w14:paraId="09ECCF34" w14:textId="77777777" w:rsidR="00F23B90" w:rsidRDefault="00F23B90" w:rsidP="000E5536">
      <w:pPr>
        <w:pStyle w:val="BodyText"/>
      </w:pPr>
      <w:r>
        <w:t>136520 - Cavia intermedia - restricted range is very small - no npy file</w:t>
      </w:r>
    </w:p>
    <w:p w14:paraId="5CD5B4BD" w14:textId="77777777" w:rsidR="00F23B90" w:rsidRDefault="00F23B90" w:rsidP="008B6883">
      <w:pPr>
        <w:pStyle w:val="BodyText2"/>
      </w:pPr>
      <w:r>
        <w:t>136807 - New caledonian long eared bat - restricted range is very small - no npy file</w:t>
      </w:r>
    </w:p>
    <w:p w14:paraId="0D838F01" w14:textId="77777777" w:rsidR="00F23B90" w:rsidRDefault="00F23B90" w:rsidP="000E5536">
      <w:pPr>
        <w:pStyle w:val="BodyText"/>
      </w:pPr>
      <w:r>
        <w:t>Memory error in getting xy coordinates</w:t>
      </w:r>
    </w:p>
    <w:p w14:paraId="0B11D2C3" w14:textId="77777777" w:rsidR="00F23B90" w:rsidRDefault="00F23B90" w:rsidP="000E5536">
      <w:pPr>
        <w:pStyle w:val="BodyText"/>
      </w:pPr>
      <w:r>
        <w:t>22823 - Polar bear - goes higher than the limit of the web mercator projection - no npy file</w:t>
      </w:r>
    </w:p>
    <w:p w14:paraId="45CF3B8F" w14:textId="77777777" w:rsidR="00F23B90" w:rsidRDefault="00F23B90" w:rsidP="000E5536">
      <w:pPr>
        <w:pStyle w:val="BodyText"/>
      </w:pPr>
      <w:r>
        <w:t>29674 - Ermine - global distribution - ? - no npy file</w:t>
      </w:r>
    </w:p>
    <w:p w14:paraId="3A2CCA0C" w14:textId="77777777" w:rsidR="00F23B90" w:rsidRDefault="00F23B90" w:rsidP="008B6883">
      <w:pPr>
        <w:pStyle w:val="BodyText2"/>
      </w:pPr>
      <w:r>
        <w:t>41672 - Fjord seal - goes higher than the limit of the web mercator projection - no npy file</w:t>
      </w:r>
    </w:p>
    <w:p w14:paraId="634FF3D1" w14:textId="77777777" w:rsidR="00F23B90" w:rsidRDefault="00F23B90" w:rsidP="008B6883">
      <w:pPr>
        <w:pStyle w:val="BodyText2"/>
      </w:pPr>
      <w:r>
        <w:t>What do we do about species that are outside the range of the web mercator?</w:t>
      </w:r>
    </w:p>
    <w:p w14:paraId="0D498161"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57F521A8"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72190571" w14:textId="77777777" w:rsidR="00F23B90" w:rsidRDefault="00F23B90" w:rsidP="000E5536">
      <w:pPr>
        <w:pStyle w:val="BodyText"/>
      </w:pPr>
      <w:r>
        <w:t>Sometimes this file works, sometimes it doesnt!!! Could be a memory issue!</w:t>
      </w:r>
    </w:p>
    <w:p w14:paraId="44F2B0F8" w14:textId="77777777" w:rsidR="00F23B90" w:rsidRDefault="00F23B90" w:rsidP="000E5536">
      <w:pPr>
        <w:pStyle w:val="BodyText"/>
      </w:pPr>
      <w:r>
        <w:t>test2=numpy.load(r"E:\cottaan\My Documents\SpeciesGridData\ID29662.npy") - this 607Mb on disk</w:t>
      </w:r>
    </w:p>
    <w:p w14:paraId="2D7BE9BE" w14:textId="77777777" w:rsidR="00F23B90" w:rsidRDefault="00F23B90" w:rsidP="000E5536">
      <w:pPr>
        <w:pStyle w:val="BodyText"/>
      </w:pPr>
      <w:r>
        <w:t>Restarted ArcMap and it worked from the GP window - then trying to output the test2 variable it wouldnt - but the amount of memory used kept going up</w:t>
      </w:r>
    </w:p>
    <w:p w14:paraId="05C2FB17" w14:textId="77777777" w:rsidR="00F23B90" w:rsidRDefault="00F23B90" w:rsidP="000E5536">
      <w:pPr>
        <w:pStyle w:val="BodyText"/>
      </w:pPr>
      <w:r>
        <w:t>The smallest number is ID2133 (Solitary fruit eating bat)</w:t>
      </w:r>
    </w:p>
    <w:p w14:paraId="24274566" w14:textId="77777777" w:rsidR="00F23B90" w:rsidRDefault="00F23B90" w:rsidP="000E5536">
      <w:pPr>
        <w:pStyle w:val="BodyText"/>
      </w:pPr>
      <w:r>
        <w:t>41671 - invalid argument using GetCount! - deleted file</w:t>
      </w:r>
    </w:p>
    <w:p w14:paraId="119E1BB2" w14:textId="77777777" w:rsidR="00F23B90" w:rsidRDefault="00F23B90" w:rsidP="000E5536">
      <w:pPr>
        <w:pStyle w:val="BodyText"/>
      </w:pPr>
      <w:r>
        <w:t>4975  - invalid argument using GetCount! - deleted file</w:t>
      </w:r>
    </w:p>
    <w:p w14:paraId="799933A2" w14:textId="77777777" w:rsidR="00F23B90" w:rsidRDefault="00F23B90" w:rsidP="008B6883">
      <w:pPr>
        <w:pStyle w:val="BodyText2"/>
      </w:pPr>
      <w:r>
        <w:t>899   - invalid argument using GetCount! - deleted file</w:t>
      </w:r>
    </w:p>
    <w:p w14:paraId="055EC1FF" w14:textId="77777777" w:rsidR="00F23B90" w:rsidRDefault="00F23B90" w:rsidP="000E5536">
      <w:pPr>
        <w:pStyle w:val="BodyText"/>
      </w:pPr>
      <w:r>
        <w:t>5060 species took            22 hours 18 minutes 31 seconds (15.87 secs /species)</w:t>
      </w:r>
    </w:p>
    <w:p w14:paraId="1F44F5BB" w14:textId="77777777" w:rsidR="00F23B90" w:rsidRDefault="00F23B90" w:rsidP="000E5536">
      <w:pPr>
        <w:pStyle w:val="BodyText"/>
      </w:pPr>
      <w:r>
        <w:t>5060 species is              79.9Gb (binary numpy files – so raw data will be significantly bigger) (15.79Mb /species)</w:t>
      </w:r>
    </w:p>
    <w:p w14:paraId="3393D336" w14:textId="77777777" w:rsidR="00F23B90" w:rsidRDefault="00F23B90" w:rsidP="008B6883">
      <w:pPr>
        <w:pStyle w:val="BodyText2"/>
      </w:pPr>
      <w:r>
        <w:t>5060 species have            7,092,806,306 records (i.e. species/quadkey records) (1,401,740.38 quadkeys /species)</w:t>
      </w:r>
    </w:p>
    <w:p w14:paraId="491A9502" w14:textId="77777777" w:rsidR="00F23B90" w:rsidRDefault="00F23B90" w:rsidP="000E5536">
      <w:pPr>
        <w:pStyle w:val="Heading5"/>
      </w:pPr>
      <w:r>
        <w:t>Validating the raster data</w:t>
      </w:r>
    </w:p>
    <w:p w14:paraId="1BD35821"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15E89AC5" w14:textId="77777777" w:rsidR="00F23B90" w:rsidRDefault="00F23B90" w:rsidP="007D2F52">
      <w:pPr>
        <w:pStyle w:val="Heading4"/>
      </w:pPr>
      <w:bookmarkStart w:id="36" w:name="_Toc315774557"/>
      <w:r>
        <w:t>Adding in the attributes to the rasters</w:t>
      </w:r>
      <w:bookmarkEnd w:id="36"/>
    </w:p>
    <w:p w14:paraId="17863490" w14:textId="77777777" w:rsidR="00F23B90" w:rsidRDefault="00F23B90" w:rsidP="000E5536">
      <w:pPr>
        <w:pStyle w:val="BodyText"/>
      </w:pPr>
      <w:r>
        <w:t>Good example is the Barbary Ground Squirrel (introduced and native - this information is in the LEGEND field):</w:t>
      </w:r>
    </w:p>
    <w:p w14:paraId="129B263F" w14:textId="77777777" w:rsidR="00F23B90" w:rsidRDefault="000D5C35" w:rsidP="000E5536">
      <w:pPr>
        <w:pStyle w:val="BodyText"/>
      </w:pPr>
      <w:hyperlink r:id="rId182" w:history="1">
        <w:r w:rsidR="00F23B90" w:rsidRPr="0077669C">
          <w:rPr>
            <w:rStyle w:val="Hyperlink"/>
          </w:rPr>
          <w:t>http://79.125.16.106/IUCN/mapper/index.html?ID_NO=2358</w:t>
        </w:r>
      </w:hyperlink>
    </w:p>
    <w:p w14:paraId="6516FF9F" w14:textId="77777777" w:rsidR="00F23B90" w:rsidRDefault="00F23B90" w:rsidP="000E5536">
      <w:pPr>
        <w:pStyle w:val="BodyText"/>
      </w:pPr>
      <w:r>
        <w:t>arr = arcpy.RasterToNumPyArray("ID2358Raster_LEGEND","","","",0)</w:t>
      </w:r>
    </w:p>
    <w:p w14:paraId="3E597491" w14:textId="77777777" w:rsidR="00F23B90" w:rsidRDefault="00F23B90" w:rsidP="000E5536">
      <w:pPr>
        <w:pStyle w:val="BodyText"/>
      </w:pPr>
      <w:r>
        <w:t>array([[0, 0, 0, ..., 0, 0, 0],</w:t>
      </w:r>
    </w:p>
    <w:p w14:paraId="08D9B78B" w14:textId="77777777" w:rsidR="00F23B90" w:rsidRDefault="00F23B90" w:rsidP="000E5536">
      <w:pPr>
        <w:pStyle w:val="BodyText"/>
      </w:pPr>
      <w:r>
        <w:t xml:space="preserve">       [0, 0, 0, ..., 0, 0, 0],</w:t>
      </w:r>
    </w:p>
    <w:p w14:paraId="2363134F" w14:textId="77777777" w:rsidR="00F23B90" w:rsidRDefault="00F23B90" w:rsidP="000E5536">
      <w:pPr>
        <w:pStyle w:val="BodyText"/>
      </w:pPr>
      <w:r>
        <w:t xml:space="preserve">       [0, 0, 0, ..., 0, 0, 0],</w:t>
      </w:r>
    </w:p>
    <w:p w14:paraId="2AE87FF0" w14:textId="77777777" w:rsidR="00F23B90" w:rsidRDefault="00F23B90" w:rsidP="000E5536">
      <w:pPr>
        <w:pStyle w:val="BodyText"/>
      </w:pPr>
      <w:r>
        <w:t xml:space="preserve">       ..., </w:t>
      </w:r>
    </w:p>
    <w:p w14:paraId="3480E38B" w14:textId="77777777" w:rsidR="00F23B90" w:rsidRDefault="00F23B90" w:rsidP="000E5536">
      <w:pPr>
        <w:pStyle w:val="BodyText"/>
      </w:pPr>
      <w:r>
        <w:t xml:space="preserve">       [0, 0, 0, ..., 0, 0, 0],</w:t>
      </w:r>
    </w:p>
    <w:p w14:paraId="4FA61EAA" w14:textId="77777777" w:rsidR="00F23B90" w:rsidRDefault="00F23B90" w:rsidP="000E5536">
      <w:pPr>
        <w:pStyle w:val="BodyText"/>
      </w:pPr>
      <w:r>
        <w:t xml:space="preserve">       [0, 0, 0, ..., 0, 0, 0],</w:t>
      </w:r>
    </w:p>
    <w:p w14:paraId="32F3516D" w14:textId="77777777" w:rsidR="00F23B90" w:rsidRDefault="00F23B90" w:rsidP="000E5536">
      <w:pPr>
        <w:pStyle w:val="BodyText"/>
      </w:pPr>
      <w:r>
        <w:t xml:space="preserve">       [0, 0, 0, ..., 0, 0, 0]], dtype=uint8)</w:t>
      </w:r>
    </w:p>
    <w:p w14:paraId="3B878B21" w14:textId="77777777" w:rsidR="00F23B90" w:rsidRDefault="00F23B90" w:rsidP="000E5536">
      <w:pPr>
        <w:pStyle w:val="BodyText"/>
      </w:pPr>
      <w:r>
        <w:t>&gt;&gt;&gt; arr.shape</w:t>
      </w:r>
    </w:p>
    <w:p w14:paraId="59F1443B" w14:textId="77777777" w:rsidR="00F23B90" w:rsidRDefault="00F23B90" w:rsidP="008B6883">
      <w:pPr>
        <w:pStyle w:val="BodyText2"/>
      </w:pPr>
      <w:r>
        <w:t>(837, 1337)</w:t>
      </w:r>
    </w:p>
    <w:p w14:paraId="17D38412" w14:textId="77777777" w:rsidR="00F23B90" w:rsidRDefault="00F23B90" w:rsidP="000E5536">
      <w:pPr>
        <w:pStyle w:val="BodyText"/>
      </w:pPr>
      <w:r>
        <w:t xml:space="preserve">&gt;&gt;&gt; data=numpy.nonzero(arr&gt;0)   </w:t>
      </w:r>
    </w:p>
    <w:p w14:paraId="287E6AF3" w14:textId="77777777" w:rsidR="00F23B90" w:rsidRDefault="00F23B90" w:rsidP="000E5536">
      <w:pPr>
        <w:pStyle w:val="BodyText"/>
      </w:pPr>
      <w:r>
        <w:t>(array([  0,   0,   0, ..., 836, 836, 836]), array([1091, 1092, 1093, ...,  104,  105,  106]))</w:t>
      </w:r>
    </w:p>
    <w:p w14:paraId="14D9BFE6" w14:textId="77777777" w:rsidR="00F23B90" w:rsidRDefault="00F23B90" w:rsidP="000E5536">
      <w:pPr>
        <w:pStyle w:val="BodyText"/>
      </w:pPr>
      <w:r>
        <w:t>&gt;&gt;&gt; len(data)</w:t>
      </w:r>
    </w:p>
    <w:p w14:paraId="00A3A94F" w14:textId="77777777" w:rsidR="00F23B90" w:rsidRDefault="00F23B90" w:rsidP="000E5536">
      <w:pPr>
        <w:pStyle w:val="BodyText"/>
      </w:pPr>
      <w:r>
        <w:t>2</w:t>
      </w:r>
    </w:p>
    <w:p w14:paraId="21A2EB81" w14:textId="77777777" w:rsidR="00F23B90" w:rsidRDefault="00F23B90" w:rsidP="000E5536">
      <w:pPr>
        <w:pStyle w:val="BodyText"/>
      </w:pPr>
      <w:r>
        <w:t>&gt;&gt;&gt; len(data[0])</w:t>
      </w:r>
    </w:p>
    <w:p w14:paraId="0231895D" w14:textId="77777777" w:rsidR="00F23B90" w:rsidRDefault="00F23B90" w:rsidP="008B6883">
      <w:pPr>
        <w:pStyle w:val="BodyText2"/>
      </w:pPr>
      <w:r>
        <w:t>281622</w:t>
      </w:r>
    </w:p>
    <w:p w14:paraId="416F5711" w14:textId="77777777" w:rsidR="00F23B90" w:rsidRDefault="00F23B90" w:rsidP="008B6883">
      <w:pPr>
        <w:pStyle w:val="BodyText2"/>
      </w:pPr>
      <w:r>
        <w:lastRenderedPageBreak/>
        <w:t>The raster has the following attribute table:</w:t>
      </w:r>
    </w:p>
    <w:p w14:paraId="676BF1B1" w14:textId="77777777" w:rsidR="00F23B90" w:rsidRDefault="00F23B90" w:rsidP="000E5536">
      <w:pPr>
        <w:pStyle w:val="BodyText"/>
      </w:pPr>
      <w:r>
        <w:t>"OBJECTID"</w:t>
      </w:r>
      <w:r>
        <w:tab/>
        <w:t>"Value_"</w:t>
      </w:r>
      <w:r>
        <w:tab/>
        <w:t>"Count_"</w:t>
      </w:r>
      <w:r>
        <w:tab/>
      </w:r>
      <w:r>
        <w:tab/>
        <w:t>"LEGEND"</w:t>
      </w:r>
    </w:p>
    <w:p w14:paraId="3324098A" w14:textId="77777777" w:rsidR="00F23B90" w:rsidRDefault="00F23B90" w:rsidP="000E5536">
      <w:pPr>
        <w:pStyle w:val="BodyText"/>
      </w:pPr>
      <w:r>
        <w:t>1</w:t>
      </w:r>
      <w:r>
        <w:tab/>
      </w:r>
      <w:r>
        <w:tab/>
      </w:r>
      <w:r>
        <w:tab/>
        <w:t>1</w:t>
      </w:r>
      <w:r>
        <w:tab/>
      </w:r>
      <w:r>
        <w:tab/>
      </w:r>
      <w:r>
        <w:tab/>
        <w:t>1599.000000</w:t>
      </w:r>
      <w:r>
        <w:tab/>
      </w:r>
      <w:r>
        <w:tab/>
        <w:t>"Introduced"</w:t>
      </w:r>
    </w:p>
    <w:p w14:paraId="088EBEBD" w14:textId="77777777" w:rsidR="00F23B90" w:rsidRDefault="00F23B90" w:rsidP="008B6883">
      <w:pPr>
        <w:pStyle w:val="BodyText2"/>
      </w:pPr>
      <w:r>
        <w:t>2</w:t>
      </w:r>
      <w:r>
        <w:tab/>
      </w:r>
      <w:r>
        <w:tab/>
      </w:r>
      <w:r>
        <w:tab/>
        <w:t>2</w:t>
      </w:r>
      <w:r>
        <w:tab/>
      </w:r>
      <w:r>
        <w:tab/>
      </w:r>
      <w:r>
        <w:tab/>
        <w:t>280023.000000</w:t>
      </w:r>
      <w:r>
        <w:tab/>
        <w:t>"Native (resident)"</w:t>
      </w:r>
    </w:p>
    <w:p w14:paraId="673816B3" w14:textId="77777777" w:rsidR="00F23B90" w:rsidRDefault="00F23B90" w:rsidP="008B6883">
      <w:pPr>
        <w:pStyle w:val="BodyText2"/>
      </w:pPr>
      <w:r>
        <w:t>So the len(data[0]) is the total count of the non zero values!</w:t>
      </w:r>
    </w:p>
    <w:p w14:paraId="6DCBBA26" w14:textId="77777777" w:rsidR="00F23B90" w:rsidRDefault="00F23B90" w:rsidP="000E5536">
      <w:pPr>
        <w:pStyle w:val="BodyText"/>
      </w:pPr>
      <w:r>
        <w:t>The following will get the corresponding VALUES:</w:t>
      </w:r>
    </w:p>
    <w:p w14:paraId="3BB13DF0" w14:textId="77777777" w:rsidR="00F23B90" w:rsidRDefault="00F23B90" w:rsidP="000E5536">
      <w:pPr>
        <w:pStyle w:val="BodyText"/>
      </w:pPr>
      <w:r>
        <w:t>arr[numpy.nonzero(arr&gt;0)]</w:t>
      </w:r>
    </w:p>
    <w:p w14:paraId="19A1FD07" w14:textId="77777777" w:rsidR="00F23B90" w:rsidRDefault="00F23B90" w:rsidP="008B6883">
      <w:pPr>
        <w:pStyle w:val="BodyText2"/>
      </w:pPr>
      <w:r>
        <w:t>array([2, 2, 2, ..., 2, 2, 2], dtype=uint8)</w:t>
      </w:r>
    </w:p>
    <w:p w14:paraId="7674AB0A" w14:textId="77777777" w:rsidR="00F23B90" w:rsidRDefault="00F23B90" w:rsidP="000E5536">
      <w:pPr>
        <w:pStyle w:val="BodyText"/>
      </w:pPr>
      <w:r>
        <w:t>The following will append the array values:</w:t>
      </w:r>
    </w:p>
    <w:p w14:paraId="74D292FE" w14:textId="77777777" w:rsidR="00F23B90" w:rsidRDefault="00F23B90" w:rsidP="000E5536">
      <w:pPr>
        <w:pStyle w:val="BodyText"/>
      </w:pPr>
      <w:r>
        <w:t>test=numpy.concatenate((data[0],data[1],data2))</w:t>
      </w:r>
    </w:p>
    <w:p w14:paraId="4D5E1DEC" w14:textId="77777777" w:rsidR="00F23B90" w:rsidRDefault="00F23B90" w:rsidP="000E5536">
      <w:pPr>
        <w:pStyle w:val="BodyText"/>
      </w:pPr>
      <w:r>
        <w:t>numpy.savetxt(r"E:\cottaan\My Documents\test.txt",test)</w:t>
      </w:r>
    </w:p>
    <w:p w14:paraId="2EAEC61F" w14:textId="77777777" w:rsidR="00F23B90" w:rsidRDefault="00F23B90" w:rsidP="000E5536">
      <w:pPr>
        <w:pStyle w:val="BodyText"/>
      </w:pPr>
      <w:r>
        <w:t>OUTPUT: (i.e. x array then y array then z array)</w:t>
      </w:r>
    </w:p>
    <w:p w14:paraId="01F34F82" w14:textId="77777777" w:rsidR="00F23B90" w:rsidRDefault="00F23B90" w:rsidP="000E5536">
      <w:pPr>
        <w:pStyle w:val="BodyText"/>
      </w:pPr>
      <w:r>
        <w:t>[ 0, 0, 0, ..., 836, 836, 836, 1091, 1092, 1093, ..., 104, 105, 106, 2, 2, 2, ..., 2, 2, 2]</w:t>
      </w:r>
    </w:p>
    <w:p w14:paraId="6E3DE333"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5742057A" w14:textId="77777777" w:rsidR="00F23B90" w:rsidRDefault="00F23B90" w:rsidP="000E5536">
      <w:pPr>
        <w:pStyle w:val="BodyText"/>
      </w:pPr>
      <w:r>
        <w:t>My favorite species is 10278 (Father Basilio's Striped Mouse - perfect distribution)</w:t>
      </w:r>
    </w:p>
    <w:p w14:paraId="1AD90419" w14:textId="77777777" w:rsidR="00F23B90" w:rsidRDefault="00F23B90" w:rsidP="000E5536">
      <w:pPr>
        <w:pStyle w:val="BodyText"/>
      </w:pPr>
      <w:r>
        <w:t>len(test)=844866 (i.e. 281622*3)</w:t>
      </w:r>
    </w:p>
    <w:p w14:paraId="127EE058" w14:textId="77777777" w:rsidR="00F23B90" w:rsidRDefault="00F23B90" w:rsidP="000E5536">
      <w:pPr>
        <w:pStyle w:val="BodyText"/>
      </w:pPr>
      <w:r>
        <w:t>trying to create an array of x1,y1,z1,x2,y2,z2,xn,yn,zn</w:t>
      </w:r>
    </w:p>
    <w:p w14:paraId="2871385B" w14:textId="77777777" w:rsidR="00F23B90" w:rsidRDefault="00F23B90" w:rsidP="000E5536">
      <w:pPr>
        <w:pStyle w:val="BodyText"/>
      </w:pPr>
      <w:r>
        <w:t>data4=numpy.reshape(test,(3,281622)) - gets back to the 3 dimensional array:</w:t>
      </w:r>
    </w:p>
    <w:p w14:paraId="1A8BD13B" w14:textId="77777777" w:rsidR="00F23B90" w:rsidRDefault="00F23B90" w:rsidP="000E5536">
      <w:pPr>
        <w:pStyle w:val="BodyText"/>
      </w:pPr>
      <w:r>
        <w:t>array([[   0,    0,    0, ...,  836,  836,  836],</w:t>
      </w:r>
    </w:p>
    <w:p w14:paraId="00E67391" w14:textId="77777777" w:rsidR="00F23B90" w:rsidRDefault="00F23B90" w:rsidP="000E5536">
      <w:pPr>
        <w:pStyle w:val="BodyText"/>
      </w:pPr>
      <w:r>
        <w:t xml:space="preserve">       [1091, 1092, 1093, ...,  104,  105,  106],</w:t>
      </w:r>
    </w:p>
    <w:p w14:paraId="23EC3ED2" w14:textId="77777777" w:rsidR="00F23B90" w:rsidRDefault="00F23B90" w:rsidP="000E5536">
      <w:pPr>
        <w:pStyle w:val="BodyText"/>
      </w:pPr>
      <w:r>
        <w:t xml:space="preserve">       [   2,    2,    2, ...,    2,    2,    2]])</w:t>
      </w:r>
    </w:p>
    <w:p w14:paraId="3932BA29" w14:textId="77777777" w:rsidR="00F23B90" w:rsidRDefault="00F23B90" w:rsidP="000E5536">
      <w:pPr>
        <w:pStyle w:val="BodyText"/>
      </w:pPr>
      <w:r>
        <w:t>then you can transpose:</w:t>
      </w:r>
    </w:p>
    <w:p w14:paraId="6A1C7AE4" w14:textId="77777777" w:rsidR="00F23B90" w:rsidRDefault="00F23B90" w:rsidP="008B6883">
      <w:pPr>
        <w:pStyle w:val="BodyText2"/>
      </w:pPr>
      <w:r>
        <w:t>numpy.transpose(data4)</w:t>
      </w:r>
    </w:p>
    <w:p w14:paraId="61A363A1" w14:textId="77777777" w:rsidR="00F23B90" w:rsidRDefault="00F23B90" w:rsidP="000E5536">
      <w:pPr>
        <w:pStyle w:val="BodyText"/>
      </w:pPr>
      <w:r>
        <w:t>File sizes for the various output options for species 2358 using the numpy.save method:</w:t>
      </w:r>
    </w:p>
    <w:p w14:paraId="5431F96B" w14:textId="77777777" w:rsidR="00F23B90" w:rsidRDefault="00F23B90" w:rsidP="000E5536">
      <w:pPr>
        <w:pStyle w:val="BodyText"/>
      </w:pPr>
      <w:r>
        <w:t>Structure</w:t>
      </w:r>
      <w:r>
        <w:tab/>
      </w:r>
      <w:r>
        <w:tab/>
      </w:r>
      <w:r>
        <w:tab/>
      </w:r>
      <w:r>
        <w:tab/>
      </w:r>
      <w:r>
        <w:tab/>
      </w:r>
      <w:r>
        <w:tab/>
        <w:t>Filesize</w:t>
      </w:r>
    </w:p>
    <w:p w14:paraId="1C3A6739" w14:textId="77777777" w:rsidR="00F23B90" w:rsidRDefault="00F23B90" w:rsidP="000E5536">
      <w:pPr>
        <w:pStyle w:val="BodyText"/>
      </w:pPr>
      <w:r>
        <w:t>x arr, y arr, z arr</w:t>
      </w:r>
      <w:r>
        <w:tab/>
      </w:r>
      <w:r>
        <w:tab/>
      </w:r>
      <w:r>
        <w:tab/>
      </w:r>
      <w:r>
        <w:tab/>
        <w:t>3,383,296 bytes</w:t>
      </w:r>
    </w:p>
    <w:p w14:paraId="0796B806" w14:textId="77777777" w:rsidR="00F23B90" w:rsidRDefault="00F23B90" w:rsidP="000E5536">
      <w:pPr>
        <w:pStyle w:val="BodyText"/>
      </w:pPr>
      <w:r>
        <w:t>x1,y1,z1,x2,y2,z2,xn,yn,zn</w:t>
      </w:r>
      <w:r>
        <w:tab/>
      </w:r>
      <w:r>
        <w:tab/>
        <w:t>3,383,296 bytes</w:t>
      </w:r>
    </w:p>
    <w:p w14:paraId="3C1E6824" w14:textId="77777777" w:rsidR="00F23B90" w:rsidRDefault="00F23B90" w:rsidP="008B6883">
      <w:pPr>
        <w:pStyle w:val="BodyText2"/>
      </w:pPr>
      <w:r>
        <w:t>No difference!</w:t>
      </w:r>
      <w:r>
        <w:tab/>
      </w:r>
      <w:r>
        <w:tab/>
      </w:r>
      <w:r>
        <w:tab/>
      </w:r>
      <w:r>
        <w:tab/>
      </w:r>
      <w:r>
        <w:tab/>
      </w:r>
      <w:r>
        <w:tab/>
      </w:r>
    </w:p>
    <w:p w14:paraId="758DFC20" w14:textId="77777777" w:rsidR="00F23B90" w:rsidRDefault="00F23B90" w:rsidP="000E5536">
      <w:pPr>
        <w:pStyle w:val="BodyText"/>
      </w:pPr>
      <w:r>
        <w:t>Michaels pickle method:</w:t>
      </w:r>
    </w:p>
    <w:p w14:paraId="630E49AA" w14:textId="77777777" w:rsidR="00F23B90" w:rsidRDefault="00F23B90" w:rsidP="000E5536">
      <w:pPr>
        <w:pStyle w:val="BodyText"/>
      </w:pPr>
      <w:r>
        <w:t>import cPickle</w:t>
      </w:r>
    </w:p>
    <w:p w14:paraId="362CEA48" w14:textId="77777777" w:rsidR="00F23B90" w:rsidRDefault="00F23B90" w:rsidP="000E5536">
      <w:pPr>
        <w:pStyle w:val="BodyText"/>
      </w:pPr>
      <w:r>
        <w:t>f = open(r"E:\cottaan\My Documents\test.npy",'wb')</w:t>
      </w:r>
    </w:p>
    <w:p w14:paraId="742498BB" w14:textId="77777777" w:rsidR="00F23B90" w:rsidRDefault="00F23B90" w:rsidP="000E5536">
      <w:pPr>
        <w:pStyle w:val="BodyText"/>
      </w:pPr>
      <w:r>
        <w:t>cPickle.dump(test, f, protocol=2)</w:t>
      </w:r>
    </w:p>
    <w:p w14:paraId="3B043033" w14:textId="77777777" w:rsidR="00F23B90" w:rsidRDefault="00F23B90" w:rsidP="008B6883">
      <w:pPr>
        <w:pStyle w:val="BodyText2"/>
      </w:pPr>
      <w:r>
        <w:t>f.close()</w:t>
      </w:r>
    </w:p>
    <w:p w14:paraId="2AB9EE85" w14:textId="77777777" w:rsidR="00F23B90" w:rsidRDefault="00F23B90" w:rsidP="000E5536">
      <w:pPr>
        <w:pStyle w:val="BodyText"/>
      </w:pPr>
      <w:r>
        <w:t>Use the following to load the numpy array back in again:</w:t>
      </w:r>
    </w:p>
    <w:p w14:paraId="3A001D90" w14:textId="77777777" w:rsidR="00F23B90" w:rsidRDefault="00F23B90" w:rsidP="000E5536">
      <w:pPr>
        <w:pStyle w:val="BodyText"/>
      </w:pPr>
      <w:r>
        <w:t>&gt;&gt;&gt; test2=numpy.load(r"E:\cottaan\My Documents\SpeciesGridData\ID9056.npy")</w:t>
      </w:r>
    </w:p>
    <w:p w14:paraId="317AEE76" w14:textId="77777777" w:rsidR="00F23B90" w:rsidRDefault="00F23B90" w:rsidP="000E5536">
      <w:pPr>
        <w:pStyle w:val="BodyText"/>
      </w:pPr>
      <w:r>
        <w:t>array([18476, 18476, 18476, 18476, 18475, 18475, 18475, 18475, 18475,</w:t>
      </w:r>
    </w:p>
    <w:p w14:paraId="541AF3D7" w14:textId="77777777" w:rsidR="00F23B90" w:rsidRDefault="00F23B90" w:rsidP="000E5536">
      <w:pPr>
        <w:pStyle w:val="BodyText"/>
      </w:pPr>
      <w:r>
        <w:t xml:space="preserve">       18474, 18474, 18474, 18474, 18474, 18474, 18473, 18473, 18473,</w:t>
      </w:r>
    </w:p>
    <w:p w14:paraId="29096A2E" w14:textId="77777777" w:rsidR="00F23B90" w:rsidRDefault="00F23B90" w:rsidP="000E5536">
      <w:pPr>
        <w:pStyle w:val="BodyText"/>
      </w:pPr>
      <w:r>
        <w:t xml:space="preserve">       18473, 18473, 18472, 18472, 18472, 18472, 18471, 18471,  7470,</w:t>
      </w:r>
    </w:p>
    <w:p w14:paraId="693B2FD7" w14:textId="77777777" w:rsidR="00F23B90" w:rsidRDefault="00F23B90" w:rsidP="000E5536">
      <w:pPr>
        <w:pStyle w:val="BodyText"/>
      </w:pPr>
      <w:r>
        <w:t xml:space="preserve">        7471,  7472,  7473,  7470,  7471,  7472,  7473,  7474,  7470,</w:t>
      </w:r>
    </w:p>
    <w:p w14:paraId="1EA72FBD" w14:textId="77777777" w:rsidR="00F23B90" w:rsidRDefault="00F23B90" w:rsidP="000E5536">
      <w:pPr>
        <w:pStyle w:val="BodyText"/>
      </w:pPr>
      <w:r>
        <w:t xml:space="preserve">        7471,  7472,  7473,  7474,  7475,  7471,  7472,  7473,  7474,</w:t>
      </w:r>
    </w:p>
    <w:p w14:paraId="0EDF16F7" w14:textId="77777777" w:rsidR="00F23B90" w:rsidRDefault="00F23B90" w:rsidP="000E5536">
      <w:pPr>
        <w:pStyle w:val="BodyText"/>
      </w:pPr>
      <w:r>
        <w:t xml:space="preserve">        7475,  7471,  7472,  7473,  7474,  7472,  7473,     1,     1,</w:t>
      </w:r>
    </w:p>
    <w:p w14:paraId="1F80C924" w14:textId="77777777" w:rsidR="00F23B90" w:rsidRDefault="00F23B90" w:rsidP="000E5536">
      <w:pPr>
        <w:pStyle w:val="BodyText"/>
      </w:pPr>
      <w:r>
        <w:t xml:space="preserve">           1,     1,     1,     1,     1,     1,     1,     1,     1,</w:t>
      </w:r>
    </w:p>
    <w:p w14:paraId="2AB12187" w14:textId="77777777" w:rsidR="00F23B90" w:rsidRDefault="00F23B90" w:rsidP="000E5536">
      <w:pPr>
        <w:pStyle w:val="BodyText"/>
      </w:pPr>
      <w:r>
        <w:t xml:space="preserve">           1,     1,     1,     1,     1,     1,     1,     1,     1,</w:t>
      </w:r>
    </w:p>
    <w:p w14:paraId="685FFB67" w14:textId="77777777" w:rsidR="00F23B90" w:rsidRDefault="00F23B90" w:rsidP="000E5536">
      <w:pPr>
        <w:pStyle w:val="BodyText"/>
      </w:pPr>
      <w:r>
        <w:t xml:space="preserve">           1,     1,     1,     1,     1,     1])</w:t>
      </w:r>
    </w:p>
    <w:p w14:paraId="453C8392" w14:textId="77777777" w:rsidR="00F23B90" w:rsidRDefault="00F23B90" w:rsidP="000E5536">
      <w:pPr>
        <w:pStyle w:val="BodyText"/>
      </w:pPr>
      <w:r>
        <w:t>then convert to a 3 dimensional array:</w:t>
      </w:r>
    </w:p>
    <w:p w14:paraId="3D905A1F" w14:textId="77777777" w:rsidR="00F23B90" w:rsidRDefault="00F23B90" w:rsidP="000E5536">
      <w:pPr>
        <w:pStyle w:val="BodyText"/>
      </w:pPr>
      <w:r>
        <w:t>&gt;&gt;&gt; data=numpy.reshape(test2,(3,len(test2)/3))</w:t>
      </w:r>
    </w:p>
    <w:p w14:paraId="65DE282F" w14:textId="77777777" w:rsidR="00F23B90" w:rsidRDefault="00F23B90" w:rsidP="000E5536">
      <w:pPr>
        <w:pStyle w:val="BodyText"/>
      </w:pPr>
      <w:r>
        <w:t>array([[18476, 18476, 18476, 18476, 18475, 18475, 18475, 18475, 18475,</w:t>
      </w:r>
    </w:p>
    <w:p w14:paraId="16B87383" w14:textId="77777777" w:rsidR="00F23B90" w:rsidRDefault="00F23B90" w:rsidP="000E5536">
      <w:pPr>
        <w:pStyle w:val="BodyText"/>
      </w:pPr>
      <w:r>
        <w:t xml:space="preserve">        18474, 18474, 18474, 18474, 18474, 18474, 18473, 18473, 18473,</w:t>
      </w:r>
    </w:p>
    <w:p w14:paraId="3D34134D" w14:textId="77777777" w:rsidR="00F23B90" w:rsidRDefault="00F23B90" w:rsidP="000E5536">
      <w:pPr>
        <w:pStyle w:val="BodyText"/>
      </w:pPr>
      <w:r>
        <w:t xml:space="preserve">        18473, 18473, 18472, 18472, 18472, 18472, 18471, 18471],</w:t>
      </w:r>
    </w:p>
    <w:p w14:paraId="11D538FB" w14:textId="77777777" w:rsidR="00F23B90" w:rsidRDefault="00F23B90" w:rsidP="000E5536">
      <w:pPr>
        <w:pStyle w:val="BodyText"/>
      </w:pPr>
      <w:r>
        <w:t xml:space="preserve">       [ 7470,  7471,  7472,  7473,  7470,  7471,  7472,  7473,  7474,</w:t>
      </w:r>
    </w:p>
    <w:p w14:paraId="3BF7BE04" w14:textId="77777777" w:rsidR="00F23B90" w:rsidRDefault="00F23B90" w:rsidP="000E5536">
      <w:pPr>
        <w:pStyle w:val="BodyText"/>
      </w:pPr>
      <w:r>
        <w:t xml:space="preserve">         7470,  7471,  7472,  7473,  7474,  7475,  7471,  7472,  7473,</w:t>
      </w:r>
    </w:p>
    <w:p w14:paraId="2A416836" w14:textId="77777777" w:rsidR="00F23B90" w:rsidRDefault="00F23B90" w:rsidP="000E5536">
      <w:pPr>
        <w:pStyle w:val="BodyText"/>
      </w:pPr>
      <w:r>
        <w:t xml:space="preserve">         7474,  7475,  7471,  7472,  7473,  7474,  7472,  7473],</w:t>
      </w:r>
    </w:p>
    <w:p w14:paraId="2A47A168" w14:textId="77777777" w:rsidR="00F23B90" w:rsidRDefault="00F23B90" w:rsidP="000E5536">
      <w:pPr>
        <w:pStyle w:val="BodyText"/>
      </w:pPr>
      <w:r>
        <w:t xml:space="preserve">       [    1,     1,     1,     1,     1,     1,     1,     1,     1,</w:t>
      </w:r>
    </w:p>
    <w:p w14:paraId="1907D8B1" w14:textId="77777777" w:rsidR="00F23B90" w:rsidRDefault="00F23B90" w:rsidP="000E5536">
      <w:pPr>
        <w:pStyle w:val="BodyText"/>
      </w:pPr>
      <w:r>
        <w:lastRenderedPageBreak/>
        <w:t xml:space="preserve">            1,     1,     1,     1,     1,     1,     1,     1,     1,</w:t>
      </w:r>
    </w:p>
    <w:p w14:paraId="5D10C3D5" w14:textId="77777777" w:rsidR="00F23B90" w:rsidRDefault="00F23B90" w:rsidP="000E5536">
      <w:pPr>
        <w:pStyle w:val="BodyText"/>
      </w:pPr>
      <w:r>
        <w:t xml:space="preserve">            1,     1,     1,     1,     1,     1,     1,     1]])</w:t>
      </w:r>
    </w:p>
    <w:p w14:paraId="6735B1CC" w14:textId="77777777" w:rsidR="00F23B90" w:rsidRDefault="00F23B90" w:rsidP="000E5536">
      <w:pPr>
        <w:pStyle w:val="BodyText"/>
      </w:pPr>
      <w:r>
        <w:t>then transpose to coordinates</w:t>
      </w:r>
    </w:p>
    <w:p w14:paraId="11F2BCC6" w14:textId="77777777" w:rsidR="00F23B90" w:rsidRDefault="00F23B90" w:rsidP="000E5536">
      <w:pPr>
        <w:pStyle w:val="BodyText"/>
      </w:pPr>
      <w:r>
        <w:t>&gt;&gt;&gt; coords=numpy.transpose(data)</w:t>
      </w:r>
    </w:p>
    <w:p w14:paraId="2840AD5B" w14:textId="77777777" w:rsidR="00F23B90" w:rsidRDefault="00F23B90" w:rsidP="000E5536">
      <w:pPr>
        <w:pStyle w:val="BodyText"/>
      </w:pPr>
      <w:r>
        <w:t>array([[18476,  7470,     1],</w:t>
      </w:r>
    </w:p>
    <w:p w14:paraId="54474317" w14:textId="77777777" w:rsidR="00F23B90" w:rsidRDefault="00F23B90" w:rsidP="000E5536">
      <w:pPr>
        <w:pStyle w:val="BodyText"/>
      </w:pPr>
      <w:r>
        <w:t xml:space="preserve">       [18476,  7471,     1],</w:t>
      </w:r>
    </w:p>
    <w:p w14:paraId="4CE5AAB0" w14:textId="77777777" w:rsidR="00F23B90" w:rsidRDefault="00F23B90" w:rsidP="000E5536">
      <w:pPr>
        <w:pStyle w:val="BodyText"/>
      </w:pPr>
      <w:r>
        <w:t>……</w:t>
      </w:r>
    </w:p>
    <w:p w14:paraId="21D1F9E8" w14:textId="77777777" w:rsidR="00F23B90" w:rsidRDefault="00F23B90" w:rsidP="000E5536">
      <w:pPr>
        <w:pStyle w:val="BodyText"/>
      </w:pPr>
      <w:r>
        <w:t xml:space="preserve">       [18472,  7474,     1],</w:t>
      </w:r>
    </w:p>
    <w:p w14:paraId="0F6CF634" w14:textId="77777777" w:rsidR="00F23B90" w:rsidRDefault="00F23B90" w:rsidP="000E5536">
      <w:pPr>
        <w:pStyle w:val="BodyText"/>
      </w:pPr>
      <w:r>
        <w:t xml:space="preserve">       [18471,  7472,     1],</w:t>
      </w:r>
    </w:p>
    <w:p w14:paraId="622DCFDA" w14:textId="77777777" w:rsidR="00F23B90" w:rsidRDefault="00F23B90" w:rsidP="008B6883">
      <w:pPr>
        <w:pStyle w:val="BodyText2"/>
      </w:pPr>
      <w:r>
        <w:t xml:space="preserve">       [18471,  7473,     1]])</w:t>
      </w:r>
    </w:p>
    <w:p w14:paraId="128BC96C" w14:textId="77777777" w:rsidR="00F23B90" w:rsidRDefault="00F23B90" w:rsidP="007D2F52">
      <w:pPr>
        <w:pStyle w:val="Heading4"/>
      </w:pPr>
      <w:bookmarkStart w:id="37" w:name="_Toc315774558"/>
      <w:r>
        <w:t>Pilot Data Preparation</w:t>
      </w:r>
      <w:bookmarkEnd w:id="37"/>
    </w:p>
    <w:p w14:paraId="17BAE4F1" w14:textId="77777777" w:rsidR="00F23B90" w:rsidRDefault="00F23B90" w:rsidP="000E5536">
      <w:pPr>
        <w:pStyle w:val="Heading5"/>
      </w:pPr>
      <w:bookmarkStart w:id="38" w:name="_Toc315774560"/>
      <w:r>
        <w:t>Red List Data</w:t>
      </w:r>
      <w:bookmarkEnd w:id="38"/>
    </w:p>
    <w:p w14:paraId="77EDA792" w14:textId="77777777" w:rsidR="00F23B90" w:rsidRDefault="00F23B90" w:rsidP="000E5536">
      <w:pPr>
        <w:pStyle w:val="Heading6"/>
      </w:pPr>
      <w:bookmarkStart w:id="39" w:name="_Toc315774561"/>
      <w:r>
        <w:t>Critically Endangered and Endangered Mammals</w:t>
      </w:r>
      <w:bookmarkEnd w:id="39"/>
    </w:p>
    <w:p w14:paraId="73428AD1" w14:textId="77777777" w:rsidR="00F23B90" w:rsidRDefault="00F23B90" w:rsidP="000E5536">
      <w:pPr>
        <w:pStyle w:val="BodyText"/>
      </w:pPr>
      <w:r>
        <w:t>We are going to use Critically Endangered and Endangered mammals (not including whales) - there should be  89,572,562 records for these - need to check</w:t>
      </w:r>
    </w:p>
    <w:p w14:paraId="5AD45AA7" w14:textId="77777777" w:rsidR="00F23B90" w:rsidRDefault="00F23B90" w:rsidP="000E5536">
      <w:pPr>
        <w:pStyle w:val="BodyText"/>
      </w:pPr>
      <w:r>
        <w:t>Created an Access Database to calculate the number of cells and do the data preparation (E:\cottaan\My Documents\IUCN Species.accdb)</w:t>
      </w:r>
    </w:p>
    <w:p w14:paraId="1FA693B5" w14:textId="77777777" w:rsidR="00F23B90" w:rsidRDefault="00F23B90" w:rsidP="000E5536">
      <w:pPr>
        <w:pStyle w:val="BodyText"/>
      </w:pPr>
      <w:r>
        <w:t>Created a VBA macro to move the numpy files from all the mammals to just the pilot species</w:t>
      </w:r>
    </w:p>
    <w:p w14:paraId="547D54D4" w14:textId="77777777" w:rsidR="00F23B90" w:rsidRDefault="00F23B90" w:rsidP="000E5536">
      <w:pPr>
        <w:pStyle w:val="BodyText"/>
      </w:pPr>
      <w:r>
        <w:t>Created a new Model to move the numpy data to a table - NumpyFilesToTable</w:t>
      </w:r>
    </w:p>
    <w:p w14:paraId="672C2D31" w14:textId="77777777" w:rsidR="00F23B90" w:rsidRDefault="00F23B90" w:rsidP="000E5536">
      <w:pPr>
        <w:pStyle w:val="BodyText"/>
      </w:pPr>
      <w:r>
        <w:t>Ran it for all Critically Endangered and Endangered mammals (not including whales) - took 9 hours 20 minutes 49 seconds - and there are 89,572,562 records!!!</w:t>
      </w:r>
    </w:p>
    <w:p w14:paraId="24CEAB63" w14:textId="77777777" w:rsidR="00F23B90" w:rsidRDefault="00F23B90" w:rsidP="000E5536">
      <w:pPr>
        <w:pStyle w:val="BodyText"/>
      </w:pPr>
      <w:r>
        <w:t>Now to add the indexes?</w:t>
      </w:r>
    </w:p>
    <w:p w14:paraId="2791AEBD" w14:textId="77777777" w:rsidR="00F23B90" w:rsidRDefault="00F23B90" w:rsidP="000E5536">
      <w:pPr>
        <w:pStyle w:val="BodyText"/>
      </w:pPr>
      <w:r>
        <w:tab/>
        <w:t>speciesID - started at 8:38am</w:t>
      </w:r>
    </w:p>
    <w:p w14:paraId="1AE93DDD" w14:textId="77777777" w:rsidR="00F23B90" w:rsidRDefault="00F23B90" w:rsidP="000E5536">
      <w:pPr>
        <w:pStyle w:val="BodyText"/>
      </w:pPr>
      <w:r>
        <w:tab/>
      </w:r>
      <w:r>
        <w:tab/>
        <w:t>atx file updated at 9:39am</w:t>
      </w:r>
    </w:p>
    <w:p w14:paraId="00F6F96B" w14:textId="77777777" w:rsidR="00F23B90" w:rsidRDefault="00F23B90" w:rsidP="000E5536">
      <w:pPr>
        <w:pStyle w:val="BodyText"/>
      </w:pPr>
      <w:r>
        <w:tab/>
      </w:r>
      <w:r>
        <w:tab/>
        <w:t>finished at 9:48am - the atx index file is 9,428,697Kb</w:t>
      </w:r>
    </w:p>
    <w:p w14:paraId="1DCB1ED8" w14:textId="77777777" w:rsidR="00F23B90" w:rsidRDefault="00F23B90" w:rsidP="000E5536">
      <w:pPr>
        <w:pStyle w:val="BodyText"/>
      </w:pPr>
      <w:r>
        <w:tab/>
        <w:t>quadkey - started at 12:55pm - finished at 14:07pm - atx index file is 9,428,697Kb - same as the speciesID one</w:t>
      </w:r>
    </w:p>
    <w:p w14:paraId="146AF4F4" w14:textId="77777777" w:rsidR="00F23B90" w:rsidRDefault="00F23B90" w:rsidP="000E5536">
      <w:pPr>
        <w:pStyle w:val="BodyText"/>
      </w:pPr>
      <w:r>
        <w:tab/>
        <w:t>mx and my fields - started at 08:11 - finished at 09:13</w:t>
      </w:r>
    </w:p>
    <w:p w14:paraId="6643E142" w14:textId="77777777" w:rsidR="00F23B90" w:rsidRDefault="00F23B90" w:rsidP="000E5536">
      <w:pPr>
        <w:pStyle w:val="BodyText"/>
      </w:pPr>
      <w:r>
        <w:tab/>
      </w:r>
    </w:p>
    <w:p w14:paraId="55259467" w14:textId="77777777" w:rsidR="00F23B90" w:rsidRDefault="00F23B90" w:rsidP="000E5536">
      <w:pPr>
        <w:pStyle w:val="BodyText"/>
      </w:pPr>
      <w:r>
        <w:t>Now we have all of the indexes on, how long does it take to extract data:</w:t>
      </w:r>
    </w:p>
    <w:p w14:paraId="1DBB1979" w14:textId="77777777" w:rsidR="00F23B90" w:rsidRDefault="00F23B90" w:rsidP="000E5536">
      <w:pPr>
        <w:pStyle w:val="BodyText"/>
      </w:pPr>
      <w:r>
        <w:t>"mx"&gt;27025 AND "mx"&lt;27035 AND "my" &gt;16973 AND "my" &lt;16983</w:t>
      </w:r>
    </w:p>
    <w:p w14:paraId="2DCCF992" w14:textId="77777777" w:rsidR="00F23B90" w:rsidRDefault="00F23B90" w:rsidP="000E5536">
      <w:pPr>
        <w:pStyle w:val="BodyText"/>
      </w:pPr>
      <w:r>
        <w:t>This select by attribute took 41 seconds</w:t>
      </w:r>
    </w:p>
    <w:p w14:paraId="2B8F1BE0" w14:textId="77777777" w:rsidR="00F23B90" w:rsidRDefault="00F23B90" w:rsidP="000E5536">
      <w:pPr>
        <w:pStyle w:val="BodyText"/>
      </w:pPr>
      <w:r>
        <w:t>"mx" BETWEEN  7982 and 7992 and "my" BETWEEN 17800 and 17810 - selects 244 records INSTANTLY!</w:t>
      </w:r>
    </w:p>
    <w:p w14:paraId="2C2D1EF1" w14:textId="77777777" w:rsidR="00F23B90" w:rsidRDefault="00F23B90" w:rsidP="000E5536">
      <w:pPr>
        <w:pStyle w:val="BodyText"/>
      </w:pPr>
      <w:r>
        <w:t>"mx" BETWEEN  7900 and 8000 and "my" BETWEEN 17000 and 18000 - SLOW!! - takes 27 secs This is 63906 quadtrees.</w:t>
      </w:r>
    </w:p>
    <w:p w14:paraId="5A08D0B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F3C4CDC" w14:textId="77777777" w:rsidR="00F23B90" w:rsidRDefault="00F23B90" w:rsidP="000E5536">
      <w:pPr>
        <w:pStyle w:val="BodyText"/>
      </w:pPr>
      <w:r>
        <w:t>"quadkey" ='132320330230012' - INSTANT!!</w:t>
      </w:r>
    </w:p>
    <w:p w14:paraId="675D4CDE" w14:textId="77777777" w:rsidR="00F23B90" w:rsidRDefault="00F23B90" w:rsidP="000E5536">
      <w:pPr>
        <w:pStyle w:val="BodyText"/>
      </w:pPr>
      <w:r>
        <w:t>"quadkey" IN ('132320330230012','132320330230013') - INSTANT!!</w:t>
      </w:r>
    </w:p>
    <w:p w14:paraId="015ABC4A" w14:textId="77777777" w:rsidR="00F23B90" w:rsidRDefault="00F23B90" w:rsidP="000E5536">
      <w:pPr>
        <w:pStyle w:val="BodyText"/>
      </w:pPr>
      <w:r>
        <w:t>"quadkey" like '132320330230%' - INSTANT!! - zoom level 12 - therefore = 9,783.93962m cell size</w:t>
      </w:r>
    </w:p>
    <w:p w14:paraId="10F61BFB" w14:textId="77777777" w:rsidR="00F23B90" w:rsidRDefault="00F23B90" w:rsidP="000E5536">
      <w:pPr>
        <w:pStyle w:val="BodyText"/>
      </w:pPr>
      <w:r>
        <w:t xml:space="preserve">2^15/2^12=2^3=8x bigger </w:t>
      </w:r>
    </w:p>
    <w:p w14:paraId="4C9C2F65" w14:textId="77777777" w:rsidR="00F23B90" w:rsidRDefault="00F23B90" w:rsidP="000E5536">
      <w:pPr>
        <w:pStyle w:val="BodyText"/>
      </w:pPr>
      <w:r>
        <w:t>8x1222.9924525618553=9,783.93962m</w:t>
      </w:r>
    </w:p>
    <w:p w14:paraId="1ED31869" w14:textId="77777777" w:rsidR="00F23B90" w:rsidRDefault="00F23B90" w:rsidP="000E5536">
      <w:pPr>
        <w:pStyle w:val="BodyText"/>
      </w:pPr>
      <w:r>
        <w:t>So "quadkey" like '132320330230%' should return a maximum of 64 quadkeys - CORRECT!</w:t>
      </w:r>
    </w:p>
    <w:p w14:paraId="235C46B8" w14:textId="77777777" w:rsidR="00F23B90" w:rsidRDefault="00F23B90" w:rsidP="000E5536">
      <w:pPr>
        <w:pStyle w:val="BodyText"/>
      </w:pPr>
      <w:r>
        <w:t xml:space="preserve">To put this in programmatically is tricky because of the quotes and double quotes </w:t>
      </w:r>
    </w:p>
    <w:p w14:paraId="2611BAC4" w14:textId="77777777" w:rsidR="00F23B90" w:rsidRDefault="00F23B90" w:rsidP="000E5536">
      <w:pPr>
        <w:pStyle w:val="BodyText"/>
      </w:pPr>
      <w:r>
        <w:t>&gt;&gt;&gt; expr= "quadkey like '132320330230%'"</w:t>
      </w:r>
    </w:p>
    <w:p w14:paraId="1136B458" w14:textId="77777777" w:rsidR="00F23B90" w:rsidRDefault="00F23B90" w:rsidP="008B6883">
      <w:pPr>
        <w:pStyle w:val="BodyText2"/>
      </w:pPr>
      <w:r>
        <w:t>&gt;&gt;&gt; arcpy.SelectLayerByAttribute_management(pilotspeciesdata,"NEW_SELECTION",expr)</w:t>
      </w:r>
    </w:p>
    <w:p w14:paraId="7AB13DDA" w14:textId="77777777" w:rsidR="00F23B90" w:rsidRDefault="00F23B90" w:rsidP="000E5536">
      <w:pPr>
        <w:pStyle w:val="BodyText"/>
      </w:pPr>
      <w:r>
        <w:t>Exporting the PilotSpeciesData table as a text file:</w:t>
      </w:r>
    </w:p>
    <w:p w14:paraId="7C9EC2A3" w14:textId="77777777" w:rsidR="00F23B90" w:rsidRDefault="00F23B90" w:rsidP="000E5536">
      <w:pPr>
        <w:pStyle w:val="BodyText"/>
      </w:pPr>
      <w:r>
        <w:tab/>
        <w:t xml:space="preserve">- started at 9:53am </w:t>
      </w:r>
    </w:p>
    <w:p w14:paraId="719DDD86" w14:textId="77777777" w:rsidR="00F23B90" w:rsidRDefault="00F23B90" w:rsidP="000E5536">
      <w:pPr>
        <w:pStyle w:val="BodyText"/>
      </w:pPr>
      <w:r>
        <w:tab/>
        <w:t>- at 10:34am the file size had gone up to 625Mb but the Export % had not gone up in ArcGIS</w:t>
      </w:r>
    </w:p>
    <w:p w14:paraId="504856B0" w14:textId="77777777" w:rsidR="00F23B90" w:rsidRDefault="00F23B90" w:rsidP="000E5536">
      <w:pPr>
        <w:pStyle w:val="BodyText"/>
      </w:pPr>
      <w:r>
        <w:tab/>
        <w:t>- 10:35am 647Mb</w:t>
      </w:r>
    </w:p>
    <w:p w14:paraId="02328545" w14:textId="77777777" w:rsidR="00F23B90" w:rsidRDefault="00F23B90" w:rsidP="000E5536">
      <w:pPr>
        <w:pStyle w:val="BodyText"/>
      </w:pPr>
      <w:r>
        <w:tab/>
        <w:t>- 11:33am 1548Mb</w:t>
      </w:r>
    </w:p>
    <w:p w14:paraId="672F47AF" w14:textId="77777777" w:rsidR="00F23B90" w:rsidRDefault="00F23B90" w:rsidP="008B6883">
      <w:pPr>
        <w:pStyle w:val="BodyText2"/>
      </w:pPr>
      <w:r>
        <w:tab/>
        <w:t>- Think it might exceed the 2Gb file size limit - yep - maxed out at 2,097,153Kb at 12:09pm</w:t>
      </w:r>
    </w:p>
    <w:p w14:paraId="1BDDF772" w14:textId="77777777" w:rsidR="00F23B90" w:rsidRDefault="00F23B90" w:rsidP="000E5536">
      <w:pPr>
        <w:pStyle w:val="BodyText"/>
      </w:pPr>
      <w:r>
        <w:t>Doing a compact on the database (started at 14:10):</w:t>
      </w:r>
    </w:p>
    <w:p w14:paraId="2D6A85FD" w14:textId="77777777" w:rsidR="00F23B90" w:rsidRDefault="00F23B90" w:rsidP="000E5536">
      <w:pPr>
        <w:pStyle w:val="BodyText"/>
      </w:pPr>
      <w:r>
        <w:tab/>
        <w:t>- 24,632,115Kb before</w:t>
      </w:r>
    </w:p>
    <w:p w14:paraId="6AA30FE0" w14:textId="77777777" w:rsidR="00F23B90" w:rsidRDefault="00F23B90" w:rsidP="000E5536">
      <w:pPr>
        <w:pStyle w:val="BodyText"/>
      </w:pPr>
      <w:r>
        <w:lastRenderedPageBreak/>
        <w:tab/>
        <w:t>- 24,395,722Kb after (ended at 15:11)</w:t>
      </w:r>
    </w:p>
    <w:p w14:paraId="0CA503D5" w14:textId="77777777" w:rsidR="00F23B90" w:rsidRDefault="00F23B90" w:rsidP="000E5536">
      <w:pPr>
        <w:pStyle w:val="BodyText"/>
      </w:pPr>
      <w:r>
        <w:tab/>
      </w:r>
    </w:p>
    <w:p w14:paraId="3190B4BB" w14:textId="77777777" w:rsidR="00F23B90" w:rsidRDefault="00F23B90" w:rsidP="000E5536">
      <w:pPr>
        <w:pStyle w:val="BodyText"/>
      </w:pPr>
      <w:r>
        <w:t>Doing a summary statistics on the CR/EN species to get the richness:</w:t>
      </w:r>
    </w:p>
    <w:p w14:paraId="1772462C" w14:textId="77777777" w:rsidR="00F23B90" w:rsidRDefault="00F23B90" w:rsidP="000E5536">
      <w:pPr>
        <w:pStyle w:val="BodyText"/>
      </w:pPr>
      <w:r>
        <w:tab/>
        <w:t>- Started at 16:15 on Friday, but when I came in on Mon ArcGIS was not open</w:t>
      </w:r>
    </w:p>
    <w:p w14:paraId="15FAD077" w14:textId="77777777" w:rsidR="00F23B90" w:rsidRDefault="00F23B90" w:rsidP="000E5536">
      <w:pPr>
        <w:pStyle w:val="BodyText"/>
      </w:pPr>
      <w:r>
        <w:tab/>
        <w:t>- Opened it and found the PilotSpeciesDataStatistics table and looked at the GP history - time was 20:15 - so it took 4 hours</w:t>
      </w:r>
    </w:p>
    <w:p w14:paraId="521C2DD6" w14:textId="77777777" w:rsidR="00F23B90" w:rsidRDefault="00F23B90" w:rsidP="000E5536">
      <w:pPr>
        <w:pStyle w:val="BodyText"/>
      </w:pPr>
      <w:r>
        <w:tab/>
        <w:t>- Looking at data - there 62,022,781 records - seems about right</w:t>
      </w:r>
    </w:p>
    <w:p w14:paraId="1E1744F5" w14:textId="77777777" w:rsidR="00F23B90" w:rsidRDefault="00F23B90" w:rsidP="008B6883">
      <w:pPr>
        <w:pStyle w:val="BodyText2"/>
      </w:pPr>
      <w:r>
        <w:tab/>
        <w:t>- 17,969,051 quadkeys have more than 1 species</w:t>
      </w:r>
    </w:p>
    <w:p w14:paraId="7DBD3927" w14:textId="77777777" w:rsidR="00F23B90" w:rsidRDefault="00F23B90" w:rsidP="000E5536">
      <w:pPr>
        <w:pStyle w:val="BodyText"/>
      </w:pPr>
      <w:r>
        <w:t>The SQL Server install on the IUCN machine wont let me create a new database! Resolved by altering my login - see Notes - IUCN</w:t>
      </w:r>
    </w:p>
    <w:p w14:paraId="5F467850" w14:textId="77777777" w:rsidR="00F23B90" w:rsidRDefault="00F23B90" w:rsidP="000E5536">
      <w:pPr>
        <w:pStyle w:val="BodyText"/>
      </w:pPr>
      <w:r>
        <w:tab/>
      </w:r>
    </w:p>
    <w:p w14:paraId="2D828BAD" w14:textId="77777777" w:rsidR="00F23B90" w:rsidRDefault="00F23B90" w:rsidP="000E5536">
      <w:pPr>
        <w:pStyle w:val="BodyText"/>
      </w:pPr>
      <w:r>
        <w:t>Trying to copy the data from a table in the file gdb to a table in sql server express (using Table to Table):</w:t>
      </w:r>
    </w:p>
    <w:p w14:paraId="043533EF"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08160143" w14:textId="77777777" w:rsidR="00F23B90" w:rsidRDefault="00F23B90" w:rsidP="000E5536">
      <w:pPr>
        <w:pStyle w:val="BodyText"/>
      </w:pPr>
      <w:r>
        <w:t>Using Copy Rows:</w:t>
      </w:r>
    </w:p>
    <w:p w14:paraId="4F3B2BF9" w14:textId="77777777" w:rsidR="00F23B90" w:rsidRDefault="00F23B90" w:rsidP="000E5536">
      <w:pPr>
        <w:pStyle w:val="BodyText"/>
      </w:pPr>
      <w:r>
        <w:t>Executing: CopyRows "D:\GIS Data\Andrew\PilotSpeciesData.gdb\PilotSpeciesData" "Database Connections\eSpeciesPilot.odc\dbo.EN_CR_Species2" #</w:t>
      </w:r>
    </w:p>
    <w:p w14:paraId="2C12D7FC" w14:textId="77777777" w:rsidR="00F23B90" w:rsidRDefault="00F23B90" w:rsidP="000E5536">
      <w:pPr>
        <w:pStyle w:val="BodyText"/>
      </w:pPr>
      <w:r>
        <w:t>Start Time: Tue Oct 04 13:28:32 2011</w:t>
      </w:r>
    </w:p>
    <w:p w14:paraId="69F4A0EE" w14:textId="77777777" w:rsidR="00F23B90" w:rsidRDefault="00F23B90" w:rsidP="000E5536">
      <w:pPr>
        <w:pStyle w:val="BodyText"/>
      </w:pPr>
      <w:r>
        <w:t>ERROR 000210: Cannot create output Database Connections\eSpeciesPilot.odc\dbo.EN_CR_Species2</w:t>
      </w:r>
    </w:p>
    <w:p w14:paraId="68CEC81D" w14:textId="77777777" w:rsidR="00F23B90" w:rsidRDefault="00F23B90" w:rsidP="000E5536">
      <w:pPr>
        <w:pStyle w:val="BodyText"/>
      </w:pPr>
      <w:r>
        <w:t>Failed to execute (CopyRows).</w:t>
      </w:r>
    </w:p>
    <w:p w14:paraId="5FDFF1D3" w14:textId="77777777" w:rsidR="00F23B90" w:rsidRDefault="00F23B90" w:rsidP="000E5536">
      <w:pPr>
        <w:pStyle w:val="BodyText"/>
      </w:pPr>
      <w:r>
        <w:t>Failed at Tue Oct 04 13:28:33 2011 (Elapsed Time: 1.00 seconds)</w:t>
      </w:r>
    </w:p>
    <w:p w14:paraId="2D4D1E12" w14:textId="77777777" w:rsidR="00F23B90" w:rsidRDefault="00F23B90" w:rsidP="000E5536">
      <w:pPr>
        <w:pStyle w:val="BodyText"/>
      </w:pPr>
      <w:r>
        <w:t>Created a table in SSMSE and used the Append tool to append the data in - you have to get the data types right otherwise the append will fail.</w:t>
      </w:r>
    </w:p>
    <w:p w14:paraId="02875A08" w14:textId="77777777" w:rsidR="00F23B90" w:rsidRDefault="00F23B90" w:rsidP="000E5536">
      <w:pPr>
        <w:pStyle w:val="BodyText"/>
      </w:pPr>
      <w:r>
        <w:t>Started at 15:05.</w:t>
      </w:r>
    </w:p>
    <w:p w14:paraId="1D958EF2" w14:textId="77777777" w:rsidR="00F23B90" w:rsidRDefault="00F23B90" w:rsidP="000E5536">
      <w:pPr>
        <w:pStyle w:val="BodyText"/>
      </w:pPr>
      <w:r>
        <w:t>After 23hours - error executing function - with about 72 million records???</w:t>
      </w:r>
    </w:p>
    <w:p w14:paraId="0D998993" w14:textId="77777777" w:rsidR="00F23B90" w:rsidRDefault="00F23B90" w:rsidP="000E5536">
      <w:pPr>
        <w:pStyle w:val="BodyText"/>
      </w:pPr>
      <w:r>
        <w:t>Then i tried to add an index on the speciesid column and got an error:</w:t>
      </w:r>
    </w:p>
    <w:p w14:paraId="563F8499" w14:textId="77777777" w:rsidR="00F23B90" w:rsidRDefault="00F23B90" w:rsidP="000E5536">
      <w:pPr>
        <w:pStyle w:val="BodyText"/>
      </w:pPr>
      <w:r>
        <w:t>Create failed for Index 'i1'.  (Microsoft.SqlServer.Smo)</w:t>
      </w:r>
    </w:p>
    <w:p w14:paraId="5DCEC443"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604C20A5" w14:textId="77777777" w:rsidR="00F23B90" w:rsidRDefault="00F23B90" w:rsidP="008B6883">
      <w:pPr>
        <w:pStyle w:val="BodyText2"/>
      </w:pPr>
      <w:r>
        <w:t>The statement has been terminated. (Microsoft SQL Server, Error: 1101)</w:t>
      </w:r>
    </w:p>
    <w:p w14:paraId="638D3FC4" w14:textId="77777777" w:rsidR="00F23B90" w:rsidRDefault="00F23B90" w:rsidP="000E5536">
      <w:pPr>
        <w:pStyle w:val="BodyText"/>
      </w:pPr>
      <w:r>
        <w:t>The size of the *.mdf file is 4Gb</w:t>
      </w:r>
    </w:p>
    <w:p w14:paraId="3CD43CA3" w14:textId="77777777" w:rsidR="00F23B90" w:rsidRDefault="00F23B90" w:rsidP="000E5536">
      <w:pPr>
        <w:pStyle w:val="BodyText"/>
      </w:pPr>
      <w:r>
        <w:t>In the Database Properties tab:</w:t>
      </w:r>
    </w:p>
    <w:p w14:paraId="35270B6A" w14:textId="77777777" w:rsidR="00F23B90" w:rsidRDefault="00F23B90" w:rsidP="000E5536">
      <w:pPr>
        <w:pStyle w:val="BodyText"/>
      </w:pPr>
      <w:r>
        <w:t xml:space="preserve">Size: </w:t>
      </w:r>
      <w:r>
        <w:tab/>
      </w:r>
      <w:r>
        <w:tab/>
      </w:r>
      <w:r>
        <w:tab/>
      </w:r>
      <w:r>
        <w:tab/>
        <w:t>4097Mb</w:t>
      </w:r>
    </w:p>
    <w:p w14:paraId="35ED9EF3" w14:textId="77777777" w:rsidR="00F23B90" w:rsidRDefault="00F23B90" w:rsidP="000E5536">
      <w:pPr>
        <w:pStyle w:val="BodyText"/>
      </w:pPr>
      <w:r>
        <w:t>Space available:</w:t>
      </w:r>
      <w:r>
        <w:tab/>
        <w:t>0.16Mb</w:t>
      </w:r>
    </w:p>
    <w:p w14:paraId="77F7A804" w14:textId="77777777" w:rsidR="00F23B90" w:rsidRDefault="00F23B90" w:rsidP="000E5536">
      <w:pPr>
        <w:pStyle w:val="BodyText"/>
      </w:pPr>
      <w:r>
        <w:t>In the Files tab:</w:t>
      </w:r>
    </w:p>
    <w:p w14:paraId="72F59630" w14:textId="77777777" w:rsidR="00F23B90" w:rsidRDefault="00F23B90" w:rsidP="000E5536">
      <w:pPr>
        <w:pStyle w:val="BodyText"/>
      </w:pPr>
      <w:r>
        <w:t>Logical name</w:t>
      </w:r>
      <w:r>
        <w:tab/>
        <w:t>Filegroup</w:t>
      </w:r>
      <w:r>
        <w:tab/>
        <w:t>Initial Size (Mb)</w:t>
      </w:r>
      <w:r>
        <w:tab/>
        <w:t>Autogrowth</w:t>
      </w:r>
    </w:p>
    <w:p w14:paraId="528FAFA4" w14:textId="77777777" w:rsidR="00F23B90" w:rsidRDefault="00F23B90" w:rsidP="000E5536">
      <w:pPr>
        <w:pStyle w:val="BodyText"/>
      </w:pPr>
      <w:r>
        <w:t>eSpeciesPilot</w:t>
      </w:r>
      <w:r>
        <w:tab/>
        <w:t>PRIMARY</w:t>
      </w:r>
      <w:r>
        <w:tab/>
      </w:r>
      <w:r>
        <w:tab/>
        <w:t>4096</w:t>
      </w:r>
      <w:r>
        <w:tab/>
      </w:r>
      <w:r>
        <w:tab/>
      </w:r>
      <w:r>
        <w:tab/>
      </w:r>
      <w:r>
        <w:tab/>
        <w:t>By 1MB unrestricted growth</w:t>
      </w:r>
    </w:p>
    <w:p w14:paraId="6D51F853" w14:textId="77777777" w:rsidR="00F23B90" w:rsidRDefault="00F23B90" w:rsidP="000E5536">
      <w:pPr>
        <w:pStyle w:val="BodyText"/>
      </w:pPr>
      <w:r>
        <w:t>So what does initial size mean?</w:t>
      </w:r>
    </w:p>
    <w:p w14:paraId="7CB06882" w14:textId="77777777" w:rsidR="00F23B90" w:rsidRDefault="00F23B90" w:rsidP="000E5536">
      <w:pPr>
        <w:pStyle w:val="BodyText"/>
      </w:pPr>
      <w:r>
        <w:t>In the Filegroups tab:</w:t>
      </w:r>
    </w:p>
    <w:p w14:paraId="16A633D9" w14:textId="77777777" w:rsidR="00F23B90" w:rsidRDefault="00F23B90" w:rsidP="000E5536">
      <w:pPr>
        <w:pStyle w:val="BodyText"/>
      </w:pPr>
      <w:r>
        <w:t xml:space="preserve">Name </w:t>
      </w:r>
      <w:r>
        <w:tab/>
        <w:t>Files</w:t>
      </w:r>
      <w:r>
        <w:tab/>
      </w:r>
    </w:p>
    <w:p w14:paraId="011FBF9D" w14:textId="77777777" w:rsidR="00F23B90" w:rsidRDefault="00F23B90" w:rsidP="000E5536">
      <w:pPr>
        <w:pStyle w:val="BodyText"/>
      </w:pPr>
      <w:r>
        <w:t>PRIMARY</w:t>
      </w:r>
      <w:r>
        <w:tab/>
        <w:t>1</w:t>
      </w:r>
    </w:p>
    <w:p w14:paraId="3A068ADB"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2809BC77" w14:textId="77777777" w:rsidR="00F23B90" w:rsidRDefault="00F23B90" w:rsidP="000E5536">
      <w:pPr>
        <w:pStyle w:val="BodyText"/>
      </w:pPr>
      <w:r>
        <w:t>When I try and create a database with a fixed size of 7Gb it works, but the space available says: 4.89Mb! This wont be big enough to hold the pilot data!</w:t>
      </w:r>
    </w:p>
    <w:p w14:paraId="188FFC6C"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66D370E2" w14:textId="77777777" w:rsidR="00F23B90" w:rsidRDefault="00F23B90" w:rsidP="000E5536">
      <w:pPr>
        <w:pStyle w:val="BodyText"/>
      </w:pPr>
      <w:r>
        <w:t>Deleted old string speciesid field and adding and index to species_ID - started at 1125 - took less than an hour</w:t>
      </w:r>
    </w:p>
    <w:p w14:paraId="589E6A0A" w14:textId="77777777" w:rsidR="00F23B90" w:rsidRDefault="00F23B90" w:rsidP="000E5536">
      <w:pPr>
        <w:pStyle w:val="BodyText"/>
      </w:pPr>
      <w:r>
        <w:t>Created a new map document and published it - retrieves a list of species instantly:</w:t>
      </w:r>
    </w:p>
    <w:p w14:paraId="5056D69A" w14:textId="77777777" w:rsidR="00F23B90" w:rsidRDefault="00F23B90" w:rsidP="000E5536">
      <w:pPr>
        <w:pStyle w:val="BodyText"/>
      </w:pPr>
      <w:r>
        <w:t>Enter the following in the Where field for the PilotSpeciesData REST HTML page:</w:t>
      </w:r>
    </w:p>
    <w:p w14:paraId="2E73AB09" w14:textId="77777777" w:rsidR="00F23B90" w:rsidRDefault="000D5C35" w:rsidP="000E5536">
      <w:pPr>
        <w:pStyle w:val="BodyText"/>
      </w:pPr>
      <w:hyperlink r:id="rId183" w:history="1">
        <w:r w:rsidR="00F23B90" w:rsidRPr="0077669C">
          <w:rPr>
            <w:rStyle w:val="Hyperlink"/>
          </w:rPr>
          <w:t>http://79.125.16.106/ArcGIS/rest/services/Andrew/eSpeciesPilot/MapServer/1/query?where=quadkey%3D%27132320330232012%27</w:t>
        </w:r>
      </w:hyperlink>
    </w:p>
    <w:p w14:paraId="267550FD"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7DB0AFC8" w14:textId="77777777" w:rsidR="00F23B90" w:rsidRDefault="00F23B90" w:rsidP="000E5536">
      <w:pPr>
        <w:pStyle w:val="BodyText"/>
      </w:pPr>
      <w:r w:rsidRPr="0077669C">
        <w:rPr>
          <w:rStyle w:val="Hyperlink"/>
        </w:rPr>
        <w:t>Related records in the species table:</w:t>
      </w:r>
      <w:r>
        <w:fldChar w:fldCharType="end"/>
      </w:r>
    </w:p>
    <w:p w14:paraId="7E547C7F" w14:textId="77777777" w:rsidR="00F23B90" w:rsidRDefault="000D5C35" w:rsidP="008B6883">
      <w:pPr>
        <w:pStyle w:val="BodyText2"/>
      </w:pPr>
      <w:hyperlink r:id="rId184" w:history="1">
        <w:r w:rsidR="00F23B90" w:rsidRPr="0077669C">
          <w:rPr>
            <w:rStyle w:val="Hyperlink"/>
          </w:rPr>
          <w:t>http://79.125.16.106/ArcGIS/rest/services/Andrew/eSpeciesPilot/MapServer/1/queryRelatedRecords?objectIds=1011550&amp;relationshipId=0&amp;outFields=*</w:t>
        </w:r>
      </w:hyperlink>
    </w:p>
    <w:p w14:paraId="0A390342"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483EBCD7" w14:textId="77777777" w:rsidR="00F23B90" w:rsidRDefault="00F23B90" w:rsidP="000E5536">
      <w:pPr>
        <w:pStyle w:val="BodyText"/>
      </w:pPr>
      <w:r>
        <w:t>Having huge problems doing any kind of analysis on the data using ArcGIS and a file gdb - way too slow.</w:t>
      </w:r>
    </w:p>
    <w:p w14:paraId="29DF50FC" w14:textId="77777777" w:rsidR="00F23B90" w:rsidRDefault="00F23B90" w:rsidP="008B6883">
      <w:pPr>
        <w:pStyle w:val="BodyText2"/>
      </w:pPr>
      <w:r>
        <w:t>Trying to move the data into the SQL Server instance on the IUCN machine - need to copy the data to a new File gdb first.</w:t>
      </w:r>
    </w:p>
    <w:p w14:paraId="773294F5" w14:textId="77777777" w:rsidR="00F23B90" w:rsidRDefault="00F23B90" w:rsidP="000E5536">
      <w:pPr>
        <w:pStyle w:val="BodyText"/>
      </w:pPr>
      <w:r>
        <w:t>Started transfer of PilotSpeciesData to a new File gdb at 09:31 - finished at 13:06 = 3hrs35mins</w:t>
      </w:r>
    </w:p>
    <w:p w14:paraId="6A896ACB" w14:textId="77777777" w:rsidR="00F23B90" w:rsidRDefault="00F23B90" w:rsidP="000E5536">
      <w:pPr>
        <w:pStyle w:val="BodyText"/>
      </w:pPr>
      <w:r>
        <w:t>The PilotSpeciesData table in a standalone File GDB is 22.1Gb.</w:t>
      </w:r>
    </w:p>
    <w:p w14:paraId="34D2EE40" w14:textId="77777777" w:rsidR="00F23B90" w:rsidRDefault="00F23B90" w:rsidP="008B6883">
      <w:pPr>
        <w:pStyle w:val="BodyText2"/>
      </w:pPr>
      <w:r>
        <w:t>Zipped down to 381Mb.</w:t>
      </w:r>
    </w:p>
    <w:p w14:paraId="1B0AD46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09846F3C" w14:textId="77777777" w:rsidR="00F23B90" w:rsidRDefault="00F23B90" w:rsidP="000E5536">
      <w:pPr>
        <w:pStyle w:val="BodyText"/>
      </w:pPr>
      <w:r>
        <w:t>Where is it creating the temp files? C:\Users\AndrewCottam\AppData\Local\Temp\10</w:t>
      </w:r>
    </w:p>
    <w:p w14:paraId="38ABFA28" w14:textId="77777777" w:rsidR="00F23B90" w:rsidRDefault="00F23B90" w:rsidP="000E5536">
      <w:pPr>
        <w:pStyle w:val="BodyText"/>
      </w:pPr>
      <w:r>
        <w:t>To change the location:</w:t>
      </w:r>
    </w:p>
    <w:p w14:paraId="38A8B490" w14:textId="77777777" w:rsidR="00F23B90" w:rsidRDefault="00F23B90" w:rsidP="000E5536">
      <w:pPr>
        <w:pStyle w:val="ListBullet"/>
      </w:pPr>
      <w:r>
        <w:t>Open Windows Explorer</w:t>
      </w:r>
    </w:p>
    <w:p w14:paraId="3B23BE99" w14:textId="77777777" w:rsidR="00F23B90" w:rsidRDefault="00F23B90" w:rsidP="000E5536">
      <w:pPr>
        <w:pStyle w:val="ListBullet"/>
      </w:pPr>
      <w:r>
        <w:t>Right click on the Computer icon and click Properties and then advanced settings</w:t>
      </w:r>
    </w:p>
    <w:p w14:paraId="6553B598" w14:textId="77777777" w:rsidR="00F23B90" w:rsidRDefault="00F23B90" w:rsidP="000E5536">
      <w:pPr>
        <w:pStyle w:val="ListBullet"/>
      </w:pPr>
      <w:r>
        <w:t>Then on the advanced tab click on Environment Variables</w:t>
      </w:r>
    </w:p>
    <w:p w14:paraId="576A6308" w14:textId="77777777" w:rsidR="00F23B90" w:rsidRDefault="00F23B90" w:rsidP="000E5536">
      <w:pPr>
        <w:pStyle w:val="ListBullet"/>
      </w:pPr>
      <w:r>
        <w:t>In the top pane the following are set:</w:t>
      </w:r>
    </w:p>
    <w:p w14:paraId="27660971" w14:textId="77777777" w:rsidR="00F23B90" w:rsidRDefault="00F23B90" w:rsidP="000E5536">
      <w:pPr>
        <w:pStyle w:val="BodyText"/>
      </w:pPr>
      <w:r>
        <w:tab/>
        <w:t>TEMP</w:t>
      </w:r>
      <w:r>
        <w:tab/>
      </w:r>
      <w:r>
        <w:tab/>
        <w:t>%USERPROFILE%\AppData\Local\Temp</w:t>
      </w:r>
    </w:p>
    <w:p w14:paraId="1084FE3C" w14:textId="77777777" w:rsidR="00F23B90" w:rsidRDefault="00F23B90" w:rsidP="008B6883">
      <w:pPr>
        <w:pStyle w:val="BodyText2"/>
      </w:pPr>
      <w:r>
        <w:tab/>
        <w:t>TMP</w:t>
      </w:r>
      <w:r>
        <w:tab/>
      </w:r>
      <w:r>
        <w:tab/>
      </w:r>
      <w:r>
        <w:tab/>
        <w:t>%USERPROFILE%\AppData\Local\Temp</w:t>
      </w:r>
    </w:p>
    <w:p w14:paraId="5919F087" w14:textId="77777777" w:rsidR="00F23B90" w:rsidRDefault="00F23B90" w:rsidP="000E5536">
      <w:pPr>
        <w:pStyle w:val="BodyText"/>
      </w:pPr>
      <w:r>
        <w:t>I will change these temporarily to D:\GIS Data\Andrew</w:t>
      </w:r>
    </w:p>
    <w:p w14:paraId="532D55BD" w14:textId="77777777" w:rsidR="00F23B90" w:rsidRDefault="00F23B90" w:rsidP="000E5536">
      <w:pPr>
        <w:pStyle w:val="BodyText"/>
      </w:pPr>
      <w:r>
        <w:t>Trying to add the indexes again - on mx - started at 14:26 - ITS STILL USING C:\Users\AndrewCottam\AppData\Local\Temp\10</w:t>
      </w:r>
    </w:p>
    <w:p w14:paraId="0D3F26AE" w14:textId="77777777" w:rsidR="00F23B90" w:rsidRDefault="00F23B90" w:rsidP="000E5536">
      <w:pPr>
        <w:pStyle w:val="BodyText"/>
      </w:pPr>
      <w:r>
        <w:t>Changed them back to C:\Users\AndrewCottam\AppData\Local\Temp\10 on 8/11/11 - had to log off and on again</w:t>
      </w:r>
    </w:p>
    <w:p w14:paraId="4ABB8DB8" w14:textId="77777777" w:rsidR="00F23B90" w:rsidRDefault="00F23B90" w:rsidP="000E5536">
      <w:pPr>
        <w:pStyle w:val="BodyText"/>
      </w:pPr>
      <w:r>
        <w:t>Logged off and on - hooray - now using the following folder D:\GIS Data\Andrew\11 - index on mx took 16 minutes - same for my index</w:t>
      </w:r>
    </w:p>
    <w:p w14:paraId="1838A1A4" w14:textId="77777777" w:rsidR="00F23B90" w:rsidRDefault="00F23B90" w:rsidP="008B6883">
      <w:pPr>
        <w:pStyle w:val="BodyText2"/>
      </w:pPr>
      <w:r>
        <w:t>Trying an x y query using between - INSTANT</w:t>
      </w:r>
    </w:p>
    <w:p w14:paraId="4F9DC33B" w14:textId="77777777" w:rsidR="00F23B90" w:rsidRDefault="00F23B90" w:rsidP="008B6883">
      <w:pPr>
        <w:pStyle w:val="BodyText2"/>
      </w:pPr>
      <w:r>
        <w:tab/>
        <w:t>- Changed it to character(15) on 25/10/11</w:t>
      </w:r>
    </w:p>
    <w:p w14:paraId="7257802D" w14:textId="77777777" w:rsidR="00F23B90" w:rsidRDefault="00F23B90" w:rsidP="000E5536">
      <w:pPr>
        <w:pStyle w:val="BodyText"/>
      </w:pPr>
      <w:r>
        <w:t>Querying postgis:</w:t>
      </w:r>
    </w:p>
    <w:p w14:paraId="21DD4512" w14:textId="77777777" w:rsidR="00F23B90" w:rsidRDefault="00F23B90" w:rsidP="000E5536">
      <w:pPr>
        <w:pStyle w:val="BodyText"/>
      </w:pPr>
      <w:r>
        <w:t>Time</w:t>
      </w:r>
      <w:r>
        <w:tab/>
      </w:r>
      <w:r>
        <w:tab/>
      </w:r>
      <w:r>
        <w:tab/>
      </w:r>
      <w:r>
        <w:tab/>
        <w:t>Rows</w:t>
      </w:r>
      <w:r>
        <w:tab/>
      </w:r>
      <w:r>
        <w:tab/>
      </w:r>
      <w:r>
        <w:tab/>
        <w:t>Query</w:t>
      </w:r>
    </w:p>
    <w:p w14:paraId="40AF8DCB"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29DF7ED0"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E10B1C6"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6180EC51" w14:textId="77777777" w:rsidR="00F23B90" w:rsidRDefault="00F23B90" w:rsidP="000E5536">
      <w:pPr>
        <w:pStyle w:val="BodyText"/>
      </w:pPr>
      <w:r>
        <w:t>172ms</w:t>
      </w:r>
      <w:r>
        <w:tab/>
      </w:r>
      <w:r>
        <w:tab/>
      </w:r>
      <w:r>
        <w:tab/>
      </w:r>
      <w:r>
        <w:tab/>
      </w:r>
      <w:r>
        <w:tab/>
      </w:r>
      <w:r>
        <w:tab/>
      </w:r>
      <w:r>
        <w:tab/>
      </w:r>
      <w:r>
        <w:tab/>
        <w:t>SELECT * FROM pilotspeciesdata where tx=27025</w:t>
      </w:r>
    </w:p>
    <w:p w14:paraId="29F6D524" w14:textId="77777777" w:rsidR="00F23B90" w:rsidRDefault="00F23B90" w:rsidP="000E5536">
      <w:pPr>
        <w:pStyle w:val="BodyText"/>
      </w:pPr>
      <w:r>
        <w:t>142ms</w:t>
      </w:r>
      <w:r>
        <w:tab/>
      </w:r>
      <w:r>
        <w:tab/>
      </w:r>
      <w:r>
        <w:tab/>
      </w:r>
      <w:r>
        <w:tab/>
      </w:r>
      <w:r>
        <w:tab/>
      </w:r>
      <w:r>
        <w:tab/>
      </w:r>
      <w:r>
        <w:tab/>
      </w:r>
      <w:r>
        <w:tab/>
        <w:t>SELECT * FROM pilotspeciesdata where ty=16973</w:t>
      </w:r>
    </w:p>
    <w:p w14:paraId="7D5B8743"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3B611697"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16AC856F"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7387C059"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39EB0C0C"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0939E9A0"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0DC45A9F"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40D541C8"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50495C17"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295EAE4E" w14:textId="77777777" w:rsidR="00F23B90" w:rsidRDefault="00F23B90" w:rsidP="008B6883">
      <w:pPr>
        <w:pStyle w:val="BodyText2"/>
      </w:pPr>
      <w:r>
        <w:t>Deleted the btree index on quadkey - trying a hash index - started at 16:39</w:t>
      </w:r>
    </w:p>
    <w:p w14:paraId="3051B8E8" w14:textId="77777777" w:rsidR="00F23B90" w:rsidRDefault="00F23B90" w:rsidP="008B6883">
      <w:pPr>
        <w:pStyle w:val="BodyText2"/>
      </w:pPr>
      <w:r>
        <w:t>Created the statistics table in Postgresql on the data - took 146 minutes - i.e. group by quadkey and count species</w:t>
      </w:r>
    </w:p>
    <w:p w14:paraId="4A2F7C90" w14:textId="77777777" w:rsidR="00F23B90" w:rsidRDefault="00F23B90" w:rsidP="000E5536">
      <w:pPr>
        <w:pStyle w:val="BodyText"/>
      </w:pPr>
      <w:r>
        <w:t>South american species:</w:t>
      </w:r>
    </w:p>
    <w:p w14:paraId="1ACA89D0" w14:textId="77777777" w:rsidR="00F23B90" w:rsidRDefault="00F23B90" w:rsidP="000E5536">
      <w:pPr>
        <w:pStyle w:val="BodyText"/>
      </w:pPr>
      <w:r>
        <w:t>"57068                                             "</w:t>
      </w:r>
    </w:p>
    <w:p w14:paraId="6715C0CF" w14:textId="77777777" w:rsidR="00F23B90" w:rsidRDefault="00F23B90" w:rsidP="000E5536">
      <w:pPr>
        <w:pStyle w:val="BodyText"/>
      </w:pPr>
      <w:r>
        <w:t>"17568                                             "</w:t>
      </w:r>
    </w:p>
    <w:p w14:paraId="4892B3A5" w14:textId="77777777" w:rsidR="00F23B90" w:rsidRDefault="00F23B90" w:rsidP="000E5536">
      <w:pPr>
        <w:pStyle w:val="BodyText"/>
      </w:pPr>
      <w:r>
        <w:t>"60203                                             "</w:t>
      </w:r>
    </w:p>
    <w:p w14:paraId="3F0290BE" w14:textId="77777777" w:rsidR="00F23B90" w:rsidRDefault="00F23B90" w:rsidP="000E5536">
      <w:pPr>
        <w:pStyle w:val="BodyText"/>
      </w:pPr>
      <w:r>
        <w:t>"12119                                             "</w:t>
      </w:r>
    </w:p>
    <w:p w14:paraId="60778DA8" w14:textId="77777777" w:rsidR="00F23B90" w:rsidRDefault="00F23B90" w:rsidP="000E5536">
      <w:pPr>
        <w:pStyle w:val="BodyText"/>
      </w:pPr>
      <w:r>
        <w:t>"63150                                             "</w:t>
      </w:r>
    </w:p>
    <w:p w14:paraId="65824E8E" w14:textId="77777777" w:rsidR="00F23B90" w:rsidRDefault="00F23B90" w:rsidP="000E5536">
      <w:pPr>
        <w:pStyle w:val="BodyText"/>
      </w:pPr>
      <w:r>
        <w:t>"17975                                             "</w:t>
      </w:r>
    </w:p>
    <w:p w14:paraId="530C8656" w14:textId="77777777" w:rsidR="00F23B90" w:rsidRDefault="00F23B90" w:rsidP="000E5536">
      <w:pPr>
        <w:pStyle w:val="BodyText"/>
      </w:pPr>
      <w:r>
        <w:tab/>
      </w:r>
    </w:p>
    <w:p w14:paraId="228A6889" w14:textId="77777777" w:rsidR="00F23B90" w:rsidRDefault="00F23B90" w:rsidP="000E5536">
      <w:pPr>
        <w:pStyle w:val="BodyText"/>
      </w:pPr>
      <w:r>
        <w:t>Importing the data into durga:</w:t>
      </w:r>
    </w:p>
    <w:p w14:paraId="32D91AB3"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4DE21114"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74B6141D" w14:textId="77777777" w:rsidR="00F23B90" w:rsidRDefault="00F23B90" w:rsidP="000E5536">
      <w:pPr>
        <w:pStyle w:val="BodyText"/>
      </w:pPr>
      <w:r>
        <w:t>wouldnt delete the index until i stopped the fme translation. stopped fmw. deleted the indices. truncated the data - rerunning the fme translation</w:t>
      </w:r>
    </w:p>
    <w:p w14:paraId="082E934D" w14:textId="77777777" w:rsidR="00F23B90" w:rsidRDefault="00F23B90" w:rsidP="000E5536">
      <w:pPr>
        <w:pStyle w:val="BodyText"/>
      </w:pPr>
      <w:r>
        <w:t>started at 11:52.</w:t>
      </w:r>
    </w:p>
    <w:p w14:paraId="7DD5A0B3" w14:textId="77777777" w:rsidR="00F23B90" w:rsidRDefault="00F23B90" w:rsidP="000E5536">
      <w:pPr>
        <w:pStyle w:val="BodyText"/>
      </w:pPr>
      <w:r>
        <w:t>Running much faster</w:t>
      </w:r>
    </w:p>
    <w:p w14:paraId="0782E7EB" w14:textId="77777777" w:rsidR="00F23B90" w:rsidRDefault="00F23B90" w:rsidP="000E5536">
      <w:pPr>
        <w:pStyle w:val="BodyText"/>
      </w:pPr>
      <w:r>
        <w:t>posted 89,572,562records in 3 hours 9 minutes! quicker on durga!</w:t>
      </w:r>
    </w:p>
    <w:p w14:paraId="4407E3A2" w14:textId="77777777" w:rsidR="00F23B90" w:rsidRDefault="00F23B90" w:rsidP="000E5536">
      <w:pPr>
        <w:pStyle w:val="BodyText"/>
      </w:pPr>
      <w:r>
        <w:t>adding:</w:t>
      </w:r>
    </w:p>
    <w:p w14:paraId="7DB49FB4" w14:textId="77777777" w:rsidR="00F23B90" w:rsidRDefault="00F23B90" w:rsidP="000E5536">
      <w:pPr>
        <w:pStyle w:val="BodyText"/>
      </w:pPr>
      <w:r>
        <w:t>index</w:t>
      </w:r>
      <w:r>
        <w:tab/>
        <w:t>column</w:t>
      </w:r>
      <w:r>
        <w:tab/>
      </w:r>
      <w:r>
        <w:tab/>
        <w:t>start</w:t>
      </w:r>
      <w:r>
        <w:tab/>
        <w:t>end</w:t>
      </w:r>
    </w:p>
    <w:p w14:paraId="155FC523" w14:textId="77777777" w:rsidR="00F23B90" w:rsidRDefault="00F23B90" w:rsidP="000E5536">
      <w:pPr>
        <w:pStyle w:val="BodyText"/>
      </w:pPr>
      <w:r>
        <w:t>hash</w:t>
      </w:r>
      <w:r>
        <w:tab/>
        <w:t xml:space="preserve">quadkey </w:t>
      </w:r>
      <w:r>
        <w:tab/>
        <w:t>15:03</w:t>
      </w:r>
      <w:r>
        <w:tab/>
        <w:t>15:10</w:t>
      </w:r>
    </w:p>
    <w:p w14:paraId="161A963A" w14:textId="77777777" w:rsidR="00F23B90" w:rsidRDefault="00F23B90" w:rsidP="000E5536">
      <w:pPr>
        <w:pStyle w:val="BodyText"/>
      </w:pPr>
      <w:r>
        <w:t>btree</w:t>
      </w:r>
      <w:r>
        <w:tab/>
        <w:t>tx</w:t>
      </w:r>
      <w:r>
        <w:tab/>
      </w:r>
      <w:r>
        <w:tab/>
      </w:r>
      <w:r>
        <w:tab/>
        <w:t>15:12</w:t>
      </w:r>
      <w:r>
        <w:tab/>
        <w:t>15:16</w:t>
      </w:r>
    </w:p>
    <w:p w14:paraId="1501DFA0" w14:textId="77777777" w:rsidR="00F23B90" w:rsidRDefault="00F23B90" w:rsidP="000E5536">
      <w:pPr>
        <w:pStyle w:val="BodyText"/>
      </w:pPr>
      <w:r>
        <w:t>btree</w:t>
      </w:r>
      <w:r>
        <w:tab/>
        <w:t>ty</w:t>
      </w:r>
      <w:r>
        <w:tab/>
      </w:r>
      <w:r>
        <w:tab/>
      </w:r>
      <w:r>
        <w:tab/>
        <w:t>15:18</w:t>
      </w:r>
      <w:r>
        <w:tab/>
        <w:t>15:22</w:t>
      </w:r>
    </w:p>
    <w:p w14:paraId="03ECCB94" w14:textId="77777777" w:rsidR="00F23B90" w:rsidRDefault="00F23B90" w:rsidP="000E5536">
      <w:pPr>
        <w:pStyle w:val="BodyText"/>
      </w:pPr>
      <w:r>
        <w:t>btree</w:t>
      </w:r>
      <w:r>
        <w:tab/>
        <w:t>objid</w:t>
      </w:r>
      <w:r>
        <w:tab/>
      </w:r>
      <w:r>
        <w:tab/>
        <w:t>15:24</w:t>
      </w:r>
      <w:r>
        <w:tab/>
        <w:t>15:27</w:t>
      </w:r>
    </w:p>
    <w:p w14:paraId="2E4AA710" w14:textId="77777777" w:rsidR="00F23B90" w:rsidRDefault="00F23B90" w:rsidP="008B6883">
      <w:pPr>
        <w:pStyle w:val="BodyText2"/>
      </w:pPr>
      <w:r>
        <w:t>btree</w:t>
      </w:r>
      <w:r>
        <w:tab/>
        <w:t>typeid</w:t>
      </w:r>
      <w:r>
        <w:tab/>
      </w:r>
      <w:r>
        <w:tab/>
        <w:t>15:27</w:t>
      </w:r>
      <w:r>
        <w:tab/>
        <w:t>15:31</w:t>
      </w:r>
    </w:p>
    <w:p w14:paraId="00F7D06E" w14:textId="77777777" w:rsidR="00F23B90" w:rsidRDefault="00F23B90" w:rsidP="000E5536">
      <w:pPr>
        <w:pStyle w:val="BodyText"/>
      </w:pPr>
      <w:r>
        <w:t xml:space="preserve">changing the hash index on quadkey to a clustered btree index as this should be better for selecting a range of values (see here </w:t>
      </w:r>
      <w:hyperlink r:id="rId185" w:history="1">
        <w:r w:rsidRPr="0077669C">
          <w:rPr>
            <w:rStyle w:val="Hyperlink"/>
          </w:rPr>
          <w:t>http://www.informit.com/articles/article.aspx?p=377652)</w:t>
        </w:r>
      </w:hyperlink>
      <w:r>
        <w:t xml:space="preserve"> </w:t>
      </w:r>
    </w:p>
    <w:p w14:paraId="3E03C79B" w14:textId="77777777" w:rsidR="00F23B90" w:rsidRDefault="00F23B90" w:rsidP="008B6883">
      <w:pPr>
        <w:pStyle w:val="BodyText2"/>
      </w:pPr>
      <w:r>
        <w:t>btreec</w:t>
      </w:r>
      <w:r>
        <w:tab/>
        <w:t>quadkey</w:t>
      </w:r>
      <w:r>
        <w:tab/>
      </w:r>
      <w:r>
        <w:tab/>
        <w:t>15:37</w:t>
      </w:r>
      <w:r>
        <w:tab/>
      </w:r>
    </w:p>
    <w:p w14:paraId="320D4F44" w14:textId="77777777" w:rsidR="00F23B90" w:rsidRDefault="00F23B90" w:rsidP="008B6883">
      <w:pPr>
        <w:pStyle w:val="BodyText2"/>
      </w:pPr>
      <w:r>
        <w:t xml:space="preserve">BUT HASH TREE INDEXES ARE PRESENTLY DISCOURAGED - </w:t>
      </w:r>
      <w:hyperlink r:id="rId186" w:history="1">
        <w:r w:rsidRPr="0077669C">
          <w:rPr>
            <w:rStyle w:val="Hyperlink"/>
          </w:rPr>
          <w:t>http://www.postgresql.org/docs/8.3/static/indexes-types.html</w:t>
        </w:r>
      </w:hyperlink>
    </w:p>
    <w:p w14:paraId="43A6AD5C" w14:textId="77777777" w:rsidR="00F23B90" w:rsidRDefault="00F23B90" w:rsidP="008B6883">
      <w:pPr>
        <w:pStyle w:val="BodyText2"/>
      </w:pPr>
      <w:r>
        <w:t>Made the objid clustered - started at 8:00 ended at 8:54</w:t>
      </w:r>
    </w:p>
    <w:p w14:paraId="6C556B1A" w14:textId="77777777" w:rsidR="00F23B90" w:rsidRDefault="00F23B90" w:rsidP="000E5536">
      <w:pPr>
        <w:pStyle w:val="BodyText"/>
      </w:pPr>
      <w:r>
        <w:t>DURGA FULL! Creating some space by deleting all of the quadkey data for africa (that is non-mammal data).</w:t>
      </w:r>
    </w:p>
    <w:p w14:paraId="23FAA5A1" w14:textId="77777777" w:rsidR="00F23B90" w:rsidRDefault="00F23B90" w:rsidP="008B6883">
      <w:pPr>
        <w:pStyle w:val="BodyText2"/>
      </w:pPr>
      <w:r>
        <w:t xml:space="preserve">DELETE FROM quadkeydata USING speciestaxonomy WHERE typeid=1 AND objid=tax_id AND class&lt;&gt;'MAMMALIA' </w:t>
      </w:r>
    </w:p>
    <w:p w14:paraId="61B0DB97" w14:textId="77777777" w:rsidR="00F23B90" w:rsidRDefault="00F23B90" w:rsidP="000E5536">
      <w:pPr>
        <w:pStyle w:val="Heading7"/>
      </w:pPr>
      <w:bookmarkStart w:id="40" w:name="_Toc315774563"/>
      <w:r>
        <w:t>Species Richness data preparation</w:t>
      </w:r>
      <w:bookmarkEnd w:id="40"/>
    </w:p>
    <w:p w14:paraId="58E52258" w14:textId="77777777" w:rsidR="00F23B90" w:rsidRDefault="00F23B90" w:rsidP="000E5536">
      <w:pPr>
        <w:pStyle w:val="BodyText"/>
      </w:pPr>
      <w:r>
        <w:t>Didnt complete for some reason:</w:t>
      </w:r>
    </w:p>
    <w:p w14:paraId="696378C9" w14:textId="77777777" w:rsidR="00F23B90" w:rsidRDefault="00F23B90" w:rsidP="000E5536">
      <w:pPr>
        <w:pStyle w:val="BodyText"/>
      </w:pPr>
      <w:r>
        <w:t>Executing: Statistics PilotSpeciesData "D:\GIS Data\Andrew\PilotSpeciesData.gdb\PilotSpeciesDataSpeciesCounts" "species_ID COUNT" quadkey</w:t>
      </w:r>
    </w:p>
    <w:p w14:paraId="281DA9A9" w14:textId="77777777" w:rsidR="00F23B90" w:rsidRDefault="00F23B90" w:rsidP="000E5536">
      <w:pPr>
        <w:pStyle w:val="BodyText"/>
      </w:pPr>
      <w:r>
        <w:t>Start Time: Tue Oct 11 11:31:40 2011</w:t>
      </w:r>
    </w:p>
    <w:p w14:paraId="15028ECA" w14:textId="77777777" w:rsidR="00F23B90" w:rsidRDefault="00F23B90" w:rsidP="000E5536">
      <w:pPr>
        <w:pStyle w:val="BodyText"/>
      </w:pPr>
      <w:r>
        <w:t>ERROR 999999: Error executing function.</w:t>
      </w:r>
    </w:p>
    <w:p w14:paraId="1E2C9F6C" w14:textId="77777777" w:rsidR="00F23B90" w:rsidRDefault="00F23B90" w:rsidP="000E5536">
      <w:pPr>
        <w:pStyle w:val="BodyText"/>
      </w:pPr>
      <w:r>
        <w:t>Failed to execute (Statistics).</w:t>
      </w:r>
    </w:p>
    <w:p w14:paraId="30ECA304" w14:textId="77777777" w:rsidR="00F23B90" w:rsidRDefault="00F23B90" w:rsidP="008B6883">
      <w:pPr>
        <w:pStyle w:val="BodyText2"/>
      </w:pPr>
      <w:r>
        <w:t>Failed at Tue Oct 11 11:36:35 2011 (Elapsed Time: 4 minutes 55 seconds)</w:t>
      </w:r>
    </w:p>
    <w:p w14:paraId="01368D73" w14:textId="77777777" w:rsidR="00F23B90" w:rsidRDefault="00F23B90" w:rsidP="000E5536">
      <w:pPr>
        <w:pStyle w:val="BodyText"/>
      </w:pPr>
      <w:r>
        <w:t>So copied from the FileGDB at JRC to the IUCN machine and added an index field to the species richness column. Max richness is 14.</w:t>
      </w:r>
    </w:p>
    <w:p w14:paraId="24DD22B6" w14:textId="77777777" w:rsidR="00F23B90" w:rsidRDefault="00F23B90" w:rsidP="008B6883">
      <w:pPr>
        <w:pStyle w:val="BodyText2"/>
      </w:pPr>
      <w:r>
        <w:t>Deleted the frequency field and added a tx and ty field to populate for the quadtree</w:t>
      </w:r>
    </w:p>
    <w:p w14:paraId="528960DB" w14:textId="77777777" w:rsidR="00F23B90" w:rsidRDefault="00F23B90" w:rsidP="008B6883">
      <w:pPr>
        <w:pStyle w:val="BodyText2"/>
      </w:pPr>
      <w:r>
        <w:t>Creating the species richness raster:</w:t>
      </w:r>
    </w:p>
    <w:p w14:paraId="7B559480" w14:textId="77777777" w:rsidR="00F23B90" w:rsidRDefault="00F23B90" w:rsidP="000E5536">
      <w:pPr>
        <w:pStyle w:val="BodyText"/>
      </w:pPr>
      <w:r>
        <w:t>import numpy</w:t>
      </w:r>
    </w:p>
    <w:p w14:paraId="1D2EDA0E" w14:textId="77777777" w:rsidR="00F23B90" w:rsidRDefault="00F23B90" w:rsidP="000E5536">
      <w:pPr>
        <w:pStyle w:val="BodyText"/>
      </w:pPr>
      <w:r>
        <w:t>import arcpy</w:t>
      </w:r>
    </w:p>
    <w:p w14:paraId="296FFFC3" w14:textId="77777777" w:rsidR="00F23B90" w:rsidRDefault="00F23B90" w:rsidP="000E5536">
      <w:pPr>
        <w:pStyle w:val="BodyText"/>
      </w:pPr>
      <w:r>
        <w:t>from scipy.sparse import *</w:t>
      </w:r>
    </w:p>
    <w:p w14:paraId="48B3A9EA" w14:textId="77777777" w:rsidR="00F23B90" w:rsidRDefault="00F23B90" w:rsidP="000E5536">
      <w:pPr>
        <w:pStyle w:val="BodyText"/>
      </w:pPr>
      <w:r>
        <w:t>from scipy import *</w:t>
      </w:r>
    </w:p>
    <w:p w14:paraId="2F8A5A30" w14:textId="77777777" w:rsidR="00F23B90" w:rsidRDefault="00F23B90" w:rsidP="000E5536">
      <w:pPr>
        <w:pStyle w:val="BodyText"/>
      </w:pPr>
      <w:r>
        <w:lastRenderedPageBreak/>
        <w:t>arcpy.env.workspace = r"D:\GIS Data\Andrew\PilotSpeciesData.gdb"</w:t>
      </w:r>
    </w:p>
    <w:p w14:paraId="69B2B7A8" w14:textId="77777777" w:rsidR="00F23B90" w:rsidRDefault="00F23B90" w:rsidP="000E5536">
      <w:pPr>
        <w:pStyle w:val="BodyText"/>
      </w:pPr>
      <w:r>
        <w:t>count = int(str(arcpy.GetCount_management("PilotSpeciesDataStatistics")))</w:t>
      </w:r>
    </w:p>
    <w:p w14:paraId="083C882B" w14:textId="77777777" w:rsidR="00F23B90" w:rsidRDefault="00F23B90" w:rsidP="000E5536">
      <w:pPr>
        <w:pStyle w:val="BodyText"/>
      </w:pPr>
      <w:r>
        <w:t xml:space="preserve">rows = arcpy.SearchCursor("PilotSpeciesDataStatistics") </w:t>
      </w:r>
    </w:p>
    <w:p w14:paraId="15408ED3" w14:textId="77777777" w:rsidR="00F23B90" w:rsidRDefault="00F23B90" w:rsidP="000E5536">
      <w:pPr>
        <w:pStyle w:val="BodyText"/>
      </w:pPr>
      <w:r>
        <w:t>xarr=numpy.zeros([count],int) #initialise an array to hold the data for the x coordinates</w:t>
      </w:r>
    </w:p>
    <w:p w14:paraId="68B3E6C7" w14:textId="77777777" w:rsidR="00F23B90" w:rsidRDefault="00F23B90" w:rsidP="000E5536">
      <w:pPr>
        <w:pStyle w:val="BodyText"/>
      </w:pPr>
      <w:r>
        <w:t>yarr=numpy.zeros([count],int) #initialise an array to hold the data for the y coordinates</w:t>
      </w:r>
    </w:p>
    <w:p w14:paraId="58A94DFD" w14:textId="77777777" w:rsidR="00F23B90" w:rsidRDefault="00F23B90" w:rsidP="000E5536">
      <w:pPr>
        <w:pStyle w:val="BodyText"/>
      </w:pPr>
      <w:r>
        <w:t>zarr=numpy.zeros([count],int) #initialise an array to hold the data for the species richness</w:t>
      </w:r>
    </w:p>
    <w:p w14:paraId="7221B9C0" w14:textId="77777777" w:rsidR="00F23B90" w:rsidRDefault="00F23B90" w:rsidP="000E5536">
      <w:pPr>
        <w:pStyle w:val="BodyText"/>
      </w:pPr>
      <w:r>
        <w:t>i = 0</w:t>
      </w:r>
    </w:p>
    <w:p w14:paraId="12DFE899" w14:textId="77777777" w:rsidR="00F23B90" w:rsidRDefault="00F23B90" w:rsidP="000E5536">
      <w:pPr>
        <w:pStyle w:val="BodyText"/>
      </w:pPr>
      <w:r>
        <w:t>for row in rows: #iterate through the rows</w:t>
      </w:r>
    </w:p>
    <w:p w14:paraId="32EAF426" w14:textId="77777777" w:rsidR="00F23B90" w:rsidRDefault="00F23B90" w:rsidP="000E5536">
      <w:pPr>
        <w:pStyle w:val="BodyText"/>
      </w:pPr>
      <w:r>
        <w:tab/>
        <w:t>xarr.put(i,row.tx)</w:t>
      </w:r>
    </w:p>
    <w:p w14:paraId="7AA522FA" w14:textId="77777777" w:rsidR="00F23B90" w:rsidRDefault="00F23B90" w:rsidP="000E5536">
      <w:pPr>
        <w:pStyle w:val="BodyText"/>
      </w:pPr>
      <w:r>
        <w:tab/>
        <w:t>yarr.put(i,row.ty)</w:t>
      </w:r>
    </w:p>
    <w:p w14:paraId="2C3BD479" w14:textId="77777777" w:rsidR="00F23B90" w:rsidRDefault="00F23B90" w:rsidP="000E5536">
      <w:pPr>
        <w:pStyle w:val="BodyText"/>
      </w:pPr>
      <w:r>
        <w:tab/>
        <w:t>zarr.put(i,row.COUNT_speciesID)</w:t>
      </w:r>
      <w:r>
        <w:tab/>
      </w:r>
    </w:p>
    <w:p w14:paraId="0E52DEFB" w14:textId="77777777" w:rsidR="00F23B90" w:rsidRDefault="00F23B90" w:rsidP="000E5536">
      <w:pPr>
        <w:pStyle w:val="BodyText"/>
      </w:pPr>
      <w:r>
        <w:tab/>
        <w:t>i = i + 1</w:t>
      </w:r>
    </w:p>
    <w:p w14:paraId="1C40FF6E" w14:textId="77777777" w:rsidR="00F23B90" w:rsidRDefault="00F23B90" w:rsidP="000E5536">
      <w:pPr>
        <w:pStyle w:val="BodyText"/>
      </w:pPr>
      <w:r>
        <w:t xml:space="preserve">outputArr=numpy.concatenate(xarr,yarr,zarr) #join the 3 arrays together </w:t>
      </w:r>
    </w:p>
    <w:p w14:paraId="0493D3F0" w14:textId="77777777" w:rsidR="00F23B90" w:rsidRDefault="00F23B90" w:rsidP="000E5536">
      <w:pPr>
        <w:pStyle w:val="BodyText"/>
      </w:pPr>
      <w:r>
        <w:t>f = open(r"D:\GIS Data\Andrew\SpeciesRichness.npy",'wb') #write the ndarray out to file</w:t>
      </w:r>
    </w:p>
    <w:p w14:paraId="363661C6" w14:textId="77777777" w:rsidR="00F23B90" w:rsidRDefault="00F23B90" w:rsidP="000E5536">
      <w:pPr>
        <w:pStyle w:val="BodyText"/>
      </w:pPr>
      <w:r>
        <w:t>cPickle.dump(outputArr, f, protocol=2)</w:t>
      </w:r>
    </w:p>
    <w:p w14:paraId="5F51BC9F" w14:textId="77777777" w:rsidR="00F23B90" w:rsidRDefault="00F23B90" w:rsidP="008B6883">
      <w:pPr>
        <w:pStyle w:val="BodyText2"/>
      </w:pPr>
      <w:r>
        <w:t xml:space="preserve">f.close()                </w:t>
      </w:r>
    </w:p>
    <w:p w14:paraId="5DBE1BD7" w14:textId="77777777" w:rsidR="00F23B90" w:rsidRDefault="00F23B90" w:rsidP="008B6883">
      <w:pPr>
        <w:pStyle w:val="BodyText2"/>
      </w:pPr>
      <w:r>
        <w:t>Started at 13:40 on the IUCN machine (IUCN time) - the processor maxed out at 100% for ages and the IUCN Mapper failed to draw during this time</w:t>
      </w:r>
    </w:p>
    <w:p w14:paraId="613EFF83" w14:textId="77777777" w:rsidR="00F23B90" w:rsidRDefault="00F23B90" w:rsidP="000E5536">
      <w:pPr>
        <w:pStyle w:val="BodyText"/>
      </w:pPr>
      <w:r>
        <w:t>For the first 10 records:</w:t>
      </w:r>
    </w:p>
    <w:p w14:paraId="48DD40D2" w14:textId="77777777" w:rsidR="00F23B90" w:rsidRDefault="00F23B90" w:rsidP="000E5536">
      <w:pPr>
        <w:pStyle w:val="BodyText"/>
      </w:pPr>
      <w:r>
        <w:t>&gt;&gt;&gt; xArray</w:t>
      </w:r>
    </w:p>
    <w:p w14:paraId="6B0C9845" w14:textId="77777777" w:rsidR="00F23B90" w:rsidRDefault="00F23B90" w:rsidP="000E5536">
      <w:pPr>
        <w:pStyle w:val="BodyText"/>
      </w:pPr>
      <w:r>
        <w:t>[55, 56, 57, 56, 57, 58, 59, 58, 59, 60]</w:t>
      </w:r>
    </w:p>
    <w:p w14:paraId="5D3A830E" w14:textId="77777777" w:rsidR="00F23B90" w:rsidRDefault="00F23B90" w:rsidP="000E5536">
      <w:pPr>
        <w:pStyle w:val="BodyText"/>
      </w:pPr>
      <w:r>
        <w:t>&gt;&gt;&gt; yArray</w:t>
      </w:r>
    </w:p>
    <w:p w14:paraId="28C290D2" w14:textId="77777777" w:rsidR="00F23B90" w:rsidRDefault="00F23B90" w:rsidP="000E5536">
      <w:pPr>
        <w:pStyle w:val="BodyText"/>
      </w:pPr>
      <w:r>
        <w:t>[24528, 24529, 24529, 24528, 24528, 24529, 24529, 24528, 24528, 24530]</w:t>
      </w:r>
    </w:p>
    <w:p w14:paraId="4B3A8EDF" w14:textId="77777777" w:rsidR="00F23B90" w:rsidRDefault="00F23B90" w:rsidP="000E5536">
      <w:pPr>
        <w:pStyle w:val="BodyText"/>
      </w:pPr>
      <w:r>
        <w:t>&gt;&gt;&gt; zArray</w:t>
      </w:r>
    </w:p>
    <w:p w14:paraId="2087DEE6" w14:textId="77777777" w:rsidR="00F23B90" w:rsidRDefault="00F23B90" w:rsidP="000E5536">
      <w:pPr>
        <w:pStyle w:val="BodyText"/>
      </w:pPr>
      <w:r>
        <w:t>[1, 1, 1, 1, 1, 1, 1, 1, 1, 1]</w:t>
      </w:r>
    </w:p>
    <w:p w14:paraId="177EE7E3" w14:textId="77777777" w:rsidR="00F23B90" w:rsidRDefault="00F23B90" w:rsidP="000E5536">
      <w:pPr>
        <w:pStyle w:val="BodyText"/>
      </w:pPr>
      <w:r>
        <w:t xml:space="preserve">&gt;&gt;&gt; </w:t>
      </w:r>
    </w:p>
    <w:p w14:paraId="7A92AA21" w14:textId="77777777" w:rsidR="00F23B90" w:rsidRDefault="00F23B90" w:rsidP="000E5536">
      <w:pPr>
        <w:pStyle w:val="BodyText"/>
      </w:pPr>
      <w:r>
        <w:t>24530</w:t>
      </w:r>
      <w:r>
        <w:tab/>
      </w:r>
      <w:r>
        <w:tab/>
      </w:r>
      <w:r>
        <w:tab/>
      </w:r>
      <w:r>
        <w:tab/>
      </w:r>
      <w:r>
        <w:tab/>
      </w:r>
      <w:r>
        <w:tab/>
        <w:t>x</w:t>
      </w:r>
    </w:p>
    <w:p w14:paraId="6795BCCE" w14:textId="77777777" w:rsidR="00F23B90" w:rsidRDefault="00F23B90" w:rsidP="000E5536">
      <w:pPr>
        <w:pStyle w:val="BodyText"/>
      </w:pPr>
      <w:r>
        <w:t>24529</w:t>
      </w:r>
      <w:r>
        <w:tab/>
      </w:r>
      <w:r>
        <w:tab/>
        <w:t>x</w:t>
      </w:r>
      <w:r>
        <w:tab/>
        <w:t>x</w:t>
      </w:r>
      <w:r>
        <w:tab/>
        <w:t>x</w:t>
      </w:r>
      <w:r>
        <w:tab/>
        <w:t>x</w:t>
      </w:r>
    </w:p>
    <w:p w14:paraId="76791EBF" w14:textId="77777777" w:rsidR="00F23B90" w:rsidRDefault="00F23B90" w:rsidP="000E5536">
      <w:pPr>
        <w:pStyle w:val="BodyText"/>
      </w:pPr>
      <w:r>
        <w:t>24528</w:t>
      </w:r>
      <w:r>
        <w:tab/>
        <w:t>x</w:t>
      </w:r>
      <w:r>
        <w:tab/>
        <w:t>x</w:t>
      </w:r>
      <w:r>
        <w:tab/>
        <w:t>x</w:t>
      </w:r>
      <w:r>
        <w:tab/>
        <w:t>x</w:t>
      </w:r>
      <w:r>
        <w:tab/>
        <w:t>x</w:t>
      </w:r>
    </w:p>
    <w:p w14:paraId="1F9D8584" w14:textId="77777777" w:rsidR="00F23B90" w:rsidRDefault="00F23B90" w:rsidP="008B6883">
      <w:pPr>
        <w:pStyle w:val="BodyText2"/>
      </w:pPr>
      <w:r>
        <w:tab/>
      </w:r>
      <w:r>
        <w:tab/>
        <w:t>55</w:t>
      </w:r>
      <w:r>
        <w:tab/>
        <w:t>56</w:t>
      </w:r>
      <w:r>
        <w:tab/>
        <w:t>57</w:t>
      </w:r>
      <w:r>
        <w:tab/>
        <w:t>58</w:t>
      </w:r>
      <w:r>
        <w:tab/>
        <w:t>59</w:t>
      </w:r>
      <w:r>
        <w:tab/>
        <w:t>60</w:t>
      </w:r>
    </w:p>
    <w:p w14:paraId="7917E3CE" w14:textId="77777777" w:rsidR="00F23B90" w:rsidRDefault="00F23B90" w:rsidP="000E5536">
      <w:pPr>
        <w:pStyle w:val="BodyText"/>
      </w:pPr>
      <w:r>
        <w:t>For the whole dataset:</w:t>
      </w:r>
    </w:p>
    <w:p w14:paraId="248B4149" w14:textId="77777777" w:rsidR="00F23B90" w:rsidRDefault="00F23B90" w:rsidP="000E5536">
      <w:pPr>
        <w:pStyle w:val="BodyText"/>
      </w:pPr>
      <w:r>
        <w:t>Messages</w:t>
      </w:r>
    </w:p>
    <w:p w14:paraId="0D545348" w14:textId="77777777" w:rsidR="00F23B90" w:rsidRDefault="00F23B90" w:rsidP="000E5536">
      <w:pPr>
        <w:pStyle w:val="BodyText"/>
      </w:pPr>
      <w:r>
        <w:t>Executing: TMSTableToTMSFile "D:\GIS Data\Andrew\PilotSpeciesData.gdb\PilotSpeciesDataStatistics" C:\Users\AndrewCottam\Documents\ArcGIS\SpeciesRichness.npy</w:t>
      </w:r>
    </w:p>
    <w:p w14:paraId="770BA8C0" w14:textId="77777777" w:rsidR="00F23B90" w:rsidRDefault="00F23B90" w:rsidP="000E5536">
      <w:pPr>
        <w:pStyle w:val="BodyText"/>
      </w:pPr>
      <w:r>
        <w:t>Start Time: Sat Oct 15 08:29:25 2011</w:t>
      </w:r>
    </w:p>
    <w:p w14:paraId="1555C56A" w14:textId="77777777" w:rsidR="00F23B90" w:rsidRDefault="00F23B90" w:rsidP="000E5536">
      <w:pPr>
        <w:pStyle w:val="BodyText"/>
      </w:pPr>
      <w:r>
        <w:t>Running script TMSTableToTMSFile...</w:t>
      </w:r>
    </w:p>
    <w:p w14:paraId="16832A22" w14:textId="77777777" w:rsidR="00F23B90" w:rsidRDefault="00F23B90" w:rsidP="000E5536">
      <w:pPr>
        <w:pStyle w:val="BodyText"/>
      </w:pPr>
      <w:r>
        <w:t>&lt;type 'exceptions.TypeError'&gt;: long() argument must be a string or a number, not 'NoneType'</w:t>
      </w:r>
    </w:p>
    <w:p w14:paraId="40F41DCA" w14:textId="77777777" w:rsidR="00F23B90" w:rsidRDefault="00F23B90" w:rsidP="000E5536">
      <w:pPr>
        <w:pStyle w:val="BodyText"/>
      </w:pPr>
      <w:r>
        <w:t>Failed to execute (TMSTableToTMSFile).</w:t>
      </w:r>
    </w:p>
    <w:p w14:paraId="70279423" w14:textId="77777777" w:rsidR="00F23B90" w:rsidRDefault="00F23B90" w:rsidP="008B6883">
      <w:pPr>
        <w:pStyle w:val="BodyText2"/>
      </w:pPr>
      <w:r>
        <w:t>Failed at Sat Oct 15 12:37:09 2011 (Elapsed Time: 4 hours 7 minutes 44 seconds)</w:t>
      </w:r>
    </w:p>
    <w:p w14:paraId="396B070A" w14:textId="77777777" w:rsidR="00F23B90" w:rsidRDefault="00F23B90" w:rsidP="008B6883">
      <w:pPr>
        <w:pStyle w:val="BodyText2"/>
      </w:pPr>
      <w:r>
        <w:t>It failed in the iteration - maybe something is wrong with the data. Indeed, ty is null for 8188505 records!! BUT ONLY ON THE IUCN MACHINE FOR SOME REASON!!</w:t>
      </w:r>
    </w:p>
    <w:p w14:paraId="59F9DC14" w14:textId="77777777" w:rsidR="00F23B90" w:rsidRDefault="00F23B90" w:rsidP="000E5536">
      <w:pPr>
        <w:pStyle w:val="BodyText"/>
      </w:pPr>
      <w:r>
        <w:t>Here are some example quadkeys:</w:t>
      </w:r>
    </w:p>
    <w:p w14:paraId="617CD61D" w14:textId="77777777" w:rsidR="00F23B90" w:rsidRDefault="00F23B90" w:rsidP="000E5536">
      <w:pPr>
        <w:pStyle w:val="BodyText"/>
      </w:pPr>
      <w:r>
        <w:t>quadkey</w:t>
      </w:r>
      <w:r>
        <w:tab/>
      </w:r>
      <w:r>
        <w:tab/>
      </w:r>
      <w:r>
        <w:tab/>
      </w:r>
      <w:r>
        <w:tab/>
        <w:t>tx</w:t>
      </w:r>
      <w:r>
        <w:tab/>
      </w:r>
      <w:r>
        <w:tab/>
        <w:t>ty - should be:</w:t>
      </w:r>
    </w:p>
    <w:p w14:paraId="0D2EF120" w14:textId="77777777" w:rsidR="00F23B90" w:rsidRDefault="00F23B90" w:rsidP="000E5536">
      <w:pPr>
        <w:pStyle w:val="BodyText"/>
      </w:pPr>
      <w:r>
        <w:t>212033311123013</w:t>
      </w:r>
      <w:r>
        <w:tab/>
      </w:r>
      <w:r>
        <w:tab/>
        <w:t>10219</w:t>
      </w:r>
      <w:r>
        <w:tab/>
        <w:t>10470</w:t>
      </w:r>
    </w:p>
    <w:p w14:paraId="5CE52341" w14:textId="77777777" w:rsidR="00F23B90" w:rsidRDefault="00F23B90" w:rsidP="000E5536">
      <w:pPr>
        <w:pStyle w:val="BodyText"/>
      </w:pPr>
      <w:r>
        <w:t>..</w:t>
      </w:r>
    </w:p>
    <w:p w14:paraId="5D864B27" w14:textId="77777777" w:rsidR="00F23B90" w:rsidRDefault="00F23B90" w:rsidP="000E5536">
      <w:pPr>
        <w:pStyle w:val="BodyText"/>
      </w:pPr>
      <w:r>
        <w:t xml:space="preserve">up to </w:t>
      </w:r>
    </w:p>
    <w:p w14:paraId="03FE0F82" w14:textId="77777777" w:rsidR="00F23B90" w:rsidRDefault="00F23B90" w:rsidP="000E5536">
      <w:pPr>
        <w:pStyle w:val="BodyText"/>
      </w:pPr>
      <w:r>
        <w:t>..</w:t>
      </w:r>
    </w:p>
    <w:p w14:paraId="44A596C3" w14:textId="77777777" w:rsidR="00F23B90" w:rsidRDefault="00F23B90" w:rsidP="008B6883">
      <w:pPr>
        <w:pStyle w:val="BodyText2"/>
      </w:pPr>
      <w:r>
        <w:t>313103310023000</w:t>
      </w:r>
      <w:r>
        <w:tab/>
      </w:r>
      <w:r>
        <w:tab/>
        <w:t>31624</w:t>
      </w:r>
      <w:r>
        <w:tab/>
        <w:t>11495</w:t>
      </w:r>
    </w:p>
    <w:p w14:paraId="1F959AF2" w14:textId="77777777" w:rsidR="00F23B90" w:rsidRDefault="00F23B90" w:rsidP="000E5536">
      <w:pPr>
        <w:pStyle w:val="BodyText"/>
      </w:pPr>
      <w:r>
        <w:t>Why???</w:t>
      </w:r>
    </w:p>
    <w:p w14:paraId="4966032A"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69944682" w14:textId="77777777" w:rsidR="00F23B90" w:rsidRDefault="00F23B90" w:rsidP="000E5536">
      <w:pPr>
        <w:pStyle w:val="BodyText"/>
      </w:pPr>
      <w:r>
        <w:t>Messages</w:t>
      </w:r>
    </w:p>
    <w:p w14:paraId="7861EAC6" w14:textId="77777777" w:rsidR="00F23B90" w:rsidRDefault="00F23B90" w:rsidP="000E5536">
      <w:pPr>
        <w:pStyle w:val="BodyText"/>
      </w:pPr>
      <w:r>
        <w:t>Executing: TMSTableToTMSFile "D:\GIS Data\Andrew\PilotSpeciesData.gdb\PilotSpeciesDataStatistics" "D:\GIS Data\Andrew\PilotSpeciesDataStatistics.npy"</w:t>
      </w:r>
    </w:p>
    <w:p w14:paraId="5F78B04E" w14:textId="77777777" w:rsidR="00F23B90" w:rsidRDefault="00F23B90" w:rsidP="000E5536">
      <w:pPr>
        <w:pStyle w:val="BodyText"/>
      </w:pPr>
      <w:r>
        <w:t>Start Time: Wed Oct 19 06:38:55 2011</w:t>
      </w:r>
    </w:p>
    <w:p w14:paraId="34107C46" w14:textId="77777777" w:rsidR="00F23B90" w:rsidRDefault="00F23B90" w:rsidP="000E5536">
      <w:pPr>
        <w:pStyle w:val="BodyText"/>
      </w:pPr>
      <w:r>
        <w:lastRenderedPageBreak/>
        <w:t>Running script TMSTableToTMSFile...</w:t>
      </w:r>
    </w:p>
    <w:p w14:paraId="777C5E65" w14:textId="77777777" w:rsidR="00F23B90" w:rsidRDefault="00F23B90" w:rsidP="000E5536">
      <w:pPr>
        <w:pStyle w:val="BodyText"/>
      </w:pPr>
      <w:r>
        <w:t>Finished building arrays</w:t>
      </w:r>
    </w:p>
    <w:p w14:paraId="793E4824" w14:textId="77777777" w:rsidR="00F23B90" w:rsidRDefault="00F23B90" w:rsidP="000E5536">
      <w:pPr>
        <w:pStyle w:val="BodyText"/>
      </w:pPr>
      <w:r>
        <w:t>Finished joining arrays</w:t>
      </w:r>
    </w:p>
    <w:p w14:paraId="65628C3B" w14:textId="77777777" w:rsidR="00F23B90" w:rsidRDefault="00F23B90" w:rsidP="000E5536">
      <w:pPr>
        <w:pStyle w:val="BodyText"/>
      </w:pPr>
      <w:r>
        <w:t>Completed script TMSTableToTMSFile...</w:t>
      </w:r>
    </w:p>
    <w:p w14:paraId="10AA96B7" w14:textId="77777777" w:rsidR="00F23B90" w:rsidRDefault="00F23B90" w:rsidP="008B6883">
      <w:pPr>
        <w:pStyle w:val="BodyText2"/>
      </w:pPr>
      <w:r>
        <w:t>Succeeded at Wed Oct 19 11:13:25 2011 (Elapsed Time: 4 hours 34 minutes 30 seconds)</w:t>
      </w:r>
    </w:p>
    <w:p w14:paraId="7B64B7CE" w14:textId="77777777" w:rsidR="00F23B90" w:rsidRDefault="00F23B90" w:rsidP="000E5536">
      <w:pPr>
        <w:pStyle w:val="BodyText"/>
      </w:pPr>
      <w:r>
        <w:t xml:space="preserve">Now Numpyfiletoimage - </w:t>
      </w:r>
    </w:p>
    <w:p w14:paraId="61EC450E" w14:textId="77777777" w:rsidR="00F23B90" w:rsidRDefault="00F23B90" w:rsidP="000E5536">
      <w:pPr>
        <w:pStyle w:val="BodyText"/>
      </w:pPr>
      <w:r>
        <w:t>Executing: NumpyFileToImage "D:\GIS Data\Andrew\PilotSpeciesDataStatistics.npy" "D:\GIS Data\Andrew\test.png"</w:t>
      </w:r>
    </w:p>
    <w:p w14:paraId="40222797" w14:textId="77777777" w:rsidR="00F23B90" w:rsidRDefault="00F23B90" w:rsidP="000E5536">
      <w:pPr>
        <w:pStyle w:val="BodyText"/>
      </w:pPr>
      <w:r>
        <w:t>Start Time: Wed Oct 19 11:19:30 2011</w:t>
      </w:r>
    </w:p>
    <w:p w14:paraId="7955AF35" w14:textId="77777777" w:rsidR="00F23B90" w:rsidRDefault="00F23B90" w:rsidP="000E5536">
      <w:pPr>
        <w:pStyle w:val="BodyText"/>
      </w:pPr>
      <w:r>
        <w:t>Running script NumpyFileToImage...</w:t>
      </w:r>
    </w:p>
    <w:p w14:paraId="672F7EE9" w14:textId="77777777" w:rsidR="00F23B90" w:rsidRDefault="00F23B90" w:rsidP="000E5536">
      <w:pPr>
        <w:pStyle w:val="BodyText"/>
      </w:pPr>
      <w:r>
        <w:t xml:space="preserve">&lt;type 'exceptions.MemoryError'&gt;: </w:t>
      </w:r>
    </w:p>
    <w:p w14:paraId="242497D3" w14:textId="77777777" w:rsidR="00F23B90" w:rsidRDefault="00F23B90" w:rsidP="000E5536">
      <w:pPr>
        <w:pStyle w:val="BodyText"/>
      </w:pPr>
      <w:r>
        <w:t>Failed to execute (NumpyFileToImage).</w:t>
      </w:r>
    </w:p>
    <w:p w14:paraId="2AE131B3" w14:textId="77777777" w:rsidR="00F23B90" w:rsidRDefault="00F23B90" w:rsidP="008B6883">
      <w:pPr>
        <w:pStyle w:val="BodyText2"/>
      </w:pPr>
      <w:r>
        <w:t>Failed at Wed Oct 19 11:20:39 2011 (Elapsed Time: 1 minutes 9 seconds)</w:t>
      </w:r>
    </w:p>
    <w:p w14:paraId="1C3C74C6" w14:textId="77777777" w:rsidR="00F23B90" w:rsidRDefault="00F23B90" w:rsidP="000E5536">
      <w:pPr>
        <w:pStyle w:val="BodyText"/>
      </w:pPr>
      <w:r>
        <w:t>Bum</w:t>
      </w:r>
    </w:p>
    <w:p w14:paraId="5658941D" w14:textId="77777777" w:rsidR="00F23B90" w:rsidRDefault="00F23B90" w:rsidP="008B6883">
      <w:pPr>
        <w:pStyle w:val="BodyText2"/>
      </w:pPr>
      <w:r>
        <w:t>Trying it on my jrc desktop - same error!</w:t>
      </w:r>
    </w:p>
    <w:p w14:paraId="1F37019E" w14:textId="77777777" w:rsidR="00F23B90" w:rsidRDefault="00F23B90" w:rsidP="000E5536">
      <w:pPr>
        <w:pStyle w:val="BodyText"/>
      </w:pPr>
      <w:r>
        <w:t>Need a fast way of reading the data into a Numpy array. Could try pytables:</w:t>
      </w:r>
    </w:p>
    <w:p w14:paraId="1C45BF27"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3AC2E9D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629209E3"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1792446D" w14:textId="77777777" w:rsidR="00F23B90" w:rsidRDefault="00F23B90" w:rsidP="000E5536">
      <w:pPr>
        <w:pStyle w:val="BodyText"/>
      </w:pPr>
      <w:r w:rsidRPr="0077669C">
        <w:rPr>
          <w:rStyle w:val="Hyperlink"/>
        </w:rPr>
        <w:t>e.g. rows[0] gives this:</w:t>
      </w:r>
      <w:r>
        <w:fldChar w:fldCharType="end"/>
      </w:r>
    </w:p>
    <w:p w14:paraId="6157BFD8" w14:textId="77777777" w:rsidR="00F23B90" w:rsidRDefault="00F23B90" w:rsidP="000E5536">
      <w:pPr>
        <w:pStyle w:val="BodyText"/>
      </w:pPr>
      <w:r>
        <w:t>('132321321023331                                   ', 27471, 16993, 1L)</w:t>
      </w:r>
    </w:p>
    <w:p w14:paraId="7E67AEC9" w14:textId="77777777" w:rsidR="00F23B90" w:rsidRDefault="00F23B90" w:rsidP="000E5536">
      <w:pPr>
        <w:pStyle w:val="BodyText"/>
      </w:pPr>
      <w:r>
        <w:t>rows[0][0] gives this:</w:t>
      </w:r>
    </w:p>
    <w:p w14:paraId="6AA955BE" w14:textId="77777777" w:rsidR="00F23B90" w:rsidRDefault="00F23B90" w:rsidP="000E5536">
      <w:pPr>
        <w:pStyle w:val="BodyText"/>
      </w:pPr>
      <w:r>
        <w:t xml:space="preserve">'132321321023331   </w:t>
      </w:r>
    </w:p>
    <w:p w14:paraId="7D4B5C9F" w14:textId="77777777" w:rsidR="00F23B90" w:rsidRDefault="00F23B90" w:rsidP="000E5536">
      <w:pPr>
        <w:pStyle w:val="BodyText"/>
      </w:pPr>
      <w:r>
        <w:t xml:space="preserve">&gt;&gt;&gt; import psycopg2 </w:t>
      </w:r>
    </w:p>
    <w:p w14:paraId="4F2D309A" w14:textId="77777777" w:rsidR="00F23B90" w:rsidRDefault="00F23B90" w:rsidP="000E5536">
      <w:pPr>
        <w:pStyle w:val="BodyText"/>
      </w:pPr>
      <w:r>
        <w:t>&gt;&gt;&gt; records=numpy.core.records.fromrecords(rows)</w:t>
      </w:r>
    </w:p>
    <w:p w14:paraId="13AE7311" w14:textId="77777777" w:rsidR="00F23B90" w:rsidRDefault="00F23B90" w:rsidP="000E5536">
      <w:pPr>
        <w:pStyle w:val="BodyText"/>
      </w:pPr>
      <w:r>
        <w:t>&gt;&gt;&gt; rec.array([('132321321023331                                   ', 27471, 16993, 1),</w:t>
      </w:r>
    </w:p>
    <w:p w14:paraId="268114F7" w14:textId="77777777" w:rsidR="00F23B90" w:rsidRDefault="00F23B90" w:rsidP="000E5536">
      <w:pPr>
        <w:pStyle w:val="BodyText"/>
      </w:pPr>
      <w:r>
        <w:t xml:space="preserve">       ('132321321023332                                   ', 27470, 16992, 1),</w:t>
      </w:r>
    </w:p>
    <w:p w14:paraId="410E0DA4" w14:textId="77777777" w:rsidR="00F23B90" w:rsidRDefault="00F23B90" w:rsidP="000E5536">
      <w:pPr>
        <w:pStyle w:val="BodyText"/>
      </w:pPr>
      <w:r>
        <w:t xml:space="preserve">       ('132321321023333                                   ', 27471, 16992, 1),</w:t>
      </w:r>
    </w:p>
    <w:p w14:paraId="532E121C" w14:textId="77777777" w:rsidR="00F23B90" w:rsidRDefault="00F23B90" w:rsidP="000E5536">
      <w:pPr>
        <w:pStyle w:val="BodyText"/>
      </w:pPr>
      <w:r>
        <w:t xml:space="preserve">       ...,</w:t>
      </w:r>
    </w:p>
    <w:p w14:paraId="2979AB98" w14:textId="77777777" w:rsidR="00F23B90" w:rsidRDefault="00F23B90" w:rsidP="000E5536">
      <w:pPr>
        <w:pStyle w:val="BodyText"/>
      </w:pPr>
      <w:r>
        <w:t xml:space="preserve">       ('132321322302000                                   ', 27424, 16919, 1),</w:t>
      </w:r>
    </w:p>
    <w:p w14:paraId="3BB89D84" w14:textId="77777777" w:rsidR="00F23B90" w:rsidRDefault="00F23B90" w:rsidP="000E5536">
      <w:pPr>
        <w:pStyle w:val="BodyText"/>
      </w:pPr>
      <w:r>
        <w:t xml:space="preserve">       ('132321322302001                                   ', 27425, 16919, 1),</w:t>
      </w:r>
    </w:p>
    <w:p w14:paraId="347FACBE" w14:textId="77777777" w:rsidR="00F23B90" w:rsidRDefault="00F23B90" w:rsidP="000E5536">
      <w:pPr>
        <w:pStyle w:val="BodyText"/>
      </w:pPr>
      <w:r>
        <w:t xml:space="preserve">       ('132321322302002                                   ', 27424, 16918, 1)],</w:t>
      </w:r>
    </w:p>
    <w:p w14:paraId="2112BC0F" w14:textId="77777777" w:rsidR="00F23B90" w:rsidRDefault="00F23B90" w:rsidP="008B6883">
      <w:pPr>
        <w:pStyle w:val="BodyText2"/>
      </w:pPr>
      <w:r>
        <w:t xml:space="preserve">      dtype=[('f0', '|S50'), ('f1', '&lt;i8'), ('f2', '&lt;i8'), ('f3', '&lt;i8')])</w:t>
      </w:r>
    </w:p>
    <w:p w14:paraId="66C5466A" w14:textId="77777777" w:rsidR="00F23B90" w:rsidRDefault="00F23B90" w:rsidP="000E5536">
      <w:pPr>
        <w:pStyle w:val="BodyText"/>
      </w:pPr>
      <w:r>
        <w:t>&gt;&gt;&gt; records=numpy.array(rows)</w:t>
      </w:r>
    </w:p>
    <w:p w14:paraId="392B4ED6" w14:textId="77777777" w:rsidR="00F23B90" w:rsidRDefault="00F23B90" w:rsidP="000E5536">
      <w:pPr>
        <w:pStyle w:val="BodyText"/>
      </w:pPr>
      <w:r>
        <w:t>&gt;&gt;&gt; records</w:t>
      </w:r>
    </w:p>
    <w:p w14:paraId="4D7C4B06" w14:textId="77777777" w:rsidR="00F23B90" w:rsidRDefault="00F23B90" w:rsidP="000E5536">
      <w:pPr>
        <w:pStyle w:val="BodyText"/>
      </w:pPr>
      <w:r>
        <w:t>array([['132321321023331                                   ', '27471',</w:t>
      </w:r>
    </w:p>
    <w:p w14:paraId="3456F282" w14:textId="77777777" w:rsidR="00F23B90" w:rsidRDefault="00F23B90" w:rsidP="000E5536">
      <w:pPr>
        <w:pStyle w:val="BodyText"/>
      </w:pPr>
      <w:r>
        <w:t xml:space="preserve">        '16993', '1'],</w:t>
      </w:r>
    </w:p>
    <w:p w14:paraId="06A22A17" w14:textId="77777777" w:rsidR="00F23B90" w:rsidRDefault="00F23B90" w:rsidP="000E5536">
      <w:pPr>
        <w:pStyle w:val="BodyText"/>
      </w:pPr>
      <w:r>
        <w:t xml:space="preserve">       ['132321321023332                                   ', '27470',</w:t>
      </w:r>
    </w:p>
    <w:p w14:paraId="16356510" w14:textId="77777777" w:rsidR="00F23B90" w:rsidRDefault="00F23B90" w:rsidP="000E5536">
      <w:pPr>
        <w:pStyle w:val="BodyText"/>
      </w:pPr>
      <w:r>
        <w:t xml:space="preserve">        '16992', '1'],</w:t>
      </w:r>
    </w:p>
    <w:p w14:paraId="1972CCD7" w14:textId="77777777" w:rsidR="00F23B90" w:rsidRDefault="00F23B90" w:rsidP="000E5536">
      <w:pPr>
        <w:pStyle w:val="BodyText"/>
      </w:pPr>
      <w:r>
        <w:t xml:space="preserve">       ['132321321023333                                   ', '27471',</w:t>
      </w:r>
    </w:p>
    <w:p w14:paraId="64290628" w14:textId="77777777" w:rsidR="00F23B90" w:rsidRDefault="00F23B90" w:rsidP="000E5536">
      <w:pPr>
        <w:pStyle w:val="BodyText"/>
      </w:pPr>
      <w:r>
        <w:t xml:space="preserve">        '16992', '1'],</w:t>
      </w:r>
    </w:p>
    <w:p w14:paraId="14DE1343" w14:textId="77777777" w:rsidR="00F23B90" w:rsidRDefault="00F23B90" w:rsidP="000E5536">
      <w:pPr>
        <w:pStyle w:val="BodyText"/>
      </w:pPr>
      <w:r>
        <w:t xml:space="preserve">       ...,</w:t>
      </w:r>
    </w:p>
    <w:p w14:paraId="2695A5F1" w14:textId="77777777" w:rsidR="00F23B90" w:rsidRDefault="00F23B90" w:rsidP="000E5536">
      <w:pPr>
        <w:pStyle w:val="BodyText"/>
      </w:pPr>
      <w:r>
        <w:t xml:space="preserve">       ['132321322302000                                   ', '27424',</w:t>
      </w:r>
    </w:p>
    <w:p w14:paraId="560BD5A8" w14:textId="77777777" w:rsidR="00F23B90" w:rsidRDefault="00F23B90" w:rsidP="000E5536">
      <w:pPr>
        <w:pStyle w:val="BodyText"/>
      </w:pPr>
      <w:r>
        <w:t xml:space="preserve">        '16919', '1'],</w:t>
      </w:r>
    </w:p>
    <w:p w14:paraId="1F107655" w14:textId="77777777" w:rsidR="00F23B90" w:rsidRDefault="00F23B90" w:rsidP="000E5536">
      <w:pPr>
        <w:pStyle w:val="BodyText"/>
      </w:pPr>
      <w:r>
        <w:t xml:space="preserve">       ['132321322302001                                   ', '27425',</w:t>
      </w:r>
    </w:p>
    <w:p w14:paraId="55986EB9" w14:textId="77777777" w:rsidR="00F23B90" w:rsidRDefault="00F23B90" w:rsidP="000E5536">
      <w:pPr>
        <w:pStyle w:val="BodyText"/>
      </w:pPr>
      <w:r>
        <w:t xml:space="preserve">        '16919', '1'],</w:t>
      </w:r>
    </w:p>
    <w:p w14:paraId="53DC92DC" w14:textId="77777777" w:rsidR="00F23B90" w:rsidRDefault="00F23B90" w:rsidP="000E5536">
      <w:pPr>
        <w:pStyle w:val="BodyText"/>
      </w:pPr>
      <w:r>
        <w:t xml:space="preserve">       ['132321322302002                                   ', '27424',</w:t>
      </w:r>
    </w:p>
    <w:p w14:paraId="4FFAF217" w14:textId="77777777" w:rsidR="00F23B90" w:rsidRDefault="00F23B90" w:rsidP="000E5536">
      <w:pPr>
        <w:pStyle w:val="BodyText"/>
      </w:pPr>
      <w:r>
        <w:t xml:space="preserve">        '16918', '1']],</w:t>
      </w:r>
    </w:p>
    <w:p w14:paraId="692632F8" w14:textId="77777777" w:rsidR="00F23B90" w:rsidRDefault="00F23B90" w:rsidP="008B6883">
      <w:pPr>
        <w:pStyle w:val="BodyText2"/>
      </w:pPr>
      <w:r>
        <w:t xml:space="preserve">      dtype='|S50')</w:t>
      </w:r>
    </w:p>
    <w:p w14:paraId="797E5365" w14:textId="77777777" w:rsidR="00F23B90" w:rsidRDefault="00F23B90" w:rsidP="000E5536">
      <w:pPr>
        <w:pStyle w:val="BodyText"/>
      </w:pPr>
      <w:r>
        <w:t>&gt;&gt;&gt; cur.execute("SELECT tx,ty,count FROM public.pilotspeciesdatastatistics WHERE tx&gt;27400 and tx&lt;27500 and ty&gt;16900 and ty&lt;17000")</w:t>
      </w:r>
    </w:p>
    <w:p w14:paraId="7E523AD4" w14:textId="77777777" w:rsidR="00F23B90" w:rsidRDefault="00F23B90" w:rsidP="000E5536">
      <w:pPr>
        <w:pStyle w:val="BodyText"/>
      </w:pPr>
      <w:r>
        <w:t>&gt;&gt;&gt; rows=cur.fetchall()</w:t>
      </w:r>
    </w:p>
    <w:p w14:paraId="33A7E202" w14:textId="77777777" w:rsidR="00F23B90" w:rsidRDefault="00F23B90" w:rsidP="000E5536">
      <w:pPr>
        <w:pStyle w:val="BodyText"/>
      </w:pPr>
      <w:r>
        <w:t>&gt;&gt;&gt; records=numpy.transpose(numpy.array(rows))</w:t>
      </w:r>
    </w:p>
    <w:p w14:paraId="4A963E78" w14:textId="77777777" w:rsidR="00F23B90" w:rsidRDefault="00F23B90" w:rsidP="000E5536">
      <w:pPr>
        <w:pStyle w:val="BodyText"/>
      </w:pPr>
      <w:r>
        <w:t>&gt;&gt;&gt; records</w:t>
      </w:r>
    </w:p>
    <w:p w14:paraId="00E74FF9" w14:textId="77777777" w:rsidR="00F23B90" w:rsidRDefault="00F23B90" w:rsidP="000E5536">
      <w:pPr>
        <w:pStyle w:val="BodyText"/>
      </w:pPr>
      <w:r>
        <w:lastRenderedPageBreak/>
        <w:t>array([[27471, 27470, 27471, ..., 27424, 27425, 27424],</w:t>
      </w:r>
    </w:p>
    <w:p w14:paraId="44F3B6C8" w14:textId="77777777" w:rsidR="00F23B90" w:rsidRDefault="00F23B90" w:rsidP="000E5536">
      <w:pPr>
        <w:pStyle w:val="BodyText"/>
      </w:pPr>
      <w:r>
        <w:t xml:space="preserve">       [16993, 16992, 16992, ..., 16919, 16919, 16918],</w:t>
      </w:r>
    </w:p>
    <w:p w14:paraId="54B800C1" w14:textId="77777777" w:rsidR="00F23B90" w:rsidRDefault="00F23B90" w:rsidP="000E5536">
      <w:pPr>
        <w:pStyle w:val="BodyText"/>
      </w:pPr>
      <w:r>
        <w:t xml:space="preserve">       [    1,     1,     1, ...,     1,     1,     1]])</w:t>
      </w:r>
    </w:p>
    <w:p w14:paraId="3201D936" w14:textId="77777777" w:rsidR="00F23B90" w:rsidRDefault="00F23B90" w:rsidP="000E5536">
      <w:pPr>
        <w:pStyle w:val="BodyText"/>
      </w:pPr>
      <w:r>
        <w:t>&gt;&gt;&gt; import cPickle</w:t>
      </w:r>
    </w:p>
    <w:p w14:paraId="0BF6B214" w14:textId="77777777" w:rsidR="00F23B90" w:rsidRDefault="00F23B90" w:rsidP="000E5536">
      <w:pPr>
        <w:pStyle w:val="BodyText"/>
      </w:pPr>
      <w:r>
        <w:t>&gt;&gt;&gt; f = open(r"D:\GIS Data\Andrew\SpeciesRichness.npy",'wb') #write the ndarray out to file</w:t>
      </w:r>
    </w:p>
    <w:p w14:paraId="121A6B5B" w14:textId="77777777" w:rsidR="00F23B90" w:rsidRDefault="00F23B90" w:rsidP="000E5536">
      <w:pPr>
        <w:pStyle w:val="BodyText"/>
      </w:pPr>
      <w:r>
        <w:t>&gt;&gt;&gt; cPickle.dump(outputArr, f, protocol=2)</w:t>
      </w:r>
    </w:p>
    <w:p w14:paraId="1A953D7B" w14:textId="77777777" w:rsidR="00F23B90" w:rsidRDefault="00F23B90" w:rsidP="008B6883">
      <w:pPr>
        <w:pStyle w:val="BodyText2"/>
      </w:pPr>
      <w:r>
        <w:t xml:space="preserve">&gt;&gt;&gt; f.close() </w:t>
      </w:r>
    </w:p>
    <w:p w14:paraId="6A644CBB" w14:textId="77777777" w:rsidR="00F23B90" w:rsidRDefault="00F23B90" w:rsidP="000E5536">
      <w:pPr>
        <w:pStyle w:val="BodyText"/>
      </w:pPr>
      <w:r>
        <w:t>When it writes files in python it writes to '/home/webuser/' by default. We need to change this to the 'srv\www\htdocs\eSpecies\' folder. This works:</w:t>
      </w:r>
    </w:p>
    <w:p w14:paraId="24E092DA" w14:textId="77777777" w:rsidR="00F23B90" w:rsidRDefault="00F23B90" w:rsidP="008B6883">
      <w:pPr>
        <w:pStyle w:val="BodyText2"/>
      </w:pPr>
      <w:r>
        <w:t>f = open("/srv/www/htdocs/eSpecies/SpeciesRichness.npy",'wb')</w:t>
      </w:r>
    </w:p>
    <w:p w14:paraId="566E84C5" w14:textId="77777777" w:rsidR="00F23B90" w:rsidRDefault="00F23B90" w:rsidP="008B6883">
      <w:pPr>
        <w:pStyle w:val="BodyText2"/>
      </w:pPr>
      <w:r>
        <w:t>BUT YOU CANNOT WRITE FILES WHEN THE PYTHON CODE IS RUNNING AS A REST SERVICE! Must be a permissions issue.</w:t>
      </w:r>
    </w:p>
    <w:p w14:paraId="68E84FA8" w14:textId="77777777" w:rsidR="00F23B90" w:rsidRDefault="00F23B90" w:rsidP="008B6883">
      <w:pPr>
        <w:pStyle w:val="BodyText2"/>
      </w:pPr>
      <w:r>
        <w:t>For the server log file i am writing to ../../var/tmp/log/server.log on the eHabitat machine</w:t>
      </w:r>
    </w:p>
    <w:p w14:paraId="3344D4EC" w14:textId="77777777" w:rsidR="00F23B90" w:rsidRDefault="00F23B90" w:rsidP="000E5536">
      <w:pPr>
        <w:pStyle w:val="BodyText"/>
      </w:pPr>
      <w:r>
        <w:t>Apache user is 'wwwrun'</w:t>
      </w:r>
    </w:p>
    <w:p w14:paraId="72A922FF" w14:textId="77777777" w:rsidR="00F23B90" w:rsidRDefault="00F23B90" w:rsidP="008B6883">
      <w:pPr>
        <w:pStyle w:val="BodyText2"/>
      </w:pPr>
      <w:r>
        <w:t>the 9 digits in the permissions refer to owner, group, others and the rwx are read write and execute - so write to tmp</w:t>
      </w:r>
    </w:p>
    <w:p w14:paraId="5DB0727E" w14:textId="77777777" w:rsidR="00F23B90" w:rsidRDefault="00F23B90" w:rsidP="000E5536">
      <w:pPr>
        <w:pStyle w:val="BodyText"/>
      </w:pPr>
      <w:r>
        <w:t>Creating the richness on the fly using a query:</w:t>
      </w:r>
    </w:p>
    <w:p w14:paraId="55252E4E" w14:textId="77777777" w:rsidR="00F23B90" w:rsidRDefault="00F23B90" w:rsidP="000E5536">
      <w:pPr>
        <w:pStyle w:val="BodyText"/>
      </w:pPr>
      <w:r>
        <w:t>SELECT pilotspeciesdata.quadkey, count(pilotspeciesdata.speciesid) FROM public.pilotspeciesdata group by quadkey</w:t>
      </w:r>
    </w:p>
    <w:p w14:paraId="0E6E3AB5" w14:textId="77777777" w:rsidR="00F23B90" w:rsidRDefault="00F23B90" w:rsidP="008B6883">
      <w:pPr>
        <w:pStyle w:val="BodyText2"/>
      </w:pPr>
      <w:r>
        <w:t>error- out of memory for query results</w:t>
      </w:r>
    </w:p>
    <w:p w14:paraId="35CEF976" w14:textId="77777777" w:rsidR="00F23B90" w:rsidRDefault="00F23B90" w:rsidP="000E5536">
      <w:pPr>
        <w:pStyle w:val="BodyText"/>
      </w:pPr>
      <w:r>
        <w:t>Creating the richness table in durga:</w:t>
      </w:r>
    </w:p>
    <w:p w14:paraId="6044F730" w14:textId="77777777" w:rsidR="00F23B90" w:rsidRDefault="00F23B90" w:rsidP="000E5536">
      <w:pPr>
        <w:pStyle w:val="BodyText"/>
      </w:pPr>
      <w:r>
        <w:t>CREATE TABLE public.speciesrichness</w:t>
      </w:r>
    </w:p>
    <w:p w14:paraId="50CBC5AD" w14:textId="77777777" w:rsidR="00F23B90" w:rsidRDefault="00F23B90" w:rsidP="000E5536">
      <w:pPr>
        <w:pStyle w:val="BodyText"/>
      </w:pPr>
      <w:r>
        <w:t>(</w:t>
      </w:r>
    </w:p>
    <w:p w14:paraId="346B6480" w14:textId="77777777" w:rsidR="00F23B90" w:rsidRDefault="00F23B90" w:rsidP="000E5536">
      <w:pPr>
        <w:pStyle w:val="BodyText"/>
      </w:pPr>
      <w:r>
        <w:t xml:space="preserve">  quadkey character(15),</w:t>
      </w:r>
    </w:p>
    <w:p w14:paraId="16FB567F" w14:textId="77777777" w:rsidR="00F23B90" w:rsidRDefault="00F23B90" w:rsidP="000E5536">
      <w:pPr>
        <w:pStyle w:val="BodyText"/>
      </w:pPr>
      <w:r>
        <w:t xml:space="preserve">  tx smallint,</w:t>
      </w:r>
    </w:p>
    <w:p w14:paraId="4332115D" w14:textId="77777777" w:rsidR="00F23B90" w:rsidRDefault="00F23B90" w:rsidP="000E5536">
      <w:pPr>
        <w:pStyle w:val="BodyText"/>
      </w:pPr>
      <w:r>
        <w:t xml:space="preserve">  ty smallint,</w:t>
      </w:r>
    </w:p>
    <w:p w14:paraId="72D104B5" w14:textId="77777777" w:rsidR="00F23B90" w:rsidRDefault="00F23B90" w:rsidP="000E5536">
      <w:pPr>
        <w:pStyle w:val="BodyText"/>
      </w:pPr>
      <w:r>
        <w:t xml:space="preserve">  z integer</w:t>
      </w:r>
    </w:p>
    <w:p w14:paraId="57AE917C" w14:textId="77777777" w:rsidR="00F23B90" w:rsidRDefault="00F23B90" w:rsidP="000E5536">
      <w:pPr>
        <w:pStyle w:val="BodyText"/>
      </w:pPr>
      <w:r>
        <w:t>)</w:t>
      </w:r>
    </w:p>
    <w:p w14:paraId="5F101417" w14:textId="77777777" w:rsidR="00F23B90" w:rsidRDefault="00F23B90" w:rsidP="000E5536">
      <w:pPr>
        <w:pStyle w:val="BodyText"/>
      </w:pPr>
      <w:r>
        <w:t>WITH (</w:t>
      </w:r>
    </w:p>
    <w:p w14:paraId="06DFB297" w14:textId="77777777" w:rsidR="00F23B90" w:rsidRDefault="00F23B90" w:rsidP="000E5536">
      <w:pPr>
        <w:pStyle w:val="BodyText"/>
      </w:pPr>
      <w:r>
        <w:t xml:space="preserve">  OIDS=FALSE</w:t>
      </w:r>
    </w:p>
    <w:p w14:paraId="4ED3047A" w14:textId="77777777" w:rsidR="00F23B90" w:rsidRDefault="00F23B90" w:rsidP="000E5536">
      <w:pPr>
        <w:pStyle w:val="BodyText"/>
      </w:pPr>
      <w:r>
        <w:t>);</w:t>
      </w:r>
    </w:p>
    <w:p w14:paraId="105F89F3" w14:textId="77777777" w:rsidR="00F23B90" w:rsidRDefault="00F23B90" w:rsidP="000E5536">
      <w:pPr>
        <w:pStyle w:val="BodyText"/>
      </w:pPr>
      <w:r>
        <w:t>ALTER TABLE public.speciesrichness OWNER TO usrdopa;</w:t>
      </w:r>
    </w:p>
    <w:p w14:paraId="3C3BE9A6" w14:textId="77777777" w:rsidR="00F23B90" w:rsidRDefault="00F23B90" w:rsidP="000E5536">
      <w:pPr>
        <w:pStyle w:val="BodyText"/>
      </w:pPr>
      <w:r>
        <w:t>insert into speciesrichness (SELECT quadkey, tx, ty, count(objid) as z</w:t>
      </w:r>
    </w:p>
    <w:p w14:paraId="617F4BE3" w14:textId="77777777" w:rsidR="00F23B90" w:rsidRDefault="00F23B90" w:rsidP="000E5536">
      <w:pPr>
        <w:pStyle w:val="BodyText"/>
      </w:pPr>
      <w:r>
        <w:t xml:space="preserve">  FROM public.quadkeydata</w:t>
      </w:r>
    </w:p>
    <w:p w14:paraId="6B8F2159" w14:textId="77777777" w:rsidR="00F23B90" w:rsidRDefault="00F23B90" w:rsidP="000E5536">
      <w:pPr>
        <w:pStyle w:val="BodyText"/>
      </w:pPr>
      <w:r>
        <w:t xml:space="preserve">  WHERE typeid=1</w:t>
      </w:r>
    </w:p>
    <w:p w14:paraId="6CFF4406" w14:textId="77777777" w:rsidR="00F23B90" w:rsidRDefault="00F23B90" w:rsidP="008B6883">
      <w:pPr>
        <w:pStyle w:val="BodyText2"/>
      </w:pPr>
      <w:r>
        <w:t xml:space="preserve">  group by quadkey,tx,ty)</w:t>
      </w:r>
    </w:p>
    <w:p w14:paraId="17E17B37" w14:textId="77777777" w:rsidR="00F23B90" w:rsidRDefault="00F23B90" w:rsidP="000E5536">
      <w:pPr>
        <w:pStyle w:val="BodyText"/>
      </w:pPr>
      <w:r>
        <w:t>Query returned successfully: 62022781 rows affected, 1844332 ms execution time - this is 30 minutes! - but this was before i added the indexes!!!</w:t>
      </w:r>
    </w:p>
    <w:p w14:paraId="4040A926" w14:textId="77777777" w:rsidR="00F23B90" w:rsidRDefault="00F23B90" w:rsidP="000E5536">
      <w:pPr>
        <w:pStyle w:val="BodyText"/>
      </w:pPr>
      <w:r>
        <w:t>redoing with all of the data for s africa is taking a lot longer</w:t>
      </w:r>
    </w:p>
    <w:p w14:paraId="0BA5EB2D" w14:textId="77777777" w:rsidR="00F23B90" w:rsidRDefault="00F23B90" w:rsidP="008B6883">
      <w:pPr>
        <w:pStyle w:val="BodyText2"/>
      </w:pPr>
      <w:r>
        <w:t>Query returned successfully: 62022781 rows affected, 3279697 ms execution time.</w:t>
      </w:r>
    </w:p>
    <w:p w14:paraId="773BE50D" w14:textId="77777777" w:rsidR="00F23B90" w:rsidRDefault="00F23B90" w:rsidP="008B6883">
      <w:pPr>
        <w:pStyle w:val="BodyText2"/>
      </w:pPr>
      <w:r>
        <w:t>Using a number for the speciesid seems to be slower than a string - so adding a string column to see if it is any quicker</w:t>
      </w:r>
    </w:p>
    <w:p w14:paraId="4FCF1D68" w14:textId="77777777" w:rsidR="00F23B90" w:rsidRDefault="00F23B90" w:rsidP="000E5536">
      <w:pPr>
        <w:pStyle w:val="Heading6"/>
      </w:pPr>
      <w:bookmarkStart w:id="41" w:name="_Toc315774564"/>
      <w:r>
        <w:t>Bird data for Borneo test area</w:t>
      </w:r>
      <w:bookmarkEnd w:id="41"/>
    </w:p>
    <w:p w14:paraId="57A7F805" w14:textId="77777777" w:rsidR="00F23B90" w:rsidRDefault="00F23B90" w:rsidP="000E5536">
      <w:pPr>
        <w:pStyle w:val="BodyText"/>
      </w:pPr>
      <w:r>
        <w:t xml:space="preserve">The data for Borneo cannot be put in because there is no more disk space on durga! </w:t>
      </w:r>
    </w:p>
    <w:p w14:paraId="61E2BE77"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52B1D596" w14:textId="77777777" w:rsidR="00F23B90" w:rsidRDefault="00F23B90" w:rsidP="000E5536">
      <w:pPr>
        <w:pStyle w:val="Heading7"/>
      </w:pPr>
      <w:bookmarkStart w:id="42" w:name="_Toc315774565"/>
      <w:r>
        <w:t>Creating the numpy files</w:t>
      </w:r>
      <w:bookmarkEnd w:id="42"/>
    </w:p>
    <w:p w14:paraId="0B5BCD16" w14:textId="77777777" w:rsidR="00F23B90" w:rsidRDefault="00F23B90" w:rsidP="000E5536">
      <w:pPr>
        <w:pStyle w:val="BodyText"/>
      </w:pPr>
      <w:r>
        <w:t>0. Put the features into durga using FME</w:t>
      </w:r>
    </w:p>
    <w:p w14:paraId="5BD7868E" w14:textId="77777777" w:rsidR="00F23B90" w:rsidRDefault="00F23B90" w:rsidP="000E5536">
      <w:pPr>
        <w:pStyle w:val="BodyText"/>
      </w:pPr>
      <w:r>
        <w:t>1. Logon to cruise using Putty (using cottaan and usual password)</w:t>
      </w:r>
    </w:p>
    <w:p w14:paraId="7651CCF3" w14:textId="77777777" w:rsidR="00F23B90" w:rsidRDefault="00F23B90" w:rsidP="000E5536">
      <w:pPr>
        <w:pStyle w:val="BodyText"/>
      </w:pPr>
      <w:r>
        <w:t>2. Create the folder where the npy files are going to go</w:t>
      </w:r>
    </w:p>
    <w:p w14:paraId="3B307E8A"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4E733C23" w14:textId="77777777" w:rsidR="00F23B90" w:rsidRDefault="00F23B90" w:rsidP="008B550B">
      <w:pPr>
        <w:pStyle w:val="Unix"/>
      </w:pPr>
      <w:r>
        <w:t>python gdal_mp.py -t species -d sabah -e 12930895.7314,468048.2508,13168668.1730,710410.2565</w:t>
      </w:r>
    </w:p>
    <w:p w14:paraId="35D6F9E9" w14:textId="77777777" w:rsidR="00F23B90" w:rsidRDefault="00F23B90" w:rsidP="008B550B">
      <w:pPr>
        <w:pStyle w:val="Unix"/>
      </w:pPr>
      <w:r>
        <w:t>python gdal_mp.py -t species -d borneo -e 12114000,-468600,13278500,787000</w:t>
      </w:r>
    </w:p>
    <w:p w14:paraId="133E2867" w14:textId="77777777" w:rsidR="00F23B90" w:rsidRDefault="00F23B90" w:rsidP="008B550B">
      <w:pPr>
        <w:pStyle w:val="Unix"/>
      </w:pPr>
    </w:p>
    <w:p w14:paraId="52A0B934" w14:textId="77777777" w:rsidR="00F23B90" w:rsidRDefault="00F23B90" w:rsidP="008B550B">
      <w:pPr>
        <w:pStyle w:val="Unix"/>
      </w:pPr>
      <w:r>
        <w:t>cottaan@cruise:~/code&gt; python gdal_mp.py -t species -d borneo -e Banggi</w:t>
      </w:r>
    </w:p>
    <w:p w14:paraId="7AEDEC29" w14:textId="77777777" w:rsidR="00F23B90" w:rsidRDefault="00F23B90" w:rsidP="008B550B">
      <w:pPr>
        <w:pStyle w:val="Unix"/>
      </w:pPr>
      <w:r>
        <w:t>Overall start:  1332937356.79</w:t>
      </w:r>
    </w:p>
    <w:p w14:paraId="1489CCCB" w14:textId="77777777" w:rsidR="00F23B90" w:rsidRDefault="00F23B90" w:rsidP="008B550B">
      <w:pPr>
        <w:pStyle w:val="Unix"/>
      </w:pPr>
      <w:r>
        <w:t>savePath: /net/depp/exports/homes/cottaan/data/species/borneo</w:t>
      </w:r>
    </w:p>
    <w:p w14:paraId="058250CE"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7362A621"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2A8C4224"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61D2262F" w14:textId="77777777" w:rsidR="00F23B90" w:rsidRDefault="00F23B90" w:rsidP="008B6883">
      <w:pPr>
        <w:pStyle w:val="BodyText2"/>
      </w:pPr>
      <w:r>
        <w:t>But for some reason when I did all 1020 species for Banggi all of the npygz files were 160kb?</w:t>
      </w:r>
    </w:p>
    <w:p w14:paraId="560FC160" w14:textId="77777777" w:rsidR="00F23B90" w:rsidRDefault="00F23B90" w:rsidP="008B6883">
      <w:pPr>
        <w:pStyle w:val="BodyText2"/>
      </w:pPr>
      <w:r>
        <w:t>For a list of species:</w:t>
      </w:r>
    </w:p>
    <w:p w14:paraId="357A53B9" w14:textId="77777777" w:rsidR="00F23B90" w:rsidRDefault="00F23B90" w:rsidP="008B550B">
      <w:pPr>
        <w:pStyle w:val="Unix"/>
      </w:pPr>
      <w:r w:rsidRPr="00E4057D">
        <w:t>python gdal_mp.py -t species -d borneo -l 17975,132871,133031,133178,133319,133458,133616,161484,165852</w:t>
      </w:r>
    </w:p>
    <w:p w14:paraId="30EA9D80" w14:textId="77777777" w:rsidR="00F23B90" w:rsidRDefault="00F23B90" w:rsidP="000E5536">
      <w:pPr>
        <w:pStyle w:val="BodyText"/>
      </w:pPr>
      <w:r>
        <w:t>But realised that a lot of the records had null id_no - so updating them from the taxonomy table</w:t>
      </w:r>
    </w:p>
    <w:p w14:paraId="33A9014E"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75A3E3F3"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2B6CE095" w14:textId="77777777" w:rsidR="00F23B90" w:rsidRDefault="00F23B90" w:rsidP="000E5536">
      <w:pPr>
        <w:pStyle w:val="BodyText"/>
      </w:pPr>
      <w:r>
        <w:tab/>
        <w:t>- in putty click the control menu and click Duplicate Session</w:t>
      </w:r>
    </w:p>
    <w:p w14:paraId="0AF07EFC" w14:textId="77777777" w:rsidR="00F23B90" w:rsidRDefault="00F23B90" w:rsidP="000E5536">
      <w:pPr>
        <w:pStyle w:val="BodyText"/>
      </w:pPr>
      <w:r>
        <w:tab/>
        <w:t>- ps -fax | grep python   -to get a list of the processes that are running that are python</w:t>
      </w:r>
    </w:p>
    <w:p w14:paraId="47444EA1" w14:textId="77777777" w:rsidR="00F23B90" w:rsidRDefault="00F23B90" w:rsidP="000E5536">
      <w:pPr>
        <w:pStyle w:val="BodyText"/>
      </w:pPr>
      <w:r>
        <w:tab/>
      </w:r>
    </w:p>
    <w:p w14:paraId="22896276" w14:textId="77777777" w:rsidR="00F23B90" w:rsidRDefault="00F23B90" w:rsidP="000E5536">
      <w:pPr>
        <w:pStyle w:val="BodyText"/>
      </w:pPr>
      <w:r>
        <w:t>21131 pts/1    Sl+    0:00  |           \_ python code/gdal_mp.py -t species -d sabah -e 12930895.7314,468048.2508,13168668.1730,710410.2565</w:t>
      </w:r>
    </w:p>
    <w:p w14:paraId="0B9318E5" w14:textId="77777777" w:rsidR="00F23B90" w:rsidRDefault="00F23B90" w:rsidP="000E5536">
      <w:pPr>
        <w:pStyle w:val="BodyText"/>
      </w:pPr>
      <w:r>
        <w:t>21132 pts/1    Z+     0:00  |               \_ [python] &lt;defunct&gt;</w:t>
      </w:r>
    </w:p>
    <w:p w14:paraId="252EBC5F" w14:textId="77777777" w:rsidR="00F23B90" w:rsidRDefault="00F23B90" w:rsidP="000E5536">
      <w:pPr>
        <w:pStyle w:val="BodyText"/>
      </w:pPr>
      <w:r>
        <w:t>21133 pts/1    Z+     0:00  |               \_ [python] &lt;defunct&gt;</w:t>
      </w:r>
    </w:p>
    <w:p w14:paraId="0CFD3E50" w14:textId="77777777" w:rsidR="00F23B90" w:rsidRDefault="00F23B90" w:rsidP="000E5536">
      <w:pPr>
        <w:pStyle w:val="BodyText"/>
      </w:pPr>
      <w:r>
        <w:t>21134 pts/1    Z+     0:00  |               \_ [python] &lt;defunct&gt;</w:t>
      </w:r>
    </w:p>
    <w:p w14:paraId="6A4C4692" w14:textId="77777777" w:rsidR="00F23B90" w:rsidRDefault="00F23B90" w:rsidP="000E5536">
      <w:pPr>
        <w:pStyle w:val="BodyText"/>
      </w:pPr>
      <w:r>
        <w:t>21135 pts/1    Z+     0:00  |               \_ [python] &lt;defunct&gt;</w:t>
      </w:r>
    </w:p>
    <w:p w14:paraId="0B3C4222" w14:textId="77777777" w:rsidR="00F23B90" w:rsidRDefault="00F23B90" w:rsidP="000E5536">
      <w:pPr>
        <w:pStyle w:val="BodyText"/>
      </w:pPr>
      <w:r>
        <w:t>21136 pts/1    Z+     0:00  |               \_ [python] &lt;defunct&gt;</w:t>
      </w:r>
    </w:p>
    <w:p w14:paraId="21C1C5D4" w14:textId="77777777" w:rsidR="00F23B90" w:rsidRDefault="00F23B90" w:rsidP="000E5536">
      <w:pPr>
        <w:pStyle w:val="BodyText"/>
      </w:pPr>
      <w:r>
        <w:t>21137 pts/1    Z+     0:00  |               \_ [python] &lt;defunct&gt;</w:t>
      </w:r>
    </w:p>
    <w:p w14:paraId="21CF27B1" w14:textId="77777777" w:rsidR="00F23B90" w:rsidRDefault="00F23B90" w:rsidP="000E5536">
      <w:pPr>
        <w:pStyle w:val="BodyText"/>
      </w:pPr>
      <w:r>
        <w:t>21138 pts/1    Z+     0:00  |               \_ [python] &lt;defunct&gt;</w:t>
      </w:r>
    </w:p>
    <w:p w14:paraId="23326454" w14:textId="77777777" w:rsidR="00F23B90" w:rsidRDefault="00F23B90" w:rsidP="000E5536">
      <w:pPr>
        <w:pStyle w:val="BodyText"/>
      </w:pPr>
      <w:r>
        <w:t>21139 pts/1    Z+     0:00  |               \_ [python] &lt;defunct&gt;</w:t>
      </w:r>
    </w:p>
    <w:p w14:paraId="5F3FB8BD" w14:textId="77777777" w:rsidR="00F23B90" w:rsidRDefault="00F23B90" w:rsidP="000E5536">
      <w:pPr>
        <w:pStyle w:val="BodyText"/>
      </w:pPr>
      <w:r>
        <w:t>21140 pts/1    Z+     0:00  |               \_ [python] &lt;defunct&gt;</w:t>
      </w:r>
    </w:p>
    <w:p w14:paraId="2A9F1CC7" w14:textId="77777777" w:rsidR="00F23B90" w:rsidRDefault="00F23B90" w:rsidP="000E5536">
      <w:pPr>
        <w:pStyle w:val="BodyText"/>
      </w:pPr>
      <w:r>
        <w:t>21141 pts/1    Z+     0:00  |               \_ [python] &lt;defunct&gt;</w:t>
      </w:r>
    </w:p>
    <w:p w14:paraId="351FCA45" w14:textId="77777777" w:rsidR="00F23B90" w:rsidRDefault="00F23B90" w:rsidP="000E5536">
      <w:pPr>
        <w:pStyle w:val="BodyText"/>
      </w:pPr>
      <w:r>
        <w:t>21142 pts/1    Z+     0:00  |               \_ [python] &lt;defunct&gt;</w:t>
      </w:r>
    </w:p>
    <w:p w14:paraId="1F9F99F3" w14:textId="77777777" w:rsidR="00F23B90" w:rsidRDefault="00F23B90" w:rsidP="000E5536">
      <w:pPr>
        <w:pStyle w:val="BodyText"/>
      </w:pPr>
      <w:r>
        <w:t>21143 pts/1    Z+     0:00  |               \_ [python] &lt;defunct&gt;</w:t>
      </w:r>
    </w:p>
    <w:p w14:paraId="48E1D3CC" w14:textId="77777777" w:rsidR="00F23B90" w:rsidRDefault="00F23B90" w:rsidP="000E5536">
      <w:pPr>
        <w:pStyle w:val="BodyText"/>
      </w:pPr>
      <w:r>
        <w:t>21144 pts/1    Z+     0:00  |               \_ [python] &lt;defunct&gt;</w:t>
      </w:r>
    </w:p>
    <w:p w14:paraId="1A870EC1" w14:textId="77777777" w:rsidR="00F23B90" w:rsidRDefault="00F23B90" w:rsidP="000E5536">
      <w:pPr>
        <w:pStyle w:val="BodyText"/>
      </w:pPr>
      <w:r>
        <w:t>21145 pts/1    Z+     0:00  |               \_ [python] &lt;defunct&gt;</w:t>
      </w:r>
    </w:p>
    <w:p w14:paraId="4A4DCD31" w14:textId="77777777" w:rsidR="00F23B90" w:rsidRDefault="00F23B90" w:rsidP="000E5536">
      <w:pPr>
        <w:pStyle w:val="BodyText"/>
      </w:pPr>
      <w:r>
        <w:t>21146 pts/1    Z+     0:00  |               \_ [python] &lt;defunct&gt;</w:t>
      </w:r>
    </w:p>
    <w:p w14:paraId="25C5AACB" w14:textId="77777777" w:rsidR="00F23B90" w:rsidRDefault="00F23B90" w:rsidP="000E5536">
      <w:pPr>
        <w:pStyle w:val="BodyText"/>
      </w:pPr>
      <w:r>
        <w:t>21147 pts/1    Z+     0:00  |               \_ [python] &lt;defunct&gt;</w:t>
      </w:r>
    </w:p>
    <w:p w14:paraId="2B35E6FE" w14:textId="77777777" w:rsidR="00F23B90" w:rsidRDefault="00F23B90" w:rsidP="000E5536">
      <w:pPr>
        <w:pStyle w:val="BodyText"/>
      </w:pPr>
      <w:r>
        <w:t>21150 pts/1    Z+     0:00  |               \_ [python] &lt;defunct&gt;</w:t>
      </w:r>
    </w:p>
    <w:p w14:paraId="4DEB6F6C" w14:textId="77777777" w:rsidR="00F23B90" w:rsidRDefault="00F23B90" w:rsidP="008B6883">
      <w:pPr>
        <w:pStyle w:val="BodyText2"/>
      </w:pPr>
      <w:r>
        <w:t>22319 pts/2    S+     0:00              \_ grep python</w:t>
      </w:r>
    </w:p>
    <w:p w14:paraId="5C1E5135" w14:textId="77777777" w:rsidR="00F23B90" w:rsidRDefault="00F23B90" w:rsidP="000E5536">
      <w:pPr>
        <w:pStyle w:val="BodyText"/>
      </w:pPr>
      <w:r>
        <w:t>Here we can see that the master process 21131 has started lots of child processes so if you kill the first process then it will kill all of the others:</w:t>
      </w:r>
    </w:p>
    <w:p w14:paraId="121E4954" w14:textId="77777777" w:rsidR="00F23B90" w:rsidRDefault="00F23B90" w:rsidP="008B6883">
      <w:pPr>
        <w:pStyle w:val="BodyText2"/>
      </w:pPr>
      <w:r>
        <w:tab/>
        <w:t>-</w:t>
      </w:r>
      <w:r>
        <w:tab/>
        <w:t>kill 21131</w:t>
      </w:r>
    </w:p>
    <w:p w14:paraId="2EEFE4A6" w14:textId="77777777" w:rsidR="00F23B90" w:rsidRDefault="00F23B90" w:rsidP="008B6883">
      <w:pPr>
        <w:pStyle w:val="BodyText2"/>
      </w:pPr>
      <w:r>
        <w:t>you can type 'top' and 1 to see all the processors in action</w:t>
      </w:r>
    </w:p>
    <w:p w14:paraId="44237292"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1EEF22B5" w14:textId="77777777" w:rsidR="00F23B90" w:rsidRDefault="00F23B90" w:rsidP="000E5536">
      <w:pPr>
        <w:pStyle w:val="BodyText"/>
      </w:pPr>
      <w:r>
        <w:t>Once this has run you can look at how much space it takes up using: du -sh</w:t>
      </w:r>
    </w:p>
    <w:p w14:paraId="57134129" w14:textId="77777777" w:rsidR="00F23B90" w:rsidRDefault="00F23B90" w:rsidP="008B6883">
      <w:pPr>
        <w:pStyle w:val="BodyText2"/>
      </w:pPr>
      <w:r>
        <w:t>For the Sabah species it says 2M. Dont forget this is only a 2x2 degree box.</w:t>
      </w:r>
    </w:p>
    <w:p w14:paraId="18B79FB5" w14:textId="77777777" w:rsidR="00F23B90" w:rsidRDefault="00F23B90" w:rsidP="000E5536">
      <w:pPr>
        <w:pStyle w:val="BodyText"/>
      </w:pPr>
      <w:r>
        <w:t>For wildcat:</w:t>
      </w:r>
    </w:p>
    <w:p w14:paraId="5776A61D" w14:textId="77777777" w:rsidR="00F23B90" w:rsidRDefault="00F23B90" w:rsidP="000E5536">
      <w:pPr>
        <w:pStyle w:val="BodyText"/>
      </w:pPr>
      <w:r>
        <w:t>1. Moved features from a layer with a definition expression for wild cat into durga</w:t>
      </w:r>
    </w:p>
    <w:p w14:paraId="7DCF8BAF" w14:textId="77777777" w:rsidR="00F23B90" w:rsidRDefault="00F23B90" w:rsidP="000E5536">
      <w:pPr>
        <w:pStyle w:val="BodyText"/>
      </w:pPr>
      <w:r>
        <w:t>2. Made a directory called wildcat</w:t>
      </w:r>
    </w:p>
    <w:p w14:paraId="1E2EC105" w14:textId="77777777" w:rsidR="00F23B90" w:rsidRDefault="00F23B90" w:rsidP="008B6883">
      <w:pPr>
        <w:pStyle w:val="BodyText2"/>
      </w:pPr>
      <w:r>
        <w:t>python code/gdal_mp.py -t species -d wildcat</w:t>
      </w:r>
    </w:p>
    <w:p w14:paraId="02AFADD1" w14:textId="77777777" w:rsidR="00F23B90" w:rsidRDefault="00F23B90" w:rsidP="000E5536">
      <w:pPr>
        <w:pStyle w:val="BodyText"/>
      </w:pPr>
      <w:r>
        <w:t>4. Run the code to count how many rows there will be (ask Michael for the code to iterate through the zipped pickle arrays)</w:t>
      </w:r>
    </w:p>
    <w:p w14:paraId="28ABEBF7" w14:textId="77777777" w:rsidR="00F23B90" w:rsidRDefault="00F23B90" w:rsidP="000E5536">
      <w:pPr>
        <w:pStyle w:val="BodyText"/>
      </w:pPr>
      <w:r>
        <w:t>Need a zipped npy file that includes data for &gt;7000x7000 area so we will have more than one zipped pickled array. Use 8543.</w:t>
      </w:r>
    </w:p>
    <w:p w14:paraId="66882FAF" w14:textId="77777777" w:rsidR="00F23B90" w:rsidRDefault="00F23B90" w:rsidP="000E5536">
      <w:pPr>
        <w:pStyle w:val="BodyText"/>
      </w:pPr>
      <w:r>
        <w:lastRenderedPageBreak/>
        <w:t>Use the code GetCellCountsZipped.py to iterate through the folder and get all of the cell counts:</w:t>
      </w:r>
    </w:p>
    <w:p w14:paraId="119A2BF6" w14:textId="77777777" w:rsidR="00F23B90" w:rsidRDefault="00F23B90" w:rsidP="000E5536">
      <w:pPr>
        <w:pStyle w:val="BodyText"/>
      </w:pPr>
      <w:r>
        <w:t>python GetCellCountsZipped.py &gt;test.csv</w:t>
      </w:r>
    </w:p>
    <w:p w14:paraId="6295389C" w14:textId="77777777" w:rsidR="00F23B90" w:rsidRDefault="00F23B90" w:rsidP="000E5536">
      <w:pPr>
        <w:pStyle w:val="BodyText"/>
      </w:pPr>
      <w:r>
        <w:t>There are only 11,491,169 records for the study area in Sabah</w:t>
      </w:r>
    </w:p>
    <w:p w14:paraId="11A99403" w14:textId="77777777" w:rsidR="00F23B90" w:rsidRDefault="00F23B90" w:rsidP="008B6883">
      <w:pPr>
        <w:pStyle w:val="BodyText2"/>
      </w:pPr>
      <w:r>
        <w:t>There are only 155,849,344 records for the study area in Borneo</w:t>
      </w:r>
    </w:p>
    <w:p w14:paraId="319FFAAD" w14:textId="77777777" w:rsidR="00F23B90" w:rsidRDefault="00F23B90" w:rsidP="000E5536">
      <w:pPr>
        <w:pStyle w:val="BodyText"/>
      </w:pPr>
      <w:r>
        <w:t>To import the data for sabah:</w:t>
      </w:r>
    </w:p>
    <w:p w14:paraId="6160928A" w14:textId="77777777" w:rsidR="00F23B90" w:rsidRDefault="00F23B90" w:rsidP="008B550B">
      <w:pPr>
        <w:pStyle w:val="Unix"/>
      </w:pPr>
      <w:r>
        <w:t>python mp_load.py -d ~/data/species/sabah -n 0 -t 1</w:t>
      </w:r>
    </w:p>
    <w:p w14:paraId="50E2B437" w14:textId="77777777" w:rsidR="00F23B90" w:rsidRDefault="00F23B90" w:rsidP="000E5536">
      <w:pPr>
        <w:pStyle w:val="Heading6"/>
      </w:pPr>
      <w:bookmarkStart w:id="43" w:name="_Toc315774566"/>
      <w:r>
        <w:t>Bird data for the whole of  Borneo</w:t>
      </w:r>
      <w:bookmarkEnd w:id="43"/>
    </w:p>
    <w:p w14:paraId="24287407" w14:textId="77777777" w:rsidR="00F23B90" w:rsidRDefault="00F23B90" w:rsidP="000E5536">
      <w:pPr>
        <w:pStyle w:val="Heading7"/>
      </w:pPr>
      <w:bookmarkStart w:id="44" w:name="_Toc315774567"/>
      <w:r>
        <w:t>Create the data to turn into numpy files</w:t>
      </w:r>
      <w:bookmarkEnd w:id="44"/>
    </w:p>
    <w:p w14:paraId="3EF80669"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4C1ACA21"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AC9219D" w14:textId="77777777" w:rsidR="00F23B90" w:rsidRDefault="00F23B90" w:rsidP="000E5536">
      <w:pPr>
        <w:pStyle w:val="BodyText"/>
      </w:pPr>
      <w:r>
        <w:t>But after a day it seems to have hung so terminating - temp folder indicates that it was splitting the data 'C:\Users\cottaan\AppData\Local\Temp'</w:t>
      </w:r>
    </w:p>
    <w:p w14:paraId="511B64C4" w14:textId="77777777" w:rsidR="00F23B90" w:rsidRDefault="00F23B90" w:rsidP="000E5536">
      <w:pPr>
        <w:pStyle w:val="BodyText"/>
      </w:pPr>
      <w:r>
        <w:t>Will rerun over the w'end.</w:t>
      </w:r>
    </w:p>
    <w:p w14:paraId="22F5A027" w14:textId="77777777" w:rsidR="00F23B90" w:rsidRDefault="00F23B90" w:rsidP="008B6883">
      <w:pPr>
        <w:pStyle w:val="BodyText2"/>
      </w:pPr>
      <w:r>
        <w:t>Still running after 2.5 days - still on step 3 of 16 - cracking features.</w:t>
      </w:r>
    </w:p>
    <w:p w14:paraId="440DAFB1" w14:textId="77777777" w:rsidR="00F23B90" w:rsidRDefault="00F23B90" w:rsidP="000E5536">
      <w:pPr>
        <w:pStyle w:val="BodyText"/>
      </w:pPr>
      <w:r>
        <w:t>For the 505 birds species of Borneo - the generation of the numpy files took 470 seconds.</w:t>
      </w:r>
    </w:p>
    <w:p w14:paraId="5C19E3A1" w14:textId="77777777" w:rsidR="00F23B90" w:rsidRDefault="00F23B90" w:rsidP="008B6883">
      <w:pPr>
        <w:pStyle w:val="BodyText2"/>
      </w:pPr>
      <w:r>
        <w:t>527 numpy files for some reason.</w:t>
      </w:r>
    </w:p>
    <w:p w14:paraId="683E7885" w14:textId="77777777" w:rsidR="00F23B90" w:rsidRDefault="00F23B90" w:rsidP="000E5536">
      <w:pPr>
        <w:pStyle w:val="BodyText"/>
      </w:pPr>
      <w:r>
        <w:t>To import the data for borneo:</w:t>
      </w:r>
    </w:p>
    <w:p w14:paraId="3FA268C6" w14:textId="77777777" w:rsidR="00F23B90" w:rsidRDefault="00F23B90" w:rsidP="000E5536">
      <w:pPr>
        <w:pStyle w:val="BodyText"/>
      </w:pPr>
      <w:r>
        <w:t>python code/mp_load.py -d ~/data/species/borneo -n 0 -t 1</w:t>
      </w:r>
    </w:p>
    <w:p w14:paraId="549A4154" w14:textId="77777777" w:rsidR="00F23B90" w:rsidRDefault="00F23B90" w:rsidP="000E5536">
      <w:pPr>
        <w:pStyle w:val="BodyText"/>
      </w:pPr>
      <w:r>
        <w:t>Some species still have nulls after updating! They are null in the taxonomy table. Not nuch i can do about these.</w:t>
      </w:r>
    </w:p>
    <w:p w14:paraId="3CC925B5" w14:textId="77777777" w:rsidR="00F23B90" w:rsidRDefault="00F23B90" w:rsidP="000E5536">
      <w:pPr>
        <w:pStyle w:val="BodyText"/>
      </w:pPr>
      <w:r>
        <w:t>Running the last null ones having populated the ones that i could</w:t>
      </w:r>
    </w:p>
    <w:p w14:paraId="0BB863B4" w14:textId="77777777" w:rsidR="00F23B90" w:rsidRDefault="00F23B90" w:rsidP="000E5536">
      <w:pPr>
        <w:pStyle w:val="BodyText"/>
      </w:pPr>
      <w:r>
        <w:t>Import started at 5pm on 23/1/11 and it was still running at 8am on 24/1/12.</w:t>
      </w:r>
    </w:p>
    <w:p w14:paraId="3BD5A6CA"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0E6C6848" w14:textId="77777777" w:rsidR="00F23B90" w:rsidRDefault="00F23B90" w:rsidP="000E5536">
      <w:pPr>
        <w:pStyle w:val="BodyText"/>
      </w:pPr>
      <w:r>
        <w:t>Richness data:</w:t>
      </w:r>
    </w:p>
    <w:p w14:paraId="6FE93DE9" w14:textId="77777777" w:rsidR="00F23B90" w:rsidRDefault="00F23B90" w:rsidP="000E5536">
      <w:pPr>
        <w:pStyle w:val="BodyText"/>
      </w:pPr>
      <w:r>
        <w:t>CREATE TABLE public.speciesrichnessbirds</w:t>
      </w:r>
    </w:p>
    <w:p w14:paraId="61F916D8" w14:textId="77777777" w:rsidR="00F23B90" w:rsidRDefault="00F23B90" w:rsidP="000E5536">
      <w:pPr>
        <w:pStyle w:val="BodyText"/>
      </w:pPr>
      <w:r>
        <w:t>(</w:t>
      </w:r>
    </w:p>
    <w:p w14:paraId="2BEE3868" w14:textId="77777777" w:rsidR="00F23B90" w:rsidRDefault="00F23B90" w:rsidP="000E5536">
      <w:pPr>
        <w:pStyle w:val="BodyText"/>
      </w:pPr>
      <w:r>
        <w:t xml:space="preserve">  quadkey character(15),</w:t>
      </w:r>
    </w:p>
    <w:p w14:paraId="6CF6C2BF" w14:textId="77777777" w:rsidR="00F23B90" w:rsidRDefault="00F23B90" w:rsidP="000E5536">
      <w:pPr>
        <w:pStyle w:val="BodyText"/>
      </w:pPr>
      <w:r>
        <w:t xml:space="preserve">  tx smallint,</w:t>
      </w:r>
    </w:p>
    <w:p w14:paraId="519A18D7" w14:textId="77777777" w:rsidR="00F23B90" w:rsidRDefault="00F23B90" w:rsidP="000E5536">
      <w:pPr>
        <w:pStyle w:val="BodyText"/>
      </w:pPr>
      <w:r>
        <w:t xml:space="preserve">  ty smallint,</w:t>
      </w:r>
    </w:p>
    <w:p w14:paraId="1FB7C8E6" w14:textId="77777777" w:rsidR="00F23B90" w:rsidRDefault="00F23B90" w:rsidP="000E5536">
      <w:pPr>
        <w:pStyle w:val="BodyText"/>
      </w:pPr>
      <w:r>
        <w:t xml:space="preserve">  z integer</w:t>
      </w:r>
    </w:p>
    <w:p w14:paraId="68A2DC65" w14:textId="77777777" w:rsidR="00F23B90" w:rsidRDefault="00F23B90" w:rsidP="000E5536">
      <w:pPr>
        <w:pStyle w:val="BodyText"/>
      </w:pPr>
      <w:r>
        <w:t>)</w:t>
      </w:r>
    </w:p>
    <w:p w14:paraId="4AEDFB69" w14:textId="77777777" w:rsidR="00F23B90" w:rsidRDefault="00F23B90" w:rsidP="000E5536">
      <w:pPr>
        <w:pStyle w:val="BodyText"/>
      </w:pPr>
      <w:r>
        <w:t>WITH (</w:t>
      </w:r>
    </w:p>
    <w:p w14:paraId="26D2DA7D" w14:textId="77777777" w:rsidR="00F23B90" w:rsidRDefault="00F23B90" w:rsidP="000E5536">
      <w:pPr>
        <w:pStyle w:val="BodyText"/>
      </w:pPr>
      <w:r>
        <w:t xml:space="preserve">  OIDS=FALSE</w:t>
      </w:r>
    </w:p>
    <w:p w14:paraId="0214C41B" w14:textId="77777777" w:rsidR="00F23B90" w:rsidRDefault="00F23B90" w:rsidP="000E5536">
      <w:pPr>
        <w:pStyle w:val="BodyText"/>
      </w:pPr>
      <w:r>
        <w:t>);</w:t>
      </w:r>
    </w:p>
    <w:p w14:paraId="71B3F95A" w14:textId="77777777" w:rsidR="00F23B90" w:rsidRDefault="00F23B90" w:rsidP="000E5536">
      <w:pPr>
        <w:pStyle w:val="BodyText"/>
      </w:pPr>
      <w:r>
        <w:t>ALTER TABLE public.speciesrichnessbirds OWNER TO usrdopa;</w:t>
      </w:r>
    </w:p>
    <w:p w14:paraId="2071DEB8" w14:textId="77777777" w:rsidR="00F23B90" w:rsidRDefault="00F23B90" w:rsidP="000E5536">
      <w:pPr>
        <w:pStyle w:val="BodyText"/>
      </w:pPr>
      <w:r>
        <w:t>insert into speciesrichnessbirds(SELECT quadkey, tx, ty, count(objid) as z</w:t>
      </w:r>
    </w:p>
    <w:p w14:paraId="4B7A0E56" w14:textId="77777777" w:rsidR="00F23B90" w:rsidRDefault="00F23B90" w:rsidP="000E5536">
      <w:pPr>
        <w:pStyle w:val="BodyText"/>
      </w:pPr>
      <w:r>
        <w:t xml:space="preserve">  FROM public.quadkeydata,public.speciestaxonomy </w:t>
      </w:r>
    </w:p>
    <w:p w14:paraId="2484DCC0" w14:textId="77777777" w:rsidR="00F23B90" w:rsidRDefault="00F23B90" w:rsidP="000E5536">
      <w:pPr>
        <w:pStyle w:val="BodyText"/>
      </w:pPr>
      <w:r>
        <w:t xml:space="preserve">  WHERE typeid=1 and "class"='AVES' and quadkeydata.objid=speciestaxonomy.tax_id</w:t>
      </w:r>
    </w:p>
    <w:p w14:paraId="18156D9F" w14:textId="77777777" w:rsidR="00F23B90" w:rsidRDefault="00F23B90" w:rsidP="008B6883">
      <w:pPr>
        <w:pStyle w:val="BodyText2"/>
      </w:pPr>
      <w:r>
        <w:t xml:space="preserve">  group by quadkey,tx,ty)</w:t>
      </w:r>
    </w:p>
    <w:p w14:paraId="091B2543" w14:textId="77777777" w:rsidR="00F23B90" w:rsidRDefault="00F23B90" w:rsidP="000E5536">
      <w:pPr>
        <w:pStyle w:val="BodyText"/>
      </w:pPr>
      <w:r>
        <w:t>Query returned successfully: 979684 rows affected, 3131820 ms execution time - 52 minutes</w:t>
      </w:r>
    </w:p>
    <w:p w14:paraId="71712D2A" w14:textId="77777777" w:rsidR="00F23B90" w:rsidRDefault="00F23B90" w:rsidP="000E5536">
      <w:pPr>
        <w:pStyle w:val="BodyText"/>
      </w:pPr>
      <w:r>
        <w:t>Putting indices on the table</w:t>
      </w:r>
    </w:p>
    <w:p w14:paraId="1DDE9C72" w14:textId="77777777" w:rsidR="00F23B90" w:rsidRDefault="00F23B90" w:rsidP="000E5536">
      <w:pPr>
        <w:pStyle w:val="Heading5"/>
      </w:pPr>
      <w:bookmarkStart w:id="45" w:name="_Toc315774559"/>
      <w:r>
        <w:t xml:space="preserve">Protected areas data </w:t>
      </w:r>
      <w:r w:rsidRPr="00E75C2E">
        <w:t>preparation</w:t>
      </w:r>
      <w:bookmarkEnd w:id="45"/>
    </w:p>
    <w:p w14:paraId="00248262" w14:textId="77777777" w:rsidR="00F23B90" w:rsidRDefault="00F23B90" w:rsidP="000E5536">
      <w:pPr>
        <w:pStyle w:val="BodyText"/>
      </w:pPr>
      <w:r>
        <w:t>Creating a histogram of the areas vs. number</w:t>
      </w:r>
    </w:p>
    <w:p w14:paraId="13AA8939" w14:textId="77777777" w:rsidR="00F23B90" w:rsidRDefault="00F23B90" w:rsidP="008B6883">
      <w:pPr>
        <w:pStyle w:val="BodyText2"/>
      </w:pPr>
      <w:r>
        <w:t>76126 WDPA polygons are &lt;1Km2 in area! out of 161991 - this is 47% of all protected areas! Ug. What do we do.</w:t>
      </w:r>
    </w:p>
    <w:p w14:paraId="105F1C37" w14:textId="77777777" w:rsidR="00F23B90" w:rsidRDefault="00F23B90" w:rsidP="003B37F4">
      <w:pPr>
        <w:pStyle w:val="Heading2"/>
      </w:pPr>
      <w:r>
        <w:t>Quad key address system</w:t>
      </w:r>
      <w:bookmarkEnd w:id="24"/>
    </w:p>
    <w:p w14:paraId="2BCA16EC"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102"/>
        <w:gridCol w:w="1786"/>
        <w:gridCol w:w="2136"/>
        <w:gridCol w:w="2378"/>
        <w:gridCol w:w="2174"/>
      </w:tblGrid>
      <w:tr w:rsidR="00F23B90" w:rsidRPr="00110E00" w14:paraId="418EAD79"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2DE1677" w14:textId="77777777" w:rsidR="00F23B90" w:rsidRPr="00110E00" w:rsidRDefault="00F23B90" w:rsidP="000E5536">
            <w:pPr>
              <w:pStyle w:val="BodyText"/>
            </w:pPr>
            <w:r w:rsidRPr="00110E00">
              <w:t>Zoom</w:t>
            </w:r>
          </w:p>
        </w:tc>
        <w:tc>
          <w:tcPr>
            <w:tcW w:w="1786" w:type="dxa"/>
          </w:tcPr>
          <w:p w14:paraId="1D1077C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1BD0992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2C90B8C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470C6515"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153DBDC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9A1C271" w14:textId="77777777" w:rsidR="00F23B90" w:rsidRPr="00110E00" w:rsidRDefault="00F23B90" w:rsidP="000E5536">
            <w:pPr>
              <w:pStyle w:val="BodyText"/>
            </w:pPr>
            <w:r w:rsidRPr="00110E00">
              <w:t>15</w:t>
            </w:r>
          </w:p>
        </w:tc>
        <w:tc>
          <w:tcPr>
            <w:tcW w:w="1786" w:type="dxa"/>
          </w:tcPr>
          <w:p w14:paraId="6DAD277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26CFE5D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10B101E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71A2FFD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F8F290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CA6AA66" w14:textId="77777777" w:rsidR="00F23B90" w:rsidRPr="00110E00" w:rsidRDefault="00F23B90" w:rsidP="000E5536">
            <w:pPr>
              <w:pStyle w:val="BodyText"/>
            </w:pPr>
            <w:r w:rsidRPr="00110E00">
              <w:t>14</w:t>
            </w:r>
          </w:p>
        </w:tc>
        <w:tc>
          <w:tcPr>
            <w:tcW w:w="1786" w:type="dxa"/>
          </w:tcPr>
          <w:p w14:paraId="20E3F7D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64A8362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2431FC0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2C9DDF6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0BB122B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2252856" w14:textId="77777777" w:rsidR="00F23B90" w:rsidRPr="00110E00" w:rsidRDefault="00F23B90" w:rsidP="000E5536">
            <w:pPr>
              <w:pStyle w:val="BodyText"/>
            </w:pPr>
            <w:r w:rsidRPr="00110E00">
              <w:t>13</w:t>
            </w:r>
          </w:p>
        </w:tc>
        <w:tc>
          <w:tcPr>
            <w:tcW w:w="1786" w:type="dxa"/>
          </w:tcPr>
          <w:p w14:paraId="168959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2E4284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48F0CB0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58A9F88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52DBC517"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58DE375" w14:textId="77777777" w:rsidR="00F23B90" w:rsidRPr="00110E00" w:rsidRDefault="00F23B90" w:rsidP="000E5536">
            <w:pPr>
              <w:pStyle w:val="BodyText"/>
            </w:pPr>
            <w:r w:rsidRPr="00110E00">
              <w:t>12</w:t>
            </w:r>
          </w:p>
        </w:tc>
        <w:tc>
          <w:tcPr>
            <w:tcW w:w="1786" w:type="dxa"/>
          </w:tcPr>
          <w:p w14:paraId="4F5BC79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0F04954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3DE022E2"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5AA6FA4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425A514B"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5424DAA5" w14:textId="77777777" w:rsidR="00F23B90" w:rsidRPr="00110E00" w:rsidRDefault="00F23B90" w:rsidP="000E5536">
            <w:pPr>
              <w:pStyle w:val="BodyText"/>
            </w:pPr>
            <w:r w:rsidRPr="00110E00">
              <w:t>11</w:t>
            </w:r>
          </w:p>
        </w:tc>
        <w:tc>
          <w:tcPr>
            <w:tcW w:w="1786" w:type="dxa"/>
          </w:tcPr>
          <w:p w14:paraId="24E4DD3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7B0812D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7FC7F6A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354F682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0BF12ECB"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DED7088" w14:textId="77777777" w:rsidR="00F23B90" w:rsidRPr="00110E00" w:rsidRDefault="00F23B90" w:rsidP="000E5536">
            <w:pPr>
              <w:pStyle w:val="BodyText"/>
            </w:pPr>
            <w:r w:rsidRPr="00110E00">
              <w:t>10</w:t>
            </w:r>
          </w:p>
        </w:tc>
        <w:tc>
          <w:tcPr>
            <w:tcW w:w="1786" w:type="dxa"/>
          </w:tcPr>
          <w:p w14:paraId="3902D36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3C758AAF"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04563B1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7B266B5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512847A1"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9CE628" w14:textId="77777777" w:rsidR="00F23B90" w:rsidRPr="00110E00" w:rsidRDefault="00F23B90" w:rsidP="000E5536">
            <w:pPr>
              <w:pStyle w:val="BodyText"/>
            </w:pPr>
            <w:r w:rsidRPr="00110E00">
              <w:t>9</w:t>
            </w:r>
          </w:p>
        </w:tc>
        <w:tc>
          <w:tcPr>
            <w:tcW w:w="1786" w:type="dxa"/>
          </w:tcPr>
          <w:p w14:paraId="2436602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551386E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92BBB8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4DC672A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5E1994A"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150CDB9" w14:textId="77777777" w:rsidR="00F23B90" w:rsidRPr="00110E00" w:rsidRDefault="00F23B90" w:rsidP="000E5536">
            <w:pPr>
              <w:pStyle w:val="BodyText"/>
            </w:pPr>
            <w:r w:rsidRPr="00110E00">
              <w:t>8</w:t>
            </w:r>
          </w:p>
        </w:tc>
        <w:tc>
          <w:tcPr>
            <w:tcW w:w="1786" w:type="dxa"/>
          </w:tcPr>
          <w:p w14:paraId="63F0EAB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2C68D39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4C89CCF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5D886D9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3FCEE81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C29EBF" w14:textId="77777777" w:rsidR="00F23B90" w:rsidRPr="00110E00" w:rsidRDefault="00F23B90" w:rsidP="000E5536">
            <w:pPr>
              <w:pStyle w:val="BodyText"/>
            </w:pPr>
            <w:r w:rsidRPr="00110E00">
              <w:t>7</w:t>
            </w:r>
          </w:p>
        </w:tc>
        <w:tc>
          <w:tcPr>
            <w:tcW w:w="1786" w:type="dxa"/>
          </w:tcPr>
          <w:p w14:paraId="2750F0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672E479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757E03E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7E69E6F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3259ED1E"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FAAFAD8" w14:textId="77777777" w:rsidR="00F23B90" w:rsidRPr="00110E00" w:rsidRDefault="00F23B90" w:rsidP="000E5536">
            <w:pPr>
              <w:pStyle w:val="BodyText"/>
            </w:pPr>
            <w:r w:rsidRPr="00110E00">
              <w:t>6</w:t>
            </w:r>
          </w:p>
        </w:tc>
        <w:tc>
          <w:tcPr>
            <w:tcW w:w="1786" w:type="dxa"/>
          </w:tcPr>
          <w:p w14:paraId="5D6622A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324C805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3BE4665E"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4437F90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635E813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EA74BC" w14:textId="77777777" w:rsidR="00F23B90" w:rsidRPr="00110E00" w:rsidRDefault="00F23B90" w:rsidP="000E5536">
            <w:pPr>
              <w:pStyle w:val="BodyText"/>
            </w:pPr>
            <w:r w:rsidRPr="00110E00">
              <w:t>5</w:t>
            </w:r>
          </w:p>
        </w:tc>
        <w:tc>
          <w:tcPr>
            <w:tcW w:w="1786" w:type="dxa"/>
          </w:tcPr>
          <w:p w14:paraId="438D2C2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19E3EEE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5850A46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28BFDB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3CBB2F6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B90B9E2" w14:textId="77777777" w:rsidR="00F23B90" w:rsidRPr="00110E00" w:rsidRDefault="00F23B90" w:rsidP="000E5536">
            <w:pPr>
              <w:pStyle w:val="BodyText"/>
            </w:pPr>
            <w:r w:rsidRPr="00110E00">
              <w:t>4</w:t>
            </w:r>
          </w:p>
        </w:tc>
        <w:tc>
          <w:tcPr>
            <w:tcW w:w="1786" w:type="dxa"/>
          </w:tcPr>
          <w:p w14:paraId="3A37D9D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0BACAC3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7A5708F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7800409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00E9972F"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41786EB" w14:textId="77777777" w:rsidR="00F23B90" w:rsidRPr="00110E00" w:rsidRDefault="00F23B90" w:rsidP="000E5536">
            <w:pPr>
              <w:pStyle w:val="BodyText"/>
            </w:pPr>
            <w:r w:rsidRPr="00110E00">
              <w:t>3</w:t>
            </w:r>
          </w:p>
        </w:tc>
        <w:tc>
          <w:tcPr>
            <w:tcW w:w="1786" w:type="dxa"/>
          </w:tcPr>
          <w:p w14:paraId="459FDE2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211A76E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0F4F611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734D8B6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D1A8A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C59925C" w14:textId="77777777" w:rsidR="00F23B90" w:rsidRPr="00110E00" w:rsidRDefault="00F23B90" w:rsidP="000E5536">
            <w:pPr>
              <w:pStyle w:val="BodyText"/>
            </w:pPr>
            <w:r w:rsidRPr="00110E00">
              <w:t>2</w:t>
            </w:r>
          </w:p>
        </w:tc>
        <w:tc>
          <w:tcPr>
            <w:tcW w:w="1786" w:type="dxa"/>
          </w:tcPr>
          <w:p w14:paraId="335094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35568B9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54358C0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254A209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4203A85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1411B44" w14:textId="77777777" w:rsidR="00F23B90" w:rsidRPr="00110E00" w:rsidRDefault="00F23B90" w:rsidP="000E5536">
            <w:pPr>
              <w:pStyle w:val="BodyText"/>
            </w:pPr>
            <w:r w:rsidRPr="00110E00">
              <w:t>1</w:t>
            </w:r>
          </w:p>
        </w:tc>
        <w:tc>
          <w:tcPr>
            <w:tcW w:w="1786" w:type="dxa"/>
          </w:tcPr>
          <w:p w14:paraId="29BFC37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3CB9815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33A2F444"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0D81A78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215D554A" w14:textId="77777777" w:rsidR="00F23B90" w:rsidRDefault="00F23B90" w:rsidP="000E5536">
      <w:pPr>
        <w:pStyle w:val="BodyText"/>
      </w:pPr>
    </w:p>
    <w:p w14:paraId="149DC942" w14:textId="77777777" w:rsidR="00F23B90" w:rsidRDefault="00F23B90" w:rsidP="000E5536">
      <w:pPr>
        <w:pStyle w:val="BodyText"/>
      </w:pPr>
      <w:r>
        <w:t>What system do we use?</w:t>
      </w:r>
    </w:p>
    <w:p w14:paraId="043EA67F" w14:textId="77777777" w:rsidR="00F23B90" w:rsidRDefault="00F23B90" w:rsidP="000E5536">
      <w:pPr>
        <w:pStyle w:val="BodyText"/>
      </w:pPr>
      <w:r>
        <w:t xml:space="preserve">What about GeoHash? </w:t>
      </w:r>
      <w:hyperlink r:id="rId187" w:history="1">
        <w:r w:rsidRPr="0077669C">
          <w:rPr>
            <w:rStyle w:val="Hyperlink"/>
          </w:rPr>
          <w:t>http://en.wikipedia.org/wiki/Geohash</w:t>
        </w:r>
      </w:hyperlink>
    </w:p>
    <w:p w14:paraId="72860E7B" w14:textId="77777777" w:rsidR="00F23B90" w:rsidRDefault="00F23B90" w:rsidP="000E5536">
      <w:pPr>
        <w:pStyle w:val="BodyText"/>
      </w:pPr>
      <w:r>
        <w:t xml:space="preserve">Python implementation here: </w:t>
      </w:r>
      <w:hyperlink r:id="rId188" w:history="1">
        <w:r w:rsidRPr="0077669C">
          <w:rPr>
            <w:rStyle w:val="Hyperlink"/>
          </w:rPr>
          <w:t>http://code.google.com/p/python-geohash/</w:t>
        </w:r>
      </w:hyperlink>
    </w:p>
    <w:p w14:paraId="1BE6754E" w14:textId="77777777" w:rsidR="00F23B90" w:rsidRDefault="00F23B90" w:rsidP="000E5536">
      <w:pPr>
        <w:pStyle w:val="BodyText"/>
      </w:pPr>
      <w:r>
        <w:t xml:space="preserve">What about Natural Area Code? </w:t>
      </w:r>
      <w:hyperlink r:id="rId189" w:history="1">
        <w:r w:rsidRPr="0077669C">
          <w:rPr>
            <w:rStyle w:val="Hyperlink"/>
          </w:rPr>
          <w:t>http://en.wikipedia.org/wiki/Natural_Area_Code</w:t>
        </w:r>
      </w:hyperlink>
    </w:p>
    <w:p w14:paraId="732EE51C" w14:textId="77777777" w:rsidR="00F23B90" w:rsidRDefault="00F23B90" w:rsidP="000E5536">
      <w:pPr>
        <w:pStyle w:val="BodyText"/>
      </w:pPr>
      <w:r>
        <w:t xml:space="preserve">They are called Morton numbers! </w:t>
      </w:r>
      <w:hyperlink r:id="rId190" w:anchor="InterleaveBMN" w:history="1">
        <w:r w:rsidRPr="0077669C">
          <w:rPr>
            <w:rStyle w:val="Hyperlink"/>
          </w:rPr>
          <w:t>http://graphics.stanford.edu/~seander/bithacks.html#InterleaveBMN</w:t>
        </w:r>
      </w:hyperlink>
    </w:p>
    <w:p w14:paraId="691850B7" w14:textId="77777777" w:rsidR="00F23B90" w:rsidRDefault="00F23B90" w:rsidP="000E5536">
      <w:pPr>
        <w:pStyle w:val="BodyText"/>
      </w:pPr>
      <w:r>
        <w:t xml:space="preserve">And z-order (example of python code here too): </w:t>
      </w:r>
      <w:hyperlink r:id="rId191" w:history="1">
        <w:r w:rsidRPr="0077669C">
          <w:rPr>
            <w:rStyle w:val="Hyperlink"/>
          </w:rPr>
          <w:t>http://en.wikipedia.org/wiki/Z-order_(curve)</w:t>
        </w:r>
      </w:hyperlink>
    </w:p>
    <w:p w14:paraId="64DD6BE6" w14:textId="77777777" w:rsidR="00F23B90" w:rsidRDefault="00F23B90" w:rsidP="000E5536">
      <w:pPr>
        <w:pStyle w:val="BodyText"/>
      </w:pPr>
      <w:r>
        <w:t xml:space="preserve">Excellent article about spatial partitioning: </w:t>
      </w:r>
      <w:hyperlink r:id="rId192" w:history="1">
        <w:r>
          <w:rPr>
            <w:rStyle w:val="Hyperlink"/>
          </w:rPr>
          <w:t>http://www.gitta.info/SpatPartitio/en/html/index.html</w:t>
        </w:r>
      </w:hyperlink>
    </w:p>
    <w:p w14:paraId="1D813438" w14:textId="77777777" w:rsidR="00F23B90" w:rsidRDefault="00F23B90" w:rsidP="000E5536">
      <w:pPr>
        <w:pStyle w:val="BodyText"/>
      </w:pPr>
      <w:r>
        <w:t>What about using some kind of quadtree indexing?</w:t>
      </w:r>
    </w:p>
    <w:p w14:paraId="00BCFDC6" w14:textId="77777777" w:rsidR="00F23B90" w:rsidRDefault="00F23B90" w:rsidP="000E5536">
      <w:pPr>
        <w:pStyle w:val="ListBullet"/>
      </w:pPr>
      <w:r>
        <w:t>Microsofts Bing system is described here (</w:t>
      </w:r>
      <w:hyperlink r:id="rId193" w:history="1">
        <w:r w:rsidRPr="0077669C">
          <w:rPr>
            <w:rStyle w:val="Hyperlink"/>
          </w:rPr>
          <w:t>http://msdn.microsoft.com/en-us/library/bb259689.aspx)</w:t>
        </w:r>
      </w:hyperlink>
    </w:p>
    <w:p w14:paraId="6D603599" w14:textId="77777777" w:rsidR="00F23B90" w:rsidRDefault="00F23B90" w:rsidP="000E5536">
      <w:pPr>
        <w:pStyle w:val="ListBullet"/>
      </w:pPr>
      <w:r>
        <w:t xml:space="preserve">Google, Microsoft and Yahoo indexes described here: </w:t>
      </w:r>
      <w:hyperlink r:id="rId194" w:history="1">
        <w:r w:rsidRPr="0077669C">
          <w:rPr>
            <w:rStyle w:val="Hyperlink"/>
          </w:rPr>
          <w:t>http://www.maptiler.org/google-maps-coordinates-tile-bounds-projection/</w:t>
        </w:r>
      </w:hyperlink>
      <w:r>
        <w:t xml:space="preserve"> </w:t>
      </w:r>
    </w:p>
    <w:p w14:paraId="1EF50FEB" w14:textId="77777777" w:rsidR="00F23B90" w:rsidRDefault="00F23B90" w:rsidP="000E5536">
      <w:pPr>
        <w:pStyle w:val="ListBullet"/>
      </w:pPr>
      <w:r>
        <w:t xml:space="preserve">Javascript Quadtree demo and code here: </w:t>
      </w:r>
      <w:hyperlink r:id="rId195" w:history="1">
        <w:r w:rsidRPr="0077669C">
          <w:rPr>
            <w:rStyle w:val="Hyperlink"/>
          </w:rPr>
          <w:t>http://apitricks.blogspot.com/2011/04/quadtree.html</w:t>
        </w:r>
      </w:hyperlink>
    </w:p>
    <w:p w14:paraId="3A706797"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0542CEB2" w14:textId="77777777" w:rsidR="00F23B90" w:rsidRDefault="00F23B90" w:rsidP="000E5536">
      <w:pPr>
        <w:pStyle w:val="BodyText"/>
      </w:pPr>
      <w:r>
        <w:t>tileX = 3 = 011 2</w:t>
      </w:r>
    </w:p>
    <w:p w14:paraId="6F003709" w14:textId="77777777" w:rsidR="00F23B90" w:rsidRDefault="00F23B90" w:rsidP="000E5536">
      <w:pPr>
        <w:pStyle w:val="BodyText"/>
      </w:pPr>
      <w:r>
        <w:t>tileY = 5 = 101 2</w:t>
      </w:r>
    </w:p>
    <w:p w14:paraId="764C5332" w14:textId="77777777" w:rsidR="00F23B90" w:rsidRDefault="00F23B90" w:rsidP="000E5536">
      <w:pPr>
        <w:pStyle w:val="BodyText"/>
      </w:pPr>
      <w:r>
        <w:t>quadkey = 100111 2 = 213 4 = “213”</w:t>
      </w:r>
    </w:p>
    <w:p w14:paraId="692099FA" w14:textId="77777777" w:rsidR="00F23B90" w:rsidRDefault="00F23B90" w:rsidP="000E5536">
      <w:pPr>
        <w:pStyle w:val="BodyText"/>
      </w:pPr>
      <w:r>
        <w:t>..</w:t>
      </w:r>
    </w:p>
    <w:p w14:paraId="22BFEC8E" w14:textId="77777777" w:rsidR="00F23B90" w:rsidRDefault="00F23B90" w:rsidP="000E5536">
      <w:pPr>
        <w:pStyle w:val="BodyText"/>
      </w:pPr>
      <w:r>
        <w:t>..</w:t>
      </w:r>
    </w:p>
    <w:p w14:paraId="37E2CA2B" w14:textId="77777777" w:rsidR="00F23B90" w:rsidRDefault="00F23B90" w:rsidP="008B6883">
      <w:pPr>
        <w:pStyle w:val="BodyText2"/>
      </w:pPr>
      <w:r>
        <w:t>.."</w:t>
      </w:r>
    </w:p>
    <w:p w14:paraId="1272B182" w14:textId="77777777" w:rsidR="00F23B90" w:rsidRDefault="00F23B90" w:rsidP="000E5536">
      <w:pPr>
        <w:pStyle w:val="BodyText"/>
      </w:pPr>
      <w:r>
        <w:t>In Python:</w:t>
      </w:r>
    </w:p>
    <w:p w14:paraId="5510928E" w14:textId="77777777" w:rsidR="00F23B90" w:rsidRDefault="00F23B90" w:rsidP="000E5536">
      <w:pPr>
        <w:pStyle w:val="BodyText"/>
      </w:pPr>
      <w:r>
        <w:t>y=numpy.binary_repr(coords[0,0])</w:t>
      </w:r>
    </w:p>
    <w:p w14:paraId="77D3329D" w14:textId="77777777" w:rsidR="00F23B90" w:rsidRDefault="00F23B90" w:rsidP="008B6883">
      <w:pPr>
        <w:pStyle w:val="BodyText2"/>
      </w:pPr>
      <w:r>
        <w:t>x=numpy.binary_repr(coords[0,1])</w:t>
      </w:r>
    </w:p>
    <w:p w14:paraId="7C49B9DA" w14:textId="77777777" w:rsidR="00F23B90" w:rsidRDefault="00F23B90" w:rsidP="008B6883">
      <w:pPr>
        <w:pStyle w:val="BodyText2"/>
      </w:pPr>
      <w:r>
        <w:t>I need to rasterize the data with the absolute col,row positions</w:t>
      </w:r>
    </w:p>
    <w:p w14:paraId="336BD41C" w14:textId="77777777" w:rsidR="00F23B90" w:rsidRDefault="00F23B90" w:rsidP="008B6883">
      <w:pPr>
        <w:pStyle w:val="BodyText2"/>
      </w:pPr>
      <w:r>
        <w:t>Mollweide:</w:t>
      </w:r>
    </w:p>
    <w:p w14:paraId="4AB51003" w14:textId="77777777" w:rsidR="00F23B90" w:rsidRDefault="00F23B90" w:rsidP="000E5536">
      <w:pPr>
        <w:pStyle w:val="BodyText"/>
      </w:pPr>
      <w:r>
        <w:t>WGS84:</w:t>
      </w:r>
    </w:p>
    <w:p w14:paraId="1F3414C4" w14:textId="77777777" w:rsidR="00F23B90" w:rsidRDefault="00F23B90" w:rsidP="000E5536">
      <w:pPr>
        <w:pStyle w:val="BodyText"/>
      </w:pPr>
      <w:r>
        <w:t>Stable known extents, but issues of area distortion</w:t>
      </w:r>
    </w:p>
    <w:p w14:paraId="2C0D563B" w14:textId="77777777" w:rsidR="00F23B90" w:rsidRDefault="00F23B90" w:rsidP="000E5536">
      <w:pPr>
        <w:pStyle w:val="BodyText"/>
      </w:pPr>
      <w:r>
        <w:t>If we want roughly a 1Km grid system - what latitude do we base this on?</w:t>
      </w:r>
    </w:p>
    <w:p w14:paraId="16B1E3A9" w14:textId="77777777" w:rsidR="00F23B90" w:rsidRDefault="00F23B90" w:rsidP="000E5536">
      <w:pPr>
        <w:pStyle w:val="BodyText"/>
      </w:pPr>
      <w:r>
        <w:t>Try 0.0125 of a degree as the grid size</w:t>
      </w:r>
    </w:p>
    <w:p w14:paraId="41779626" w14:textId="77777777" w:rsidR="00F23B90" w:rsidRDefault="00F23B90" w:rsidP="000E5536">
      <w:pPr>
        <w:pStyle w:val="BodyText"/>
      </w:pPr>
      <w:r>
        <w:t>This will have:</w:t>
      </w:r>
    </w:p>
    <w:p w14:paraId="23C7FBC9" w14:textId="77777777" w:rsidR="00F23B90" w:rsidRDefault="00F23B90" w:rsidP="000E5536">
      <w:pPr>
        <w:pStyle w:val="BodyText"/>
      </w:pPr>
      <w:r>
        <w:t xml:space="preserve"> 28800 columns x 14400 rows</w:t>
      </w:r>
    </w:p>
    <w:p w14:paraId="4A13088A" w14:textId="77777777" w:rsidR="00F23B90" w:rsidRDefault="00F23B90" w:rsidP="000E5536">
      <w:pPr>
        <w:pStyle w:val="BodyText"/>
      </w:pPr>
      <w:r>
        <w:t>Took 20hours to create it - and it is about 40Gb in size - 414720000 poygons</w:t>
      </w:r>
    </w:p>
    <w:p w14:paraId="573B6AA7" w14:textId="77777777" w:rsidR="00F23B90" w:rsidRDefault="00F23B90" w:rsidP="000E5536">
      <w:pPr>
        <w:pStyle w:val="BodyText"/>
      </w:pPr>
      <w:r>
        <w:t>But when i look at the extent - it says:</w:t>
      </w:r>
    </w:p>
    <w:p w14:paraId="1D775E50" w14:textId="77777777" w:rsidR="00F23B90" w:rsidRDefault="00F23B90" w:rsidP="000E5536">
      <w:pPr>
        <w:pStyle w:val="BodyText"/>
      </w:pPr>
      <w:r>
        <w:t xml:space="preserve"> -180 to 0</w:t>
      </w:r>
    </w:p>
    <w:p w14:paraId="0769EE25" w14:textId="77777777" w:rsidR="00F23B90" w:rsidRDefault="00F23B90" w:rsidP="008B6883">
      <w:pPr>
        <w:pStyle w:val="BodyText2"/>
      </w:pPr>
      <w:r>
        <w:t xml:space="preserve"> -90 to -450!</w:t>
      </w:r>
    </w:p>
    <w:p w14:paraId="05E1B512" w14:textId="77777777" w:rsidR="00F23B90" w:rsidRDefault="00F23B90" w:rsidP="000E5536">
      <w:pPr>
        <w:pStyle w:val="BodyText"/>
      </w:pPr>
      <w:r>
        <w:lastRenderedPageBreak/>
        <w:t>Web Mercator:</w:t>
      </w:r>
    </w:p>
    <w:p w14:paraId="3EEC2CC9" w14:textId="77777777" w:rsidR="00F23B90" w:rsidRDefault="00F23B90" w:rsidP="000E5536">
      <w:pPr>
        <w:pStyle w:val="BodyText"/>
      </w:pPr>
      <w:r>
        <w:t>The problem is that it uses a sphere and not a spheroid and this is no good if your scale is &lt;5,000,000 (from the ESRI Guide to Map projections p4)</w:t>
      </w:r>
    </w:p>
    <w:p w14:paraId="057EEC2C" w14:textId="77777777" w:rsidR="00F23B90" w:rsidRDefault="00F23B90" w:rsidP="000E5536">
      <w:pPr>
        <w:pStyle w:val="BodyText"/>
      </w:pPr>
      <w:r>
        <w:t>But other people say that the difference in accuracy is negligable (</w:t>
      </w:r>
      <w:hyperlink r:id="rId196" w:history="1">
        <w:r w:rsidRPr="0077669C">
          <w:rPr>
            <w:rStyle w:val="Hyperlink"/>
          </w:rPr>
          <w:t>http://www.sharpgis.net/post/2008/05/15/SphericalWeb-Mercator-EPSG-code-3785.aspx)</w:t>
        </w:r>
      </w:hyperlink>
    </w:p>
    <w:p w14:paraId="7136FC98" w14:textId="77777777" w:rsidR="00F23B90" w:rsidRDefault="00F23B90" w:rsidP="000E5536">
      <w:pPr>
        <w:pStyle w:val="BodyText"/>
      </w:pPr>
      <w:r>
        <w:t>I know its not a spheroid because the parameters in the SRS are the same for the semi-major axis and the semi-minor axis!!</w:t>
      </w:r>
    </w:p>
    <w:p w14:paraId="65853E4A" w14:textId="77777777" w:rsidR="00F23B90" w:rsidRDefault="00F23B90" w:rsidP="000E5536">
      <w:pPr>
        <w:pStyle w:val="BodyText"/>
      </w:pPr>
      <w:r>
        <w:t>What is the extent of the Web Mercator projection?</w:t>
      </w:r>
    </w:p>
    <w:p w14:paraId="43B38C73" w14:textId="77777777" w:rsidR="00F23B90" w:rsidRDefault="00F23B90" w:rsidP="000E5536">
      <w:pPr>
        <w:pStyle w:val="BodyText"/>
      </w:pPr>
      <w:r>
        <w:t>For Sei Whale it is:</w:t>
      </w:r>
    </w:p>
    <w:p w14:paraId="5A200360" w14:textId="77777777" w:rsidR="00F23B90" w:rsidRDefault="00F23B90" w:rsidP="000E5536">
      <w:pPr>
        <w:pStyle w:val="BodyText"/>
      </w:pPr>
      <w:r>
        <w:t xml:space="preserve"> -20037507.067200m to  20037507.067200m</w:t>
      </w:r>
    </w:p>
    <w:p w14:paraId="192E4D6C" w14:textId="77777777" w:rsidR="00F23B90" w:rsidRDefault="00F23B90" w:rsidP="008B6883">
      <w:pPr>
        <w:pStyle w:val="BodyText2"/>
      </w:pPr>
      <w:r>
        <w:t xml:space="preserve">  13364286.299300m to -14177374.554800m</w:t>
      </w:r>
    </w:p>
    <w:p w14:paraId="205CF005" w14:textId="77777777" w:rsidR="00F23B90" w:rsidRDefault="00F23B90" w:rsidP="000E5536">
      <w:pPr>
        <w:pStyle w:val="BodyText"/>
      </w:pPr>
      <w:r>
        <w:t>When you rasterize it the extent is:</w:t>
      </w:r>
    </w:p>
    <w:p w14:paraId="2870A3BE" w14:textId="77777777" w:rsidR="00F23B90" w:rsidRDefault="00F23B90" w:rsidP="000E5536">
      <w:pPr>
        <w:pStyle w:val="BodyText"/>
      </w:pPr>
      <w:r>
        <w:t>-20038000 to  20038000 - therefore there are 40076 columns in this extent</w:t>
      </w:r>
    </w:p>
    <w:p w14:paraId="04468525" w14:textId="77777777" w:rsidR="00F23B90" w:rsidRDefault="00F23B90" w:rsidP="000E5536">
      <w:pPr>
        <w:pStyle w:val="BodyText"/>
      </w:pPr>
      <w:r>
        <w:t xml:space="preserve"> 13365000 to -14178000</w:t>
      </w:r>
    </w:p>
    <w:p w14:paraId="206E9D1B" w14:textId="77777777" w:rsidR="00F23B90" w:rsidRDefault="00F23B90" w:rsidP="000E5536">
      <w:pPr>
        <w:pStyle w:val="BodyText"/>
      </w:pPr>
      <w:r>
        <w:t xml:space="preserve"> </w:t>
      </w:r>
    </w:p>
    <w:p w14:paraId="4E8DE548" w14:textId="77777777" w:rsidR="00F23B90" w:rsidRDefault="00F23B90" w:rsidP="000E5536">
      <w:pPr>
        <w:pStyle w:val="BodyText"/>
      </w:pPr>
      <w:r>
        <w:t>What is the quad tree address for 10279,34014:</w:t>
      </w:r>
    </w:p>
    <w:p w14:paraId="34A1D825" w14:textId="77777777" w:rsidR="00F23B90" w:rsidRDefault="00F23B90" w:rsidP="000E5536">
      <w:pPr>
        <w:pStyle w:val="BodyText"/>
      </w:pPr>
      <w:r>
        <w:t>10279 is 0010100000100111</w:t>
      </w:r>
    </w:p>
    <w:p w14:paraId="3FEDC6E1" w14:textId="77777777" w:rsidR="00F23B90" w:rsidRDefault="00F23B90" w:rsidP="000E5536">
      <w:pPr>
        <w:pStyle w:val="BodyText"/>
      </w:pPr>
      <w:r>
        <w:t>34014 is 1000010011011110</w:t>
      </w:r>
    </w:p>
    <w:p w14:paraId="1FF36B80" w14:textId="77777777" w:rsidR="00F23B90" w:rsidRDefault="00F23B90" w:rsidP="000E5536">
      <w:pPr>
        <w:pStyle w:val="BodyText"/>
      </w:pPr>
      <w:r>
        <w:t>interleaved is 01001000100100000101100101111110</w:t>
      </w:r>
    </w:p>
    <w:p w14:paraId="586FC518" w14:textId="77777777" w:rsidR="00F23B90" w:rsidRDefault="00F23B90" w:rsidP="008B6883">
      <w:pPr>
        <w:pStyle w:val="BodyText2"/>
      </w:pPr>
      <w:r>
        <w:t>which is 1020210011211332 in base 4</w:t>
      </w:r>
    </w:p>
    <w:p w14:paraId="52E92161" w14:textId="77777777" w:rsidR="00F23B90" w:rsidRDefault="00F23B90" w:rsidP="000E5536">
      <w:pPr>
        <w:pStyle w:val="BodyText"/>
      </w:pPr>
      <w:r>
        <w:t>For the Orang Utan this is what we get:</w:t>
      </w:r>
    </w:p>
    <w:p w14:paraId="54B26326" w14:textId="77777777" w:rsidR="00F23B90" w:rsidRDefault="00F23B90" w:rsidP="000E5536">
      <w:pPr>
        <w:pStyle w:val="BodyText"/>
      </w:pPr>
      <w:r>
        <w:t>720</w:t>
      </w:r>
      <w:r>
        <w:tab/>
      </w:r>
      <w:r>
        <w:tab/>
        <w:t>is</w:t>
      </w:r>
      <w:r>
        <w:tab/>
        <w:t>1011010000</w:t>
      </w:r>
      <w:r>
        <w:tab/>
      </w:r>
    </w:p>
    <w:p w14:paraId="5A928BA2" w14:textId="77777777" w:rsidR="00F23B90" w:rsidRDefault="00F23B90" w:rsidP="000E5536">
      <w:pPr>
        <w:pStyle w:val="BodyText"/>
      </w:pPr>
      <w:r>
        <w:t>13014</w:t>
      </w:r>
      <w:r>
        <w:tab/>
        <w:t xml:space="preserve">is </w:t>
      </w:r>
      <w:r>
        <w:tab/>
        <w:t>11001011010110</w:t>
      </w:r>
    </w:p>
    <w:p w14:paraId="4303B618" w14:textId="77777777" w:rsidR="00F23B90" w:rsidRDefault="00F23B90" w:rsidP="008B6883">
      <w:pPr>
        <w:pStyle w:val="BodyText2"/>
      </w:pPr>
      <w:r>
        <w:t>21000</w:t>
      </w:r>
      <w:r>
        <w:tab/>
        <w:t>is</w:t>
      </w:r>
      <w:r>
        <w:tab/>
        <w:t>101001000001000 (max)</w:t>
      </w:r>
    </w:p>
    <w:p w14:paraId="006D944F" w14:textId="77777777" w:rsidR="00F23B90" w:rsidRDefault="00F23B90" w:rsidP="000E5536">
      <w:pPr>
        <w:pStyle w:val="BodyText"/>
      </w:pPr>
      <w:r>
        <w:t>But some coordinates are negative - we probably have to make them positive otherwise the interleaving wont work!</w:t>
      </w:r>
    </w:p>
    <w:p w14:paraId="06DF4929" w14:textId="77777777" w:rsidR="00F23B90" w:rsidRDefault="00F23B90" w:rsidP="000E5536">
      <w:pPr>
        <w:pStyle w:val="BodyText"/>
      </w:pPr>
      <w:r>
        <w:t xml:space="preserve">  </w:t>
      </w:r>
    </w:p>
    <w:p w14:paraId="3F064EB0" w14:textId="77777777" w:rsidR="00F23B90" w:rsidRDefault="00F23B90" w:rsidP="000E5536">
      <w:pPr>
        <w:pStyle w:val="BodyText"/>
      </w:pPr>
      <w:r>
        <w:t>How big will the global data be?</w:t>
      </w:r>
    </w:p>
    <w:p w14:paraId="70057C08" w14:textId="77777777" w:rsidR="00F23B90" w:rsidRDefault="00F23B90" w:rsidP="000E5536">
      <w:pPr>
        <w:pStyle w:val="BodyText"/>
      </w:pPr>
      <w:r>
        <w:t>There are currently 81683 polygons</w:t>
      </w:r>
    </w:p>
    <w:p w14:paraId="1D742902" w14:textId="77777777" w:rsidR="00F23B90" w:rsidRDefault="00F23B90" w:rsidP="000E5536">
      <w:pPr>
        <w:pStyle w:val="BodyText"/>
      </w:pPr>
      <w:r>
        <w:t>Count:</w:t>
      </w:r>
      <w:r>
        <w:tab/>
      </w:r>
      <w:r>
        <w:tab/>
      </w:r>
      <w:r>
        <w:tab/>
      </w:r>
      <w:r>
        <w:tab/>
        <w:t>81683</w:t>
      </w:r>
    </w:p>
    <w:p w14:paraId="0C55ED00" w14:textId="77777777" w:rsidR="00F23B90" w:rsidRDefault="00F23B90" w:rsidP="000E5536">
      <w:pPr>
        <w:pStyle w:val="BodyText"/>
      </w:pPr>
      <w:r>
        <w:t>Minimum:</w:t>
      </w:r>
      <w:r>
        <w:tab/>
      </w:r>
      <w:r>
        <w:tab/>
      </w:r>
      <w:r>
        <w:tab/>
        <w:t>0.000097</w:t>
      </w:r>
    </w:p>
    <w:p w14:paraId="5771C01D" w14:textId="77777777" w:rsidR="00F23B90" w:rsidRDefault="00F23B90" w:rsidP="000E5536">
      <w:pPr>
        <w:pStyle w:val="BodyText"/>
      </w:pPr>
      <w:r>
        <w:t>Maximum:</w:t>
      </w:r>
      <w:r>
        <w:tab/>
      </w:r>
      <w:r>
        <w:tab/>
      </w:r>
      <w:r>
        <w:tab/>
        <w:t>734697700000000</w:t>
      </w:r>
    </w:p>
    <w:p w14:paraId="41E3EB55" w14:textId="77777777" w:rsidR="00F23B90" w:rsidRDefault="00F23B90" w:rsidP="000E5536">
      <w:pPr>
        <w:pStyle w:val="BodyText"/>
      </w:pPr>
      <w:r>
        <w:t>Sum:</w:t>
      </w:r>
      <w:r>
        <w:tab/>
      </w:r>
      <w:r>
        <w:tab/>
      </w:r>
      <w:r>
        <w:tab/>
      </w:r>
      <w:r>
        <w:tab/>
        <w:t>51,367,110,000,000,000m2 = 51,367,110,000 Km2 - i.e. 51 billion records at the 1Km square level</w:t>
      </w:r>
    </w:p>
    <w:p w14:paraId="5FC7EAB4" w14:textId="77777777" w:rsidR="00F23B90" w:rsidRDefault="00F23B90" w:rsidP="000E5536">
      <w:pPr>
        <w:pStyle w:val="BodyText"/>
      </w:pPr>
      <w:r>
        <w:t>Mean:</w:t>
      </w:r>
      <w:r>
        <w:tab/>
      </w:r>
      <w:r>
        <w:tab/>
      </w:r>
      <w:r>
        <w:tab/>
      </w:r>
      <w:r>
        <w:tab/>
        <w:t>628859305371.468</w:t>
      </w:r>
    </w:p>
    <w:p w14:paraId="1383D888" w14:textId="77777777" w:rsidR="00F23B90" w:rsidRDefault="00F23B90" w:rsidP="008B6883">
      <w:pPr>
        <w:pStyle w:val="BodyText2"/>
      </w:pPr>
      <w:r>
        <w:t>Standard Deviation:</w:t>
      </w:r>
      <w:r>
        <w:tab/>
        <w:t>9583548687502.14</w:t>
      </w:r>
    </w:p>
    <w:p w14:paraId="4416846A" w14:textId="77777777" w:rsidR="00F23B90" w:rsidRDefault="00F23B90" w:rsidP="000E5536">
      <w:pPr>
        <w:pStyle w:val="BodyText"/>
      </w:pPr>
      <w:r>
        <w:t>Using the globalmaptiles.py code to get tms coordinates and quadtrees:</w:t>
      </w:r>
    </w:p>
    <w:p w14:paraId="2EE2BA63" w14:textId="77777777" w:rsidR="00F23B90" w:rsidRDefault="00F23B90" w:rsidP="000E5536">
      <w:pPr>
        <w:pStyle w:val="BodyText"/>
      </w:pPr>
      <w:r>
        <w:t>import globalmaptiles</w:t>
      </w:r>
    </w:p>
    <w:p w14:paraId="4B1546AD" w14:textId="77777777" w:rsidR="00F23B90" w:rsidRDefault="00F23B90" w:rsidP="000E5536">
      <w:pPr>
        <w:pStyle w:val="BodyText"/>
      </w:pPr>
      <w:r>
        <w:t>gm=globalmaptiles.GlobalMercator()</w:t>
      </w:r>
    </w:p>
    <w:p w14:paraId="0A45251B" w14:textId="77777777" w:rsidR="00F23B90" w:rsidRDefault="00F23B90" w:rsidP="000E5536">
      <w:pPr>
        <w:pStyle w:val="BodyText"/>
      </w:pPr>
      <w:r>
        <w:t>tile=gm.MetersToTile(13014000,721000,12)</w:t>
      </w:r>
    </w:p>
    <w:p w14:paraId="19AD3083" w14:textId="77777777" w:rsidR="00F23B90" w:rsidRDefault="00F23B90" w:rsidP="000E5536">
      <w:pPr>
        <w:pStyle w:val="BodyText"/>
      </w:pPr>
      <w:r>
        <w:t>print "Tile:" + str(tile)</w:t>
      </w:r>
    </w:p>
    <w:p w14:paraId="242AD1CE" w14:textId="77777777" w:rsidR="00F23B90" w:rsidRDefault="00F23B90" w:rsidP="000E5536">
      <w:pPr>
        <w:pStyle w:val="BodyText"/>
      </w:pPr>
      <w:r>
        <w:t>quadtree=gm.QuadTree(tile[0],tile[1],12)</w:t>
      </w:r>
    </w:p>
    <w:p w14:paraId="19BF98DD" w14:textId="77777777" w:rsidR="00F23B90" w:rsidRDefault="00F23B90" w:rsidP="008B6883">
      <w:pPr>
        <w:pStyle w:val="BodyText2"/>
      </w:pPr>
      <w:r>
        <w:t xml:space="preserve">print "Quadtree: " + quadtree </w:t>
      </w:r>
    </w:p>
    <w:p w14:paraId="665825A2" w14:textId="77777777" w:rsidR="00F23B90" w:rsidRDefault="00F23B90" w:rsidP="000E5536">
      <w:pPr>
        <w:pStyle w:val="BodyText"/>
      </w:pPr>
      <w:r>
        <w:t>Outputs:</w:t>
      </w:r>
    </w:p>
    <w:p w14:paraId="5EA89F67" w14:textId="77777777" w:rsidR="00F23B90" w:rsidRDefault="00F23B90" w:rsidP="000E5536">
      <w:pPr>
        <w:pStyle w:val="BodyText"/>
      </w:pPr>
      <w:r>
        <w:t>Tile:(3378, 2121)</w:t>
      </w:r>
    </w:p>
    <w:p w14:paraId="05F80D4F" w14:textId="77777777" w:rsidR="00F23B90" w:rsidRDefault="00F23B90" w:rsidP="008B6883">
      <w:pPr>
        <w:pStyle w:val="BodyText2"/>
      </w:pPr>
      <w:r>
        <w:t>Quadtree:132320330230</w:t>
      </w:r>
    </w:p>
    <w:p w14:paraId="18234FD7" w14:textId="77777777" w:rsidR="00F23B90" w:rsidRDefault="00F23B90" w:rsidP="000E5536">
      <w:pPr>
        <w:pStyle w:val="BodyText"/>
      </w:pPr>
      <w:r>
        <w:t>THESE ARE CORRECT!!!</w:t>
      </w:r>
      <w:r w:rsidR="00482229">
        <w:t xml:space="preserve"> </w:t>
      </w:r>
    </w:p>
    <w:p w14:paraId="1DBAB12A" w14:textId="77777777" w:rsidR="00F23B90" w:rsidRDefault="00F23B90" w:rsidP="000E5536">
      <w:pPr>
        <w:pStyle w:val="BodyText"/>
      </w:pPr>
      <w:r>
        <w:t xml:space="preserve">res  </w:t>
      </w:r>
      <w:r>
        <w:tab/>
      </w:r>
      <w:r>
        <w:tab/>
      </w:r>
      <w:r>
        <w:tab/>
        <w:t>float: 38.2185141426</w:t>
      </w:r>
    </w:p>
    <w:p w14:paraId="1E2B6BBB" w14:textId="77777777" w:rsidR="00F23B90" w:rsidRDefault="00F23B90" w:rsidP="000E5536">
      <w:pPr>
        <w:pStyle w:val="BodyText"/>
      </w:pPr>
      <w:r>
        <w:t xml:space="preserve">px  </w:t>
      </w:r>
      <w:r>
        <w:tab/>
      </w:r>
      <w:r>
        <w:tab/>
      </w:r>
      <w:r>
        <w:tab/>
        <w:t>float: 864803.592821</w:t>
      </w:r>
    </w:p>
    <w:p w14:paraId="02D0A5C0" w14:textId="77777777" w:rsidR="00F23B90" w:rsidRDefault="00F23B90" w:rsidP="000E5536">
      <w:pPr>
        <w:pStyle w:val="BodyText"/>
      </w:pPr>
      <w:r>
        <w:t xml:space="preserve">py </w:t>
      </w:r>
      <w:r>
        <w:tab/>
      </w:r>
      <w:r>
        <w:tab/>
      </w:r>
      <w:r>
        <w:tab/>
        <w:t>float: 543153.202276</w:t>
      </w:r>
    </w:p>
    <w:p w14:paraId="19736ECD" w14:textId="77777777" w:rsidR="00F23B90" w:rsidRDefault="00F23B90" w:rsidP="000E5536">
      <w:pPr>
        <w:pStyle w:val="BodyText"/>
      </w:pPr>
      <w:r>
        <w:t>tx</w:t>
      </w:r>
      <w:r>
        <w:tab/>
      </w:r>
      <w:r>
        <w:tab/>
      </w:r>
      <w:r>
        <w:tab/>
        <w:t>int: 3378</w:t>
      </w:r>
    </w:p>
    <w:p w14:paraId="7C6E5CDA" w14:textId="77777777" w:rsidR="00F23B90" w:rsidRDefault="00F23B90" w:rsidP="000E5536">
      <w:pPr>
        <w:pStyle w:val="BodyText"/>
      </w:pPr>
      <w:r>
        <w:t>ty</w:t>
      </w:r>
      <w:r>
        <w:tab/>
      </w:r>
      <w:r>
        <w:tab/>
      </w:r>
      <w:r>
        <w:tab/>
        <w:t>int: 2121</w:t>
      </w:r>
    </w:p>
    <w:p w14:paraId="30ED18BF" w14:textId="77777777" w:rsidR="00F23B90" w:rsidRDefault="00F23B90" w:rsidP="008B6883">
      <w:pPr>
        <w:pStyle w:val="BodyText2"/>
      </w:pPr>
      <w:r>
        <w:t>originShift</w:t>
      </w:r>
      <w:r>
        <w:tab/>
      </w:r>
      <w:r>
        <w:tab/>
        <w:t>float: 20037508.3428</w:t>
      </w:r>
    </w:p>
    <w:p w14:paraId="12DB337A" w14:textId="77777777" w:rsidR="00F23B90" w:rsidRDefault="00F23B90" w:rsidP="008B6883">
      <w:pPr>
        <w:pStyle w:val="BodyText2"/>
      </w:pPr>
    </w:p>
    <w:p w14:paraId="7E528BDC" w14:textId="77777777" w:rsidR="00F23B90" w:rsidRDefault="00F23B90" w:rsidP="000E5536">
      <w:pPr>
        <w:pStyle w:val="BodyText"/>
      </w:pPr>
      <w:r>
        <w:t>So for x: 13014000</w:t>
      </w:r>
      <w:r>
        <w:tab/>
        <w:t>y: 721000</w:t>
      </w:r>
      <w:r>
        <w:tab/>
      </w:r>
    </w:p>
    <w:p w14:paraId="3FCC6E22" w14:textId="77777777" w:rsidR="00F23B90" w:rsidRDefault="00F23B90" w:rsidP="000E5536">
      <w:pPr>
        <w:pStyle w:val="BodyText"/>
      </w:pPr>
      <w:r>
        <w:lastRenderedPageBreak/>
        <w:t xml:space="preserve">Google: </w:t>
      </w:r>
      <w:r>
        <w:tab/>
        <w:t>(27025,15794)</w:t>
      </w:r>
    </w:p>
    <w:p w14:paraId="20A9E7E5" w14:textId="77777777" w:rsidR="00F23B90" w:rsidRDefault="00F23B90" w:rsidP="000E5536">
      <w:pPr>
        <w:pStyle w:val="BodyText"/>
      </w:pPr>
      <w:r>
        <w:t>TMS:</w:t>
      </w:r>
      <w:r>
        <w:tab/>
      </w:r>
      <w:r>
        <w:tab/>
        <w:t>(27025,16973)</w:t>
      </w:r>
    </w:p>
    <w:p w14:paraId="3131F1FE" w14:textId="77777777" w:rsidR="00F23B90" w:rsidRDefault="00F23B90" w:rsidP="000E5536">
      <w:pPr>
        <w:pStyle w:val="BodyText"/>
      </w:pPr>
      <w:r>
        <w:t>QuadTree:</w:t>
      </w:r>
      <w:r>
        <w:tab/>
        <w:t>132320330230021</w:t>
      </w:r>
    </w:p>
    <w:p w14:paraId="641D60C8" w14:textId="77777777" w:rsidR="00F23B90" w:rsidRDefault="00F23B90" w:rsidP="008B6883">
      <w:pPr>
        <w:pStyle w:val="BodyText2"/>
      </w:pPr>
      <w:r>
        <w:t>Zoom:</w:t>
      </w:r>
      <w:r>
        <w:tab/>
      </w:r>
      <w:r>
        <w:tab/>
        <w:t>15</w:t>
      </w:r>
    </w:p>
    <w:p w14:paraId="5616CBBF" w14:textId="77777777" w:rsidR="00F23B90" w:rsidRDefault="00F23B90" w:rsidP="000E5536">
      <w:pPr>
        <w:pStyle w:val="BodyText"/>
      </w:pPr>
      <w:r>
        <w:t>THE FIRST CELL OF THE ORANG UTAN SHOULD BE:</w:t>
      </w:r>
    </w:p>
    <w:p w14:paraId="4393383A"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01E0DABF" w14:textId="77777777" w:rsidR="00F23B90" w:rsidRDefault="00F23B90" w:rsidP="000E5536">
      <w:pPr>
        <w:pStyle w:val="BodyText"/>
      </w:pPr>
      <w:r>
        <w:t>E/N:</w:t>
      </w:r>
      <w:r>
        <w:tab/>
      </w:r>
      <w:r>
        <w:tab/>
        <w:t xml:space="preserve">13013862.68772097 </w:t>
      </w:r>
      <w:r>
        <w:tab/>
        <w:t>719119.5621069372</w:t>
      </w:r>
      <w:r>
        <w:tab/>
        <w:t>lower left</w:t>
      </w:r>
    </w:p>
    <w:p w14:paraId="2A34846A" w14:textId="77777777" w:rsidR="00F23B90" w:rsidRDefault="00F23B90" w:rsidP="000E5536">
      <w:pPr>
        <w:pStyle w:val="BodyText"/>
      </w:pPr>
      <w:r>
        <w:tab/>
      </w:r>
      <w:r>
        <w:tab/>
        <w:t xml:space="preserve">13015085.680173531 </w:t>
      </w:r>
      <w:r>
        <w:tab/>
        <w:t>720342.5545595028</w:t>
      </w:r>
      <w:r>
        <w:tab/>
        <w:t>upper right</w:t>
      </w:r>
    </w:p>
    <w:p w14:paraId="3BC8A4BC" w14:textId="77777777" w:rsidR="00F23B90" w:rsidRDefault="00F23B90" w:rsidP="000E5536">
      <w:pPr>
        <w:pStyle w:val="BodyText"/>
      </w:pPr>
      <w:r>
        <w:t xml:space="preserve">Google: </w:t>
      </w:r>
      <w:r>
        <w:tab/>
      </w:r>
      <w:r>
        <w:tab/>
        <w:t>(27025,15795)</w:t>
      </w:r>
    </w:p>
    <w:p w14:paraId="1B64A30E" w14:textId="77777777" w:rsidR="00F23B90" w:rsidRDefault="00F23B90" w:rsidP="000E5536">
      <w:pPr>
        <w:pStyle w:val="BodyText"/>
      </w:pPr>
      <w:r>
        <w:t>TMS:</w:t>
      </w:r>
      <w:r>
        <w:tab/>
      </w:r>
      <w:r>
        <w:tab/>
        <w:t xml:space="preserve">(27025,16972) </w:t>
      </w:r>
    </w:p>
    <w:p w14:paraId="7ED012FE" w14:textId="77777777" w:rsidR="00F23B90" w:rsidRDefault="00F23B90" w:rsidP="000E5536">
      <w:pPr>
        <w:pStyle w:val="BodyText"/>
      </w:pPr>
      <w:r>
        <w:t>QuadTree:</w:t>
      </w:r>
      <w:r>
        <w:tab/>
        <w:t>132320330230023</w:t>
      </w:r>
    </w:p>
    <w:p w14:paraId="0F75A259" w14:textId="77777777" w:rsidR="00F23B90" w:rsidRDefault="00F23B90" w:rsidP="000E5536">
      <w:pPr>
        <w:pStyle w:val="BodyText"/>
      </w:pPr>
      <w:r>
        <w:t>Zoom:</w:t>
      </w:r>
      <w:r>
        <w:tab/>
      </w:r>
      <w:r>
        <w:tab/>
        <w:t>15</w:t>
      </w:r>
    </w:p>
    <w:p w14:paraId="2EE1DE6A" w14:textId="77777777" w:rsidR="00F23B90" w:rsidRDefault="00F23B90" w:rsidP="008B6883">
      <w:pPr>
        <w:pStyle w:val="BodyText2"/>
      </w:pPr>
      <w:r>
        <w:t>866x913 (colsxrows)</w:t>
      </w:r>
    </w:p>
    <w:p w14:paraId="2A1E572F" w14:textId="77777777" w:rsidR="00F23B90" w:rsidRDefault="00F23B90" w:rsidP="000E5536">
      <w:pPr>
        <w:pStyle w:val="BodyText"/>
      </w:pPr>
      <w:r>
        <w:t>== Tile Boundaries ==</w:t>
      </w:r>
    </w:p>
    <w:p w14:paraId="69037545" w14:textId="77777777" w:rsidR="00F23B90" w:rsidRDefault="00F23B90" w:rsidP="000E5536">
      <w:pPr>
        <w:pStyle w:val="BodyText"/>
      </w:pPr>
      <w:r>
        <w:t>WGS84 datum (longitude/latitude):</w:t>
      </w:r>
    </w:p>
    <w:p w14:paraId="44B6D80B" w14:textId="77777777" w:rsidR="00F23B90" w:rsidRDefault="00F23B90" w:rsidP="000E5536">
      <w:pPr>
        <w:pStyle w:val="BodyText"/>
      </w:pPr>
      <w:r>
        <w:t>116.905517578125 6.4572344987653585</w:t>
      </w:r>
    </w:p>
    <w:p w14:paraId="358B0121" w14:textId="77777777" w:rsidR="00F23B90" w:rsidRDefault="00F23B90" w:rsidP="000E5536">
      <w:pPr>
        <w:pStyle w:val="BodyText"/>
      </w:pPr>
      <w:r>
        <w:t>116.91650390625 6.468151012664214</w:t>
      </w:r>
    </w:p>
    <w:p w14:paraId="30B70E61" w14:textId="77777777" w:rsidR="00F23B90" w:rsidRDefault="00F23B90" w:rsidP="000E5536">
      <w:pPr>
        <w:pStyle w:val="BodyText"/>
      </w:pPr>
      <w:r>
        <w:t>Spherical Mercator (meters):</w:t>
      </w:r>
    </w:p>
    <w:p w14:paraId="79AF6C56" w14:textId="77777777" w:rsidR="00F23B90" w:rsidRDefault="00F23B90" w:rsidP="000E5536">
      <w:pPr>
        <w:pStyle w:val="BodyText"/>
      </w:pPr>
      <w:r>
        <w:t xml:space="preserve">13013862.68772097 720342.5545595028 </w:t>
      </w:r>
      <w:r>
        <w:tab/>
        <w:t>(LL corner)</w:t>
      </w:r>
    </w:p>
    <w:p w14:paraId="59DC1BEC" w14:textId="77777777" w:rsidR="00F23B90" w:rsidRDefault="00F23B90" w:rsidP="000E5536">
      <w:pPr>
        <w:pStyle w:val="BodyText"/>
      </w:pPr>
      <w:r>
        <w:t xml:space="preserve">13015085.680173531 721565.5470120646 </w:t>
      </w:r>
      <w:r>
        <w:tab/>
        <w:t>(UR corner)</w:t>
      </w:r>
    </w:p>
    <w:p w14:paraId="6C281029" w14:textId="77777777" w:rsidR="00F23B90" w:rsidRDefault="00F23B90" w:rsidP="000E5536">
      <w:pPr>
        <w:pStyle w:val="BodyText"/>
      </w:pPr>
      <w:r>
        <w:t>Pixels at zoom 15:</w:t>
      </w:r>
    </w:p>
    <w:p w14:paraId="5800F685" w14:textId="77777777" w:rsidR="00F23B90" w:rsidRDefault="00F23B90" w:rsidP="008B6883">
      <w:pPr>
        <w:pStyle w:val="BodyText2"/>
      </w:pPr>
      <w:r>
        <w:t>6918400 4043264 6918656 4043520</w:t>
      </w:r>
    </w:p>
    <w:p w14:paraId="37FE2F73" w14:textId="77777777" w:rsidR="00F23B90" w:rsidRDefault="00F23B90" w:rsidP="000E5536">
      <w:pPr>
        <w:pStyle w:val="BodyText"/>
      </w:pPr>
      <w:r>
        <w:t>For the Origin:</w:t>
      </w:r>
    </w:p>
    <w:p w14:paraId="2D6F0E2B" w14:textId="77777777" w:rsidR="00F23B90" w:rsidRDefault="00F23B90" w:rsidP="000E5536">
      <w:pPr>
        <w:pStyle w:val="BodyText"/>
      </w:pPr>
      <w:r>
        <w:t xml:space="preserve">Google: </w:t>
      </w:r>
      <w:r>
        <w:tab/>
        <w:t>(0,0)</w:t>
      </w:r>
    </w:p>
    <w:p w14:paraId="187F54BA" w14:textId="77777777" w:rsidR="00F23B90" w:rsidRDefault="00F23B90" w:rsidP="000E5536">
      <w:pPr>
        <w:pStyle w:val="BodyText"/>
      </w:pPr>
      <w:r>
        <w:t>TMS:</w:t>
      </w:r>
      <w:r>
        <w:tab/>
      </w:r>
      <w:r>
        <w:tab/>
        <w:t>(0,32767)</w:t>
      </w:r>
    </w:p>
    <w:p w14:paraId="67E21386" w14:textId="77777777" w:rsidR="00F23B90" w:rsidRDefault="00F23B90" w:rsidP="000E5536">
      <w:pPr>
        <w:pStyle w:val="BodyText"/>
      </w:pPr>
      <w:r>
        <w:t>QuadTree:</w:t>
      </w:r>
      <w:r>
        <w:tab/>
        <w:t>000000000000000</w:t>
      </w:r>
    </w:p>
    <w:p w14:paraId="6713DF1C" w14:textId="77777777" w:rsidR="00F23B90" w:rsidRDefault="00F23B90" w:rsidP="008B6883">
      <w:pPr>
        <w:pStyle w:val="BodyText2"/>
      </w:pPr>
      <w:r>
        <w:t>Zoom:</w:t>
      </w:r>
      <w:r>
        <w:tab/>
      </w:r>
      <w:r>
        <w:tab/>
        <w:t>15</w:t>
      </w:r>
    </w:p>
    <w:p w14:paraId="00631070" w14:textId="77777777" w:rsidR="00F23B90" w:rsidRDefault="00F23B90" w:rsidP="000E5536">
      <w:pPr>
        <w:pStyle w:val="BodyText"/>
      </w:pPr>
      <w:r>
        <w:t>== Tile Boundaries ==</w:t>
      </w:r>
    </w:p>
    <w:p w14:paraId="737A554D" w14:textId="77777777" w:rsidR="00F23B90" w:rsidRDefault="00F23B90" w:rsidP="000E5536">
      <w:pPr>
        <w:pStyle w:val="BodyText"/>
      </w:pPr>
      <w:r>
        <w:t>WGS84 datum (longitude/latitude):</w:t>
      </w:r>
    </w:p>
    <w:p w14:paraId="37276927" w14:textId="77777777" w:rsidR="00F23B90" w:rsidRDefault="00F23B90" w:rsidP="000E5536">
      <w:pPr>
        <w:pStyle w:val="BodyText"/>
      </w:pPr>
      <w:r>
        <w:t>-180 85.05018093458116</w:t>
      </w:r>
    </w:p>
    <w:p w14:paraId="7DF9E0E5" w14:textId="77777777" w:rsidR="00F23B90" w:rsidRDefault="00F23B90" w:rsidP="000E5536">
      <w:pPr>
        <w:pStyle w:val="BodyText"/>
      </w:pPr>
      <w:r>
        <w:t>-179.989013671875 85.0511287798066</w:t>
      </w:r>
    </w:p>
    <w:p w14:paraId="7635A853" w14:textId="77777777" w:rsidR="00F23B90" w:rsidRDefault="00F23B90" w:rsidP="000E5536">
      <w:pPr>
        <w:pStyle w:val="BodyText"/>
      </w:pPr>
      <w:r>
        <w:t>Spherical Mercator (meters):</w:t>
      </w:r>
    </w:p>
    <w:p w14:paraId="0387712A" w14:textId="77777777" w:rsidR="00F23B90" w:rsidRDefault="00F23B90" w:rsidP="000E5536">
      <w:pPr>
        <w:pStyle w:val="BodyText"/>
      </w:pPr>
      <w:r>
        <w:t>-20037508.342789244 20036285.350336682</w:t>
      </w:r>
    </w:p>
    <w:p w14:paraId="7E0D1938" w14:textId="77777777" w:rsidR="00F23B90" w:rsidRDefault="00F23B90" w:rsidP="000E5536">
      <w:pPr>
        <w:pStyle w:val="BodyText"/>
      </w:pPr>
      <w:r>
        <w:t>-20036285.350336682 20037508.342789244</w:t>
      </w:r>
    </w:p>
    <w:p w14:paraId="578D65B0" w14:textId="77777777" w:rsidR="00F23B90" w:rsidRDefault="00F23B90" w:rsidP="000E5536">
      <w:pPr>
        <w:pStyle w:val="BodyText"/>
      </w:pPr>
      <w:r>
        <w:t>Pixels at zoom 15:</w:t>
      </w:r>
    </w:p>
    <w:p w14:paraId="668303F3" w14:textId="77777777" w:rsidR="00F23B90" w:rsidRDefault="00F23B90" w:rsidP="008B6883">
      <w:pPr>
        <w:pStyle w:val="BodyText2"/>
      </w:pPr>
      <w:r>
        <w:t>0 0 256 256</w:t>
      </w:r>
    </w:p>
    <w:p w14:paraId="4B3B7A83" w14:textId="77777777" w:rsidR="00F23B90" w:rsidRDefault="00F23B90" w:rsidP="000E5536">
      <w:pPr>
        <w:pStyle w:val="BodyText"/>
      </w:pPr>
      <w:r>
        <w:t>1222.99245m is the resolution of the boxes at zoom 15</w:t>
      </w:r>
    </w:p>
    <w:p w14:paraId="43D7C962" w14:textId="77777777" w:rsidR="00F23B90" w:rsidRDefault="00F23B90" w:rsidP="000E5536">
      <w:pPr>
        <w:pStyle w:val="BodyText"/>
      </w:pPr>
      <w:r>
        <w:t>THIS IS MEASURED USING THE DIFFERENCE BETWEEN 2 ADJACENT CELLS AT ZOOM 15 (</w:t>
      </w:r>
      <w:hyperlink r:id="rId197" w:history="1">
        <w:r w:rsidRPr="0077669C">
          <w:rPr>
            <w:rStyle w:val="Hyperlink"/>
          </w:rPr>
          <w:t>http://www.maptiler.org/google-maps-coordinates-tile-bounds-projection/)</w:t>
        </w:r>
      </w:hyperlink>
    </w:p>
    <w:p w14:paraId="48558D9E" w14:textId="77777777" w:rsidR="00F23B90" w:rsidRDefault="00F23B90" w:rsidP="000E5536">
      <w:pPr>
        <w:pStyle w:val="BodyText"/>
      </w:pPr>
      <w:r>
        <w:t xml:space="preserve">AND IS DIFFERENT TO WHAT MICROSOFT SAY HERE </w:t>
      </w:r>
      <w:hyperlink r:id="rId198" w:history="1">
        <w:r w:rsidRPr="0077669C">
          <w:rPr>
            <w:rStyle w:val="Hyperlink"/>
          </w:rPr>
          <w:t>http://msdn.microsoft.com/en-us/library/bb259689.aspx (4.7773*256 = 1222.9888)</w:t>
        </w:r>
      </w:hyperlink>
    </w:p>
    <w:p w14:paraId="1526B826" w14:textId="77777777" w:rsidR="00F23B90" w:rsidRDefault="00F23B90" w:rsidP="000E5536">
      <w:pPr>
        <w:pStyle w:val="BodyText"/>
      </w:pPr>
      <w:r>
        <w:t>The reason why is that the cell measurement will not be the same going from the equator to the poles! Maybe - measuring them.</w:t>
      </w:r>
    </w:p>
    <w:p w14:paraId="097343CE" w14:textId="77777777" w:rsidR="00F23B90" w:rsidRDefault="00F23B90" w:rsidP="000E5536">
      <w:pPr>
        <w:pStyle w:val="BodyText"/>
      </w:pPr>
      <w:r>
        <w:t>The x value will not change as you move along a meridian.</w:t>
      </w:r>
    </w:p>
    <w:p w14:paraId="25FCD994" w14:textId="77777777" w:rsidR="00F23B90" w:rsidRDefault="00F23B90" w:rsidP="000E5536">
      <w:pPr>
        <w:pStyle w:val="BodyText"/>
      </w:pPr>
      <w:r>
        <w:t xml:space="preserve">At the equator a cell is </w:t>
      </w:r>
      <w:r>
        <w:tab/>
        <w:t>1222.9924525618553m wide</w:t>
      </w:r>
    </w:p>
    <w:p w14:paraId="7033CEE4" w14:textId="77777777" w:rsidR="00F23B90" w:rsidRDefault="00F23B90" w:rsidP="000E5536">
      <w:pPr>
        <w:pStyle w:val="BodyText"/>
      </w:pPr>
      <w:r>
        <w:t xml:space="preserve">At the pole a cell is </w:t>
      </w:r>
      <w:r>
        <w:tab/>
        <w:t>1222.9924525618553m wide</w:t>
      </w:r>
    </w:p>
    <w:p w14:paraId="0E94EFA7" w14:textId="77777777" w:rsidR="00F23B90" w:rsidRDefault="00F23B90" w:rsidP="000E5536">
      <w:pPr>
        <w:pStyle w:val="BodyText"/>
      </w:pPr>
      <w:r>
        <w:t>The y value will not change as you move along a parallel.</w:t>
      </w:r>
    </w:p>
    <w:p w14:paraId="02BA7FA9" w14:textId="77777777" w:rsidR="00F23B90" w:rsidRDefault="00F23B90" w:rsidP="000E5536">
      <w:pPr>
        <w:pStyle w:val="BodyText"/>
      </w:pPr>
      <w:r>
        <w:t xml:space="preserve">At the equator a cell is </w:t>
      </w:r>
      <w:r>
        <w:tab/>
        <w:t>1222.9924525618553m high</w:t>
      </w:r>
    </w:p>
    <w:p w14:paraId="47C02D64" w14:textId="77777777" w:rsidR="00F23B90" w:rsidRDefault="00F23B90" w:rsidP="008B6883">
      <w:pPr>
        <w:pStyle w:val="BodyText2"/>
      </w:pPr>
      <w:r>
        <w:t xml:space="preserve">At the pole a cell is </w:t>
      </w:r>
      <w:r>
        <w:tab/>
        <w:t>1222.99245m high</w:t>
      </w:r>
    </w:p>
    <w:p w14:paraId="329A3B9C" w14:textId="77777777" w:rsidR="00F23B90" w:rsidRDefault="00F23B90" w:rsidP="008B6883">
      <w:pPr>
        <w:pStyle w:val="BodyText2"/>
      </w:pPr>
      <w:r>
        <w:t>Dont run the PolygonToRaster with no parameters in for CellSize and the others otherwise it crashes arcMap</w:t>
      </w:r>
    </w:p>
    <w:p w14:paraId="61ED97D3" w14:textId="77777777" w:rsidR="00F23B90" w:rsidRDefault="00F23B90" w:rsidP="000E5536">
      <w:pPr>
        <w:pStyle w:val="BodyText"/>
      </w:pPr>
      <w:r>
        <w:t>This snapped:</w:t>
      </w:r>
    </w:p>
    <w:p w14:paraId="72E676C8" w14:textId="77777777" w:rsidR="00F23B90" w:rsidRDefault="00F23B90" w:rsidP="000E5536">
      <w:pPr>
        <w:pStyle w:val="BodyText"/>
      </w:pPr>
      <w:r>
        <w:t>PolygonToRaster OrangUtan OBJECTID "E:\cottaan\My Documents\ArcGIS\Default.gdb\OrangUtan_PolygonToRaster3" CELL_CENTER Priority 1222.99245256186</w:t>
      </w:r>
    </w:p>
    <w:p w14:paraId="0E67BD89" w14:textId="77777777" w:rsidR="00F23B90" w:rsidRDefault="00F23B90" w:rsidP="008B6883">
      <w:pPr>
        <w:pStyle w:val="BodyText2"/>
      </w:pPr>
      <w:r>
        <w:lastRenderedPageBreak/>
        <w:t>Using this snap raster: E:\cottaan\My Documents\ArcGIS\Default.gdb\SnapGrid</w:t>
      </w:r>
    </w:p>
    <w:p w14:paraId="3CDEF362" w14:textId="77777777" w:rsidR="00F23B90" w:rsidRDefault="00F23B90" w:rsidP="000E5536">
      <w:pPr>
        <w:pStyle w:val="BodyText"/>
      </w:pPr>
      <w:r>
        <w:t>Hooray! I can create a raster with the same cells as the Bing tiling and use their quad trees</w:t>
      </w:r>
    </w:p>
    <w:p w14:paraId="502BBC6F" w14:textId="77777777" w:rsidR="00F23B90" w:rsidRDefault="00F23B90" w:rsidP="000E5536">
      <w:pPr>
        <w:pStyle w:val="BodyText"/>
      </w:pPr>
      <w:r>
        <w:t>Quadtrees should go:</w:t>
      </w:r>
    </w:p>
    <w:p w14:paraId="38E8D341" w14:textId="77777777" w:rsidR="00F23B90" w:rsidRDefault="00F23B90" w:rsidP="000E5536">
      <w:pPr>
        <w:pStyle w:val="BodyText"/>
      </w:pPr>
      <w:r>
        <w:t>132320330230021</w:t>
      </w:r>
    </w:p>
    <w:p w14:paraId="56FD31CA" w14:textId="77777777" w:rsidR="00F23B90" w:rsidRDefault="00F23B90" w:rsidP="000E5536">
      <w:pPr>
        <w:pStyle w:val="BodyText"/>
      </w:pPr>
      <w:r>
        <w:t>132320330230030</w:t>
      </w:r>
    </w:p>
    <w:p w14:paraId="4A6BEFAB" w14:textId="77777777" w:rsidR="00F23B90" w:rsidRDefault="00F23B90" w:rsidP="000E5536">
      <w:pPr>
        <w:pStyle w:val="BodyText"/>
      </w:pPr>
      <w:r>
        <w:t>132320330230022</w:t>
      </w:r>
    </w:p>
    <w:p w14:paraId="29D6526E" w14:textId="77777777" w:rsidR="00F23B90" w:rsidRDefault="00F23B90" w:rsidP="000E5536">
      <w:pPr>
        <w:pStyle w:val="BodyText"/>
      </w:pPr>
      <w:r>
        <w:t>132320330230023</w:t>
      </w:r>
    </w:p>
    <w:p w14:paraId="1E25219A" w14:textId="77777777" w:rsidR="00F23B90" w:rsidRDefault="00F23B90" w:rsidP="000E5536">
      <w:pPr>
        <w:pStyle w:val="BodyText"/>
      </w:pPr>
      <w:r>
        <w:t>132320330230032</w:t>
      </w:r>
    </w:p>
    <w:p w14:paraId="1186CA0B" w14:textId="77777777" w:rsidR="00F23B90" w:rsidRDefault="00F23B90" w:rsidP="000E5536">
      <w:pPr>
        <w:pStyle w:val="BodyText"/>
      </w:pPr>
      <w:r>
        <w:t>132320330230033</w:t>
      </w:r>
    </w:p>
    <w:p w14:paraId="7B01CB34" w14:textId="77777777" w:rsidR="00F23B90" w:rsidRDefault="00F23B90" w:rsidP="000E5536">
      <w:pPr>
        <w:pStyle w:val="BodyText"/>
      </w:pPr>
      <w:r>
        <w:t>132320330230122</w:t>
      </w:r>
    </w:p>
    <w:p w14:paraId="0EDD8779" w14:textId="77777777" w:rsidR="00F23B90" w:rsidRDefault="00F23B90" w:rsidP="008B6883">
      <w:pPr>
        <w:pStyle w:val="BodyText2"/>
      </w:pPr>
      <w:r>
        <w:t>etc</w:t>
      </w:r>
    </w:p>
    <w:p w14:paraId="63A2F0EA" w14:textId="77777777" w:rsidR="00F23B90" w:rsidRDefault="00F23B90" w:rsidP="000E5536">
      <w:pPr>
        <w:pStyle w:val="BodyText"/>
      </w:pPr>
      <w:r>
        <w:t>Dont seem to have nditer in my version of numpy - what version have I got? numpy.version.version says 1.3.0</w:t>
      </w:r>
    </w:p>
    <w:p w14:paraId="7D01378A" w14:textId="77777777" w:rsidR="00F23B90" w:rsidRDefault="00F23B90" w:rsidP="000E5536">
      <w:pPr>
        <w:pStyle w:val="BodyText"/>
      </w:pPr>
      <w:r>
        <w:t xml:space="preserve">Installing version 1.6.1 from here: </w:t>
      </w:r>
      <w:hyperlink r:id="rId199" w:history="1">
        <w:r w:rsidRPr="0077669C">
          <w:rPr>
            <w:rStyle w:val="Hyperlink"/>
          </w:rPr>
          <w:t>http://sourceforge.net/projects/numpy/files/NumPy/1.6.1/numpy-1.6.1-win32-superpack-python2.6.exe/download</w:t>
        </w:r>
      </w:hyperlink>
    </w:p>
    <w:p w14:paraId="32BCB6F9" w14:textId="77777777" w:rsidR="00F23B90" w:rsidRDefault="00F23B90" w:rsidP="000E5536">
      <w:pPr>
        <w:pStyle w:val="BodyText"/>
      </w:pPr>
      <w:r>
        <w:t>E:\cottaan\My Documents\OrangUtanTMS.npy contains all of the TMS addresses, e.g.</w:t>
      </w:r>
    </w:p>
    <w:p w14:paraId="0CC44275" w14:textId="77777777" w:rsidR="00F23B90" w:rsidRDefault="00F23B90" w:rsidP="000E5536">
      <w:pPr>
        <w:pStyle w:val="BodyText"/>
      </w:pPr>
      <w:r>
        <w:t>array([[16973, 16973, 16972, ..., 16061, 16061, 16061],</w:t>
      </w:r>
    </w:p>
    <w:p w14:paraId="6036275E" w14:textId="77777777" w:rsidR="00F23B90" w:rsidRDefault="00F23B90" w:rsidP="000E5536">
      <w:pPr>
        <w:pStyle w:val="BodyText"/>
      </w:pPr>
      <w:r>
        <w:t xml:space="preserve">       [27025, 27026, 27024, ..., 26569, 26570, 26571]])</w:t>
      </w:r>
    </w:p>
    <w:p w14:paraId="18912914" w14:textId="77777777" w:rsidR="00F23B90" w:rsidRDefault="00F23B90" w:rsidP="000E5536">
      <w:pPr>
        <w:pStyle w:val="BodyText"/>
      </w:pPr>
      <w:r>
        <w:tab/>
        <w:t xml:space="preserve">   </w:t>
      </w:r>
    </w:p>
    <w:p w14:paraId="13E19546"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02849F6" w14:textId="77777777" w:rsidR="00F23B90" w:rsidRDefault="00F23B90" w:rsidP="000E5536">
      <w:pPr>
        <w:pStyle w:val="BodyText"/>
      </w:pPr>
      <w:r>
        <w:t>SpeciesToRaster is very slow. 1 minutes 23 seconds for 10108!</w:t>
      </w:r>
    </w:p>
    <w:p w14:paraId="34AA50AA" w14:textId="77777777" w:rsidR="00F23B90" w:rsidRDefault="00F23B90" w:rsidP="000E5536">
      <w:pPr>
        <w:pStyle w:val="BodyText"/>
      </w:pPr>
      <w:r>
        <w:t>From FileGDB to FileGDB is 7 secs</w:t>
      </w:r>
    </w:p>
    <w:p w14:paraId="04E54BA0" w14:textId="77777777" w:rsidR="00F23B90" w:rsidRDefault="00F23B90" w:rsidP="000E5536">
      <w:pPr>
        <w:pStyle w:val="BodyText"/>
      </w:pPr>
      <w:r>
        <w:t>From FileGDB to GRID is 1min 43 secs</w:t>
      </w:r>
    </w:p>
    <w:p w14:paraId="6B92DFA3" w14:textId="77777777" w:rsidR="00F23B90" w:rsidRDefault="00F23B90" w:rsidP="008B6883">
      <w:pPr>
        <w:pStyle w:val="BodyText2"/>
      </w:pPr>
      <w:r>
        <w:t>Changed the model to create a FileGDB as an intermediate dataset that is deleted</w:t>
      </w:r>
    </w:p>
    <w:p w14:paraId="7C9A57FD" w14:textId="77777777" w:rsidR="00F23B90" w:rsidRDefault="00F23B90" w:rsidP="000E5536">
      <w:pPr>
        <w:pStyle w:val="BodyText"/>
      </w:pPr>
      <w:r>
        <w:t>getData - Memory Error doesnt produce a npy file (e.g. 11200)</w:t>
      </w:r>
    </w:p>
    <w:p w14:paraId="482E74C7"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3942D77A" w14:textId="77777777" w:rsidR="00F23B90" w:rsidRDefault="00F23B90" w:rsidP="008B6883">
      <w:pPr>
        <w:pStyle w:val="BodyText2"/>
      </w:pPr>
      <w:r>
        <w:t>The reason why is that the error occurs when it tries to write the data to file - memory error! In this case there are 122,473,682 coords</w:t>
      </w:r>
    </w:p>
    <w:p w14:paraId="54512D59" w14:textId="77777777" w:rsidR="00F23B90" w:rsidRDefault="00F23B90" w:rsidP="000E5536">
      <w:pPr>
        <w:pStyle w:val="BodyText"/>
      </w:pPr>
      <w:r>
        <w:t>Make it a generic tool to convert a WebMercator Raster to TMS</w:t>
      </w:r>
    </w:p>
    <w:p w14:paraId="49459ADB" w14:textId="77777777" w:rsidR="00F23B90" w:rsidRDefault="00F23B90" w:rsidP="000E5536">
      <w:pPr>
        <w:pStyle w:val="BodyText"/>
      </w:pPr>
      <w:r>
        <w:t>See how writing to in_memory speeds things up - cant write a raster to in_memory</w:t>
      </w:r>
    </w:p>
    <w:p w14:paraId="0E529023" w14:textId="77777777" w:rsidR="00F23B90" w:rsidRDefault="00F23B90" w:rsidP="008B6883">
      <w:pPr>
        <w:pStyle w:val="BodyText2"/>
      </w:pPr>
      <w:r>
        <w:t>Need to build a fishnet of the quadtrees - there should be 32768 x 32768 cells (i.e. 2^15) each with a width/height of 1222.9924525618553</w:t>
      </w:r>
    </w:p>
    <w:p w14:paraId="10705A9F" w14:textId="77777777" w:rsidR="00F23B90" w:rsidRDefault="00F23B90" w:rsidP="000E5536">
      <w:pPr>
        <w:pStyle w:val="BodyText"/>
      </w:pPr>
      <w:r>
        <w:t xml:space="preserve">There is a process called ArcSOCP which is a background process which is still running even after i close desktop - see here </w:t>
      </w:r>
      <w:hyperlink r:id="rId200" w:anchor="//00210000003q000000.htm - " w:history="1">
        <w:r w:rsidRPr="0077669C">
          <w:rPr>
            <w:rStyle w:val="Hyperlink"/>
          </w:rPr>
          <w:t>http://help.arcgis.com/en/arcgisdesktop/10.0/help/index.html#//00210000003q000000.htm -</w:t>
        </w:r>
      </w:hyperlink>
      <w:r>
        <w:t xml:space="preserve"> </w:t>
      </w:r>
    </w:p>
    <w:p w14:paraId="41513950"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64108AB3" w14:textId="77777777" w:rsidR="00F23B90" w:rsidRDefault="00F23B90" w:rsidP="008B6883">
      <w:pPr>
        <w:pStyle w:val="BodyText2"/>
      </w:pPr>
      <w:r>
        <w:t>1,932,735,280,000 records probably - 2 trillion</w:t>
      </w:r>
    </w:p>
    <w:p w14:paraId="69A5F0A8" w14:textId="77777777" w:rsidR="00F23B90" w:rsidRDefault="00F23B90" w:rsidP="000E5536">
      <w:pPr>
        <w:pStyle w:val="BodyText"/>
      </w:pPr>
      <w:r>
        <w:t>Creating the unique quadkeys table in PostGIS:</w:t>
      </w:r>
    </w:p>
    <w:p w14:paraId="1E0E51FF" w14:textId="77777777" w:rsidR="00F23B90" w:rsidRDefault="00F23B90" w:rsidP="000E5536">
      <w:pPr>
        <w:pStyle w:val="BodyText"/>
      </w:pPr>
      <w:r>
        <w:t>Query returned successfully: 1073741824 rows affected, 1895302 ms execution time - wow 1 billion records in 30 minutes!</w:t>
      </w:r>
    </w:p>
    <w:p w14:paraId="266C6BDF"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28730163" w14:textId="77777777" w:rsidR="00F23B90" w:rsidRDefault="00F23B90" w:rsidP="008B6883">
      <w:pPr>
        <w:pStyle w:val="BodyText2"/>
      </w:pPr>
      <w:r>
        <w:t>drop table public.tms_tiles Query returned successfully with no result in 82004 ms.</w:t>
      </w:r>
    </w:p>
    <w:p w14:paraId="5F08EF5B" w14:textId="77777777" w:rsidR="00F23B90" w:rsidRDefault="00F23B90" w:rsidP="008B6883">
      <w:pPr>
        <w:pStyle w:val="BodyText2"/>
      </w:pPr>
      <w:r>
        <w:t>Philippe wasnt happy that i didnt let them know about the extra data</w:t>
      </w:r>
    </w:p>
    <w:p w14:paraId="74D35F54" w14:textId="77777777" w:rsidR="00F23B90" w:rsidRDefault="00F23B90" w:rsidP="008B6883">
      <w:pPr>
        <w:pStyle w:val="BodyText2"/>
      </w:pPr>
      <w:r>
        <w:t>SQL to create the tms_tiles tables:</w:t>
      </w:r>
    </w:p>
    <w:p w14:paraId="6BFD2195" w14:textId="77777777" w:rsidR="00F23B90" w:rsidRDefault="00F23B90" w:rsidP="000E5536">
      <w:pPr>
        <w:pStyle w:val="BodyText"/>
      </w:pPr>
      <w:r>
        <w:t>-- Table: public.tms_tiles</w:t>
      </w:r>
    </w:p>
    <w:p w14:paraId="68FE4BEF" w14:textId="77777777" w:rsidR="00F23B90" w:rsidRDefault="00F23B90" w:rsidP="000E5536">
      <w:pPr>
        <w:pStyle w:val="BodyText"/>
      </w:pPr>
      <w:r>
        <w:t>-- DROP TABLE public.tms_tiles;</w:t>
      </w:r>
    </w:p>
    <w:p w14:paraId="7EB404EF" w14:textId="77777777" w:rsidR="00F23B90" w:rsidRDefault="00F23B90" w:rsidP="000E5536">
      <w:pPr>
        <w:pStyle w:val="BodyText"/>
      </w:pPr>
      <w:r>
        <w:t>CREATE TABLE public.tms_tiles</w:t>
      </w:r>
    </w:p>
    <w:p w14:paraId="5B2E415B" w14:textId="77777777" w:rsidR="00F23B90" w:rsidRDefault="00F23B90" w:rsidP="000E5536">
      <w:pPr>
        <w:pStyle w:val="BodyText"/>
      </w:pPr>
      <w:r>
        <w:t>(</w:t>
      </w:r>
    </w:p>
    <w:p w14:paraId="188E15B4" w14:textId="77777777" w:rsidR="00F23B90" w:rsidRDefault="00F23B90" w:rsidP="000E5536">
      <w:pPr>
        <w:pStyle w:val="BodyText"/>
      </w:pPr>
      <w:r>
        <w:t xml:space="preserve">  id integer NOT NULL DEFAULT nextval('tms_tiles_id_seq'::regclass),</w:t>
      </w:r>
    </w:p>
    <w:p w14:paraId="1DE36579" w14:textId="77777777" w:rsidR="00F23B90" w:rsidRDefault="00F23B90" w:rsidP="000E5536">
      <w:pPr>
        <w:pStyle w:val="BodyText"/>
      </w:pPr>
      <w:r>
        <w:lastRenderedPageBreak/>
        <w:t xml:space="preserve">  quadkey character(15),</w:t>
      </w:r>
    </w:p>
    <w:p w14:paraId="37B88695" w14:textId="77777777" w:rsidR="00F23B90" w:rsidRDefault="00F23B90" w:rsidP="000E5536">
      <w:pPr>
        <w:pStyle w:val="BodyText"/>
      </w:pPr>
      <w:r>
        <w:t xml:space="preserve">  x integer,</w:t>
      </w:r>
    </w:p>
    <w:p w14:paraId="3D0FE1BD" w14:textId="77777777" w:rsidR="00F23B90" w:rsidRDefault="00F23B90" w:rsidP="000E5536">
      <w:pPr>
        <w:pStyle w:val="BodyText"/>
      </w:pPr>
      <w:r>
        <w:t xml:space="preserve">  y integer</w:t>
      </w:r>
    </w:p>
    <w:p w14:paraId="2553E0CF" w14:textId="77777777" w:rsidR="00F23B90" w:rsidRDefault="00F23B90" w:rsidP="000E5536">
      <w:pPr>
        <w:pStyle w:val="BodyText"/>
      </w:pPr>
      <w:r>
        <w:t>)</w:t>
      </w:r>
    </w:p>
    <w:p w14:paraId="1DE4342D" w14:textId="77777777" w:rsidR="00F23B90" w:rsidRDefault="00F23B90" w:rsidP="000E5536">
      <w:pPr>
        <w:pStyle w:val="BodyText"/>
      </w:pPr>
      <w:r>
        <w:t>WITH (</w:t>
      </w:r>
    </w:p>
    <w:p w14:paraId="56B2670E" w14:textId="77777777" w:rsidR="00F23B90" w:rsidRDefault="00F23B90" w:rsidP="000E5536">
      <w:pPr>
        <w:pStyle w:val="BodyText"/>
      </w:pPr>
      <w:r>
        <w:t xml:space="preserve">  OIDS=FALSE</w:t>
      </w:r>
    </w:p>
    <w:p w14:paraId="15287395" w14:textId="77777777" w:rsidR="00F23B90" w:rsidRDefault="00F23B90" w:rsidP="000E5536">
      <w:pPr>
        <w:pStyle w:val="BodyText"/>
      </w:pPr>
      <w:r>
        <w:t>);</w:t>
      </w:r>
    </w:p>
    <w:p w14:paraId="4BE6D965" w14:textId="77777777" w:rsidR="00F23B90" w:rsidRDefault="00F23B90" w:rsidP="000E5536">
      <w:pPr>
        <w:pStyle w:val="BodyText"/>
      </w:pPr>
      <w:r>
        <w:t>ALTER TABLE public.tms_tiles OWNER TO usrdopa;</w:t>
      </w:r>
    </w:p>
    <w:p w14:paraId="722ECF5B"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1" w:history="1">
        <w:r w:rsidRPr="0077669C">
          <w:rPr>
            <w:rStyle w:val="Hyperlink"/>
          </w:rPr>
          <w:t>http://msdn.microsoft.com/en-us/library/bb259689.aspx';</w:t>
        </w:r>
      </w:hyperlink>
    </w:p>
    <w:p w14:paraId="08D5C3D5" w14:textId="77777777" w:rsidR="00F23B90" w:rsidRDefault="00F23B90" w:rsidP="000E5536">
      <w:pPr>
        <w:pStyle w:val="BodyText"/>
      </w:pPr>
      <w:r>
        <w:t>-- Index: public."unique"</w:t>
      </w:r>
    </w:p>
    <w:p w14:paraId="0BC679E7" w14:textId="77777777" w:rsidR="00F23B90" w:rsidRDefault="00F23B90" w:rsidP="000E5536">
      <w:pPr>
        <w:pStyle w:val="BodyText"/>
      </w:pPr>
      <w:r>
        <w:t>-- DROP INDEX public."unique";</w:t>
      </w:r>
    </w:p>
    <w:p w14:paraId="583F5D3F" w14:textId="77777777" w:rsidR="00F23B90" w:rsidRDefault="00F23B90" w:rsidP="000E5536">
      <w:pPr>
        <w:pStyle w:val="BodyText"/>
      </w:pPr>
      <w:r>
        <w:t>CREATE UNIQUE INDEX "unique"</w:t>
      </w:r>
    </w:p>
    <w:p w14:paraId="11E91AEC" w14:textId="77777777" w:rsidR="00F23B90" w:rsidRDefault="00F23B90" w:rsidP="000E5536">
      <w:pPr>
        <w:pStyle w:val="BodyText"/>
      </w:pPr>
      <w:r>
        <w:t xml:space="preserve">  ON public.tms_tiles</w:t>
      </w:r>
    </w:p>
    <w:p w14:paraId="36BA8BD4" w14:textId="77777777" w:rsidR="00F23B90" w:rsidRDefault="00F23B90" w:rsidP="000E5536">
      <w:pPr>
        <w:pStyle w:val="BodyText"/>
      </w:pPr>
      <w:r>
        <w:t xml:space="preserve">  USING btree</w:t>
      </w:r>
    </w:p>
    <w:p w14:paraId="2D93116B" w14:textId="77777777" w:rsidR="00F23B90" w:rsidRDefault="00F23B90" w:rsidP="008B6883">
      <w:pPr>
        <w:pStyle w:val="BodyText2"/>
      </w:pPr>
      <w:r>
        <w:t xml:space="preserve">  (id);</w:t>
      </w:r>
    </w:p>
    <w:p w14:paraId="7E1001B2" w14:textId="77777777" w:rsidR="00F23B90" w:rsidRDefault="00F23B90" w:rsidP="000E5536">
      <w:pPr>
        <w:pStyle w:val="BodyText"/>
      </w:pPr>
      <w:r>
        <w:t xml:space="preserve">Created indexes on the x and y columns too - pgadmin disconnected but the queries ran ok  </w:t>
      </w:r>
    </w:p>
    <w:p w14:paraId="471E02F9" w14:textId="77777777" w:rsidR="00F23B90" w:rsidRDefault="00F23B90" w:rsidP="000E5536">
      <w:pPr>
        <w:pStyle w:val="BodyText"/>
      </w:pPr>
      <w:r>
        <w:t>Updated the names of the x and y fields to tx and ty - tx started at 08:00</w:t>
      </w:r>
    </w:p>
    <w:p w14:paraId="6564E74B" w14:textId="77777777" w:rsidR="00F23B90" w:rsidRDefault="00F23B90" w:rsidP="000E5536">
      <w:pPr>
        <w:pStyle w:val="BodyText"/>
      </w:pPr>
      <w:r>
        <w:t xml:space="preserve">  </w:t>
      </w:r>
    </w:p>
    <w:p w14:paraId="6B0A041B" w14:textId="77777777" w:rsidR="00F23B90" w:rsidRDefault="00F23B90" w:rsidP="008B6883">
      <w:pPr>
        <w:pStyle w:val="BodyText2"/>
      </w:pPr>
      <w:r>
        <w:t>SQL to populate the tms_tiles table:</w:t>
      </w:r>
    </w:p>
    <w:p w14:paraId="7A4C742B" w14:textId="77777777" w:rsidR="00F23B90" w:rsidRDefault="00F23B90" w:rsidP="000E5536">
      <w:pPr>
        <w:pStyle w:val="BodyText"/>
      </w:pPr>
      <w:r>
        <w:t xml:space="preserve">INSERT INTO tms_tiles (x,y) </w:t>
      </w:r>
    </w:p>
    <w:p w14:paraId="62119945" w14:textId="77777777" w:rsidR="00F23B90" w:rsidRDefault="00F23B90" w:rsidP="000E5536">
      <w:pPr>
        <w:pStyle w:val="BodyText"/>
      </w:pPr>
      <w:r>
        <w:t xml:space="preserve">SELECT </w:t>
      </w:r>
    </w:p>
    <w:p w14:paraId="5831CB73" w14:textId="77777777" w:rsidR="00F23B90" w:rsidRDefault="00F23B90" w:rsidP="000E5536">
      <w:pPr>
        <w:pStyle w:val="BodyText"/>
      </w:pPr>
      <w:r>
        <w:t xml:space="preserve">  t1."Value", </w:t>
      </w:r>
    </w:p>
    <w:p w14:paraId="0956DD63" w14:textId="77777777" w:rsidR="00F23B90" w:rsidRDefault="00F23B90" w:rsidP="000E5536">
      <w:pPr>
        <w:pStyle w:val="BodyText"/>
      </w:pPr>
      <w:r>
        <w:t xml:space="preserve">  t2."Value"</w:t>
      </w:r>
    </w:p>
    <w:p w14:paraId="6477D3F0" w14:textId="77777777" w:rsidR="00F23B90" w:rsidRDefault="00F23B90" w:rsidP="000E5536">
      <w:pPr>
        <w:pStyle w:val="BodyText"/>
      </w:pPr>
      <w:r>
        <w:t xml:space="preserve">FROM </w:t>
      </w:r>
    </w:p>
    <w:p w14:paraId="640A8822" w14:textId="77777777" w:rsidR="00F23B90" w:rsidRDefault="00F23B90" w:rsidP="000E5536">
      <w:pPr>
        <w:pStyle w:val="BodyText"/>
      </w:pPr>
      <w:r>
        <w:t xml:space="preserve">  public.tms_tiles_integers as t1, </w:t>
      </w:r>
    </w:p>
    <w:p w14:paraId="03157A6A" w14:textId="77777777" w:rsidR="00F23B90" w:rsidRDefault="00F23B90" w:rsidP="008B6883">
      <w:pPr>
        <w:pStyle w:val="BodyText2"/>
      </w:pPr>
      <w:r>
        <w:t xml:space="preserve">  public.tms_tiles_integers as t2;</w:t>
      </w:r>
    </w:p>
    <w:p w14:paraId="6A05E3DC" w14:textId="77777777" w:rsidR="00F23B90" w:rsidRDefault="00F23B90" w:rsidP="008B6883">
      <w:pPr>
        <w:pStyle w:val="BodyText2"/>
      </w:pPr>
      <w:r>
        <w:t xml:space="preserve">  ********** Error **********</w:t>
      </w:r>
    </w:p>
    <w:p w14:paraId="7F036755" w14:textId="77777777" w:rsidR="00F23B90" w:rsidRDefault="00F23B90" w:rsidP="000E5536">
      <w:pPr>
        <w:pStyle w:val="BodyText"/>
      </w:pPr>
      <w:r>
        <w:t>ERROR: syntax error at or near "SELECT"</w:t>
      </w:r>
    </w:p>
    <w:p w14:paraId="40A014C0" w14:textId="77777777" w:rsidR="00F23B90" w:rsidRDefault="00F23B90" w:rsidP="000E5536">
      <w:pPr>
        <w:pStyle w:val="BodyText"/>
      </w:pPr>
      <w:r>
        <w:t>SQL state: 42601</w:t>
      </w:r>
    </w:p>
    <w:p w14:paraId="5848E0BE" w14:textId="77777777" w:rsidR="00F23B90" w:rsidRDefault="00F23B90" w:rsidP="000E5536">
      <w:pPr>
        <w:pStyle w:val="BodyText"/>
      </w:pPr>
      <w:r>
        <w:t>Character: 36</w:t>
      </w:r>
    </w:p>
    <w:p w14:paraId="7EE2AE70" w14:textId="77777777" w:rsidR="00F23B90" w:rsidRDefault="00F23B90" w:rsidP="000E5536">
      <w:pPr>
        <w:pStyle w:val="BodyText"/>
      </w:pPr>
      <w:r>
        <w:t>After 2 hours. Not sure why.</w:t>
      </w:r>
    </w:p>
    <w:p w14:paraId="594B0196" w14:textId="77777777" w:rsidR="00F23B90" w:rsidRDefault="00F23B90" w:rsidP="000E5536">
      <w:pPr>
        <w:pStyle w:val="BodyText"/>
      </w:pPr>
      <w:r>
        <w:t>drop table public.tms_tiles Query returned successfully with no result in 778686 ms.</w:t>
      </w:r>
    </w:p>
    <w:p w14:paraId="2D88BDEC" w14:textId="77777777" w:rsidR="00F23B90" w:rsidRDefault="00F23B90" w:rsidP="000E5536">
      <w:pPr>
        <w:pStyle w:val="BodyText"/>
      </w:pPr>
      <w:r>
        <w:t xml:space="preserve">  </w:t>
      </w:r>
    </w:p>
    <w:p w14:paraId="71EAC5D2" w14:textId="77777777" w:rsidR="00F23B90" w:rsidRDefault="00F23B90" w:rsidP="000E5536">
      <w:pPr>
        <w:pStyle w:val="BodyText"/>
      </w:pPr>
      <w:r>
        <w:t>CREATE TABLE public.tms_tiles</w:t>
      </w:r>
    </w:p>
    <w:p w14:paraId="56B4073E" w14:textId="77777777" w:rsidR="00F23B90" w:rsidRDefault="00F23B90" w:rsidP="000E5536">
      <w:pPr>
        <w:pStyle w:val="BodyText"/>
      </w:pPr>
      <w:r>
        <w:t>(</w:t>
      </w:r>
    </w:p>
    <w:p w14:paraId="5386BC66" w14:textId="77777777" w:rsidR="00F23B90" w:rsidRDefault="00F23B90" w:rsidP="000E5536">
      <w:pPr>
        <w:pStyle w:val="BodyText"/>
      </w:pPr>
      <w:r>
        <w:t xml:space="preserve">  quadkey text,</w:t>
      </w:r>
    </w:p>
    <w:p w14:paraId="72F67DF4" w14:textId="77777777" w:rsidR="00F23B90" w:rsidRDefault="00F23B90" w:rsidP="000E5536">
      <w:pPr>
        <w:pStyle w:val="BodyText"/>
      </w:pPr>
      <w:r>
        <w:t xml:space="preserve">  x integer,</w:t>
      </w:r>
    </w:p>
    <w:p w14:paraId="754ADEDE" w14:textId="77777777" w:rsidR="00F23B90" w:rsidRDefault="00F23B90" w:rsidP="000E5536">
      <w:pPr>
        <w:pStyle w:val="BodyText"/>
      </w:pPr>
      <w:r>
        <w:t xml:space="preserve">  y integer,</w:t>
      </w:r>
    </w:p>
    <w:p w14:paraId="5454D3C6" w14:textId="77777777" w:rsidR="00F23B90" w:rsidRDefault="00F23B90" w:rsidP="000E5536">
      <w:pPr>
        <w:pStyle w:val="BodyText"/>
      </w:pPr>
      <w:r>
        <w:t xml:space="preserve">  lat real,</w:t>
      </w:r>
    </w:p>
    <w:p w14:paraId="554D26C6" w14:textId="77777777" w:rsidR="00F23B90" w:rsidRDefault="00F23B90" w:rsidP="000E5536">
      <w:pPr>
        <w:pStyle w:val="BodyText"/>
      </w:pPr>
      <w:r>
        <w:t xml:space="preserve">  long real</w:t>
      </w:r>
    </w:p>
    <w:p w14:paraId="0BD55D96" w14:textId="77777777" w:rsidR="00F23B90" w:rsidRDefault="00F23B90" w:rsidP="000E5536">
      <w:pPr>
        <w:pStyle w:val="BodyText"/>
      </w:pPr>
      <w:r>
        <w:t>)</w:t>
      </w:r>
    </w:p>
    <w:p w14:paraId="13740D4D" w14:textId="77777777" w:rsidR="00F23B90" w:rsidRDefault="00F23B90" w:rsidP="000E5536">
      <w:pPr>
        <w:pStyle w:val="BodyText"/>
      </w:pPr>
      <w:r>
        <w:t>WITH (</w:t>
      </w:r>
    </w:p>
    <w:p w14:paraId="662EF339" w14:textId="77777777" w:rsidR="00F23B90" w:rsidRDefault="00F23B90" w:rsidP="000E5536">
      <w:pPr>
        <w:pStyle w:val="BodyText"/>
      </w:pPr>
      <w:r>
        <w:t xml:space="preserve">  OIDS=FALSE</w:t>
      </w:r>
    </w:p>
    <w:p w14:paraId="3235D103" w14:textId="77777777" w:rsidR="00F23B90" w:rsidRDefault="00F23B90" w:rsidP="000E5536">
      <w:pPr>
        <w:pStyle w:val="BodyText"/>
      </w:pPr>
      <w:r>
        <w:t>);</w:t>
      </w:r>
    </w:p>
    <w:p w14:paraId="55A02ADE" w14:textId="77777777" w:rsidR="00F23B90" w:rsidRDefault="00F23B90" w:rsidP="000E5536">
      <w:pPr>
        <w:pStyle w:val="BodyText"/>
      </w:pPr>
      <w:r>
        <w:t>ALTER TABLE public.tms_tiles OWNER TO usrdopa;</w:t>
      </w:r>
    </w:p>
    <w:p w14:paraId="7C996B20"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2" w:history="1">
        <w:r w:rsidRPr="0077669C">
          <w:rPr>
            <w:rStyle w:val="Hyperlink"/>
          </w:rPr>
          <w:t>http://msdn.microsoft.com/en-us/library/bb259689.aspx';</w:t>
        </w:r>
      </w:hyperlink>
    </w:p>
    <w:p w14:paraId="24AF9AB8" w14:textId="77777777" w:rsidR="00F23B90" w:rsidRDefault="00F23B90" w:rsidP="000E5536">
      <w:pPr>
        <w:pStyle w:val="BodyText"/>
      </w:pPr>
      <w:r>
        <w:t xml:space="preserve">INSERT INTO tms_tiles (x,y) </w:t>
      </w:r>
    </w:p>
    <w:p w14:paraId="7FCF547D" w14:textId="77777777" w:rsidR="00F23B90" w:rsidRDefault="00F23B90" w:rsidP="000E5536">
      <w:pPr>
        <w:pStyle w:val="BodyText"/>
      </w:pPr>
      <w:r>
        <w:t>SELECT t1."Value", t2."Value"</w:t>
      </w:r>
    </w:p>
    <w:p w14:paraId="4FE942D5" w14:textId="77777777" w:rsidR="00F23B90" w:rsidRDefault="00F23B90" w:rsidP="008B6883">
      <w:pPr>
        <w:pStyle w:val="BodyText2"/>
      </w:pPr>
      <w:r>
        <w:t>FROM public.tms_tiles_integers as t1, public.tms_tiles_integers as t2;</w:t>
      </w:r>
    </w:p>
    <w:p w14:paraId="42B5D64C" w14:textId="77777777" w:rsidR="00F23B90" w:rsidRDefault="00F23B90" w:rsidP="008B6883">
      <w:pPr>
        <w:pStyle w:val="BodyText2"/>
      </w:pPr>
      <w:r>
        <w:lastRenderedPageBreak/>
        <w:t>Query returned successfully: 1073741824 rows affected, 1896628 ms execution time.</w:t>
      </w:r>
    </w:p>
    <w:p w14:paraId="54EAF12F" w14:textId="77777777" w:rsidR="00F23B90" w:rsidRDefault="00F23B90" w:rsidP="000E5536">
      <w:pPr>
        <w:pStyle w:val="BodyText"/>
      </w:pPr>
      <w:r>
        <w:t xml:space="preserve">could try putting </w:t>
      </w:r>
    </w:p>
    <w:p w14:paraId="54336E2A" w14:textId="77777777" w:rsidR="00F23B90" w:rsidRDefault="00F23B90" w:rsidP="008B6883">
      <w:pPr>
        <w:pStyle w:val="BodyText2"/>
      </w:pPr>
      <w:r>
        <w:t>id integer PRIMARY KEY</w:t>
      </w:r>
    </w:p>
    <w:p w14:paraId="54163625" w14:textId="77777777" w:rsidR="00F23B90" w:rsidRDefault="00F23B90" w:rsidP="000E5536">
      <w:pPr>
        <w:pStyle w:val="BodyText"/>
      </w:pPr>
      <w:r>
        <w:t xml:space="preserve">Not sure I should be using char(15) - this page says it could be the slowest: </w:t>
      </w:r>
      <w:hyperlink r:id="rId203" w:history="1">
        <w:r w:rsidRPr="0077669C">
          <w:rPr>
            <w:rStyle w:val="Hyperlink"/>
          </w:rPr>
          <w:t>http://www.postgresql.org/docs/9.0/static/datatype-character.html</w:t>
        </w:r>
      </w:hyperlink>
      <w:r>
        <w:t xml:space="preserve"> </w:t>
      </w:r>
    </w:p>
    <w:p w14:paraId="73281110" w14:textId="77777777" w:rsidR="00F23B90" w:rsidRDefault="00F23B90" w:rsidP="008B6883">
      <w:pPr>
        <w:pStyle w:val="BodyText2"/>
      </w:pPr>
      <w:r>
        <w:t>So changed the data type to text for that column - start at 14:33 - it took 1 hour!</w:t>
      </w:r>
    </w:p>
    <w:p w14:paraId="63239B08" w14:textId="77777777" w:rsidR="00F23B90" w:rsidRDefault="00F23B90" w:rsidP="000E5536">
      <w:pPr>
        <w:pStyle w:val="BodyText"/>
      </w:pPr>
      <w:r>
        <w:t>I could also make it an bigint</w:t>
      </w:r>
    </w:p>
    <w:p w14:paraId="67FF646F" w14:textId="77777777" w:rsidR="00F23B90" w:rsidRDefault="00F23B90" w:rsidP="008B6883">
      <w:pPr>
        <w:pStyle w:val="BodyText2"/>
      </w:pPr>
      <w:r>
        <w:t>so, options are text, char(15), bigint</w:t>
      </w:r>
    </w:p>
    <w:p w14:paraId="4BBCF10E" w14:textId="77777777" w:rsidR="00F23B90" w:rsidRDefault="00F23B90" w:rsidP="000E5536">
      <w:pPr>
        <w:pStyle w:val="BodyText"/>
      </w:pPr>
      <w:r>
        <w:t>Here is my UDF for Philippe: YOU HAVE TO GET A SUPERUSER TO RUN SCRIPTS TO CREATE FUNCTIONS USING PLPYTHONU AS IT IS UNTRUSTED</w:t>
      </w:r>
    </w:p>
    <w:p w14:paraId="2A789428" w14:textId="77777777" w:rsidR="00F23B90" w:rsidRDefault="00F23B90" w:rsidP="000E5536">
      <w:pPr>
        <w:pStyle w:val="BodyText"/>
      </w:pPr>
      <w:r>
        <w:t>CREATE FUNCTION jrc_getquadkey(x integer, y integer)</w:t>
      </w:r>
    </w:p>
    <w:p w14:paraId="6ED895D9" w14:textId="77777777" w:rsidR="00F23B90" w:rsidRDefault="00F23B90" w:rsidP="000E5536">
      <w:pPr>
        <w:pStyle w:val="BodyText"/>
      </w:pPr>
      <w:r>
        <w:t xml:space="preserve">  RETURNS text</w:t>
      </w:r>
    </w:p>
    <w:p w14:paraId="05F9A570" w14:textId="77777777" w:rsidR="00F23B90" w:rsidRDefault="00F23B90" w:rsidP="000E5536">
      <w:pPr>
        <w:pStyle w:val="BodyText"/>
      </w:pPr>
      <w:r>
        <w:t>AS $$</w:t>
      </w:r>
    </w:p>
    <w:p w14:paraId="554C7A0D" w14:textId="77777777" w:rsidR="00F23B90" w:rsidRDefault="00F23B90" w:rsidP="000E5536">
      <w:pPr>
        <w:pStyle w:val="BodyText"/>
      </w:pPr>
      <w:r>
        <w:t xml:space="preserve">  quadKey = ""</w:t>
      </w:r>
    </w:p>
    <w:p w14:paraId="71F31FAF" w14:textId="77777777" w:rsidR="00F23B90" w:rsidRDefault="00F23B90" w:rsidP="000E5536">
      <w:pPr>
        <w:pStyle w:val="BodyText"/>
      </w:pPr>
      <w:r>
        <w:t xml:space="preserve">  y = 32767 -y # the quadkey is based on a y origin based in the northern hemisphere</w:t>
      </w:r>
    </w:p>
    <w:p w14:paraId="17136A0C" w14:textId="77777777" w:rsidR="00F23B90" w:rsidRDefault="00F23B90" w:rsidP="000E5536">
      <w:pPr>
        <w:pStyle w:val="BodyText"/>
      </w:pPr>
      <w:r>
        <w:t xml:space="preserve">  for i in range(15, 0, -1):</w:t>
      </w:r>
    </w:p>
    <w:p w14:paraId="5ED8105F" w14:textId="77777777" w:rsidR="00F23B90" w:rsidRDefault="00F23B90" w:rsidP="000E5536">
      <w:pPr>
        <w:pStyle w:val="BodyText"/>
      </w:pPr>
      <w:r>
        <w:t xml:space="preserve">      digit = 0</w:t>
      </w:r>
    </w:p>
    <w:p w14:paraId="21F8E754" w14:textId="77777777" w:rsidR="00F23B90" w:rsidRDefault="00F23B90" w:rsidP="000E5536">
      <w:pPr>
        <w:pStyle w:val="BodyText"/>
      </w:pPr>
      <w:r>
        <w:t xml:space="preserve">      mask = 1 &lt;&lt; (i-1)</w:t>
      </w:r>
    </w:p>
    <w:p w14:paraId="64CF3AAF" w14:textId="77777777" w:rsidR="00F23B90" w:rsidRDefault="00F23B90" w:rsidP="000E5536">
      <w:pPr>
        <w:pStyle w:val="BodyText"/>
      </w:pPr>
      <w:r>
        <w:t xml:space="preserve">      if (x &amp; mask) != 0:</w:t>
      </w:r>
    </w:p>
    <w:p w14:paraId="7D0B3C1D" w14:textId="77777777" w:rsidR="00F23B90" w:rsidRDefault="00F23B90" w:rsidP="000E5536">
      <w:pPr>
        <w:pStyle w:val="BodyText"/>
      </w:pPr>
      <w:r>
        <w:t xml:space="preserve">          digit += 1</w:t>
      </w:r>
    </w:p>
    <w:p w14:paraId="330E1DFF" w14:textId="77777777" w:rsidR="00F23B90" w:rsidRDefault="00F23B90" w:rsidP="000E5536">
      <w:pPr>
        <w:pStyle w:val="BodyText"/>
      </w:pPr>
      <w:r>
        <w:t xml:space="preserve">      if (y &amp; mask) != 0:</w:t>
      </w:r>
    </w:p>
    <w:p w14:paraId="3FA1840C" w14:textId="77777777" w:rsidR="00F23B90" w:rsidRDefault="00F23B90" w:rsidP="000E5536">
      <w:pPr>
        <w:pStyle w:val="BodyText"/>
      </w:pPr>
      <w:r>
        <w:t xml:space="preserve">          digit += 2</w:t>
      </w:r>
    </w:p>
    <w:p w14:paraId="325393FB" w14:textId="77777777" w:rsidR="00F23B90" w:rsidRDefault="00F23B90" w:rsidP="000E5536">
      <w:pPr>
        <w:pStyle w:val="BodyText"/>
      </w:pPr>
      <w:r>
        <w:t xml:space="preserve">      quadKey += str(digit)</w:t>
      </w:r>
    </w:p>
    <w:p w14:paraId="4B60D2EF" w14:textId="77777777" w:rsidR="00F23B90" w:rsidRDefault="00F23B90" w:rsidP="000E5536">
      <w:pPr>
        <w:pStyle w:val="BodyText"/>
      </w:pPr>
      <w:r>
        <w:t xml:space="preserve">  return quadKey  </w:t>
      </w:r>
    </w:p>
    <w:p w14:paraId="5C88F0FE" w14:textId="77777777" w:rsidR="00F23B90" w:rsidRDefault="00F23B90" w:rsidP="008B6883">
      <w:pPr>
        <w:pStyle w:val="BodyText2"/>
      </w:pPr>
      <w:r>
        <w:t>$$ LANGUAGE plpythonu;</w:t>
      </w:r>
    </w:p>
    <w:p w14:paraId="0C9215C5" w14:textId="77777777" w:rsidR="00F23B90" w:rsidRDefault="00F23B90" w:rsidP="000E5536">
      <w:pPr>
        <w:pStyle w:val="BodyText"/>
      </w:pPr>
      <w:r>
        <w:t>But when you run this you get an error: local variable 'y' referenced before assignment</w:t>
      </w:r>
    </w:p>
    <w:p w14:paraId="5B59E3B5" w14:textId="77777777" w:rsidR="00F23B90" w:rsidRDefault="00F23B90" w:rsidP="008B6883">
      <w:pPr>
        <w:pStyle w:val="BodyText2"/>
      </w:pPr>
      <w:r>
        <w:t>Updated to y2=32767 -y  - now works fine</w:t>
      </w:r>
    </w:p>
    <w:p w14:paraId="228178FD" w14:textId="77777777" w:rsidR="00F23B90" w:rsidRDefault="00F23B90" w:rsidP="000E5536">
      <w:pPr>
        <w:pStyle w:val="BodyText"/>
      </w:pPr>
      <w:r>
        <w:t>update tms_tiles set quadkey=jrc_getquadkey(0,1) where x=0 and y=1</w:t>
      </w:r>
    </w:p>
    <w:p w14:paraId="5C0B3A68" w14:textId="77777777" w:rsidR="00F23B90" w:rsidRDefault="00F23B90" w:rsidP="000E5536">
      <w:pPr>
        <w:pStyle w:val="BodyText"/>
      </w:pPr>
      <w:r>
        <w:t>Query returned successfully: 1 row affected, 301539 ms execution time. - 5 mins for 1 record!</w:t>
      </w:r>
    </w:p>
    <w:p w14:paraId="35CC7FF9"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01564548" w14:textId="77777777" w:rsidR="00F23B90" w:rsidRDefault="00F23B90" w:rsidP="000E5536">
      <w:pPr>
        <w:pStyle w:val="BodyText"/>
      </w:pPr>
      <w:r>
        <w:t>pgadmin.log is here:</w:t>
      </w:r>
    </w:p>
    <w:p w14:paraId="65AC9C1E" w14:textId="77777777" w:rsidR="00F23B90" w:rsidRDefault="00F23B90" w:rsidP="008B6883">
      <w:pPr>
        <w:pStyle w:val="BodyText2"/>
      </w:pPr>
      <w:r>
        <w:t>E:\cottaan\My Documents\pgadmin.log</w:t>
      </w:r>
    </w:p>
    <w:p w14:paraId="29EE173F" w14:textId="77777777" w:rsidR="00F23B90" w:rsidRDefault="00F23B90" w:rsidP="000E5536">
      <w:pPr>
        <w:pStyle w:val="BodyText"/>
      </w:pPr>
      <w:r>
        <w:t>Results of vacuum:</w:t>
      </w:r>
    </w:p>
    <w:p w14:paraId="2DFEA3DB" w14:textId="77777777" w:rsidR="00F23B90" w:rsidRDefault="00F23B90" w:rsidP="000E5536">
      <w:pPr>
        <w:pStyle w:val="BodyText"/>
      </w:pPr>
      <w:r>
        <w:t>INFO:  vacuuming "public.tms_tiles"</w:t>
      </w:r>
    </w:p>
    <w:p w14:paraId="1CE0C57A" w14:textId="77777777" w:rsidR="00F23B90" w:rsidRDefault="00F23B90" w:rsidP="000E5536">
      <w:pPr>
        <w:pStyle w:val="BodyText"/>
      </w:pPr>
      <w:r>
        <w:t>INFO:  "tms_tiles": removed 0 row versions in 1 pages</w:t>
      </w:r>
    </w:p>
    <w:p w14:paraId="7604A6A5" w14:textId="77777777" w:rsidR="00F23B90" w:rsidRDefault="00F23B90" w:rsidP="000E5536">
      <w:pPr>
        <w:pStyle w:val="BodyText"/>
      </w:pPr>
      <w:r>
        <w:t>INFO:  "tms_tiles": found 0 removable, 1073741824 nonremovable row versions in 4751071 out of 4751071 pages</w:t>
      </w:r>
    </w:p>
    <w:p w14:paraId="2B79F32A" w14:textId="77777777" w:rsidR="00F23B90" w:rsidRDefault="00F23B90" w:rsidP="000E5536">
      <w:pPr>
        <w:pStyle w:val="BodyText"/>
      </w:pPr>
      <w:r>
        <w:t>DETAIL:  0 dead row versions cannot be removed yet.</w:t>
      </w:r>
    </w:p>
    <w:p w14:paraId="00726967" w14:textId="77777777" w:rsidR="00F23B90" w:rsidRDefault="00F23B90" w:rsidP="000E5536">
      <w:pPr>
        <w:pStyle w:val="BodyText"/>
      </w:pPr>
      <w:r>
        <w:t>There were 0 unused item pointers.</w:t>
      </w:r>
    </w:p>
    <w:p w14:paraId="40425169" w14:textId="77777777" w:rsidR="00F23B90" w:rsidRDefault="00F23B90" w:rsidP="000E5536">
      <w:pPr>
        <w:pStyle w:val="BodyText"/>
      </w:pPr>
      <w:r>
        <w:t>0 pages are entirely empty.</w:t>
      </w:r>
    </w:p>
    <w:p w14:paraId="4B39FD71" w14:textId="77777777" w:rsidR="00F23B90" w:rsidRDefault="00F23B90" w:rsidP="000E5536">
      <w:pPr>
        <w:pStyle w:val="BodyText"/>
      </w:pPr>
      <w:r>
        <w:t>CPU 87.07s/94.09u sec elapsed 853.26 sec.</w:t>
      </w:r>
    </w:p>
    <w:p w14:paraId="0ABCA442" w14:textId="77777777" w:rsidR="00F23B90" w:rsidRDefault="00F23B90" w:rsidP="000E5536">
      <w:pPr>
        <w:pStyle w:val="BodyText"/>
      </w:pPr>
      <w:r>
        <w:t>INFO:  vacuuming "pg_toast.pg_toast_9783061"</w:t>
      </w:r>
    </w:p>
    <w:p w14:paraId="01F6210B" w14:textId="77777777" w:rsidR="00F23B90" w:rsidRDefault="00F23B90" w:rsidP="000E5536">
      <w:pPr>
        <w:pStyle w:val="BodyText"/>
      </w:pPr>
      <w:r>
        <w:t>INFO:  index "pg_toast_9783061_index" now contains 0 row versions in 1 pages</w:t>
      </w:r>
    </w:p>
    <w:p w14:paraId="5A5E44CA" w14:textId="77777777" w:rsidR="00F23B90" w:rsidRDefault="00F23B90" w:rsidP="000E5536">
      <w:pPr>
        <w:pStyle w:val="BodyText"/>
      </w:pPr>
      <w:r>
        <w:t>DETAIL:  0 index row versions were removed.</w:t>
      </w:r>
    </w:p>
    <w:p w14:paraId="6D81D026" w14:textId="77777777" w:rsidR="00F23B90" w:rsidRDefault="00F23B90" w:rsidP="000E5536">
      <w:pPr>
        <w:pStyle w:val="BodyText"/>
      </w:pPr>
      <w:r>
        <w:t>0 index pages have been deleted, 0 are currently reusable.</w:t>
      </w:r>
    </w:p>
    <w:p w14:paraId="281B3FB0" w14:textId="77777777" w:rsidR="00F23B90" w:rsidRDefault="00F23B90" w:rsidP="000E5536">
      <w:pPr>
        <w:pStyle w:val="BodyText"/>
      </w:pPr>
      <w:r>
        <w:t>CPU 0.00s/0.00u sec elapsed 0.00 sec.</w:t>
      </w:r>
    </w:p>
    <w:p w14:paraId="3866FC69" w14:textId="77777777" w:rsidR="00F23B90" w:rsidRDefault="00F23B90" w:rsidP="000E5536">
      <w:pPr>
        <w:pStyle w:val="BodyText"/>
      </w:pPr>
      <w:r>
        <w:t>INFO:  "pg_toast_9783061": found 0 removable, 0 nonremovable row versions in 0 out of 0 pages</w:t>
      </w:r>
    </w:p>
    <w:p w14:paraId="61EE07D5" w14:textId="77777777" w:rsidR="00F23B90" w:rsidRDefault="00F23B90" w:rsidP="000E5536">
      <w:pPr>
        <w:pStyle w:val="BodyText"/>
      </w:pPr>
      <w:r>
        <w:t>DETAIL:  0 dead row versions cannot be removed yet.</w:t>
      </w:r>
    </w:p>
    <w:p w14:paraId="03AF5F5C" w14:textId="77777777" w:rsidR="00F23B90" w:rsidRDefault="00F23B90" w:rsidP="000E5536">
      <w:pPr>
        <w:pStyle w:val="BodyText"/>
      </w:pPr>
      <w:r>
        <w:t>There were 0 unused item pointers.</w:t>
      </w:r>
    </w:p>
    <w:p w14:paraId="79E9EBE3" w14:textId="77777777" w:rsidR="00F23B90" w:rsidRDefault="00F23B90" w:rsidP="000E5536">
      <w:pPr>
        <w:pStyle w:val="BodyText"/>
      </w:pPr>
      <w:r>
        <w:t>0 pages are entirely empty.</w:t>
      </w:r>
    </w:p>
    <w:p w14:paraId="1E0B6EC2" w14:textId="77777777" w:rsidR="00F23B90" w:rsidRDefault="00F23B90" w:rsidP="000E5536">
      <w:pPr>
        <w:pStyle w:val="BodyText"/>
      </w:pPr>
      <w:r>
        <w:t>CPU 0.00s/0.00u sec elapsed 0.03 sec.</w:t>
      </w:r>
    </w:p>
    <w:p w14:paraId="37A4D5BA" w14:textId="77777777" w:rsidR="00F23B90" w:rsidRDefault="00F23B90" w:rsidP="000E5536">
      <w:pPr>
        <w:pStyle w:val="BodyText"/>
      </w:pPr>
      <w:r>
        <w:t>INFO:  analyzing "public.tms_tiles"</w:t>
      </w:r>
    </w:p>
    <w:p w14:paraId="49A824D3" w14:textId="77777777" w:rsidR="00F23B90" w:rsidRDefault="00F23B90" w:rsidP="008B6883">
      <w:pPr>
        <w:pStyle w:val="BodyText2"/>
      </w:pPr>
      <w:r>
        <w:lastRenderedPageBreak/>
        <w:t>INFO:  "tms_tiles": scanned 30000 of 4751071 pages, containing 6780000 live rows and 0 dead rows; 30000 rows in sample, 1073742046 estimated total rows</w:t>
      </w:r>
    </w:p>
    <w:p w14:paraId="52998DD7" w14:textId="77777777" w:rsidR="00F23B90" w:rsidRDefault="00F23B90" w:rsidP="008B6883">
      <w:pPr>
        <w:pStyle w:val="BodyText2"/>
      </w:pPr>
      <w:r>
        <w:t>Total query runtime: 56848026 ms. - this is nearly 16 hours</w:t>
      </w:r>
    </w:p>
    <w:p w14:paraId="67E34D1E" w14:textId="77777777" w:rsidR="00F23B90" w:rsidRDefault="00F23B90" w:rsidP="000E5536">
      <w:pPr>
        <w:pStyle w:val="BodyText"/>
      </w:pPr>
      <w:r>
        <w:t>Started the big one at 09:12:</w:t>
      </w:r>
    </w:p>
    <w:p w14:paraId="161253D7" w14:textId="77777777" w:rsidR="00F23B90" w:rsidRDefault="00F23B90" w:rsidP="000E5536">
      <w:pPr>
        <w:pStyle w:val="BodyText"/>
      </w:pPr>
      <w:r>
        <w:t>update tms_tiles set quadkey=jrc_getquadkey(x,y)</w:t>
      </w:r>
    </w:p>
    <w:p w14:paraId="58270DB6" w14:textId="77777777" w:rsidR="00F23B90" w:rsidRDefault="00F23B90" w:rsidP="000E5536">
      <w:pPr>
        <w:pStyle w:val="BodyText"/>
      </w:pPr>
      <w:r>
        <w:t xml:space="preserve">After 2 hours there was an error: </w:t>
      </w:r>
    </w:p>
    <w:p w14:paraId="6D45D834" w14:textId="77777777" w:rsidR="00F23B90" w:rsidRDefault="00F23B90" w:rsidP="008B6883">
      <w:pPr>
        <w:pStyle w:val="BodyText2"/>
      </w:pPr>
      <w:r>
        <w:t>********** Error **********</w:t>
      </w:r>
    </w:p>
    <w:p w14:paraId="2B8441F8" w14:textId="77777777" w:rsidR="00F23B90" w:rsidRDefault="00F23B90" w:rsidP="000E5536">
      <w:pPr>
        <w:pStyle w:val="BodyText"/>
      </w:pPr>
      <w:r>
        <w:t>In the pgAdmin log there was this error:</w:t>
      </w:r>
    </w:p>
    <w:p w14:paraId="0BE3A355" w14:textId="77777777" w:rsidR="00F23B90" w:rsidRDefault="00F23B90" w:rsidP="000E5536">
      <w:pPr>
        <w:pStyle w:val="BodyText"/>
      </w:pPr>
      <w:r>
        <w:t>2011-09-02 11:11:53 ERROR  : server closed the connection unexpectedly</w:t>
      </w:r>
    </w:p>
    <w:p w14:paraId="36FDBE5C" w14:textId="77777777" w:rsidR="00F23B90" w:rsidRDefault="00F23B90" w:rsidP="000E5536">
      <w:pPr>
        <w:pStyle w:val="BodyText"/>
      </w:pPr>
      <w:r>
        <w:tab/>
        <w:t>This probably means the server terminated abnormally</w:t>
      </w:r>
    </w:p>
    <w:p w14:paraId="3F7C9807" w14:textId="77777777" w:rsidR="00F23B90" w:rsidRDefault="00F23B90" w:rsidP="000E5536">
      <w:pPr>
        <w:pStyle w:val="BodyText"/>
      </w:pPr>
      <w:r>
        <w:tab/>
        <w:t>before or while processing the request.</w:t>
      </w:r>
    </w:p>
    <w:p w14:paraId="29E11EC2" w14:textId="77777777" w:rsidR="00F23B90" w:rsidRDefault="00F23B90" w:rsidP="000E5536">
      <w:pPr>
        <w:pStyle w:val="BodyText"/>
      </w:pPr>
      <w:r>
        <w:tab/>
      </w:r>
    </w:p>
    <w:p w14:paraId="3C65C6A1" w14:textId="77777777" w:rsidR="00F23B90" w:rsidRDefault="00F23B90" w:rsidP="000E5536">
      <w:pPr>
        <w:pStyle w:val="BodyText"/>
      </w:pPr>
      <w:r>
        <w:t>I did go into pgAdmin and open the database and it asked me if i wanted to connect again - that could have caused it? not sure</w:t>
      </w:r>
    </w:p>
    <w:p w14:paraId="2781D346" w14:textId="77777777" w:rsidR="00F23B90" w:rsidRDefault="00F23B90" w:rsidP="008B6883">
      <w:pPr>
        <w:pStyle w:val="BodyText2"/>
      </w:pPr>
      <w:r>
        <w:t>Closed pgAdmin and could view the data but there were no quadkeys</w:t>
      </w:r>
    </w:p>
    <w:p w14:paraId="3A92F487" w14:textId="77777777" w:rsidR="00F23B90" w:rsidRDefault="00F23B90" w:rsidP="000E5536">
      <w:pPr>
        <w:pStyle w:val="BodyText"/>
      </w:pPr>
      <w:r>
        <w:t>Creating some indexes:</w:t>
      </w:r>
    </w:p>
    <w:p w14:paraId="32BBBF8D" w14:textId="77777777" w:rsidR="00F23B90" w:rsidRDefault="00F23B90" w:rsidP="000E5536">
      <w:pPr>
        <w:pStyle w:val="BodyText"/>
      </w:pPr>
      <w:r>
        <w:t>CREATE INDEX x_index ON tms_tiles (x); - started at 11:17</w:t>
      </w:r>
    </w:p>
    <w:p w14:paraId="67B05C43" w14:textId="77777777" w:rsidR="00F23B90" w:rsidRDefault="00F23B90" w:rsidP="000E5536">
      <w:pPr>
        <w:pStyle w:val="BodyText"/>
      </w:pPr>
      <w:r>
        <w:t xml:space="preserve">After 2 hours there was an error: </w:t>
      </w:r>
    </w:p>
    <w:p w14:paraId="73D06096" w14:textId="77777777" w:rsidR="00F23B90" w:rsidRDefault="00F23B90" w:rsidP="008B6883">
      <w:pPr>
        <w:pStyle w:val="BodyText2"/>
      </w:pPr>
      <w:r>
        <w:t>********** Error **********</w:t>
      </w:r>
    </w:p>
    <w:p w14:paraId="1C164A10" w14:textId="77777777" w:rsidR="00F23B90" w:rsidRDefault="00F23B90" w:rsidP="000E5536">
      <w:pPr>
        <w:pStyle w:val="BodyText"/>
      </w:pPr>
      <w:r>
        <w:t>In the pgAdmin log there was this error:</w:t>
      </w:r>
    </w:p>
    <w:p w14:paraId="1E240D20" w14:textId="77777777" w:rsidR="00F23B90" w:rsidRDefault="00F23B90" w:rsidP="000E5536">
      <w:pPr>
        <w:pStyle w:val="BodyText"/>
      </w:pPr>
      <w:r>
        <w:t>2011-09-02 13:17:16 ERROR  : server closed the connection unexpectedly</w:t>
      </w:r>
    </w:p>
    <w:p w14:paraId="681838C6" w14:textId="77777777" w:rsidR="00F23B90" w:rsidRDefault="00F23B90" w:rsidP="000E5536">
      <w:pPr>
        <w:pStyle w:val="BodyText"/>
      </w:pPr>
      <w:r>
        <w:tab/>
        <w:t>This probably means the server terminated abnormally</w:t>
      </w:r>
    </w:p>
    <w:p w14:paraId="0446EDF5" w14:textId="77777777" w:rsidR="00F23B90" w:rsidRDefault="00F23B90" w:rsidP="008B6883">
      <w:pPr>
        <w:pStyle w:val="BodyText2"/>
      </w:pPr>
      <w:r>
        <w:tab/>
        <w:t>before or while processing the request.</w:t>
      </w:r>
    </w:p>
    <w:p w14:paraId="3023844E" w14:textId="77777777" w:rsidR="00F23B90" w:rsidRDefault="00F23B90" w:rsidP="000E5536">
      <w:pPr>
        <w:pStyle w:val="BodyText"/>
      </w:pPr>
      <w:r>
        <w:t>Trying to add it with the GUI - started at 14:04</w:t>
      </w:r>
    </w:p>
    <w:p w14:paraId="5D9775EE" w14:textId="77777777" w:rsidR="00F23B90" w:rsidRDefault="00F23B90" w:rsidP="008B6883">
      <w:pPr>
        <w:pStyle w:val="BodyText2"/>
      </w:pPr>
      <w:r>
        <w:t>Same error after 2 hours.</w:t>
      </w:r>
    </w:p>
    <w:p w14:paraId="16942440" w14:textId="77777777" w:rsidR="00F23B90" w:rsidRDefault="00F23B90" w:rsidP="000E5536">
      <w:pPr>
        <w:pStyle w:val="BodyText"/>
      </w:pPr>
      <w:r>
        <w:t>Calculating the estimated row size in Kb:</w:t>
      </w:r>
    </w:p>
    <w:p w14:paraId="4C3F573C" w14:textId="77777777" w:rsidR="00F23B90" w:rsidRDefault="00F23B90" w:rsidP="000E5536">
      <w:pPr>
        <w:pStyle w:val="BodyText"/>
      </w:pPr>
      <w:r>
        <w:t xml:space="preserve">  quadkey text</w:t>
      </w:r>
      <w:r>
        <w:tab/>
        <w:t>-</w:t>
      </w:r>
      <w:r>
        <w:tab/>
        <w:t xml:space="preserve">30 </w:t>
      </w:r>
      <w:r>
        <w:tab/>
        <w:t>Bytes</w:t>
      </w:r>
    </w:p>
    <w:p w14:paraId="3502642D"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7C9E1D9" w14:textId="77777777" w:rsidR="00F23B90" w:rsidRDefault="00F23B90" w:rsidP="000E5536">
      <w:pPr>
        <w:pStyle w:val="BodyText"/>
      </w:pPr>
      <w:r>
        <w:t xml:space="preserve">  y integer</w:t>
      </w:r>
      <w:r>
        <w:tab/>
      </w:r>
      <w:r>
        <w:tab/>
        <w:t>-</w:t>
      </w:r>
      <w:r>
        <w:tab/>
        <w:t xml:space="preserve">4 </w:t>
      </w:r>
      <w:r>
        <w:tab/>
        <w:t>Bytes</w:t>
      </w:r>
    </w:p>
    <w:p w14:paraId="56EA10F5"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6C9959A6" w14:textId="77777777" w:rsidR="00F23B90" w:rsidRDefault="00F23B90" w:rsidP="008B6883">
      <w:pPr>
        <w:pStyle w:val="BodyText2"/>
      </w:pPr>
      <w:r>
        <w:t xml:space="preserve">  long real</w:t>
      </w:r>
      <w:r>
        <w:tab/>
      </w:r>
      <w:r>
        <w:tab/>
        <w:t>-</w:t>
      </w:r>
      <w:r>
        <w:tab/>
        <w:t xml:space="preserve">4 </w:t>
      </w:r>
      <w:r>
        <w:tab/>
        <w:t>Bytes</w:t>
      </w:r>
    </w:p>
    <w:p w14:paraId="52111C8E" w14:textId="77777777" w:rsidR="00F23B90" w:rsidRDefault="00F23B90" w:rsidP="008B6883">
      <w:pPr>
        <w:pStyle w:val="BodyText2"/>
      </w:pPr>
      <w:r>
        <w:t xml:space="preserve">  TOTAL</w:t>
      </w:r>
      <w:r>
        <w:tab/>
      </w:r>
      <w:r>
        <w:tab/>
      </w:r>
      <w:r>
        <w:tab/>
        <w:t>-</w:t>
      </w:r>
      <w:r>
        <w:tab/>
        <w:t>46</w:t>
      </w:r>
      <w:r>
        <w:tab/>
        <w:t>Bytes</w:t>
      </w:r>
    </w:p>
    <w:p w14:paraId="7581591C" w14:textId="77777777" w:rsidR="00F23B90" w:rsidRDefault="00F23B90" w:rsidP="000E5536">
      <w:pPr>
        <w:pStyle w:val="BodyText"/>
      </w:pPr>
      <w:r>
        <w:t>Calculating the estimated database size:</w:t>
      </w:r>
    </w:p>
    <w:p w14:paraId="7E448C17" w14:textId="77777777" w:rsidR="00F23B90" w:rsidRDefault="00F23B90" w:rsidP="000E5536">
      <w:pPr>
        <w:pStyle w:val="BodyText"/>
      </w:pPr>
      <w:r>
        <w:t>For the first 5060 species there are 7,092,806,306 tiles.</w:t>
      </w:r>
    </w:p>
    <w:p w14:paraId="26BF578D" w14:textId="77777777" w:rsidR="00F23B90" w:rsidRDefault="00F23B90" w:rsidP="000E5536">
      <w:pPr>
        <w:pStyle w:val="BodyText"/>
      </w:pPr>
      <w:r>
        <w:t>There are 18000 species in total, so with an average of 1,401,740 tiles/species that is 39 billion records</w:t>
      </w:r>
    </w:p>
    <w:p w14:paraId="158E862E" w14:textId="77777777" w:rsidR="00F23B90" w:rsidRDefault="00F23B90" w:rsidP="008B6883">
      <w:pPr>
        <w:pStyle w:val="BodyText2"/>
      </w:pPr>
      <w:r>
        <w:t>At at least 46 bytes per record (will be more with the page headers etc) that is at least 1.16 TB</w:t>
      </w:r>
    </w:p>
    <w:p w14:paraId="17BE50E7" w14:textId="77777777" w:rsidR="00F23B90" w:rsidRDefault="00F23B90" w:rsidP="000E5536">
      <w:pPr>
        <w:pStyle w:val="BodyText"/>
      </w:pPr>
      <w:r>
        <w:t>Creating a fishnet of all of the cells for africa - 13794 to 22688 (x - 8894 cols)</w:t>
      </w:r>
    </w:p>
    <w:p w14:paraId="7B327E9D"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5B303EED" w14:textId="77777777" w:rsidR="00F23B90" w:rsidRDefault="00F23B90" w:rsidP="008B6883">
      <w:pPr>
        <w:pStyle w:val="BodyText2"/>
      </w:pPr>
      <w:r>
        <w:tab/>
      </w:r>
      <w:r>
        <w:tab/>
      </w:r>
      <w:r>
        <w:tab/>
      </w:r>
      <w:r>
        <w:tab/>
      </w:r>
      <w:r>
        <w:tab/>
      </w:r>
      <w:r>
        <w:tab/>
      </w:r>
      <w:r>
        <w:tab/>
      </w:r>
      <w:r>
        <w:tab/>
      </w:r>
      <w:r>
        <w:tab/>
      </w:r>
      <w:r>
        <w:tab/>
      </w:r>
      <w:r>
        <w:tab/>
      </w:r>
      <w:r>
        <w:tab/>
      </w:r>
      <w:r>
        <w:tab/>
      </w:r>
      <w:r>
        <w:tab/>
      </w:r>
    </w:p>
    <w:p w14:paraId="64EAE788" w14:textId="77777777" w:rsidR="00F23B90" w:rsidRDefault="00F23B90" w:rsidP="000E5536">
      <w:pPr>
        <w:pStyle w:val="BodyText"/>
      </w:pPr>
      <w:r>
        <w:t>-3167550.44 (13794 x)</w:t>
      </w:r>
    </w:p>
    <w:p w14:paraId="22C139A7" w14:textId="77777777" w:rsidR="00F23B90" w:rsidRDefault="00F23B90" w:rsidP="008B6883">
      <w:pPr>
        <w:pStyle w:val="BodyText2"/>
      </w:pPr>
      <w:r>
        <w:t>-6370567.67 (11175 y btm left)</w:t>
      </w:r>
    </w:p>
    <w:p w14:paraId="69CD8F10" w14:textId="77777777" w:rsidR="00F23B90" w:rsidRDefault="00F23B90" w:rsidP="000E5536">
      <w:pPr>
        <w:pStyle w:val="BodyText"/>
      </w:pPr>
      <w:r>
        <w:t>Executing: CreateFishnet "E:\cottaan\My Documents\ArcGIS\Default.gdb\test" "-3167550.44 -6370567.67" "0 -6370567.67" 1222.99245 1222.99245 9002 8894 # NO_LABELS # POLYGON</w:t>
      </w:r>
    </w:p>
    <w:p w14:paraId="0DF63906" w14:textId="77777777" w:rsidR="00F23B90" w:rsidRDefault="00F23B90" w:rsidP="000E5536">
      <w:pPr>
        <w:pStyle w:val="BodyText"/>
      </w:pPr>
      <w:r>
        <w:t>Cancelled - trying a smaller one</w:t>
      </w:r>
    </w:p>
    <w:p w14:paraId="39F65759" w14:textId="77777777" w:rsidR="00F23B90" w:rsidRDefault="00F23B90" w:rsidP="000E5536">
      <w:pPr>
        <w:pStyle w:val="BodyText"/>
      </w:pPr>
      <w:r>
        <w:t>The fishnet is just too slow - selecting features for even a subset of the global dataset takes about 15 seconds</w:t>
      </w:r>
    </w:p>
    <w:p w14:paraId="3A81C5B4" w14:textId="77777777" w:rsidR="00F23B90" w:rsidRDefault="00F23B90" w:rsidP="000E5536">
      <w:pPr>
        <w:pStyle w:val="BodyText"/>
      </w:pPr>
      <w:r>
        <w:t>Have to try another way!</w:t>
      </w:r>
    </w:p>
    <w:p w14:paraId="1F8A5219" w14:textId="77777777" w:rsidR="00F23B90" w:rsidRDefault="00F23B90" w:rsidP="000E5536">
      <w:pPr>
        <w:pStyle w:val="BodyText"/>
      </w:pPr>
      <w:r>
        <w:t>Creating a tool to create a fishnet for the current view.</w:t>
      </w:r>
    </w:p>
    <w:p w14:paraId="187C5C68" w14:textId="77777777" w:rsidR="00F23B90" w:rsidRDefault="00F23B90" w:rsidP="008B6883">
      <w:pPr>
        <w:pStyle w:val="BodyText2"/>
      </w:pPr>
      <w:r>
        <w:lastRenderedPageBreak/>
        <w:t>arcpy.CreateFishnet_management("in_memory/fishnet1", "-5392399 -3228852", "-5392499 -3228852", "1222", "1222", "2", "2", "#", "NO_LABELS")</w:t>
      </w:r>
    </w:p>
    <w:p w14:paraId="75F1B4A8" w14:textId="77777777" w:rsidR="00F23B90" w:rsidRDefault="00F23B90" w:rsidP="003B37F4">
      <w:pPr>
        <w:pStyle w:val="Heading2"/>
      </w:pPr>
      <w:r>
        <w:t>University of Maryland Land Cover Classification</w:t>
      </w:r>
      <w:bookmarkEnd w:id="25"/>
    </w:p>
    <w:p w14:paraId="54AC77AF" w14:textId="77777777" w:rsidR="00F23B90" w:rsidRDefault="00F23B90" w:rsidP="008B6883">
      <w:pPr>
        <w:pStyle w:val="BodyText2"/>
      </w:pPr>
      <w:r>
        <w:t>This data comes from the University of Maryland (Matt Hansen) and is bsq format. To import use the following method:</w:t>
      </w:r>
    </w:p>
    <w:p w14:paraId="777848B7" w14:textId="77777777" w:rsidR="00F23B90" w:rsidRDefault="00F23B90" w:rsidP="000E5536">
      <w:pPr>
        <w:pStyle w:val="ListBullet2"/>
      </w:pPr>
      <w:r>
        <w:t xml:space="preserve">Download the bsq from here </w:t>
      </w:r>
      <w:hyperlink r:id="rId204" w:history="1">
        <w:r w:rsidRPr="008844CF">
          <w:rPr>
            <w:rStyle w:val="Hyperlink"/>
          </w:rPr>
          <w:t>ftp://ftp.glcf.umd.edu/glcf/Global_Land_Cover/Asia-Pacific/ap-latlong-1km-landcover/ap-latlong-1km-landcover.bsq.gz</w:t>
        </w:r>
      </w:hyperlink>
      <w:r>
        <w:t xml:space="preserve"> </w:t>
      </w:r>
    </w:p>
    <w:p w14:paraId="5C8A9402" w14:textId="77777777" w:rsidR="00F23B90" w:rsidRDefault="00F23B90" w:rsidP="000E5536">
      <w:pPr>
        <w:pStyle w:val="ListBullet2"/>
      </w:pPr>
      <w:r>
        <w:t>Create a *.hdr file with the following info:</w:t>
      </w:r>
    </w:p>
    <w:p w14:paraId="4B5CF08F" w14:textId="77777777" w:rsidR="00F23B90" w:rsidRDefault="00F23B90" w:rsidP="008B550B">
      <w:pPr>
        <w:pStyle w:val="Code"/>
      </w:pPr>
      <w:r>
        <w:t>Image BSQ header file</w:t>
      </w:r>
    </w:p>
    <w:p w14:paraId="47858400" w14:textId="77777777" w:rsidR="00F23B90" w:rsidRDefault="00F23B90" w:rsidP="008B550B">
      <w:pPr>
        <w:pStyle w:val="Code"/>
      </w:pPr>
      <w:r>
        <w:t>nrows 7438</w:t>
      </w:r>
    </w:p>
    <w:p w14:paraId="6825DCF9" w14:textId="77777777" w:rsidR="00F23B90" w:rsidRDefault="00F23B90" w:rsidP="008B550B">
      <w:pPr>
        <w:pStyle w:val="Code"/>
      </w:pPr>
      <w:r>
        <w:t>ncols 10440</w:t>
      </w:r>
    </w:p>
    <w:p w14:paraId="0F9B28A8" w14:textId="77777777" w:rsidR="00F23B90" w:rsidRDefault="00F23B90" w:rsidP="008B550B">
      <w:pPr>
        <w:pStyle w:val="Code"/>
      </w:pPr>
      <w:r>
        <w:t>nbands 1</w:t>
      </w:r>
    </w:p>
    <w:p w14:paraId="4E737399" w14:textId="77777777" w:rsidR="00F23B90" w:rsidRDefault="00F23B90" w:rsidP="008B550B">
      <w:pPr>
        <w:pStyle w:val="Code"/>
      </w:pPr>
      <w:r>
        <w:t>nbits 8</w:t>
      </w:r>
    </w:p>
    <w:p w14:paraId="3E2681C2" w14:textId="77777777" w:rsidR="00F23B90" w:rsidRDefault="00F23B90" w:rsidP="008B550B">
      <w:pPr>
        <w:pStyle w:val="Code"/>
      </w:pPr>
      <w:r>
        <w:t>layout bsq</w:t>
      </w:r>
    </w:p>
    <w:p w14:paraId="664CCCC3" w14:textId="77777777" w:rsidR="00F23B90" w:rsidRDefault="00F23B90" w:rsidP="008B550B">
      <w:pPr>
        <w:pStyle w:val="Code"/>
      </w:pPr>
      <w:r>
        <w:t>skipbytes 0</w:t>
      </w:r>
    </w:p>
    <w:p w14:paraId="2B583426" w14:textId="77777777" w:rsidR="00F23B90" w:rsidRDefault="00F23B90" w:rsidP="008B550B">
      <w:pPr>
        <w:pStyle w:val="Code"/>
      </w:pPr>
      <w:r>
        <w:t>ulxmap 93</w:t>
      </w:r>
    </w:p>
    <w:p w14:paraId="71D57170" w14:textId="77777777" w:rsidR="00F23B90" w:rsidRDefault="00F23B90" w:rsidP="008B550B">
      <w:pPr>
        <w:pStyle w:val="Code"/>
      </w:pPr>
      <w:r>
        <w:t>ulymap -55.9833333333333</w:t>
      </w:r>
    </w:p>
    <w:p w14:paraId="246DDB83" w14:textId="77777777" w:rsidR="00F23B90" w:rsidRDefault="00F23B90" w:rsidP="008B550B">
      <w:pPr>
        <w:pStyle w:val="Code"/>
      </w:pPr>
      <w:r>
        <w:t>xdim 0.00833</w:t>
      </w:r>
    </w:p>
    <w:p w14:paraId="258AF3F4" w14:textId="77777777" w:rsidR="00F23B90" w:rsidRDefault="00F23B90" w:rsidP="008B550B">
      <w:pPr>
        <w:pStyle w:val="Code"/>
      </w:pPr>
      <w:r>
        <w:t>ydim 0.00833</w:t>
      </w:r>
    </w:p>
    <w:p w14:paraId="5EBD966E" w14:textId="77777777" w:rsidR="00F23B90" w:rsidRDefault="00F23B90" w:rsidP="000E5536">
      <w:pPr>
        <w:pStyle w:val="ListBullet2"/>
      </w:pPr>
      <w:r>
        <w:t>Save as the name of the image plus a hdr extension.</w:t>
      </w:r>
    </w:p>
    <w:p w14:paraId="2A40DC0B" w14:textId="77777777" w:rsidR="00F23B90" w:rsidRDefault="00F23B90" w:rsidP="000E5536">
      <w:pPr>
        <w:pStyle w:val="ListBullet2"/>
      </w:pPr>
      <w:r>
        <w:t>Click Add data in ArcMap and it will add in fine</w:t>
      </w:r>
    </w:p>
    <w:p w14:paraId="154662EC"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484DB1CE" w14:textId="77777777" w:rsidR="00F23B90" w:rsidRDefault="00F23B90" w:rsidP="000E5536">
      <w:pPr>
        <w:pStyle w:val="ListBullet2"/>
      </w:pPr>
      <w:r>
        <w:t>Species Raster to file – converted the raster to a numpy file.</w:t>
      </w:r>
    </w:p>
    <w:p w14:paraId="67AAFCE8" w14:textId="77777777" w:rsidR="00F23B90" w:rsidRDefault="00F23B90" w:rsidP="000E5536">
      <w:pPr>
        <w:pStyle w:val="ListBullet2"/>
      </w:pPr>
      <w:r>
        <w:t>Tested the conversion by using Numpy file to image – worked fine.</w:t>
      </w:r>
    </w:p>
    <w:p w14:paraId="25B53EA7"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35315580" w14:textId="77777777" w:rsidR="00F23B90" w:rsidRDefault="00F23B90" w:rsidP="000E5536">
      <w:pPr>
        <w:pStyle w:val="ListBullet2"/>
      </w:pPr>
      <w:r>
        <w:t>Now to squirt the data into Postgis using FME. Done 543220 records done.</w:t>
      </w:r>
    </w:p>
    <w:p w14:paraId="40A9D841" w14:textId="77777777" w:rsidR="00F23B90" w:rsidRDefault="00F23B90" w:rsidP="008B550B">
      <w:pPr>
        <w:pStyle w:val="Code"/>
      </w:pPr>
      <w:r>
        <w:t>insert into quadkeydata (quadkey,tx,ty,z,objid,typeid) (SELECT quadkey, mx, my, z,1 as objid, '4' as typeid</w:t>
      </w:r>
    </w:p>
    <w:p w14:paraId="4EDA1DC3" w14:textId="77777777" w:rsidR="00F23B90" w:rsidRDefault="00F23B90" w:rsidP="008B550B">
      <w:pPr>
        <w:pStyle w:val="Code"/>
      </w:pPr>
      <w:r>
        <w:t xml:space="preserve">  FROM public."PilotLandCoverData")</w:t>
      </w:r>
    </w:p>
    <w:p w14:paraId="20B4AE1D" w14:textId="77777777" w:rsidR="00F23B90" w:rsidRPr="00825FF6" w:rsidRDefault="00F23B90" w:rsidP="008B6883">
      <w:pPr>
        <w:pStyle w:val="BodyText2"/>
      </w:pPr>
    </w:p>
    <w:p w14:paraId="4E885411" w14:textId="77777777" w:rsidR="00F23B90" w:rsidRPr="000E1A5C" w:rsidRDefault="00F23B90" w:rsidP="003B37F4">
      <w:pPr>
        <w:pStyle w:val="Heading2"/>
      </w:pPr>
      <w:r>
        <w:t>World Database of Protected Areas</w:t>
      </w:r>
    </w:p>
    <w:p w14:paraId="5F0DFF98" w14:textId="77777777" w:rsidR="00F23B90" w:rsidRDefault="00F23B90" w:rsidP="0034374E">
      <w:pPr>
        <w:pStyle w:val="Heading3"/>
      </w:pPr>
      <w:bookmarkStart w:id="46" w:name="_Ref330190772"/>
      <w:bookmarkStart w:id="47" w:name="_Ref329781716"/>
      <w:r>
        <w:t>Cleaning</w:t>
      </w:r>
      <w:bookmarkEnd w:id="46"/>
    </w:p>
    <w:p w14:paraId="371347E1" w14:textId="77777777"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270A0A">
        <w:t>Topology errors</w:t>
      </w:r>
      <w:r>
        <w:fldChar w:fldCharType="end"/>
      </w:r>
      <w:r>
        <w:t>.</w:t>
      </w:r>
    </w:p>
    <w:p w14:paraId="79B95E86" w14:textId="77777777" w:rsidR="00F23B90" w:rsidRDefault="00F23B90" w:rsidP="000E5536">
      <w:pPr>
        <w:pStyle w:val="BodyText"/>
      </w:pPr>
      <w:r>
        <w:t>Attempting to clean:</w:t>
      </w:r>
    </w:p>
    <w:p w14:paraId="576C2813" w14:textId="77777777" w:rsidR="00F23B90" w:rsidRDefault="00F23B90" w:rsidP="008B550B">
      <w:pPr>
        <w:pStyle w:val="Code"/>
      </w:pPr>
      <w:r w:rsidRPr="000A5E8E">
        <w:t xml:space="preserve">update </w:t>
      </w:r>
      <w:r>
        <w:t>wdpa</w:t>
      </w:r>
      <w:r w:rsidRPr="000A5E8E">
        <w:t xml:space="preserve"> set geom = st_makevalid(geom) where st_isvalid(geom)='f'</w:t>
      </w:r>
    </w:p>
    <w:p w14:paraId="6B4A423B" w14:textId="77777777"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270A0A">
        <w:t>In PostGIS</w:t>
      </w:r>
      <w:r>
        <w:fldChar w:fldCharType="end"/>
      </w:r>
      <w:r>
        <w:t>).</w:t>
      </w:r>
    </w:p>
    <w:p w14:paraId="1ADBCFC4" w14:textId="77777777" w:rsidR="00F23B90" w:rsidRPr="000E1A5C" w:rsidRDefault="00F23B90" w:rsidP="0034374E">
      <w:pPr>
        <w:pStyle w:val="Heading3"/>
      </w:pPr>
      <w:r>
        <w:t>Dissolving</w:t>
      </w:r>
      <w:bookmarkEnd w:id="47"/>
    </w:p>
    <w:p w14:paraId="7DBE4F44" w14:textId="77777777" w:rsidR="00F23B90" w:rsidRDefault="00F23B90" w:rsidP="007D2F52">
      <w:pPr>
        <w:pStyle w:val="Heading4"/>
      </w:pPr>
      <w:r>
        <w:t>In ArcGIS</w:t>
      </w:r>
    </w:p>
    <w:p w14:paraId="08F3E555" w14:textId="77777777" w:rsidR="00F23B90" w:rsidRDefault="00F23B90" w:rsidP="008B6883">
      <w:pPr>
        <w:pStyle w:val="BodyText2"/>
      </w:pPr>
      <w:r>
        <w:t>In ArcGIS it is easy to dissolve the WDPA.</w:t>
      </w:r>
    </w:p>
    <w:p w14:paraId="0FB1AAA6" w14:textId="77777777" w:rsidR="00F23B90" w:rsidRDefault="00F23B90" w:rsidP="000E5536">
      <w:pPr>
        <w:pStyle w:val="ListBullet"/>
      </w:pPr>
      <w:r>
        <w:t>Add a new field called Dissolve</w:t>
      </w:r>
    </w:p>
    <w:p w14:paraId="2DEC61B2" w14:textId="77777777" w:rsidR="00F23B90" w:rsidRDefault="00F23B90" w:rsidP="000E5536">
      <w:pPr>
        <w:pStyle w:val="ListBullet"/>
      </w:pPr>
      <w:r>
        <w:t>Populate the field with 1’s</w:t>
      </w:r>
    </w:p>
    <w:p w14:paraId="606CB6C3" w14:textId="77777777" w:rsidR="00F23B90" w:rsidRDefault="00F23B90" w:rsidP="000E5536">
      <w:pPr>
        <w:pStyle w:val="ListBullet"/>
      </w:pPr>
      <w:r>
        <w:t>Use the Generalisation | Dissolve tool and use the Dissolve field to generalise the data</w:t>
      </w:r>
    </w:p>
    <w:p w14:paraId="45AC5385"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7F0CF8BE" w14:textId="77777777" w:rsidR="00F23B90" w:rsidRDefault="00F23B90" w:rsidP="008B6883">
      <w:pPr>
        <w:pStyle w:val="BodyText2"/>
      </w:pPr>
      <w:r>
        <w:lastRenderedPageBreak/>
        <w:t>Taking all features with Status = ‘Designated’ there are now 158218 features instead of 161991.</w:t>
      </w:r>
    </w:p>
    <w:p w14:paraId="2FAF92A7" w14:textId="77777777" w:rsidR="00F23B90" w:rsidRDefault="00F23B90" w:rsidP="008B6883">
      <w:pPr>
        <w:pStyle w:val="BodyText2"/>
      </w:pPr>
      <w:r>
        <w:t>Looking at different combinations of IUCN categories:</w:t>
      </w:r>
    </w:p>
    <w:p w14:paraId="7D99CD6E" w14:textId="77777777" w:rsidR="00F23B90" w:rsidRDefault="00F23B90" w:rsidP="000E5536">
      <w:pPr>
        <w:pStyle w:val="ListBullet"/>
      </w:pPr>
      <w:r>
        <w:t>IUCN Cat I – there are overlapping areas</w:t>
      </w:r>
    </w:p>
    <w:p w14:paraId="106B0115" w14:textId="77777777" w:rsidR="00F23B90" w:rsidRDefault="00F23B90" w:rsidP="000E5536">
      <w:pPr>
        <w:pStyle w:val="ListBullet"/>
      </w:pPr>
      <w:r>
        <w:t>IUCN Cat II – there are overlapping areas, e.g. Gunung Rinjani in Lombok – straight duplicates</w:t>
      </w:r>
    </w:p>
    <w:p w14:paraId="74152984" w14:textId="77777777" w:rsidR="00F23B90" w:rsidRDefault="00F23B90" w:rsidP="000E5536">
      <w:pPr>
        <w:pStyle w:val="ListBullet"/>
      </w:pPr>
      <w:r>
        <w:t>IUCN Cat III – loads of overlaps – mostly slivers in New Zealand – why haven’t these been cleaned?</w:t>
      </w:r>
    </w:p>
    <w:p w14:paraId="6AE69134" w14:textId="77777777" w:rsidR="00F23B90" w:rsidRDefault="00F23B90" w:rsidP="000E5536">
      <w:pPr>
        <w:pStyle w:val="BodyText"/>
      </w:pPr>
    </w:p>
    <w:p w14:paraId="2A5D7998" w14:textId="77777777" w:rsidR="00F23B90" w:rsidRPr="000E1A5C" w:rsidRDefault="00F23B90" w:rsidP="000E5536">
      <w:pPr>
        <w:pStyle w:val="BodyText"/>
      </w:pPr>
      <w:r>
        <w:rPr>
          <w:noProof/>
          <w:lang w:bidi="ar-SA"/>
        </w:rPr>
        <w:drawing>
          <wp:inline distT="0" distB="0" distL="0" distR="0" wp14:anchorId="1E08223E" wp14:editId="39166A35">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5F0E7FE1" w14:textId="77777777" w:rsidR="00F23B90" w:rsidRDefault="00F23B90" w:rsidP="007D2F52">
      <w:pPr>
        <w:pStyle w:val="Heading4"/>
      </w:pPr>
      <w:bookmarkStart w:id="48" w:name="_Ref329958140"/>
      <w:r>
        <w:t>In PostGIS</w:t>
      </w:r>
      <w:bookmarkEnd w:id="48"/>
    </w:p>
    <w:p w14:paraId="3307BB62" w14:textId="77777777" w:rsidR="00270A0A"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270A0A">
        <w:t>User-defined functions</w:t>
      </w:r>
    </w:p>
    <w:p w14:paraId="4AAC5F31" w14:textId="77777777" w:rsidR="00270A0A" w:rsidRDefault="00270A0A" w:rsidP="000E5536">
      <w:pPr>
        <w:pStyle w:val="Heading6"/>
      </w:pPr>
      <w:r>
        <w:t>Using plpgsql</w:t>
      </w:r>
    </w:p>
    <w:p w14:paraId="51CCBB4F" w14:textId="77777777" w:rsidR="00270A0A" w:rsidRDefault="00270A0A" w:rsidP="000E5536">
      <w:pPr>
        <w:pStyle w:val="BodyText"/>
      </w:pPr>
      <w:r>
        <w:t xml:space="preserve">See here: </w:t>
      </w:r>
      <w:r w:rsidRPr="00DE63CE">
        <w:t>http://www.postgresql.org/docs/8.1/static/plpython.html</w:t>
      </w:r>
    </w:p>
    <w:p w14:paraId="363A9DBE" w14:textId="77777777" w:rsidR="00270A0A" w:rsidRDefault="00270A0A" w:rsidP="000E5536">
      <w:pPr>
        <w:pStyle w:val="ListBullet"/>
      </w:pPr>
      <w:r>
        <w:t>Install PL/Python</w:t>
      </w:r>
    </w:p>
    <w:p w14:paraId="01C245EA" w14:textId="77777777" w:rsidR="00270A0A" w:rsidRDefault="00270A0A"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1500C4DA" w14:textId="77777777" w:rsidR="00270A0A" w:rsidRDefault="00270A0A" w:rsidP="008B6883">
      <w:pPr>
        <w:pStyle w:val="BodyText2"/>
      </w:pPr>
      <w:r>
        <w:t>Tried 'createlang plpythonu dbdopa' in psql - no success</w:t>
      </w:r>
    </w:p>
    <w:p w14:paraId="598CA46E" w14:textId="77777777" w:rsidR="00270A0A" w:rsidRDefault="00270A0A" w:rsidP="000E5536">
      <w:pPr>
        <w:pStyle w:val="BodyText"/>
      </w:pPr>
      <w:r>
        <w:t>gem it sorted the install but now permission issues - the language is now listed when you go to create a new function using the GUI</w:t>
      </w:r>
    </w:p>
    <w:p w14:paraId="038CFA83" w14:textId="77777777" w:rsidR="00270A0A" w:rsidRDefault="00270A0A" w:rsidP="008B6883">
      <w:pPr>
        <w:pStyle w:val="BodyText2"/>
      </w:pPr>
      <w:r>
        <w:t>But no, only superusers can create function using untrusted languages (like python)</w:t>
      </w:r>
    </w:p>
    <w:p w14:paraId="5273324E" w14:textId="77777777" w:rsidR="00270A0A" w:rsidRDefault="00270A0A" w:rsidP="000E5536">
      <w:pPr>
        <w:pStyle w:val="ListBullet"/>
      </w:pPr>
      <w:r>
        <w:t>Create the function in sql</w:t>
      </w:r>
    </w:p>
    <w:p w14:paraId="285DB573" w14:textId="77777777" w:rsidR="00270A0A" w:rsidRDefault="00270A0A" w:rsidP="008B6883">
      <w:pPr>
        <w:pStyle w:val="BodyText2"/>
        <w:rPr>
          <w:rStyle w:val="Hyperlink"/>
        </w:rPr>
      </w:pPr>
      <w:r>
        <w:t xml:space="preserve">See here for the specification: </w:t>
      </w:r>
      <w:r w:rsidRPr="00DE63CE">
        <w:t>http://www.postgresql.org/docs/9.0/interactive/plpython-funcs.html</w:t>
      </w:r>
    </w:p>
    <w:p w14:paraId="2E06D1D3" w14:textId="77777777" w:rsidR="00270A0A" w:rsidRDefault="00270A0A" w:rsidP="000E5536">
      <w:pPr>
        <w:pStyle w:val="BodyText"/>
      </w:pPr>
      <w:r>
        <w:t>Creating the UDF using the pgAdmin ‘New function…’ dialog is awful:</w:t>
      </w:r>
    </w:p>
    <w:p w14:paraId="56AC4559" w14:textId="77777777" w:rsidR="00270A0A" w:rsidRDefault="00270A0A" w:rsidP="000E5536">
      <w:pPr>
        <w:pStyle w:val="ListBullet2"/>
      </w:pPr>
      <w:r>
        <w:t>Right click and ‘New Function..’</w:t>
      </w:r>
    </w:p>
    <w:p w14:paraId="29ED3BEE" w14:textId="77777777" w:rsidR="00270A0A" w:rsidRDefault="00270A0A" w:rsidP="000E5536">
      <w:pPr>
        <w:pStyle w:val="ListBullet2"/>
      </w:pPr>
      <w:r>
        <w:t>Enter name, owner, return type and language (plpgsql)</w:t>
      </w:r>
    </w:p>
    <w:p w14:paraId="0D20CFB6" w14:textId="77777777" w:rsidR="00270A0A" w:rsidRDefault="00270A0A" w:rsidP="000E5536">
      <w:pPr>
        <w:pStyle w:val="ListBullet2"/>
      </w:pPr>
      <w:r>
        <w:t>Then click on the ‘Definition’ tab and enter the following and nothing else (you can check the actual sql that is generated in the sql tab:</w:t>
      </w:r>
    </w:p>
    <w:p w14:paraId="3ECD4013" w14:textId="77777777" w:rsidR="00270A0A" w:rsidRDefault="00270A0A" w:rsidP="008B550B">
      <w:pPr>
        <w:pStyle w:val="sql"/>
      </w:pPr>
      <w:r>
        <w:t>begin</w:t>
      </w:r>
    </w:p>
    <w:p w14:paraId="631FF344" w14:textId="77777777" w:rsidR="00270A0A" w:rsidRDefault="00270A0A" w:rsidP="008B550B">
      <w:pPr>
        <w:pStyle w:val="sql"/>
      </w:pPr>
      <w:r>
        <w:t>truncate especies.species_wdpa_unique;</w:t>
      </w:r>
    </w:p>
    <w:p w14:paraId="5BC453CA" w14:textId="77777777" w:rsidR="00270A0A" w:rsidRDefault="00270A0A" w:rsidP="008B550B">
      <w:pPr>
        <w:pStyle w:val="sql"/>
      </w:pPr>
      <w:r>
        <w:t>return true;</w:t>
      </w:r>
    </w:p>
    <w:p w14:paraId="15CF4F4B" w14:textId="77777777" w:rsidR="00270A0A" w:rsidRDefault="00270A0A" w:rsidP="008B550B">
      <w:pPr>
        <w:pStyle w:val="sql"/>
      </w:pPr>
      <w:r>
        <w:t>end;</w:t>
      </w:r>
    </w:p>
    <w:p w14:paraId="4D219ABB" w14:textId="77777777" w:rsidR="00270A0A" w:rsidRDefault="00270A0A" w:rsidP="000E5536">
      <w:pPr>
        <w:pStyle w:val="Heading6"/>
      </w:pPr>
      <w:r>
        <w:t>Using sql</w:t>
      </w:r>
    </w:p>
    <w:p w14:paraId="1D39D167" w14:textId="77777777" w:rsidR="00270A0A" w:rsidRDefault="00270A0A" w:rsidP="008B6883">
      <w:pPr>
        <w:pStyle w:val="BodyText2"/>
      </w:pPr>
      <w:r>
        <w:t>You cant have case statements in sql – but it is quicker.</w:t>
      </w:r>
    </w:p>
    <w:p w14:paraId="4E230B3F" w14:textId="77777777" w:rsidR="00270A0A" w:rsidRDefault="00270A0A" w:rsidP="008B6883">
      <w:pPr>
        <w:pStyle w:val="BodyText2"/>
      </w:pPr>
      <w:r>
        <w:lastRenderedPageBreak/>
        <w:t>You can use arrays in user-defined functions to act as IN statements. For example, the following function declares an array input parameter with a default value:</w:t>
      </w:r>
    </w:p>
    <w:p w14:paraId="31735DE2" w14:textId="77777777" w:rsidR="00270A0A" w:rsidRDefault="00270A0A" w:rsidP="008B550B">
      <w:pPr>
        <w:pStyle w:val="sql"/>
      </w:pPr>
      <w:r w:rsidRPr="004F4FDC">
        <w:t>CREATE OR REPLACE FUNCTION getcountryspeciescount(country_id integer, presence_id integer[] default '{1,2,3,4,5,6}')</w:t>
      </w:r>
    </w:p>
    <w:p w14:paraId="31E57374" w14:textId="77777777" w:rsidR="00270A0A" w:rsidRDefault="00270A0A" w:rsidP="008B6883">
      <w:pPr>
        <w:pStyle w:val="BodyText2"/>
      </w:pPr>
      <w:r>
        <w:t>This array parameter can be used in an IN-type expression in an SQL statement using the ANY keyword, e.g.:</w:t>
      </w:r>
    </w:p>
    <w:p w14:paraId="4A8B0680" w14:textId="77777777" w:rsidR="00270A0A" w:rsidRDefault="00270A0A" w:rsidP="008B550B">
      <w:pPr>
        <w:pStyle w:val="sql"/>
      </w:pPr>
      <w:r w:rsidRPr="004F4FDC">
        <w:t>AND</w:t>
      </w:r>
      <w:r>
        <w:t xml:space="preserve"> </w:t>
      </w:r>
      <w:r w:rsidRPr="004F4FDC">
        <w:t>presence_id = ANY ($2))</w:t>
      </w:r>
    </w:p>
    <w:p w14:paraId="528542C7" w14:textId="77777777" w:rsidR="00270A0A" w:rsidRPr="008B35FC" w:rsidRDefault="00270A0A" w:rsidP="008B6883">
      <w:pPr>
        <w:pStyle w:val="BodyText2"/>
      </w:pPr>
      <w:r>
        <w:t>To concatenate string in SQL use the || operator.</w:t>
      </w:r>
    </w:p>
    <w:p w14:paraId="699F8821" w14:textId="77777777" w:rsidR="00F23B90" w:rsidRDefault="00270A0A"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28364297" w14:textId="77777777" w:rsidR="00F23B90" w:rsidRPr="00F044A6" w:rsidRDefault="00F23B90" w:rsidP="008B6883">
      <w:pPr>
        <w:pStyle w:val="BodyText2"/>
      </w:pPr>
      <w:r>
        <w:rPr>
          <w:noProof/>
          <w:lang w:bidi="ar-SA"/>
        </w:rPr>
        <w:drawing>
          <wp:inline distT="0" distB="0" distL="0" distR="0" wp14:anchorId="2BF54A3F" wp14:editId="7C2E284D">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11CD14E0" wp14:editId="03A69571">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44A56436" w14:textId="77777777" w:rsidR="00F23B90" w:rsidRDefault="00F23B90" w:rsidP="000E5536">
      <w:pPr>
        <w:pStyle w:val="BodyText"/>
      </w:pPr>
    </w:p>
    <w:p w14:paraId="18023ECA"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292F96B0" w14:textId="77777777" w:rsidR="00F23B90" w:rsidRDefault="00F23B90" w:rsidP="000E5536">
      <w:pPr>
        <w:pStyle w:val="BodyText"/>
      </w:pPr>
    </w:p>
    <w:p w14:paraId="21B4A678" w14:textId="77777777" w:rsidR="00F23B90" w:rsidRDefault="00F23B90" w:rsidP="000E5536">
      <w:pPr>
        <w:pStyle w:val="BodyText"/>
      </w:pPr>
      <w:r>
        <w:rPr>
          <w:noProof/>
          <w:lang w:bidi="ar-SA"/>
        </w:rPr>
        <w:drawing>
          <wp:inline distT="0" distB="0" distL="0" distR="0" wp14:anchorId="28BFCF24" wp14:editId="617A6FAB">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2A631CD7" w14:textId="77777777" w:rsidR="00F23B90" w:rsidRDefault="00F23B90" w:rsidP="000E5536">
      <w:pPr>
        <w:pStyle w:val="BodyText"/>
      </w:pPr>
    </w:p>
    <w:p w14:paraId="37563661"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0170EBA7" w14:textId="77777777" w:rsidR="00F23B90" w:rsidRDefault="00F23B90" w:rsidP="000E5536">
      <w:pPr>
        <w:pStyle w:val="BodyText"/>
      </w:pPr>
    </w:p>
    <w:p w14:paraId="640D12EC" w14:textId="77777777" w:rsidR="00F23B90" w:rsidRDefault="00F23B90" w:rsidP="000E5536">
      <w:pPr>
        <w:pStyle w:val="BodyText"/>
      </w:pPr>
      <w:r>
        <w:rPr>
          <w:noProof/>
          <w:lang w:bidi="ar-SA"/>
        </w:rPr>
        <w:lastRenderedPageBreak/>
        <w:drawing>
          <wp:inline distT="0" distB="0" distL="0" distR="0" wp14:anchorId="311AD9ED" wp14:editId="6E2714AA">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649BDCD9" w14:textId="77777777" w:rsidR="00F23B90" w:rsidRDefault="00F23B90" w:rsidP="000E5536">
      <w:pPr>
        <w:pStyle w:val="BodyText"/>
      </w:pPr>
    </w:p>
    <w:p w14:paraId="4A745277" w14:textId="77777777" w:rsidR="00F23B90" w:rsidRDefault="00F23B90" w:rsidP="000E5536">
      <w:pPr>
        <w:pStyle w:val="BodyText"/>
      </w:pPr>
      <w:r>
        <w:t>Here we go with the whole WDPA – started at 14:54 on 13/7/12:</w:t>
      </w:r>
    </w:p>
    <w:p w14:paraId="6B8C6CB4" w14:textId="77777777" w:rsidR="00F23B90" w:rsidRDefault="00F23B90" w:rsidP="008B550B">
      <w:pPr>
        <w:pStyle w:val="Code"/>
      </w:pPr>
      <w:r w:rsidRPr="00E454B2">
        <w:t>create table wdpa_union with oids as select '1'::integer as num, st_makevalid((ST_Dump(st_union(geom))).geom) from wdpa</w:t>
      </w:r>
    </w:p>
    <w:p w14:paraId="05332E8E" w14:textId="77777777" w:rsidR="00F23B90" w:rsidRDefault="00F23B90" w:rsidP="000E5536">
      <w:pPr>
        <w:pStyle w:val="BodyText"/>
      </w:pPr>
      <w:r>
        <w:t>Oh – topology error after 34 hours:</w:t>
      </w:r>
    </w:p>
    <w:p w14:paraId="178DA620"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302AD75E"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270A0A">
        <w:t>Cleaning</w:t>
      </w:r>
      <w:r>
        <w:fldChar w:fldCharType="end"/>
      </w:r>
      <w:r>
        <w:t>) but it still produced the same error. Maybe it is when it is trying to make valid the unioned geometry – trying to do it without that step:</w:t>
      </w:r>
    </w:p>
    <w:p w14:paraId="7694FE66" w14:textId="77777777" w:rsidR="00F23B90" w:rsidRDefault="00F23B90" w:rsidP="008B550B">
      <w:pPr>
        <w:pStyle w:val="Code"/>
      </w:pPr>
      <w:r w:rsidRPr="00ED78A5">
        <w:t>create table wdpa_union with oids as select '1'::integer as num, (ST_Dump(st_union(geom))).geom from wdpa</w:t>
      </w:r>
    </w:p>
    <w:p w14:paraId="4CF0734F" w14:textId="77777777" w:rsidR="00F23B90" w:rsidRDefault="00F23B90" w:rsidP="008B6883">
      <w:pPr>
        <w:pStyle w:val="BodyText2"/>
      </w:pPr>
      <w:r>
        <w:t>Same result after 34 hours:</w:t>
      </w:r>
    </w:p>
    <w:p w14:paraId="3F84790A"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58243838" w14:textId="77777777" w:rsidR="00F23B90" w:rsidRDefault="00F23B90" w:rsidP="000E5536">
      <w:pPr>
        <w:pStyle w:val="BodyText"/>
      </w:pPr>
      <w:r>
        <w:t>Trying this:</w:t>
      </w:r>
    </w:p>
    <w:p w14:paraId="008D900B" w14:textId="77777777" w:rsidR="00F23B90" w:rsidRDefault="00F23B90" w:rsidP="008B550B">
      <w:pPr>
        <w:pStyle w:val="Code"/>
      </w:pPr>
      <w:r w:rsidRPr="00E02813">
        <w:t>create table wdpa_union with oids as select '1'::integer as num, st_union(geom) from wdpa</w:t>
      </w:r>
    </w:p>
    <w:p w14:paraId="51DBA55A" w14:textId="77777777" w:rsidR="003C733A" w:rsidRDefault="003C733A" w:rsidP="000E5536">
      <w:pPr>
        <w:pStyle w:val="Heading1"/>
      </w:pPr>
      <w:r>
        <w:t>Data Loading</w:t>
      </w:r>
    </w:p>
    <w:p w14:paraId="72633FBD" w14:textId="77777777" w:rsidR="0043068D" w:rsidRDefault="0043068D" w:rsidP="003B37F4">
      <w:pPr>
        <w:pStyle w:val="Heading2"/>
      </w:pPr>
      <w:bookmarkStart w:id="49" w:name="_Toc315774562"/>
      <w:r>
        <w:t>Importing the Red list data</w:t>
      </w:r>
    </w:p>
    <w:p w14:paraId="64913D5A" w14:textId="77777777" w:rsidR="003C733A" w:rsidRDefault="0043068D" w:rsidP="0034374E">
      <w:pPr>
        <w:pStyle w:val="Heading3"/>
      </w:pPr>
      <w:r>
        <w:t>I</w:t>
      </w:r>
      <w:r w:rsidR="003C733A">
        <w:t>nto PostGIS</w:t>
      </w:r>
    </w:p>
    <w:p w14:paraId="32EBA41A" w14:textId="77777777" w:rsidR="003C733A" w:rsidRDefault="003C733A" w:rsidP="007D2F52">
      <w:pPr>
        <w:pStyle w:val="Heading4"/>
      </w:pPr>
      <w:r>
        <w:t>From a FileGDB</w:t>
      </w:r>
    </w:p>
    <w:p w14:paraId="15033D55"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3854AF16"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23CDA43A" w14:textId="77777777" w:rsidR="003C733A" w:rsidRDefault="003C733A" w:rsidP="008B6883">
      <w:pPr>
        <w:pStyle w:val="BodyText2"/>
      </w:pPr>
      <w:r>
        <w:t>Derr. I was using a LL dataset and telling it it was Web Mercator. But in FME it doesn’t see the AllSpecies_WebMercator feature class for some reason!</w:t>
      </w:r>
    </w:p>
    <w:p w14:paraId="2322189E" w14:textId="77777777" w:rsidR="003C733A" w:rsidRPr="00894760" w:rsidRDefault="003C733A" w:rsidP="008B550B">
      <w:pPr>
        <w:pStyle w:val="Code"/>
        <w:rPr>
          <w:lang w:bidi="ar-SA"/>
        </w:rPr>
      </w:pPr>
      <w:r w:rsidRPr="00894760">
        <w:rPr>
          <w:lang w:bidi="ar-SA"/>
        </w:rPr>
        <w:t>|INFORM|Trying to find a DYNAMIC plugin for reader named `FILEGDB'</w:t>
      </w:r>
    </w:p>
    <w:p w14:paraId="6E172D2D"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0A2D1801" w14:textId="77777777" w:rsidR="003C733A" w:rsidRPr="00894760" w:rsidRDefault="003C733A" w:rsidP="008B550B">
      <w:pPr>
        <w:pStyle w:val="Code"/>
        <w:rPr>
          <w:lang w:bidi="ar-SA"/>
        </w:rPr>
      </w:pPr>
      <w:r w:rsidRPr="00894760">
        <w:rPr>
          <w:lang w:bidi="ar-SA"/>
        </w:rPr>
        <w:t>|INFORM|Loaded module 'FILEGDB' from file 'E:\apps\FME\plugins/FILEGDB.dll'</w:t>
      </w:r>
    </w:p>
    <w:p w14:paraId="7EFE8D31"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067B7ECD" w14:textId="77777777" w:rsidR="003C733A" w:rsidRPr="00894760" w:rsidRDefault="003C733A" w:rsidP="008B550B">
      <w:pPr>
        <w:pStyle w:val="Code"/>
        <w:rPr>
          <w:lang w:bidi="ar-SA"/>
        </w:rPr>
      </w:pPr>
      <w:r w:rsidRPr="00894760">
        <w:rPr>
          <w:lang w:bidi="ar-SA"/>
        </w:rPr>
        <w:t>|WARN  |Geodatabase Error (-2147024809): Invalid function arguments.</w:t>
      </w:r>
    </w:p>
    <w:p w14:paraId="4ABC2476" w14:textId="77777777" w:rsidR="003C733A" w:rsidRPr="00894760" w:rsidRDefault="003C733A" w:rsidP="008B6883">
      <w:pPr>
        <w:pStyle w:val="BodyText2"/>
        <w:rPr>
          <w:sz w:val="16"/>
        </w:rPr>
      </w:pPr>
      <w:r w:rsidRPr="00894760">
        <w:t>|WARN  |Could not open File Geodatabase table `\AllSpecies_WebMercator'.</w:t>
      </w:r>
    </w:p>
    <w:p w14:paraId="2ECFA03B"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6E42B758" w14:textId="77777777" w:rsidR="003C733A" w:rsidRDefault="003C733A" w:rsidP="008B6883">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1080A8DA"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32DA6CAB"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00879BD0" w14:textId="77777777" w:rsidR="00F2439C" w:rsidRDefault="00082F4C" w:rsidP="008B6883">
      <w:pPr>
        <w:pStyle w:val="BodyText2"/>
      </w:pPr>
      <w:r>
        <w:t xml:space="preserve">2014_2 imported into ies-pgsql2.jrc.org using </w:t>
      </w:r>
      <w:hyperlink r:id="rId210" w:history="1">
        <w:r w:rsidRPr="00082F4C">
          <w:rPr>
            <w:rStyle w:val="Hyperlink"/>
          </w:rPr>
          <w:t>this</w:t>
        </w:r>
      </w:hyperlink>
      <w:r>
        <w:t xml:space="preserve"> FME script.</w:t>
      </w:r>
    </w:p>
    <w:p w14:paraId="6D713D2C" w14:textId="77777777" w:rsidR="003C733A" w:rsidRDefault="003C733A" w:rsidP="007D2F52">
      <w:pPr>
        <w:pStyle w:val="Heading4"/>
      </w:pPr>
      <w:r>
        <w:t>From PostGIS</w:t>
      </w:r>
    </w:p>
    <w:p w14:paraId="2C44AD2F" w14:textId="77777777" w:rsidR="003C733A" w:rsidRDefault="003C733A" w:rsidP="008B6883">
      <w:pPr>
        <w:pStyle w:val="BodyText2"/>
      </w:pPr>
      <w:r>
        <w:t>When you try and transfer from PostGIS on durga in FME keeps failing at 30000 records:</w:t>
      </w:r>
    </w:p>
    <w:p w14:paraId="61B4AE2D"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B8AE6D6" w14:textId="77777777" w:rsidR="00E70E70" w:rsidRDefault="0043068D" w:rsidP="0034374E">
      <w:pPr>
        <w:pStyle w:val="Heading3"/>
      </w:pPr>
      <w:r>
        <w:t>I</w:t>
      </w:r>
      <w:r w:rsidR="00E70E70">
        <w:t>nto Hadoop</w:t>
      </w:r>
    </w:p>
    <w:p w14:paraId="4AC68E90" w14:textId="77777777" w:rsidR="00E70E70" w:rsidRDefault="00E70E70" w:rsidP="007D2F52">
      <w:pPr>
        <w:pStyle w:val="Heading4"/>
      </w:pPr>
      <w:bookmarkStart w:id="50" w:name="_Ref385922102"/>
      <w:r>
        <w:t xml:space="preserve">Using the species JSON files </w:t>
      </w:r>
      <w:bookmarkEnd w:id="50"/>
    </w:p>
    <w:p w14:paraId="3E57F6AA" w14:textId="77777777" w:rsidR="00E70E70" w:rsidRDefault="00E70E70" w:rsidP="008B6883">
      <w:pPr>
        <w:pStyle w:val="BodyText2"/>
      </w:pPr>
      <w:r>
        <w:t>This is the process:</w:t>
      </w:r>
    </w:p>
    <w:p w14:paraId="4F9EB51E"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270A0A">
        <w:t>Converting to ESRI GeoJSON</w:t>
      </w:r>
      <w:r>
        <w:fldChar w:fldCharType="end"/>
      </w:r>
      <w:r>
        <w:t>)</w:t>
      </w:r>
    </w:p>
    <w:p w14:paraId="1697262E" w14:textId="77777777" w:rsidR="00E70E70" w:rsidRDefault="00E70E70" w:rsidP="000E5536">
      <w:pPr>
        <w:pStyle w:val="ListBullet2"/>
      </w:pPr>
      <w:r>
        <w:t>WinSCP the zipped files to the Hadoop cluster ’Hadoop-sn</w:t>
      </w:r>
      <w:r w:rsidRPr="00D04036">
        <w:t>/home/dopa/data/zip/species</w:t>
      </w:r>
      <w:r>
        <w:t>’ (full transfer took 42 min)</w:t>
      </w:r>
    </w:p>
    <w:p w14:paraId="3FA063DD"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0723F51F"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270A0A">
        <w:t>Importing files</w:t>
      </w:r>
      <w:r>
        <w:fldChar w:fldCharType="end"/>
      </w:r>
    </w:p>
    <w:p w14:paraId="097F65F4" w14:textId="77777777" w:rsidR="00E70E70" w:rsidRDefault="00E70E70" w:rsidP="008B6883">
      <w:pPr>
        <w:pStyle w:val="BodyText2"/>
      </w:pPr>
      <w:r>
        <w:t>There were issues with the following json file exports:</w:t>
      </w:r>
    </w:p>
    <w:p w14:paraId="77770440" w14:textId="77777777" w:rsidR="00E70E70" w:rsidRDefault="000D5C35" w:rsidP="008B6883">
      <w:pPr>
        <w:pStyle w:val="BodyText2"/>
      </w:pPr>
      <w:hyperlink r:id="rId21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2BEAF773" w14:textId="77777777" w:rsidR="00E70E70" w:rsidRDefault="000D5C35" w:rsidP="008B6883">
      <w:pPr>
        <w:pStyle w:val="BodyText2"/>
      </w:pPr>
      <w:hyperlink r:id="rId212" w:history="1">
        <w:r w:rsidR="00E70E70" w:rsidRPr="008E1677">
          <w:rPr>
            <w:rStyle w:val="Hyperlink"/>
          </w:rPr>
          <w:t>These</w:t>
        </w:r>
      </w:hyperlink>
      <w:r w:rsidR="00E70E70">
        <w:t xml:space="preserve"> zip files do not contain a valid member – investigating. </w:t>
      </w:r>
    </w:p>
    <w:p w14:paraId="7023B557"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24F0BE26" w14:textId="77777777" w:rsidR="00E70E70" w:rsidRDefault="00E70E70" w:rsidP="008B6883">
      <w:pPr>
        <w:pStyle w:val="BodyText2"/>
      </w:pPr>
      <w:r>
        <w:t>I am trying again using the hdfs shell to load the same files to see if it is quicker:</w:t>
      </w:r>
    </w:p>
    <w:p w14:paraId="42BB6EE1" w14:textId="77777777" w:rsidR="00E70E70" w:rsidRDefault="00E70E70" w:rsidP="008B550B">
      <w:pPr>
        <w:pStyle w:val="Unix"/>
      </w:pPr>
      <w:r w:rsidRPr="00C60530">
        <w:t xml:space="preserve">[dopa@hadoop-sn ~]$ </w:t>
      </w:r>
      <w:r w:rsidRPr="00503875">
        <w:t>hadoop fs -put /home/dopa/data/json/species/* /user/hive/warehouse/</w:t>
      </w:r>
      <w:r>
        <w:t>species</w:t>
      </w:r>
    </w:p>
    <w:p w14:paraId="2B99749F"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391BCB28"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7A4D9DBC" w14:textId="77777777" w:rsidR="00F2439C" w:rsidRPr="00367AFA" w:rsidRDefault="00F2439C" w:rsidP="008B6883">
      <w:pPr>
        <w:pStyle w:val="BodyText2"/>
      </w:pPr>
      <w:r>
        <w:t xml:space="preserve">Created the new 2014_2 species table in PostGIS with the filtered and dissolved spatial data using </w:t>
      </w:r>
      <w:hyperlink r:id="rId21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EA93E32" w14:textId="77777777" w:rsidR="002B5187" w:rsidRDefault="002B5187" w:rsidP="007D2F52">
      <w:pPr>
        <w:pStyle w:val="Heading4"/>
      </w:pPr>
      <w:bookmarkStart w:id="51" w:name="_Ref401910845"/>
      <w:r>
        <w:t>Using Python to Avro</w:t>
      </w:r>
      <w:bookmarkEnd w:id="51"/>
    </w:p>
    <w:p w14:paraId="0DC3B240" w14:textId="77777777" w:rsidR="00C8286F" w:rsidRDefault="00895242" w:rsidP="008B6883">
      <w:pPr>
        <w:pStyle w:val="BodyText2"/>
      </w:pPr>
      <w:r>
        <w:t>There is</w:t>
      </w:r>
      <w:r w:rsidR="002B5187">
        <w:t xml:space="preserve"> </w:t>
      </w:r>
      <w:hyperlink r:id="rId21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799E990" w14:textId="77777777" w:rsidR="00C8286F" w:rsidRPr="00B0083A" w:rsidRDefault="00C8286F" w:rsidP="008B550B">
      <w:pPr>
        <w:pStyle w:val="Code"/>
      </w:pPr>
      <w:r w:rsidRPr="00B0083A">
        <w:t>C:\Users\cottaan&gt;pip install avro</w:t>
      </w:r>
    </w:p>
    <w:p w14:paraId="56A20883" w14:textId="77777777" w:rsidR="00C8286F" w:rsidRPr="00B0083A" w:rsidRDefault="00C8286F" w:rsidP="008B550B">
      <w:pPr>
        <w:pStyle w:val="Code"/>
      </w:pPr>
      <w:r w:rsidRPr="00B0083A">
        <w:t>Downloading/unpacking avro</w:t>
      </w:r>
    </w:p>
    <w:p w14:paraId="212D6335" w14:textId="77777777" w:rsidR="00C8286F" w:rsidRPr="00B0083A" w:rsidRDefault="00C8286F" w:rsidP="008B550B">
      <w:pPr>
        <w:pStyle w:val="Code"/>
      </w:pPr>
      <w:r w:rsidRPr="00B0083A">
        <w:t xml:space="preserve">  Downloading avro-1.7.7.tar.gz</w:t>
      </w:r>
    </w:p>
    <w:p w14:paraId="6543A505" w14:textId="77777777" w:rsidR="00C8286F" w:rsidRPr="00B0083A" w:rsidRDefault="00C8286F" w:rsidP="008B550B">
      <w:pPr>
        <w:pStyle w:val="Code"/>
      </w:pPr>
      <w:r w:rsidRPr="00B0083A">
        <w:t xml:space="preserve">  Running setup.py egg_info for package avro</w:t>
      </w:r>
    </w:p>
    <w:p w14:paraId="6F1E9691" w14:textId="77777777" w:rsidR="00C8286F" w:rsidRPr="00B0083A" w:rsidRDefault="00C8286F" w:rsidP="008B550B">
      <w:pPr>
        <w:pStyle w:val="Code"/>
      </w:pPr>
    </w:p>
    <w:p w14:paraId="03832C25" w14:textId="77777777" w:rsidR="00C8286F" w:rsidRPr="00B0083A" w:rsidRDefault="00C8286F" w:rsidP="008B550B">
      <w:pPr>
        <w:pStyle w:val="Code"/>
      </w:pPr>
      <w:r w:rsidRPr="00B0083A">
        <w:t>Installing collected packages: avro</w:t>
      </w:r>
    </w:p>
    <w:p w14:paraId="5A413778" w14:textId="77777777" w:rsidR="00C8286F" w:rsidRPr="00B0083A" w:rsidRDefault="00C8286F" w:rsidP="008B550B">
      <w:pPr>
        <w:pStyle w:val="Code"/>
      </w:pPr>
      <w:r w:rsidRPr="00B0083A">
        <w:lastRenderedPageBreak/>
        <w:t xml:space="preserve">  Running setup.py install for avro</w:t>
      </w:r>
    </w:p>
    <w:p w14:paraId="12F9E0FF" w14:textId="77777777" w:rsidR="00C8286F" w:rsidRPr="00B0083A" w:rsidRDefault="00C8286F" w:rsidP="008B550B">
      <w:pPr>
        <w:pStyle w:val="Code"/>
      </w:pPr>
    </w:p>
    <w:p w14:paraId="1739476B" w14:textId="77777777" w:rsidR="00C8286F" w:rsidRPr="00B0083A" w:rsidRDefault="00C8286F" w:rsidP="008B550B">
      <w:pPr>
        <w:pStyle w:val="Code"/>
      </w:pPr>
      <w:r w:rsidRPr="00B0083A">
        <w:t>Successfully installed avro</w:t>
      </w:r>
    </w:p>
    <w:p w14:paraId="0B7590DE" w14:textId="77777777" w:rsidR="00C8286F" w:rsidRPr="00B0083A" w:rsidRDefault="00C8286F" w:rsidP="008B550B">
      <w:pPr>
        <w:pStyle w:val="Code"/>
      </w:pPr>
      <w:r w:rsidRPr="00B0083A">
        <w:t>Cleaning up...</w:t>
      </w:r>
    </w:p>
    <w:p w14:paraId="38434295" w14:textId="77777777" w:rsidR="00C8286F" w:rsidRPr="00B0083A" w:rsidRDefault="00C8286F" w:rsidP="008B6883">
      <w:pPr>
        <w:pStyle w:val="BodyText2"/>
      </w:pPr>
      <w:r>
        <w:t>This will install in the Anaconda directory and you can still use the package by adding it to your path:</w:t>
      </w:r>
    </w:p>
    <w:p w14:paraId="075E0EDF" w14:textId="77777777" w:rsidR="00C8286F" w:rsidRDefault="00C8286F" w:rsidP="008B550B">
      <w:pPr>
        <w:pStyle w:val="Code"/>
      </w:pPr>
      <w:r>
        <w:t>&gt;&gt;&gt; import sys</w:t>
      </w:r>
    </w:p>
    <w:p w14:paraId="3E6D3217" w14:textId="77777777" w:rsidR="00C8286F" w:rsidRDefault="00C8286F" w:rsidP="008B550B">
      <w:pPr>
        <w:pStyle w:val="Code"/>
      </w:pPr>
      <w:r>
        <w:t>&gt;&gt;&gt; sys.path.append(r"C:\Anaconda\Lib\site-packages")</w:t>
      </w:r>
    </w:p>
    <w:p w14:paraId="7E277538"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4AC8CF84" w14:textId="77777777" w:rsidR="0019783D" w:rsidRDefault="0019783D" w:rsidP="008B550B">
      <w:pPr>
        <w:pStyle w:val="Code"/>
        <w:rPr>
          <w:lang w:bidi="ar-SA"/>
        </w:rPr>
      </w:pPr>
      <w:r>
        <w:rPr>
          <w:lang w:bidi="ar-SA"/>
        </w:rPr>
        <w:t>The datum {u'SEASONAL': 1, u'DATA_SENS': u' ', u'SUBPOP'………….: u' ', u'SpeciesID': u'8543'} is not an example of the schema {</w:t>
      </w:r>
    </w:p>
    <w:p w14:paraId="14CDE3A2"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39A267D0" w14:textId="77777777" w:rsidR="00C91201" w:rsidRDefault="00C91201" w:rsidP="008B550B">
      <w:pPr>
        <w:pStyle w:val="Code"/>
      </w:pPr>
      <w:r>
        <w:t xml:space="preserve">, </w:t>
      </w:r>
      <w:r w:rsidRPr="00C91201">
        <w:t>u'Shape': &lt;Polygon object at 0x16c11d70[0x16c11d80]&gt;, u'SpeciesID': u'8543'}</w:t>
      </w:r>
    </w:p>
    <w:p w14:paraId="2675659D"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00C803B8"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1443487E" w14:textId="77777777" w:rsidR="00937374" w:rsidRDefault="00937374" w:rsidP="008B550B">
      <w:pPr>
        <w:pStyle w:val="Unix"/>
      </w:pPr>
      <w:r w:rsidRPr="00232BDD">
        <w:t>C:\Users\cottaan&gt;java -jar C:\Users\cottaan\Downloads\avro-tools-1.7.3.jar tojson C:\Users\cottaan\Documents\iucn_rl_species_2014_2_no_sens.avro</w:t>
      </w:r>
    </w:p>
    <w:p w14:paraId="7440C869" w14:textId="77777777" w:rsidR="008F1F5F" w:rsidRDefault="008F1F5F" w:rsidP="008B6883">
      <w:pPr>
        <w:pStyle w:val="BodyText2"/>
      </w:pPr>
      <w:r>
        <w:t xml:space="preserve">In the end it was just that the data wasn’t being written to the Avro file as binary – I copied and pasted the code from </w:t>
      </w:r>
      <w:hyperlink r:id="rId216" w:history="1">
        <w:r w:rsidRPr="008F1F5F">
          <w:rPr>
            <w:rStyle w:val="Hyperlink"/>
          </w:rPr>
          <w:t>here</w:t>
        </w:r>
      </w:hyperlink>
      <w:r w:rsidR="009C52D6">
        <w:t xml:space="preserve"> and the writer opens with:</w:t>
      </w:r>
    </w:p>
    <w:p w14:paraId="74556A27" w14:textId="77777777" w:rsidR="00D93266" w:rsidRDefault="008F1F5F" w:rsidP="008B550B">
      <w:pPr>
        <w:pStyle w:val="Code"/>
      </w:pPr>
      <w:r w:rsidRPr="008F1F5F">
        <w:t>writer = DataFileWriter(open("users.avro", "w"), DatumWriter(), schema)</w:t>
      </w:r>
    </w:p>
    <w:p w14:paraId="0BD64219" w14:textId="77777777" w:rsidR="008F1F5F" w:rsidRDefault="008F1F5F" w:rsidP="008B550B">
      <w:pPr>
        <w:pStyle w:val="Code"/>
      </w:pPr>
      <w:r>
        <w:t xml:space="preserve">instead of </w:t>
      </w:r>
    </w:p>
    <w:p w14:paraId="35B26A29" w14:textId="77777777" w:rsidR="008F1F5F" w:rsidRDefault="008F1F5F" w:rsidP="008B550B">
      <w:pPr>
        <w:pStyle w:val="Code"/>
      </w:pPr>
      <w:r w:rsidRPr="008F1F5F">
        <w:t>writer = DataFileWriter(open("users.avro", "w</w:t>
      </w:r>
      <w:r>
        <w:t>b</w:t>
      </w:r>
      <w:r w:rsidRPr="008F1F5F">
        <w:t>"), DatumWriter(), schema)</w:t>
      </w:r>
    </w:p>
    <w:p w14:paraId="189F7FC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39F51FA7" w14:textId="77777777" w:rsidR="00AF116A" w:rsidRDefault="00C8286F" w:rsidP="008B6883">
      <w:pPr>
        <w:pStyle w:val="BodyText2"/>
      </w:pPr>
      <w:r>
        <w:t>There is also</w:t>
      </w:r>
      <w:r w:rsidR="003F11F7">
        <w:t xml:space="preserve"> an AvroToolbox created by Mansour Raad </w:t>
      </w:r>
      <w:hyperlink r:id="rId21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0BCC0BE8" w14:textId="77777777" w:rsidR="005558F2" w:rsidRDefault="005558F2" w:rsidP="000E5536">
      <w:pPr>
        <w:pStyle w:val="Heading5"/>
      </w:pPr>
      <w:bookmarkStart w:id="52" w:name="_Ref401910915"/>
      <w:r>
        <w:t>Loading data into Hadoop</w:t>
      </w:r>
      <w:bookmarkEnd w:id="52"/>
    </w:p>
    <w:p w14:paraId="2DF18CA3" w14:textId="77777777" w:rsidR="00100AF2" w:rsidRDefault="00100AF2" w:rsidP="008B6883">
      <w:pPr>
        <w:pStyle w:val="BodyText2"/>
      </w:pPr>
      <w:r>
        <w:t>Here is the process to load data into Hadoop from ArcGIS:</w:t>
      </w:r>
    </w:p>
    <w:p w14:paraId="26AD1C63" w14:textId="77777777" w:rsidR="00100AF2" w:rsidRDefault="00100AF2" w:rsidP="005E663B">
      <w:pPr>
        <w:pStyle w:val="ListNumber"/>
        <w:numPr>
          <w:ilvl w:val="0"/>
          <w:numId w:val="24"/>
        </w:numPr>
      </w:pPr>
      <w:r>
        <w:t>Run the GP tool ‘FeatureClass to Avro’</w:t>
      </w:r>
    </w:p>
    <w:p w14:paraId="5A26CD44" w14:textId="77777777" w:rsidR="00100AF2" w:rsidRDefault="00100AF2" w:rsidP="005E663B">
      <w:pPr>
        <w:pStyle w:val="ListNumber"/>
        <w:numPr>
          <w:ilvl w:val="0"/>
          <w:numId w:val="24"/>
        </w:numPr>
      </w:pPr>
      <w:r>
        <w:t>WinSCP the *.avro and *.avsc files to the cluster (from ‘E:\Export\’ to Hadoop-m2/home/cottaan/data by default)</w:t>
      </w:r>
    </w:p>
    <w:p w14:paraId="1D9D9899" w14:textId="77777777" w:rsidR="00100AF2" w:rsidRDefault="00714032" w:rsidP="005E663B">
      <w:pPr>
        <w:pStyle w:val="ListNumber"/>
        <w:numPr>
          <w:ilvl w:val="0"/>
          <w:numId w:val="24"/>
        </w:numPr>
      </w:pPr>
      <w:r>
        <w:t>In Hue c</w:t>
      </w:r>
      <w:r w:rsidR="00100AF2">
        <w:t>reate a folder to hold the data in HDFS (jrc/data/species/common_redpoll)</w:t>
      </w:r>
    </w:p>
    <w:p w14:paraId="41F3F8D4" w14:textId="77777777" w:rsidR="00100AF2" w:rsidRDefault="009F3804" w:rsidP="005E663B">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79DAF49" w14:textId="77777777" w:rsidR="00100AF2" w:rsidRDefault="009F3804" w:rsidP="005E663B">
      <w:pPr>
        <w:pStyle w:val="ListNumber"/>
        <w:numPr>
          <w:ilvl w:val="0"/>
          <w:numId w:val="24"/>
        </w:numPr>
      </w:pPr>
      <w:r>
        <w:t>In Hue c</w:t>
      </w:r>
      <w:r w:rsidR="00100AF2">
        <w:t>opy the schema file into the schema folder (jrc/schemas/CommonRedpoll_Dissolved.avsc)</w:t>
      </w:r>
    </w:p>
    <w:p w14:paraId="075A6E4C" w14:textId="77777777" w:rsidR="00100AF2" w:rsidRDefault="00120BD9" w:rsidP="005E663B">
      <w:pPr>
        <w:pStyle w:val="ListNumber"/>
        <w:numPr>
          <w:ilvl w:val="0"/>
          <w:numId w:val="24"/>
        </w:numPr>
      </w:pPr>
      <w:r>
        <w:t>Create the table in Hive:</w:t>
      </w:r>
    </w:p>
    <w:p w14:paraId="334606DE" w14:textId="77777777" w:rsidR="00120BD9" w:rsidRDefault="00120BD9" w:rsidP="008B550B">
      <w:pPr>
        <w:pStyle w:val="Code"/>
      </w:pPr>
      <w:r>
        <w:t>CREATE EXTERNAL TABLE IF NOT EXISTS species.CommonRedpoll_Dissolved</w:t>
      </w:r>
    </w:p>
    <w:p w14:paraId="20824166" w14:textId="77777777" w:rsidR="00120BD9" w:rsidRDefault="00120BD9" w:rsidP="008B550B">
      <w:pPr>
        <w:pStyle w:val="Code"/>
      </w:pPr>
      <w:r>
        <w:t>ROW FORMAT SERDE 'org.apache.hadoop.hive.serde2.avro.AvroSerDe'</w:t>
      </w:r>
    </w:p>
    <w:p w14:paraId="4013BC39" w14:textId="77777777" w:rsidR="00120BD9" w:rsidRDefault="00120BD9" w:rsidP="008B550B">
      <w:pPr>
        <w:pStyle w:val="Code"/>
      </w:pPr>
      <w:r>
        <w:t>STORED AS</w:t>
      </w:r>
    </w:p>
    <w:p w14:paraId="5028AC33" w14:textId="77777777" w:rsidR="00120BD9" w:rsidRDefault="00120BD9" w:rsidP="008B550B">
      <w:pPr>
        <w:pStyle w:val="Code"/>
      </w:pPr>
      <w:r>
        <w:t xml:space="preserve">  INPUTFORMAT 'org.apache.hadoop.hive.ql.io.avro.AvroContainerInputFormat'</w:t>
      </w:r>
    </w:p>
    <w:p w14:paraId="43630408" w14:textId="77777777" w:rsidR="00120BD9" w:rsidRDefault="00120BD9" w:rsidP="008B550B">
      <w:pPr>
        <w:pStyle w:val="Code"/>
      </w:pPr>
      <w:r>
        <w:t xml:space="preserve">  OUTPUTFORMAT 'org.apache.hadoop.hive.ql.io.avro.AvroContainerOutputFormat'</w:t>
      </w:r>
    </w:p>
    <w:p w14:paraId="489E8923" w14:textId="77777777" w:rsidR="00120BD9" w:rsidRDefault="00120BD9" w:rsidP="008B550B">
      <w:pPr>
        <w:pStyle w:val="Code"/>
      </w:pPr>
      <w:r>
        <w:t>LOCATION '/jrc/data/species/common_redpoll'</w:t>
      </w:r>
    </w:p>
    <w:p w14:paraId="04FFE294" w14:textId="77777777" w:rsidR="00120BD9" w:rsidRDefault="00120BD9" w:rsidP="008B550B">
      <w:pPr>
        <w:pStyle w:val="Code"/>
      </w:pPr>
      <w:r>
        <w:t>TBLPROPERTIES ('avro.schema.url'='hdfs:///jrc/schemas/CommonRedpoll_Dissolved.avsc');</w:t>
      </w:r>
    </w:p>
    <w:p w14:paraId="67A3F997" w14:textId="77777777"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18AB0E0B" w14:textId="77777777" w:rsidR="00CD20C8" w:rsidRDefault="00CD20C8" w:rsidP="008B6883">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270A0A">
        <w:t>WWF Terrestrial Ecoregions</w:t>
      </w:r>
      <w:r>
        <w:fldChar w:fldCharType="end"/>
      </w:r>
      <w:r>
        <w:t>) on 15/12/2014 (analysis.</w:t>
      </w:r>
      <w:r w:rsidRPr="00CD20C8">
        <w:t xml:space="preserve"> ecoregions</w:t>
      </w:r>
      <w:r>
        <w:t>).</w:t>
      </w:r>
    </w:p>
    <w:p w14:paraId="75467CF5" w14:textId="77777777" w:rsidR="00B9318B" w:rsidRDefault="00B9318B" w:rsidP="007D2F52">
      <w:pPr>
        <w:pStyle w:val="Heading4"/>
      </w:pPr>
      <w:r>
        <w:t xml:space="preserve">Using </w:t>
      </w:r>
      <w:r w:rsidR="0029743C">
        <w:t>ArcGIS Engine</w:t>
      </w:r>
    </w:p>
    <w:p w14:paraId="2C34AF5A" w14:textId="77777777" w:rsidR="00E7346F" w:rsidRDefault="0029743C" w:rsidP="008B6883">
      <w:pPr>
        <w:pStyle w:val="BodyText2"/>
      </w:pPr>
      <w:r>
        <w:t xml:space="preserve">This </w:t>
      </w:r>
      <w:hyperlink r:id="rId21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2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7C37DC58"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2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060D1535" w14:textId="77777777" w:rsidR="00B9318B" w:rsidRDefault="00B9318B" w:rsidP="007D2F52">
      <w:pPr>
        <w:pStyle w:val="Heading4"/>
      </w:pPr>
      <w:r>
        <w:t>Using File Geodatabase API</w:t>
      </w:r>
    </w:p>
    <w:p w14:paraId="3EF341D5" w14:textId="77777777" w:rsidR="00B9318B" w:rsidRPr="00B9318B" w:rsidRDefault="00824974" w:rsidP="008B6883">
      <w:pPr>
        <w:pStyle w:val="BodyText2"/>
      </w:pPr>
      <w:r>
        <w:t>How would you get the data into Avro format?</w:t>
      </w:r>
    </w:p>
    <w:p w14:paraId="15316F55" w14:textId="77777777" w:rsidR="00994069" w:rsidRDefault="00994069" w:rsidP="003B37F4">
      <w:pPr>
        <w:pStyle w:val="Heading2"/>
      </w:pPr>
      <w:r>
        <w:t>Importing the GBIF Occurrences</w:t>
      </w:r>
    </w:p>
    <w:p w14:paraId="2488D963" w14:textId="77777777" w:rsidR="00994069" w:rsidRPr="00994069" w:rsidRDefault="00994069" w:rsidP="008B6883">
      <w:pPr>
        <w:pStyle w:val="BodyText2"/>
      </w:pPr>
    </w:p>
    <w:p w14:paraId="310865B6" w14:textId="77777777" w:rsidR="00994069" w:rsidRDefault="00994069" w:rsidP="0034374E">
      <w:pPr>
        <w:pStyle w:val="Heading3"/>
      </w:pPr>
      <w:r>
        <w:t>Into PostGIS</w:t>
      </w:r>
    </w:p>
    <w:p w14:paraId="2A32BA2E" w14:textId="77777777" w:rsidR="00994069" w:rsidRDefault="00994069" w:rsidP="008B6883">
      <w:pPr>
        <w:pStyle w:val="BodyText2"/>
      </w:pPr>
      <w:r>
        <w:t xml:space="preserve">I wrote an </w:t>
      </w:r>
      <w:hyperlink r:id="rId22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771D3FFD" w14:textId="77777777" w:rsidR="000936A3" w:rsidRDefault="000936A3" w:rsidP="00DD4343">
      <w:pPr>
        <w:pStyle w:val="Tiny"/>
      </w:pPr>
      <w:r>
        <w:t>Reading source feature # 90517500</w:t>
      </w:r>
    </w:p>
    <w:p w14:paraId="382CBF7A" w14:textId="77777777" w:rsidR="000936A3" w:rsidRDefault="000936A3" w:rsidP="00DD4343">
      <w:pPr>
        <w:pStyle w:val="Tiny"/>
      </w:pPr>
      <w:r>
        <w:t>Bulk copy failed on table 'especies.gbif_occurrences_08_09_2015' using delimiter ':'. Error was 'server closed the connection unexpectedly</w:t>
      </w:r>
    </w:p>
    <w:p w14:paraId="27BA7AD2" w14:textId="77777777" w:rsidR="000936A3" w:rsidRDefault="000936A3" w:rsidP="00DD4343">
      <w:pPr>
        <w:pStyle w:val="Tiny"/>
      </w:pPr>
      <w:r>
        <w:tab/>
        <w:t>This probably means the server terminated abnormally</w:t>
      </w:r>
    </w:p>
    <w:p w14:paraId="3806996A" w14:textId="77777777" w:rsidR="000936A3" w:rsidRDefault="000936A3" w:rsidP="00DD4343">
      <w:pPr>
        <w:pStyle w:val="Tiny"/>
      </w:pPr>
      <w:r>
        <w:tab/>
        <w:t>before or while processing the request.</w:t>
      </w:r>
    </w:p>
    <w:p w14:paraId="70384A27" w14:textId="77777777" w:rsidR="000936A3" w:rsidRPr="00994069" w:rsidRDefault="000936A3" w:rsidP="008B6883">
      <w:pPr>
        <w:pStyle w:val="BodyText2"/>
      </w:pPr>
      <w:r>
        <w:t>Not sure why. Maybe I filled up PostGIS.</w:t>
      </w:r>
    </w:p>
    <w:p w14:paraId="3A81A16B" w14:textId="77777777" w:rsidR="004B0716" w:rsidRDefault="004B0716" w:rsidP="0034374E">
      <w:pPr>
        <w:pStyle w:val="Heading3"/>
      </w:pPr>
      <w:bookmarkStart w:id="53" w:name="_Ref430078309"/>
      <w:r>
        <w:t>Into Hadoop</w:t>
      </w:r>
      <w:bookmarkEnd w:id="53"/>
    </w:p>
    <w:p w14:paraId="1A1A6B67" w14:textId="7777777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0297069E" w14:textId="77777777" w:rsidR="00DA078F" w:rsidRDefault="00DA078F" w:rsidP="008B550B">
      <w:pPr>
        <w:pStyle w:val="Unix"/>
      </w:pPr>
      <w:r w:rsidRPr="00DA078F">
        <w:t>[cottaan@hadoop-m2 ~]$ hadoop fs -put /home/cottaan/data/0003396-150831095807960_reduced_fields.csv</w:t>
      </w:r>
    </w:p>
    <w:p w14:paraId="76E597B6" w14:textId="77777777"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0FA29C9" w14:textId="77777777" w:rsidR="003C733A" w:rsidRDefault="00547618" w:rsidP="003B37F4">
      <w:pPr>
        <w:pStyle w:val="Heading2"/>
      </w:pPr>
      <w:r>
        <w:t>Importing the WDPA</w:t>
      </w:r>
    </w:p>
    <w:p w14:paraId="782200EC" w14:textId="77777777" w:rsidR="00547618" w:rsidRDefault="00547618" w:rsidP="0034374E">
      <w:pPr>
        <w:pStyle w:val="Heading3"/>
      </w:pPr>
      <w:r>
        <w:t>Into PostGIS</w:t>
      </w:r>
    </w:p>
    <w:p w14:paraId="4B8A5612" w14:textId="77777777" w:rsidR="003C733A" w:rsidRDefault="003C733A" w:rsidP="008B6883">
      <w:pPr>
        <w:pStyle w:val="BodyText2"/>
      </w:pPr>
      <w:r>
        <w:t xml:space="preserve">Using FME to transfer from a file GDB to PostGIS 2.0 (eSpecies dev). Took </w:t>
      </w:r>
      <w:r w:rsidRPr="00947B2F">
        <w:t>2 minutes 32.0 seconds</w:t>
      </w:r>
      <w:r>
        <w:t>.</w:t>
      </w:r>
    </w:p>
    <w:p w14:paraId="1514BF97" w14:textId="77777777" w:rsidR="00547618" w:rsidRDefault="00547618" w:rsidP="0034374E">
      <w:pPr>
        <w:pStyle w:val="Heading3"/>
      </w:pPr>
      <w:bookmarkStart w:id="54" w:name="_Ref335993294"/>
      <w:r>
        <w:t>Into ArcGIS</w:t>
      </w:r>
      <w:bookmarkEnd w:id="54"/>
    </w:p>
    <w:p w14:paraId="5806CF88"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18547FC8" w14:textId="77777777" w:rsidR="00C14CBA" w:rsidRDefault="00C14CBA" w:rsidP="0034374E">
      <w:pPr>
        <w:pStyle w:val="Heading3"/>
      </w:pPr>
      <w:r>
        <w:t>Into Hadoop</w:t>
      </w:r>
    </w:p>
    <w:p w14:paraId="7CB6DA4B" w14:textId="77777777" w:rsidR="00C14CBA" w:rsidRDefault="00C14CBA" w:rsidP="008B550B">
      <w:pPr>
        <w:pStyle w:val="Unix"/>
      </w:pPr>
      <w:r w:rsidRPr="00C14CBA">
        <w:t>[cottaan@hadoop-m2 ~]$ hadoop fs -put /home/cottaan/data/wdpa_latest_14_10_14.avro /jrc/data/wdpa</w:t>
      </w:r>
    </w:p>
    <w:p w14:paraId="0DE169C2" w14:textId="77777777" w:rsidR="00C14CBA" w:rsidRDefault="00C14CBA" w:rsidP="008B550B">
      <w:pPr>
        <w:pStyle w:val="Unix"/>
      </w:pPr>
      <w:r w:rsidRPr="00C14CBA">
        <w:lastRenderedPageBreak/>
        <w:t>[cottaan@hadoop-m2 ~]$ hadoop fs -put /home/cottaan/data/wdpa_latest_14_10_14.avsc /jrc/data/wdpa</w:t>
      </w:r>
    </w:p>
    <w:p w14:paraId="1BA2EA5B" w14:textId="77777777"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54056559" w14:textId="77777777" w:rsidR="007903D4" w:rsidRDefault="007903D4" w:rsidP="008B550B">
      <w:pPr>
        <w:pStyle w:val="Unix"/>
      </w:pPr>
      <w:r>
        <w:t>CREATE EXTERNAL TABLE IF NOT EXISTS wdpa_14_10_14</w:t>
      </w:r>
    </w:p>
    <w:p w14:paraId="6E0DDB53" w14:textId="77777777" w:rsidR="007903D4" w:rsidRDefault="007903D4" w:rsidP="008B550B">
      <w:pPr>
        <w:pStyle w:val="Unix"/>
      </w:pPr>
      <w:r>
        <w:t>ROW FORMAT SERDE 'org.apache.hadoop.hive.serde2.avro.AvroSerDe'</w:t>
      </w:r>
    </w:p>
    <w:p w14:paraId="24A3F0BF" w14:textId="77777777" w:rsidR="007903D4" w:rsidRDefault="007903D4" w:rsidP="008B550B">
      <w:pPr>
        <w:pStyle w:val="Unix"/>
      </w:pPr>
      <w:r>
        <w:t>STORED AS</w:t>
      </w:r>
    </w:p>
    <w:p w14:paraId="405790F3" w14:textId="77777777" w:rsidR="007903D4" w:rsidRDefault="007903D4" w:rsidP="008B550B">
      <w:pPr>
        <w:pStyle w:val="Unix"/>
      </w:pPr>
      <w:r>
        <w:t xml:space="preserve">  INPUTFORMAT 'org.apache.hadoop.hive.ql.io.avro.AvroContainerInputFormat'</w:t>
      </w:r>
    </w:p>
    <w:p w14:paraId="7A6091A4" w14:textId="77777777" w:rsidR="007903D4" w:rsidRDefault="007903D4" w:rsidP="008B550B">
      <w:pPr>
        <w:pStyle w:val="Unix"/>
      </w:pPr>
      <w:r>
        <w:t xml:space="preserve">  OUTPUTFORMAT 'org.apache.hadoop.hive.ql.io.avro.AvroContainerOutputFormat'</w:t>
      </w:r>
    </w:p>
    <w:p w14:paraId="65C038D6" w14:textId="77777777" w:rsidR="007903D4" w:rsidRDefault="007903D4" w:rsidP="008B550B">
      <w:pPr>
        <w:pStyle w:val="Unix"/>
      </w:pPr>
      <w:r>
        <w:t>LOCATION '</w:t>
      </w:r>
      <w:r w:rsidRPr="007903D4">
        <w:t>/jrc/dat</w:t>
      </w:r>
      <w:r>
        <w:t>a/wdpa/wdpa_latest_14_10_14'</w:t>
      </w:r>
    </w:p>
    <w:p w14:paraId="1A51581D" w14:textId="77777777" w:rsidR="007903D4" w:rsidRPr="00C14CBA" w:rsidRDefault="007903D4" w:rsidP="008B550B">
      <w:pPr>
        <w:pStyle w:val="Unix"/>
      </w:pPr>
      <w:r>
        <w:t>TBLPROPERTIES ('avro.schema.url'='hdfs:///jrc/schemas/</w:t>
      </w:r>
      <w:r w:rsidR="00FF1995">
        <w:t>wdpa_latest_14_10_14</w:t>
      </w:r>
      <w:r>
        <w:t>.avsc');</w:t>
      </w:r>
    </w:p>
    <w:p w14:paraId="3DAE195E" w14:textId="77777777" w:rsidR="003C733A" w:rsidRDefault="003C733A" w:rsidP="003B37F4">
      <w:pPr>
        <w:pStyle w:val="Heading2"/>
      </w:pPr>
      <w:r>
        <w:t>Importing the Quadkey data into Postgresql</w:t>
      </w:r>
      <w:bookmarkEnd w:id="49"/>
    </w:p>
    <w:p w14:paraId="5B0FF3E7"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0E0CCD12" w14:textId="77777777" w:rsidR="003C733A" w:rsidRDefault="003C733A" w:rsidP="000E5536">
      <w:pPr>
        <w:pStyle w:val="BodyText"/>
      </w:pPr>
      <w:r>
        <w:t xml:space="preserve">Started the transformation from a FileGDB to Postgresql of 90 million records and it took about 2 hours - but no columns were exported! </w:t>
      </w:r>
    </w:p>
    <w:p w14:paraId="1C23F173"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9F28E50" w14:textId="77777777" w:rsidR="003C733A" w:rsidRDefault="003C733A" w:rsidP="000E5536">
      <w:pPr>
        <w:pStyle w:val="BodyText"/>
      </w:pPr>
      <w:r>
        <w:t>Rerunning to not write the geoodb_oid and OBJECTID columns which are FileGDB specific. No floating licenses for ArcGIS caused FME to fail!</w:t>
      </w:r>
    </w:p>
    <w:p w14:paraId="594A5C1E" w14:textId="77777777" w:rsidR="003C733A" w:rsidRDefault="003C733A" w:rsidP="000E5536">
      <w:pPr>
        <w:pStyle w:val="BodyText"/>
      </w:pPr>
      <w:r>
        <w:t>After import:</w:t>
      </w:r>
    </w:p>
    <w:p w14:paraId="14BCC890" w14:textId="77777777" w:rsidR="003C733A" w:rsidRDefault="003C733A" w:rsidP="000E5536">
      <w:pPr>
        <w:pStyle w:val="ListBullet"/>
      </w:pPr>
      <w:r>
        <w:t>renamed mx to tx</w:t>
      </w:r>
    </w:p>
    <w:p w14:paraId="2966F1BD" w14:textId="77777777" w:rsidR="003C733A" w:rsidRDefault="003C733A" w:rsidP="000E5536">
      <w:pPr>
        <w:pStyle w:val="ListBullet"/>
      </w:pPr>
      <w:r>
        <w:t>renamed my to ty</w:t>
      </w:r>
    </w:p>
    <w:p w14:paraId="6D54A6B1" w14:textId="77777777" w:rsidR="003C733A" w:rsidRDefault="003C733A" w:rsidP="000E5536">
      <w:pPr>
        <w:pStyle w:val="ListBullet"/>
      </w:pPr>
      <w:r>
        <w:t>changed the data type of tx,ty to smallint</w:t>
      </w:r>
    </w:p>
    <w:p w14:paraId="638BB5A1" w14:textId="77777777" w:rsidR="003C733A" w:rsidRDefault="003C733A" w:rsidP="000E5536">
      <w:pPr>
        <w:pStyle w:val="ListBullet"/>
      </w:pPr>
      <w:r>
        <w:t>Added indexes to speciesid,quadkey,tx,ty</w:t>
      </w:r>
    </w:p>
    <w:p w14:paraId="01C3DFE5"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52711813" w14:textId="77777777" w:rsidR="0062417A" w:rsidRDefault="0062417A" w:rsidP="003B37F4">
      <w:pPr>
        <w:pStyle w:val="Heading2"/>
      </w:pPr>
      <w:r>
        <w:t>Importing the Ecoregions data</w:t>
      </w:r>
    </w:p>
    <w:p w14:paraId="57B58079" w14:textId="77777777"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690E7E31" w14:textId="77777777" w:rsidR="00BB287F" w:rsidRDefault="00BB287F" w:rsidP="003B37F4">
      <w:pPr>
        <w:pStyle w:val="Heading2"/>
      </w:pPr>
      <w:r>
        <w:t>Importing the PA/Species analysis into PostGIS</w:t>
      </w:r>
    </w:p>
    <w:p w14:paraId="6C0C0EA4" w14:textId="77777777" w:rsidR="001A5C55" w:rsidRDefault="001A5C55" w:rsidP="0034374E">
      <w:pPr>
        <w:pStyle w:val="Heading3"/>
      </w:pPr>
      <w:r>
        <w:t>From the ArcGIS Analysis</w:t>
      </w:r>
    </w:p>
    <w:p w14:paraId="259A988D" w14:textId="77777777"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270A0A">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36DB0D26" w14:textId="77777777" w:rsidR="001A5C55" w:rsidRDefault="001A5C55" w:rsidP="0034374E">
      <w:pPr>
        <w:pStyle w:val="Heading3"/>
      </w:pPr>
      <w:r>
        <w:t>From the PostGIS Analysis</w:t>
      </w:r>
    </w:p>
    <w:p w14:paraId="0C943FED" w14:textId="77777777" w:rsidR="00006478" w:rsidRDefault="00006478" w:rsidP="007D2F52">
      <w:pPr>
        <w:pStyle w:val="Heading4"/>
      </w:pPr>
      <w:bookmarkStart w:id="55" w:name="_Ref332966125"/>
      <w:r>
        <w:t>Importing the log file</w:t>
      </w:r>
      <w:bookmarkEnd w:id="55"/>
    </w:p>
    <w:p w14:paraId="2E6527C3" w14:textId="77777777" w:rsidR="00006478" w:rsidRDefault="00C200AF" w:rsidP="008B6883">
      <w:pPr>
        <w:pStyle w:val="BodyText2"/>
      </w:pPr>
      <w:r>
        <w:t xml:space="preserve">From </w:t>
      </w:r>
      <w:r>
        <w:fldChar w:fldCharType="begin"/>
      </w:r>
      <w:r>
        <w:instrText xml:space="preserve"> REF _Ref332966170 \h </w:instrText>
      </w:r>
      <w:r>
        <w:fldChar w:fldCharType="separate"/>
      </w:r>
      <w:r w:rsidR="00270A0A">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79B3344F" w14:textId="77777777" w:rsidR="002024C4" w:rsidRDefault="002024C4" w:rsidP="008B550B">
      <w:pPr>
        <w:pStyle w:val="sql"/>
      </w:pPr>
      <w:r>
        <w:t>drop table species_wdpa_analysis_summary;</w:t>
      </w:r>
    </w:p>
    <w:p w14:paraId="6AEABE0C"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A89BC3C"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107169A" w14:textId="77777777" w:rsidR="002024C4" w:rsidRDefault="002024C4" w:rsidP="008B550B">
      <w:pPr>
        <w:pStyle w:val="sql"/>
      </w:pPr>
      <w:r>
        <w:t>update species_wdpa_analysis_summary set wfs_failed=false where wfs_failed is null;</w:t>
      </w:r>
    </w:p>
    <w:p w14:paraId="27FACC64"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B7FE5E1" w14:textId="77777777" w:rsidR="002024C4" w:rsidRDefault="002024C4" w:rsidP="008B550B">
      <w:pPr>
        <w:pStyle w:val="sql"/>
      </w:pPr>
      <w:r>
        <w:t>update species_wdpa_analysis_summary set no_features_returned=false where no_features_returned is null;</w:t>
      </w:r>
    </w:p>
    <w:p w14:paraId="54A2C280"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030C9992" w14:textId="77777777" w:rsidR="002024C4" w:rsidRDefault="002024C4" w:rsidP="008B550B">
      <w:pPr>
        <w:pStyle w:val="sql"/>
      </w:pPr>
      <w:r>
        <w:t>update species_wdpa_analysis_summary set no_speciesid=false where no_speciesid is null;</w:t>
      </w:r>
    </w:p>
    <w:p w14:paraId="156C2D30"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720E584A" w14:textId="77777777" w:rsidR="002024C4" w:rsidRDefault="002024C4" w:rsidP="008B550B">
      <w:pPr>
        <w:pStyle w:val="sql"/>
      </w:pPr>
      <w:r>
        <w:t>update species_wdpa_analysis_summary set no_presence_value=false where no_presence_value is null;</w:t>
      </w:r>
    </w:p>
    <w:p w14:paraId="2B5DF529"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4E92FD7C" w14:textId="77777777" w:rsidR="002024C4" w:rsidRDefault="002024C4" w:rsidP="008B550B">
      <w:pPr>
        <w:pStyle w:val="sql"/>
      </w:pPr>
      <w:r>
        <w:t>update species_wdpa_analysis_summary set no_wfs_polygons=false where no_wfs_polygons is null;</w:t>
      </w:r>
    </w:p>
    <w:p w14:paraId="781364D8"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B10BAC4"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6BD9B443" w14:textId="77777777" w:rsidR="00C35032" w:rsidRDefault="002024C4" w:rsidP="008B550B">
      <w:pPr>
        <w:pStyle w:val="sql"/>
      </w:pPr>
      <w:r>
        <w:t>update species_wdpa_analysis_summary set intersecting_features=true where intersecting_features is null and analysis_done is true;</w:t>
      </w:r>
    </w:p>
    <w:p w14:paraId="19E55DFC"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0F5358E7"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0B864CEB"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3A419349" w14:textId="77777777" w:rsidR="00006478" w:rsidRDefault="00006478" w:rsidP="007D2F52">
      <w:pPr>
        <w:pStyle w:val="Heading4"/>
      </w:pPr>
      <w:bookmarkStart w:id="56" w:name="_Ref333394603"/>
      <w:r>
        <w:t>Importing the intersection</w:t>
      </w:r>
      <w:bookmarkEnd w:id="56"/>
    </w:p>
    <w:p w14:paraId="00BC2F0A" w14:textId="77777777" w:rsidR="00C412F3" w:rsidRDefault="0067585A" w:rsidP="008B6883">
      <w:pPr>
        <w:pStyle w:val="BodyText2"/>
      </w:pPr>
      <w:r>
        <w:t>Importing from the PostGIS analysis (</w:t>
      </w:r>
      <w:r>
        <w:fldChar w:fldCharType="begin"/>
      </w:r>
      <w:r>
        <w:instrText xml:space="preserve"> REF _Ref325698498 \h </w:instrText>
      </w:r>
      <w:r>
        <w:fldChar w:fldCharType="separate"/>
      </w:r>
      <w:r w:rsidR="00270A0A">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4E654C1A" w14:textId="77777777"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270A0A">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270A0A">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1F256780" w14:textId="77777777" w:rsidR="00C36DBD" w:rsidRDefault="00C36DBD" w:rsidP="008B550B">
      <w:pPr>
        <w:pStyle w:val="Code"/>
      </w:pPr>
      <w:r>
        <w:t>157827,1,155963,18196</w:t>
      </w:r>
    </w:p>
    <w:p w14:paraId="79006792" w14:textId="77777777" w:rsidR="00C36DBD" w:rsidRDefault="00C36DBD" w:rsidP="008B550B">
      <w:pPr>
        <w:pStyle w:val="Code"/>
      </w:pPr>
      <w:r w:rsidRPr="00C36DBD">
        <w:rPr>
          <w:highlight w:val="green"/>
        </w:rPr>
        <w:t>1578</w:t>
      </w:r>
      <w:r w:rsidRPr="00C36DBD">
        <w:t>1</w:t>
      </w:r>
      <w:r>
        <w:t>73249,1,92616,18216</w:t>
      </w:r>
    </w:p>
    <w:p w14:paraId="1F925695" w14:textId="77777777" w:rsidR="003E156F" w:rsidRDefault="00C36DBD" w:rsidP="008B550B">
      <w:pPr>
        <w:pStyle w:val="Code"/>
      </w:pPr>
      <w:r>
        <w:t>173249,1,92622,18216</w:t>
      </w:r>
      <w:r w:rsidR="00880ADE">
        <w:t xml:space="preserve"> </w:t>
      </w:r>
    </w:p>
    <w:p w14:paraId="4C10666C"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2C362456" w14:textId="77777777" w:rsidR="00D14173" w:rsidRDefault="00D14173" w:rsidP="008B550B">
      <w:pPr>
        <w:pStyle w:val="Code"/>
      </w:pPr>
      <w:r>
        <w:t>157722,1,67923,18210</w:t>
      </w:r>
    </w:p>
    <w:p w14:paraId="341CCEAF" w14:textId="77777777" w:rsidR="00D14173" w:rsidRDefault="00D14173" w:rsidP="008B550B">
      <w:pPr>
        <w:pStyle w:val="Code"/>
      </w:pPr>
      <w:r>
        <w:t>173249,1,92616,18216</w:t>
      </w:r>
    </w:p>
    <w:p w14:paraId="5031E870" w14:textId="77777777" w:rsidR="00D14173" w:rsidRDefault="00D14173" w:rsidP="008B550B">
      <w:pPr>
        <w:pStyle w:val="Code"/>
      </w:pPr>
      <w:r>
        <w:t>173249,1,92622,18216</w:t>
      </w:r>
    </w:p>
    <w:p w14:paraId="25AEFADD" w14:textId="77777777" w:rsidR="00D14173" w:rsidRDefault="00D14173" w:rsidP="008B6883">
      <w:pPr>
        <w:pStyle w:val="BodyText2"/>
      </w:pPr>
      <w:r>
        <w:t>No problem, although the objected before is different.</w:t>
      </w:r>
      <w:r w:rsidR="007C2DA1">
        <w:t xml:space="preserve"> But, it is still here:</w:t>
      </w:r>
    </w:p>
    <w:p w14:paraId="44DAB286" w14:textId="77777777" w:rsidR="007C2DA1" w:rsidRDefault="007C2DA1" w:rsidP="008B550B">
      <w:pPr>
        <w:pStyle w:val="Code"/>
      </w:pPr>
      <w:r>
        <w:t>157827,1,155963,18196</w:t>
      </w:r>
    </w:p>
    <w:p w14:paraId="14FF880A" w14:textId="77777777" w:rsidR="007C2DA1" w:rsidRDefault="007C2DA1" w:rsidP="008B550B">
      <w:pPr>
        <w:pStyle w:val="Code"/>
      </w:pPr>
      <w:r w:rsidRPr="007C2DA1">
        <w:rPr>
          <w:highlight w:val="green"/>
        </w:rPr>
        <w:t>1578</w:t>
      </w:r>
      <w:r>
        <w:t>157848,1,81339,18185</w:t>
      </w:r>
    </w:p>
    <w:p w14:paraId="2A129471" w14:textId="77777777" w:rsidR="007C2DA1" w:rsidRDefault="007C2DA1" w:rsidP="008B550B">
      <w:pPr>
        <w:pStyle w:val="Code"/>
      </w:pPr>
      <w:r>
        <w:t>157848,1,103294,18185</w:t>
      </w:r>
    </w:p>
    <w:p w14:paraId="25D57E5B"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0A5D3198" w14:textId="77777777" w:rsidR="0017539A" w:rsidRDefault="0017539A" w:rsidP="008B550B">
      <w:pPr>
        <w:pStyle w:val="Code"/>
      </w:pPr>
      <w:r>
        <w:t>157827,1,155222,18196</w:t>
      </w:r>
    </w:p>
    <w:p w14:paraId="3444411A" w14:textId="77777777" w:rsidR="0017539A" w:rsidRDefault="0017539A" w:rsidP="008B550B">
      <w:pPr>
        <w:pStyle w:val="Code"/>
      </w:pPr>
      <w:r>
        <w:t>157827,1,155963,18196</w:t>
      </w:r>
    </w:p>
    <w:p w14:paraId="398254B8" w14:textId="77777777" w:rsidR="0017539A" w:rsidRDefault="0017539A" w:rsidP="008B550B">
      <w:pPr>
        <w:pStyle w:val="Code"/>
      </w:pPr>
      <w:r w:rsidRPr="009335C7">
        <w:rPr>
          <w:highlight w:val="green"/>
        </w:rPr>
        <w:t>1578</w:t>
      </w:r>
    </w:p>
    <w:p w14:paraId="57F8DB41" w14:textId="77777777" w:rsidR="009335C7" w:rsidRDefault="009335C7" w:rsidP="008B6883">
      <w:pPr>
        <w:pStyle w:val="BodyText2"/>
      </w:pPr>
      <w:r>
        <w:t>Then at the end it becomes:</w:t>
      </w:r>
    </w:p>
    <w:p w14:paraId="0100203D" w14:textId="77777777" w:rsidR="009335C7" w:rsidRDefault="009335C7" w:rsidP="008B550B">
      <w:pPr>
        <w:pStyle w:val="Code"/>
      </w:pPr>
      <w:r w:rsidRPr="009335C7">
        <w:lastRenderedPageBreak/>
        <w:t>157827,1,155222,18196</w:t>
      </w:r>
    </w:p>
    <w:p w14:paraId="7CE16C8B" w14:textId="77777777" w:rsidR="009335C7" w:rsidRDefault="009335C7" w:rsidP="008B550B">
      <w:pPr>
        <w:pStyle w:val="Code"/>
      </w:pPr>
      <w:r>
        <w:t>157827,1,155963,18196</w:t>
      </w:r>
    </w:p>
    <w:p w14:paraId="6F0E0D07" w14:textId="77777777" w:rsidR="009335C7" w:rsidRDefault="009335C7" w:rsidP="008B550B">
      <w:pPr>
        <w:pStyle w:val="Code"/>
      </w:pPr>
      <w:r>
        <w:t>157827,1,155369,18196</w:t>
      </w:r>
    </w:p>
    <w:p w14:paraId="0916A694" w14:textId="77777777" w:rsidR="009335C7" w:rsidRDefault="009335C7" w:rsidP="008B550B">
      <w:pPr>
        <w:pStyle w:val="Code"/>
      </w:pPr>
      <w:r>
        <w:t>157827,1,155658,18196</w:t>
      </w:r>
    </w:p>
    <w:p w14:paraId="450137E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ACBA031" w14:textId="77777777" w:rsidR="00960EAC" w:rsidRDefault="00960EAC" w:rsidP="008B6883">
      <w:pPr>
        <w:pStyle w:val="BodyText2"/>
      </w:pPr>
      <w:r>
        <w:t>We can run a check by seeing if a single OBJECTID has more than 1 speciesid for it:</w:t>
      </w:r>
    </w:p>
    <w:p w14:paraId="50CD65DF" w14:textId="77777777" w:rsidR="00960EAC" w:rsidRDefault="00960EAC" w:rsidP="008B550B">
      <w:pPr>
        <w:pStyle w:val="sql"/>
      </w:pPr>
      <w:r>
        <w:t>drop table _tmp;</w:t>
      </w:r>
    </w:p>
    <w:p w14:paraId="72C9EF54" w14:textId="77777777" w:rsidR="00960EAC" w:rsidRDefault="00960EAC" w:rsidP="008B550B">
      <w:pPr>
        <w:pStyle w:val="sql"/>
      </w:pPr>
      <w:r>
        <w:t>create table _tmp with oids as SELECT distinct speciesid,objectid FROM species_wdpa;</w:t>
      </w:r>
    </w:p>
    <w:p w14:paraId="47EF691E" w14:textId="77777777" w:rsidR="00960EAC" w:rsidRPr="001A5C55" w:rsidRDefault="00960EAC" w:rsidP="008B550B">
      <w:pPr>
        <w:pStyle w:val="sql"/>
      </w:pPr>
      <w:r>
        <w:t>select count(speciesid) from _tmp group by objectid having count(speciesid)&gt;1 ;</w:t>
      </w:r>
    </w:p>
    <w:p w14:paraId="46A08AA0" w14:textId="77777777" w:rsidR="003F6CD4" w:rsidRDefault="003F6CD4" w:rsidP="003B37F4">
      <w:pPr>
        <w:pStyle w:val="Heading2"/>
      </w:pPr>
      <w:bookmarkStart w:id="57" w:name="_Ref326849613"/>
      <w:r>
        <w:t>Importing the Biofuels data into PostGIS</w:t>
      </w:r>
      <w:bookmarkEnd w:id="57"/>
    </w:p>
    <w:p w14:paraId="17F2F717"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5EFDF476" w14:textId="77777777" w:rsidR="004C3A86" w:rsidRDefault="00861703" w:rsidP="008B6883">
      <w:pPr>
        <w:pStyle w:val="BodyText2"/>
      </w:pPr>
      <w:r>
        <w:t>The analysis has been done (</w:t>
      </w:r>
      <w:r>
        <w:fldChar w:fldCharType="begin"/>
      </w:r>
      <w:r>
        <w:instrText xml:space="preserve"> REF _Ref327170130 \h </w:instrText>
      </w:r>
      <w:r>
        <w:fldChar w:fldCharType="separate"/>
      </w:r>
      <w:r w:rsidR="00270A0A">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4F983B2B" w14:textId="77777777" w:rsidR="004C3A86" w:rsidRDefault="004C3A86" w:rsidP="008B550B">
      <w:pPr>
        <w:pStyle w:val="Code"/>
      </w:pPr>
      <w:r>
        <w:t>2012-06-11 10:20:30| 167.8|  0.0|INFORM|Translation was SUCCESSFUL with 6 warning(s) (2668981 feature(s) output)</w:t>
      </w:r>
    </w:p>
    <w:p w14:paraId="1E22B478" w14:textId="77777777" w:rsidR="004C3A86" w:rsidRDefault="004C3A86" w:rsidP="008B550B">
      <w:pPr>
        <w:pStyle w:val="Code"/>
      </w:pPr>
      <w:r>
        <w:t>2012-06-11 10:20:30| 167.8|  0.0|INFORM|FME Session Duration: 3 minutes 4.0 seconds. (CPU: 166.6s user, 1.1s system)</w:t>
      </w:r>
    </w:p>
    <w:p w14:paraId="34721CE3"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8CAFA46" w14:textId="77777777" w:rsidR="00B9631B" w:rsidRDefault="00B9631B" w:rsidP="003B37F4">
      <w:pPr>
        <w:pStyle w:val="Heading2"/>
      </w:pPr>
      <w:r>
        <w:t>Exporting the PA/Species analysis into Access</w:t>
      </w:r>
    </w:p>
    <w:p w14:paraId="3DEFFFAF"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B30B584"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56B053BB"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23" w:history="1">
        <w:r w:rsidR="00E70B4C">
          <w:rPr>
            <w:rStyle w:val="Hyperlink"/>
          </w:rPr>
          <w:t>\\FOSTER\export\CaribbeanPASpeciesAnalysis.mdb</w:t>
        </w:r>
      </w:hyperlink>
      <w:r w:rsidR="00E70B4C">
        <w:rPr>
          <w:color w:val="1F497D"/>
        </w:rPr>
        <w:t>.</w:t>
      </w:r>
    </w:p>
    <w:p w14:paraId="4589116A" w14:textId="77777777" w:rsidR="00935DFF" w:rsidRDefault="00935DFF" w:rsidP="003B37F4">
      <w:pPr>
        <w:pStyle w:val="Heading2"/>
      </w:pPr>
      <w:bookmarkStart w:id="58" w:name="_Ref330907904"/>
      <w:r>
        <w:t>Importing the Country Species analysis into PostGIS</w:t>
      </w:r>
      <w:bookmarkEnd w:id="58"/>
    </w:p>
    <w:p w14:paraId="366DD93D" w14:textId="77777777"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270A0A">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2F33C8CF" w14:textId="77777777" w:rsidR="00B37D09" w:rsidRDefault="00C476E5" w:rsidP="000E5536">
      <w:pPr>
        <w:pStyle w:val="Heading1"/>
      </w:pPr>
      <w:r>
        <w:t>Database Architecture</w:t>
      </w:r>
      <w:bookmarkEnd w:id="17"/>
      <w:r w:rsidR="005518CC">
        <w:t xml:space="preserve"> and Schema</w:t>
      </w:r>
    </w:p>
    <w:p w14:paraId="70AB8A42" w14:textId="77777777" w:rsidR="00B37D09" w:rsidRDefault="00C476E5" w:rsidP="003B37F4">
      <w:pPr>
        <w:pStyle w:val="Heading2"/>
      </w:pPr>
      <w:bookmarkStart w:id="59" w:name="_Toc315774569"/>
      <w:r>
        <w:t>Options for data management</w:t>
      </w:r>
      <w:bookmarkEnd w:id="59"/>
    </w:p>
    <w:p w14:paraId="7FE3F6BD" w14:textId="77777777" w:rsidR="00B37D09" w:rsidRDefault="00C476E5" w:rsidP="000E5536">
      <w:pPr>
        <w:pStyle w:val="BodyText"/>
      </w:pPr>
      <w:r>
        <w:t>1. PostGIS</w:t>
      </w:r>
    </w:p>
    <w:p w14:paraId="677DBF19" w14:textId="77777777" w:rsidR="00B37D09" w:rsidRDefault="00C476E5" w:rsidP="000E5536">
      <w:pPr>
        <w:pStyle w:val="BodyText"/>
      </w:pPr>
      <w:r>
        <w:t xml:space="preserve">2. Amazon SimpleDB (recommended by Simon T) - </w:t>
      </w:r>
      <w:hyperlink r:id="rId224" w:history="1">
        <w:r w:rsidRPr="0077669C">
          <w:rPr>
            <w:rStyle w:val="Hyperlink"/>
          </w:rPr>
          <w:t>http://aws.amazon.com/simpledb/</w:t>
        </w:r>
      </w:hyperlink>
    </w:p>
    <w:p w14:paraId="5E190775" w14:textId="77777777" w:rsidR="00B37D09" w:rsidRDefault="00C476E5" w:rsidP="000E5536">
      <w:pPr>
        <w:pStyle w:val="BodyText"/>
      </w:pPr>
      <w:r>
        <w:t>3. GBIF hosting</w:t>
      </w:r>
    </w:p>
    <w:p w14:paraId="01400A7F" w14:textId="77777777" w:rsidR="00B37D09" w:rsidRDefault="00C476E5" w:rsidP="000E5536">
      <w:pPr>
        <w:pStyle w:val="BodyText"/>
      </w:pPr>
      <w:r>
        <w:t>4. NoSQL databases</w:t>
      </w:r>
    </w:p>
    <w:p w14:paraId="10DF4856" w14:textId="77777777" w:rsidR="00B37D09" w:rsidRDefault="00C476E5" w:rsidP="008B6883">
      <w:pPr>
        <w:pStyle w:val="BodyText2"/>
      </w:pPr>
      <w:r>
        <w:t>5. Sharding (</w:t>
      </w:r>
      <w:hyperlink r:id="rId225" w:history="1">
        <w:r w:rsidRPr="0077669C">
          <w:rPr>
            <w:rStyle w:val="Hyperlink"/>
          </w:rPr>
          <w:t>http://highscalability.com/unorthodox-approach-database-design-coming-shard)</w:t>
        </w:r>
      </w:hyperlink>
    </w:p>
    <w:p w14:paraId="60E6C66F" w14:textId="77777777" w:rsidR="00B37D09" w:rsidRDefault="00C476E5" w:rsidP="000E5536">
      <w:pPr>
        <w:pStyle w:val="BodyText"/>
      </w:pPr>
      <w:r>
        <w:t xml:space="preserve">This is a great website on scalability: </w:t>
      </w:r>
      <w:r>
        <w:tab/>
      </w:r>
      <w:hyperlink r:id="rId226" w:history="1">
        <w:r w:rsidRPr="0077669C">
          <w:rPr>
            <w:rStyle w:val="Hyperlink"/>
          </w:rPr>
          <w:t>http://highscalability.com/</w:t>
        </w:r>
      </w:hyperlink>
    </w:p>
    <w:p w14:paraId="105788B3" w14:textId="77777777" w:rsidR="00B37D09" w:rsidRDefault="00C476E5" w:rsidP="008B6883">
      <w:pPr>
        <w:pStyle w:val="BodyText2"/>
      </w:pPr>
      <w:r>
        <w:t xml:space="preserve">And this too on scalability:           </w:t>
      </w:r>
      <w:r>
        <w:tab/>
      </w:r>
      <w:r>
        <w:tab/>
      </w:r>
      <w:hyperlink r:id="rId227" w:history="1">
        <w:r w:rsidRPr="0077669C">
          <w:rPr>
            <w:rStyle w:val="Hyperlink"/>
          </w:rPr>
          <w:t>http://nosql.mypopescu.com/</w:t>
        </w:r>
      </w:hyperlink>
    </w:p>
    <w:p w14:paraId="0923FA45" w14:textId="77777777" w:rsidR="00B37D09" w:rsidRDefault="00C476E5" w:rsidP="000E5536">
      <w:pPr>
        <w:pStyle w:val="BodyText"/>
      </w:pPr>
      <w:r>
        <w:t>Points:</w:t>
      </w:r>
    </w:p>
    <w:p w14:paraId="4444E83B" w14:textId="77777777" w:rsidR="00B37D09" w:rsidRDefault="00C476E5" w:rsidP="000E5536">
      <w:pPr>
        <w:pStyle w:val="BodyText"/>
      </w:pPr>
      <w:r>
        <w:t>Cloud providers have way more resources and experience with scalability than we do</w:t>
      </w:r>
    </w:p>
    <w:p w14:paraId="228DFDFF" w14:textId="77777777" w:rsidR="00B37D09" w:rsidRDefault="00C476E5" w:rsidP="000E5536">
      <w:pPr>
        <w:pStyle w:val="BodyText"/>
      </w:pPr>
      <w:r>
        <w:t>Capital costs to build an internal cloud are big</w:t>
      </w:r>
    </w:p>
    <w:p w14:paraId="3C55DBF4" w14:textId="77777777" w:rsidR="00B37D09" w:rsidRDefault="00C476E5" w:rsidP="008B6883">
      <w:pPr>
        <w:pStyle w:val="BodyText2"/>
      </w:pPr>
      <w:r>
        <w:lastRenderedPageBreak/>
        <w:t>We need to try these things!!! NOW!</w:t>
      </w:r>
    </w:p>
    <w:p w14:paraId="44E401F2" w14:textId="77777777" w:rsidR="003C733A" w:rsidRDefault="003C733A" w:rsidP="003B37F4">
      <w:pPr>
        <w:pStyle w:val="Heading2"/>
      </w:pPr>
      <w:bookmarkStart w:id="60" w:name="_Toc315774574"/>
      <w:bookmarkStart w:id="61" w:name="_Toc315774570"/>
      <w:r>
        <w:t>PostGIS</w:t>
      </w:r>
      <w:bookmarkEnd w:id="60"/>
    </w:p>
    <w:p w14:paraId="7A2B86BD" w14:textId="77777777" w:rsidR="003C733A" w:rsidRDefault="003C733A" w:rsidP="000E5536">
      <w:pPr>
        <w:pStyle w:val="BodyText"/>
      </w:pPr>
      <w:r>
        <w:t>To get the version of Postgresql: select version();</w:t>
      </w:r>
    </w:p>
    <w:p w14:paraId="72DCFB17" w14:textId="77777777" w:rsidR="003C733A" w:rsidRDefault="003C733A" w:rsidP="008B6883">
      <w:pPr>
        <w:pStyle w:val="BodyText2"/>
      </w:pPr>
      <w:r>
        <w:t>On durga it is 8.4.5</w:t>
      </w:r>
    </w:p>
    <w:p w14:paraId="22999A11" w14:textId="77777777" w:rsidR="003C733A" w:rsidRDefault="003C733A" w:rsidP="000E5536">
      <w:pPr>
        <w:pStyle w:val="BodyText"/>
      </w:pPr>
      <w:r>
        <w:t>Available space</w:t>
      </w:r>
    </w:p>
    <w:p w14:paraId="79B849A0" w14:textId="77777777" w:rsidR="003C733A" w:rsidRDefault="003C733A" w:rsidP="000E5536">
      <w:pPr>
        <w:pStyle w:val="BodyText"/>
      </w:pPr>
      <w:r>
        <w:t>To see how much available space there is:</w:t>
      </w:r>
    </w:p>
    <w:p w14:paraId="2DED7BF5" w14:textId="77777777" w:rsidR="003C733A" w:rsidRDefault="003C733A" w:rsidP="000E5536">
      <w:pPr>
        <w:pStyle w:val="BodyText"/>
      </w:pPr>
      <w:r>
        <w:t>1. Get the database OID with the following:</w:t>
      </w:r>
    </w:p>
    <w:p w14:paraId="0AB93129" w14:textId="77777777" w:rsidR="003C733A" w:rsidRDefault="003C733A" w:rsidP="000E5536">
      <w:pPr>
        <w:pStyle w:val="BodyText"/>
      </w:pPr>
      <w:r>
        <w:t xml:space="preserve">SELECT OID, Datname FROM pg_database; </w:t>
      </w:r>
    </w:p>
    <w:p w14:paraId="7D9FAC7C" w14:textId="77777777" w:rsidR="003C733A" w:rsidRDefault="003C733A" w:rsidP="000E5536">
      <w:pPr>
        <w:pStyle w:val="BodyText"/>
      </w:pPr>
      <w:r>
        <w:t>2780819 for dbdopa</w:t>
      </w:r>
    </w:p>
    <w:p w14:paraId="71A912E5" w14:textId="77777777" w:rsidR="003C733A" w:rsidRDefault="003C733A" w:rsidP="000E5536">
      <w:pPr>
        <w:pStyle w:val="BodyText"/>
      </w:pPr>
      <w:r>
        <w:t xml:space="preserve">2. Use the admin functions: </w:t>
      </w:r>
      <w:hyperlink r:id="rId228" w:history="1">
        <w:r w:rsidRPr="0077669C">
          <w:rPr>
            <w:rStyle w:val="Hyperlink"/>
          </w:rPr>
          <w:t>http://www.postgresql.org/docs/8.4/interactive/functions-admin.html</w:t>
        </w:r>
      </w:hyperlink>
    </w:p>
    <w:p w14:paraId="7E46D326" w14:textId="77777777" w:rsidR="003C733A" w:rsidRDefault="003C733A" w:rsidP="000E5536">
      <w:pPr>
        <w:pStyle w:val="BodyText"/>
      </w:pPr>
      <w:r>
        <w:t>so, SELECT pg_database_size(2780819) gives</w:t>
      </w:r>
    </w:p>
    <w:p w14:paraId="7E1F51A9" w14:textId="77777777" w:rsidR="003C733A" w:rsidRDefault="003C733A" w:rsidP="000E5536">
      <w:pPr>
        <w:pStyle w:val="BodyText"/>
      </w:pPr>
      <w:r>
        <w:t>108</w:t>
      </w:r>
      <w:r w:rsidR="00196A97">
        <w:t>,</w:t>
      </w:r>
      <w:r>
        <w:t>206</w:t>
      </w:r>
      <w:r w:rsidR="00196A97">
        <w:t>,</w:t>
      </w:r>
      <w:r>
        <w:t>602</w:t>
      </w:r>
      <w:r w:rsidR="00196A97">
        <w:t>,</w:t>
      </w:r>
      <w:r>
        <w:t>000</w:t>
      </w:r>
    </w:p>
    <w:p w14:paraId="128CC026" w14:textId="77777777" w:rsidR="003C733A" w:rsidRDefault="003C733A" w:rsidP="000E5536">
      <w:pPr>
        <w:pStyle w:val="BodyText"/>
      </w:pPr>
      <w:r>
        <w:t>or SELECT pg_size_pretty(pg_database_size(2780819))</w:t>
      </w:r>
    </w:p>
    <w:p w14:paraId="3CB4401B" w14:textId="77777777" w:rsidR="003C733A" w:rsidRDefault="003C733A" w:rsidP="000E5536">
      <w:pPr>
        <w:pStyle w:val="BodyText"/>
      </w:pPr>
      <w:r>
        <w:t xml:space="preserve">gives </w:t>
      </w:r>
    </w:p>
    <w:p w14:paraId="6A0C1E87" w14:textId="77777777" w:rsidR="003C733A" w:rsidRDefault="003C733A" w:rsidP="008B6883">
      <w:pPr>
        <w:pStyle w:val="BodyText2"/>
      </w:pPr>
      <w:r>
        <w:t>101Gb</w:t>
      </w:r>
      <w:r>
        <w:tab/>
      </w:r>
    </w:p>
    <w:p w14:paraId="6DFC0F43" w14:textId="77777777" w:rsidR="003C733A" w:rsidRDefault="003C733A" w:rsidP="000E5536">
      <w:pPr>
        <w:pStyle w:val="BodyText"/>
      </w:pPr>
      <w:r>
        <w:t>The damon database details:</w:t>
      </w:r>
    </w:p>
    <w:p w14:paraId="79E25E98" w14:textId="77777777" w:rsidR="003C733A" w:rsidRDefault="003C733A" w:rsidP="000E5536">
      <w:pPr>
        <w:pStyle w:val="BodyText"/>
      </w:pPr>
      <w:r>
        <w:t>HOST:</w:t>
      </w:r>
      <w:r>
        <w:tab/>
      </w:r>
      <w:r>
        <w:tab/>
        <w:t>damon.jrc.it</w:t>
      </w:r>
    </w:p>
    <w:p w14:paraId="7C53E4BA" w14:textId="77777777" w:rsidR="003C733A" w:rsidRDefault="003C733A" w:rsidP="000E5536">
      <w:pPr>
        <w:pStyle w:val="BodyText"/>
      </w:pPr>
      <w:r>
        <w:t xml:space="preserve">DBNAME: </w:t>
      </w:r>
      <w:r>
        <w:tab/>
        <w:t>dbespecies</w:t>
      </w:r>
    </w:p>
    <w:p w14:paraId="397AA8FC" w14:textId="77777777" w:rsidR="003C733A" w:rsidRDefault="003C733A" w:rsidP="000E5536">
      <w:pPr>
        <w:pStyle w:val="BodyText"/>
      </w:pPr>
      <w:r>
        <w:t xml:space="preserve">USERNAME: </w:t>
      </w:r>
      <w:r>
        <w:tab/>
        <w:t>usrespecies</w:t>
      </w:r>
    </w:p>
    <w:p w14:paraId="31B1974D" w14:textId="77777777" w:rsidR="003C733A" w:rsidRDefault="003C733A" w:rsidP="008B6883">
      <w:pPr>
        <w:pStyle w:val="BodyText2"/>
      </w:pPr>
      <w:r>
        <w:t xml:space="preserve">PASSWORD: </w:t>
      </w:r>
      <w:r>
        <w:tab/>
        <w:t>gem2011</w:t>
      </w:r>
    </w:p>
    <w:p w14:paraId="050630F4" w14:textId="77777777" w:rsidR="003C733A" w:rsidRDefault="003C733A" w:rsidP="0034374E">
      <w:pPr>
        <w:pStyle w:val="Heading3"/>
      </w:pPr>
      <w:bookmarkStart w:id="62" w:name="_Toc315774580"/>
      <w:r>
        <w:t>Querying</w:t>
      </w:r>
      <w:bookmarkEnd w:id="62"/>
    </w:p>
    <w:p w14:paraId="5990BB29" w14:textId="77777777" w:rsidR="003C733A" w:rsidRDefault="003C733A" w:rsidP="007D2F52">
      <w:pPr>
        <w:pStyle w:val="Heading4"/>
      </w:pPr>
      <w:bookmarkStart w:id="63" w:name="_Toc315774581"/>
      <w:r>
        <w:t>Species</w:t>
      </w:r>
      <w:bookmarkEnd w:id="63"/>
    </w:p>
    <w:p w14:paraId="2068E86A" w14:textId="77777777" w:rsidR="008F7BF1" w:rsidRDefault="008F7BF1" w:rsidP="000E5536">
      <w:pPr>
        <w:pStyle w:val="Heading5"/>
      </w:pPr>
      <w:r>
        <w:t>Full Red List</w:t>
      </w:r>
    </w:p>
    <w:p w14:paraId="73A90026" w14:textId="77777777" w:rsidR="00583E6D" w:rsidRDefault="00583E6D" w:rsidP="008B550B">
      <w:pPr>
        <w:pStyle w:val="Code"/>
      </w:pPr>
      <w:r>
        <w:t>select * from public."Species" where ID_NO='17975'</w:t>
      </w:r>
    </w:p>
    <w:p w14:paraId="3577A33F"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49BE8206" w14:textId="77777777" w:rsidR="00583E6D" w:rsidRDefault="00583E6D" w:rsidP="000E5536">
      <w:pPr>
        <w:pStyle w:val="BodyText"/>
      </w:pPr>
      <w:r>
        <w:t xml:space="preserve">After running the transformation in FME in PostGIS it is 900914 - which is a WGS84 </w:t>
      </w:r>
    </w:p>
    <w:p w14:paraId="2C8F0DBA" w14:textId="77777777" w:rsidR="00583E6D" w:rsidRDefault="00583E6D" w:rsidP="008B6883">
      <w:pPr>
        <w:pStyle w:val="BodyText2"/>
      </w:pPr>
      <w:r>
        <w:t>Changed the FME transformation to read and write the data to EPSG:3857</w:t>
      </w:r>
    </w:p>
    <w:p w14:paraId="070E617B" w14:textId="77777777" w:rsidR="00583E6D" w:rsidRDefault="00583E6D" w:rsidP="008B550B">
      <w:pPr>
        <w:pStyle w:val="Code"/>
      </w:pPr>
      <w:r>
        <w:t>SELECT st_Intersects(ST_GeomFromText('POINT(0 0)', 900914), "Species".geom) from "Species";</w:t>
      </w:r>
    </w:p>
    <w:p w14:paraId="4DBE550B" w14:textId="77777777" w:rsidR="00583E6D" w:rsidRDefault="00583E6D" w:rsidP="000E5536">
      <w:pPr>
        <w:pStyle w:val="BodyText"/>
      </w:pPr>
      <w:r>
        <w:t>CHANGED TO :</w:t>
      </w:r>
    </w:p>
    <w:p w14:paraId="19D16B07" w14:textId="77777777" w:rsidR="00583E6D" w:rsidRDefault="00583E6D" w:rsidP="008B550B">
      <w:pPr>
        <w:pStyle w:val="Code"/>
      </w:pPr>
      <w:r>
        <w:t>SELECT st_Intersects(ST_GeomFromText('POINT(0 0)', 3857), species.geom) from species;</w:t>
      </w:r>
    </w:p>
    <w:p w14:paraId="1203B1D4"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32C9D407" w14:textId="77777777" w:rsidR="00583E6D" w:rsidRDefault="00583E6D" w:rsidP="000E5536">
      <w:pPr>
        <w:pStyle w:val="BodyText"/>
      </w:pPr>
      <w:r>
        <w:t>CHANGED TO :</w:t>
      </w:r>
    </w:p>
    <w:p w14:paraId="03D7EB5C" w14:textId="77777777" w:rsidR="00583E6D" w:rsidRDefault="00583E6D" w:rsidP="008B550B">
      <w:pPr>
        <w:pStyle w:val="Code"/>
      </w:pPr>
      <w:r>
        <w:t>SELECT * from species where st_Intersects(ST_GeomFromText('POINT(0 0)', 3857), species.geom)='t' ; worked in 377sec = 6min 17sec</w:t>
      </w:r>
      <w:r>
        <w:tab/>
        <w:t>- 37 species returned</w:t>
      </w:r>
    </w:p>
    <w:p w14:paraId="0D6CE198" w14:textId="77777777" w:rsidR="00583E6D" w:rsidRDefault="00583E6D" w:rsidP="008B550B">
      <w:pPr>
        <w:pStyle w:val="Code"/>
      </w:pPr>
      <w:r>
        <w:t>SELECT st_Intersects(ST_GeomFromText('POINT(0 0)', 3857), "Species".geom) from "Species"; 292s</w:t>
      </w:r>
    </w:p>
    <w:p w14:paraId="25174E66" w14:textId="77777777" w:rsidR="00583E6D" w:rsidRDefault="00583E6D" w:rsidP="008B550B">
      <w:pPr>
        <w:pStyle w:val="Code"/>
      </w:pPr>
      <w:r>
        <w:t>SELECT * from species where st_Intersects(ST_GeomFromText('POINT(0 0)', 3857), species.geom)='t' ; 279s</w:t>
      </w:r>
    </w:p>
    <w:p w14:paraId="0A277227" w14:textId="77777777" w:rsidR="00583E6D" w:rsidRDefault="00583E6D" w:rsidP="008B550B">
      <w:pPr>
        <w:pStyle w:val="Code"/>
      </w:pPr>
      <w:r>
        <w:t>SELECT id_no from species where st_Intersects(ST_GeomFromText('POINT(0 0)', 3857), species.geom)='t' ; 238s</w:t>
      </w:r>
    </w:p>
    <w:p w14:paraId="26530681" w14:textId="77777777" w:rsidR="00583E6D" w:rsidRDefault="00583E6D" w:rsidP="008B550B">
      <w:pPr>
        <w:pStyle w:val="Code"/>
      </w:pPr>
      <w:r>
        <w:t>SELECT id_no,objectid,ST_AsText(geom) from species where id_no = '17975'; outputs the coordinates ("POLYGON((12326346.9174 -108292.783500001 ...) but some are null????</w:t>
      </w:r>
    </w:p>
    <w:p w14:paraId="5A2D4F83" w14:textId="77777777" w:rsidR="00583E6D" w:rsidRDefault="00583E6D" w:rsidP="000E5536">
      <w:pPr>
        <w:pStyle w:val="BodyText"/>
      </w:pPr>
      <w:r>
        <w:t xml:space="preserve">PostGIS doesnt show anything for large geometries - </w:t>
      </w:r>
      <w:hyperlink r:id="rId229" w:anchor="id2621961" w:history="1">
        <w:r w:rsidRPr="0077669C">
          <w:rPr>
            <w:rStyle w:val="Hyperlink"/>
          </w:rPr>
          <w:t>http://www.postgis.org/docs/PostGIS_FAQ.html#id2621961</w:t>
        </w:r>
      </w:hyperlink>
    </w:p>
    <w:p w14:paraId="17504DD4" w14:textId="77777777" w:rsidR="00583E6D" w:rsidRDefault="00583E6D" w:rsidP="008B550B">
      <w:pPr>
        <w:pStyle w:val="Code"/>
      </w:pPr>
      <w:r>
        <w:t>select * from (select geom from species where id_no = '17975') as geom1, (select geom from species where id_no = '136541') as geom2</w:t>
      </w:r>
    </w:p>
    <w:p w14:paraId="7EC66D71"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1D61876E"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419558B5"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1978F81D" w14:textId="77777777" w:rsidR="00583E6D" w:rsidRDefault="00583E6D" w:rsidP="000E5536">
      <w:pPr>
        <w:pStyle w:val="BodyText"/>
      </w:pPr>
      <w:r>
        <w:lastRenderedPageBreak/>
        <w:t>The following PostGIS SQL creates the intersection of species 17975 and 136541 into a new table in 311ms!</w:t>
      </w:r>
    </w:p>
    <w:p w14:paraId="50D33AA3" w14:textId="77777777" w:rsidR="00583E6D" w:rsidRDefault="00583E6D" w:rsidP="008B550B">
      <w:pPr>
        <w:pStyle w:val="Code"/>
      </w:pPr>
      <w:r>
        <w:t>CREATE TABLE test(geom geometry);</w:t>
      </w:r>
    </w:p>
    <w:p w14:paraId="527D71B4"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317FF536" w14:textId="77777777" w:rsidR="00583E6D" w:rsidRDefault="00583E6D" w:rsidP="000E5536">
      <w:pPr>
        <w:pStyle w:val="BodyText"/>
      </w:pPr>
      <w:r>
        <w:t>The following is an empty result set:</w:t>
      </w:r>
    </w:p>
    <w:p w14:paraId="14EEE4E6" w14:textId="77777777" w:rsidR="00583E6D" w:rsidRDefault="00583E6D" w:rsidP="008B550B">
      <w:pPr>
        <w:pStyle w:val="Code"/>
      </w:pPr>
      <w:r>
        <w:t>SELECT ST_Intersection(species.geom,wdpa.geom) FROM species, wdpa WHERE species.id_no = '17975' AND ST_Intersects(species.geom,wdpa.geom);</w:t>
      </w:r>
    </w:p>
    <w:p w14:paraId="2BCFFB96" w14:textId="77777777" w:rsidR="00583E6D" w:rsidRDefault="00583E6D" w:rsidP="000E5536">
      <w:pPr>
        <w:pStyle w:val="BodyText"/>
      </w:pPr>
      <w:r>
        <w:t>The following is 192 rows but all with null geometry:</w:t>
      </w:r>
    </w:p>
    <w:p w14:paraId="64F36D86" w14:textId="77777777" w:rsidR="00583E6D" w:rsidRDefault="00583E6D" w:rsidP="008B550B">
      <w:pPr>
        <w:pStyle w:val="Code"/>
      </w:pPr>
      <w:r>
        <w:t>SELECT ST_Intersection(species.geom,wdpa.geom) FROM species, wdpa WHERE species.id_no = '17975' AND wdpa.wdpaid=8673</w:t>
      </w:r>
    </w:p>
    <w:p w14:paraId="69BDAB2F" w14:textId="77777777" w:rsidR="00583E6D" w:rsidRDefault="00583E6D" w:rsidP="008B550B">
      <w:pPr>
        <w:pStyle w:val="Code"/>
      </w:pPr>
      <w:r>
        <w:t>SELECT objectid,ST_AsText(geom),ST_IsValid(geom) FROM species WHERE objectid=58493 - fine</w:t>
      </w:r>
    </w:p>
    <w:p w14:paraId="2C5D0D6E" w14:textId="77777777" w:rsidR="00583E6D" w:rsidRDefault="00583E6D" w:rsidP="008B550B">
      <w:pPr>
        <w:pStyle w:val="Code"/>
      </w:pPr>
      <w:r>
        <w:t>SELECT objectid,ST_AsText(geom),ST_IsValid(geom) FROM wdpa WHERE objectid=256461 - fine</w:t>
      </w:r>
    </w:p>
    <w:p w14:paraId="08D90942"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0944E9B8" w14:textId="77777777" w:rsidR="00583E6D" w:rsidRDefault="00583E6D" w:rsidP="008B550B">
      <w:pPr>
        <w:pStyle w:val="Code"/>
      </w:pPr>
      <w:r>
        <w:t>SELECT ST_AsText(ST_Envelope(geom)) FROM species WHERE species.id_no = '17975' - bounding box for orang utan</w:t>
      </w:r>
    </w:p>
    <w:p w14:paraId="33C6E8EC" w14:textId="77777777" w:rsidR="003C733A" w:rsidRDefault="003C733A" w:rsidP="008B550B">
      <w:pPr>
        <w:pStyle w:val="Code"/>
      </w:pPr>
      <w:r>
        <w:t>SELECT ST_AsText(ST_Envelope(geom)) FROM species WHERE objectid = 59259 - bounding box for a feature of orang utan</w:t>
      </w:r>
    </w:p>
    <w:p w14:paraId="70E27E99" w14:textId="77777777" w:rsidR="003C733A" w:rsidRDefault="003C733A" w:rsidP="008B550B">
      <w:pPr>
        <w:pStyle w:val="Code"/>
      </w:pPr>
      <w:r>
        <w:t>POLYGON((12451241.3589 86440.8225999996,12451241.3589 206473.5693,12675203.5505 206473.5693,12675203.5505 86440.8225999996,12451241.3589 86440.8225999996))</w:t>
      </w:r>
    </w:p>
    <w:p w14:paraId="3C1F9DC2" w14:textId="77777777" w:rsidR="008F7BF1" w:rsidRDefault="008F7BF1" w:rsidP="000E5536">
      <w:pPr>
        <w:pStyle w:val="Heading5"/>
      </w:pPr>
      <w:r>
        <w:t>Mammals only</w:t>
      </w:r>
    </w:p>
    <w:p w14:paraId="23F3DDCA" w14:textId="77777777" w:rsidR="008F7BF1" w:rsidRPr="008F7BF1" w:rsidRDefault="008F7BF1" w:rsidP="008B6883">
      <w:pPr>
        <w:pStyle w:val="BodyText2"/>
      </w:pPr>
      <w:r>
        <w:t xml:space="preserve">Reading about spatial indexes here </w:t>
      </w:r>
      <w:hyperlink r:id="rId230" w:history="1">
        <w:r>
          <w:rPr>
            <w:rStyle w:val="Hyperlink"/>
          </w:rPr>
          <w:t>http://workshops.opengeo.org/postgis-intro/indexing.html</w:t>
        </w:r>
      </w:hyperlink>
      <w:r>
        <w:t xml:space="preserve"> to see if I can get the same sort of performance that they can get in PostGIS on the Map of Life website.</w:t>
      </w:r>
    </w:p>
    <w:p w14:paraId="5D905EB4" w14:textId="77777777" w:rsidR="00F26060" w:rsidRDefault="00F26060" w:rsidP="000E5536">
      <w:pPr>
        <w:pStyle w:val="Heading5"/>
      </w:pPr>
      <w:bookmarkStart w:id="64" w:name="_Toc315774582"/>
      <w:r>
        <w:t>Common names</w:t>
      </w:r>
    </w:p>
    <w:p w14:paraId="068E14CF" w14:textId="77777777" w:rsidR="00F26060" w:rsidRDefault="00F26060" w:rsidP="008B6883">
      <w:pPr>
        <w:pStyle w:val="BodyText2"/>
      </w:pPr>
      <w:r>
        <w:t>I have to update all of the services that return species information to include common names. This is the process:</w:t>
      </w:r>
    </w:p>
    <w:p w14:paraId="13C0EE84"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8B02F6" w14:textId="77777777" w:rsidR="00F26060" w:rsidRDefault="00F26060" w:rsidP="000E5536">
      <w:pPr>
        <w:pStyle w:val="ListBullet2"/>
      </w:pPr>
      <w:r>
        <w:t>Add new optional parameters to the end of the functions input parameters:</w:t>
      </w:r>
    </w:p>
    <w:p w14:paraId="4EFD7C5F" w14:textId="77777777" w:rsidR="00F26060" w:rsidRDefault="00F26060" w:rsidP="008B550B">
      <w:pPr>
        <w:pStyle w:val="Code"/>
      </w:pPr>
      <w:r w:rsidRPr="00F26060">
        <w:t>,IN language1 text DEFAULT 'english', IN language2 text DEFAULT 'none'</w:t>
      </w:r>
    </w:p>
    <w:p w14:paraId="6D991CA7"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25ED3233" w14:textId="77777777" w:rsidR="00E25404" w:rsidRDefault="00E25404" w:rsidP="008B550B">
      <w:pPr>
        <w:pStyle w:val="Code"/>
      </w:pPr>
      <w:r w:rsidRPr="00E25404">
        <w:t>,text,text</w:t>
      </w:r>
    </w:p>
    <w:p w14:paraId="17AB8800" w14:textId="77777777" w:rsidR="001977C9" w:rsidRDefault="001977C9" w:rsidP="000E5536">
      <w:pPr>
        <w:pStyle w:val="ListBullet2"/>
      </w:pPr>
      <w:r>
        <w:t>Add the following text to the documentation of the function</w:t>
      </w:r>
      <w:r w:rsidR="005B00B0">
        <w:t xml:space="preserve"> input parameters</w:t>
      </w:r>
      <w:r>
        <w:t>:</w:t>
      </w:r>
    </w:p>
    <w:p w14:paraId="2A8D27B1"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043873EA" w14:textId="77777777" w:rsidR="005B00B0" w:rsidRDefault="005B00B0" w:rsidP="000E5536">
      <w:pPr>
        <w:pStyle w:val="ListBullet2"/>
      </w:pPr>
      <w:r>
        <w:t>Add the following text to the documentation of the function input parameters:</w:t>
      </w:r>
    </w:p>
    <w:p w14:paraId="04C39DD8"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5F8B2608" w14:textId="77777777" w:rsidR="00E11302" w:rsidRDefault="00E11302" w:rsidP="000E5536">
      <w:pPr>
        <w:pStyle w:val="ListBullet2"/>
      </w:pPr>
      <w:r>
        <w:t>Add the following new parameters to the end of the functions output parameters:</w:t>
      </w:r>
    </w:p>
    <w:p w14:paraId="783EF471" w14:textId="77777777" w:rsidR="00E11302" w:rsidRDefault="00E11302" w:rsidP="008B550B">
      <w:pPr>
        <w:pStyle w:val="Code"/>
      </w:pPr>
      <w:r>
        <w:t>,commonname character varying(254) , "language" text</w:t>
      </w:r>
    </w:p>
    <w:p w14:paraId="223496B4" w14:textId="77777777" w:rsidR="00E11302" w:rsidRDefault="00E11302" w:rsidP="000E5536">
      <w:pPr>
        <w:pStyle w:val="ListBullet2"/>
      </w:pPr>
      <w:r>
        <w:t xml:space="preserve">Change the function language to </w:t>
      </w:r>
      <w:r w:rsidRPr="00E11302">
        <w:t>plpgsql</w:t>
      </w:r>
      <w:r>
        <w:t>:</w:t>
      </w:r>
    </w:p>
    <w:p w14:paraId="56863069" w14:textId="77777777" w:rsidR="00E11302" w:rsidRDefault="00E11302" w:rsidP="008B550B">
      <w:pPr>
        <w:pStyle w:val="Code"/>
      </w:pPr>
      <w:r w:rsidRPr="00E11302">
        <w:t>LANGUAGE plpgsql STABLE</w:t>
      </w:r>
    </w:p>
    <w:p w14:paraId="74FC0EBF" w14:textId="77777777" w:rsidR="00177446" w:rsidRDefault="00177446" w:rsidP="000E5536">
      <w:pPr>
        <w:pStyle w:val="ListBullet2"/>
      </w:pPr>
      <w:r>
        <w:t>Add the following before the SELECT statement:</w:t>
      </w:r>
    </w:p>
    <w:p w14:paraId="04CEB717" w14:textId="77777777" w:rsidR="00177446" w:rsidRDefault="00177446" w:rsidP="008B550B">
      <w:pPr>
        <w:pStyle w:val="Code"/>
      </w:pPr>
      <w:r>
        <w:t>$BODY$</w:t>
      </w:r>
    </w:p>
    <w:p w14:paraId="0952B105" w14:textId="77777777" w:rsidR="00177446" w:rsidRDefault="00177446" w:rsidP="008B550B">
      <w:pPr>
        <w:pStyle w:val="Code"/>
      </w:pPr>
      <w:r>
        <w:t>declare</w:t>
      </w:r>
    </w:p>
    <w:p w14:paraId="445DC11E" w14:textId="77777777" w:rsidR="00177446" w:rsidRDefault="00177446" w:rsidP="008B550B">
      <w:pPr>
        <w:pStyle w:val="Code"/>
      </w:pPr>
      <w:r>
        <w:t xml:space="preserve">   sql TEXT;</w:t>
      </w:r>
    </w:p>
    <w:p w14:paraId="5BC66D7E" w14:textId="77777777" w:rsidR="00177446" w:rsidRDefault="00177446" w:rsidP="008B550B">
      <w:pPr>
        <w:pStyle w:val="Code"/>
      </w:pPr>
      <w:r>
        <w:t xml:space="preserve">   secondLanguage TEXT;</w:t>
      </w:r>
    </w:p>
    <w:p w14:paraId="6663738E" w14:textId="77777777" w:rsidR="00177446" w:rsidRDefault="00177446" w:rsidP="008B550B">
      <w:pPr>
        <w:pStyle w:val="Code"/>
      </w:pPr>
      <w:r>
        <w:t>begin</w:t>
      </w:r>
    </w:p>
    <w:p w14:paraId="1055074C" w14:textId="77777777" w:rsidR="00177446" w:rsidRDefault="00177446" w:rsidP="008B550B">
      <w:pPr>
        <w:pStyle w:val="Code"/>
      </w:pPr>
      <w:r>
        <w:t>IF lower(language2) = 'none' THEN</w:t>
      </w:r>
    </w:p>
    <w:p w14:paraId="2905B9FD" w14:textId="77777777" w:rsidR="00177446" w:rsidRDefault="00177446" w:rsidP="008B550B">
      <w:pPr>
        <w:pStyle w:val="Code"/>
      </w:pPr>
      <w:r>
        <w:t xml:space="preserve"> secondLanguage = 'NULL';</w:t>
      </w:r>
    </w:p>
    <w:p w14:paraId="5BBCEE68" w14:textId="77777777" w:rsidR="00177446" w:rsidRDefault="00177446" w:rsidP="008B550B">
      <w:pPr>
        <w:pStyle w:val="Code"/>
      </w:pPr>
      <w:r>
        <w:t>ELSE</w:t>
      </w:r>
    </w:p>
    <w:p w14:paraId="7A130144" w14:textId="77777777" w:rsidR="00177446" w:rsidRDefault="00177446" w:rsidP="008B550B">
      <w:pPr>
        <w:pStyle w:val="Code"/>
      </w:pPr>
      <w:r>
        <w:t xml:space="preserve"> secondLanguage = language2;</w:t>
      </w:r>
    </w:p>
    <w:p w14:paraId="462486B6" w14:textId="77777777" w:rsidR="00177446" w:rsidRDefault="00177446" w:rsidP="008B550B">
      <w:pPr>
        <w:pStyle w:val="Code"/>
      </w:pPr>
      <w:r>
        <w:t>END IF;</w:t>
      </w:r>
    </w:p>
    <w:p w14:paraId="0250DB73" w14:textId="77777777" w:rsidR="00177446" w:rsidRDefault="00177446" w:rsidP="008B550B">
      <w:pPr>
        <w:pStyle w:val="Code"/>
      </w:pPr>
      <w:r>
        <w:t>sql := '</w:t>
      </w:r>
    </w:p>
    <w:p w14:paraId="72FF6A65" w14:textId="77777777" w:rsidR="00177446" w:rsidRDefault="00177446" w:rsidP="000E5536">
      <w:pPr>
        <w:pStyle w:val="ListBullet2"/>
      </w:pPr>
      <w:r>
        <w:t>Add the following (change the parameter names to match the function) at the end of the SELECT statement:</w:t>
      </w:r>
    </w:p>
    <w:p w14:paraId="4BA1978F" w14:textId="77777777" w:rsidR="00177446" w:rsidRDefault="00177446" w:rsidP="008B550B">
      <w:pPr>
        <w:pStyle w:val="Code"/>
      </w:pPr>
      <w:r>
        <w:lastRenderedPageBreak/>
        <w:t>';</w:t>
      </w:r>
    </w:p>
    <w:p w14:paraId="114024E4" w14:textId="77777777" w:rsidR="00177446" w:rsidRDefault="00177446" w:rsidP="008B550B">
      <w:pPr>
        <w:pStyle w:val="Code"/>
      </w:pPr>
      <w:r>
        <w:t xml:space="preserve">RETURN QUERY EXECUTE sql using </w:t>
      </w:r>
      <w:r w:rsidRPr="00177446">
        <w:t>wdpa_id,taxonomicgroup,rlstatus,language1,language2</w:t>
      </w:r>
      <w:r>
        <w:t>;</w:t>
      </w:r>
    </w:p>
    <w:p w14:paraId="64D3ED6E" w14:textId="77777777" w:rsidR="00177446" w:rsidRDefault="00177446" w:rsidP="008B550B">
      <w:pPr>
        <w:pStyle w:val="Code"/>
      </w:pPr>
      <w:r>
        <w:t>end</w:t>
      </w:r>
    </w:p>
    <w:p w14:paraId="3148946A" w14:textId="77777777" w:rsidR="00177446" w:rsidRDefault="00177446" w:rsidP="008B550B">
      <w:pPr>
        <w:pStyle w:val="Code"/>
      </w:pPr>
      <w:r>
        <w:t>$BODY$</w:t>
      </w:r>
    </w:p>
    <w:p w14:paraId="48727F39" w14:textId="77777777" w:rsidR="004F37CF" w:rsidRDefault="004F37CF" w:rsidP="000E5536">
      <w:pPr>
        <w:pStyle w:val="ListBullet2"/>
      </w:pPr>
      <w:r>
        <w:t>Indent the SELECT * FROM statement to clearly see the statements</w:t>
      </w:r>
    </w:p>
    <w:p w14:paraId="6B8789F1" w14:textId="77777777" w:rsidR="00FC3C89" w:rsidRDefault="00FC3C89" w:rsidP="000E5536">
      <w:pPr>
        <w:pStyle w:val="ListBullet2"/>
      </w:pPr>
      <w:r>
        <w:t>Add the following at the end of the SELECT clause (replacing $4 and $5 with the appropriate values for lang1 and 2:</w:t>
      </w:r>
    </w:p>
    <w:p w14:paraId="49C3D364"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78919272" w14:textId="77777777" w:rsidR="00FC3C89" w:rsidRDefault="00FC3C89" w:rsidP="008B550B">
      <w:pPr>
        <w:pStyle w:val="Code"/>
      </w:pPr>
      <w:r>
        <w:t xml:space="preserve"> CASE WHEN ' || language1 || ' IS NULL THEN </w:t>
      </w:r>
    </w:p>
    <w:p w14:paraId="03AC0792" w14:textId="77777777" w:rsidR="00FC3C89" w:rsidRDefault="00FC3C89" w:rsidP="008B550B">
      <w:pPr>
        <w:pStyle w:val="Code"/>
      </w:pPr>
      <w:r>
        <w:tab/>
        <w:t xml:space="preserve">CASE WHEN ' || secondLanguage || ' IS NULL THEN </w:t>
      </w:r>
    </w:p>
    <w:p w14:paraId="79AB0BBB" w14:textId="77777777" w:rsidR="00FC3C89" w:rsidRDefault="00FC3C89" w:rsidP="008B550B">
      <w:pPr>
        <w:pStyle w:val="Code"/>
      </w:pPr>
      <w:r>
        <w:tab/>
      </w:r>
      <w:r>
        <w:tab/>
        <w:t xml:space="preserve">NULL </w:t>
      </w:r>
    </w:p>
    <w:p w14:paraId="31EDFEC5" w14:textId="77777777" w:rsidR="00FC3C89" w:rsidRDefault="00FC3C89" w:rsidP="008B550B">
      <w:pPr>
        <w:pStyle w:val="Code"/>
      </w:pPr>
      <w:r>
        <w:tab/>
        <w:t xml:space="preserve">ELSE </w:t>
      </w:r>
    </w:p>
    <w:p w14:paraId="12538C88" w14:textId="77777777" w:rsidR="00FC3C89" w:rsidRDefault="00FC3C89" w:rsidP="008B550B">
      <w:pPr>
        <w:pStyle w:val="Code"/>
      </w:pPr>
      <w:r>
        <w:tab/>
      </w:r>
      <w:r>
        <w:tab/>
        <w:t>lower(</w:t>
      </w:r>
      <w:r w:rsidRPr="00A467F2">
        <w:rPr>
          <w:color w:val="FF0000"/>
        </w:rPr>
        <w:t>$5</w:t>
      </w:r>
      <w:r>
        <w:t>)</w:t>
      </w:r>
    </w:p>
    <w:p w14:paraId="2A430364" w14:textId="77777777" w:rsidR="00FC3C89" w:rsidRDefault="00FC3C89" w:rsidP="008B550B">
      <w:pPr>
        <w:pStyle w:val="Code"/>
      </w:pPr>
      <w:r>
        <w:tab/>
        <w:t xml:space="preserve">END </w:t>
      </w:r>
    </w:p>
    <w:p w14:paraId="67E5DFD4" w14:textId="77777777" w:rsidR="00FC3C89" w:rsidRDefault="00FC3C89" w:rsidP="008B550B">
      <w:pPr>
        <w:pStyle w:val="Code"/>
      </w:pPr>
      <w:r>
        <w:t xml:space="preserve"> ELSE</w:t>
      </w:r>
    </w:p>
    <w:p w14:paraId="78C8B34F" w14:textId="77777777" w:rsidR="00FC3C89" w:rsidRDefault="00FC3C89" w:rsidP="008B550B">
      <w:pPr>
        <w:pStyle w:val="Code"/>
      </w:pPr>
      <w:r>
        <w:tab/>
        <w:t>lower(</w:t>
      </w:r>
      <w:r w:rsidRPr="00A467F2">
        <w:rPr>
          <w:color w:val="FF0000"/>
        </w:rPr>
        <w:t>$4</w:t>
      </w:r>
      <w:r>
        <w:t>)</w:t>
      </w:r>
    </w:p>
    <w:p w14:paraId="4693E219" w14:textId="77777777" w:rsidR="00FC3C89" w:rsidRDefault="00A467F2" w:rsidP="008B550B">
      <w:pPr>
        <w:pStyle w:val="Code"/>
      </w:pPr>
      <w:r>
        <w:t xml:space="preserve"> END as language</w:t>
      </w:r>
    </w:p>
    <w:p w14:paraId="3255B16C"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1C845BFF" w14:textId="77777777" w:rsidR="00A467F2" w:rsidRDefault="00776E26" w:rsidP="008B550B">
      <w:pPr>
        <w:pStyle w:val="Code"/>
      </w:pPr>
      <w:r w:rsidRPr="00776E26">
        <w:t>species_distribution.speciestaxonomy t LEFT OUTER JOIN species_names_crosstab ON species_names_crosstab.iucn_species_id = t.tax_id</w:t>
      </w:r>
    </w:p>
    <w:p w14:paraId="1CC9FE5C" w14:textId="77777777" w:rsidR="00E12B03" w:rsidRDefault="00F4298B" w:rsidP="000E5536">
      <w:pPr>
        <w:pStyle w:val="ListBullet2"/>
      </w:pPr>
      <w:r>
        <w:t>You may need to add a column qualifier to the SELECT clause for the iucn_species_id</w:t>
      </w:r>
    </w:p>
    <w:p w14:paraId="0C2FD628" w14:textId="77777777" w:rsidR="00F4298B" w:rsidRDefault="00F4298B" w:rsidP="000E5536">
      <w:pPr>
        <w:pStyle w:val="ListBullet2"/>
      </w:pPr>
      <w:r>
        <w:t>Add any necessary columns to the GROUP BY clause</w:t>
      </w:r>
    </w:p>
    <w:p w14:paraId="223781FE" w14:textId="77777777" w:rsidR="003C733A" w:rsidRDefault="003C733A" w:rsidP="007D2F52">
      <w:pPr>
        <w:pStyle w:val="Heading4"/>
      </w:pPr>
      <w:r>
        <w:t>PAs:</w:t>
      </w:r>
      <w:bookmarkEnd w:id="64"/>
    </w:p>
    <w:p w14:paraId="4682AF5C" w14:textId="77777777" w:rsidR="003C733A" w:rsidRDefault="003C733A" w:rsidP="000E5536">
      <w:pPr>
        <w:pStyle w:val="BodyText"/>
      </w:pPr>
      <w:r>
        <w:t>SELECT ST_AsText(ST_Envelope(geom)) FROM wdpa WHERE objectid = 26155</w:t>
      </w:r>
    </w:p>
    <w:p w14:paraId="1E8E3E35"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51F52C4D" w14:textId="77777777" w:rsidR="003C733A" w:rsidRDefault="003C733A" w:rsidP="008B6883">
      <w:pPr>
        <w:pStyle w:val="BodyText2"/>
      </w:pPr>
      <w:r>
        <w:t>AHHH! - THE WDPA DATA IS AS LAT LONG!!!! BUT SOMEWHERE IT MUST FLAG IT AS WEB MERCATOR as ST_SRID(geom) return 3857</w:t>
      </w:r>
    </w:p>
    <w:p w14:paraId="45B176E4" w14:textId="77777777" w:rsidR="003C733A" w:rsidRDefault="003C733A" w:rsidP="000E5536">
      <w:pPr>
        <w:pStyle w:val="BodyText"/>
      </w:pPr>
      <w:r>
        <w:t>Redid the FME transformation and trying again - fine!</w:t>
      </w:r>
    </w:p>
    <w:p w14:paraId="442AD867" w14:textId="77777777" w:rsidR="003C733A" w:rsidRDefault="003C733A" w:rsidP="000E5536">
      <w:pPr>
        <w:pStyle w:val="BodyText"/>
      </w:pPr>
      <w:r>
        <w:t>CREATE TABLE test(geom geometry);</w:t>
      </w:r>
    </w:p>
    <w:p w14:paraId="3ABCBD83" w14:textId="77777777" w:rsidR="003C733A" w:rsidRDefault="003C733A" w:rsidP="008B6883">
      <w:pPr>
        <w:pStyle w:val="BodyText2"/>
      </w:pPr>
      <w:r>
        <w:t>INSERT INTO test(geom) SELECT ST_Intersection(species.geom,wdpa.geom) FROM species, wdpa WHERE species.id_no = '17975' AND ST_Intersects(species.geom,wdpa.geom)</w:t>
      </w:r>
    </w:p>
    <w:p w14:paraId="75BF191D" w14:textId="77777777" w:rsidR="003C733A" w:rsidRDefault="003C733A" w:rsidP="000E5536">
      <w:pPr>
        <w:pStyle w:val="BodyText"/>
      </w:pPr>
      <w:r>
        <w:t>But in PostGIS there are 115 intersections and in ArcGIS there are 164!!!</w:t>
      </w:r>
    </w:p>
    <w:p w14:paraId="3F335529" w14:textId="77777777" w:rsidR="003C733A" w:rsidRDefault="003C733A" w:rsidP="000E5536">
      <w:pPr>
        <w:pStyle w:val="BodyText"/>
      </w:pPr>
      <w:r>
        <w:t>Differences:</w:t>
      </w:r>
    </w:p>
    <w:p w14:paraId="2F56E7D4" w14:textId="77777777" w:rsidR="003C733A" w:rsidRDefault="003C733A" w:rsidP="008B6883">
      <w:pPr>
        <w:pStyle w:val="BodyText2"/>
      </w:pPr>
      <w:r>
        <w:t>wdpa.objectid 25543 - there are 2 in ArcGIS and only 1 in PostGIS</w:t>
      </w:r>
    </w:p>
    <w:p w14:paraId="34087301" w14:textId="77777777" w:rsidR="003C733A" w:rsidRDefault="003C733A" w:rsidP="008B6883">
      <w:pPr>
        <w:pStyle w:val="BodyText2"/>
      </w:pPr>
      <w:r>
        <w:t>For 13247 postgis took &gt;10mins for some reason.</w:t>
      </w:r>
    </w:p>
    <w:p w14:paraId="4330AFAD" w14:textId="77777777" w:rsidR="003C733A" w:rsidRDefault="003C733A" w:rsidP="000E5536">
      <w:pPr>
        <w:pStyle w:val="BodyText"/>
      </w:pPr>
      <w:r>
        <w:t>Intersecting in PostGIS: 17975 and 136541 Borneo Fruit Bat</w:t>
      </w:r>
    </w:p>
    <w:p w14:paraId="3DD0502C" w14:textId="77777777" w:rsidR="003C733A" w:rsidRDefault="003C733A" w:rsidP="000E5536">
      <w:pPr>
        <w:pStyle w:val="BodyText"/>
      </w:pPr>
      <w:r>
        <w:t>LIMIT and OFFSET allow you to retrieve just a portion of the rows that are generated by the rest of the query</w:t>
      </w:r>
    </w:p>
    <w:p w14:paraId="7BA07708" w14:textId="77777777" w:rsidR="003C733A" w:rsidRDefault="003C733A" w:rsidP="000E5536">
      <w:pPr>
        <w:pStyle w:val="BodyText"/>
      </w:pPr>
      <w:r>
        <w:t>You can explicity cast data to a different data type by using the :: operator, e.g. SELECT person.name, holidays.num_weeks FROM person, holidays</w:t>
      </w:r>
    </w:p>
    <w:p w14:paraId="56035FF2" w14:textId="77777777" w:rsidR="003C733A" w:rsidRDefault="003C733A" w:rsidP="000E5536">
      <w:pPr>
        <w:pStyle w:val="BodyText"/>
      </w:pPr>
      <w:r>
        <w:t xml:space="preserve">  WHERE person.current_mood::text = holidays.happiness::text;  (from here: </w:t>
      </w:r>
      <w:hyperlink r:id="rId231" w:history="1">
        <w:r w:rsidRPr="0077669C">
          <w:rPr>
            <w:rStyle w:val="Hyperlink"/>
          </w:rPr>
          <w:t>http://www.postgresql.org/docs/9.0/static/datatype-enum.html)</w:t>
        </w:r>
      </w:hyperlink>
    </w:p>
    <w:p w14:paraId="5A84B26F" w14:textId="77777777" w:rsidR="003C733A" w:rsidRDefault="003C733A" w:rsidP="000E5536">
      <w:pPr>
        <w:pStyle w:val="BodyText"/>
      </w:pPr>
      <w:r>
        <w:t xml:space="preserve">  </w:t>
      </w:r>
    </w:p>
    <w:p w14:paraId="2FBE3F44" w14:textId="77777777" w:rsidR="003C733A" w:rsidRDefault="003C733A" w:rsidP="000E5536">
      <w:pPr>
        <w:pStyle w:val="BodyText"/>
      </w:pPr>
      <w:r>
        <w:t xml:space="preserve">Postgresql defines its own geometric functions and operators!! See here: </w:t>
      </w:r>
      <w:hyperlink r:id="rId232" w:history="1">
        <w:r w:rsidRPr="0077669C">
          <w:rPr>
            <w:rStyle w:val="Hyperlink"/>
          </w:rPr>
          <w:t>http://www.postgresql.org/docs/9.0/static/functions-geometry.html</w:t>
        </w:r>
      </w:hyperlink>
    </w:p>
    <w:p w14:paraId="308DDF9B" w14:textId="77777777" w:rsidR="003C733A" w:rsidRDefault="003C733A" w:rsidP="008B6883">
      <w:pPr>
        <w:pStyle w:val="BodyText2"/>
      </w:pPr>
      <w:r>
        <w:t>e.g. lseg '((-1,0),(1,0))' ?# box '((-2,-2),(2,2))'   ?# represents intersects!</w:t>
      </w:r>
    </w:p>
    <w:p w14:paraId="4DC81739" w14:textId="77777777" w:rsidR="007B5D60" w:rsidRDefault="007B5D60" w:rsidP="008B6883">
      <w:pPr>
        <w:pStyle w:val="BodyText2"/>
      </w:pPr>
      <w:r>
        <w:t>This works:</w:t>
      </w:r>
    </w:p>
    <w:p w14:paraId="102FBE5A" w14:textId="77777777" w:rsidR="007B5D60" w:rsidRDefault="007B5D60" w:rsidP="008B550B">
      <w:pPr>
        <w:pStyle w:val="Code"/>
      </w:pPr>
      <w:r w:rsidRPr="007B5D60">
        <w:t>SELECT wdpaid from wdpa where st_intersects(ST_GeomFromText('POINT(12980000 680000)',3857),geom);</w:t>
      </w:r>
    </w:p>
    <w:p w14:paraId="12A6319B" w14:textId="77777777" w:rsidR="003C733A" w:rsidRDefault="003C733A" w:rsidP="0034374E">
      <w:pPr>
        <w:pStyle w:val="Heading3"/>
      </w:pPr>
      <w:r>
        <w:t>Connection information</w:t>
      </w:r>
    </w:p>
    <w:p w14:paraId="0CC9AF8C" w14:textId="77777777" w:rsidR="00E65B54" w:rsidRPr="00E65B54" w:rsidRDefault="00065DF3" w:rsidP="008B6883">
      <w:pPr>
        <w:pStyle w:val="BodyText2"/>
      </w:pPr>
      <w:r>
        <w:t xml:space="preserve">No longer working in </w:t>
      </w:r>
      <w:r w:rsidRPr="00065DF3">
        <w:rPr>
          <w:color w:val="FF0000"/>
        </w:rPr>
        <w:t>red</w:t>
      </w:r>
      <w:r>
        <w:t>.</w:t>
      </w:r>
    </w:p>
    <w:tbl>
      <w:tblPr>
        <w:tblStyle w:val="ListTable3-Accent11"/>
        <w:tblW w:w="9493" w:type="dxa"/>
        <w:tblLook w:val="04A0" w:firstRow="1" w:lastRow="0" w:firstColumn="1" w:lastColumn="0" w:noHBand="0" w:noVBand="1"/>
      </w:tblPr>
      <w:tblGrid>
        <w:gridCol w:w="750"/>
        <w:gridCol w:w="1859"/>
        <w:gridCol w:w="1504"/>
        <w:gridCol w:w="1564"/>
        <w:gridCol w:w="974"/>
        <w:gridCol w:w="2842"/>
      </w:tblGrid>
      <w:tr w:rsidR="009B5185" w14:paraId="480F94A6"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51" w:type="dxa"/>
          </w:tcPr>
          <w:p w14:paraId="30605617" w14:textId="77777777" w:rsidR="009B5185" w:rsidRPr="009B5185" w:rsidRDefault="009B5185" w:rsidP="009B5185">
            <w:pPr>
              <w:pStyle w:val="TableTextHeader"/>
            </w:pPr>
            <w:r w:rsidRPr="009B5185">
              <w:t>Date</w:t>
            </w:r>
          </w:p>
        </w:tc>
        <w:tc>
          <w:tcPr>
            <w:tcW w:w="1900" w:type="dxa"/>
          </w:tcPr>
          <w:p w14:paraId="7AD38E16" w14:textId="77777777" w:rsidR="009B5185" w:rsidRPr="00E65B54"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rsidRPr="00E65B54">
              <w:t>Server</w:t>
            </w:r>
          </w:p>
        </w:tc>
        <w:tc>
          <w:tcPr>
            <w:tcW w:w="1504" w:type="dxa"/>
          </w:tcPr>
          <w:p w14:paraId="20FEEB1D"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568" w:type="dxa"/>
          </w:tcPr>
          <w:p w14:paraId="6E8E7A98"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793" w:type="dxa"/>
          </w:tcPr>
          <w:p w14:paraId="6B0208DC"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77" w:type="dxa"/>
          </w:tcPr>
          <w:p w14:paraId="481AD2A3"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9B5185" w14:paraId="68F091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8C6918E" w14:textId="77777777" w:rsidR="009B5185" w:rsidRPr="009B5185" w:rsidRDefault="009B5185" w:rsidP="00505DB3">
            <w:pPr>
              <w:pStyle w:val="TableText"/>
              <w:rPr>
                <w:b w:val="0"/>
              </w:rPr>
            </w:pPr>
          </w:p>
        </w:tc>
        <w:tc>
          <w:tcPr>
            <w:tcW w:w="1900" w:type="dxa"/>
          </w:tcPr>
          <w:p w14:paraId="14CAA19F"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durga.jrc.org</w:t>
            </w:r>
          </w:p>
        </w:tc>
        <w:tc>
          <w:tcPr>
            <w:tcW w:w="1504" w:type="dxa"/>
          </w:tcPr>
          <w:p w14:paraId="3CA70A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568" w:type="dxa"/>
          </w:tcPr>
          <w:p w14:paraId="6F4EBED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793" w:type="dxa"/>
          </w:tcPr>
          <w:p w14:paraId="3AFC127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77" w:type="dxa"/>
          </w:tcPr>
          <w:p w14:paraId="735D9A2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9B5185" w14:paraId="0617B1FC"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700EB874" w14:textId="77777777" w:rsidR="009B5185" w:rsidRPr="009B5185" w:rsidRDefault="009B5185" w:rsidP="00505DB3">
            <w:pPr>
              <w:pStyle w:val="TableText"/>
              <w:rPr>
                <w:b w:val="0"/>
              </w:rPr>
            </w:pPr>
          </w:p>
        </w:tc>
        <w:tc>
          <w:tcPr>
            <w:tcW w:w="1900" w:type="dxa"/>
          </w:tcPr>
          <w:p w14:paraId="7FC72F7A"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1775468C"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092019A4"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793" w:type="dxa"/>
          </w:tcPr>
          <w:p w14:paraId="2F84659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77" w:type="dxa"/>
          </w:tcPr>
          <w:p w14:paraId="0539665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5F8C07E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613C1A0" w14:textId="77777777" w:rsidR="009B5185" w:rsidRPr="009B5185" w:rsidRDefault="009B5185" w:rsidP="00505DB3">
            <w:pPr>
              <w:pStyle w:val="TableText"/>
              <w:rPr>
                <w:b w:val="0"/>
              </w:rPr>
            </w:pPr>
          </w:p>
        </w:tc>
        <w:tc>
          <w:tcPr>
            <w:tcW w:w="1900" w:type="dxa"/>
          </w:tcPr>
          <w:p w14:paraId="4EF7EFFD"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18BEA71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651CB9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793" w:type="dxa"/>
          </w:tcPr>
          <w:p w14:paraId="19FAD5C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77" w:type="dxa"/>
          </w:tcPr>
          <w:p w14:paraId="46E8798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34F89C44"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1A177E5D" w14:textId="77777777" w:rsidR="009B5185" w:rsidRPr="009B5185" w:rsidRDefault="009B5185" w:rsidP="00505DB3">
            <w:pPr>
              <w:pStyle w:val="TableText"/>
              <w:rPr>
                <w:b w:val="0"/>
              </w:rPr>
            </w:pPr>
          </w:p>
        </w:tc>
        <w:tc>
          <w:tcPr>
            <w:tcW w:w="1900" w:type="dxa"/>
          </w:tcPr>
          <w:p w14:paraId="125762AC"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3D710C65"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34F5431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793" w:type="dxa"/>
          </w:tcPr>
          <w:p w14:paraId="401C1011"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77" w:type="dxa"/>
          </w:tcPr>
          <w:p w14:paraId="0FA12AE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75B042D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408FB232" w14:textId="77777777" w:rsidR="009B5185" w:rsidRPr="009B5185" w:rsidRDefault="009B5185" w:rsidP="00505DB3">
            <w:pPr>
              <w:pStyle w:val="TableText"/>
              <w:rPr>
                <w:b w:val="0"/>
              </w:rPr>
            </w:pPr>
          </w:p>
        </w:tc>
        <w:tc>
          <w:tcPr>
            <w:tcW w:w="1900" w:type="dxa"/>
          </w:tcPr>
          <w:p w14:paraId="63B40BAB"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0D30815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18DF388F"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793" w:type="dxa"/>
          </w:tcPr>
          <w:p w14:paraId="468977C7"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77" w:type="dxa"/>
          </w:tcPr>
          <w:p w14:paraId="22C4DF1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rsidRPr="00065DF3" w14:paraId="49AF4A41"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601DE46" w14:textId="77777777" w:rsidR="009B5185" w:rsidRPr="009B5185" w:rsidRDefault="009B5185" w:rsidP="00505DB3">
            <w:pPr>
              <w:pStyle w:val="TableText"/>
              <w:rPr>
                <w:b w:val="0"/>
                <w:color w:val="FF0000"/>
              </w:rPr>
            </w:pPr>
          </w:p>
        </w:tc>
        <w:tc>
          <w:tcPr>
            <w:tcW w:w="1900" w:type="dxa"/>
          </w:tcPr>
          <w:p w14:paraId="10B8C9B9"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ies-pgsql.jrc.org</w:t>
            </w:r>
          </w:p>
        </w:tc>
        <w:tc>
          <w:tcPr>
            <w:tcW w:w="1504" w:type="dxa"/>
          </w:tcPr>
          <w:p w14:paraId="1C1F6AB8"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568" w:type="dxa"/>
          </w:tcPr>
          <w:p w14:paraId="7C4DC445"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793" w:type="dxa"/>
          </w:tcPr>
          <w:p w14:paraId="4E6F8A72"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2977" w:type="dxa"/>
          </w:tcPr>
          <w:p w14:paraId="281F092A"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9B5185" w:rsidRPr="00065DF3" w14:paraId="54186EE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64C069B7" w14:textId="77777777" w:rsidR="009B5185" w:rsidRPr="009B5185" w:rsidRDefault="009B5185" w:rsidP="00505DB3">
            <w:pPr>
              <w:pStyle w:val="TableText"/>
              <w:rPr>
                <w:b w:val="0"/>
                <w:color w:val="FF0000"/>
              </w:rPr>
            </w:pPr>
          </w:p>
        </w:tc>
        <w:tc>
          <w:tcPr>
            <w:tcW w:w="1900" w:type="dxa"/>
          </w:tcPr>
          <w:p w14:paraId="44A483F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ies-pgsql.jrc.org</w:t>
            </w:r>
          </w:p>
        </w:tc>
        <w:tc>
          <w:tcPr>
            <w:tcW w:w="1504" w:type="dxa"/>
          </w:tcPr>
          <w:p w14:paraId="7667AFE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568" w:type="dxa"/>
          </w:tcPr>
          <w:p w14:paraId="02D4704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793" w:type="dxa"/>
          </w:tcPr>
          <w:p w14:paraId="2AE47710"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2977" w:type="dxa"/>
          </w:tcPr>
          <w:p w14:paraId="19B872C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9B5185" w14:paraId="254DEE13"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8642EC6" w14:textId="77777777" w:rsidR="009B5185" w:rsidRPr="009B5185" w:rsidRDefault="009B5185" w:rsidP="00505DB3">
            <w:pPr>
              <w:pStyle w:val="TableText"/>
              <w:rPr>
                <w:b w:val="0"/>
              </w:rPr>
            </w:pPr>
          </w:p>
        </w:tc>
        <w:tc>
          <w:tcPr>
            <w:tcW w:w="1900" w:type="dxa"/>
          </w:tcPr>
          <w:p w14:paraId="46633001"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ies-pgsql2.jrc.org</w:t>
            </w:r>
          </w:p>
        </w:tc>
        <w:tc>
          <w:tcPr>
            <w:tcW w:w="1504" w:type="dxa"/>
          </w:tcPr>
          <w:p w14:paraId="66357A8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568" w:type="dxa"/>
          </w:tcPr>
          <w:p w14:paraId="2CAAFAB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793" w:type="dxa"/>
          </w:tcPr>
          <w:p w14:paraId="36611E9D"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77" w:type="dxa"/>
          </w:tcPr>
          <w:p w14:paraId="46E04899"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9B5185" w14:paraId="311CFCA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39B3163C" w14:textId="77777777" w:rsidR="009B5185" w:rsidRPr="009B5185" w:rsidRDefault="009B5185" w:rsidP="00505DB3">
            <w:pPr>
              <w:pStyle w:val="TableText"/>
              <w:rPr>
                <w:b w:val="0"/>
              </w:rPr>
            </w:pPr>
          </w:p>
        </w:tc>
        <w:tc>
          <w:tcPr>
            <w:tcW w:w="1900" w:type="dxa"/>
          </w:tcPr>
          <w:p w14:paraId="2668D2A4"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ies-pgsql2.jrc.org</w:t>
            </w:r>
          </w:p>
        </w:tc>
        <w:tc>
          <w:tcPr>
            <w:tcW w:w="1504" w:type="dxa"/>
          </w:tcPr>
          <w:p w14:paraId="1E65A5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568" w:type="dxa"/>
          </w:tcPr>
          <w:p w14:paraId="3C7A15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t>exespecies</w:t>
            </w:r>
          </w:p>
        </w:tc>
        <w:tc>
          <w:tcPr>
            <w:tcW w:w="793" w:type="dxa"/>
          </w:tcPr>
          <w:p w14:paraId="328D37AD"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77" w:type="dxa"/>
          </w:tcPr>
          <w:p w14:paraId="6E9DA70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55D8048B"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0154F23" w14:textId="77777777" w:rsidR="009B5185" w:rsidRPr="009B5185" w:rsidRDefault="009B5185" w:rsidP="00505DB3">
            <w:pPr>
              <w:pStyle w:val="TableText"/>
              <w:rPr>
                <w:b w:val="0"/>
              </w:rPr>
            </w:pPr>
          </w:p>
        </w:tc>
        <w:tc>
          <w:tcPr>
            <w:tcW w:w="1900" w:type="dxa"/>
          </w:tcPr>
          <w:p w14:paraId="0C89BB99"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123.176.76.184</w:t>
            </w:r>
          </w:p>
        </w:tc>
        <w:tc>
          <w:tcPr>
            <w:tcW w:w="1504" w:type="dxa"/>
          </w:tcPr>
          <w:p w14:paraId="1AEE93C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568" w:type="dxa"/>
          </w:tcPr>
          <w:p w14:paraId="4DA91AA7"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6B706A2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2977" w:type="dxa"/>
          </w:tcPr>
          <w:p w14:paraId="52A66E0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9B5185" w14:paraId="0D798E3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B3327F4" w14:textId="77777777" w:rsidR="009B5185" w:rsidRPr="009B5185" w:rsidRDefault="009B5185" w:rsidP="00505DB3">
            <w:pPr>
              <w:pStyle w:val="TableText"/>
              <w:rPr>
                <w:b w:val="0"/>
              </w:rPr>
            </w:pPr>
          </w:p>
        </w:tc>
        <w:tc>
          <w:tcPr>
            <w:tcW w:w="1900" w:type="dxa"/>
          </w:tcPr>
          <w:p w14:paraId="5490A537"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123.176.76.184</w:t>
            </w:r>
          </w:p>
        </w:tc>
        <w:tc>
          <w:tcPr>
            <w:tcW w:w="1504" w:type="dxa"/>
          </w:tcPr>
          <w:p w14:paraId="4C1F063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568" w:type="dxa"/>
          </w:tcPr>
          <w:p w14:paraId="5D3D967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1EC3099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3B5380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9B5185" w14:paraId="6A5D6BB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B5231B2" w14:textId="77777777" w:rsidR="009B5185" w:rsidRPr="009B5185" w:rsidRDefault="009B5185" w:rsidP="00505DB3">
            <w:pPr>
              <w:pStyle w:val="TableText"/>
              <w:rPr>
                <w:b w:val="0"/>
              </w:rPr>
            </w:pPr>
          </w:p>
        </w:tc>
        <w:tc>
          <w:tcPr>
            <w:tcW w:w="1900" w:type="dxa"/>
          </w:tcPr>
          <w:p w14:paraId="6B493F58"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gis.sprep.org</w:t>
            </w:r>
          </w:p>
        </w:tc>
        <w:tc>
          <w:tcPr>
            <w:tcW w:w="1504" w:type="dxa"/>
          </w:tcPr>
          <w:p w14:paraId="7410105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568" w:type="dxa"/>
          </w:tcPr>
          <w:p w14:paraId="274F15A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1FFE3E8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77" w:type="dxa"/>
          </w:tcPr>
          <w:p w14:paraId="77B15D83"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9B5185" w14:paraId="4FDF7070"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CF93DF2" w14:textId="77777777" w:rsidR="009B5185" w:rsidRPr="009B5185" w:rsidRDefault="009B5185" w:rsidP="00505DB3">
            <w:pPr>
              <w:pStyle w:val="TableText"/>
              <w:rPr>
                <w:b w:val="0"/>
              </w:rPr>
            </w:pPr>
          </w:p>
        </w:tc>
        <w:tc>
          <w:tcPr>
            <w:tcW w:w="1900" w:type="dxa"/>
          </w:tcPr>
          <w:p w14:paraId="20CA1BD2"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261640">
              <w:t>db-server-blishten.c9users.io</w:t>
            </w:r>
          </w:p>
        </w:tc>
        <w:tc>
          <w:tcPr>
            <w:tcW w:w="1504" w:type="dxa"/>
          </w:tcPr>
          <w:p w14:paraId="049A15E5"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568" w:type="dxa"/>
          </w:tcPr>
          <w:p w14:paraId="264694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7CAAE12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428DAAD4"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r w:rsidR="009B5185" w14:paraId="5363346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9E96855" w14:textId="77777777" w:rsidR="009B5185" w:rsidRPr="009B5185" w:rsidRDefault="009B5185" w:rsidP="00505DB3">
            <w:pPr>
              <w:pStyle w:val="TableText"/>
              <w:rPr>
                <w:b w:val="0"/>
              </w:rPr>
            </w:pPr>
            <w:r w:rsidRPr="009B5185">
              <w:rPr>
                <w:b w:val="0"/>
              </w:rPr>
              <w:t>28/02/18</w:t>
            </w:r>
          </w:p>
        </w:tc>
        <w:tc>
          <w:tcPr>
            <w:tcW w:w="1900" w:type="dxa"/>
          </w:tcPr>
          <w:p w14:paraId="1A545115" w14:textId="77777777" w:rsidR="009B5185" w:rsidRPr="00261640"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pgsql96-srv1.jrc.org</w:t>
            </w:r>
            <w:r w:rsidR="0061383D">
              <w:t xml:space="preserve"> (</w:t>
            </w:r>
            <w:r w:rsidR="0061383D" w:rsidRPr="0061383D">
              <w:t>139.191.254.20</w:t>
            </w:r>
            <w:r w:rsidR="0061383D">
              <w:t>)</w:t>
            </w:r>
          </w:p>
        </w:tc>
        <w:tc>
          <w:tcPr>
            <w:tcW w:w="1504" w:type="dxa"/>
          </w:tcPr>
          <w:p w14:paraId="2FB7620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rest</w:t>
            </w:r>
          </w:p>
        </w:tc>
        <w:tc>
          <w:tcPr>
            <w:tcW w:w="1568" w:type="dxa"/>
          </w:tcPr>
          <w:p w14:paraId="29397B3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w:t>
            </w:r>
          </w:p>
        </w:tc>
        <w:tc>
          <w:tcPr>
            <w:tcW w:w="793" w:type="dxa"/>
          </w:tcPr>
          <w:p w14:paraId="1D39D04B" w14:textId="77777777" w:rsidR="009B5185" w:rsidRDefault="004F2BD4" w:rsidP="00505DB3">
            <w:pPr>
              <w:pStyle w:val="TableText"/>
              <w:cnfStyle w:val="000000000000" w:firstRow="0" w:lastRow="0" w:firstColumn="0" w:lastColumn="0" w:oddVBand="0" w:evenVBand="0" w:oddHBand="0" w:evenHBand="0" w:firstRowFirstColumn="0" w:firstRowLastColumn="0" w:lastRowFirstColumn="0" w:lastRowLastColumn="0"/>
            </w:pPr>
            <w:r w:rsidRPr="004F2BD4">
              <w:t>Zp4QpCHn6u</w:t>
            </w:r>
          </w:p>
        </w:tc>
        <w:tc>
          <w:tcPr>
            <w:tcW w:w="2977" w:type="dxa"/>
          </w:tcPr>
          <w:p w14:paraId="4DF88DC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G9.6 BIOPAMA2 REST Services DB</w:t>
            </w:r>
          </w:p>
        </w:tc>
      </w:tr>
    </w:tbl>
    <w:p w14:paraId="1FDD2C1B" w14:textId="77777777" w:rsidR="00C75365" w:rsidRDefault="00C75365" w:rsidP="007D2F52">
      <w:pPr>
        <w:pStyle w:val="Heading4"/>
      </w:pPr>
      <w:r>
        <w:t>ies-pgsql.jrc.org</w:t>
      </w:r>
    </w:p>
    <w:p w14:paraId="02F1CA80"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33" w:history="1">
        <w:r w:rsidR="00D50678" w:rsidRPr="00D50678">
          <w:rPr>
            <w:rStyle w:val="Hyperlink"/>
          </w:rPr>
          <w:t>https://github.com/andrewcottam/eSpecies_client_demo</w:t>
        </w:r>
      </w:hyperlink>
      <w:r w:rsidR="00D50678">
        <w:t xml:space="preserve"> website still works!</w:t>
      </w:r>
    </w:p>
    <w:p w14:paraId="10F236F1" w14:textId="77777777" w:rsidR="007A6F45" w:rsidRDefault="007A6F45" w:rsidP="008B6883">
      <w:pPr>
        <w:pStyle w:val="BodyText2"/>
      </w:pPr>
      <w:r>
        <w:t>Need to set the default user to especies as tables are not being found unless they are specifically prefixed with especies.</w:t>
      </w:r>
    </w:p>
    <w:p w14:paraId="37327600" w14:textId="77777777" w:rsidR="00B37D09" w:rsidRDefault="00C476E5" w:rsidP="003B37F4">
      <w:pPr>
        <w:pStyle w:val="Heading2"/>
      </w:pPr>
      <w:r>
        <w:t>NoSQL Databases</w:t>
      </w:r>
      <w:bookmarkEnd w:id="61"/>
    </w:p>
    <w:p w14:paraId="25E59C31" w14:textId="77777777" w:rsidR="00B37D09" w:rsidRDefault="0042694C" w:rsidP="000E5536">
      <w:pPr>
        <w:pStyle w:val="BodyText"/>
      </w:pPr>
      <w:r>
        <w:t>Good background to multidimensional databases here:</w:t>
      </w:r>
    </w:p>
    <w:p w14:paraId="74A5D47F" w14:textId="77777777" w:rsidR="00B37D09" w:rsidRDefault="000D5C35" w:rsidP="008B6883">
      <w:pPr>
        <w:pStyle w:val="BodyText2"/>
      </w:pPr>
      <w:hyperlink r:id="rId234" w:history="1">
        <w:r w:rsidR="0042694C" w:rsidRPr="0077669C">
          <w:rPr>
            <w:rStyle w:val="Hyperlink"/>
          </w:rPr>
          <w:t>http://www.fing.edu.uy/inco/grupos/csi/esp/Cursos/cursos_act/2003/DAP_SistDW/Material/ken96.pdf</w:t>
        </w:r>
      </w:hyperlink>
    </w:p>
    <w:p w14:paraId="18D5FE08" w14:textId="77777777" w:rsidR="00B37D09" w:rsidRDefault="004E586A" w:rsidP="008B6883">
      <w:pPr>
        <w:pStyle w:val="BodyText2"/>
      </w:pPr>
      <w:r>
        <w:t xml:space="preserve">Good paper on NoSQL here: </w:t>
      </w:r>
      <w:hyperlink r:id="rId235" w:history="1">
        <w:r w:rsidRPr="0077669C">
          <w:rPr>
            <w:rStyle w:val="Hyperlink"/>
          </w:rPr>
          <w:t>http://www.christof-strauch.de/nosqldbs.pdf</w:t>
        </w:r>
      </w:hyperlink>
    </w:p>
    <w:p w14:paraId="647F2FFA" w14:textId="77777777" w:rsidR="00B37D09" w:rsidRDefault="004E586A" w:rsidP="008B6883">
      <w:pPr>
        <w:pStyle w:val="BodyText2"/>
      </w:pPr>
      <w:r>
        <w:t xml:space="preserve">Video overview of NoSQL databases: </w:t>
      </w:r>
      <w:hyperlink r:id="rId236" w:history="1">
        <w:r w:rsidRPr="0077669C">
          <w:rPr>
            <w:rStyle w:val="Hyperlink"/>
          </w:rPr>
          <w:t>http://nosql.mypopescu.com/post/6412803549/nosql-databases-what-why-and-when</w:t>
        </w:r>
      </w:hyperlink>
    </w:p>
    <w:p w14:paraId="7E607710" w14:textId="77777777" w:rsidR="00B37D09" w:rsidRDefault="0042694C" w:rsidP="000E5536">
      <w:pPr>
        <w:pStyle w:val="BodyText"/>
      </w:pPr>
      <w:r>
        <w:t>Big data:</w:t>
      </w:r>
    </w:p>
    <w:p w14:paraId="55C49A92" w14:textId="77777777" w:rsidR="00B37D09" w:rsidRDefault="0042694C" w:rsidP="000E5536">
      <w:pPr>
        <w:pStyle w:val="BodyText"/>
      </w:pPr>
      <w:r>
        <w:t>1. Pentaho</w:t>
      </w:r>
    </w:p>
    <w:p w14:paraId="726AB352" w14:textId="77777777" w:rsidR="00B37D09" w:rsidRDefault="000D5C35" w:rsidP="000E5536">
      <w:pPr>
        <w:pStyle w:val="BodyText"/>
      </w:pPr>
      <w:hyperlink r:id="rId237" w:history="1">
        <w:r w:rsidR="0042694C" w:rsidRPr="0077669C">
          <w:rPr>
            <w:rStyle w:val="Hyperlink"/>
          </w:rPr>
          <w:t>http://www.pentaho.com/big-data/</w:t>
        </w:r>
      </w:hyperlink>
    </w:p>
    <w:p w14:paraId="026E3A4B" w14:textId="77777777" w:rsidR="00B37D09" w:rsidRDefault="0042694C" w:rsidP="000E5536">
      <w:pPr>
        <w:pStyle w:val="BodyText"/>
      </w:pPr>
      <w:r>
        <w:t>2. Mondrian</w:t>
      </w:r>
    </w:p>
    <w:p w14:paraId="59BEF921" w14:textId="77777777" w:rsidR="00B37D09" w:rsidRDefault="000D5C35" w:rsidP="000E5536">
      <w:pPr>
        <w:pStyle w:val="BodyText"/>
      </w:pPr>
      <w:hyperlink r:id="rId238" w:history="1">
        <w:r w:rsidR="0042694C" w:rsidRPr="0077669C">
          <w:rPr>
            <w:rStyle w:val="Hyperlink"/>
          </w:rPr>
          <w:t>http://mondrian.pentaho.com/</w:t>
        </w:r>
      </w:hyperlink>
    </w:p>
    <w:p w14:paraId="0E685570" w14:textId="77777777" w:rsidR="00B37D09" w:rsidRDefault="0042694C" w:rsidP="000E5536">
      <w:pPr>
        <w:pStyle w:val="BodyText"/>
      </w:pPr>
      <w:r>
        <w:t>3. MonetDB</w:t>
      </w:r>
    </w:p>
    <w:p w14:paraId="53A26A20" w14:textId="77777777" w:rsidR="00B37D09" w:rsidRDefault="000D5C35" w:rsidP="000E5536">
      <w:pPr>
        <w:pStyle w:val="BodyText"/>
      </w:pPr>
      <w:hyperlink r:id="rId239" w:history="1">
        <w:r w:rsidR="0042694C" w:rsidRPr="0077669C">
          <w:rPr>
            <w:rStyle w:val="Hyperlink"/>
          </w:rPr>
          <w:t>http://www.monetdb.org/</w:t>
        </w:r>
      </w:hyperlink>
    </w:p>
    <w:p w14:paraId="18CE2F8F" w14:textId="77777777" w:rsidR="00B37D09" w:rsidRDefault="0042694C" w:rsidP="000E5536">
      <w:pPr>
        <w:pStyle w:val="BodyText"/>
      </w:pPr>
      <w:r>
        <w:t>4. SciDB</w:t>
      </w:r>
    </w:p>
    <w:p w14:paraId="390343F0" w14:textId="77777777" w:rsidR="00B37D09" w:rsidRDefault="000D5C35" w:rsidP="008B6883">
      <w:pPr>
        <w:pStyle w:val="BodyText2"/>
      </w:pPr>
      <w:hyperlink r:id="rId240" w:history="1">
        <w:r w:rsidR="0042694C" w:rsidRPr="0077669C">
          <w:rPr>
            <w:rStyle w:val="Hyperlink"/>
          </w:rPr>
          <w:t>http://www.scidb.org/</w:t>
        </w:r>
      </w:hyperlink>
    </w:p>
    <w:p w14:paraId="4D521080" w14:textId="77777777" w:rsidR="00B37D09" w:rsidRDefault="00C476E5" w:rsidP="0034374E">
      <w:pPr>
        <w:pStyle w:val="Heading3"/>
      </w:pPr>
      <w:bookmarkStart w:id="65" w:name="_Toc315774571"/>
      <w:r>
        <w:t>MapReduce</w:t>
      </w:r>
      <w:bookmarkEnd w:id="65"/>
    </w:p>
    <w:p w14:paraId="604FCED2" w14:textId="77777777" w:rsidR="00B37D09" w:rsidRDefault="00C476E5" w:rsidP="000E5536">
      <w:pPr>
        <w:pStyle w:val="BodyText"/>
      </w:pPr>
      <w:r>
        <w:t xml:space="preserve">Good intro here: </w:t>
      </w:r>
      <w:hyperlink r:id="rId241" w:history="1">
        <w:r w:rsidRPr="0077669C">
          <w:rPr>
            <w:rStyle w:val="Hyperlink"/>
          </w:rPr>
          <w:t>http://code.google.com/edu/parallel/mapreduce-tutorial.html</w:t>
        </w:r>
      </w:hyperlink>
    </w:p>
    <w:p w14:paraId="70BE43B3" w14:textId="77777777" w:rsidR="00B37D09" w:rsidRDefault="00C476E5" w:rsidP="000E5536">
      <w:pPr>
        <w:pStyle w:val="BodyText"/>
      </w:pPr>
      <w:r>
        <w:t xml:space="preserve">And here: </w:t>
      </w:r>
      <w:hyperlink r:id="rId242" w:history="1">
        <w:r w:rsidRPr="0077669C">
          <w:rPr>
            <w:rStyle w:val="Hyperlink"/>
          </w:rPr>
          <w:t>http://www.cs.stanford.edu/people/ang//papers/nips06-mapreducemulticore.pdf</w:t>
        </w:r>
      </w:hyperlink>
    </w:p>
    <w:p w14:paraId="4E381C11" w14:textId="77777777" w:rsidR="00B37D09" w:rsidRDefault="00C476E5" w:rsidP="008B6883">
      <w:pPr>
        <w:pStyle w:val="BodyText2"/>
      </w:pPr>
      <w:r>
        <w:t xml:space="preserve">Amazon offer it: Amazon Elastic MapReduce </w:t>
      </w:r>
      <w:hyperlink r:id="rId243" w:history="1">
        <w:r w:rsidRPr="0077669C">
          <w:rPr>
            <w:rStyle w:val="Hyperlink"/>
          </w:rPr>
          <w:t>http://aws.amazon.com/elasticmapreduce/</w:t>
        </w:r>
      </w:hyperlink>
    </w:p>
    <w:p w14:paraId="5999A3B2" w14:textId="77777777" w:rsidR="00B37D09" w:rsidRDefault="00C476E5" w:rsidP="0034374E">
      <w:pPr>
        <w:pStyle w:val="Heading3"/>
      </w:pPr>
      <w:bookmarkStart w:id="66" w:name="_Toc315774572"/>
      <w:r>
        <w:t>Performance</w:t>
      </w:r>
      <w:bookmarkEnd w:id="66"/>
    </w:p>
    <w:p w14:paraId="7629D69A" w14:textId="77777777" w:rsidR="00B37D09" w:rsidRDefault="000D5C35" w:rsidP="008B6883">
      <w:pPr>
        <w:pStyle w:val="BodyText2"/>
      </w:pPr>
      <w:hyperlink r:id="rId244" w:history="1">
        <w:r w:rsidR="00C476E5" w:rsidRPr="0077669C">
          <w:rPr>
            <w:rStyle w:val="Hyperlink"/>
          </w:rPr>
          <w:t>http://sortbenchmark.org/</w:t>
        </w:r>
      </w:hyperlink>
    </w:p>
    <w:p w14:paraId="3E1AC436" w14:textId="77777777" w:rsidR="00B37D09" w:rsidRDefault="004520D3" w:rsidP="003B37F4">
      <w:pPr>
        <w:pStyle w:val="Heading2"/>
      </w:pPr>
      <w:bookmarkStart w:id="67" w:name="_Toc315774573"/>
      <w:r>
        <w:t>Rasdaman</w:t>
      </w:r>
      <w:bookmarkEnd w:id="67"/>
    </w:p>
    <w:p w14:paraId="23E6259C" w14:textId="77777777" w:rsidR="00B37D09" w:rsidRDefault="004520D3" w:rsidP="000E5536">
      <w:pPr>
        <w:pStyle w:val="BodyText"/>
      </w:pPr>
      <w:r>
        <w:t>Performance paper on Rasdaman:</w:t>
      </w:r>
    </w:p>
    <w:p w14:paraId="4F3D8AEB" w14:textId="77777777" w:rsidR="00B37D09" w:rsidRDefault="000D5C35" w:rsidP="008B6883">
      <w:pPr>
        <w:pStyle w:val="BodyText2"/>
      </w:pPr>
      <w:hyperlink r:id="rId245" w:history="1">
        <w:r w:rsidR="004520D3" w:rsidRPr="0077669C">
          <w:rPr>
            <w:rStyle w:val="Hyperlink"/>
          </w:rPr>
          <w:t>http://ieeexplore.ieee.org/stamp/stamp.jsp?tp=&amp;arnumber=787289</w:t>
        </w:r>
      </w:hyperlink>
    </w:p>
    <w:p w14:paraId="07072A86" w14:textId="77777777" w:rsidR="00857554" w:rsidRPr="00857554" w:rsidRDefault="00857554" w:rsidP="003B37F4">
      <w:pPr>
        <w:pStyle w:val="Heading2"/>
      </w:pPr>
      <w:bookmarkStart w:id="68" w:name="_Toc315774587"/>
      <w:r>
        <w:t>Storage requirements</w:t>
      </w:r>
    </w:p>
    <w:p w14:paraId="38F6FF4B" w14:textId="77777777" w:rsidR="00857554" w:rsidRDefault="00857554" w:rsidP="0034374E">
      <w:pPr>
        <w:pStyle w:val="Heading3"/>
      </w:pPr>
      <w:r>
        <w:lastRenderedPageBreak/>
        <w:t>Estimating full database size</w:t>
      </w:r>
    </w:p>
    <w:p w14:paraId="76ACA4F4" w14:textId="77777777" w:rsidR="00857554" w:rsidRDefault="00857554" w:rsidP="007D2F52">
      <w:pPr>
        <w:pStyle w:val="Heading4"/>
      </w:pPr>
      <w:r>
        <w:t>Extrapolating from mammals</w:t>
      </w:r>
    </w:p>
    <w:p w14:paraId="58411422" w14:textId="77777777" w:rsidR="00857554" w:rsidRDefault="00857554" w:rsidP="008B6883">
      <w:pPr>
        <w:pStyle w:val="BodyText2"/>
      </w:pPr>
      <w:r>
        <w:t>So calculating the database size:</w:t>
      </w:r>
    </w:p>
    <w:p w14:paraId="53AE40FB" w14:textId="77777777" w:rsidR="00857554" w:rsidRDefault="00857554" w:rsidP="000E5536">
      <w:pPr>
        <w:pStyle w:val="BodyText"/>
      </w:pPr>
      <w:r>
        <w:t>Mammals Test</w:t>
      </w:r>
      <w:r>
        <w:tab/>
      </w:r>
      <w:r>
        <w:tab/>
        <w:t>Full Species Data</w:t>
      </w:r>
    </w:p>
    <w:p w14:paraId="5EFFB4D9" w14:textId="77777777" w:rsidR="00857554" w:rsidRDefault="00857554" w:rsidP="000E5536">
      <w:pPr>
        <w:pStyle w:val="BodyText"/>
      </w:pPr>
      <w:r>
        <w:t>No of species</w:t>
      </w:r>
      <w:r>
        <w:tab/>
      </w:r>
      <w:r>
        <w:tab/>
      </w:r>
      <w:r>
        <w:tab/>
        <w:t>5060</w:t>
      </w:r>
      <w:r>
        <w:tab/>
      </w:r>
      <w:r>
        <w:tab/>
      </w:r>
      <w:r>
        <w:tab/>
      </w:r>
      <w:r>
        <w:tab/>
        <w:t>80000</w:t>
      </w:r>
    </w:p>
    <w:p w14:paraId="12C9D69B" w14:textId="77777777" w:rsidR="00857554" w:rsidRDefault="00857554" w:rsidP="000E5536">
      <w:pPr>
        <w:pStyle w:val="BodyText"/>
      </w:pPr>
      <w:r>
        <w:t>Geoprocessing machine</w:t>
      </w:r>
    </w:p>
    <w:p w14:paraId="643AAFC1" w14:textId="77777777" w:rsidR="00857554" w:rsidRDefault="00857554" w:rsidP="000E5536">
      <w:pPr>
        <w:pStyle w:val="BodyText"/>
      </w:pPr>
      <w:r>
        <w:t>Storage</w:t>
      </w:r>
      <w:r>
        <w:tab/>
      </w:r>
      <w:r>
        <w:tab/>
      </w:r>
      <w:r>
        <w:tab/>
      </w:r>
      <w:r>
        <w:tab/>
        <w:t>79.9 Gb</w:t>
      </w:r>
      <w:r>
        <w:tab/>
      </w:r>
      <w:r>
        <w:tab/>
      </w:r>
      <w:r>
        <w:tab/>
      </w:r>
      <w:r>
        <w:tab/>
        <w:t>1.26 Tb</w:t>
      </w:r>
    </w:p>
    <w:p w14:paraId="3A7568D6" w14:textId="77777777" w:rsidR="00857554" w:rsidRDefault="00857554" w:rsidP="008B6883">
      <w:pPr>
        <w:pStyle w:val="BodyText2"/>
      </w:pPr>
      <w:r>
        <w:t>RAM</w:t>
      </w:r>
      <w:r>
        <w:tab/>
      </w:r>
      <w:r>
        <w:tab/>
      </w:r>
      <w:r>
        <w:tab/>
      </w:r>
      <w:r>
        <w:tab/>
        <w:t>8Gb</w:t>
      </w:r>
      <w:r>
        <w:tab/>
      </w:r>
      <w:r>
        <w:tab/>
      </w:r>
      <w:r>
        <w:tab/>
      </w:r>
      <w:r>
        <w:tab/>
        <w:t>8Gb</w:t>
      </w:r>
    </w:p>
    <w:p w14:paraId="4543BEE5" w14:textId="77777777" w:rsidR="00857554" w:rsidRDefault="00857554" w:rsidP="000E5536">
      <w:pPr>
        <w:pStyle w:val="BodyText"/>
      </w:pPr>
      <w:r>
        <w:t xml:space="preserve">Database </w:t>
      </w:r>
    </w:p>
    <w:p w14:paraId="52FF3946" w14:textId="77777777" w:rsidR="00857554" w:rsidRDefault="00857554" w:rsidP="000E5536">
      <w:pPr>
        <w:pStyle w:val="BodyText"/>
      </w:pPr>
      <w:r>
        <w:t>Database records</w:t>
      </w:r>
      <w:r>
        <w:tab/>
      </w:r>
      <w:r>
        <w:tab/>
      </w:r>
      <w:r>
        <w:tab/>
        <w:t>7.09 billion</w:t>
      </w:r>
      <w:r>
        <w:tab/>
      </w:r>
      <w:r>
        <w:tab/>
        <w:t>112 billion</w:t>
      </w:r>
    </w:p>
    <w:p w14:paraId="2445035B" w14:textId="77777777" w:rsidR="00857554" w:rsidRDefault="00857554" w:rsidP="000E5536">
      <w:pPr>
        <w:pStyle w:val="BodyText"/>
      </w:pPr>
      <w:r>
        <w:t>Database size</w:t>
      </w:r>
      <w:r>
        <w:tab/>
      </w:r>
      <w:r>
        <w:tab/>
      </w:r>
      <w:r>
        <w:tab/>
      </w:r>
      <w:r>
        <w:tab/>
        <w:t>326 Gb+</w:t>
      </w:r>
      <w:r>
        <w:tab/>
      </w:r>
      <w:r>
        <w:tab/>
      </w:r>
      <w:r>
        <w:tab/>
      </w:r>
      <w:r>
        <w:tab/>
        <w:t>5.15 Tb+</w:t>
      </w:r>
    </w:p>
    <w:p w14:paraId="069E7422" w14:textId="77777777" w:rsidR="00857554" w:rsidRDefault="00857554" w:rsidP="008B6883">
      <w:pPr>
        <w:pStyle w:val="BodyText2"/>
      </w:pPr>
      <w:r>
        <w:t>For the first 5060 species there are 7,092,806,306 tiles (=1,401,740.38 quadkeys/species)</w:t>
      </w:r>
    </w:p>
    <w:p w14:paraId="07D9E710" w14:textId="77777777" w:rsidR="00857554" w:rsidRDefault="00857554" w:rsidP="000E5536">
      <w:pPr>
        <w:pStyle w:val="BodyText"/>
      </w:pPr>
      <w:r>
        <w:t>At at least 46 bytes per record that is at least 326,269,090,076 B = 326Gb</w:t>
      </w:r>
    </w:p>
    <w:p w14:paraId="4D8218D1" w14:textId="77777777" w:rsidR="00857554" w:rsidRDefault="00857554" w:rsidP="008B6883">
      <w:pPr>
        <w:pStyle w:val="BodyText2"/>
      </w:pPr>
      <w:r>
        <w:t>For 18000 species = 25,231,326,840</w:t>
      </w:r>
    </w:p>
    <w:p w14:paraId="12FEF91F" w14:textId="77777777" w:rsidR="00857554" w:rsidRDefault="00857554" w:rsidP="000E5536">
      <w:pPr>
        <w:pStyle w:val="BodyText"/>
      </w:pPr>
      <w:r>
        <w:t>Practically testing how much space the quadkeydata table takes up:</w:t>
      </w:r>
    </w:p>
    <w:p w14:paraId="5AA7E304" w14:textId="77777777" w:rsidR="00857554" w:rsidRDefault="00857554" w:rsidP="000E5536">
      <w:pPr>
        <w:pStyle w:val="BodyText"/>
      </w:pPr>
      <w:r>
        <w:t xml:space="preserve">1. How many records in the quadkeydata table? </w:t>
      </w:r>
    </w:p>
    <w:p w14:paraId="75BCF89A" w14:textId="77777777" w:rsidR="00857554" w:rsidRDefault="00857554" w:rsidP="000E5536">
      <w:pPr>
        <w:pStyle w:val="BodyText"/>
      </w:pPr>
      <w:r>
        <w:t>SELECT count(*) from quadkeydata</w:t>
      </w:r>
    </w:p>
    <w:p w14:paraId="6D9A1837" w14:textId="77777777" w:rsidR="00857554" w:rsidRDefault="00857554" w:rsidP="008B6883">
      <w:pPr>
        <w:pStyle w:val="BodyText2"/>
      </w:pPr>
      <w:r>
        <w:t>121,296,622 records</w:t>
      </w:r>
    </w:p>
    <w:p w14:paraId="4B9FE1F4" w14:textId="77777777" w:rsidR="00857554" w:rsidRDefault="00857554" w:rsidP="000E5536">
      <w:pPr>
        <w:pStyle w:val="BodyText"/>
      </w:pPr>
      <w:r>
        <w:t>2. How big is the dbdopa database?</w:t>
      </w:r>
    </w:p>
    <w:p w14:paraId="4FAC1DBD" w14:textId="77777777" w:rsidR="00857554" w:rsidRDefault="00857554" w:rsidP="000E5536">
      <w:pPr>
        <w:pStyle w:val="BodyText"/>
      </w:pPr>
      <w:r>
        <w:t>SELECT pg_size_pretty(pg_database_size('dbdopa')) As fulldbsize</w:t>
      </w:r>
    </w:p>
    <w:p w14:paraId="18FDBC2C" w14:textId="77777777" w:rsidR="00857554" w:rsidRDefault="00857554" w:rsidP="008B6883">
      <w:pPr>
        <w:pStyle w:val="BodyText2"/>
      </w:pPr>
      <w:r>
        <w:t>257Gb</w:t>
      </w:r>
    </w:p>
    <w:p w14:paraId="592895A9" w14:textId="77777777" w:rsidR="00857554" w:rsidRDefault="00857554" w:rsidP="000E5536">
      <w:pPr>
        <w:pStyle w:val="BodyText"/>
      </w:pPr>
      <w:r>
        <w:t>Adding 1 million records:</w:t>
      </w:r>
    </w:p>
    <w:p w14:paraId="05025EA6" w14:textId="77777777" w:rsidR="00857554" w:rsidRDefault="00857554" w:rsidP="000E5536">
      <w:pPr>
        <w:pStyle w:val="BodyText"/>
      </w:pPr>
      <w:r>
        <w:t xml:space="preserve">insert into quadkeydata (SELECT quadkey, tx, ty, z, objid, -1 as typeid FROM public.quadkeydata limit 1000000) </w:t>
      </w:r>
    </w:p>
    <w:p w14:paraId="46F5A925" w14:textId="77777777" w:rsidR="00857554" w:rsidRDefault="00857554" w:rsidP="000E5536">
      <w:pPr>
        <w:pStyle w:val="BodyText"/>
      </w:pPr>
      <w:r>
        <w:t>Query returned successfully: 1000000 rows affected, 522204 ms execution time.</w:t>
      </w:r>
    </w:p>
    <w:p w14:paraId="5966DC0A" w14:textId="77777777" w:rsidR="00857554" w:rsidRDefault="00857554" w:rsidP="000E5536">
      <w:pPr>
        <w:pStyle w:val="BodyText"/>
      </w:pPr>
      <w:r>
        <w:t xml:space="preserve">Database size still says 257Gb! </w:t>
      </w:r>
    </w:p>
    <w:p w14:paraId="5A143F2D" w14:textId="77777777" w:rsidR="00857554" w:rsidRDefault="00857554" w:rsidP="008B6883">
      <w:pPr>
        <w:pStyle w:val="BodyText2"/>
      </w:pPr>
      <w:r>
        <w:t>122,296,622 records</w:t>
      </w:r>
    </w:p>
    <w:p w14:paraId="55C88F7E" w14:textId="77777777" w:rsidR="00857554" w:rsidRDefault="00857554" w:rsidP="008B6883">
      <w:pPr>
        <w:pStyle w:val="BodyText2"/>
      </w:pPr>
      <w:r>
        <w:t>Adding 100 million records - db size starts at 257Gb and Monica says we have 72Gb free - so we cannot go beyond 327Gb</w:t>
      </w:r>
    </w:p>
    <w:p w14:paraId="0A35AF11" w14:textId="77777777" w:rsidR="00857554" w:rsidRDefault="00857554" w:rsidP="000E5536">
      <w:pPr>
        <w:pStyle w:val="BodyText"/>
      </w:pPr>
      <w:r>
        <w:t xml:space="preserve">Deleted them again. </w:t>
      </w:r>
    </w:p>
    <w:p w14:paraId="4889CDEE" w14:textId="77777777" w:rsidR="00857554" w:rsidRDefault="00857554" w:rsidP="008B6883">
      <w:pPr>
        <w:pStyle w:val="BodyText2"/>
      </w:pPr>
      <w:r>
        <w:t>delete from quadkeydata where typeid=-1</w:t>
      </w:r>
    </w:p>
    <w:p w14:paraId="69AE0A7C" w14:textId="77777777" w:rsidR="00857554" w:rsidRDefault="00857554" w:rsidP="000E5536">
      <w:pPr>
        <w:pStyle w:val="BodyText"/>
      </w:pPr>
      <w:r>
        <w:t>TRY 1: WDPA - WDPA to npy files</w:t>
      </w:r>
    </w:p>
    <w:p w14:paraId="54D52DE2" w14:textId="77777777" w:rsidR="00857554" w:rsidRDefault="00857554" w:rsidP="000E5536">
      <w:pPr>
        <w:pStyle w:val="BodyText"/>
      </w:pPr>
      <w:r>
        <w:t>Started at 17:09</w:t>
      </w:r>
    </w:p>
    <w:p w14:paraId="114E1417" w14:textId="77777777" w:rsidR="00857554" w:rsidRDefault="00857554" w:rsidP="000E5536">
      <w:pPr>
        <w:pStyle w:val="BodyText"/>
      </w:pPr>
      <w:r>
        <w:t>Didnt start iterating through the PAs until 19:30 - 2hours 21mins later</w:t>
      </w:r>
    </w:p>
    <w:p w14:paraId="7B6579CA" w14:textId="77777777" w:rsidR="00857554" w:rsidRDefault="00857554" w:rsidP="000E5536">
      <w:pPr>
        <w:pStyle w:val="BodyText"/>
      </w:pPr>
      <w:r>
        <w:t>Did 4000 PAs in 13 hours = 24 days to do all PAs</w:t>
      </w:r>
    </w:p>
    <w:p w14:paraId="7EFE2680" w14:textId="77777777" w:rsidR="00857554" w:rsidRDefault="00857554" w:rsidP="000E5536">
      <w:pPr>
        <w:pStyle w:val="BodyText"/>
      </w:pPr>
      <w:r>
        <w:t>To load the data back in:</w:t>
      </w:r>
    </w:p>
    <w:p w14:paraId="771800E5" w14:textId="77777777" w:rsidR="00857554" w:rsidRDefault="00857554" w:rsidP="000E5536">
      <w:pPr>
        <w:pStyle w:val="BodyText"/>
      </w:pPr>
      <w:r>
        <w:t>cells=numpy.load(r"E:\cottaan\My Documents\ProtectedAreasGridData\wdpaid68276.npy")</w:t>
      </w:r>
    </w:p>
    <w:p w14:paraId="6EE74FE5" w14:textId="77777777" w:rsidR="00857554" w:rsidRDefault="00857554" w:rsidP="000E5536">
      <w:pPr>
        <w:pStyle w:val="BodyText"/>
      </w:pPr>
      <w:r>
        <w:t>data=numpy.reshape(cells,(3,len(cells)/3))</w:t>
      </w:r>
    </w:p>
    <w:p w14:paraId="3AF0E406" w14:textId="77777777" w:rsidR="00857554" w:rsidRDefault="00857554" w:rsidP="000E5536">
      <w:pPr>
        <w:pStyle w:val="BodyText"/>
      </w:pPr>
      <w:r>
        <w:t>coords=numpy.transpose(data)</w:t>
      </w:r>
    </w:p>
    <w:p w14:paraId="4668A04F" w14:textId="77777777" w:rsidR="00857554" w:rsidRDefault="00857554" w:rsidP="000E5536">
      <w:pPr>
        <w:pStyle w:val="BodyText"/>
      </w:pPr>
      <w:r>
        <w:t>array([[16411, 22108, 68276],</w:t>
      </w:r>
    </w:p>
    <w:p w14:paraId="36DAC048" w14:textId="77777777" w:rsidR="00857554" w:rsidRDefault="00857554" w:rsidP="000E5536">
      <w:pPr>
        <w:pStyle w:val="BodyText"/>
      </w:pPr>
      <w:r>
        <w:t xml:space="preserve">       [16412, 22108, 68276],</w:t>
      </w:r>
    </w:p>
    <w:p w14:paraId="010F4BDF" w14:textId="77777777" w:rsidR="00857554" w:rsidRDefault="00857554" w:rsidP="000E5536">
      <w:pPr>
        <w:pStyle w:val="BodyText"/>
      </w:pPr>
      <w:r>
        <w:t xml:space="preserve">       [16413, 22108, 68276],</w:t>
      </w:r>
    </w:p>
    <w:p w14:paraId="42DE68F4" w14:textId="77777777" w:rsidR="00857554" w:rsidRDefault="00857554" w:rsidP="000E5536">
      <w:pPr>
        <w:pStyle w:val="BodyText"/>
      </w:pPr>
      <w:r>
        <w:t xml:space="preserve">       ..., </w:t>
      </w:r>
    </w:p>
    <w:p w14:paraId="696D224B" w14:textId="77777777" w:rsidR="00857554" w:rsidRDefault="00857554" w:rsidP="000E5536">
      <w:pPr>
        <w:pStyle w:val="BodyText"/>
      </w:pPr>
      <w:r>
        <w:t xml:space="preserve">       [16417, 22063, 68276],</w:t>
      </w:r>
    </w:p>
    <w:p w14:paraId="1AC991C2" w14:textId="77777777" w:rsidR="00857554" w:rsidRDefault="00857554" w:rsidP="000E5536">
      <w:pPr>
        <w:pStyle w:val="BodyText"/>
      </w:pPr>
      <w:r>
        <w:t xml:space="preserve">       [16416, 22062, 68276],</w:t>
      </w:r>
    </w:p>
    <w:p w14:paraId="41E97247" w14:textId="77777777" w:rsidR="00857554" w:rsidRDefault="00857554" w:rsidP="000E5536">
      <w:pPr>
        <w:pStyle w:val="BodyText"/>
      </w:pPr>
      <w:r>
        <w:t xml:space="preserve">       [16417, 22062, 68276]], dtype=int64</w:t>
      </w:r>
    </w:p>
    <w:p w14:paraId="33D1ED7A" w14:textId="77777777" w:rsidR="00857554" w:rsidRDefault="00857554" w:rsidP="000E5536">
      <w:pPr>
        <w:pStyle w:val="BodyText"/>
      </w:pPr>
      <w:r>
        <w:tab/>
        <w:t xml:space="preserve">   </w:t>
      </w:r>
    </w:p>
    <w:p w14:paraId="17903970" w14:textId="77777777" w:rsidR="00857554" w:rsidRDefault="00857554" w:rsidP="000E5536">
      <w:pPr>
        <w:pStyle w:val="BodyText"/>
      </w:pPr>
      <w:r>
        <w:t>68276 is the wdpaid in this case</w:t>
      </w:r>
    </w:p>
    <w:p w14:paraId="12F8488B" w14:textId="77777777" w:rsidR="00857554" w:rsidRDefault="00857554" w:rsidP="000E5536">
      <w:pPr>
        <w:pStyle w:val="BodyText"/>
      </w:pPr>
      <w:r>
        <w:t>Good example is:</w:t>
      </w:r>
    </w:p>
    <w:p w14:paraId="5A03C194" w14:textId="77777777" w:rsidR="00857554" w:rsidRDefault="00857554" w:rsidP="000E5536">
      <w:pPr>
        <w:pStyle w:val="BodyText"/>
      </w:pPr>
      <w:r>
        <w:t>Name:</w:t>
      </w:r>
      <w:r>
        <w:tab/>
        <w:t>Kinabalu</w:t>
      </w:r>
    </w:p>
    <w:p w14:paraId="5D2636BC" w14:textId="77777777" w:rsidR="00857554" w:rsidRDefault="00857554" w:rsidP="008B6883">
      <w:pPr>
        <w:pStyle w:val="BodyText2"/>
      </w:pPr>
      <w:r>
        <w:t>wdpaid:</w:t>
      </w:r>
      <w:r>
        <w:tab/>
        <w:t>785</w:t>
      </w:r>
    </w:p>
    <w:p w14:paraId="1E0EC0B0" w14:textId="77777777" w:rsidR="00857554" w:rsidRDefault="00857554" w:rsidP="000E5536">
      <w:pPr>
        <w:pStyle w:val="BodyText"/>
      </w:pPr>
      <w:r>
        <w:t xml:space="preserve">Calculating the scale for a particular latitude: </w:t>
      </w:r>
    </w:p>
    <w:p w14:paraId="3702D31D" w14:textId="77777777" w:rsidR="00857554" w:rsidRDefault="00857554" w:rsidP="000E5536">
      <w:pPr>
        <w:pStyle w:val="BodyText"/>
      </w:pPr>
      <w:r>
        <w:lastRenderedPageBreak/>
        <w:t xml:space="preserve">Excellent article here: </w:t>
      </w:r>
      <w:hyperlink r:id="rId246" w:history="1">
        <w:r w:rsidRPr="0077669C">
          <w:rPr>
            <w:rStyle w:val="Hyperlink"/>
          </w:rPr>
          <w:t>http://msdn.microsoft.com/en-us/library/cc161076.aspx</w:t>
        </w:r>
      </w:hyperlink>
      <w:r>
        <w:t xml:space="preserve"> </w:t>
      </w:r>
    </w:p>
    <w:p w14:paraId="0269DBB3" w14:textId="77777777" w:rsidR="00857554" w:rsidRDefault="00857554" w:rsidP="008B6883">
      <w:pPr>
        <w:pStyle w:val="BodyText2"/>
      </w:pPr>
      <w:r>
        <w:t>at the bottom in the bit about zoom levels it says how to calculate the scale</w:t>
      </w:r>
    </w:p>
    <w:p w14:paraId="321E258A" w14:textId="77777777" w:rsidR="00857554" w:rsidRDefault="00857554" w:rsidP="008B6883">
      <w:pPr>
        <w:pStyle w:val="BodyText2"/>
      </w:pPr>
    </w:p>
    <w:p w14:paraId="4992EBDD" w14:textId="77777777" w:rsidR="00857554" w:rsidRDefault="00857554" w:rsidP="007D2F52">
      <w:pPr>
        <w:pStyle w:val="Heading4"/>
      </w:pPr>
      <w:r>
        <w:t>Using total area for polygon data</w:t>
      </w:r>
    </w:p>
    <w:p w14:paraId="246F47C4"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5C20F2CF"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770FC96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33AEB5A9"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507BD941" w14:textId="77777777" w:rsidR="00857554" w:rsidRDefault="00857554" w:rsidP="0034374E">
      <w:pPr>
        <w:pStyle w:val="Heading3"/>
      </w:pPr>
      <w:r>
        <w:t>Storage optimisation</w:t>
      </w:r>
    </w:p>
    <w:p w14:paraId="3A4A69AE" w14:textId="77777777" w:rsidR="00857554" w:rsidRDefault="00857554" w:rsidP="007D2F52">
      <w:pPr>
        <w:pStyle w:val="Heading4"/>
      </w:pPr>
      <w:r>
        <w:t>Quadtree/Fractal compression</w:t>
      </w:r>
    </w:p>
    <w:p w14:paraId="53C51499" w14:textId="77777777" w:rsidR="00857554" w:rsidRDefault="00857554" w:rsidP="008B6883">
      <w:pPr>
        <w:pStyle w:val="BodyText2"/>
      </w:pPr>
      <w:r>
        <w:t>We could compress the output sparse array data with quadtree/fractal compression to save storage space.</w:t>
      </w:r>
    </w:p>
    <w:p w14:paraId="4AB409FF" w14:textId="77777777" w:rsidR="00857554" w:rsidRDefault="000D5C35" w:rsidP="008B6883">
      <w:pPr>
        <w:pStyle w:val="BodyText2"/>
      </w:pPr>
      <w:hyperlink r:id="rId247" w:history="1">
        <w:r w:rsidR="00857554">
          <w:rPr>
            <w:rStyle w:val="Hyperlink"/>
          </w:rPr>
          <w:t>http://devmag.org.za/2011/02/23/quadtrees-implementation/</w:t>
        </w:r>
      </w:hyperlink>
    </w:p>
    <w:p w14:paraId="77F0625C" w14:textId="77777777" w:rsidR="00857554" w:rsidRDefault="00857554" w:rsidP="008B6883">
      <w:pPr>
        <w:pStyle w:val="BodyText2"/>
      </w:pPr>
      <w:r>
        <w:t>Looking at Orang Utan:</w:t>
      </w:r>
    </w:p>
    <w:p w14:paraId="5BFA64BF" w14:textId="77777777" w:rsidR="00857554" w:rsidRDefault="00B7567C" w:rsidP="008B6883">
      <w:pPr>
        <w:pStyle w:val="BodyText2"/>
      </w:pPr>
      <w:r>
        <w:t xml:space="preserve">Level 16: </w:t>
      </w:r>
      <w:r>
        <w:tab/>
        <w:t>100873</w:t>
      </w:r>
      <w:r w:rsidR="00857554">
        <w:t xml:space="preserve"> records with all 1 quadkey leaves</w:t>
      </w:r>
    </w:p>
    <w:p w14:paraId="2FF7E102" w14:textId="77777777" w:rsidR="00857554" w:rsidRDefault="00857554" w:rsidP="008B6883">
      <w:pPr>
        <w:pStyle w:val="BodyText2"/>
      </w:pPr>
      <w:r>
        <w:t>Level 15:</w:t>
      </w:r>
      <w:r>
        <w:tab/>
        <w:t>22064 records with all 4 quadkey leaves</w:t>
      </w:r>
    </w:p>
    <w:p w14:paraId="537FD999" w14:textId="77777777" w:rsidR="00857554" w:rsidRDefault="00857554" w:rsidP="008B6883">
      <w:pPr>
        <w:pStyle w:val="BodyText2"/>
      </w:pPr>
      <w:r>
        <w:t>Level 14:</w:t>
      </w:r>
      <w:r>
        <w:tab/>
        <w:t>4023 records with all 16 quadkey leaves</w:t>
      </w:r>
    </w:p>
    <w:p w14:paraId="6ACBB48C" w14:textId="77777777" w:rsidR="00857554" w:rsidRDefault="00857554" w:rsidP="008B6883">
      <w:pPr>
        <w:pStyle w:val="BodyText2"/>
      </w:pPr>
      <w:r>
        <w:t>Level 13:</w:t>
      </w:r>
      <w:r>
        <w:tab/>
        <w:t>545 records with all 64 quadkey leaves</w:t>
      </w:r>
    </w:p>
    <w:p w14:paraId="23DA4344" w14:textId="77777777" w:rsidR="00857554" w:rsidRDefault="00857554" w:rsidP="008B6883">
      <w:pPr>
        <w:pStyle w:val="BodyText2"/>
      </w:pPr>
      <w:r>
        <w:t>Level 12:</w:t>
      </w:r>
      <w:r>
        <w:tab/>
        <w:t>50 records with all 256 quadkey leaves</w:t>
      </w:r>
    </w:p>
    <w:p w14:paraId="07534A78" w14:textId="77777777" w:rsidR="00857554" w:rsidRDefault="00857554" w:rsidP="008B6883">
      <w:pPr>
        <w:pStyle w:val="BodyText2"/>
      </w:pPr>
      <w:r>
        <w:t>Level 11:</w:t>
      </w:r>
      <w:r>
        <w:tab/>
        <w:t>1 record with all 1024 quadkey leaves</w:t>
      </w:r>
      <w:r>
        <w:tab/>
      </w:r>
    </w:p>
    <w:p w14:paraId="215C8B01"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764D5BAF" w14:textId="77777777" w:rsidR="00857554" w:rsidRDefault="00857554" w:rsidP="008B6883">
      <w:pPr>
        <w:pStyle w:val="BodyText2"/>
      </w:pPr>
      <w:r>
        <w:t>So how many records will this be?</w:t>
      </w:r>
    </w:p>
    <w:p w14:paraId="10C33CDE" w14:textId="77777777" w:rsidR="00857554" w:rsidRDefault="00857554" w:rsidP="008B550B">
      <w:pPr>
        <w:pStyle w:val="Code"/>
      </w:pPr>
      <w:r w:rsidRPr="009C305E">
        <w:t>select substring(quadkey from 0 for 11) from tmp group by substring(quadkey from 0 for 11) having count(quadkey)=1024</w:t>
      </w:r>
    </w:p>
    <w:p w14:paraId="2D02C087" w14:textId="77777777" w:rsidR="00857554" w:rsidRDefault="00857554" w:rsidP="000E5536">
      <w:pPr>
        <w:pStyle w:val="BodyText"/>
      </w:pPr>
      <w:r>
        <w:t>Even better:</w:t>
      </w:r>
    </w:p>
    <w:p w14:paraId="5DA0D781"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7E784F3E" w14:textId="77777777" w:rsidR="00857554" w:rsidRDefault="00857554" w:rsidP="008B6883">
      <w:pPr>
        <w:pStyle w:val="BodyText2"/>
      </w:pPr>
      <w:r>
        <w:t>Creating a compressed table for Orang Utan:</w:t>
      </w:r>
    </w:p>
    <w:p w14:paraId="6885067D" w14:textId="77777777" w:rsidR="00857554" w:rsidRDefault="00857554" w:rsidP="008B550B">
      <w:pPr>
        <w:pStyle w:val="Code"/>
      </w:pPr>
      <w:r w:rsidRPr="00E47A51">
        <w:t>insert into compressed17975(select substring(quadkey from 0 for 11) from tmp group by substring(quadkey from 0 for 11) having count(quadkey)=1024)</w:t>
      </w:r>
    </w:p>
    <w:p w14:paraId="5256EB1C" w14:textId="77777777" w:rsidR="00857554" w:rsidRDefault="00857554" w:rsidP="008B550B">
      <w:pPr>
        <w:pStyle w:val="Code"/>
      </w:pPr>
      <w:r w:rsidRPr="00596FEA">
        <w:t>delete from tmp where quadkey in (select quadkey.quadkey from quadkey,compressed17975 where quadkey.qk10=compressed17975.quadkey)</w:t>
      </w:r>
    </w:p>
    <w:p w14:paraId="6B867B1E" w14:textId="77777777" w:rsidR="00857554" w:rsidRDefault="00857554" w:rsidP="008B550B">
      <w:pPr>
        <w:pStyle w:val="Code"/>
      </w:pPr>
      <w:r w:rsidRPr="00596FEA">
        <w:t>insert into compressed17975(select substring(quadkey from 0 for 12) from tmp group by substring(quadkey from 0 for 12) having count(quadkey)=256)</w:t>
      </w:r>
    </w:p>
    <w:p w14:paraId="212E27F5"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02BFB7CD"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0FFAE621"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275B2B60"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6F9BD2DF"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47F59C6A"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347E5B76"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6E87863F"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60360A8F"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143FEA8A"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73157AC2" w14:textId="77777777" w:rsidR="00857554" w:rsidRDefault="00857554" w:rsidP="008B550B">
      <w:pPr>
        <w:pStyle w:val="Code"/>
      </w:pPr>
      <w:r>
        <w:t>insert into compressed12421(select substring(quadkey from 0 for 9) from tmp group by substring(quadkey from 0 for 9) having count(quadkey)=16384);</w:t>
      </w:r>
    </w:p>
    <w:p w14:paraId="1A136162" w14:textId="77777777" w:rsidR="00857554" w:rsidRDefault="00857554" w:rsidP="008B550B">
      <w:pPr>
        <w:pStyle w:val="Code"/>
      </w:pPr>
      <w:r>
        <w:t>delete from tmp where quadkey in (select quadkey.quadkey from quadkey,compressed12421 where quadkey.qk8=compressed12421.quadkey);</w:t>
      </w:r>
    </w:p>
    <w:p w14:paraId="748BBEA5" w14:textId="77777777" w:rsidR="00857554" w:rsidRDefault="00857554" w:rsidP="008B550B">
      <w:pPr>
        <w:pStyle w:val="Code"/>
      </w:pPr>
      <w:r>
        <w:t>insert into compressed12421(select substring(quadkey from 0 for 10) from tmp group by substring(quadkey from 0 for 10) having count(quadkey)=4096);</w:t>
      </w:r>
    </w:p>
    <w:p w14:paraId="301DBC2C" w14:textId="77777777" w:rsidR="00857554" w:rsidRDefault="00857554" w:rsidP="008B550B">
      <w:pPr>
        <w:pStyle w:val="Code"/>
      </w:pPr>
      <w:r>
        <w:t>delete from tmp where quadkey in (select quadkey.quadkey from quadkey,compressed12421 where quadkey.qk9=compressed12421.quadkey);</w:t>
      </w:r>
    </w:p>
    <w:p w14:paraId="7FC8C41D" w14:textId="77777777" w:rsidR="00857554" w:rsidRDefault="00857554" w:rsidP="008B550B">
      <w:pPr>
        <w:pStyle w:val="Code"/>
      </w:pPr>
      <w:r>
        <w:t>insert into compressed12421(select substring(quadkey from 0 for 11) from tmp group by substring(quadkey from 0 for 11) having count(quadkey)=1024);</w:t>
      </w:r>
    </w:p>
    <w:p w14:paraId="54188E76" w14:textId="77777777" w:rsidR="00857554" w:rsidRDefault="00857554" w:rsidP="008B550B">
      <w:pPr>
        <w:pStyle w:val="Code"/>
      </w:pPr>
      <w:r>
        <w:t>delete from tmp where quadkey in (select quadkey.quadkey from quadkey,compressed12421 where quadkey.qk10=compressed12421.quadkey);</w:t>
      </w:r>
    </w:p>
    <w:p w14:paraId="4D1E1D82" w14:textId="77777777" w:rsidR="00857554" w:rsidRDefault="00857554" w:rsidP="008B550B">
      <w:pPr>
        <w:pStyle w:val="Code"/>
      </w:pPr>
      <w:r>
        <w:t>insert into compressed12421(select substring(quadkey from 0 for 12) from tmp group by substring(quadkey from 0 for 12) having count(quadkey)=256);</w:t>
      </w:r>
    </w:p>
    <w:p w14:paraId="175ED97F" w14:textId="77777777" w:rsidR="00857554" w:rsidRDefault="00857554" w:rsidP="008B550B">
      <w:pPr>
        <w:pStyle w:val="Code"/>
      </w:pPr>
      <w:r>
        <w:t>delete from tmp where quadkey in (select quadkey.quadkey from quadkey,compressed12421 where quadkey.qk11=compressed12421.quadkey);</w:t>
      </w:r>
    </w:p>
    <w:p w14:paraId="2CCAABBD" w14:textId="77777777" w:rsidR="00857554" w:rsidRDefault="00857554" w:rsidP="008B550B">
      <w:pPr>
        <w:pStyle w:val="Code"/>
      </w:pPr>
      <w:r>
        <w:lastRenderedPageBreak/>
        <w:t>insert into compressed12421(select substring(quadkey from 0 for 13) from tmp group by substring(quadkey from 0 for 13) having count(quadkey)=64);</w:t>
      </w:r>
    </w:p>
    <w:p w14:paraId="762B39E3" w14:textId="77777777" w:rsidR="00857554" w:rsidRDefault="00857554" w:rsidP="008B550B">
      <w:pPr>
        <w:pStyle w:val="Code"/>
      </w:pPr>
      <w:r>
        <w:t>delete from tmp where quadkey in (select quadkey.quadkey from quadkey,compressed12421 where quadkey.qk12=compressed12421.quadkey);</w:t>
      </w:r>
    </w:p>
    <w:p w14:paraId="7358BD90" w14:textId="77777777" w:rsidR="00857554" w:rsidRDefault="00857554" w:rsidP="008B550B">
      <w:pPr>
        <w:pStyle w:val="Code"/>
      </w:pPr>
      <w:r>
        <w:t>insert into compressed12421(select substring(quadkey from 0 for 14) from tmp group by substring(quadkey from 0 for 14) having count(quadkey)=16);</w:t>
      </w:r>
    </w:p>
    <w:p w14:paraId="2E6D2025" w14:textId="77777777" w:rsidR="00857554" w:rsidRDefault="00857554" w:rsidP="008B550B">
      <w:pPr>
        <w:pStyle w:val="Code"/>
      </w:pPr>
      <w:r>
        <w:t>delete from tmp where quadkey in (select quadkey.quadkey from quadkey,compressed12421 where quadkey.qk13=compressed12421.quadkey);</w:t>
      </w:r>
    </w:p>
    <w:p w14:paraId="2B76F566" w14:textId="77777777" w:rsidR="00857554" w:rsidRDefault="00857554" w:rsidP="008B550B">
      <w:pPr>
        <w:pStyle w:val="Code"/>
      </w:pPr>
      <w:r>
        <w:t>insert into compressed12421(select substring(quadkey from 0 for 15) from tmp group by substring(quadkey from 0 for 15) having count(quadkey)=4);</w:t>
      </w:r>
    </w:p>
    <w:p w14:paraId="0DB10840" w14:textId="77777777" w:rsidR="00857554" w:rsidRDefault="00857554" w:rsidP="008B550B">
      <w:pPr>
        <w:pStyle w:val="Code"/>
      </w:pPr>
      <w:r>
        <w:t>delete from tmp where quadkey in (select quadkey.quadkey from quadkey,compressed12421 where quadkey.qk14=compressed12421.quadkey);</w:t>
      </w:r>
    </w:p>
    <w:p w14:paraId="5B962995" w14:textId="77777777" w:rsidR="00857554" w:rsidRDefault="00857554" w:rsidP="008B550B">
      <w:pPr>
        <w:pStyle w:val="Code"/>
      </w:pPr>
      <w:r>
        <w:t>insert into compressed12421(select substring(quadkey from 0 for 16) from tmp group by substring(quadkey from 0 for 16) having count(quadkey)=1);</w:t>
      </w:r>
    </w:p>
    <w:p w14:paraId="2AC62B06" w14:textId="77777777" w:rsidR="00857554" w:rsidRDefault="00857554" w:rsidP="008B550B">
      <w:pPr>
        <w:pStyle w:val="Code"/>
      </w:pPr>
      <w:r>
        <w:t>delete from tmp where quadkey in (select quadkey.quadkey from quadkey,compressed12421 where quadkey.quadkey =compressed12421.quadkey);</w:t>
      </w:r>
    </w:p>
    <w:p w14:paraId="0F6D3C41" w14:textId="77777777" w:rsidR="00857554" w:rsidRDefault="00857554" w:rsidP="000E5536">
      <w:pPr>
        <w:pStyle w:val="BodyText"/>
      </w:pPr>
      <w:r>
        <w:t>Raw quadkey data:</w:t>
      </w:r>
      <w:r>
        <w:tab/>
        <w:t>422494 records</w:t>
      </w:r>
    </w:p>
    <w:p w14:paraId="6CAD507E" w14:textId="77777777" w:rsidR="00857554" w:rsidRDefault="00857554" w:rsidP="000E5536">
      <w:pPr>
        <w:pStyle w:val="BodyText"/>
      </w:pPr>
      <w:r>
        <w:t>Compressed:</w:t>
      </w:r>
      <w:r>
        <w:tab/>
      </w:r>
      <w:r>
        <w:tab/>
        <w:t>141456 records</w:t>
      </w:r>
    </w:p>
    <w:p w14:paraId="4FF5EB88" w14:textId="77777777" w:rsidR="00857554" w:rsidRDefault="00857554" w:rsidP="000E5536">
      <w:pPr>
        <w:pStyle w:val="BodyText"/>
      </w:pPr>
      <w:r>
        <w:t>Compression ratio:</w:t>
      </w:r>
      <w:r>
        <w:tab/>
        <w:t>33%</w:t>
      </w:r>
    </w:p>
    <w:p w14:paraId="2859A0B1" w14:textId="77777777" w:rsidR="00362379" w:rsidRDefault="00362379" w:rsidP="003B37F4">
      <w:pPr>
        <w:pStyle w:val="Heading2"/>
      </w:pPr>
      <w:r>
        <w:t>Schema</w:t>
      </w:r>
    </w:p>
    <w:p w14:paraId="11766971" w14:textId="77777777" w:rsidR="005518CC" w:rsidRDefault="005518CC" w:rsidP="0034374E">
      <w:pPr>
        <w:pStyle w:val="Heading3"/>
      </w:pPr>
      <w:r>
        <w:t>Reporting database</w:t>
      </w:r>
    </w:p>
    <w:p w14:paraId="06B7BDF1"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51FE6845" w14:textId="77777777" w:rsidR="00244417" w:rsidRDefault="00244417" w:rsidP="008B6883">
      <w:pPr>
        <w:pStyle w:val="BodyText2"/>
      </w:pPr>
      <w:r>
        <w:t xml:space="preserve">The </w:t>
      </w:r>
      <w:r w:rsidR="008C7D81">
        <w:t xml:space="preserve">warehouse </w:t>
      </w:r>
      <w:r>
        <w:t>schema for the reporting database will be created using a set of User-Defined Functions in Postgresql.</w:t>
      </w:r>
    </w:p>
    <w:p w14:paraId="27F2EEDE" w14:textId="77777777" w:rsidR="005518CC" w:rsidRDefault="005518CC" w:rsidP="007D2F52">
      <w:pPr>
        <w:pStyle w:val="Heading4"/>
      </w:pPr>
      <w:r>
        <w:t>Irreplacibility index</w:t>
      </w:r>
    </w:p>
    <w:p w14:paraId="2DC27F49" w14:textId="77777777" w:rsidR="00962FAC" w:rsidRPr="00962FAC" w:rsidRDefault="00962FAC" w:rsidP="000E5536">
      <w:pPr>
        <w:pStyle w:val="Heading5"/>
      </w:pPr>
      <w:r>
        <w:t>Using PostGIS</w:t>
      </w:r>
    </w:p>
    <w:p w14:paraId="1999D5AF" w14:textId="77777777" w:rsidR="005518CC" w:rsidRDefault="005518CC" w:rsidP="008B6883">
      <w:pPr>
        <w:pStyle w:val="BodyText2"/>
      </w:pPr>
      <w:r>
        <w:t>The RI will be used to create some of the outputs and graphics for the APAAT tool. The information services that are required for the APAAT tool are:</w:t>
      </w:r>
    </w:p>
    <w:p w14:paraId="3DA75CF6" w14:textId="77777777" w:rsidR="007B0AE0" w:rsidRDefault="005518CC" w:rsidP="000E5536">
      <w:pPr>
        <w:pStyle w:val="ListBullet"/>
      </w:pPr>
      <w:r>
        <w:t>REST service giving the RI for PAs for taxonomic groups</w:t>
      </w:r>
      <w:r w:rsidR="006F3511">
        <w:t xml:space="preserve"> (</w:t>
      </w:r>
      <w:hyperlink r:id="rId248" w:history="1">
        <w:r w:rsidR="006F3511">
          <w:rPr>
            <w:rStyle w:val="Hyperlink"/>
          </w:rPr>
          <w:t>http://h03-dev-vm7/cgi-bin/eSpecies/pa/pari/1078</w:t>
        </w:r>
      </w:hyperlink>
      <w:r w:rsidR="006F3511">
        <w:t>)</w:t>
      </w:r>
    </w:p>
    <w:p w14:paraId="58A620A8" w14:textId="77777777" w:rsidR="00B15E66" w:rsidRDefault="00B15E66" w:rsidP="000E5536">
      <w:pPr>
        <w:pStyle w:val="ListBullet"/>
      </w:pPr>
      <w:r>
        <w:t>REST service giving the RI for countries</w:t>
      </w:r>
      <w:r w:rsidRPr="00B15E66">
        <w:t xml:space="preserve"> </w:t>
      </w:r>
      <w:r>
        <w:t>for taxonomic groups</w:t>
      </w:r>
    </w:p>
    <w:p w14:paraId="783FBE52"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40754234"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6D79ACD0"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6FE7A54A"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24BD004B"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01C11331" w14:textId="7777777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6709FF63" w14:textId="77777777" w:rsidR="00DE6FB3" w:rsidRPr="005518CC" w:rsidRDefault="00DE6FB3" w:rsidP="008B6883">
      <w:pPr>
        <w:pStyle w:val="BodyText2"/>
      </w:pPr>
      <w:r>
        <w:t>9760 Sub bear is extinct</w:t>
      </w:r>
    </w:p>
    <w:p w14:paraId="059768D7" w14:textId="77777777" w:rsidR="00446D66" w:rsidRDefault="00446D66" w:rsidP="000E5536">
      <w:pPr>
        <w:pStyle w:val="Heading6"/>
      </w:pPr>
      <w:r>
        <w:t>For DOPA Explorer</w:t>
      </w:r>
    </w:p>
    <w:p w14:paraId="1C9DAB7E"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67C8BAC4" w14:textId="77777777" w:rsidR="00C53C0F" w:rsidRDefault="00C53C0F" w:rsidP="000E5536">
      <w:pPr>
        <w:pStyle w:val="Heading6"/>
      </w:pPr>
      <w:r>
        <w:t>Bastians sub-Saharan Africa irreplacibility indices</w:t>
      </w:r>
    </w:p>
    <w:p w14:paraId="1AB1E1AC"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352B4F9D" w14:textId="77777777" w:rsidR="00F01A29" w:rsidRDefault="00F01A29" w:rsidP="008B6883">
      <w:pPr>
        <w:pStyle w:val="BodyText2"/>
      </w:pPr>
      <w:r>
        <w:lastRenderedPageBreak/>
        <w:t>Looking at the irreplacibility scores, there are 9319 PAs with irreplacibility scores (the total DOPA Explorer subset is 9335). There are some missing</w:t>
      </w:r>
      <w:r w:rsidR="00672875">
        <w:t xml:space="preserve"> from DOPA Explorer</w:t>
      </w:r>
      <w:r>
        <w:t xml:space="preserve">: e.g. </w:t>
      </w:r>
    </w:p>
    <w:p w14:paraId="599A027D" w14:textId="77777777" w:rsidR="00F01A29" w:rsidRDefault="00F01A29" w:rsidP="008B6883">
      <w:pPr>
        <w:pStyle w:val="BodyText2"/>
      </w:pPr>
    </w:p>
    <w:tbl>
      <w:tblPr>
        <w:tblW w:w="0" w:type="auto"/>
        <w:tblLook w:val="04A0" w:firstRow="1" w:lastRow="0" w:firstColumn="1" w:lastColumn="0" w:noHBand="0" w:noVBand="1"/>
      </w:tblPr>
      <w:tblGrid>
        <w:gridCol w:w="1070"/>
        <w:gridCol w:w="2866"/>
        <w:gridCol w:w="1417"/>
        <w:gridCol w:w="4223"/>
      </w:tblGrid>
      <w:tr w:rsidR="00F01A29" w:rsidRPr="00F01A29" w14:paraId="3D2C3916" w14:textId="77777777" w:rsidTr="00F01A29">
        <w:tc>
          <w:tcPr>
            <w:tcW w:w="1070" w:type="dxa"/>
          </w:tcPr>
          <w:p w14:paraId="045E680E" w14:textId="77777777" w:rsidR="00F01A29" w:rsidRPr="00F01A29" w:rsidRDefault="00F01A29" w:rsidP="00DD4343">
            <w:pPr>
              <w:pStyle w:val="Tiny"/>
            </w:pPr>
            <w:r w:rsidRPr="00F01A29">
              <w:t>wdpa_id</w:t>
            </w:r>
          </w:p>
        </w:tc>
        <w:tc>
          <w:tcPr>
            <w:tcW w:w="2866" w:type="dxa"/>
          </w:tcPr>
          <w:p w14:paraId="34CA911E" w14:textId="77777777" w:rsidR="00F01A29" w:rsidRPr="00F01A29" w:rsidRDefault="00F01A29" w:rsidP="00DD4343">
            <w:pPr>
              <w:pStyle w:val="Tiny"/>
            </w:pPr>
            <w:r>
              <w:t>name</w:t>
            </w:r>
          </w:p>
        </w:tc>
        <w:tc>
          <w:tcPr>
            <w:tcW w:w="1417" w:type="dxa"/>
          </w:tcPr>
          <w:p w14:paraId="5A2DEFEF" w14:textId="77777777" w:rsidR="00F01A29" w:rsidRPr="00F01A29" w:rsidRDefault="00F01A29" w:rsidP="00DD4343">
            <w:pPr>
              <w:pStyle w:val="Tiny"/>
            </w:pPr>
            <w:r w:rsidRPr="00F01A29">
              <w:t>country</w:t>
            </w:r>
          </w:p>
        </w:tc>
        <w:tc>
          <w:tcPr>
            <w:tcW w:w="4223" w:type="dxa"/>
          </w:tcPr>
          <w:p w14:paraId="2F5A7AF8" w14:textId="77777777" w:rsidR="00F01A29" w:rsidRPr="00F01A29" w:rsidRDefault="00F01A29" w:rsidP="00DD4343">
            <w:pPr>
              <w:pStyle w:val="Tiny"/>
            </w:pPr>
            <w:r w:rsidRPr="00F01A29">
              <w:t>reason</w:t>
            </w:r>
          </w:p>
        </w:tc>
      </w:tr>
      <w:tr w:rsidR="00F01A29" w:rsidRPr="00F01A29" w14:paraId="442A6849" w14:textId="77777777" w:rsidTr="00F01A29">
        <w:tc>
          <w:tcPr>
            <w:tcW w:w="1070" w:type="dxa"/>
          </w:tcPr>
          <w:p w14:paraId="6496D549" w14:textId="77777777" w:rsidR="00F01A29" w:rsidRPr="00F01A29" w:rsidRDefault="00F01A29" w:rsidP="00DD4343">
            <w:pPr>
              <w:pStyle w:val="Tiny"/>
            </w:pPr>
            <w:r w:rsidRPr="00F01A29">
              <w:t>555512238</w:t>
            </w:r>
          </w:p>
        </w:tc>
        <w:tc>
          <w:tcPr>
            <w:tcW w:w="2866" w:type="dxa"/>
          </w:tcPr>
          <w:p w14:paraId="098138A0" w14:textId="77777777" w:rsidR="00F01A29" w:rsidRPr="00F01A29" w:rsidRDefault="00F01A29" w:rsidP="00DD4343">
            <w:pPr>
              <w:pStyle w:val="Tiny"/>
            </w:pPr>
            <w:r w:rsidRPr="00F01A29">
              <w:t>Josephine Seamount Marine Protected Area</w:t>
            </w:r>
          </w:p>
        </w:tc>
        <w:tc>
          <w:tcPr>
            <w:tcW w:w="1417" w:type="dxa"/>
          </w:tcPr>
          <w:p w14:paraId="3D660334" w14:textId="77777777" w:rsidR="00F01A29" w:rsidRPr="00F01A29" w:rsidRDefault="00F01A29" w:rsidP="00DD4343">
            <w:pPr>
              <w:pStyle w:val="Tiny"/>
            </w:pPr>
            <w:r w:rsidRPr="00F01A29">
              <w:t>ABNJ</w:t>
            </w:r>
          </w:p>
        </w:tc>
        <w:tc>
          <w:tcPr>
            <w:tcW w:w="4223" w:type="dxa"/>
          </w:tcPr>
          <w:p w14:paraId="0D95BAC2" w14:textId="77777777" w:rsidR="00F01A29" w:rsidRPr="00F01A29" w:rsidRDefault="00F01A29" w:rsidP="00DD4343">
            <w:pPr>
              <w:pStyle w:val="Tiny"/>
            </w:pPr>
            <w:r w:rsidRPr="00F01A29">
              <w:t>No record in the site_country table</w:t>
            </w:r>
          </w:p>
        </w:tc>
      </w:tr>
      <w:tr w:rsidR="00F01A29" w:rsidRPr="00F01A29" w14:paraId="74138B92" w14:textId="77777777" w:rsidTr="00F01A29">
        <w:tc>
          <w:tcPr>
            <w:tcW w:w="1070" w:type="dxa"/>
          </w:tcPr>
          <w:p w14:paraId="29EFA11F" w14:textId="77777777" w:rsidR="00F01A29" w:rsidRPr="00F01A29" w:rsidRDefault="00F01A29" w:rsidP="00DD4343">
            <w:pPr>
              <w:pStyle w:val="Tiny"/>
            </w:pPr>
            <w:r w:rsidRPr="00F01A29">
              <w:t>1372</w:t>
            </w:r>
          </w:p>
        </w:tc>
        <w:tc>
          <w:tcPr>
            <w:tcW w:w="2866" w:type="dxa"/>
          </w:tcPr>
          <w:p w14:paraId="6904EB9D" w14:textId="77777777" w:rsidR="00F01A29" w:rsidRPr="00F01A29" w:rsidRDefault="00F01A29" w:rsidP="00DD4343">
            <w:pPr>
              <w:pStyle w:val="Tiny"/>
            </w:pPr>
            <w:r w:rsidRPr="00F01A29">
              <w:t>Shambe National Park</w:t>
            </w:r>
          </w:p>
        </w:tc>
        <w:tc>
          <w:tcPr>
            <w:tcW w:w="1417" w:type="dxa"/>
          </w:tcPr>
          <w:p w14:paraId="7CCFDF91" w14:textId="77777777" w:rsidR="00F01A29" w:rsidRPr="00F01A29" w:rsidRDefault="00F01A29" w:rsidP="00DD4343">
            <w:pPr>
              <w:pStyle w:val="Tiny"/>
            </w:pPr>
            <w:r>
              <w:t>SSD</w:t>
            </w:r>
          </w:p>
        </w:tc>
        <w:tc>
          <w:tcPr>
            <w:tcW w:w="4223" w:type="dxa"/>
          </w:tcPr>
          <w:p w14:paraId="4DC0AF57" w14:textId="77777777" w:rsidR="00F01A29" w:rsidRPr="00F01A29" w:rsidRDefault="00F01A29" w:rsidP="00DD434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527E0829" w14:textId="77777777" w:rsidTr="00F01A29">
        <w:tc>
          <w:tcPr>
            <w:tcW w:w="1070" w:type="dxa"/>
          </w:tcPr>
          <w:p w14:paraId="2CDE609E" w14:textId="77777777" w:rsidR="00AD1E11" w:rsidRPr="00F01A29" w:rsidRDefault="00AD1E11" w:rsidP="00DD4343">
            <w:pPr>
              <w:pStyle w:val="Tiny"/>
            </w:pPr>
            <w:r w:rsidRPr="00AD1E11">
              <w:t>555512163</w:t>
            </w:r>
          </w:p>
        </w:tc>
        <w:tc>
          <w:tcPr>
            <w:tcW w:w="2866" w:type="dxa"/>
          </w:tcPr>
          <w:p w14:paraId="6A2D5B8C" w14:textId="77777777" w:rsidR="00AD1E11" w:rsidRPr="00F01A29" w:rsidRDefault="00AD1E11" w:rsidP="00DD4343">
            <w:pPr>
              <w:pStyle w:val="Tiny"/>
            </w:pPr>
            <w:r w:rsidRPr="00AD1E11">
              <w:t>Kenting</w:t>
            </w:r>
          </w:p>
        </w:tc>
        <w:tc>
          <w:tcPr>
            <w:tcW w:w="1417" w:type="dxa"/>
          </w:tcPr>
          <w:p w14:paraId="691DF501" w14:textId="77777777" w:rsidR="00AD1E11" w:rsidRDefault="00AD1E11" w:rsidP="00DD4343">
            <w:pPr>
              <w:pStyle w:val="Tiny"/>
            </w:pPr>
            <w:r>
              <w:t>TWN</w:t>
            </w:r>
          </w:p>
        </w:tc>
        <w:tc>
          <w:tcPr>
            <w:tcW w:w="4223" w:type="dxa"/>
          </w:tcPr>
          <w:p w14:paraId="3D4D1DD3" w14:textId="77777777" w:rsidR="00AD1E11" w:rsidRDefault="00AD1E11" w:rsidP="00DD4343">
            <w:pPr>
              <w:pStyle w:val="Tiny"/>
            </w:pPr>
            <w:r w:rsidRPr="00F01A29">
              <w:t>No record in the site_country table</w:t>
            </w:r>
          </w:p>
        </w:tc>
      </w:tr>
      <w:tr w:rsidR="00AD1E11" w:rsidRPr="00F01A29" w14:paraId="724D2153" w14:textId="77777777" w:rsidTr="00F01A29">
        <w:tc>
          <w:tcPr>
            <w:tcW w:w="1070" w:type="dxa"/>
          </w:tcPr>
          <w:p w14:paraId="480BE4EF" w14:textId="77777777" w:rsidR="00AD1E11" w:rsidRPr="00AD1E11" w:rsidRDefault="00AD1E11" w:rsidP="00DD4343">
            <w:pPr>
              <w:pStyle w:val="Tiny"/>
            </w:pPr>
            <w:r w:rsidRPr="00AD1E11">
              <w:t>17755</w:t>
            </w:r>
          </w:p>
        </w:tc>
        <w:tc>
          <w:tcPr>
            <w:tcW w:w="2866" w:type="dxa"/>
          </w:tcPr>
          <w:p w14:paraId="0B5A8F13" w14:textId="77777777" w:rsidR="00AD1E11" w:rsidRPr="00AD1E11" w:rsidRDefault="00AD1E11" w:rsidP="00DD4343">
            <w:pPr>
              <w:pStyle w:val="Tiny"/>
            </w:pPr>
            <w:r w:rsidRPr="00AD1E11">
              <w:t>Tawushan</w:t>
            </w:r>
          </w:p>
        </w:tc>
        <w:tc>
          <w:tcPr>
            <w:tcW w:w="1417" w:type="dxa"/>
          </w:tcPr>
          <w:p w14:paraId="2C2F951C" w14:textId="77777777" w:rsidR="00AD1E11" w:rsidRDefault="00AD1E11" w:rsidP="00DD4343">
            <w:pPr>
              <w:pStyle w:val="Tiny"/>
            </w:pPr>
            <w:r>
              <w:t>TWN</w:t>
            </w:r>
          </w:p>
        </w:tc>
        <w:tc>
          <w:tcPr>
            <w:tcW w:w="4223" w:type="dxa"/>
          </w:tcPr>
          <w:p w14:paraId="38781868" w14:textId="77777777" w:rsidR="00AD1E11" w:rsidRPr="00F01A29" w:rsidRDefault="00AD1E11" w:rsidP="00DD4343">
            <w:pPr>
              <w:pStyle w:val="Tiny"/>
            </w:pPr>
            <w:r w:rsidRPr="00F01A29">
              <w:t>No record in the site_country table</w:t>
            </w:r>
          </w:p>
        </w:tc>
      </w:tr>
      <w:tr w:rsidR="00AD1E11" w:rsidRPr="00F01A29" w14:paraId="69FF1377" w14:textId="77777777" w:rsidTr="00F01A29">
        <w:tc>
          <w:tcPr>
            <w:tcW w:w="1070" w:type="dxa"/>
          </w:tcPr>
          <w:p w14:paraId="14045B4D" w14:textId="77777777" w:rsidR="00AD1E11" w:rsidRPr="00AD1E11" w:rsidRDefault="00AD1E11" w:rsidP="00DD4343">
            <w:pPr>
              <w:pStyle w:val="Tiny"/>
            </w:pPr>
            <w:r w:rsidRPr="00AD1E11">
              <w:t>9286</w:t>
            </w:r>
          </w:p>
        </w:tc>
        <w:tc>
          <w:tcPr>
            <w:tcW w:w="2866" w:type="dxa"/>
          </w:tcPr>
          <w:p w14:paraId="062F4D0D" w14:textId="77777777" w:rsidR="00AD1E11" w:rsidRPr="00AD1E11" w:rsidRDefault="00AD1E11" w:rsidP="00DD4343">
            <w:pPr>
              <w:pStyle w:val="Tiny"/>
            </w:pPr>
            <w:r w:rsidRPr="00AD1E11">
              <w:t>Kenting</w:t>
            </w:r>
          </w:p>
        </w:tc>
        <w:tc>
          <w:tcPr>
            <w:tcW w:w="1417" w:type="dxa"/>
          </w:tcPr>
          <w:p w14:paraId="5FABA86A" w14:textId="77777777" w:rsidR="00AD1E11" w:rsidRDefault="00AD1E11" w:rsidP="00DD4343">
            <w:pPr>
              <w:pStyle w:val="Tiny"/>
            </w:pPr>
            <w:r>
              <w:t>TWN</w:t>
            </w:r>
          </w:p>
        </w:tc>
        <w:tc>
          <w:tcPr>
            <w:tcW w:w="4223" w:type="dxa"/>
          </w:tcPr>
          <w:p w14:paraId="5768C94A" w14:textId="77777777" w:rsidR="00AD1E11" w:rsidRPr="00F01A29" w:rsidRDefault="00AD1E11" w:rsidP="00DD4343">
            <w:pPr>
              <w:pStyle w:val="Tiny"/>
            </w:pPr>
            <w:r w:rsidRPr="00F01A29">
              <w:t>No record in the site_country table</w:t>
            </w:r>
          </w:p>
        </w:tc>
      </w:tr>
      <w:tr w:rsidR="00AD1E11" w:rsidRPr="00F01A29" w14:paraId="5AB9E2E9" w14:textId="77777777" w:rsidTr="00F01A29">
        <w:tc>
          <w:tcPr>
            <w:tcW w:w="1070" w:type="dxa"/>
          </w:tcPr>
          <w:p w14:paraId="799AB889" w14:textId="77777777" w:rsidR="00AD1E11" w:rsidRPr="00AD1E11" w:rsidRDefault="00AD1E11" w:rsidP="00DD4343">
            <w:pPr>
              <w:pStyle w:val="Tiny"/>
            </w:pPr>
            <w:r w:rsidRPr="00AD1E11">
              <w:t>10096</w:t>
            </w:r>
          </w:p>
        </w:tc>
        <w:tc>
          <w:tcPr>
            <w:tcW w:w="2866" w:type="dxa"/>
          </w:tcPr>
          <w:p w14:paraId="3FA646B9" w14:textId="77777777" w:rsidR="00AD1E11" w:rsidRPr="00AD1E11" w:rsidRDefault="00AD1E11" w:rsidP="00DD4343">
            <w:pPr>
              <w:pStyle w:val="Tiny"/>
            </w:pPr>
            <w:r w:rsidRPr="00AD1E11">
              <w:t>Hua-Tung Coast</w:t>
            </w:r>
          </w:p>
        </w:tc>
        <w:tc>
          <w:tcPr>
            <w:tcW w:w="1417" w:type="dxa"/>
          </w:tcPr>
          <w:p w14:paraId="68F3F0DC" w14:textId="77777777" w:rsidR="00AD1E11" w:rsidRDefault="00AD1E11" w:rsidP="00DD4343">
            <w:pPr>
              <w:pStyle w:val="Tiny"/>
            </w:pPr>
            <w:r>
              <w:t>TWN</w:t>
            </w:r>
          </w:p>
        </w:tc>
        <w:tc>
          <w:tcPr>
            <w:tcW w:w="4223" w:type="dxa"/>
          </w:tcPr>
          <w:p w14:paraId="716C16F7" w14:textId="77777777" w:rsidR="00AD1E11" w:rsidRPr="00F01A29" w:rsidRDefault="00AD1E11" w:rsidP="00DD4343">
            <w:pPr>
              <w:pStyle w:val="Tiny"/>
            </w:pPr>
            <w:r w:rsidRPr="00F01A29">
              <w:t>No record in the site_country table</w:t>
            </w:r>
          </w:p>
        </w:tc>
      </w:tr>
      <w:tr w:rsidR="00AD1E11" w:rsidRPr="00F01A29" w14:paraId="65ADE75E" w14:textId="77777777" w:rsidTr="00F01A29">
        <w:tc>
          <w:tcPr>
            <w:tcW w:w="1070" w:type="dxa"/>
          </w:tcPr>
          <w:p w14:paraId="2842F51D" w14:textId="77777777" w:rsidR="00AD1E11" w:rsidRPr="00AD1E11" w:rsidRDefault="00AD1E11" w:rsidP="00DD4343">
            <w:pPr>
              <w:pStyle w:val="Tiny"/>
            </w:pPr>
            <w:r w:rsidRPr="00AD1E11">
              <w:t>9030</w:t>
            </w:r>
          </w:p>
        </w:tc>
        <w:tc>
          <w:tcPr>
            <w:tcW w:w="2866" w:type="dxa"/>
          </w:tcPr>
          <w:p w14:paraId="2BC225AA" w14:textId="77777777" w:rsidR="00AD1E11" w:rsidRPr="00AD1E11" w:rsidRDefault="00AD1E11" w:rsidP="00DD4343">
            <w:pPr>
              <w:pStyle w:val="Tiny"/>
            </w:pPr>
          </w:p>
        </w:tc>
        <w:tc>
          <w:tcPr>
            <w:tcW w:w="1417" w:type="dxa"/>
          </w:tcPr>
          <w:p w14:paraId="522BB336" w14:textId="77777777" w:rsidR="00AD1E11" w:rsidRDefault="00AD1E11" w:rsidP="00DD4343">
            <w:pPr>
              <w:pStyle w:val="Tiny"/>
            </w:pPr>
            <w:r>
              <w:t>TWN</w:t>
            </w:r>
          </w:p>
        </w:tc>
        <w:tc>
          <w:tcPr>
            <w:tcW w:w="4223" w:type="dxa"/>
          </w:tcPr>
          <w:p w14:paraId="71871141" w14:textId="77777777" w:rsidR="00AD1E11" w:rsidRPr="00F01A29" w:rsidRDefault="00AD1E11" w:rsidP="00DD4343">
            <w:pPr>
              <w:pStyle w:val="Tiny"/>
            </w:pPr>
          </w:p>
        </w:tc>
      </w:tr>
    </w:tbl>
    <w:p w14:paraId="5B91EB9F" w14:textId="77777777" w:rsidR="00F01A29" w:rsidRPr="00C53C0F" w:rsidRDefault="00F01A29" w:rsidP="008B6883">
      <w:pPr>
        <w:pStyle w:val="BodyText2"/>
      </w:pPr>
    </w:p>
    <w:p w14:paraId="080910E0"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5ED91A3E" w14:textId="77777777" w:rsidR="00BE4371" w:rsidRDefault="004C35D1" w:rsidP="000E5536">
      <w:pPr>
        <w:pStyle w:val="Heading5"/>
      </w:pPr>
      <w:r>
        <w:t xml:space="preserve">Using </w:t>
      </w:r>
      <w:r w:rsidR="00BE4371">
        <w:t>Hadoop</w:t>
      </w:r>
    </w:p>
    <w:p w14:paraId="49D0B78E" w14:textId="77777777" w:rsidR="00E064F8" w:rsidRDefault="00E064F8" w:rsidP="000E5536">
      <w:pPr>
        <w:pStyle w:val="Heading6"/>
      </w:pPr>
      <w:r>
        <w:t>Running the analysis in Hadoop</w:t>
      </w:r>
    </w:p>
    <w:p w14:paraId="671EA62A" w14:textId="77777777" w:rsidR="00E064F8" w:rsidRDefault="00E064F8" w:rsidP="008B6883">
      <w:pPr>
        <w:pStyle w:val="BodyText2"/>
      </w:pPr>
      <w:r>
        <w:t xml:space="preserve">Uses a set of queries in </w:t>
      </w:r>
      <w:hyperlink r:id="rId24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270A0A">
        <w:t>Issues with dissolving features</w:t>
      </w:r>
      <w:r w:rsidR="00D24E6E">
        <w:fldChar w:fldCharType="end"/>
      </w:r>
      <w:r w:rsidR="00D24E6E">
        <w:t xml:space="preserve">), we use </w:t>
      </w:r>
      <w:hyperlink r:id="rId250" w:history="1">
        <w:r w:rsidR="00D24E6E" w:rsidRPr="00D24E6E">
          <w:rPr>
            <w:rStyle w:val="Hyperlink"/>
          </w:rPr>
          <w:t>this</w:t>
        </w:r>
      </w:hyperlink>
      <w:r w:rsidR="00D24E6E">
        <w:t xml:space="preserve"> to create the stats.</w:t>
      </w:r>
    </w:p>
    <w:p w14:paraId="1DD98276" w14:textId="77777777" w:rsidR="00E064F8" w:rsidRPr="00E064F8" w:rsidRDefault="00E064F8" w:rsidP="000E5536">
      <w:pPr>
        <w:pStyle w:val="Heading6"/>
      </w:pPr>
      <w:r>
        <w:t>Exporting the data from Hadoop</w:t>
      </w:r>
    </w:p>
    <w:p w14:paraId="3C6E9D3E" w14:textId="77777777"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270A0A">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7A932C16" w14:textId="77777777" w:rsidR="00655B8E" w:rsidRDefault="00655B8E" w:rsidP="008B6883">
      <w:pPr>
        <w:pStyle w:val="BodyText2"/>
      </w:pPr>
      <w:r>
        <w:rPr>
          <w:noProof/>
          <w:lang w:bidi="ar-SA"/>
        </w:rPr>
        <w:drawing>
          <wp:inline distT="0" distB="0" distL="0" distR="0" wp14:anchorId="6C50A71B" wp14:editId="6D279FA1">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7B0F3CA7" w14:textId="77777777" w:rsidR="000D10CB" w:rsidRDefault="000D10CB" w:rsidP="008B6883">
      <w:pPr>
        <w:pStyle w:val="BodyText2"/>
      </w:pPr>
      <w:r>
        <w:t>For OrangUtan, the wdpa_ids with the highest areas are:</w:t>
      </w:r>
    </w:p>
    <w:p w14:paraId="1296CBD5"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4ECC054E"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E1652EA" w14:textId="77777777" w:rsidR="000D10CB" w:rsidRPr="000D10CB" w:rsidRDefault="000D10CB" w:rsidP="009B5185">
            <w:pPr>
              <w:pStyle w:val="TableTextHeader"/>
            </w:pPr>
            <w:r>
              <w:t>id_no</w:t>
            </w:r>
          </w:p>
        </w:tc>
        <w:tc>
          <w:tcPr>
            <w:tcW w:w="1152" w:type="dxa"/>
          </w:tcPr>
          <w:p w14:paraId="7977BF1C"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01EB88CA"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43EB6B59"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3982177E"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7BF869F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3F45496" w14:textId="77777777" w:rsidR="000D10CB" w:rsidRDefault="000D10CB" w:rsidP="00DD4343">
            <w:pPr>
              <w:pStyle w:val="Tiny"/>
            </w:pPr>
            <w:r w:rsidRPr="000D10CB">
              <w:t>17975</w:t>
            </w:r>
          </w:p>
        </w:tc>
        <w:tc>
          <w:tcPr>
            <w:tcW w:w="1152" w:type="dxa"/>
          </w:tcPr>
          <w:p w14:paraId="4F5DAA6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575EF5D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710999A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1857D0F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600BCF0A"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40651EC" w14:textId="77777777" w:rsidR="000D10CB" w:rsidRPr="000D10CB" w:rsidRDefault="000D10CB" w:rsidP="00DD4343">
            <w:pPr>
              <w:pStyle w:val="Tiny"/>
            </w:pPr>
            <w:r w:rsidRPr="000D10CB">
              <w:t>17975</w:t>
            </w:r>
          </w:p>
        </w:tc>
        <w:tc>
          <w:tcPr>
            <w:tcW w:w="1152" w:type="dxa"/>
          </w:tcPr>
          <w:p w14:paraId="018183E9"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0AE257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13DFF2F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178BD8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F3A16AF"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0129B28" w14:textId="77777777" w:rsidR="000D10CB" w:rsidRPr="000D10CB" w:rsidRDefault="000D10CB" w:rsidP="00DD4343">
            <w:pPr>
              <w:pStyle w:val="Tiny"/>
            </w:pPr>
            <w:r w:rsidRPr="000D10CB">
              <w:t>17975</w:t>
            </w:r>
          </w:p>
        </w:tc>
        <w:tc>
          <w:tcPr>
            <w:tcW w:w="1152" w:type="dxa"/>
          </w:tcPr>
          <w:p w14:paraId="24D7364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6F4A3F7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E70E9B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1CC290CF"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7C34A564"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22852E56" w14:textId="77777777" w:rsidR="000D10CB" w:rsidRPr="000D10CB" w:rsidRDefault="000D10CB" w:rsidP="00DD4343">
            <w:pPr>
              <w:pStyle w:val="Tiny"/>
            </w:pPr>
            <w:r w:rsidRPr="000D10CB">
              <w:lastRenderedPageBreak/>
              <w:t>17975</w:t>
            </w:r>
          </w:p>
        </w:tc>
        <w:tc>
          <w:tcPr>
            <w:tcW w:w="1152" w:type="dxa"/>
          </w:tcPr>
          <w:p w14:paraId="6A4F6F5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6F04C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216BAD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2D0A38E0"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10E70B2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AB9DA21" w14:textId="77777777" w:rsidR="000D10CB" w:rsidRPr="000D10CB" w:rsidRDefault="000D10CB" w:rsidP="00DD4343">
            <w:pPr>
              <w:pStyle w:val="Tiny"/>
            </w:pPr>
            <w:r w:rsidRPr="000D10CB">
              <w:t>17975</w:t>
            </w:r>
          </w:p>
        </w:tc>
        <w:tc>
          <w:tcPr>
            <w:tcW w:w="1152" w:type="dxa"/>
          </w:tcPr>
          <w:p w14:paraId="16F1CD9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556852F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E43FAB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30F70E2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1E8B9AB5"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AA35287" w14:textId="77777777" w:rsidR="000D10CB" w:rsidRPr="000D10CB" w:rsidRDefault="000D10CB" w:rsidP="00DD4343">
            <w:pPr>
              <w:pStyle w:val="Tiny"/>
            </w:pPr>
            <w:r w:rsidRPr="000D10CB">
              <w:t>17975</w:t>
            </w:r>
          </w:p>
        </w:tc>
        <w:tc>
          <w:tcPr>
            <w:tcW w:w="1152" w:type="dxa"/>
          </w:tcPr>
          <w:p w14:paraId="36A1AE7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73AF6951"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B6830F4"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572AC31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6CBAD88F" w14:textId="77777777" w:rsidR="00A01908" w:rsidRDefault="00A01908" w:rsidP="000E5536">
      <w:pPr>
        <w:pStyle w:val="Heading6"/>
      </w:pPr>
      <w:bookmarkStart w:id="69" w:name="_Ref401756383"/>
      <w:r>
        <w:t xml:space="preserve">Calculating the </w:t>
      </w:r>
      <w:r w:rsidR="00137111">
        <w:t xml:space="preserve">total </w:t>
      </w:r>
      <w:r w:rsidR="00351B65">
        <w:t xml:space="preserve">species </w:t>
      </w:r>
      <w:r>
        <w:t>range areas</w:t>
      </w:r>
      <w:bookmarkEnd w:id="69"/>
    </w:p>
    <w:p w14:paraId="5712D8BD" w14:textId="77777777"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911AEFE" w14:textId="77777777" w:rsidR="002011F2" w:rsidRDefault="002011F2" w:rsidP="008B550B">
      <w:pPr>
        <w:pStyle w:val="Code"/>
      </w:pPr>
      <w:r w:rsidRPr="002011F2">
        <w:t>select id_no, SUM(ST_Area(ST_GeomFromWKB(ST_Transform("EPSG:4326","EPSG:54009",shape)))) /1000000 area from species_2014_2 group by id_no;</w:t>
      </w:r>
    </w:p>
    <w:p w14:paraId="06730212"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5231E12"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2F454E7D" w14:textId="77777777" w:rsidR="00324089" w:rsidRDefault="00324089" w:rsidP="008B6883">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270A0A">
        <w:t>Issues with dissolving features</w:t>
      </w:r>
      <w:r w:rsidR="00342F30">
        <w:fldChar w:fldCharType="end"/>
      </w:r>
      <w:r w:rsidR="00342F30">
        <w:t>).</w:t>
      </w:r>
      <w:r w:rsidR="00290230">
        <w:t xml:space="preserve"> But these are the areas we will have to use!</w:t>
      </w:r>
    </w:p>
    <w:p w14:paraId="10E0E2DC" w14:textId="77777777" w:rsidR="008572C4" w:rsidRDefault="008572C4" w:rsidP="000E5536">
      <w:pPr>
        <w:pStyle w:val="Heading6"/>
      </w:pPr>
      <w:r>
        <w:t>Calculating the species irreplacibility</w:t>
      </w:r>
    </w:p>
    <w:p w14:paraId="1E6BD669" w14:textId="77777777" w:rsidR="00ED7422" w:rsidRDefault="008572C4" w:rsidP="008B6883">
      <w:pPr>
        <w:pStyle w:val="BodyText2"/>
      </w:pPr>
      <w:r>
        <w:t xml:space="preserve">The method is described in the </w:t>
      </w:r>
      <w:hyperlink r:id="rId252" w:history="1">
        <w:r w:rsidRPr="008572C4">
          <w:rPr>
            <w:rStyle w:val="Hyperlink"/>
          </w:rPr>
          <w:t>Annex</w:t>
        </w:r>
      </w:hyperlink>
      <w:r>
        <w:t xml:space="preserve"> to this </w:t>
      </w:r>
      <w:hyperlink r:id="rId253" w:history="1">
        <w:r w:rsidRPr="008572C4">
          <w:rPr>
            <w:rStyle w:val="Hyperlink"/>
          </w:rPr>
          <w:t>paper</w:t>
        </w:r>
      </w:hyperlink>
      <w:r>
        <w:t xml:space="preserve">. </w:t>
      </w:r>
      <w:r w:rsidR="003C4137">
        <w:t xml:space="preserve">Implementing in </w:t>
      </w:r>
      <w:hyperlink r:id="rId254" w:history="1">
        <w:r w:rsidR="003C4137" w:rsidRPr="003C4137">
          <w:rPr>
            <w:rStyle w:val="Hyperlink"/>
          </w:rPr>
          <w:t>this</w:t>
        </w:r>
      </w:hyperlink>
      <w:r w:rsidR="003C4137">
        <w:t xml:space="preserve"> Postgresql query.</w:t>
      </w:r>
    </w:p>
    <w:p w14:paraId="2A0D2E5F" w14:textId="77777777" w:rsidR="00ED7422" w:rsidRDefault="00ED7422" w:rsidP="000E5536">
      <w:pPr>
        <w:pStyle w:val="Heading7"/>
      </w:pPr>
      <w:r>
        <w:t>Transforming the overlap percentage</w:t>
      </w:r>
    </w:p>
    <w:p w14:paraId="56B8BD24" w14:textId="77777777" w:rsidR="008572C4" w:rsidRDefault="008572C4" w:rsidP="008B6883">
      <w:pPr>
        <w:pStyle w:val="BodyText2"/>
      </w:pPr>
      <w:r>
        <w:t>We need first to calculate the percentage of the species distri bution in each PA (easy) then transform with the following function:</w:t>
      </w:r>
    </w:p>
    <w:p w14:paraId="083CE4A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231B79BC" w14:textId="77777777" w:rsidR="008572C4" w:rsidRDefault="008572C4" w:rsidP="008B6883">
      <w:pPr>
        <w:pStyle w:val="BodyText2"/>
      </w:pPr>
      <w:r>
        <w:t xml:space="preserve">So for a site that has 50% of the distribution within it, this equates to 0.76. </w:t>
      </w:r>
    </w:p>
    <w:p w14:paraId="7019F032"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2E209245" w14:textId="77777777" w:rsidR="007330BC" w:rsidRDefault="007330BC" w:rsidP="008B6883">
      <w:pPr>
        <w:pStyle w:val="BodyText2"/>
      </w:pPr>
      <w:r>
        <w:t>There is a typo in the paper – a 1% overlap results in a weight of 0.018 and not 0.0018.</w:t>
      </w:r>
    </w:p>
    <w:p w14:paraId="32982E52" w14:textId="77777777" w:rsidR="00ED7422" w:rsidRDefault="00ED7422" w:rsidP="000E5536">
      <w:pPr>
        <w:pStyle w:val="Heading7"/>
      </w:pPr>
      <w:r>
        <w:t>Rescaling from 0 to 1</w:t>
      </w:r>
    </w:p>
    <w:p w14:paraId="1335BDAF" w14:textId="77777777" w:rsidR="00ED7422" w:rsidRDefault="00ED7422" w:rsidP="008B6883">
      <w:pPr>
        <w:pStyle w:val="BodyText2"/>
      </w:pPr>
      <w:r>
        <w:t>We now need to rescale from 0 (0% overlap) to 1 (100% overlap) according to the following equation:</w:t>
      </w:r>
    </w:p>
    <w:p w14:paraId="0FBA9767" w14:textId="77777777" w:rsidR="00ED7422" w:rsidRDefault="000D5C35"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044F0012"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65C2681C" w14:textId="77777777" w:rsidR="002E7E50" w:rsidRDefault="002E7E50" w:rsidP="000E5536">
      <w:pPr>
        <w:pStyle w:val="Heading7"/>
      </w:pPr>
      <w:r>
        <w:t>Summing for all species</w:t>
      </w:r>
    </w:p>
    <w:p w14:paraId="6E20F580" w14:textId="77777777" w:rsidR="002E7E50" w:rsidRDefault="002E7E50" w:rsidP="008B6883">
      <w:pPr>
        <w:pStyle w:val="BodyText2"/>
      </w:pPr>
      <w:r>
        <w:t>When I try and produce the results for all species, I get an error in Postgresql:</w:t>
      </w:r>
    </w:p>
    <w:p w14:paraId="01772EF5" w14:textId="77777777" w:rsidR="002E7E50" w:rsidRDefault="002E7E50" w:rsidP="008B550B">
      <w:pPr>
        <w:pStyle w:val="sql"/>
      </w:pPr>
      <w:r>
        <w:t>ERROR: value out of range: underflow</w:t>
      </w:r>
    </w:p>
    <w:p w14:paraId="54511F6E" w14:textId="77777777" w:rsidR="002E7E50" w:rsidRDefault="002E7E50" w:rsidP="008B550B">
      <w:pPr>
        <w:pStyle w:val="sql"/>
      </w:pPr>
      <w:r>
        <w:t>SQL state: 22003</w:t>
      </w:r>
    </w:p>
    <w:p w14:paraId="472FA22B" w14:textId="77777777"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096D1D72" w14:textId="77777777" w:rsidR="00567B28" w:rsidRDefault="00567B28" w:rsidP="000E5536">
      <w:pPr>
        <w:pStyle w:val="Heading6"/>
      </w:pPr>
      <w:r>
        <w:t>Validating</w:t>
      </w:r>
    </w:p>
    <w:p w14:paraId="3A0F5F61"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5" w:history="1">
        <w:r w:rsidRPr="00567B28">
          <w:rPr>
            <w:rStyle w:val="Hyperlink"/>
          </w:rPr>
          <w:t>Madeira</w:t>
        </w:r>
      </w:hyperlink>
      <w:r>
        <w:t xml:space="preserve"> (</w:t>
      </w:r>
      <w:r w:rsidRPr="00567B28">
        <w:t>4794</w:t>
      </w:r>
      <w:r w:rsidR="0035783D">
        <w:t xml:space="preserve">) which is ranked at #4 </w:t>
      </w:r>
      <w:r w:rsidR="0035783D">
        <w:lastRenderedPageBreak/>
        <w:t>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ACAD23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51EFA135" w14:textId="77777777"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270A0A">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710859A0" w14:textId="77777777" w:rsidR="000B1C00" w:rsidRDefault="000B1C00" w:rsidP="007D2F52">
      <w:pPr>
        <w:pStyle w:val="Heading4"/>
      </w:pPr>
      <w:r>
        <w:t>Ranked PAs</w:t>
      </w:r>
    </w:p>
    <w:p w14:paraId="68633420" w14:textId="77777777" w:rsidR="000B1C00" w:rsidRDefault="000B1C00" w:rsidP="008B6883">
      <w:pPr>
        <w:pStyle w:val="BodyText2"/>
      </w:pPr>
      <w:r>
        <w:t>To get the ranks for PAs, use this query:</w:t>
      </w:r>
    </w:p>
    <w:p w14:paraId="40D3AA22" w14:textId="77777777" w:rsidR="000B1C00" w:rsidRDefault="000B1C00" w:rsidP="008B550B">
      <w:pPr>
        <w:pStyle w:val="sql"/>
      </w:pPr>
      <w:r w:rsidRPr="000B1C00">
        <w:t>SELECT wdpaid, count,row_number() OVER (ORDER BY count desc) AS rank FROM species_wdpa_counts</w:t>
      </w:r>
    </w:p>
    <w:p w14:paraId="1332B385" w14:textId="77777777" w:rsidR="002C7B71" w:rsidRDefault="002C7B71" w:rsidP="008B6883">
      <w:pPr>
        <w:pStyle w:val="BodyText2"/>
      </w:pPr>
      <w:r>
        <w:t>To get the best 5 parks in ea</w:t>
      </w:r>
      <w:r w:rsidR="002D38FC">
        <w:t>ch country (i.e. the 5 parks with the most species):</w:t>
      </w:r>
    </w:p>
    <w:p w14:paraId="1B1DAEA4"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5CC17B54"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05A536BC"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2E318F62" w14:textId="77777777" w:rsidR="003D6257" w:rsidRDefault="003D6257" w:rsidP="0034374E">
      <w:pPr>
        <w:pStyle w:val="Heading3"/>
      </w:pPr>
      <w:r>
        <w:t>Core tables</w:t>
      </w:r>
    </w:p>
    <w:p w14:paraId="3E566836"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13E8AFA5" w14:textId="77777777" w:rsidR="00015E32" w:rsidRDefault="00810C52" w:rsidP="007D2F52">
      <w:pPr>
        <w:pStyle w:val="Heading4"/>
      </w:pPr>
      <w:r>
        <w:t>T</w:t>
      </w:r>
      <w:r w:rsidR="00015E32">
        <w:t>axonomy</w:t>
      </w:r>
    </w:p>
    <w:p w14:paraId="60A7001E" w14:textId="77777777" w:rsidR="00015E32" w:rsidRPr="00015E32" w:rsidRDefault="00015E32" w:rsidP="008B6883">
      <w:pPr>
        <w:pStyle w:val="BodyText2"/>
      </w:pPr>
      <w:r>
        <w:t>The taxonomy table was put into species from durga using FME.</w:t>
      </w:r>
      <w:r w:rsidR="00E17CD7">
        <w:t xml:space="preserve"> The </w:t>
      </w:r>
    </w:p>
    <w:p w14:paraId="01BC5B10" w14:textId="77777777" w:rsidR="008557FB" w:rsidRDefault="008557FB" w:rsidP="007D2F52">
      <w:pPr>
        <w:pStyle w:val="Heading4"/>
      </w:pPr>
      <w:bookmarkStart w:id="70" w:name="_Ref333232962"/>
      <w:r>
        <w:t>Species/WDPA analysis</w:t>
      </w:r>
      <w:bookmarkEnd w:id="70"/>
    </w:p>
    <w:p w14:paraId="31FE3853" w14:textId="77777777" w:rsidR="000C7F52" w:rsidRDefault="000C7F52" w:rsidP="000E5536">
      <w:pPr>
        <w:pStyle w:val="Heading5"/>
      </w:pPr>
      <w:r>
        <w:t>Version 1</w:t>
      </w:r>
    </w:p>
    <w:p w14:paraId="00C394E3"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6A336C94" w14:textId="77777777" w:rsidR="00FC5029" w:rsidRDefault="00FC5029" w:rsidP="008B6883">
      <w:pPr>
        <w:pStyle w:val="BodyText2"/>
      </w:pPr>
      <w:r>
        <w:t>Put an index on the wdpaid field as queries were quite slow.</w:t>
      </w:r>
    </w:p>
    <w:p w14:paraId="51D958BC"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1A2E09FA" w14:textId="77777777" w:rsidR="00404D8E" w:rsidRDefault="00404D8E" w:rsidP="008B6883">
      <w:pPr>
        <w:pStyle w:val="BodyText2"/>
      </w:pPr>
      <w:r>
        <w:t>New version of the query to create the species_wdpa_unique table including the presence field:</w:t>
      </w:r>
    </w:p>
    <w:p w14:paraId="734181F3" w14:textId="77777777" w:rsidR="00C72CA4" w:rsidRDefault="00C72CA4" w:rsidP="008B550B">
      <w:pPr>
        <w:pStyle w:val="sql"/>
      </w:pPr>
      <w:r>
        <w:t>drop table species_wdpa_unique_new;</w:t>
      </w:r>
    </w:p>
    <w:p w14:paraId="33234815" w14:textId="77777777" w:rsidR="00C72CA4" w:rsidRDefault="00C72CA4" w:rsidP="008B550B">
      <w:pPr>
        <w:pStyle w:val="sql"/>
      </w:pPr>
      <w:r>
        <w:t>create table species_wdpa_unique_new with oids as select distinct speciesid::bigint,wdpaid::bigint,presence::bigint from species_wdpa_new;</w:t>
      </w:r>
    </w:p>
    <w:p w14:paraId="6B910A65" w14:textId="77777777" w:rsidR="00C72CA4" w:rsidRDefault="00C72CA4" w:rsidP="008B550B">
      <w:pPr>
        <w:pStyle w:val="sql"/>
      </w:pPr>
      <w:r>
        <w:t>CREATE INDEX swu1 ON species_wdpa_unique_new USING btree (speciesid);</w:t>
      </w:r>
    </w:p>
    <w:p w14:paraId="3648AA72" w14:textId="77777777" w:rsidR="00C72CA4" w:rsidRDefault="00C72CA4" w:rsidP="008B550B">
      <w:pPr>
        <w:pStyle w:val="sql"/>
      </w:pPr>
      <w:r>
        <w:t>CREATE INDEX swu2 ON species_wdpa_unique_new USING btree (wdpaid);</w:t>
      </w:r>
    </w:p>
    <w:p w14:paraId="1CBFA4AB" w14:textId="77777777" w:rsidR="00C72CA4" w:rsidRDefault="00C72CA4" w:rsidP="008B550B">
      <w:pPr>
        <w:pStyle w:val="sql"/>
      </w:pPr>
      <w:r>
        <w:t>CREATE INDEX swu3 ON species_wdpa_unique_new USING btree (presence);</w:t>
      </w:r>
    </w:p>
    <w:p w14:paraId="7F1CF202" w14:textId="77777777"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270A0A">
        <w:t>Attempt 4: 1/8/12 dopa.wdpa_latest and SpeciesWFSLatLong</w:t>
      </w:r>
      <w:r>
        <w:fldChar w:fldCharType="end"/>
      </w:r>
      <w:r>
        <w:t xml:space="preserve"> intersection.</w:t>
      </w:r>
    </w:p>
    <w:p w14:paraId="147D3848" w14:textId="77777777" w:rsidR="000C7F52" w:rsidRDefault="000C7F52" w:rsidP="000E5536">
      <w:pPr>
        <w:pStyle w:val="Heading5"/>
      </w:pPr>
      <w:r>
        <w:lastRenderedPageBreak/>
        <w:t>Version 2</w:t>
      </w:r>
    </w:p>
    <w:p w14:paraId="22E4D7E2"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403AB5A5" w14:textId="77777777"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270A0A">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27574BCA" w14:textId="77777777" w:rsidR="007818B1" w:rsidRDefault="007818B1" w:rsidP="008B6883">
      <w:pPr>
        <w:pStyle w:val="BodyText2"/>
      </w:pPr>
      <w:r>
        <w:t>48,403,804 records in the species_wdpa_final table which has the iucn_species_id values and the wdpa_id values.</w:t>
      </w:r>
    </w:p>
    <w:p w14:paraId="5B035DD9" w14:textId="77777777" w:rsidR="007818B1" w:rsidRDefault="007818B1" w:rsidP="008B6883">
      <w:pPr>
        <w:pStyle w:val="BodyText2"/>
      </w:pPr>
      <w:r>
        <w:t>28185 records in the species_wdpa_count table which has a count of the number of PAs for each iucn_species_id.</w:t>
      </w:r>
    </w:p>
    <w:p w14:paraId="2B342307" w14:textId="77777777" w:rsidR="002D60EC" w:rsidRDefault="002D60EC" w:rsidP="000E5536">
      <w:pPr>
        <w:pStyle w:val="Heading5"/>
      </w:pPr>
      <w:r>
        <w:t>Version 3</w:t>
      </w:r>
    </w:p>
    <w:p w14:paraId="0A308B2E"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35809B4" w14:textId="77777777" w:rsidR="00095ACF" w:rsidRDefault="002D60EC" w:rsidP="008B6883">
      <w:pPr>
        <w:pStyle w:val="BodyText2"/>
      </w:pPr>
      <w:r>
        <w:t xml:space="preserve">I want to create the tables dynamically from a script to make them generic. This can be done using </w:t>
      </w:r>
      <w:hyperlink r:id="rId257" w:anchor="PLPGSQL-STATEMENTS-EXECUTING-DYN" w:history="1">
        <w:r w:rsidRPr="002D60EC">
          <w:rPr>
            <w:rStyle w:val="Hyperlink"/>
          </w:rPr>
          <w:t>dynamic commands</w:t>
        </w:r>
      </w:hyperlink>
      <w:r>
        <w:t xml:space="preserve"> in Postgresql.</w:t>
      </w:r>
      <w:r w:rsidR="00095ACF">
        <w:t xml:space="preserve"> </w:t>
      </w:r>
    </w:p>
    <w:p w14:paraId="6378F563"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326ABD3E"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43EACB0A" w14:textId="77777777" w:rsidR="0064137A" w:rsidRDefault="0064137A" w:rsidP="008B6883">
      <w:pPr>
        <w:pStyle w:val="BodyText2"/>
      </w:pPr>
      <w:r>
        <w:t>To see the processes running:</w:t>
      </w:r>
    </w:p>
    <w:p w14:paraId="217C1E78" w14:textId="77777777" w:rsidR="0064137A" w:rsidRDefault="0064137A" w:rsidP="008B550B">
      <w:pPr>
        <w:pStyle w:val="Code"/>
      </w:pPr>
      <w:r w:rsidRPr="0064137A">
        <w:t>ps fax | grep python</w:t>
      </w:r>
    </w:p>
    <w:p w14:paraId="31A9A149" w14:textId="77777777" w:rsidR="0064137A" w:rsidRDefault="0064137A" w:rsidP="008B6883">
      <w:pPr>
        <w:pStyle w:val="BodyText2"/>
      </w:pPr>
      <w:r>
        <w:t>To see queries running:</w:t>
      </w:r>
    </w:p>
    <w:p w14:paraId="539D3021" w14:textId="77777777" w:rsidR="0064137A" w:rsidRDefault="0064137A" w:rsidP="000E5536">
      <w:pPr>
        <w:pStyle w:val="ListBullet"/>
      </w:pPr>
      <w:r>
        <w:t>Click on the ‘species especies user’ node in postgresql and the Statistics tab on the right</w:t>
      </w:r>
    </w:p>
    <w:p w14:paraId="504C4E2F" w14:textId="77777777" w:rsidR="007C69E5" w:rsidRPr="007C69E5" w:rsidRDefault="007C69E5" w:rsidP="008B6883">
      <w:pPr>
        <w:pStyle w:val="BodyText2"/>
      </w:pPr>
      <w:r>
        <w:t>Want to add views for:</w:t>
      </w:r>
    </w:p>
    <w:p w14:paraId="1A604601" w14:textId="77777777" w:rsidR="007C69E5" w:rsidRDefault="007C69E5" w:rsidP="000E5536">
      <w:pPr>
        <w:pStyle w:val="ListBullet"/>
      </w:pPr>
      <w:r>
        <w:t>Species that have no protection</w:t>
      </w:r>
    </w:p>
    <w:p w14:paraId="7A6A6189" w14:textId="77777777" w:rsidR="007C69E5" w:rsidRPr="002D60EC" w:rsidRDefault="007C69E5" w:rsidP="000E5536">
      <w:pPr>
        <w:pStyle w:val="ListBullet"/>
      </w:pPr>
      <w:r>
        <w:t>Species that only occur in one site</w:t>
      </w:r>
    </w:p>
    <w:p w14:paraId="5E2CC86B" w14:textId="77777777" w:rsidR="00D165A3" w:rsidRDefault="00D165A3" w:rsidP="007D2F52">
      <w:pPr>
        <w:pStyle w:val="Heading4"/>
      </w:pPr>
      <w:r>
        <w:t>Species_wdpa_unique</w:t>
      </w:r>
    </w:p>
    <w:p w14:paraId="77119040"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77D7F037" w14:textId="77777777" w:rsidR="00D165A3" w:rsidRDefault="00D165A3" w:rsidP="007D2F52">
      <w:pPr>
        <w:pStyle w:val="Heading4"/>
      </w:pPr>
      <w:r>
        <w:t>Species_wdpa_final_validated</w:t>
      </w:r>
    </w:p>
    <w:p w14:paraId="32276FAF" w14:textId="77777777" w:rsidR="004B6508" w:rsidRDefault="004B6508" w:rsidP="000E5536">
      <w:pPr>
        <w:pStyle w:val="Heading5"/>
      </w:pPr>
      <w:r>
        <w:t>Version 1</w:t>
      </w:r>
    </w:p>
    <w:p w14:paraId="2DF4503C"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10B6E877"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5400C877"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3D174FA7"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42578C04" w14:textId="77777777" w:rsidR="00432DA3" w:rsidRDefault="000D5C35" w:rsidP="008B550B">
      <w:pPr>
        <w:pStyle w:val="sql"/>
      </w:pPr>
      <w:hyperlink r:id="rId25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33A340D5"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18FAFAE1" w14:textId="77777777" w:rsidR="004B6508" w:rsidRDefault="004B6508" w:rsidP="000E5536">
      <w:pPr>
        <w:pStyle w:val="Heading5"/>
      </w:pPr>
      <w:r>
        <w:lastRenderedPageBreak/>
        <w:t>Version 2</w:t>
      </w:r>
    </w:p>
    <w:p w14:paraId="6F7758DC"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98E8EE" w14:textId="77777777" w:rsidR="00665205" w:rsidRDefault="00665205" w:rsidP="008B6883">
      <w:pPr>
        <w:pStyle w:val="BodyText2"/>
      </w:pPr>
      <w:r>
        <w:t>Rewrote the _set_pa_species_validation_info function to insert a new record into the validation table. Testing with the following call:</w:t>
      </w:r>
    </w:p>
    <w:p w14:paraId="152CD9CA" w14:textId="77777777" w:rsidR="003B113A" w:rsidRDefault="000D5C35" w:rsidP="008B550B">
      <w:pPr>
        <w:pStyle w:val="sql"/>
      </w:pPr>
      <w:hyperlink r:id="rId25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74ABE05D"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6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00CB42A8" w14:textId="77777777" w:rsidR="00B414D7" w:rsidRDefault="00797923" w:rsidP="007D2F52">
      <w:pPr>
        <w:pStyle w:val="Heading4"/>
      </w:pPr>
      <w:r w:rsidRPr="00797923">
        <w:t>species_presence_ranked</w:t>
      </w:r>
      <w:r>
        <w:t xml:space="preserve"> table</w:t>
      </w:r>
    </w:p>
    <w:p w14:paraId="10C8C5AE" w14:textId="77777777" w:rsidR="00B414D7" w:rsidRDefault="00B414D7" w:rsidP="008B6883">
      <w:pPr>
        <w:pStyle w:val="BodyText2"/>
      </w:pPr>
      <w:r>
        <w:t xml:space="preserve">This table is a system of probabilities for the IUCN categorical data Extant, Extinct, Probably Extant etc. to allow multiple presences for an area to be ranked and resolved. </w:t>
      </w:r>
    </w:p>
    <w:p w14:paraId="015462DB"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1D6124D8" w14:textId="77777777" w:rsidR="00D31375" w:rsidRDefault="00BA534A" w:rsidP="007D2F52">
      <w:pPr>
        <w:pStyle w:val="Heading4"/>
      </w:pPr>
      <w:r>
        <w:t>Admin</w:t>
      </w:r>
    </w:p>
    <w:p w14:paraId="32CF33EC"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5207A9F8" w14:textId="77777777" w:rsidR="00B37D09" w:rsidRDefault="00C476E5" w:rsidP="000E5536">
      <w:pPr>
        <w:pStyle w:val="Heading1"/>
      </w:pPr>
      <w:r>
        <w:t>Analysis</w:t>
      </w:r>
      <w:bookmarkEnd w:id="68"/>
    </w:p>
    <w:p w14:paraId="0B1062A4" w14:textId="77777777" w:rsidR="00E25E0B" w:rsidRDefault="00E25E0B" w:rsidP="003B37F4">
      <w:pPr>
        <w:pStyle w:val="Heading2"/>
      </w:pPr>
      <w:bookmarkStart w:id="71" w:name="_Toc315774588"/>
      <w:r>
        <w:t>Biofuels</w:t>
      </w:r>
    </w:p>
    <w:p w14:paraId="0EA4F55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6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62" w:history="1">
        <w:r w:rsidRPr="009F54EC">
          <w:rPr>
            <w:rStyle w:val="Hyperlink"/>
          </w:rPr>
          <w:t>here</w:t>
        </w:r>
      </w:hyperlink>
      <w:r>
        <w:t>.</w:t>
      </w:r>
    </w:p>
    <w:p w14:paraId="6965A4B5" w14:textId="77777777" w:rsidR="00E25E0B" w:rsidRDefault="00E25E0B" w:rsidP="0034374E">
      <w:pPr>
        <w:pStyle w:val="Heading3"/>
      </w:pPr>
      <w:bookmarkStart w:id="72" w:name="_Ref327170130"/>
      <w:r>
        <w:t>Red List Analysis</w:t>
      </w:r>
      <w:bookmarkEnd w:id="72"/>
    </w:p>
    <w:p w14:paraId="7B6CAF3C" w14:textId="77777777" w:rsidR="00E25E0B" w:rsidRDefault="00E25E0B" w:rsidP="007D2F52">
      <w:pPr>
        <w:pStyle w:val="Heading4"/>
      </w:pPr>
      <w:r>
        <w:t>Data preparation</w:t>
      </w:r>
    </w:p>
    <w:p w14:paraId="138B77D4"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6880AA33" w14:textId="77777777" w:rsidR="00E25E0B" w:rsidRDefault="00E25E0B" w:rsidP="000E5536">
      <w:pPr>
        <w:pStyle w:val="ListBullet"/>
      </w:pPr>
      <w:r>
        <w:t>Created a map doc using each of the fields</w:t>
      </w:r>
    </w:p>
    <w:p w14:paraId="2B0E4A7C"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5E4C365C"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2CCE53EB" w14:textId="77777777" w:rsidR="00E25E0B" w:rsidRDefault="00AC512C" w:rsidP="007D2F52">
      <w:pPr>
        <w:pStyle w:val="Heading4"/>
      </w:pPr>
      <w:r>
        <w:t>List of species for the biofuel grids</w:t>
      </w:r>
    </w:p>
    <w:p w14:paraId="027638D0" w14:textId="77777777" w:rsidR="00E25E0B" w:rsidRPr="00FF3A30" w:rsidRDefault="00E25E0B" w:rsidP="008B6883">
      <w:pPr>
        <w:pStyle w:val="BodyText2"/>
      </w:pPr>
      <w:r>
        <w:t>This analysis will look at the species that intersect the Biofuel Grids.</w:t>
      </w:r>
    </w:p>
    <w:p w14:paraId="0C6E4042" w14:textId="77777777" w:rsidR="00E25E0B" w:rsidRDefault="00E25E0B" w:rsidP="000E5536">
      <w:pPr>
        <w:pStyle w:val="Heading5"/>
      </w:pPr>
      <w:r>
        <w:t xml:space="preserve">Intersection of Biofuels Grids with IUCN Red List </w:t>
      </w:r>
    </w:p>
    <w:p w14:paraId="7CA3DC66"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354B1D46" w14:textId="77777777" w:rsidR="00E25E0B" w:rsidRDefault="00E25E0B" w:rsidP="008B6883">
      <w:pPr>
        <w:pStyle w:val="BodyText2"/>
      </w:pPr>
      <w:r>
        <w:lastRenderedPageBreak/>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270A0A">
        <w:t>Importing the Biofuels data into PostGIS</w:t>
      </w:r>
      <w:r>
        <w:fldChar w:fldCharType="end"/>
      </w:r>
      <w:r>
        <w:t>.</w:t>
      </w:r>
    </w:p>
    <w:p w14:paraId="1DAEC419" w14:textId="77777777" w:rsidR="00E25E0B" w:rsidRDefault="00E25E0B" w:rsidP="008B6883">
      <w:pPr>
        <w:pStyle w:val="BodyText2"/>
      </w:pPr>
      <w:r>
        <w:t>Updating the code in overlay.py to be able to overlay against another feature class. Started at 16:59 running on 6 processors on cruise.</w:t>
      </w:r>
    </w:p>
    <w:p w14:paraId="54A5B95D" w14:textId="77777777" w:rsidR="00E25E0B" w:rsidRDefault="00E25E0B" w:rsidP="008B6883">
      <w:pPr>
        <w:pStyle w:val="BodyText2"/>
      </w:pPr>
      <w:r>
        <w:t>Weird log:</w:t>
      </w:r>
    </w:p>
    <w:p w14:paraId="74C50D28" w14:textId="77777777" w:rsidR="00E25E0B" w:rsidRDefault="00E25E0B" w:rsidP="008B550B">
      <w:pPr>
        <w:pStyle w:val="Code"/>
      </w:pPr>
      <w:r>
        <w:t>Species 60212 Legend Extant (resident) 2012-06-08 09:19:21.710153</w:t>
      </w:r>
    </w:p>
    <w:p w14:paraId="4696B8B5" w14:textId="77777777" w:rsidR="00E25E0B" w:rsidRDefault="00E25E0B" w:rsidP="008B550B">
      <w:pPr>
        <w:pStyle w:val="Code"/>
      </w:pPr>
      <w:r>
        <w:t>Species 41825 Legend Extant (resident) 2012-06-08 09:19:23.001725</w:t>
      </w:r>
    </w:p>
    <w:p w14:paraId="1F38D74A" w14:textId="77777777" w:rsidR="00E25E0B" w:rsidRDefault="00E25E0B" w:rsidP="008B550B">
      <w:pPr>
        <w:pStyle w:val="Code"/>
      </w:pPr>
      <w:r>
        <w:t>Species 39378 Legend Extant (resident) 2012-06-08 09:19:32.659269</w:t>
      </w:r>
    </w:p>
    <w:p w14:paraId="62A7FC0F" w14:textId="77777777" w:rsidR="00E25E0B" w:rsidRDefault="00E25E0B" w:rsidP="008B550B">
      <w:pPr>
        <w:pStyle w:val="Code"/>
      </w:pPr>
      <w:r>
        <w:t>()</w:t>
      </w:r>
    </w:p>
    <w:p w14:paraId="617DC4E8" w14:textId="77777777" w:rsidR="00E25E0B" w:rsidRDefault="00E25E0B" w:rsidP="008B550B">
      <w:pPr>
        <w:pStyle w:val="Code"/>
      </w:pPr>
      <w:r>
        <w:t>()</w:t>
      </w:r>
    </w:p>
    <w:p w14:paraId="30F7E2FB" w14:textId="77777777" w:rsidR="00E25E0B" w:rsidRDefault="00E25E0B" w:rsidP="008B550B">
      <w:pPr>
        <w:pStyle w:val="Code"/>
      </w:pPr>
      <w:r>
        <w:t>()</w:t>
      </w:r>
    </w:p>
    <w:p w14:paraId="30CB83D6" w14:textId="77777777" w:rsidR="00E25E0B" w:rsidRDefault="00E25E0B" w:rsidP="008B550B">
      <w:pPr>
        <w:pStyle w:val="Code"/>
      </w:pPr>
      <w:r>
        <w:t>Species 44612 Legend Extant (resident) 2012-06-08 09:20:43.811995</w:t>
      </w:r>
    </w:p>
    <w:p w14:paraId="0A8D7B9E" w14:textId="77777777" w:rsidR="00E25E0B" w:rsidRDefault="00E25E0B" w:rsidP="008B550B">
      <w:pPr>
        <w:pStyle w:val="Code"/>
      </w:pPr>
      <w:r>
        <w:t>Species 44613 Legend Extant (resident) 2012-06-08 09:20:43.960689</w:t>
      </w:r>
    </w:p>
    <w:p w14:paraId="70CC0BD3" w14:textId="77777777" w:rsidR="00E25E0B" w:rsidRDefault="00E25E0B" w:rsidP="008B550B">
      <w:pPr>
        <w:pStyle w:val="Code"/>
      </w:pPr>
      <w:r>
        <w:t>New run:</w:t>
      </w:r>
    </w:p>
    <w:p w14:paraId="5EEE9D07" w14:textId="77777777" w:rsidR="00E25E0B" w:rsidRDefault="00E25E0B" w:rsidP="008B550B">
      <w:pPr>
        <w:pStyle w:val="Code"/>
      </w:pPr>
      <w:r>
        <w:t>Species 41792 Legend Extant (resident) 2012-06-08 10:05:53.463271 (807 out of 127929)</w:t>
      </w:r>
    </w:p>
    <w:p w14:paraId="030B0DA8" w14:textId="77777777" w:rsidR="00E25E0B" w:rsidRDefault="00E25E0B" w:rsidP="008B550B">
      <w:pPr>
        <w:pStyle w:val="Code"/>
      </w:pPr>
      <w:r>
        <w:t>Species 41791 Legend Extant (resident) 2012-06-08 10:06:04.953297 (809 out of 127929)</w:t>
      </w:r>
    </w:p>
    <w:p w14:paraId="5A17A006" w14:textId="77777777" w:rsidR="00E25E0B" w:rsidRDefault="00E25E0B" w:rsidP="008B550B">
      <w:pPr>
        <w:pStyle w:val="Code"/>
      </w:pPr>
      <w:r>
        <w:t>()</w:t>
      </w:r>
    </w:p>
    <w:p w14:paraId="5762F6A6" w14:textId="77777777" w:rsidR="00E25E0B" w:rsidRDefault="00E25E0B" w:rsidP="008B550B">
      <w:pPr>
        <w:pStyle w:val="Code"/>
      </w:pPr>
      <w:r>
        <w:t>Species 41794 Legend Extant (resident) 2012-06-08 10:06:08.884920 (812 out of 127929)</w:t>
      </w:r>
    </w:p>
    <w:p w14:paraId="0A9D2170" w14:textId="77777777" w:rsidR="00E25E0B" w:rsidRDefault="00E25E0B" w:rsidP="008B550B">
      <w:pPr>
        <w:pStyle w:val="Code"/>
      </w:pPr>
      <w:r>
        <w:t>Species 161321 Legend Extant (resident) 2012-06-08 10:06:09.403991 (813 out of 127929)</w:t>
      </w:r>
    </w:p>
    <w:p w14:paraId="49188514" w14:textId="77777777" w:rsidR="00E25E0B" w:rsidRDefault="00E25E0B" w:rsidP="008B550B">
      <w:pPr>
        <w:pStyle w:val="Code"/>
      </w:pPr>
      <w:r>
        <w:t>Species 41795 Legend Extant (resident) 2012-06-08 10:06:10.158137 (814 out of 127929)</w:t>
      </w:r>
    </w:p>
    <w:p w14:paraId="4CB61D5E" w14:textId="77777777" w:rsidR="00E25E0B" w:rsidRDefault="00E25E0B" w:rsidP="008B6883">
      <w:pPr>
        <w:pStyle w:val="BodyText2"/>
      </w:pPr>
      <w:r>
        <w:t>Why the brackets? Something weird going on. Not the same species each time!</w:t>
      </w:r>
    </w:p>
    <w:p w14:paraId="01917578"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445439A9" w14:textId="77777777" w:rsidR="00E25E0B" w:rsidRPr="00D06A3B" w:rsidRDefault="00E25E0B" w:rsidP="008B6883">
      <w:pPr>
        <w:pStyle w:val="BodyText2"/>
      </w:pPr>
      <w:r>
        <w:t>Finished at 0701 on 9/6/12. Resulting file is 90Mb.</w:t>
      </w:r>
    </w:p>
    <w:p w14:paraId="6E34E3A8" w14:textId="77777777" w:rsidR="00E25E0B" w:rsidRDefault="00E25E0B" w:rsidP="000E5536">
      <w:pPr>
        <w:pStyle w:val="Heading5"/>
      </w:pPr>
      <w:r>
        <w:t>Validation of intersection</w:t>
      </w:r>
    </w:p>
    <w:p w14:paraId="7E0E9279"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10162246"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3C2D83B6"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63" w:history="1">
        <w:r>
          <w:rPr>
            <w:rStyle w:val="Hyperlink"/>
          </w:rPr>
          <w:t>http://maps.iucnredlist.org/map.html?id=9760</w:t>
        </w:r>
      </w:hyperlink>
      <w:r>
        <w:t xml:space="preserve">. We need to implement a system of probabilities for the IUCN categorical data Extant, Extinct, Probably Extant etc. </w:t>
      </w:r>
    </w:p>
    <w:p w14:paraId="3922C45E" w14:textId="77777777" w:rsidR="00E25E0B" w:rsidRDefault="00E25E0B" w:rsidP="007D2F52">
      <w:pPr>
        <w:pStyle w:val="Heading4"/>
      </w:pPr>
      <w:r>
        <w:t>Impact Analysis</w:t>
      </w:r>
    </w:p>
    <w:p w14:paraId="05D42F88" w14:textId="77777777" w:rsidR="00E25E0B" w:rsidRDefault="00E25E0B" w:rsidP="008B6883">
      <w:pPr>
        <w:pStyle w:val="BodyText2"/>
      </w:pPr>
      <w:r>
        <w:t>The actual impact analysis methodology will be based on the number of species that are impacted by biofuel development. The method is described below:</w:t>
      </w:r>
    </w:p>
    <w:p w14:paraId="38301EAB" w14:textId="77777777" w:rsidR="00E25E0B" w:rsidRDefault="00E25E0B" w:rsidP="008B6883">
      <w:pPr>
        <w:pStyle w:val="BodyText2"/>
      </w:pPr>
      <w:r>
        <w:t>Analytical workflow is:</w:t>
      </w:r>
    </w:p>
    <w:p w14:paraId="29154AAF" w14:textId="77777777" w:rsidR="00E25E0B" w:rsidRDefault="00E25E0B" w:rsidP="005E663B">
      <w:pPr>
        <w:pStyle w:val="ListNumber"/>
        <w:numPr>
          <w:ilvl w:val="0"/>
          <w:numId w:val="15"/>
        </w:numPr>
      </w:pPr>
      <w:r>
        <w:t>Filter species for non-marine</w:t>
      </w:r>
    </w:p>
    <w:p w14:paraId="30DED6C5" w14:textId="77777777" w:rsidR="00E25E0B" w:rsidRDefault="00E25E0B" w:rsidP="005E663B">
      <w:pPr>
        <w:pStyle w:val="ListNumber"/>
      </w:pPr>
      <w:r>
        <w:t>Extract the ‘Extant’ and ‘Probably Extant’ classes in the species data</w:t>
      </w:r>
    </w:p>
    <w:p w14:paraId="6FE20A12" w14:textId="77777777" w:rsidR="00E25E0B" w:rsidRDefault="00E25E0B" w:rsidP="005E663B">
      <w:pPr>
        <w:pStyle w:val="ListNumber"/>
      </w:pPr>
      <w:r>
        <w:t>Intersect the species data from 2. with the country data to get the area for each species within each country</w:t>
      </w:r>
    </w:p>
    <w:p w14:paraId="4DA951D2" w14:textId="77777777" w:rsidR="00E25E0B" w:rsidRDefault="00E25E0B" w:rsidP="005E663B">
      <w:pPr>
        <w:pStyle w:val="ListNumber"/>
      </w:pPr>
      <w:r>
        <w:t>Intersect the grid data with the country data to create a spatial dataset</w:t>
      </w:r>
    </w:p>
    <w:p w14:paraId="73B4B3BC" w14:textId="77777777" w:rsidR="00E25E0B" w:rsidRDefault="00E25E0B" w:rsidP="005E663B">
      <w:pPr>
        <w:pStyle w:val="ListNumber"/>
      </w:pPr>
      <w:r>
        <w:t>Intersect the d</w:t>
      </w:r>
      <w:r w:rsidR="00541760">
        <w:t>ata from 3. with the data from 4</w:t>
      </w:r>
      <w:r>
        <w:t>. to get the area of each species within each grid</w:t>
      </w:r>
    </w:p>
    <w:p w14:paraId="76603A51" w14:textId="77777777" w:rsidR="00E25E0B" w:rsidRDefault="00E25E0B" w:rsidP="005E663B">
      <w:pPr>
        <w:pStyle w:val="ListNumber"/>
      </w:pPr>
      <w:r>
        <w:t>Calculate the % of each species that is within the grids compared to the country</w:t>
      </w:r>
    </w:p>
    <w:p w14:paraId="64AA1B8D"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6CEFE03D"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497A7334" w14:textId="77777777" w:rsidR="00E25E0B" w:rsidRDefault="00E25E0B" w:rsidP="008B6883">
      <w:pPr>
        <w:pStyle w:val="BodyText2"/>
      </w:pPr>
      <w:r>
        <w:t xml:space="preserve">There are not many grids in the modelled biofuels data – in fact only 204 for the whole of Malaysia. </w:t>
      </w:r>
    </w:p>
    <w:p w14:paraId="79A27338" w14:textId="77777777" w:rsidR="00FD48CF" w:rsidRDefault="00FD48CF" w:rsidP="000E5536">
      <w:pPr>
        <w:pStyle w:val="Heading5"/>
      </w:pPr>
      <w:bookmarkStart w:id="73" w:name="_Ref333585029"/>
      <w:r>
        <w:t>Filtering</w:t>
      </w:r>
      <w:r w:rsidR="000D3F32">
        <w:t xml:space="preserve"> species for non-marine</w:t>
      </w:r>
      <w:bookmarkEnd w:id="73"/>
    </w:p>
    <w:p w14:paraId="682B29AC" w14:textId="77777777" w:rsidR="00E25E0B" w:rsidRDefault="00E25E0B" w:rsidP="008B6883">
      <w:pPr>
        <w:pStyle w:val="BodyText2"/>
      </w:pPr>
      <w:r>
        <w:lastRenderedPageBreak/>
        <w:t>We need a marine mask to remove all marine species from the analysis as some of the biofuel grids overlap the marine range data and so marine species are included in the impact analysis!! How can we remove marine species?</w:t>
      </w:r>
    </w:p>
    <w:p w14:paraId="5AEA8EEA" w14:textId="77777777" w:rsidR="00E25E0B" w:rsidRDefault="00E25E0B" w:rsidP="000E5536">
      <w:pPr>
        <w:pStyle w:val="Heading6"/>
      </w:pPr>
      <w:r>
        <w:t>Filter using attributes in the feature class</w:t>
      </w:r>
    </w:p>
    <w:p w14:paraId="73798245" w14:textId="77777777" w:rsidR="00E25E0B" w:rsidRDefault="00E25E0B" w:rsidP="000E5536">
      <w:pPr>
        <w:pStyle w:val="Heading7"/>
      </w:pPr>
      <w:r>
        <w:t>Filtering on the ecosystem field</w:t>
      </w:r>
    </w:p>
    <w:p w14:paraId="1787740D"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427BC840" w14:textId="77777777" w:rsidR="00E25E0B" w:rsidRDefault="00E25E0B" w:rsidP="008B6883">
      <w:pPr>
        <w:pStyle w:val="BodyText2"/>
      </w:pPr>
      <w:r>
        <w:t xml:space="preserve">There are 82681 NULL values in the Ecosystem field (out of 127929 records) which isnt very good! Only 35% populated. </w:t>
      </w:r>
    </w:p>
    <w:p w14:paraId="21BE1B90"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153434C3" w14:textId="77777777" w:rsidR="00E25E0B" w:rsidRDefault="00E25E0B" w:rsidP="000E5536">
      <w:pPr>
        <w:pStyle w:val="Heading7"/>
      </w:pPr>
      <w:r>
        <w:t>Filtering using other fields</w:t>
      </w:r>
    </w:p>
    <w:p w14:paraId="0ED8E154" w14:textId="77777777" w:rsidR="00E25E0B" w:rsidRDefault="00E25E0B" w:rsidP="008B6883">
      <w:pPr>
        <w:pStyle w:val="BodyText2"/>
      </w:pPr>
      <w:r>
        <w:t>I am using this as a quick way before we can use taxonomy as a marine filter. Put indexes on Ecosystem and Owner.</w:t>
      </w:r>
    </w:p>
    <w:p w14:paraId="314907BE"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59BACEA7" w14:textId="77777777" w:rsidR="00E25E0B" w:rsidRDefault="00E25E0B" w:rsidP="000E5536">
      <w:pPr>
        <w:pStyle w:val="BodyText"/>
      </w:pPr>
      <w:r>
        <w:t>Deleted: Ecosystem = ‘Marine’</w:t>
      </w:r>
    </w:p>
    <w:p w14:paraId="6E96B335" w14:textId="77777777" w:rsidR="00E25E0B" w:rsidRPr="00E92962" w:rsidRDefault="00E25E0B" w:rsidP="008B6883">
      <w:pPr>
        <w:pStyle w:val="BodyText2"/>
      </w:pPr>
      <w:r>
        <w:t>There are lots of marine bird species still, but we can’t really eliminate them as some of them could venture inland.</w:t>
      </w:r>
    </w:p>
    <w:p w14:paraId="2665F097" w14:textId="77777777" w:rsidR="00E25E0B" w:rsidRDefault="00E25E0B" w:rsidP="000E5536">
      <w:pPr>
        <w:pStyle w:val="Heading6"/>
      </w:pPr>
      <w:r>
        <w:t>Filter using the taxonomy</w:t>
      </w:r>
    </w:p>
    <w:p w14:paraId="2FCB9FE8" w14:textId="77777777" w:rsidR="00E25E0B" w:rsidRDefault="00E25E0B" w:rsidP="008B6883">
      <w:pPr>
        <w:pStyle w:val="BodyText2"/>
      </w:pPr>
      <w:r>
        <w:t>This will be very tricky but we could use a GBIF checklist if one is available.</w:t>
      </w:r>
    </w:p>
    <w:p w14:paraId="31C252F6" w14:textId="77777777" w:rsidR="00E25E0B" w:rsidRDefault="00E25E0B" w:rsidP="000E5536">
      <w:pPr>
        <w:pStyle w:val="Heading7"/>
      </w:pPr>
      <w:r>
        <w:t>Using the World Register of Marine Species</w:t>
      </w:r>
    </w:p>
    <w:p w14:paraId="06F56C61" w14:textId="77777777" w:rsidR="00E25E0B" w:rsidRDefault="00E25E0B" w:rsidP="008B6883">
      <w:pPr>
        <w:pStyle w:val="BodyText2"/>
      </w:pPr>
      <w:r>
        <w:t xml:space="preserve">Metadata </w:t>
      </w:r>
      <w:hyperlink r:id="rId264" w:history="1">
        <w:r w:rsidRPr="00762121">
          <w:rPr>
            <w:rStyle w:val="Hyperlink"/>
          </w:rPr>
          <w:t>here</w:t>
        </w:r>
      </w:hyperlink>
      <w:r>
        <w:t xml:space="preserve">.  We can use the Checklist Bank Web Service documented </w:t>
      </w:r>
      <w:hyperlink r:id="rId265" w:history="1">
        <w:r w:rsidRPr="00E650BA">
          <w:rPr>
            <w:rStyle w:val="Hyperlink"/>
          </w:rPr>
          <w:t>here</w:t>
        </w:r>
      </w:hyperlink>
      <w:r>
        <w:t xml:space="preserve"> to search for Deliphinus:</w:t>
      </w:r>
    </w:p>
    <w:p w14:paraId="104B83E2" w14:textId="77777777" w:rsidR="00E25E0B" w:rsidRDefault="000D5C35" w:rsidP="008B6883">
      <w:pPr>
        <w:pStyle w:val="BodyText2"/>
      </w:pPr>
      <w:hyperlink r:id="rId266" w:history="1">
        <w:r w:rsidR="00E25E0B" w:rsidRPr="008A1D6F">
          <w:rPr>
            <w:rStyle w:val="Hyperlink"/>
          </w:rPr>
          <w:t>http://ecat-dev.gbif.org/ws/usage/?rkey=1007&amp;q=Delphinus</w:t>
        </w:r>
      </w:hyperlink>
    </w:p>
    <w:p w14:paraId="3C0F22E2" w14:textId="77777777" w:rsidR="00E25E0B" w:rsidRDefault="00E25E0B" w:rsidP="008B6883">
      <w:pPr>
        <w:pStyle w:val="BodyText2"/>
      </w:pPr>
      <w:r>
        <w:t>Which returns some marine species, which is good. But if we search for Turdus:</w:t>
      </w:r>
    </w:p>
    <w:p w14:paraId="2BBA1145" w14:textId="77777777" w:rsidR="00E25E0B" w:rsidRDefault="000D5C35" w:rsidP="008B6883">
      <w:pPr>
        <w:pStyle w:val="BodyText2"/>
      </w:pPr>
      <w:hyperlink r:id="rId267" w:history="1">
        <w:r w:rsidR="00E25E0B">
          <w:rPr>
            <w:rStyle w:val="Hyperlink"/>
          </w:rPr>
          <w:t>http://ecat-dev.gbif.org/ws/usage/?rkey=1007&amp;q=Turdus</w:t>
        </w:r>
      </w:hyperlink>
    </w:p>
    <w:p w14:paraId="1C353D64" w14:textId="77777777" w:rsidR="00E25E0B" w:rsidRDefault="00E25E0B" w:rsidP="008B6883">
      <w:pPr>
        <w:pStyle w:val="BodyText2"/>
      </w:pPr>
      <w:r>
        <w:t>This also returns Blackbird. What about a Fox? Yes – data! Bum. Maybe try another checklist.</w:t>
      </w:r>
    </w:p>
    <w:p w14:paraId="4180D715" w14:textId="77777777" w:rsidR="00E25E0B" w:rsidRDefault="00E25E0B" w:rsidP="000E5536">
      <w:pPr>
        <w:pStyle w:val="Heading7"/>
      </w:pPr>
      <w:r>
        <w:t xml:space="preserve">Using the </w:t>
      </w:r>
      <w:r w:rsidRPr="002C64E3">
        <w:t>Interim Register</w:t>
      </w:r>
      <w:r>
        <w:t xml:space="preserve"> of Marine and Nonmarine Genera</w:t>
      </w:r>
    </w:p>
    <w:p w14:paraId="06C80B7C" w14:textId="77777777" w:rsidR="00E25E0B" w:rsidRDefault="00E25E0B" w:rsidP="008B6883">
      <w:pPr>
        <w:pStyle w:val="BodyText2"/>
      </w:pPr>
      <w:r>
        <w:t xml:space="preserve">This is a checklist on GBIF that is used to discriminate between marine/non-marine. </w:t>
      </w:r>
      <w:hyperlink r:id="rId26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436D5922"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550132F6" w14:textId="77777777" w:rsidR="00E25E0B" w:rsidRDefault="00E25E0B" w:rsidP="008B6883">
      <w:pPr>
        <w:pStyle w:val="BodyText2"/>
      </w:pPr>
      <w:r>
        <w:t>So how do we get back the detailed info on Vulpes. The species profile API from GBIF will be made available within the next couple of weeks (14/6/12).</w:t>
      </w:r>
    </w:p>
    <w:p w14:paraId="2A0CD764" w14:textId="77777777" w:rsidR="00E25E0B" w:rsidRDefault="00E25E0B" w:rsidP="000E5536">
      <w:pPr>
        <w:pStyle w:val="Heading6"/>
      </w:pPr>
      <w:r>
        <w:lastRenderedPageBreak/>
        <w:t>Spatial filtering based on location</w:t>
      </w:r>
    </w:p>
    <w:p w14:paraId="49AFF0DE" w14:textId="77777777" w:rsidR="00E25E0B" w:rsidRPr="00145AD0" w:rsidRDefault="00E25E0B" w:rsidP="008B6883">
      <w:pPr>
        <w:pStyle w:val="BodyText2"/>
      </w:pPr>
      <w:r>
        <w:t>We could spatially filter the species data if it overlaps the sea but this will also be slow and complex.</w:t>
      </w:r>
    </w:p>
    <w:p w14:paraId="7DB850CF" w14:textId="77777777" w:rsidR="005C4BC4" w:rsidRDefault="005C4BC4" w:rsidP="000E5536">
      <w:pPr>
        <w:pStyle w:val="Heading6"/>
      </w:pPr>
      <w:bookmarkStart w:id="74" w:name="_Ref329153734"/>
      <w:r>
        <w:t>Filter non-marine species by Biofuel grids</w:t>
      </w:r>
      <w:bookmarkEnd w:id="74"/>
    </w:p>
    <w:p w14:paraId="2300FF13" w14:textId="77777777"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270A0A">
        <w:t>Validation of Tabulate Area tool</w:t>
      </w:r>
      <w:r w:rsidR="00E44ED0">
        <w:fldChar w:fldCharType="end"/>
      </w:r>
      <w:r w:rsidR="00E44ED0">
        <w:t>).</w:t>
      </w:r>
      <w:r w:rsidR="00945B1E">
        <w:t xml:space="preserve"> Refiltering the data and this time there are 17962 features!</w:t>
      </w:r>
    </w:p>
    <w:p w14:paraId="784648B3" w14:textId="77777777" w:rsidR="00BF09C0" w:rsidRDefault="00BF09C0" w:rsidP="000E5536">
      <w:pPr>
        <w:pStyle w:val="Heading5"/>
      </w:pPr>
      <w:r>
        <w:t>Getting the area of intersection of species range and biofuel grids</w:t>
      </w:r>
    </w:p>
    <w:p w14:paraId="3B600233" w14:textId="77777777" w:rsidR="00BF09C0" w:rsidRDefault="00BF09C0" w:rsidP="008B6883">
      <w:pPr>
        <w:pStyle w:val="BodyText2"/>
      </w:pPr>
      <w:r>
        <w:t>The following query in one go gets the total area for Orang Utan in Malaysia in m2:</w:t>
      </w:r>
    </w:p>
    <w:p w14:paraId="6D412C13"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7844D50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03AD5EC3" w14:textId="77777777" w:rsidR="00B070C0" w:rsidRDefault="00985A83" w:rsidP="008B550B">
      <w:pPr>
        <w:pStyle w:val="Code"/>
      </w:pPr>
      <w:r>
        <w:t>CREATE TABLE biofuels_grids_changed WITH OIDS AS SELECT DISTINCT * from biofuels_grids where cropland&lt;&gt;0</w:t>
      </w:r>
    </w:p>
    <w:p w14:paraId="2D192400" w14:textId="77777777" w:rsidR="005B2A5D" w:rsidRDefault="00D7544E" w:rsidP="008B6883">
      <w:pPr>
        <w:pStyle w:val="BodyText2"/>
      </w:pPr>
      <w:r>
        <w:t>The problem is there are 25 invalid rows in PostGIS speciesll for the OrangUtan features.</w:t>
      </w:r>
    </w:p>
    <w:p w14:paraId="3886E094" w14:textId="77777777" w:rsidR="00CC0FAE" w:rsidRDefault="00CC0FAE" w:rsidP="008B550B">
      <w:pPr>
        <w:pStyle w:val="Code"/>
      </w:pPr>
      <w:r w:rsidRPr="00CC0FAE">
        <w:t>select * from speciesll where speciesid='17975' and st_isvalid(geom)='f'</w:t>
      </w:r>
    </w:p>
    <w:p w14:paraId="296259AB" w14:textId="77777777" w:rsidR="000967E7" w:rsidRDefault="000967E7" w:rsidP="008B6883">
      <w:pPr>
        <w:pStyle w:val="BodyText2"/>
      </w:pPr>
      <w:r>
        <w:t>Trying to fix the geometries:</w:t>
      </w:r>
    </w:p>
    <w:p w14:paraId="3D16CF09" w14:textId="77777777" w:rsidR="000967E7" w:rsidRDefault="000967E7" w:rsidP="008B550B">
      <w:pPr>
        <w:pStyle w:val="Code"/>
      </w:pPr>
      <w:r w:rsidRPr="000967E7">
        <w:t>update speciesll set geom = ST_MakeValid (geom) where speciesid='17975' and st_isvalid(geom)='f'</w:t>
      </w:r>
    </w:p>
    <w:p w14:paraId="2F1164E9" w14:textId="77777777" w:rsidR="000967E7" w:rsidRDefault="000967E7" w:rsidP="008B6883">
      <w:pPr>
        <w:pStyle w:val="BodyText2"/>
      </w:pPr>
      <w:r>
        <w:t>Seems to have worked!</w:t>
      </w:r>
    </w:p>
    <w:p w14:paraId="495913EA" w14:textId="77777777" w:rsidR="00EA2E0A" w:rsidRDefault="00EA2E0A" w:rsidP="008B6883">
      <w:pPr>
        <w:pStyle w:val="BodyText2"/>
      </w:pPr>
      <w:r>
        <w:t>The following query in one go gets the total cropland increase in area for Orang Utan:</w:t>
      </w:r>
    </w:p>
    <w:p w14:paraId="795DC69B"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1D9916E8" w14:textId="77777777" w:rsidR="000A5E8E" w:rsidRDefault="000A5E8E" w:rsidP="008B6883">
      <w:pPr>
        <w:pStyle w:val="BodyText2"/>
      </w:pPr>
      <w:r>
        <w:t>Doing for all species:</w:t>
      </w:r>
    </w:p>
    <w:p w14:paraId="151079A8" w14:textId="77777777" w:rsidR="000A5E8E" w:rsidRDefault="000A5E8E" w:rsidP="008B550B">
      <w:pPr>
        <w:pStyle w:val="Code"/>
      </w:pPr>
      <w:r w:rsidRPr="000A5E8E">
        <w:t>update speciesll set geom = st_makevalid(geom) where st_isvalid(geom)='f'</w:t>
      </w:r>
    </w:p>
    <w:p w14:paraId="3417DE6D" w14:textId="77777777" w:rsidR="00E41885" w:rsidRDefault="00E41885" w:rsidP="008B6883">
      <w:pPr>
        <w:pStyle w:val="BodyText2"/>
      </w:pPr>
      <w:r>
        <w:t>Finished script which you can run from the command line:</w:t>
      </w:r>
    </w:p>
    <w:p w14:paraId="12BCBE83" w14:textId="77777777" w:rsidR="00E41885" w:rsidRDefault="00E41885" w:rsidP="008B550B">
      <w:pPr>
        <w:pStyle w:val="Code"/>
      </w:pPr>
      <w:r>
        <w:t>import psycopg2</w:t>
      </w:r>
    </w:p>
    <w:p w14:paraId="6DE562EE" w14:textId="77777777" w:rsidR="00E41885" w:rsidRDefault="00E41885" w:rsidP="008B550B">
      <w:pPr>
        <w:pStyle w:val="Code"/>
      </w:pPr>
      <w:r>
        <w:t>from dbconnect import dbconnect</w:t>
      </w:r>
    </w:p>
    <w:p w14:paraId="14113F45" w14:textId="77777777" w:rsidR="00E41885" w:rsidRDefault="00E41885" w:rsidP="008B550B">
      <w:pPr>
        <w:pStyle w:val="Code"/>
      </w:pPr>
      <w:r>
        <w:t>conn = dbconnect('species_dev')</w:t>
      </w:r>
    </w:p>
    <w:p w14:paraId="74B508D0" w14:textId="77777777" w:rsidR="00E41885" w:rsidRDefault="00E41885" w:rsidP="008B550B">
      <w:pPr>
        <w:pStyle w:val="Code"/>
      </w:pPr>
      <w:r>
        <w:t>cur = conn.cur</w:t>
      </w:r>
    </w:p>
    <w:p w14:paraId="60201017" w14:textId="77777777" w:rsidR="00E41885" w:rsidRDefault="00E41885" w:rsidP="008B550B">
      <w:pPr>
        <w:pStyle w:val="Code"/>
      </w:pPr>
      <w:r>
        <w:t>cur.execute("SELECT speciesid FROM biofuels_species")</w:t>
      </w:r>
    </w:p>
    <w:p w14:paraId="49163E5D" w14:textId="77777777" w:rsidR="00E41885" w:rsidRDefault="00E41885" w:rsidP="008B550B">
      <w:pPr>
        <w:pStyle w:val="Code"/>
      </w:pPr>
      <w:r>
        <w:t>species = cur.fetchall()</w:t>
      </w:r>
    </w:p>
    <w:p w14:paraId="756340DC" w14:textId="77777777" w:rsidR="00E41885" w:rsidRDefault="00E41885" w:rsidP="008B550B">
      <w:pPr>
        <w:pStyle w:val="Code"/>
      </w:pPr>
      <w:r>
        <w:t>for s in species:</w:t>
      </w:r>
    </w:p>
    <w:p w14:paraId="7BBC3845"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7EC7B51C" w14:textId="77777777" w:rsidR="00E41885" w:rsidRDefault="00E41885" w:rsidP="008B550B">
      <w:pPr>
        <w:pStyle w:val="Code"/>
      </w:pPr>
      <w:r>
        <w:t xml:space="preserve">    countryarea = conn.cur.fetchone()[0]</w:t>
      </w:r>
    </w:p>
    <w:p w14:paraId="4E7BF1BA"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3F53E79" w14:textId="77777777" w:rsidR="00E41885" w:rsidRDefault="00E41885" w:rsidP="008B550B">
      <w:pPr>
        <w:pStyle w:val="Code"/>
      </w:pPr>
      <w:r>
        <w:t xml:space="preserve">    croplandincrease = conn.cur.fetchone()[0]</w:t>
      </w:r>
    </w:p>
    <w:p w14:paraId="726A4986" w14:textId="77777777" w:rsidR="00E41885" w:rsidRDefault="00E41885" w:rsidP="008B550B">
      <w:pPr>
        <w:pStyle w:val="Code"/>
      </w:pPr>
      <w:r>
        <w:t xml:space="preserve">    print s[0] + "," + str(countryarea) + "," + str(croplandincrease) + "," + str((croplandincrease/countryarea)*100)</w:t>
      </w:r>
    </w:p>
    <w:p w14:paraId="729381E7" w14:textId="77777777" w:rsidR="00E41885" w:rsidRDefault="00E41885" w:rsidP="008B550B">
      <w:pPr>
        <w:pStyle w:val="Code"/>
      </w:pPr>
      <w:r>
        <w:t xml:space="preserve">    break</w:t>
      </w:r>
    </w:p>
    <w:p w14:paraId="1FEB6E3C" w14:textId="77777777" w:rsidR="00E41885" w:rsidRDefault="00E41885" w:rsidP="008B6883">
      <w:pPr>
        <w:pStyle w:val="BodyText2"/>
      </w:pPr>
      <w:r>
        <w:t>Example output:</w:t>
      </w:r>
    </w:p>
    <w:p w14:paraId="25F0BC41" w14:textId="77777777" w:rsidR="00E41885" w:rsidRDefault="00E41885" w:rsidP="008B550B">
      <w:pPr>
        <w:pStyle w:val="Code"/>
      </w:pPr>
      <w:r>
        <w:t>src&gt;python calculateBiofuelsImpactPostGIS.py</w:t>
      </w:r>
    </w:p>
    <w:p w14:paraId="1F72D5E5" w14:textId="77777777" w:rsidR="00E41885" w:rsidRDefault="00E41885" w:rsidP="008B550B">
      <w:pPr>
        <w:pStyle w:val="Code"/>
      </w:pPr>
      <w:r>
        <w:t>10108,417432584848.0,342031042.392,0.0819368335886</w:t>
      </w:r>
    </w:p>
    <w:p w14:paraId="13846239"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58B8E8BE" w14:textId="77777777" w:rsidR="00D9333E" w:rsidRDefault="00B82938" w:rsidP="000E5536">
      <w:pPr>
        <w:pStyle w:val="Heading5"/>
      </w:pPr>
      <w:r>
        <w:t>Getting the area of a species range in a country by land cover type</w:t>
      </w:r>
    </w:p>
    <w:p w14:paraId="48C5982A" w14:textId="77777777" w:rsidR="00B82938" w:rsidRDefault="00B82938" w:rsidP="008B6883">
      <w:pPr>
        <w:pStyle w:val="BodyText2"/>
      </w:pPr>
      <w:r>
        <w:lastRenderedPageBreak/>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5F6B669C"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64C6955"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123BC34E" w14:textId="77777777" w:rsidTr="008C7117">
        <w:tc>
          <w:tcPr>
            <w:tcW w:w="1287" w:type="dxa"/>
          </w:tcPr>
          <w:p w14:paraId="2C71A29E" w14:textId="77777777" w:rsidR="00D9333E" w:rsidRPr="00BC1B22" w:rsidRDefault="00D9333E" w:rsidP="00DD4343">
            <w:pPr>
              <w:pStyle w:val="Tiny"/>
            </w:pPr>
            <w:r>
              <w:t>Parameter</w:t>
            </w:r>
          </w:p>
        </w:tc>
        <w:tc>
          <w:tcPr>
            <w:tcW w:w="1231" w:type="dxa"/>
            <w:vAlign w:val="center"/>
          </w:tcPr>
          <w:p w14:paraId="1E785ED8" w14:textId="77777777" w:rsidR="00D9333E" w:rsidRPr="00BC1B22" w:rsidRDefault="00D9333E" w:rsidP="00DD4343">
            <w:pPr>
              <w:pStyle w:val="Tiny"/>
            </w:pPr>
            <w:r w:rsidRPr="00BC1B22">
              <w:t>Asia_North_Albers_Equal_Area_Conic</w:t>
            </w:r>
          </w:p>
        </w:tc>
        <w:tc>
          <w:tcPr>
            <w:tcW w:w="1134" w:type="dxa"/>
            <w:vAlign w:val="center"/>
          </w:tcPr>
          <w:p w14:paraId="0ADB36F9" w14:textId="77777777" w:rsidR="00D9333E" w:rsidRPr="00BC1B22" w:rsidRDefault="00D9333E" w:rsidP="00DD4343">
            <w:pPr>
              <w:pStyle w:val="Tiny"/>
            </w:pPr>
            <w:r w:rsidRPr="00BC1B22">
              <w:t>Asia_South_Albers_Equal_Area_Conic</w:t>
            </w:r>
          </w:p>
        </w:tc>
        <w:tc>
          <w:tcPr>
            <w:tcW w:w="1134" w:type="dxa"/>
          </w:tcPr>
          <w:p w14:paraId="16D8B245" w14:textId="77777777" w:rsidR="00D9333E" w:rsidRPr="00BC1B22" w:rsidRDefault="00D9333E" w:rsidP="00DD4343">
            <w:pPr>
              <w:pStyle w:val="Tiny"/>
            </w:pPr>
            <w:r>
              <w:t>My Malaysia Equal Area</w:t>
            </w:r>
          </w:p>
        </w:tc>
      </w:tr>
      <w:tr w:rsidR="00D9333E" w:rsidRPr="00BC1B22" w14:paraId="4F63C142" w14:textId="77777777" w:rsidTr="008C7117">
        <w:tc>
          <w:tcPr>
            <w:tcW w:w="1287" w:type="dxa"/>
          </w:tcPr>
          <w:p w14:paraId="19C050B2" w14:textId="77777777" w:rsidR="00D9333E" w:rsidRPr="00BC1B22" w:rsidRDefault="00D9333E" w:rsidP="00DD4343">
            <w:pPr>
              <w:pStyle w:val="Tiny"/>
            </w:pPr>
            <w:r w:rsidRPr="00BC1B22">
              <w:t>False Easting</w:t>
            </w:r>
          </w:p>
        </w:tc>
        <w:tc>
          <w:tcPr>
            <w:tcW w:w="1231" w:type="dxa"/>
            <w:vAlign w:val="center"/>
          </w:tcPr>
          <w:p w14:paraId="01E4697A" w14:textId="77777777" w:rsidR="00D9333E" w:rsidRPr="00BC1B22" w:rsidRDefault="00D9333E" w:rsidP="00DD4343">
            <w:pPr>
              <w:pStyle w:val="Tiny"/>
            </w:pPr>
            <w:r>
              <w:t>0</w:t>
            </w:r>
          </w:p>
        </w:tc>
        <w:tc>
          <w:tcPr>
            <w:tcW w:w="1134" w:type="dxa"/>
            <w:vAlign w:val="center"/>
          </w:tcPr>
          <w:p w14:paraId="32AF1243" w14:textId="77777777" w:rsidR="00D9333E" w:rsidRPr="00BC1B22" w:rsidRDefault="00D9333E" w:rsidP="00DD4343">
            <w:pPr>
              <w:pStyle w:val="Tiny"/>
            </w:pPr>
            <w:r>
              <w:t>0</w:t>
            </w:r>
          </w:p>
        </w:tc>
        <w:tc>
          <w:tcPr>
            <w:tcW w:w="1134" w:type="dxa"/>
          </w:tcPr>
          <w:p w14:paraId="015C5CE0" w14:textId="77777777" w:rsidR="00D9333E" w:rsidRDefault="00D9333E" w:rsidP="00DD4343">
            <w:pPr>
              <w:pStyle w:val="Tiny"/>
            </w:pPr>
            <w:r>
              <w:t>0</w:t>
            </w:r>
          </w:p>
        </w:tc>
      </w:tr>
      <w:tr w:rsidR="00D9333E" w:rsidRPr="00BC1B22" w14:paraId="08C9F25D" w14:textId="77777777" w:rsidTr="008C7117">
        <w:tc>
          <w:tcPr>
            <w:tcW w:w="1287" w:type="dxa"/>
          </w:tcPr>
          <w:p w14:paraId="40F9F08C" w14:textId="77777777" w:rsidR="00D9333E" w:rsidRPr="00BC1B22" w:rsidRDefault="00D9333E" w:rsidP="00DD4343">
            <w:pPr>
              <w:pStyle w:val="Tiny"/>
            </w:pPr>
            <w:r w:rsidRPr="00BC1B22">
              <w:t>False Northing</w:t>
            </w:r>
          </w:p>
        </w:tc>
        <w:tc>
          <w:tcPr>
            <w:tcW w:w="1231" w:type="dxa"/>
            <w:vAlign w:val="center"/>
          </w:tcPr>
          <w:p w14:paraId="4F8DFB8E" w14:textId="77777777" w:rsidR="00D9333E" w:rsidRPr="00BC1B22" w:rsidRDefault="00D9333E" w:rsidP="00DD4343">
            <w:pPr>
              <w:pStyle w:val="Tiny"/>
            </w:pPr>
            <w:r>
              <w:t>0</w:t>
            </w:r>
          </w:p>
        </w:tc>
        <w:tc>
          <w:tcPr>
            <w:tcW w:w="1134" w:type="dxa"/>
            <w:vAlign w:val="center"/>
          </w:tcPr>
          <w:p w14:paraId="14F8687B" w14:textId="77777777" w:rsidR="00D9333E" w:rsidRPr="00BC1B22" w:rsidRDefault="00D9333E" w:rsidP="00DD4343">
            <w:pPr>
              <w:pStyle w:val="Tiny"/>
            </w:pPr>
            <w:r>
              <w:t>0</w:t>
            </w:r>
          </w:p>
        </w:tc>
        <w:tc>
          <w:tcPr>
            <w:tcW w:w="1134" w:type="dxa"/>
          </w:tcPr>
          <w:p w14:paraId="18CCEDC2" w14:textId="77777777" w:rsidR="00D9333E" w:rsidRDefault="00D9333E" w:rsidP="00DD4343">
            <w:pPr>
              <w:pStyle w:val="Tiny"/>
            </w:pPr>
            <w:r>
              <w:t>0</w:t>
            </w:r>
          </w:p>
        </w:tc>
      </w:tr>
      <w:tr w:rsidR="00D9333E" w:rsidRPr="00BC1B22" w14:paraId="7D4B1D88" w14:textId="77777777" w:rsidTr="008C7117">
        <w:tc>
          <w:tcPr>
            <w:tcW w:w="1287" w:type="dxa"/>
          </w:tcPr>
          <w:p w14:paraId="466386D1" w14:textId="77777777" w:rsidR="00D9333E" w:rsidRPr="00BC1B22" w:rsidRDefault="00D9333E" w:rsidP="00DD4343">
            <w:pPr>
              <w:pStyle w:val="Tiny"/>
            </w:pPr>
            <w:r w:rsidRPr="00BC1B22">
              <w:t>Central Meridian</w:t>
            </w:r>
          </w:p>
        </w:tc>
        <w:tc>
          <w:tcPr>
            <w:tcW w:w="1231" w:type="dxa"/>
            <w:vAlign w:val="center"/>
          </w:tcPr>
          <w:p w14:paraId="7337E022" w14:textId="77777777" w:rsidR="00D9333E" w:rsidRPr="00BC1B22" w:rsidRDefault="00D9333E" w:rsidP="00DD4343">
            <w:pPr>
              <w:pStyle w:val="Tiny"/>
            </w:pPr>
            <w:r>
              <w:t>95</w:t>
            </w:r>
          </w:p>
        </w:tc>
        <w:tc>
          <w:tcPr>
            <w:tcW w:w="1134" w:type="dxa"/>
            <w:vAlign w:val="center"/>
          </w:tcPr>
          <w:p w14:paraId="419E5AE2" w14:textId="77777777" w:rsidR="00D9333E" w:rsidRPr="00BC1B22" w:rsidRDefault="00D9333E" w:rsidP="00DD4343">
            <w:pPr>
              <w:pStyle w:val="Tiny"/>
            </w:pPr>
            <w:r>
              <w:t>125</w:t>
            </w:r>
          </w:p>
        </w:tc>
        <w:tc>
          <w:tcPr>
            <w:tcW w:w="1134" w:type="dxa"/>
          </w:tcPr>
          <w:p w14:paraId="7311648B" w14:textId="77777777" w:rsidR="00D9333E" w:rsidRDefault="00D9333E" w:rsidP="00DD4343">
            <w:pPr>
              <w:pStyle w:val="Tiny"/>
            </w:pPr>
            <w:r>
              <w:t>98</w:t>
            </w:r>
          </w:p>
        </w:tc>
      </w:tr>
      <w:tr w:rsidR="00D9333E" w:rsidRPr="00BC1B22" w14:paraId="1787249A" w14:textId="77777777" w:rsidTr="008C7117">
        <w:tc>
          <w:tcPr>
            <w:tcW w:w="1287" w:type="dxa"/>
          </w:tcPr>
          <w:p w14:paraId="45B8E01E" w14:textId="77777777" w:rsidR="00D9333E" w:rsidRPr="00BC1B22" w:rsidRDefault="00D9333E" w:rsidP="00DD4343">
            <w:pPr>
              <w:pStyle w:val="Tiny"/>
            </w:pPr>
            <w:r w:rsidRPr="00BC1B22">
              <w:t>Standard Parallel 1</w:t>
            </w:r>
          </w:p>
        </w:tc>
        <w:tc>
          <w:tcPr>
            <w:tcW w:w="1231" w:type="dxa"/>
            <w:vAlign w:val="center"/>
          </w:tcPr>
          <w:p w14:paraId="607AC686" w14:textId="77777777" w:rsidR="00D9333E" w:rsidRPr="00BC1B22" w:rsidRDefault="00D9333E" w:rsidP="00DD4343">
            <w:pPr>
              <w:pStyle w:val="Tiny"/>
            </w:pPr>
            <w:r>
              <w:t>15</w:t>
            </w:r>
          </w:p>
        </w:tc>
        <w:tc>
          <w:tcPr>
            <w:tcW w:w="1134" w:type="dxa"/>
            <w:vAlign w:val="center"/>
          </w:tcPr>
          <w:p w14:paraId="611EE489" w14:textId="77777777" w:rsidR="00D9333E" w:rsidRPr="00BC1B22" w:rsidRDefault="00D9333E" w:rsidP="00DD4343">
            <w:pPr>
              <w:pStyle w:val="Tiny"/>
            </w:pPr>
            <w:r>
              <w:t>7</w:t>
            </w:r>
          </w:p>
        </w:tc>
        <w:tc>
          <w:tcPr>
            <w:tcW w:w="1134" w:type="dxa"/>
          </w:tcPr>
          <w:p w14:paraId="79323E26" w14:textId="77777777" w:rsidR="00D9333E" w:rsidRDefault="00D9333E" w:rsidP="00DD4343">
            <w:pPr>
              <w:pStyle w:val="Tiny"/>
            </w:pPr>
            <w:r w:rsidRPr="00D404C2">
              <w:t>1.93991783</w:t>
            </w:r>
          </w:p>
        </w:tc>
      </w:tr>
      <w:tr w:rsidR="00D9333E" w:rsidRPr="00BC1B22" w14:paraId="46929617" w14:textId="77777777" w:rsidTr="008C7117">
        <w:tc>
          <w:tcPr>
            <w:tcW w:w="1287" w:type="dxa"/>
          </w:tcPr>
          <w:p w14:paraId="3693F7E5" w14:textId="77777777" w:rsidR="00D9333E" w:rsidRPr="00BC1B22" w:rsidRDefault="00D9333E" w:rsidP="00DD4343">
            <w:pPr>
              <w:pStyle w:val="Tiny"/>
            </w:pPr>
            <w:r w:rsidRPr="00BC1B22">
              <w:t>Standard Parallel 2</w:t>
            </w:r>
          </w:p>
        </w:tc>
        <w:tc>
          <w:tcPr>
            <w:tcW w:w="1231" w:type="dxa"/>
            <w:vAlign w:val="center"/>
          </w:tcPr>
          <w:p w14:paraId="6599DEC3" w14:textId="77777777" w:rsidR="00D9333E" w:rsidRPr="00BC1B22" w:rsidRDefault="00D9333E" w:rsidP="00DD4343">
            <w:pPr>
              <w:pStyle w:val="Tiny"/>
            </w:pPr>
            <w:r>
              <w:t>65</w:t>
            </w:r>
          </w:p>
        </w:tc>
        <w:tc>
          <w:tcPr>
            <w:tcW w:w="1134" w:type="dxa"/>
            <w:vAlign w:val="center"/>
          </w:tcPr>
          <w:p w14:paraId="5B03BF1F" w14:textId="77777777" w:rsidR="00D9333E" w:rsidRPr="00BC1B22" w:rsidRDefault="00D9333E" w:rsidP="00DD4343">
            <w:pPr>
              <w:pStyle w:val="Tiny"/>
            </w:pPr>
            <w:r>
              <w:t>-32</w:t>
            </w:r>
          </w:p>
        </w:tc>
        <w:tc>
          <w:tcPr>
            <w:tcW w:w="1134" w:type="dxa"/>
          </w:tcPr>
          <w:p w14:paraId="39C7F1C3" w14:textId="77777777" w:rsidR="00D9333E" w:rsidRDefault="00D9333E" w:rsidP="00DD4343">
            <w:pPr>
              <w:pStyle w:val="Tiny"/>
            </w:pPr>
            <w:r w:rsidRPr="00D404C2">
              <w:t>6.27870917</w:t>
            </w:r>
          </w:p>
        </w:tc>
      </w:tr>
      <w:tr w:rsidR="00D9333E" w:rsidRPr="00BC1B22" w14:paraId="6537E947" w14:textId="77777777" w:rsidTr="008C7117">
        <w:tc>
          <w:tcPr>
            <w:tcW w:w="1287" w:type="dxa"/>
          </w:tcPr>
          <w:p w14:paraId="0094B871" w14:textId="77777777" w:rsidR="00D9333E" w:rsidRPr="00BC1B22" w:rsidRDefault="00D9333E" w:rsidP="00DD4343">
            <w:pPr>
              <w:pStyle w:val="Tiny"/>
            </w:pPr>
            <w:r w:rsidRPr="00BC1B22">
              <w:t>Latitude of origin</w:t>
            </w:r>
          </w:p>
        </w:tc>
        <w:tc>
          <w:tcPr>
            <w:tcW w:w="1231" w:type="dxa"/>
            <w:vAlign w:val="center"/>
          </w:tcPr>
          <w:p w14:paraId="6474707C" w14:textId="77777777" w:rsidR="00D9333E" w:rsidRPr="00BC1B22" w:rsidRDefault="00D9333E" w:rsidP="00DD4343">
            <w:pPr>
              <w:pStyle w:val="Tiny"/>
            </w:pPr>
            <w:r>
              <w:t>30</w:t>
            </w:r>
          </w:p>
        </w:tc>
        <w:tc>
          <w:tcPr>
            <w:tcW w:w="1134" w:type="dxa"/>
            <w:vAlign w:val="center"/>
          </w:tcPr>
          <w:p w14:paraId="620C300B" w14:textId="77777777" w:rsidR="00D9333E" w:rsidRPr="00BC1B22" w:rsidRDefault="00D9333E" w:rsidP="00DD4343">
            <w:pPr>
              <w:pStyle w:val="Tiny"/>
            </w:pPr>
            <w:r>
              <w:t>-15</w:t>
            </w:r>
          </w:p>
        </w:tc>
        <w:tc>
          <w:tcPr>
            <w:tcW w:w="1134" w:type="dxa"/>
          </w:tcPr>
          <w:p w14:paraId="089C09FD" w14:textId="77777777" w:rsidR="00D9333E" w:rsidRDefault="00D9333E" w:rsidP="00DD4343">
            <w:pPr>
              <w:pStyle w:val="Tiny"/>
            </w:pPr>
            <w:r>
              <w:t>0</w:t>
            </w:r>
          </w:p>
        </w:tc>
      </w:tr>
    </w:tbl>
    <w:p w14:paraId="2CFD35BD" w14:textId="77777777" w:rsidR="00D9333E" w:rsidRDefault="00D9333E" w:rsidP="008B6883">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0903718D"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9"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6427D230"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66B75C78"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23634A0D" w14:textId="77777777" w:rsidR="0093491F" w:rsidRDefault="0093491F" w:rsidP="000E5536">
      <w:pPr>
        <w:pStyle w:val="Heading6"/>
      </w:pPr>
      <w:r>
        <w:t>Attempt 1</w:t>
      </w:r>
    </w:p>
    <w:p w14:paraId="331CA220"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6C847173" w14:textId="77777777" w:rsidR="00D9333E" w:rsidRDefault="005D6D5E" w:rsidP="000E5536">
      <w:pPr>
        <w:pStyle w:val="Heading6"/>
      </w:pPr>
      <w:r>
        <w:t>Attempt 2</w:t>
      </w:r>
    </w:p>
    <w:p w14:paraId="30014216" w14:textId="77777777"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270A0A">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3B5122D4" w14:textId="77777777" w:rsidR="005D6D5E" w:rsidRDefault="00EB41A5" w:rsidP="008B6883">
      <w:pPr>
        <w:pStyle w:val="BodyText2"/>
      </w:pPr>
      <w:r>
        <w:t>40080 lines in the messages</w:t>
      </w:r>
      <w:r w:rsidR="008D4B87">
        <w:t>.</w:t>
      </w:r>
    </w:p>
    <w:p w14:paraId="32B1FAE1" w14:textId="77777777" w:rsidR="008D4B87" w:rsidRDefault="008D4B87" w:rsidP="000E5536">
      <w:pPr>
        <w:pStyle w:val="BodyText"/>
      </w:pPr>
      <w:r w:rsidRPr="008D4B87">
        <w:t>11 hours 26 minutes 7 seconds</w:t>
      </w:r>
      <w:r>
        <w:t xml:space="preserve"> run time</w:t>
      </w:r>
    </w:p>
    <w:p w14:paraId="70F257BC"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1C1CCAE0"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79FA55B" w14:textId="77777777" w:rsidR="001E4C9A" w:rsidRDefault="001E4C9A" w:rsidP="000E5536">
      <w:pPr>
        <w:pStyle w:val="BodyText"/>
      </w:pPr>
    </w:p>
    <w:p w14:paraId="62974D74" w14:textId="77777777" w:rsidR="00F95023" w:rsidRDefault="001E4C9A" w:rsidP="000E5536">
      <w:pPr>
        <w:pStyle w:val="BodyText"/>
      </w:pPr>
      <w:r>
        <w:rPr>
          <w:noProof/>
          <w:lang w:bidi="ar-SA"/>
        </w:rPr>
        <w:lastRenderedPageBreak/>
        <w:drawing>
          <wp:inline distT="0" distB="0" distL="0" distR="0" wp14:anchorId="2423E830" wp14:editId="108F474B">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63AEB128" wp14:editId="3FCF2C1D">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61833A39" w14:textId="77777777"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270A0A">
        <w:t xml:space="preserve">Geometry </w:t>
      </w:r>
      <w:r w:rsidR="00042A05">
        <w:fldChar w:fldCharType="end"/>
      </w:r>
      <w:r w:rsidR="00042A05">
        <w:t>).</w:t>
      </w:r>
    </w:p>
    <w:p w14:paraId="025D89CF"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597C694B" w14:textId="77777777" w:rsidR="00A73165" w:rsidRDefault="00A73165" w:rsidP="008B6883">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270A0A">
        <w:t>Filter non-marine species by Biofuel grids</w:t>
      </w:r>
      <w:r w:rsidR="00F70717">
        <w:fldChar w:fldCharType="end"/>
      </w:r>
      <w:r w:rsidR="00F70717">
        <w:t>).</w:t>
      </w:r>
    </w:p>
    <w:p w14:paraId="14E04AB4" w14:textId="77777777" w:rsidR="008236E8" w:rsidRPr="008236E8" w:rsidRDefault="009E5A73" w:rsidP="000E5536">
      <w:pPr>
        <w:pStyle w:val="Heading6"/>
      </w:pPr>
      <w:bookmarkStart w:id="75" w:name="_Ref329240822"/>
      <w:r>
        <w:t xml:space="preserve">Validation of </w:t>
      </w:r>
      <w:r w:rsidR="008236E8">
        <w:t>Tabulate Area tool</w:t>
      </w:r>
      <w:bookmarkEnd w:id="75"/>
    </w:p>
    <w:p w14:paraId="7B9E8772"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0BBF1921"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3CB5B0FF" w14:textId="77777777" w:rsidTr="007508F4">
        <w:trPr>
          <w:trHeight w:hRule="exact" w:val="170"/>
        </w:trPr>
        <w:tc>
          <w:tcPr>
            <w:tcW w:w="1180" w:type="dxa"/>
            <w:noWrap/>
            <w:vAlign w:val="center"/>
            <w:hideMark/>
          </w:tcPr>
          <w:p w14:paraId="3D33AC14" w14:textId="77777777" w:rsidR="00155BEB" w:rsidRPr="007508F4" w:rsidRDefault="00155BEB" w:rsidP="00DD4343">
            <w:pPr>
              <w:pStyle w:val="Tiny"/>
            </w:pPr>
            <w:r w:rsidRPr="007508F4">
              <w:t>id_no</w:t>
            </w:r>
          </w:p>
        </w:tc>
        <w:tc>
          <w:tcPr>
            <w:tcW w:w="6158" w:type="dxa"/>
            <w:vAlign w:val="center"/>
          </w:tcPr>
          <w:p w14:paraId="025D51BD" w14:textId="77777777" w:rsidR="00155BEB" w:rsidRPr="007508F4" w:rsidRDefault="00155BEB" w:rsidP="00DD4343">
            <w:pPr>
              <w:pStyle w:val="Tiny"/>
            </w:pPr>
            <w:r w:rsidRPr="007508F4">
              <w:t>Land cover</w:t>
            </w:r>
          </w:p>
        </w:tc>
        <w:tc>
          <w:tcPr>
            <w:tcW w:w="1559" w:type="dxa"/>
            <w:noWrap/>
            <w:vAlign w:val="center"/>
            <w:hideMark/>
          </w:tcPr>
          <w:p w14:paraId="5115644D" w14:textId="77777777" w:rsidR="00155BEB" w:rsidRPr="007508F4" w:rsidRDefault="00155BEB" w:rsidP="00DD4343">
            <w:pPr>
              <w:pStyle w:val="Tiny"/>
            </w:pPr>
            <w:r w:rsidRPr="007508F4">
              <w:t>17975</w:t>
            </w:r>
          </w:p>
        </w:tc>
      </w:tr>
      <w:tr w:rsidR="00155BEB" w:rsidRPr="007508F4" w14:paraId="48FBAF2E" w14:textId="77777777" w:rsidTr="007508F4">
        <w:trPr>
          <w:trHeight w:hRule="exact" w:val="170"/>
        </w:trPr>
        <w:tc>
          <w:tcPr>
            <w:tcW w:w="1180" w:type="dxa"/>
            <w:noWrap/>
            <w:vAlign w:val="center"/>
            <w:hideMark/>
          </w:tcPr>
          <w:p w14:paraId="2153FB02" w14:textId="77777777" w:rsidR="00155BEB" w:rsidRPr="007508F4" w:rsidRDefault="00155BEB" w:rsidP="00DD4343">
            <w:pPr>
              <w:pStyle w:val="Tiny"/>
            </w:pPr>
            <w:r w:rsidRPr="007508F4">
              <w:t>PRESENCE</w:t>
            </w:r>
          </w:p>
        </w:tc>
        <w:tc>
          <w:tcPr>
            <w:tcW w:w="6158" w:type="dxa"/>
            <w:vAlign w:val="center"/>
          </w:tcPr>
          <w:p w14:paraId="2DD1436F" w14:textId="77777777" w:rsidR="00155BEB" w:rsidRPr="007508F4" w:rsidRDefault="00155BEB" w:rsidP="00DD4343">
            <w:pPr>
              <w:pStyle w:val="Tiny"/>
            </w:pPr>
          </w:p>
        </w:tc>
        <w:tc>
          <w:tcPr>
            <w:tcW w:w="1559" w:type="dxa"/>
            <w:noWrap/>
            <w:vAlign w:val="center"/>
            <w:hideMark/>
          </w:tcPr>
          <w:p w14:paraId="5014CCA5" w14:textId="77777777" w:rsidR="00155BEB" w:rsidRPr="007508F4" w:rsidRDefault="00155BEB" w:rsidP="00DD4343">
            <w:pPr>
              <w:pStyle w:val="Tiny"/>
            </w:pPr>
            <w:r w:rsidRPr="007508F4">
              <w:t>1</w:t>
            </w:r>
          </w:p>
        </w:tc>
      </w:tr>
      <w:tr w:rsidR="00155BEB" w:rsidRPr="007508F4" w14:paraId="61846DE5" w14:textId="77777777" w:rsidTr="007508F4">
        <w:trPr>
          <w:trHeight w:hRule="exact" w:val="170"/>
        </w:trPr>
        <w:tc>
          <w:tcPr>
            <w:tcW w:w="1180" w:type="dxa"/>
            <w:noWrap/>
            <w:vAlign w:val="center"/>
            <w:hideMark/>
          </w:tcPr>
          <w:p w14:paraId="7A7C5E5C" w14:textId="77777777" w:rsidR="00155BEB" w:rsidRPr="007508F4" w:rsidRDefault="00155BEB" w:rsidP="00DD4343">
            <w:pPr>
              <w:pStyle w:val="Tiny"/>
            </w:pPr>
            <w:r w:rsidRPr="007508F4">
              <w:t>Value_0</w:t>
            </w:r>
          </w:p>
        </w:tc>
        <w:tc>
          <w:tcPr>
            <w:tcW w:w="6158" w:type="dxa"/>
            <w:vAlign w:val="center"/>
          </w:tcPr>
          <w:p w14:paraId="103CE9C8" w14:textId="77777777" w:rsidR="00155BEB" w:rsidRPr="007508F4" w:rsidRDefault="00E91800" w:rsidP="00DD4343">
            <w:pPr>
              <w:pStyle w:val="Tiny"/>
            </w:pPr>
            <w:r w:rsidRPr="007508F4">
              <w:t>Sea</w:t>
            </w:r>
          </w:p>
        </w:tc>
        <w:tc>
          <w:tcPr>
            <w:tcW w:w="1559" w:type="dxa"/>
            <w:noWrap/>
            <w:vAlign w:val="center"/>
            <w:hideMark/>
          </w:tcPr>
          <w:p w14:paraId="0BE168F6" w14:textId="77777777" w:rsidR="00155BEB" w:rsidRPr="007508F4" w:rsidRDefault="00155BEB" w:rsidP="00DD4343">
            <w:pPr>
              <w:pStyle w:val="Tiny"/>
            </w:pPr>
            <w:r w:rsidRPr="007508F4">
              <w:t>1021930.135</w:t>
            </w:r>
          </w:p>
        </w:tc>
      </w:tr>
      <w:tr w:rsidR="00155BEB" w:rsidRPr="007508F4" w14:paraId="0AAC25BC" w14:textId="77777777" w:rsidTr="007508F4">
        <w:trPr>
          <w:trHeight w:hRule="exact" w:val="170"/>
        </w:trPr>
        <w:tc>
          <w:tcPr>
            <w:tcW w:w="1180" w:type="dxa"/>
            <w:noWrap/>
            <w:vAlign w:val="center"/>
            <w:hideMark/>
          </w:tcPr>
          <w:p w14:paraId="3078E3CD" w14:textId="77777777" w:rsidR="00155BEB" w:rsidRPr="007508F4" w:rsidRDefault="00155BEB" w:rsidP="00DD4343">
            <w:pPr>
              <w:pStyle w:val="Tiny"/>
            </w:pPr>
            <w:r w:rsidRPr="007508F4">
              <w:t>Value_1</w:t>
            </w:r>
          </w:p>
        </w:tc>
        <w:tc>
          <w:tcPr>
            <w:tcW w:w="6158" w:type="dxa"/>
            <w:vAlign w:val="center"/>
          </w:tcPr>
          <w:p w14:paraId="28C801BF" w14:textId="77777777" w:rsidR="00155BEB" w:rsidRPr="007508F4" w:rsidRDefault="00E91800" w:rsidP="00DD4343">
            <w:pPr>
              <w:pStyle w:val="Tiny"/>
            </w:pPr>
            <w:r w:rsidRPr="007508F4">
              <w:t>Tree cover, broadleaved, evergreen, closed and closed to open</w:t>
            </w:r>
          </w:p>
        </w:tc>
        <w:tc>
          <w:tcPr>
            <w:tcW w:w="1559" w:type="dxa"/>
            <w:noWrap/>
            <w:vAlign w:val="center"/>
            <w:hideMark/>
          </w:tcPr>
          <w:p w14:paraId="1BF7C0CC" w14:textId="77777777" w:rsidR="00155BEB" w:rsidRPr="007508F4" w:rsidRDefault="00DA4068" w:rsidP="00DD4343">
            <w:pPr>
              <w:pStyle w:val="Tiny"/>
            </w:pPr>
            <w:r w:rsidRPr="00DA4068">
              <w:t>17934873871</w:t>
            </w:r>
          </w:p>
        </w:tc>
      </w:tr>
      <w:tr w:rsidR="00155BEB" w:rsidRPr="007508F4" w14:paraId="364D2175" w14:textId="77777777" w:rsidTr="007508F4">
        <w:trPr>
          <w:trHeight w:hRule="exact" w:val="170"/>
        </w:trPr>
        <w:tc>
          <w:tcPr>
            <w:tcW w:w="1180" w:type="dxa"/>
            <w:noWrap/>
            <w:vAlign w:val="center"/>
            <w:hideMark/>
          </w:tcPr>
          <w:p w14:paraId="093045B0" w14:textId="77777777" w:rsidR="00155BEB" w:rsidRPr="007508F4" w:rsidRDefault="00155BEB" w:rsidP="00DD4343">
            <w:pPr>
              <w:pStyle w:val="Tiny"/>
            </w:pPr>
            <w:r w:rsidRPr="007508F4">
              <w:t>Value_2</w:t>
            </w:r>
          </w:p>
        </w:tc>
        <w:tc>
          <w:tcPr>
            <w:tcW w:w="6158" w:type="dxa"/>
            <w:vAlign w:val="center"/>
          </w:tcPr>
          <w:p w14:paraId="1BEE20BF" w14:textId="77777777" w:rsidR="00155BEB" w:rsidRPr="007508F4" w:rsidRDefault="00E91800" w:rsidP="00DD4343">
            <w:pPr>
              <w:pStyle w:val="Tiny"/>
            </w:pPr>
            <w:r w:rsidRPr="007508F4">
              <w:t>Mosaic: Tree cover / Other nat. vegetation or Cropland (incl.very degraded and open tree cover)</w:t>
            </w:r>
          </w:p>
        </w:tc>
        <w:tc>
          <w:tcPr>
            <w:tcW w:w="1559" w:type="dxa"/>
            <w:noWrap/>
            <w:vAlign w:val="center"/>
            <w:hideMark/>
          </w:tcPr>
          <w:p w14:paraId="196AEE85" w14:textId="77777777" w:rsidR="00155BEB" w:rsidRPr="007508F4" w:rsidRDefault="00DA4068" w:rsidP="00DD4343">
            <w:pPr>
              <w:pStyle w:val="Tiny"/>
            </w:pPr>
            <w:r w:rsidRPr="00DA4068">
              <w:t>2307518245</w:t>
            </w:r>
          </w:p>
        </w:tc>
      </w:tr>
      <w:tr w:rsidR="00155BEB" w:rsidRPr="007508F4" w14:paraId="37C3EF08" w14:textId="77777777" w:rsidTr="007508F4">
        <w:trPr>
          <w:trHeight w:hRule="exact" w:val="170"/>
        </w:trPr>
        <w:tc>
          <w:tcPr>
            <w:tcW w:w="1180" w:type="dxa"/>
            <w:noWrap/>
            <w:vAlign w:val="center"/>
            <w:hideMark/>
          </w:tcPr>
          <w:p w14:paraId="480967BC" w14:textId="77777777" w:rsidR="00155BEB" w:rsidRPr="007508F4" w:rsidRDefault="00155BEB" w:rsidP="00DD4343">
            <w:pPr>
              <w:pStyle w:val="Tiny"/>
            </w:pPr>
            <w:r w:rsidRPr="007508F4">
              <w:t>Value_3</w:t>
            </w:r>
          </w:p>
        </w:tc>
        <w:tc>
          <w:tcPr>
            <w:tcW w:w="6158" w:type="dxa"/>
            <w:vAlign w:val="center"/>
          </w:tcPr>
          <w:p w14:paraId="2BDD7628" w14:textId="77777777" w:rsidR="00155BEB" w:rsidRPr="007508F4" w:rsidRDefault="00E91800" w:rsidP="00DD4343">
            <w:pPr>
              <w:pStyle w:val="Tiny"/>
            </w:pPr>
            <w:r w:rsidRPr="007508F4">
              <w:t>Tree cover, broadleaved, deciduous, mainly open (incl. Dry Dipterocarpus)</w:t>
            </w:r>
          </w:p>
        </w:tc>
        <w:tc>
          <w:tcPr>
            <w:tcW w:w="1559" w:type="dxa"/>
            <w:noWrap/>
            <w:vAlign w:val="center"/>
            <w:hideMark/>
          </w:tcPr>
          <w:p w14:paraId="6A0AB4B8" w14:textId="77777777" w:rsidR="00155BEB" w:rsidRPr="007508F4" w:rsidRDefault="00155BEB" w:rsidP="00DD4343">
            <w:pPr>
              <w:pStyle w:val="Tiny"/>
            </w:pPr>
          </w:p>
        </w:tc>
      </w:tr>
      <w:tr w:rsidR="00155BEB" w:rsidRPr="007508F4" w14:paraId="42028EC1" w14:textId="77777777" w:rsidTr="007508F4">
        <w:trPr>
          <w:trHeight w:hRule="exact" w:val="170"/>
        </w:trPr>
        <w:tc>
          <w:tcPr>
            <w:tcW w:w="1180" w:type="dxa"/>
            <w:noWrap/>
            <w:vAlign w:val="center"/>
            <w:hideMark/>
          </w:tcPr>
          <w:p w14:paraId="72B5C6DE" w14:textId="77777777" w:rsidR="00155BEB" w:rsidRPr="007508F4" w:rsidRDefault="00155BEB" w:rsidP="00DD4343">
            <w:pPr>
              <w:pStyle w:val="Tiny"/>
            </w:pPr>
            <w:r w:rsidRPr="007508F4">
              <w:t>Value_4</w:t>
            </w:r>
          </w:p>
        </w:tc>
        <w:tc>
          <w:tcPr>
            <w:tcW w:w="6158" w:type="dxa"/>
            <w:vAlign w:val="center"/>
          </w:tcPr>
          <w:p w14:paraId="429B1EFF" w14:textId="77777777" w:rsidR="00155BEB" w:rsidRPr="007508F4" w:rsidRDefault="00E91800" w:rsidP="00DD4343">
            <w:pPr>
              <w:pStyle w:val="Tiny"/>
            </w:pPr>
            <w:r w:rsidRPr="007508F4">
              <w:t>Tree cover, regularly flooded, Mangrove</w:t>
            </w:r>
          </w:p>
        </w:tc>
        <w:tc>
          <w:tcPr>
            <w:tcW w:w="1559" w:type="dxa"/>
            <w:noWrap/>
            <w:vAlign w:val="center"/>
            <w:hideMark/>
          </w:tcPr>
          <w:p w14:paraId="5400E94A" w14:textId="77777777" w:rsidR="00155BEB" w:rsidRPr="007508F4" w:rsidRDefault="00DA4068" w:rsidP="00DD4343">
            <w:pPr>
              <w:pStyle w:val="Tiny"/>
            </w:pPr>
            <w:r>
              <w:t>727614256</w:t>
            </w:r>
          </w:p>
        </w:tc>
      </w:tr>
      <w:tr w:rsidR="00155BEB" w:rsidRPr="007508F4" w14:paraId="11DFBC6B" w14:textId="77777777" w:rsidTr="007508F4">
        <w:trPr>
          <w:trHeight w:hRule="exact" w:val="170"/>
        </w:trPr>
        <w:tc>
          <w:tcPr>
            <w:tcW w:w="1180" w:type="dxa"/>
            <w:noWrap/>
            <w:vAlign w:val="center"/>
            <w:hideMark/>
          </w:tcPr>
          <w:p w14:paraId="772B57E7" w14:textId="77777777" w:rsidR="00155BEB" w:rsidRPr="007508F4" w:rsidRDefault="00155BEB" w:rsidP="00DD4343">
            <w:pPr>
              <w:pStyle w:val="Tiny"/>
            </w:pPr>
            <w:r w:rsidRPr="007508F4">
              <w:t>Value_5</w:t>
            </w:r>
          </w:p>
        </w:tc>
        <w:tc>
          <w:tcPr>
            <w:tcW w:w="6158" w:type="dxa"/>
            <w:vAlign w:val="center"/>
          </w:tcPr>
          <w:p w14:paraId="54D8384C" w14:textId="77777777" w:rsidR="00155BEB" w:rsidRPr="007508F4" w:rsidRDefault="00E91800" w:rsidP="00DD4343">
            <w:pPr>
              <w:pStyle w:val="Tiny"/>
            </w:pPr>
            <w:r w:rsidRPr="007508F4">
              <w:t>Tree cover, regularly flooded, Swamp</w:t>
            </w:r>
          </w:p>
        </w:tc>
        <w:tc>
          <w:tcPr>
            <w:tcW w:w="1559" w:type="dxa"/>
            <w:noWrap/>
            <w:vAlign w:val="center"/>
            <w:hideMark/>
          </w:tcPr>
          <w:p w14:paraId="05F48D5C" w14:textId="77777777" w:rsidR="00155BEB" w:rsidRPr="007508F4" w:rsidRDefault="00DA4068" w:rsidP="00DD4343">
            <w:pPr>
              <w:pStyle w:val="Tiny"/>
            </w:pPr>
            <w:r w:rsidRPr="00DA4068">
              <w:t>342346595</w:t>
            </w:r>
          </w:p>
        </w:tc>
      </w:tr>
      <w:tr w:rsidR="00155BEB" w:rsidRPr="007508F4" w14:paraId="3A908A93" w14:textId="77777777" w:rsidTr="007508F4">
        <w:trPr>
          <w:trHeight w:hRule="exact" w:val="170"/>
        </w:trPr>
        <w:tc>
          <w:tcPr>
            <w:tcW w:w="1180" w:type="dxa"/>
            <w:noWrap/>
            <w:vAlign w:val="center"/>
            <w:hideMark/>
          </w:tcPr>
          <w:p w14:paraId="4F4C1EF9" w14:textId="77777777" w:rsidR="00155BEB" w:rsidRPr="007508F4" w:rsidRDefault="00155BEB" w:rsidP="00DD4343">
            <w:pPr>
              <w:pStyle w:val="Tiny"/>
            </w:pPr>
            <w:r w:rsidRPr="007508F4">
              <w:t>Value_6</w:t>
            </w:r>
          </w:p>
        </w:tc>
        <w:tc>
          <w:tcPr>
            <w:tcW w:w="6158" w:type="dxa"/>
            <w:vAlign w:val="center"/>
          </w:tcPr>
          <w:p w14:paraId="364D28F3" w14:textId="77777777" w:rsidR="00155BEB" w:rsidRPr="007508F4" w:rsidRDefault="00E91800" w:rsidP="00DD4343">
            <w:pPr>
              <w:pStyle w:val="Tiny"/>
            </w:pPr>
            <w:r w:rsidRPr="007508F4">
              <w:t>Mosaics &amp; Shrub Cover, shrub component dominant, mainly evergreen</w:t>
            </w:r>
          </w:p>
        </w:tc>
        <w:tc>
          <w:tcPr>
            <w:tcW w:w="1559" w:type="dxa"/>
            <w:noWrap/>
            <w:vAlign w:val="center"/>
            <w:hideMark/>
          </w:tcPr>
          <w:p w14:paraId="4928BABC" w14:textId="77777777" w:rsidR="00155BEB" w:rsidRPr="007508F4" w:rsidRDefault="00DA4068" w:rsidP="00DD4343">
            <w:pPr>
              <w:pStyle w:val="Tiny"/>
            </w:pPr>
            <w:r w:rsidRPr="00DA4068">
              <w:t>388333451</w:t>
            </w:r>
          </w:p>
        </w:tc>
      </w:tr>
      <w:tr w:rsidR="00155BEB" w:rsidRPr="007508F4" w14:paraId="4BBE527C" w14:textId="77777777" w:rsidTr="007508F4">
        <w:trPr>
          <w:trHeight w:hRule="exact" w:val="170"/>
        </w:trPr>
        <w:tc>
          <w:tcPr>
            <w:tcW w:w="1180" w:type="dxa"/>
            <w:noWrap/>
            <w:vAlign w:val="center"/>
            <w:hideMark/>
          </w:tcPr>
          <w:p w14:paraId="5620FFCB" w14:textId="77777777" w:rsidR="00155BEB" w:rsidRPr="007508F4" w:rsidRDefault="00155BEB" w:rsidP="00DD4343">
            <w:pPr>
              <w:pStyle w:val="Tiny"/>
            </w:pPr>
            <w:r w:rsidRPr="007508F4">
              <w:t>Value_7</w:t>
            </w:r>
          </w:p>
        </w:tc>
        <w:tc>
          <w:tcPr>
            <w:tcW w:w="6158" w:type="dxa"/>
            <w:vAlign w:val="center"/>
          </w:tcPr>
          <w:p w14:paraId="4B01F925" w14:textId="77777777" w:rsidR="00155BEB" w:rsidRPr="007508F4" w:rsidRDefault="00E91800" w:rsidP="00DD4343">
            <w:pPr>
              <w:pStyle w:val="Tiny"/>
            </w:pPr>
            <w:r w:rsidRPr="007508F4">
              <w:t>Mosaics &amp; Shrub Cover, shrub component dominant, mainly deciduous</w:t>
            </w:r>
          </w:p>
        </w:tc>
        <w:tc>
          <w:tcPr>
            <w:tcW w:w="1559" w:type="dxa"/>
            <w:noWrap/>
            <w:vAlign w:val="center"/>
            <w:hideMark/>
          </w:tcPr>
          <w:p w14:paraId="25BFD796" w14:textId="77777777" w:rsidR="00155BEB" w:rsidRPr="007508F4" w:rsidRDefault="00155BEB" w:rsidP="00DD4343">
            <w:pPr>
              <w:pStyle w:val="Tiny"/>
            </w:pPr>
          </w:p>
        </w:tc>
      </w:tr>
      <w:tr w:rsidR="00155BEB" w:rsidRPr="007508F4" w14:paraId="2AD48108" w14:textId="77777777" w:rsidTr="007508F4">
        <w:trPr>
          <w:trHeight w:hRule="exact" w:val="170"/>
        </w:trPr>
        <w:tc>
          <w:tcPr>
            <w:tcW w:w="1180" w:type="dxa"/>
            <w:noWrap/>
            <w:vAlign w:val="center"/>
            <w:hideMark/>
          </w:tcPr>
          <w:p w14:paraId="5F6F3357" w14:textId="77777777" w:rsidR="00155BEB" w:rsidRPr="007508F4" w:rsidRDefault="00155BEB" w:rsidP="00DD4343">
            <w:pPr>
              <w:pStyle w:val="Tiny"/>
            </w:pPr>
            <w:r w:rsidRPr="007508F4">
              <w:t>Value_8</w:t>
            </w:r>
          </w:p>
        </w:tc>
        <w:tc>
          <w:tcPr>
            <w:tcW w:w="6158" w:type="dxa"/>
            <w:vAlign w:val="center"/>
          </w:tcPr>
          <w:p w14:paraId="481177B5" w14:textId="77777777" w:rsidR="00155BEB" w:rsidRPr="007508F4" w:rsidRDefault="00A76CE6" w:rsidP="00DD4343">
            <w:pPr>
              <w:pStyle w:val="Tiny"/>
            </w:pPr>
            <w:r w:rsidRPr="007508F4">
              <w:t>Shrub cover, mainly deciduous, (Dry or burnt)</w:t>
            </w:r>
          </w:p>
        </w:tc>
        <w:tc>
          <w:tcPr>
            <w:tcW w:w="1559" w:type="dxa"/>
            <w:noWrap/>
            <w:vAlign w:val="center"/>
            <w:hideMark/>
          </w:tcPr>
          <w:p w14:paraId="612A3232" w14:textId="77777777" w:rsidR="00155BEB" w:rsidRPr="007508F4" w:rsidRDefault="00DA4068" w:rsidP="00DD4343">
            <w:pPr>
              <w:pStyle w:val="Tiny"/>
            </w:pPr>
            <w:r w:rsidRPr="00DA4068">
              <w:t>9197371</w:t>
            </w:r>
          </w:p>
        </w:tc>
      </w:tr>
      <w:tr w:rsidR="00155BEB" w:rsidRPr="007508F4" w14:paraId="1A95E8B8" w14:textId="77777777" w:rsidTr="007508F4">
        <w:trPr>
          <w:trHeight w:hRule="exact" w:val="170"/>
        </w:trPr>
        <w:tc>
          <w:tcPr>
            <w:tcW w:w="1180" w:type="dxa"/>
            <w:noWrap/>
            <w:vAlign w:val="center"/>
            <w:hideMark/>
          </w:tcPr>
          <w:p w14:paraId="3566D3B8" w14:textId="77777777" w:rsidR="00155BEB" w:rsidRPr="007508F4" w:rsidRDefault="00155BEB" w:rsidP="00DD4343">
            <w:pPr>
              <w:pStyle w:val="Tiny"/>
            </w:pPr>
            <w:r w:rsidRPr="007508F4">
              <w:t>Value_9</w:t>
            </w:r>
          </w:p>
        </w:tc>
        <w:tc>
          <w:tcPr>
            <w:tcW w:w="6158" w:type="dxa"/>
            <w:vAlign w:val="center"/>
          </w:tcPr>
          <w:p w14:paraId="44D4FC15" w14:textId="77777777" w:rsidR="00155BEB" w:rsidRPr="007508F4" w:rsidRDefault="00A76CE6" w:rsidP="00DD4343">
            <w:pPr>
              <w:pStyle w:val="Tiny"/>
            </w:pPr>
            <w:r w:rsidRPr="007508F4">
              <w:t>Mosaic sof Cropland / Other natural vegetation (Shifting cultivation in maountains)</w:t>
            </w:r>
          </w:p>
        </w:tc>
        <w:tc>
          <w:tcPr>
            <w:tcW w:w="1559" w:type="dxa"/>
            <w:noWrap/>
            <w:vAlign w:val="center"/>
            <w:hideMark/>
          </w:tcPr>
          <w:p w14:paraId="39D77AFC" w14:textId="77777777" w:rsidR="00155BEB" w:rsidRPr="007508F4" w:rsidRDefault="00DA4068" w:rsidP="00DD4343">
            <w:pPr>
              <w:pStyle w:val="Tiny"/>
            </w:pPr>
            <w:r w:rsidRPr="00DA4068">
              <w:t>3203750973</w:t>
            </w:r>
          </w:p>
        </w:tc>
      </w:tr>
      <w:tr w:rsidR="00155BEB" w:rsidRPr="007508F4" w14:paraId="4002B3AF" w14:textId="77777777" w:rsidTr="007508F4">
        <w:trPr>
          <w:trHeight w:hRule="exact" w:val="170"/>
        </w:trPr>
        <w:tc>
          <w:tcPr>
            <w:tcW w:w="1180" w:type="dxa"/>
            <w:noWrap/>
            <w:vAlign w:val="center"/>
            <w:hideMark/>
          </w:tcPr>
          <w:p w14:paraId="040DA627" w14:textId="77777777" w:rsidR="00155BEB" w:rsidRPr="007508F4" w:rsidRDefault="00155BEB" w:rsidP="00DD4343">
            <w:pPr>
              <w:pStyle w:val="Tiny"/>
            </w:pPr>
            <w:r w:rsidRPr="007508F4">
              <w:t>Value_10</w:t>
            </w:r>
          </w:p>
        </w:tc>
        <w:tc>
          <w:tcPr>
            <w:tcW w:w="6158" w:type="dxa"/>
            <w:vAlign w:val="center"/>
          </w:tcPr>
          <w:p w14:paraId="1AABC856" w14:textId="77777777" w:rsidR="00155BEB" w:rsidRPr="007508F4" w:rsidRDefault="00A76CE6" w:rsidP="00DD4343">
            <w:pPr>
              <w:pStyle w:val="Tiny"/>
            </w:pPr>
            <w:r w:rsidRPr="007508F4">
              <w:t>Herbaceous Cover (incl.alpine grassland)</w:t>
            </w:r>
          </w:p>
        </w:tc>
        <w:tc>
          <w:tcPr>
            <w:tcW w:w="1559" w:type="dxa"/>
            <w:noWrap/>
            <w:vAlign w:val="center"/>
            <w:hideMark/>
          </w:tcPr>
          <w:p w14:paraId="4B315E7D" w14:textId="77777777" w:rsidR="00155BEB" w:rsidRPr="007508F4" w:rsidRDefault="00155BEB" w:rsidP="00DD4343">
            <w:pPr>
              <w:pStyle w:val="Tiny"/>
            </w:pPr>
          </w:p>
        </w:tc>
      </w:tr>
      <w:tr w:rsidR="00155BEB" w:rsidRPr="007508F4" w14:paraId="6670F5AD" w14:textId="77777777" w:rsidTr="007508F4">
        <w:trPr>
          <w:trHeight w:hRule="exact" w:val="170"/>
        </w:trPr>
        <w:tc>
          <w:tcPr>
            <w:tcW w:w="1180" w:type="dxa"/>
            <w:noWrap/>
            <w:vAlign w:val="center"/>
            <w:hideMark/>
          </w:tcPr>
          <w:p w14:paraId="42B404FC" w14:textId="77777777" w:rsidR="00155BEB" w:rsidRPr="007508F4" w:rsidRDefault="00155BEB" w:rsidP="00DD4343">
            <w:pPr>
              <w:pStyle w:val="Tiny"/>
            </w:pPr>
            <w:r w:rsidRPr="007508F4">
              <w:t>Value_11</w:t>
            </w:r>
          </w:p>
        </w:tc>
        <w:tc>
          <w:tcPr>
            <w:tcW w:w="6158" w:type="dxa"/>
            <w:vAlign w:val="center"/>
          </w:tcPr>
          <w:p w14:paraId="0F300B2C" w14:textId="77777777" w:rsidR="00155BEB" w:rsidRPr="007508F4" w:rsidRDefault="00A76CE6" w:rsidP="00DD4343">
            <w:pPr>
              <w:pStyle w:val="Tiny"/>
            </w:pPr>
            <w:r w:rsidRPr="007508F4">
              <w:t>Sparse herbaceous cover &gt; 3000m</w:t>
            </w:r>
          </w:p>
        </w:tc>
        <w:tc>
          <w:tcPr>
            <w:tcW w:w="1559" w:type="dxa"/>
            <w:noWrap/>
            <w:vAlign w:val="center"/>
            <w:hideMark/>
          </w:tcPr>
          <w:p w14:paraId="41293F5F" w14:textId="77777777" w:rsidR="00155BEB" w:rsidRPr="007508F4" w:rsidRDefault="00155BEB" w:rsidP="00DD4343">
            <w:pPr>
              <w:pStyle w:val="Tiny"/>
            </w:pPr>
          </w:p>
        </w:tc>
      </w:tr>
      <w:tr w:rsidR="00155BEB" w:rsidRPr="007508F4" w14:paraId="3A59DE18" w14:textId="77777777" w:rsidTr="00DB7EBC">
        <w:trPr>
          <w:trHeight w:hRule="exact" w:val="170"/>
        </w:trPr>
        <w:tc>
          <w:tcPr>
            <w:tcW w:w="1180" w:type="dxa"/>
            <w:shd w:val="clear" w:color="auto" w:fill="C7E2FA" w:themeFill="accent1" w:themeFillTint="33"/>
            <w:noWrap/>
            <w:vAlign w:val="center"/>
            <w:hideMark/>
          </w:tcPr>
          <w:p w14:paraId="168DE9B5" w14:textId="77777777" w:rsidR="00155BEB" w:rsidRPr="007508F4" w:rsidRDefault="00155BEB" w:rsidP="00DD4343">
            <w:pPr>
              <w:pStyle w:val="Tiny"/>
            </w:pPr>
            <w:r w:rsidRPr="007508F4">
              <w:t>Value_12</w:t>
            </w:r>
          </w:p>
        </w:tc>
        <w:tc>
          <w:tcPr>
            <w:tcW w:w="6158" w:type="dxa"/>
            <w:shd w:val="clear" w:color="auto" w:fill="C7E2FA" w:themeFill="accent1" w:themeFillTint="33"/>
            <w:vAlign w:val="center"/>
          </w:tcPr>
          <w:p w14:paraId="5D4B81E5" w14:textId="77777777" w:rsidR="00155BEB" w:rsidRPr="007508F4" w:rsidRDefault="00A76CE6" w:rsidP="00DD4343">
            <w:pPr>
              <w:pStyle w:val="Tiny"/>
            </w:pPr>
            <w:r w:rsidRPr="007508F4">
              <w:t>Cultivated and managed, non irrigated (mixed)</w:t>
            </w:r>
          </w:p>
        </w:tc>
        <w:tc>
          <w:tcPr>
            <w:tcW w:w="1559" w:type="dxa"/>
            <w:shd w:val="clear" w:color="auto" w:fill="C7E2FA" w:themeFill="accent1" w:themeFillTint="33"/>
            <w:noWrap/>
            <w:vAlign w:val="center"/>
            <w:hideMark/>
          </w:tcPr>
          <w:p w14:paraId="34C3106C" w14:textId="77777777" w:rsidR="00155BEB" w:rsidRPr="007508F4" w:rsidRDefault="00DA4068" w:rsidP="00DD4343">
            <w:pPr>
              <w:pStyle w:val="Tiny"/>
            </w:pPr>
            <w:r w:rsidRPr="00DA4068">
              <w:t>167596542</w:t>
            </w:r>
          </w:p>
        </w:tc>
      </w:tr>
      <w:tr w:rsidR="00155BEB" w:rsidRPr="007508F4" w14:paraId="19FD89EF" w14:textId="77777777" w:rsidTr="00DB7EBC">
        <w:trPr>
          <w:trHeight w:hRule="exact" w:val="170"/>
        </w:trPr>
        <w:tc>
          <w:tcPr>
            <w:tcW w:w="1180" w:type="dxa"/>
            <w:shd w:val="clear" w:color="auto" w:fill="C7E2FA" w:themeFill="accent1" w:themeFillTint="33"/>
            <w:noWrap/>
            <w:vAlign w:val="center"/>
            <w:hideMark/>
          </w:tcPr>
          <w:p w14:paraId="24AA16E9" w14:textId="77777777" w:rsidR="00155BEB" w:rsidRPr="007508F4" w:rsidRDefault="00155BEB" w:rsidP="00DD4343">
            <w:pPr>
              <w:pStyle w:val="Tiny"/>
            </w:pPr>
            <w:r w:rsidRPr="007508F4">
              <w:t>Value_13</w:t>
            </w:r>
          </w:p>
        </w:tc>
        <w:tc>
          <w:tcPr>
            <w:tcW w:w="6158" w:type="dxa"/>
            <w:shd w:val="clear" w:color="auto" w:fill="C7E2FA" w:themeFill="accent1" w:themeFillTint="33"/>
            <w:vAlign w:val="center"/>
          </w:tcPr>
          <w:p w14:paraId="2C3DBA78" w14:textId="77777777" w:rsidR="00155BEB" w:rsidRPr="007508F4" w:rsidRDefault="00A76CE6" w:rsidP="00DD434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57274E8E" w14:textId="77777777" w:rsidR="00155BEB" w:rsidRPr="007508F4" w:rsidRDefault="00DA4068" w:rsidP="00DD4343">
            <w:pPr>
              <w:pStyle w:val="Tiny"/>
            </w:pPr>
            <w:r w:rsidRPr="00DA4068">
              <w:t>1021930</w:t>
            </w:r>
          </w:p>
        </w:tc>
      </w:tr>
      <w:tr w:rsidR="00155BEB" w:rsidRPr="007508F4" w14:paraId="149F75D5" w14:textId="77777777" w:rsidTr="007508F4">
        <w:trPr>
          <w:trHeight w:hRule="exact" w:val="170"/>
        </w:trPr>
        <w:tc>
          <w:tcPr>
            <w:tcW w:w="1180" w:type="dxa"/>
            <w:noWrap/>
            <w:vAlign w:val="center"/>
            <w:hideMark/>
          </w:tcPr>
          <w:p w14:paraId="2EA16254" w14:textId="77777777" w:rsidR="00155BEB" w:rsidRPr="007508F4" w:rsidRDefault="00155BEB" w:rsidP="00DD4343">
            <w:pPr>
              <w:pStyle w:val="Tiny"/>
            </w:pPr>
            <w:r w:rsidRPr="007508F4">
              <w:t>Value_14</w:t>
            </w:r>
          </w:p>
        </w:tc>
        <w:tc>
          <w:tcPr>
            <w:tcW w:w="6158" w:type="dxa"/>
            <w:vAlign w:val="center"/>
          </w:tcPr>
          <w:p w14:paraId="0045F574" w14:textId="77777777" w:rsidR="00155BEB" w:rsidRPr="007508F4" w:rsidRDefault="00A76CE6" w:rsidP="00DD4343">
            <w:pPr>
              <w:pStyle w:val="Tiny"/>
            </w:pPr>
            <w:r w:rsidRPr="007508F4">
              <w:t>Bare Areas (Rock: Lime stone )</w:t>
            </w:r>
          </w:p>
        </w:tc>
        <w:tc>
          <w:tcPr>
            <w:tcW w:w="1559" w:type="dxa"/>
            <w:noWrap/>
            <w:vAlign w:val="center"/>
            <w:hideMark/>
          </w:tcPr>
          <w:p w14:paraId="16E61AD1" w14:textId="77777777" w:rsidR="00155BEB" w:rsidRPr="007508F4" w:rsidRDefault="00155BEB" w:rsidP="00DD4343">
            <w:pPr>
              <w:pStyle w:val="Tiny"/>
            </w:pPr>
          </w:p>
        </w:tc>
      </w:tr>
      <w:tr w:rsidR="00155BEB" w:rsidRPr="007508F4" w14:paraId="35275AE3" w14:textId="77777777" w:rsidTr="007508F4">
        <w:trPr>
          <w:trHeight w:hRule="exact" w:val="170"/>
        </w:trPr>
        <w:tc>
          <w:tcPr>
            <w:tcW w:w="1180" w:type="dxa"/>
            <w:noWrap/>
            <w:vAlign w:val="center"/>
            <w:hideMark/>
          </w:tcPr>
          <w:p w14:paraId="44782D2C" w14:textId="77777777" w:rsidR="00155BEB" w:rsidRPr="007508F4" w:rsidRDefault="00155BEB" w:rsidP="00DD4343">
            <w:pPr>
              <w:pStyle w:val="Tiny"/>
            </w:pPr>
            <w:r w:rsidRPr="007508F4">
              <w:t>Value_15</w:t>
            </w:r>
          </w:p>
        </w:tc>
        <w:tc>
          <w:tcPr>
            <w:tcW w:w="6158" w:type="dxa"/>
            <w:vAlign w:val="center"/>
          </w:tcPr>
          <w:p w14:paraId="5169D73E" w14:textId="77777777" w:rsidR="00155BEB" w:rsidRPr="007508F4" w:rsidRDefault="00A76CE6" w:rsidP="00DD4343">
            <w:pPr>
              <w:pStyle w:val="Tiny"/>
            </w:pPr>
            <w:r w:rsidRPr="007508F4">
              <w:t>Snow and Ice</w:t>
            </w:r>
          </w:p>
        </w:tc>
        <w:tc>
          <w:tcPr>
            <w:tcW w:w="1559" w:type="dxa"/>
            <w:noWrap/>
            <w:vAlign w:val="center"/>
            <w:hideMark/>
          </w:tcPr>
          <w:p w14:paraId="647344E8" w14:textId="77777777" w:rsidR="00155BEB" w:rsidRPr="007508F4" w:rsidRDefault="00155BEB" w:rsidP="00DD4343">
            <w:pPr>
              <w:pStyle w:val="Tiny"/>
            </w:pPr>
          </w:p>
        </w:tc>
      </w:tr>
      <w:tr w:rsidR="00155BEB" w:rsidRPr="007508F4" w14:paraId="1A5B412E" w14:textId="77777777" w:rsidTr="00DB7EBC">
        <w:trPr>
          <w:trHeight w:hRule="exact" w:val="170"/>
        </w:trPr>
        <w:tc>
          <w:tcPr>
            <w:tcW w:w="1180" w:type="dxa"/>
            <w:shd w:val="clear" w:color="auto" w:fill="C7E2FA" w:themeFill="accent1" w:themeFillTint="33"/>
            <w:noWrap/>
            <w:vAlign w:val="center"/>
            <w:hideMark/>
          </w:tcPr>
          <w:p w14:paraId="41D691CD" w14:textId="77777777" w:rsidR="00155BEB" w:rsidRPr="007508F4" w:rsidRDefault="00155BEB" w:rsidP="00DD4343">
            <w:pPr>
              <w:pStyle w:val="Tiny"/>
            </w:pPr>
            <w:r w:rsidRPr="007508F4">
              <w:t>Value_16</w:t>
            </w:r>
          </w:p>
        </w:tc>
        <w:tc>
          <w:tcPr>
            <w:tcW w:w="6158" w:type="dxa"/>
            <w:shd w:val="clear" w:color="auto" w:fill="C7E2FA" w:themeFill="accent1" w:themeFillTint="33"/>
            <w:vAlign w:val="center"/>
          </w:tcPr>
          <w:p w14:paraId="5FA44F6B" w14:textId="77777777" w:rsidR="00155BEB" w:rsidRPr="007508F4" w:rsidRDefault="00A76CE6" w:rsidP="00DD4343">
            <w:pPr>
              <w:pStyle w:val="Tiny"/>
            </w:pPr>
            <w:r w:rsidRPr="007508F4">
              <w:t>Artificial surfaces</w:t>
            </w:r>
          </w:p>
        </w:tc>
        <w:tc>
          <w:tcPr>
            <w:tcW w:w="1559" w:type="dxa"/>
            <w:shd w:val="clear" w:color="auto" w:fill="C7E2FA" w:themeFill="accent1" w:themeFillTint="33"/>
            <w:noWrap/>
            <w:vAlign w:val="center"/>
            <w:hideMark/>
          </w:tcPr>
          <w:p w14:paraId="3D87B5EE" w14:textId="77777777" w:rsidR="00155BEB" w:rsidRPr="007508F4" w:rsidRDefault="00155BEB" w:rsidP="00DD4343">
            <w:pPr>
              <w:pStyle w:val="Tiny"/>
            </w:pPr>
          </w:p>
        </w:tc>
      </w:tr>
      <w:tr w:rsidR="00155BEB" w:rsidRPr="007508F4" w14:paraId="794B9857" w14:textId="77777777" w:rsidTr="00DB7EBC">
        <w:trPr>
          <w:trHeight w:hRule="exact" w:val="170"/>
        </w:trPr>
        <w:tc>
          <w:tcPr>
            <w:tcW w:w="1180" w:type="dxa"/>
            <w:shd w:val="clear" w:color="auto" w:fill="C7E2FA" w:themeFill="accent1" w:themeFillTint="33"/>
            <w:noWrap/>
            <w:vAlign w:val="center"/>
            <w:hideMark/>
          </w:tcPr>
          <w:p w14:paraId="39E053C2" w14:textId="77777777" w:rsidR="00155BEB" w:rsidRPr="007508F4" w:rsidRDefault="00155BEB" w:rsidP="00DD4343">
            <w:pPr>
              <w:pStyle w:val="Tiny"/>
            </w:pPr>
            <w:r w:rsidRPr="007508F4">
              <w:t>Value_17</w:t>
            </w:r>
          </w:p>
        </w:tc>
        <w:tc>
          <w:tcPr>
            <w:tcW w:w="6158" w:type="dxa"/>
            <w:shd w:val="clear" w:color="auto" w:fill="C7E2FA" w:themeFill="accent1" w:themeFillTint="33"/>
            <w:vAlign w:val="center"/>
          </w:tcPr>
          <w:p w14:paraId="6DFA0F58" w14:textId="77777777" w:rsidR="00155BEB" w:rsidRPr="007508F4" w:rsidRDefault="00A76CE6" w:rsidP="00DD4343">
            <w:pPr>
              <w:pStyle w:val="Tiny"/>
            </w:pPr>
            <w:r w:rsidRPr="007508F4">
              <w:t>Water Bodies</w:t>
            </w:r>
          </w:p>
        </w:tc>
        <w:tc>
          <w:tcPr>
            <w:tcW w:w="1559" w:type="dxa"/>
            <w:shd w:val="clear" w:color="auto" w:fill="C7E2FA" w:themeFill="accent1" w:themeFillTint="33"/>
            <w:noWrap/>
            <w:vAlign w:val="center"/>
            <w:hideMark/>
          </w:tcPr>
          <w:p w14:paraId="2D2B82F4" w14:textId="77777777" w:rsidR="00155BEB" w:rsidRPr="007508F4" w:rsidRDefault="00DA4068" w:rsidP="00DD4343">
            <w:pPr>
              <w:pStyle w:val="Tiny"/>
            </w:pPr>
            <w:r w:rsidRPr="00DA4068">
              <w:t>4087720</w:t>
            </w:r>
          </w:p>
        </w:tc>
      </w:tr>
      <w:tr w:rsidR="00155BEB" w:rsidRPr="007508F4" w14:paraId="395ACA57" w14:textId="77777777" w:rsidTr="007508F4">
        <w:trPr>
          <w:trHeight w:hRule="exact" w:val="170"/>
        </w:trPr>
        <w:tc>
          <w:tcPr>
            <w:tcW w:w="1180" w:type="dxa"/>
            <w:noWrap/>
            <w:vAlign w:val="center"/>
            <w:hideMark/>
          </w:tcPr>
          <w:p w14:paraId="6420294E" w14:textId="77777777" w:rsidR="00155BEB" w:rsidRPr="007508F4" w:rsidRDefault="00155BEB" w:rsidP="00DD4343">
            <w:pPr>
              <w:pStyle w:val="Tiny"/>
            </w:pPr>
            <w:r w:rsidRPr="007508F4">
              <w:t>Value_18</w:t>
            </w:r>
          </w:p>
        </w:tc>
        <w:tc>
          <w:tcPr>
            <w:tcW w:w="6158" w:type="dxa"/>
            <w:vAlign w:val="center"/>
          </w:tcPr>
          <w:p w14:paraId="40DD7E29" w14:textId="77777777" w:rsidR="00155BEB" w:rsidRPr="007508F4" w:rsidRDefault="00A76CE6" w:rsidP="00DD4343">
            <w:pPr>
              <w:pStyle w:val="Tiny"/>
            </w:pPr>
            <w:r w:rsidRPr="007508F4">
              <w:t>No Data</w:t>
            </w:r>
          </w:p>
        </w:tc>
        <w:tc>
          <w:tcPr>
            <w:tcW w:w="1559" w:type="dxa"/>
            <w:noWrap/>
            <w:vAlign w:val="center"/>
            <w:hideMark/>
          </w:tcPr>
          <w:p w14:paraId="0C3DC928" w14:textId="77777777" w:rsidR="00155BEB" w:rsidRPr="007508F4" w:rsidRDefault="00155BEB" w:rsidP="00DD4343">
            <w:pPr>
              <w:pStyle w:val="Tiny"/>
            </w:pPr>
          </w:p>
        </w:tc>
      </w:tr>
    </w:tbl>
    <w:p w14:paraId="6B113808"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34A07F7F" w14:textId="77777777" w:rsidTr="00405432">
        <w:trPr>
          <w:trHeight w:hRule="exact" w:val="170"/>
        </w:trPr>
        <w:tc>
          <w:tcPr>
            <w:tcW w:w="1101" w:type="dxa"/>
            <w:noWrap/>
          </w:tcPr>
          <w:p w14:paraId="0E9F6F3D" w14:textId="77777777" w:rsidR="00405432" w:rsidRPr="007508F4" w:rsidRDefault="00405432" w:rsidP="00DD4343">
            <w:pPr>
              <w:pStyle w:val="Tiny"/>
            </w:pPr>
          </w:p>
        </w:tc>
        <w:tc>
          <w:tcPr>
            <w:tcW w:w="6279" w:type="dxa"/>
            <w:noWrap/>
          </w:tcPr>
          <w:p w14:paraId="157B3308" w14:textId="77777777" w:rsidR="00405432" w:rsidRPr="007508F4" w:rsidRDefault="00405432" w:rsidP="00DD4343">
            <w:pPr>
              <w:pStyle w:val="Tiny"/>
            </w:pPr>
          </w:p>
        </w:tc>
        <w:tc>
          <w:tcPr>
            <w:tcW w:w="997" w:type="dxa"/>
            <w:noWrap/>
            <w:vAlign w:val="center"/>
          </w:tcPr>
          <w:p w14:paraId="32617267" w14:textId="77777777" w:rsidR="00405432" w:rsidRPr="007508F4" w:rsidRDefault="00405432" w:rsidP="00DD4343">
            <w:pPr>
              <w:pStyle w:val="Tiny"/>
            </w:pPr>
            <w:r>
              <w:t>m2</w:t>
            </w:r>
          </w:p>
        </w:tc>
        <w:tc>
          <w:tcPr>
            <w:tcW w:w="803" w:type="dxa"/>
          </w:tcPr>
          <w:p w14:paraId="5F6EB19B" w14:textId="77777777" w:rsidR="00405432" w:rsidRPr="007508F4" w:rsidRDefault="00405432" w:rsidP="00DD4343">
            <w:pPr>
              <w:pStyle w:val="Tiny"/>
            </w:pPr>
            <w:r>
              <w:t>Km2</w:t>
            </w:r>
          </w:p>
        </w:tc>
      </w:tr>
      <w:tr w:rsidR="00405432" w:rsidRPr="007508F4" w14:paraId="14C9A64C" w14:textId="77777777" w:rsidTr="00405432">
        <w:trPr>
          <w:trHeight w:hRule="exact" w:val="170"/>
        </w:trPr>
        <w:tc>
          <w:tcPr>
            <w:tcW w:w="1101" w:type="dxa"/>
            <w:noWrap/>
            <w:hideMark/>
          </w:tcPr>
          <w:p w14:paraId="0C47EC1A" w14:textId="77777777" w:rsidR="00405432" w:rsidRPr="007508F4" w:rsidRDefault="00405432" w:rsidP="00DD4343">
            <w:pPr>
              <w:pStyle w:val="Tiny"/>
            </w:pPr>
            <w:r w:rsidRPr="007508F4">
              <w:t>Value_1</w:t>
            </w:r>
          </w:p>
        </w:tc>
        <w:tc>
          <w:tcPr>
            <w:tcW w:w="6279" w:type="dxa"/>
            <w:noWrap/>
            <w:hideMark/>
          </w:tcPr>
          <w:p w14:paraId="3E39676E" w14:textId="77777777" w:rsidR="00405432" w:rsidRPr="007508F4" w:rsidRDefault="00405432" w:rsidP="00DD4343">
            <w:pPr>
              <w:pStyle w:val="Tiny"/>
            </w:pPr>
            <w:r w:rsidRPr="007508F4">
              <w:t>Tree cover, broadleaved, evergreen, closed and closed to open</w:t>
            </w:r>
          </w:p>
        </w:tc>
        <w:tc>
          <w:tcPr>
            <w:tcW w:w="997" w:type="dxa"/>
            <w:noWrap/>
            <w:vAlign w:val="center"/>
            <w:hideMark/>
          </w:tcPr>
          <w:p w14:paraId="3B41B377" w14:textId="77777777" w:rsidR="00405432" w:rsidRPr="007508F4" w:rsidRDefault="00DA4068" w:rsidP="00DD4343">
            <w:pPr>
              <w:pStyle w:val="Tiny"/>
            </w:pPr>
            <w:r w:rsidRPr="00DA4068">
              <w:t>17934873871</w:t>
            </w:r>
          </w:p>
        </w:tc>
        <w:tc>
          <w:tcPr>
            <w:tcW w:w="803" w:type="dxa"/>
          </w:tcPr>
          <w:p w14:paraId="628EA12A" w14:textId="77777777" w:rsidR="00405432" w:rsidRPr="007508F4" w:rsidRDefault="00405432" w:rsidP="00DD4343">
            <w:pPr>
              <w:pStyle w:val="Tiny"/>
            </w:pPr>
            <w:r>
              <w:t>17</w:t>
            </w:r>
            <w:r w:rsidR="00DA4068">
              <w:t>934</w:t>
            </w:r>
          </w:p>
        </w:tc>
      </w:tr>
      <w:tr w:rsidR="00405432" w:rsidRPr="007508F4" w14:paraId="0B6E04EA" w14:textId="77777777" w:rsidTr="00405432">
        <w:trPr>
          <w:trHeight w:hRule="exact" w:val="170"/>
        </w:trPr>
        <w:tc>
          <w:tcPr>
            <w:tcW w:w="1101" w:type="dxa"/>
            <w:noWrap/>
            <w:hideMark/>
          </w:tcPr>
          <w:p w14:paraId="16FD6384" w14:textId="77777777" w:rsidR="00405432" w:rsidRPr="007508F4" w:rsidRDefault="00405432" w:rsidP="00DD4343">
            <w:pPr>
              <w:pStyle w:val="Tiny"/>
            </w:pPr>
            <w:r w:rsidRPr="007508F4">
              <w:t>Value_9</w:t>
            </w:r>
          </w:p>
        </w:tc>
        <w:tc>
          <w:tcPr>
            <w:tcW w:w="6279" w:type="dxa"/>
            <w:noWrap/>
            <w:hideMark/>
          </w:tcPr>
          <w:p w14:paraId="11DF7162" w14:textId="77777777" w:rsidR="00405432" w:rsidRPr="007508F4" w:rsidRDefault="00405432" w:rsidP="00DD4343">
            <w:pPr>
              <w:pStyle w:val="Tiny"/>
            </w:pPr>
            <w:r w:rsidRPr="007508F4">
              <w:t>Mosaic sof Cropland / Other natural vegetation (Shifting cultivation in maountains)</w:t>
            </w:r>
          </w:p>
        </w:tc>
        <w:tc>
          <w:tcPr>
            <w:tcW w:w="997" w:type="dxa"/>
            <w:noWrap/>
            <w:vAlign w:val="center"/>
            <w:hideMark/>
          </w:tcPr>
          <w:p w14:paraId="440D7972" w14:textId="77777777" w:rsidR="00405432" w:rsidRPr="007508F4" w:rsidRDefault="00DA4068" w:rsidP="00DD4343">
            <w:pPr>
              <w:pStyle w:val="Tiny"/>
            </w:pPr>
            <w:r w:rsidRPr="00DA4068">
              <w:t>3203750973</w:t>
            </w:r>
          </w:p>
        </w:tc>
        <w:tc>
          <w:tcPr>
            <w:tcW w:w="803" w:type="dxa"/>
          </w:tcPr>
          <w:p w14:paraId="53F8D0C5" w14:textId="77777777" w:rsidR="00405432" w:rsidRPr="007508F4" w:rsidRDefault="00DA4068" w:rsidP="00DD4343">
            <w:pPr>
              <w:pStyle w:val="Tiny"/>
            </w:pPr>
            <w:r>
              <w:t>3203</w:t>
            </w:r>
          </w:p>
        </w:tc>
      </w:tr>
      <w:tr w:rsidR="00405432" w:rsidRPr="007508F4" w14:paraId="7947FA6E" w14:textId="77777777" w:rsidTr="00405432">
        <w:trPr>
          <w:trHeight w:hRule="exact" w:val="170"/>
        </w:trPr>
        <w:tc>
          <w:tcPr>
            <w:tcW w:w="1101" w:type="dxa"/>
            <w:noWrap/>
            <w:hideMark/>
          </w:tcPr>
          <w:p w14:paraId="16BF3557" w14:textId="77777777" w:rsidR="00405432" w:rsidRPr="007508F4" w:rsidRDefault="00405432" w:rsidP="00DD4343">
            <w:pPr>
              <w:pStyle w:val="Tiny"/>
            </w:pPr>
            <w:r w:rsidRPr="007508F4">
              <w:t>Value_2</w:t>
            </w:r>
          </w:p>
        </w:tc>
        <w:tc>
          <w:tcPr>
            <w:tcW w:w="6279" w:type="dxa"/>
            <w:noWrap/>
            <w:hideMark/>
          </w:tcPr>
          <w:p w14:paraId="406E0427" w14:textId="77777777" w:rsidR="00405432" w:rsidRPr="007508F4" w:rsidRDefault="00405432" w:rsidP="00DD4343">
            <w:pPr>
              <w:pStyle w:val="Tiny"/>
            </w:pPr>
            <w:r w:rsidRPr="007508F4">
              <w:t>Mosaic: Tree cover / Other nat. vegetation or Cropland (incl.very degraded and open tree cover)</w:t>
            </w:r>
          </w:p>
        </w:tc>
        <w:tc>
          <w:tcPr>
            <w:tcW w:w="997" w:type="dxa"/>
            <w:noWrap/>
            <w:vAlign w:val="center"/>
            <w:hideMark/>
          </w:tcPr>
          <w:p w14:paraId="57A212D3" w14:textId="77777777" w:rsidR="00405432" w:rsidRPr="007508F4" w:rsidRDefault="00FC7A92" w:rsidP="00DD4343">
            <w:pPr>
              <w:pStyle w:val="Tiny"/>
            </w:pPr>
            <w:r w:rsidRPr="00DA4068">
              <w:t>2307518245</w:t>
            </w:r>
          </w:p>
        </w:tc>
        <w:tc>
          <w:tcPr>
            <w:tcW w:w="803" w:type="dxa"/>
          </w:tcPr>
          <w:p w14:paraId="7FB90D81" w14:textId="77777777" w:rsidR="00405432" w:rsidRPr="007508F4" w:rsidRDefault="00405432" w:rsidP="00DD4343">
            <w:pPr>
              <w:pStyle w:val="Tiny"/>
            </w:pPr>
            <w:r>
              <w:t>2</w:t>
            </w:r>
            <w:r w:rsidR="00FC7A92">
              <w:t>307</w:t>
            </w:r>
          </w:p>
        </w:tc>
      </w:tr>
      <w:tr w:rsidR="00405432" w:rsidRPr="007508F4" w14:paraId="613824E7" w14:textId="77777777" w:rsidTr="00405432">
        <w:trPr>
          <w:trHeight w:hRule="exact" w:val="170"/>
        </w:trPr>
        <w:tc>
          <w:tcPr>
            <w:tcW w:w="1101" w:type="dxa"/>
            <w:noWrap/>
            <w:hideMark/>
          </w:tcPr>
          <w:p w14:paraId="595F55CE" w14:textId="77777777" w:rsidR="00405432" w:rsidRPr="007508F4" w:rsidRDefault="00405432" w:rsidP="00DD4343">
            <w:pPr>
              <w:pStyle w:val="Tiny"/>
            </w:pPr>
            <w:r w:rsidRPr="007508F4">
              <w:t>Value_4</w:t>
            </w:r>
          </w:p>
        </w:tc>
        <w:tc>
          <w:tcPr>
            <w:tcW w:w="6279" w:type="dxa"/>
            <w:noWrap/>
            <w:hideMark/>
          </w:tcPr>
          <w:p w14:paraId="396BA5D0" w14:textId="77777777" w:rsidR="00405432" w:rsidRPr="007508F4" w:rsidRDefault="00405432" w:rsidP="00DD4343">
            <w:pPr>
              <w:pStyle w:val="Tiny"/>
            </w:pPr>
            <w:r w:rsidRPr="007508F4">
              <w:t>Tree cover, regularly flooded, Mangrove</w:t>
            </w:r>
          </w:p>
        </w:tc>
        <w:tc>
          <w:tcPr>
            <w:tcW w:w="997" w:type="dxa"/>
            <w:noWrap/>
            <w:vAlign w:val="center"/>
            <w:hideMark/>
          </w:tcPr>
          <w:p w14:paraId="71C4FE91" w14:textId="77777777" w:rsidR="00405432" w:rsidRPr="007508F4" w:rsidRDefault="00056C5E" w:rsidP="00DD4343">
            <w:pPr>
              <w:pStyle w:val="Tiny"/>
            </w:pPr>
            <w:r w:rsidRPr="00056C5E">
              <w:t>727614256</w:t>
            </w:r>
          </w:p>
        </w:tc>
        <w:tc>
          <w:tcPr>
            <w:tcW w:w="803" w:type="dxa"/>
          </w:tcPr>
          <w:p w14:paraId="2D66F0FF" w14:textId="77777777" w:rsidR="00405432" w:rsidRPr="007508F4" w:rsidRDefault="00D05998" w:rsidP="00DD4343">
            <w:pPr>
              <w:pStyle w:val="Tiny"/>
            </w:pPr>
            <w:r>
              <w:t>727</w:t>
            </w:r>
          </w:p>
        </w:tc>
      </w:tr>
      <w:tr w:rsidR="00405432" w:rsidRPr="007508F4" w14:paraId="67B51061" w14:textId="77777777" w:rsidTr="00405432">
        <w:trPr>
          <w:trHeight w:hRule="exact" w:val="170"/>
        </w:trPr>
        <w:tc>
          <w:tcPr>
            <w:tcW w:w="1101" w:type="dxa"/>
            <w:noWrap/>
            <w:hideMark/>
          </w:tcPr>
          <w:p w14:paraId="41EC8996" w14:textId="77777777" w:rsidR="00405432" w:rsidRPr="007508F4" w:rsidRDefault="00405432" w:rsidP="00DD4343">
            <w:pPr>
              <w:pStyle w:val="Tiny"/>
            </w:pPr>
            <w:r w:rsidRPr="007508F4">
              <w:t>Value_6</w:t>
            </w:r>
          </w:p>
        </w:tc>
        <w:tc>
          <w:tcPr>
            <w:tcW w:w="6279" w:type="dxa"/>
            <w:noWrap/>
            <w:hideMark/>
          </w:tcPr>
          <w:p w14:paraId="2A6706E7" w14:textId="77777777" w:rsidR="00405432" w:rsidRPr="007508F4" w:rsidRDefault="00405432" w:rsidP="00DD4343">
            <w:pPr>
              <w:pStyle w:val="Tiny"/>
            </w:pPr>
            <w:r w:rsidRPr="007508F4">
              <w:t>Mosaics &amp; Shrub Cover, shrub component dominant, mainly evergreen</w:t>
            </w:r>
          </w:p>
        </w:tc>
        <w:tc>
          <w:tcPr>
            <w:tcW w:w="997" w:type="dxa"/>
            <w:noWrap/>
            <w:vAlign w:val="center"/>
            <w:hideMark/>
          </w:tcPr>
          <w:p w14:paraId="4D80835D" w14:textId="77777777" w:rsidR="00405432" w:rsidRPr="007508F4" w:rsidRDefault="000F4B72" w:rsidP="00DD4343">
            <w:pPr>
              <w:pStyle w:val="Tiny"/>
            </w:pPr>
            <w:r w:rsidRPr="00DA4068">
              <w:t>388333451</w:t>
            </w:r>
          </w:p>
        </w:tc>
        <w:tc>
          <w:tcPr>
            <w:tcW w:w="803" w:type="dxa"/>
          </w:tcPr>
          <w:p w14:paraId="563C7082" w14:textId="77777777" w:rsidR="00405432" w:rsidRDefault="000F4B72" w:rsidP="00DD4343">
            <w:pPr>
              <w:pStyle w:val="Tiny"/>
            </w:pPr>
            <w:r>
              <w:t>388</w:t>
            </w:r>
          </w:p>
        </w:tc>
      </w:tr>
      <w:tr w:rsidR="00405432" w:rsidRPr="007508F4" w14:paraId="4689989E" w14:textId="77777777" w:rsidTr="00405432">
        <w:trPr>
          <w:trHeight w:hRule="exact" w:val="170"/>
        </w:trPr>
        <w:tc>
          <w:tcPr>
            <w:tcW w:w="1101" w:type="dxa"/>
            <w:noWrap/>
            <w:hideMark/>
          </w:tcPr>
          <w:p w14:paraId="28423B52" w14:textId="77777777" w:rsidR="00405432" w:rsidRPr="007508F4" w:rsidRDefault="00405432" w:rsidP="00DD4343">
            <w:pPr>
              <w:pStyle w:val="Tiny"/>
            </w:pPr>
            <w:r w:rsidRPr="007508F4">
              <w:t>Value_5</w:t>
            </w:r>
          </w:p>
        </w:tc>
        <w:tc>
          <w:tcPr>
            <w:tcW w:w="6279" w:type="dxa"/>
            <w:noWrap/>
            <w:hideMark/>
          </w:tcPr>
          <w:p w14:paraId="0FEA89B7" w14:textId="77777777" w:rsidR="00405432" w:rsidRPr="007508F4" w:rsidRDefault="00405432" w:rsidP="00DD4343">
            <w:pPr>
              <w:pStyle w:val="Tiny"/>
            </w:pPr>
            <w:r w:rsidRPr="007508F4">
              <w:t>Tree cover, regularly flooded, Swamp</w:t>
            </w:r>
          </w:p>
        </w:tc>
        <w:tc>
          <w:tcPr>
            <w:tcW w:w="997" w:type="dxa"/>
            <w:noWrap/>
            <w:vAlign w:val="center"/>
            <w:hideMark/>
          </w:tcPr>
          <w:p w14:paraId="33B1EB8D" w14:textId="77777777" w:rsidR="00405432" w:rsidRPr="007508F4" w:rsidRDefault="00977465" w:rsidP="00DD4343">
            <w:pPr>
              <w:pStyle w:val="Tiny"/>
            </w:pPr>
            <w:r w:rsidRPr="00DA4068">
              <w:t>342346595</w:t>
            </w:r>
          </w:p>
        </w:tc>
        <w:tc>
          <w:tcPr>
            <w:tcW w:w="803" w:type="dxa"/>
          </w:tcPr>
          <w:p w14:paraId="4BA6514B" w14:textId="77777777" w:rsidR="00405432" w:rsidRDefault="00977465" w:rsidP="00DD4343">
            <w:pPr>
              <w:pStyle w:val="Tiny"/>
            </w:pPr>
            <w:r>
              <w:t>342</w:t>
            </w:r>
          </w:p>
        </w:tc>
      </w:tr>
      <w:tr w:rsidR="00405432" w:rsidRPr="007508F4" w14:paraId="021301BE" w14:textId="77777777" w:rsidTr="00DB7EBC">
        <w:trPr>
          <w:trHeight w:hRule="exact" w:val="170"/>
        </w:trPr>
        <w:tc>
          <w:tcPr>
            <w:tcW w:w="1101" w:type="dxa"/>
            <w:shd w:val="clear" w:color="auto" w:fill="C7E2FA" w:themeFill="accent1" w:themeFillTint="33"/>
            <w:noWrap/>
            <w:hideMark/>
          </w:tcPr>
          <w:p w14:paraId="27B0AE3B" w14:textId="77777777" w:rsidR="00405432" w:rsidRPr="007508F4" w:rsidRDefault="00405432" w:rsidP="00DD4343">
            <w:pPr>
              <w:pStyle w:val="Tiny"/>
            </w:pPr>
            <w:r w:rsidRPr="007508F4">
              <w:t>Value_12</w:t>
            </w:r>
          </w:p>
        </w:tc>
        <w:tc>
          <w:tcPr>
            <w:tcW w:w="6279" w:type="dxa"/>
            <w:shd w:val="clear" w:color="auto" w:fill="C7E2FA" w:themeFill="accent1" w:themeFillTint="33"/>
            <w:noWrap/>
            <w:hideMark/>
          </w:tcPr>
          <w:p w14:paraId="4018D630" w14:textId="77777777" w:rsidR="00405432" w:rsidRPr="007508F4" w:rsidRDefault="00405432" w:rsidP="00DD4343">
            <w:pPr>
              <w:pStyle w:val="Tiny"/>
            </w:pPr>
            <w:r w:rsidRPr="007508F4">
              <w:t>Cultivated and managed, non irrigated (mixed)</w:t>
            </w:r>
          </w:p>
        </w:tc>
        <w:tc>
          <w:tcPr>
            <w:tcW w:w="997" w:type="dxa"/>
            <w:shd w:val="clear" w:color="auto" w:fill="C7E2FA" w:themeFill="accent1" w:themeFillTint="33"/>
            <w:noWrap/>
            <w:vAlign w:val="center"/>
            <w:hideMark/>
          </w:tcPr>
          <w:p w14:paraId="13DDD797" w14:textId="77777777" w:rsidR="00405432" w:rsidRPr="007508F4" w:rsidRDefault="00B47194" w:rsidP="00DD4343">
            <w:pPr>
              <w:pStyle w:val="Tiny"/>
            </w:pPr>
            <w:r w:rsidRPr="00DA4068">
              <w:t>167596542</w:t>
            </w:r>
          </w:p>
        </w:tc>
        <w:tc>
          <w:tcPr>
            <w:tcW w:w="803" w:type="dxa"/>
            <w:shd w:val="clear" w:color="auto" w:fill="C7E2FA" w:themeFill="accent1" w:themeFillTint="33"/>
          </w:tcPr>
          <w:p w14:paraId="40A481C4" w14:textId="77777777" w:rsidR="00405432" w:rsidRDefault="00B47194" w:rsidP="00DD4343">
            <w:pPr>
              <w:pStyle w:val="Tiny"/>
            </w:pPr>
            <w:r>
              <w:t>167</w:t>
            </w:r>
          </w:p>
        </w:tc>
      </w:tr>
      <w:tr w:rsidR="0061160C" w:rsidRPr="007508F4" w14:paraId="2DE19A0D" w14:textId="77777777" w:rsidTr="0061160C">
        <w:trPr>
          <w:trHeight w:hRule="exact" w:val="170"/>
        </w:trPr>
        <w:tc>
          <w:tcPr>
            <w:tcW w:w="1101" w:type="dxa"/>
            <w:shd w:val="clear" w:color="auto" w:fill="FFFFFF" w:themeFill="background1"/>
            <w:noWrap/>
          </w:tcPr>
          <w:p w14:paraId="2E3678B7" w14:textId="77777777" w:rsidR="0061160C" w:rsidRPr="007508F4" w:rsidRDefault="0061160C" w:rsidP="00DD4343">
            <w:pPr>
              <w:pStyle w:val="Tiny"/>
            </w:pPr>
            <w:r w:rsidRPr="007508F4">
              <w:t>Value_8</w:t>
            </w:r>
          </w:p>
        </w:tc>
        <w:tc>
          <w:tcPr>
            <w:tcW w:w="6279" w:type="dxa"/>
            <w:shd w:val="clear" w:color="auto" w:fill="FFFFFF" w:themeFill="background1"/>
            <w:noWrap/>
          </w:tcPr>
          <w:p w14:paraId="7AC1E224" w14:textId="77777777" w:rsidR="0061160C" w:rsidRPr="007508F4" w:rsidRDefault="0061160C" w:rsidP="00DD4343">
            <w:pPr>
              <w:pStyle w:val="Tiny"/>
            </w:pPr>
            <w:r w:rsidRPr="007508F4">
              <w:t>Shrub cover, mainly deciduous, (Dry or burnt)</w:t>
            </w:r>
          </w:p>
        </w:tc>
        <w:tc>
          <w:tcPr>
            <w:tcW w:w="997" w:type="dxa"/>
            <w:shd w:val="clear" w:color="auto" w:fill="FFFFFF" w:themeFill="background1"/>
            <w:noWrap/>
            <w:vAlign w:val="center"/>
          </w:tcPr>
          <w:p w14:paraId="7B0D71DD" w14:textId="77777777" w:rsidR="0061160C" w:rsidRDefault="0061160C" w:rsidP="00DD4343">
            <w:pPr>
              <w:pStyle w:val="Tiny"/>
            </w:pPr>
            <w:r w:rsidRPr="00DA4068">
              <w:t>9197371</w:t>
            </w:r>
          </w:p>
        </w:tc>
        <w:tc>
          <w:tcPr>
            <w:tcW w:w="803" w:type="dxa"/>
            <w:shd w:val="clear" w:color="auto" w:fill="FFFFFF" w:themeFill="background1"/>
          </w:tcPr>
          <w:p w14:paraId="4DD635FA" w14:textId="77777777" w:rsidR="0061160C" w:rsidRDefault="0061160C" w:rsidP="00DD4343">
            <w:pPr>
              <w:pStyle w:val="Tiny"/>
            </w:pPr>
            <w:r>
              <w:t>9</w:t>
            </w:r>
          </w:p>
        </w:tc>
      </w:tr>
      <w:tr w:rsidR="00405432" w:rsidRPr="007508F4" w14:paraId="14C32FFC" w14:textId="77777777" w:rsidTr="00DB7EBC">
        <w:trPr>
          <w:trHeight w:hRule="exact" w:val="170"/>
        </w:trPr>
        <w:tc>
          <w:tcPr>
            <w:tcW w:w="1101" w:type="dxa"/>
            <w:shd w:val="clear" w:color="auto" w:fill="C7E2FA" w:themeFill="accent1" w:themeFillTint="33"/>
            <w:noWrap/>
            <w:hideMark/>
          </w:tcPr>
          <w:p w14:paraId="42DFC395" w14:textId="77777777" w:rsidR="00405432" w:rsidRPr="007508F4" w:rsidRDefault="00405432" w:rsidP="00DD4343">
            <w:pPr>
              <w:pStyle w:val="Tiny"/>
            </w:pPr>
            <w:r w:rsidRPr="007508F4">
              <w:t>Value_17</w:t>
            </w:r>
          </w:p>
        </w:tc>
        <w:tc>
          <w:tcPr>
            <w:tcW w:w="6279" w:type="dxa"/>
            <w:shd w:val="clear" w:color="auto" w:fill="C7E2FA" w:themeFill="accent1" w:themeFillTint="33"/>
            <w:noWrap/>
            <w:hideMark/>
          </w:tcPr>
          <w:p w14:paraId="1D5F0352" w14:textId="77777777" w:rsidR="00405432" w:rsidRPr="007508F4" w:rsidRDefault="00405432" w:rsidP="00DD4343">
            <w:pPr>
              <w:pStyle w:val="Tiny"/>
            </w:pPr>
            <w:r w:rsidRPr="007508F4">
              <w:t>Water Bodies</w:t>
            </w:r>
          </w:p>
        </w:tc>
        <w:tc>
          <w:tcPr>
            <w:tcW w:w="997" w:type="dxa"/>
            <w:shd w:val="clear" w:color="auto" w:fill="C7E2FA" w:themeFill="accent1" w:themeFillTint="33"/>
            <w:noWrap/>
            <w:vAlign w:val="center"/>
            <w:hideMark/>
          </w:tcPr>
          <w:p w14:paraId="610F329C" w14:textId="77777777" w:rsidR="00405432" w:rsidRPr="007508F4" w:rsidRDefault="00405432" w:rsidP="00DD4343">
            <w:pPr>
              <w:pStyle w:val="Tiny"/>
            </w:pPr>
            <w:r>
              <w:t>4087720</w:t>
            </w:r>
          </w:p>
        </w:tc>
        <w:tc>
          <w:tcPr>
            <w:tcW w:w="803" w:type="dxa"/>
            <w:shd w:val="clear" w:color="auto" w:fill="C7E2FA" w:themeFill="accent1" w:themeFillTint="33"/>
          </w:tcPr>
          <w:p w14:paraId="1F157200" w14:textId="77777777" w:rsidR="00405432" w:rsidRDefault="00405432" w:rsidP="00DD4343">
            <w:pPr>
              <w:pStyle w:val="Tiny"/>
            </w:pPr>
            <w:r>
              <w:t>4</w:t>
            </w:r>
          </w:p>
        </w:tc>
      </w:tr>
      <w:tr w:rsidR="006F2B4B" w:rsidRPr="007508F4" w14:paraId="3D3D44B6" w14:textId="77777777" w:rsidTr="00272B09">
        <w:trPr>
          <w:trHeight w:hRule="exact" w:val="170"/>
        </w:trPr>
        <w:tc>
          <w:tcPr>
            <w:tcW w:w="1101" w:type="dxa"/>
            <w:shd w:val="clear" w:color="auto" w:fill="C7E2FA" w:themeFill="accent1" w:themeFillTint="33"/>
            <w:noWrap/>
          </w:tcPr>
          <w:p w14:paraId="1F14A30D" w14:textId="77777777" w:rsidR="006F2B4B" w:rsidRPr="007508F4" w:rsidRDefault="006F2B4B" w:rsidP="00DD4343">
            <w:pPr>
              <w:pStyle w:val="Tiny"/>
            </w:pPr>
            <w:r w:rsidRPr="007508F4">
              <w:t>Value_13</w:t>
            </w:r>
          </w:p>
        </w:tc>
        <w:tc>
          <w:tcPr>
            <w:tcW w:w="6279" w:type="dxa"/>
            <w:shd w:val="clear" w:color="auto" w:fill="C7E2FA" w:themeFill="accent1" w:themeFillTint="33"/>
            <w:noWrap/>
          </w:tcPr>
          <w:p w14:paraId="75BFEEA7" w14:textId="77777777" w:rsidR="006F2B4B" w:rsidRPr="007508F4" w:rsidRDefault="006F2B4B" w:rsidP="00DD4343">
            <w:pPr>
              <w:pStyle w:val="Tiny"/>
            </w:pPr>
            <w:r w:rsidRPr="007508F4">
              <w:t>Cultivated and managed, irrigated (flooded, rice, shrimp farms)</w:t>
            </w:r>
          </w:p>
        </w:tc>
        <w:tc>
          <w:tcPr>
            <w:tcW w:w="997" w:type="dxa"/>
            <w:shd w:val="clear" w:color="auto" w:fill="C7E2FA" w:themeFill="accent1" w:themeFillTint="33"/>
            <w:noWrap/>
            <w:vAlign w:val="center"/>
          </w:tcPr>
          <w:p w14:paraId="5F338111" w14:textId="77777777" w:rsidR="006F2B4B" w:rsidRDefault="00E73175" w:rsidP="00DD4343">
            <w:pPr>
              <w:pStyle w:val="Tiny"/>
            </w:pPr>
            <w:r w:rsidRPr="00DA4068">
              <w:t>1021930</w:t>
            </w:r>
          </w:p>
        </w:tc>
        <w:tc>
          <w:tcPr>
            <w:tcW w:w="803" w:type="dxa"/>
            <w:shd w:val="clear" w:color="auto" w:fill="C7E2FA" w:themeFill="accent1" w:themeFillTint="33"/>
          </w:tcPr>
          <w:p w14:paraId="55EB4184" w14:textId="77777777" w:rsidR="006F2B4B" w:rsidRDefault="0011076F" w:rsidP="00DD4343">
            <w:pPr>
              <w:pStyle w:val="Tiny"/>
            </w:pPr>
            <w:r>
              <w:t>1</w:t>
            </w:r>
          </w:p>
        </w:tc>
      </w:tr>
      <w:tr w:rsidR="00405432" w:rsidRPr="007508F4" w14:paraId="19B7B06C" w14:textId="77777777" w:rsidTr="00405432">
        <w:trPr>
          <w:trHeight w:hRule="exact" w:val="170"/>
        </w:trPr>
        <w:tc>
          <w:tcPr>
            <w:tcW w:w="1101" w:type="dxa"/>
            <w:noWrap/>
            <w:hideMark/>
          </w:tcPr>
          <w:p w14:paraId="7281D933" w14:textId="77777777" w:rsidR="00405432" w:rsidRPr="007508F4" w:rsidRDefault="00405432" w:rsidP="00DD4343">
            <w:pPr>
              <w:pStyle w:val="Tiny"/>
            </w:pPr>
            <w:r w:rsidRPr="007508F4">
              <w:t>Value_0</w:t>
            </w:r>
          </w:p>
        </w:tc>
        <w:tc>
          <w:tcPr>
            <w:tcW w:w="6279" w:type="dxa"/>
            <w:noWrap/>
            <w:hideMark/>
          </w:tcPr>
          <w:p w14:paraId="7A76669F" w14:textId="77777777" w:rsidR="00405432" w:rsidRPr="007508F4" w:rsidRDefault="00405432" w:rsidP="00DD4343">
            <w:pPr>
              <w:pStyle w:val="Tiny"/>
            </w:pPr>
            <w:r w:rsidRPr="007508F4">
              <w:t>Sea</w:t>
            </w:r>
          </w:p>
        </w:tc>
        <w:tc>
          <w:tcPr>
            <w:tcW w:w="997" w:type="dxa"/>
            <w:noWrap/>
            <w:vAlign w:val="center"/>
            <w:hideMark/>
          </w:tcPr>
          <w:p w14:paraId="2B4BCD96" w14:textId="77777777" w:rsidR="00405432" w:rsidRPr="007508F4" w:rsidRDefault="00405432" w:rsidP="00DD4343">
            <w:pPr>
              <w:pStyle w:val="Tiny"/>
            </w:pPr>
            <w:r>
              <w:t>1021930</w:t>
            </w:r>
          </w:p>
        </w:tc>
        <w:tc>
          <w:tcPr>
            <w:tcW w:w="803" w:type="dxa"/>
          </w:tcPr>
          <w:p w14:paraId="161AB5A8" w14:textId="77777777" w:rsidR="00405432" w:rsidRDefault="00405432" w:rsidP="00DD4343">
            <w:pPr>
              <w:pStyle w:val="Tiny"/>
            </w:pPr>
            <w:r>
              <w:t>1</w:t>
            </w:r>
          </w:p>
        </w:tc>
      </w:tr>
      <w:tr w:rsidR="000F3D24" w:rsidRPr="007508F4" w14:paraId="16D1F4BE" w14:textId="77777777" w:rsidTr="00405432">
        <w:trPr>
          <w:trHeight w:hRule="exact" w:val="170"/>
        </w:trPr>
        <w:tc>
          <w:tcPr>
            <w:tcW w:w="1101" w:type="dxa"/>
            <w:noWrap/>
          </w:tcPr>
          <w:p w14:paraId="36F7D02A" w14:textId="77777777" w:rsidR="000F3D24" w:rsidRPr="007508F4" w:rsidRDefault="000F3D24" w:rsidP="00DD4343">
            <w:pPr>
              <w:pStyle w:val="Tiny"/>
            </w:pPr>
          </w:p>
        </w:tc>
        <w:tc>
          <w:tcPr>
            <w:tcW w:w="6279" w:type="dxa"/>
            <w:noWrap/>
          </w:tcPr>
          <w:p w14:paraId="5BF9A62F" w14:textId="77777777" w:rsidR="000F3D24" w:rsidRPr="007508F4" w:rsidRDefault="000F3D24" w:rsidP="00DD4343">
            <w:pPr>
              <w:pStyle w:val="Tiny"/>
            </w:pPr>
            <w:r>
              <w:t>TOTAL</w:t>
            </w:r>
          </w:p>
        </w:tc>
        <w:tc>
          <w:tcPr>
            <w:tcW w:w="997" w:type="dxa"/>
            <w:noWrap/>
            <w:vAlign w:val="center"/>
          </w:tcPr>
          <w:p w14:paraId="13694B7E" w14:textId="77777777" w:rsidR="000F3D24" w:rsidRDefault="00107826" w:rsidP="00DD4343">
            <w:pPr>
              <w:pStyle w:val="Tiny"/>
            </w:pPr>
            <w:r w:rsidRPr="00107826">
              <w:t>25087362886</w:t>
            </w:r>
          </w:p>
        </w:tc>
        <w:tc>
          <w:tcPr>
            <w:tcW w:w="803" w:type="dxa"/>
          </w:tcPr>
          <w:p w14:paraId="4981E243" w14:textId="77777777" w:rsidR="000F3D24" w:rsidRDefault="00107826" w:rsidP="00DD4343">
            <w:pPr>
              <w:pStyle w:val="Tiny"/>
            </w:pPr>
            <w:r>
              <w:t>25087</w:t>
            </w:r>
          </w:p>
        </w:tc>
      </w:tr>
    </w:tbl>
    <w:p w14:paraId="0FA6CCAE" w14:textId="77777777" w:rsidR="00D55CA0" w:rsidRDefault="007D3021" w:rsidP="008B6883">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0D06F6C5" w14:textId="77777777" w:rsidR="008804F8" w:rsidRDefault="00D55CA0" w:rsidP="008B6883">
      <w:pPr>
        <w:pStyle w:val="BodyText2"/>
      </w:pPr>
      <w:r>
        <w:rPr>
          <w:noProof/>
          <w:lang w:bidi="ar-SA"/>
        </w:rPr>
        <w:drawing>
          <wp:inline distT="0" distB="0" distL="0" distR="0" wp14:anchorId="09DC338C" wp14:editId="5FB2419F">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548C60B4" wp14:editId="2866C178">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5F35A8F3" w14:textId="77777777" w:rsidR="008804F8" w:rsidRDefault="008804F8" w:rsidP="000E5536">
      <w:pPr>
        <w:pStyle w:val="Caption"/>
      </w:pPr>
      <w:r>
        <w:t xml:space="preserve">Figure </w:t>
      </w:r>
      <w:fldSimple w:instr=" SEQ Figure \* ARABIC ">
        <w:r w:rsidR="00270A0A">
          <w:rPr>
            <w:noProof/>
          </w:rPr>
          <w:t>1</w:t>
        </w:r>
      </w:fldSimple>
      <w:r>
        <w:t>: Extract by mask example and extracted GLC 2000 cells for Orang Utan</w:t>
      </w:r>
    </w:p>
    <w:p w14:paraId="289F53C3" w14:textId="77777777" w:rsidR="009E4630" w:rsidRDefault="00D55CA0" w:rsidP="008B6883">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35D1F6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2689A747"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09E31CDF" w14:textId="77777777" w:rsidR="008E21F4" w:rsidRDefault="00350950" w:rsidP="008B6883">
      <w:pPr>
        <w:pStyle w:val="BodyText2"/>
      </w:pPr>
      <w:r>
        <w:rPr>
          <w:noProof/>
          <w:lang w:bidi="ar-SA"/>
        </w:rPr>
        <w:drawing>
          <wp:inline distT="0" distB="0" distL="0" distR="0" wp14:anchorId="0918D78A" wp14:editId="19116C6D">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68D754D3" w14:textId="77777777" w:rsidR="00E264C9" w:rsidRDefault="00E264C9" w:rsidP="000E5536">
      <w:pPr>
        <w:pStyle w:val="Heading6"/>
      </w:pPr>
      <w:r>
        <w:t>Calculating total ‘natural’ range</w:t>
      </w:r>
    </w:p>
    <w:p w14:paraId="27DE1D3D"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0F1466EF" w14:textId="77777777" w:rsidR="00C0647A" w:rsidRDefault="00C0647A" w:rsidP="008B6883">
      <w:pPr>
        <w:pStyle w:val="BodyText2"/>
      </w:pPr>
      <w:r>
        <w:t xml:space="preserve">The </w:t>
      </w:r>
      <w:hyperlink r:id="rId275" w:history="1">
        <w:r w:rsidRPr="00C0647A">
          <w:rPr>
            <w:rStyle w:val="Hyperlink"/>
          </w:rPr>
          <w:t>Malayan Leaf Nosed</w:t>
        </w:r>
      </w:hyperlink>
      <w:r>
        <w:t xml:space="preserve"> </w:t>
      </w:r>
      <w:r w:rsidR="00F47928">
        <w:t xml:space="preserve">bat only has 20% natural range and the </w:t>
      </w:r>
      <w:hyperlink r:id="rId276" w:history="1">
        <w:r w:rsidR="00F47928" w:rsidRPr="004A00FF">
          <w:rPr>
            <w:rStyle w:val="Hyperlink"/>
          </w:rPr>
          <w:t>White Vented Myna</w:t>
        </w:r>
      </w:hyperlink>
      <w:r w:rsidR="00282157">
        <w:t xml:space="preserve"> only has 30%</w:t>
      </w:r>
      <w:r w:rsidR="00F47928">
        <w:t>.</w:t>
      </w:r>
    </w:p>
    <w:p w14:paraId="1CBD9407" w14:textId="77777777" w:rsidR="00104C8F" w:rsidRPr="008E2F14" w:rsidRDefault="00104C8F" w:rsidP="008B6883">
      <w:pPr>
        <w:pStyle w:val="BodyText2"/>
      </w:pPr>
      <w:r>
        <w:t>170397 (Thai flying dragon) is a good one to do as it is only slightly in Malaysia.</w:t>
      </w:r>
    </w:p>
    <w:p w14:paraId="2FE482AC" w14:textId="77777777" w:rsidR="00E25E0B" w:rsidRDefault="00E25E0B" w:rsidP="000E5536">
      <w:pPr>
        <w:pStyle w:val="Heading5"/>
      </w:pPr>
      <w:r>
        <w:t>Intersect the grid data with the country data to create a spatial dataset</w:t>
      </w:r>
    </w:p>
    <w:p w14:paraId="029E53FC" w14:textId="77777777" w:rsidR="00270A0A"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270A0A">
        <w:t>Geographic area</w:t>
      </w:r>
    </w:p>
    <w:p w14:paraId="0F088A05" w14:textId="77777777" w:rsidR="00270A0A" w:rsidRDefault="00270A0A"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55A3A062" w14:textId="77777777" w:rsidR="00270A0A" w:rsidRPr="00A94626" w:rsidRDefault="00270A0A" w:rsidP="008B6883">
      <w:pPr>
        <w:pStyle w:val="BodyText2"/>
      </w:pPr>
      <w:r>
        <w:rPr>
          <w:noProof/>
          <w:lang w:bidi="ar-SA"/>
        </w:rPr>
        <w:drawing>
          <wp:inline distT="0" distB="0" distL="0" distR="0" wp14:anchorId="390EDEDA" wp14:editId="0A88165C">
            <wp:extent cx="2362200" cy="1863865"/>
            <wp:effectExtent l="0" t="0" r="0" b="0"/>
            <wp:docPr id="286" name="Picture 286"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ED5D516" w14:textId="77777777" w:rsidR="00E25E0B" w:rsidRPr="00FF4891" w:rsidRDefault="00270A0A" w:rsidP="008B6883">
      <w:pPr>
        <w:pStyle w:val="BodyText2"/>
      </w:pPr>
      <w:r>
        <w:t xml:space="preserve">Country </w:t>
      </w:r>
      <w:r w:rsidR="00E25E0B">
        <w:fldChar w:fldCharType="end"/>
      </w:r>
      <w:r w:rsidR="00E25E0B">
        <w:t>.</w:t>
      </w:r>
    </w:p>
    <w:p w14:paraId="5C5C6F14" w14:textId="77777777" w:rsidR="00E25E0B" w:rsidRDefault="00E25E0B" w:rsidP="000E5536">
      <w:pPr>
        <w:pStyle w:val="Heading5"/>
      </w:pPr>
      <w:r>
        <w:t>Getting areas of intersection for Grids</w:t>
      </w:r>
    </w:p>
    <w:p w14:paraId="611E340C" w14:textId="77777777" w:rsidR="00E25E0B" w:rsidRDefault="00E25E0B" w:rsidP="008B6883">
      <w:pPr>
        <w:pStyle w:val="BodyText2"/>
      </w:pPr>
      <w:r>
        <w:t>The following query retrieves the area of intersection between a particular species and a particular grid:</w:t>
      </w:r>
    </w:p>
    <w:p w14:paraId="5EBF8BC5" w14:textId="77777777" w:rsidR="00E25E0B" w:rsidRDefault="00E25E0B" w:rsidP="008B550B">
      <w:pPr>
        <w:pStyle w:val="Code"/>
      </w:pPr>
      <w:r>
        <w:t>SELECT id_no, gridid,st_area(st_intersection(species.geom,biofuels_grids.geom))  FROM species,biofuels_grids where species.objectid=103255 and gridid=540722</w:t>
      </w:r>
    </w:p>
    <w:p w14:paraId="7561F57B"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4A13659F"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652E5B01" w14:textId="77777777" w:rsidR="00E25E0B" w:rsidRDefault="00E25E0B" w:rsidP="008B6883">
      <w:pPr>
        <w:pStyle w:val="BodyText2"/>
      </w:pPr>
      <w:r>
        <w:t>OK. Now the next step is to get the areas of intersection:</w:t>
      </w:r>
    </w:p>
    <w:p w14:paraId="3E6611D3" w14:textId="77777777" w:rsidR="00E25E0B" w:rsidRDefault="00E25E0B" w:rsidP="008B550B">
      <w:pPr>
        <w:pStyle w:val="Code"/>
      </w:pPr>
      <w:r>
        <w:t>SELECT distinct id_no, gridid, st_intersection(species.geom,biofuels_grids.geom)  FROM species,biofuels_grids where species.id_no='17975'</w:t>
      </w:r>
    </w:p>
    <w:p w14:paraId="6CC6AB09" w14:textId="77777777" w:rsidR="00E25E0B" w:rsidRDefault="00E25E0B" w:rsidP="008B6883">
      <w:pPr>
        <w:pStyle w:val="BodyText2"/>
      </w:pPr>
      <w:r>
        <w:t>But this produces the following error:</w:t>
      </w:r>
    </w:p>
    <w:p w14:paraId="1C9C5AE1" w14:textId="77777777" w:rsidR="00E25E0B" w:rsidRDefault="00E25E0B" w:rsidP="008B550B">
      <w:pPr>
        <w:pStyle w:val="Code"/>
      </w:pPr>
      <w:r w:rsidRPr="00440E8E">
        <w:t>ERROR:  Error performing intersection: TopologyException: EdgeRing::computePoints: found null Directed Edge</w:t>
      </w:r>
    </w:p>
    <w:p w14:paraId="35571EB7" w14:textId="77777777" w:rsidR="00E25E0B" w:rsidRDefault="00E25E0B" w:rsidP="008B6883">
      <w:pPr>
        <w:pStyle w:val="BodyText2"/>
      </w:pPr>
      <w:r>
        <w:t>But if I only do the intersection on valid geometries:</w:t>
      </w:r>
    </w:p>
    <w:p w14:paraId="6A421610" w14:textId="77777777" w:rsidR="00E25E0B" w:rsidRDefault="00E25E0B" w:rsidP="008B550B">
      <w:pPr>
        <w:pStyle w:val="Code"/>
      </w:pPr>
      <w:r>
        <w:t>SELECT distinct id_no, gridid, st_intersection(species.geom,biofuels_grids.geom)  FROM species,biofuels_grids where species.id_no='17975' and st_isvalid(species.geom)='t'</w:t>
      </w:r>
    </w:p>
    <w:p w14:paraId="04555DE0" w14:textId="77777777" w:rsidR="00E25E0B" w:rsidRDefault="00E25E0B" w:rsidP="008B6883">
      <w:pPr>
        <w:pStyle w:val="BodyText2"/>
      </w:pPr>
      <w:r>
        <w:t>This produces the following output:</w:t>
      </w:r>
    </w:p>
    <w:p w14:paraId="59FF09BA" w14:textId="77777777" w:rsidR="00E25E0B" w:rsidRDefault="00E25E0B" w:rsidP="008B550B">
      <w:pPr>
        <w:pStyle w:val="Code"/>
      </w:pPr>
      <w:r>
        <w:t>NOTICE:  Holes are nested at or near point 1.26568e+07 -258438</w:t>
      </w:r>
    </w:p>
    <w:p w14:paraId="28251CFB" w14:textId="77777777" w:rsidR="00E25E0B" w:rsidRDefault="00E25E0B" w:rsidP="008B550B">
      <w:pPr>
        <w:pStyle w:val="Code"/>
      </w:pPr>
      <w:r>
        <w:t>NOTICE:  Ring Self-intersection at or near point 1.30653e+07 522764</w:t>
      </w:r>
    </w:p>
    <w:p w14:paraId="32D59F0D" w14:textId="77777777" w:rsidR="00E25E0B" w:rsidRDefault="00E25E0B" w:rsidP="008B550B">
      <w:pPr>
        <w:pStyle w:val="Code"/>
      </w:pPr>
      <w:r>
        <w:t>.. ..</w:t>
      </w:r>
    </w:p>
    <w:p w14:paraId="484395B5" w14:textId="77777777" w:rsidR="00E25E0B" w:rsidRDefault="00E25E0B" w:rsidP="008B550B">
      <w:pPr>
        <w:pStyle w:val="Code"/>
      </w:pPr>
      <w:r>
        <w:t>NOTICE:  Ring Self-intersection at or near point 1.23719e+07 -136895</w:t>
      </w:r>
    </w:p>
    <w:p w14:paraId="63D30E61" w14:textId="77777777" w:rsidR="00E25E0B" w:rsidRDefault="00E25E0B" w:rsidP="008B550B">
      <w:pPr>
        <w:pStyle w:val="Code"/>
      </w:pPr>
      <w:r>
        <w:t>NOTICE:  Holes are nested at or near point 1.25319e+07 -93853.4</w:t>
      </w:r>
    </w:p>
    <w:p w14:paraId="32DB7FF9" w14:textId="77777777" w:rsidR="00E25E0B" w:rsidRDefault="00E25E0B" w:rsidP="008B6883">
      <w:pPr>
        <w:pStyle w:val="BodyText2"/>
      </w:pPr>
      <w:r>
        <w:t>This is very quick as it gets the intersecting features first:</w:t>
      </w:r>
    </w:p>
    <w:p w14:paraId="29C93A0B"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27C46F85" w14:textId="77777777" w:rsidR="00A94626" w:rsidRDefault="00A94626" w:rsidP="000E5536">
      <w:pPr>
        <w:pStyle w:val="Heading5"/>
      </w:pPr>
      <w:bookmarkStart w:id="76" w:name="_Ref328142166"/>
      <w:r>
        <w:t>Geographic area</w:t>
      </w:r>
    </w:p>
    <w:p w14:paraId="35F70BA5"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18699F9" w14:textId="77777777" w:rsidR="001F5A0F" w:rsidRPr="00A94626" w:rsidRDefault="00E15CA0" w:rsidP="008B6883">
      <w:pPr>
        <w:pStyle w:val="BodyText2"/>
      </w:pPr>
      <w:r>
        <w:rPr>
          <w:noProof/>
          <w:lang w:bidi="ar-SA"/>
        </w:rPr>
        <w:lastRenderedPageBreak/>
        <w:drawing>
          <wp:inline distT="0" distB="0" distL="0" distR="0" wp14:anchorId="390EDEDA" wp14:editId="0A88165C">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03CDC7EB" w14:textId="77777777" w:rsidR="00E25E0B" w:rsidRDefault="00E25E0B" w:rsidP="003B37F4">
      <w:pPr>
        <w:pStyle w:val="Heading2"/>
      </w:pPr>
      <w:r>
        <w:t xml:space="preserve">Country </w:t>
      </w:r>
      <w:bookmarkEnd w:id="76"/>
      <w:r w:rsidR="00793B0D">
        <w:t>Analyses</w:t>
      </w:r>
    </w:p>
    <w:p w14:paraId="087B296A" w14:textId="77777777" w:rsidR="00C1434D" w:rsidRDefault="00C1434D" w:rsidP="0034374E">
      <w:pPr>
        <w:pStyle w:val="Heading3"/>
      </w:pPr>
      <w:r>
        <w:t>List of countries for a region</w:t>
      </w:r>
    </w:p>
    <w:p w14:paraId="77F06CF8" w14:textId="77777777" w:rsidR="00C1434D" w:rsidRDefault="00C1434D" w:rsidP="008B6883">
      <w:pPr>
        <w:pStyle w:val="BodyText2"/>
      </w:pPr>
      <w:r>
        <w:t>Can be got by executing a query similar to the following:</w:t>
      </w:r>
    </w:p>
    <w:p w14:paraId="5D915F67"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2D05CF41" w14:textId="77777777" w:rsidR="00C1434D" w:rsidRDefault="00C1434D" w:rsidP="008B6883">
      <w:pPr>
        <w:pStyle w:val="BodyText2"/>
      </w:pPr>
      <w:r>
        <w:t>For the caribbean the country list is:</w:t>
      </w:r>
    </w:p>
    <w:p w14:paraId="52ECCC79" w14:textId="77777777" w:rsidR="00C1434D" w:rsidRPr="00A56CAE" w:rsidRDefault="00C1434D" w:rsidP="000E5536">
      <w:pPr>
        <w:pStyle w:val="BodyText"/>
      </w:pPr>
      <w:r>
        <w:t>"ATG","BHS","BRB","BLZ","CUB","DMA","DOM","GRD","GUY","HTI","JAM","KNA","LCA","VCT","SUR","TTO"</w:t>
      </w:r>
    </w:p>
    <w:p w14:paraId="616D3252" w14:textId="77777777" w:rsidR="00C1434D" w:rsidRDefault="00C1434D" w:rsidP="0034374E">
      <w:pPr>
        <w:pStyle w:val="Heading3"/>
      </w:pPr>
      <w:r>
        <w:t>Species Intersection</w:t>
      </w:r>
    </w:p>
    <w:p w14:paraId="35305100" w14:textId="77777777" w:rsidR="00C1434D" w:rsidRDefault="00C1434D" w:rsidP="007D2F52">
      <w:pPr>
        <w:pStyle w:val="Heading4"/>
      </w:pPr>
      <w:r>
        <w:t>Using IUCN Red List of Threatened Species</w:t>
      </w:r>
    </w:p>
    <w:p w14:paraId="19A04558" w14:textId="77777777" w:rsidR="00E25E0B" w:rsidRDefault="00E25E0B" w:rsidP="000E5536">
      <w:pPr>
        <w:pStyle w:val="Heading5"/>
      </w:pPr>
      <w:r>
        <w:t>List of species by country</w:t>
      </w:r>
    </w:p>
    <w:p w14:paraId="3490FA5D" w14:textId="77777777" w:rsidR="00471D41" w:rsidRDefault="00471D41" w:rsidP="000E5536">
      <w:pPr>
        <w:pStyle w:val="Heading6"/>
      </w:pPr>
      <w:r>
        <w:t>Issues</w:t>
      </w:r>
    </w:p>
    <w:p w14:paraId="38E1A0DF" w14:textId="77777777" w:rsidR="00471D41" w:rsidRDefault="00471D41" w:rsidP="000E5536">
      <w:pPr>
        <w:pStyle w:val="Heading7"/>
      </w:pPr>
      <w:r>
        <w:t xml:space="preserve">Discrepancies between spatial and non-spatial </w:t>
      </w:r>
      <w:r w:rsidR="00C579D5">
        <w:t>data</w:t>
      </w:r>
    </w:p>
    <w:p w14:paraId="42E551BF"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8" w:history="1">
        <w:r w:rsidRPr="009A0E53">
          <w:rPr>
            <w:rStyle w:val="Hyperlink"/>
          </w:rPr>
          <w:t>this</w:t>
        </w:r>
      </w:hyperlink>
      <w:r>
        <w:t xml:space="preserve"> Python code on 19/8/2014:</w:t>
      </w:r>
    </w:p>
    <w:p w14:paraId="727DD1D8"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4F74C0E4" w14:textId="77777777" w:rsidTr="00EE31C7">
        <w:tc>
          <w:tcPr>
            <w:tcW w:w="1435" w:type="dxa"/>
          </w:tcPr>
          <w:p w14:paraId="5FE833EB" w14:textId="77777777" w:rsidR="00471D41" w:rsidRPr="002E39D8" w:rsidRDefault="00471D41" w:rsidP="009B5185">
            <w:pPr>
              <w:pStyle w:val="TableTextHeader"/>
            </w:pPr>
            <w:r w:rsidRPr="002E39D8">
              <w:t>Taxon</w:t>
            </w:r>
          </w:p>
        </w:tc>
        <w:tc>
          <w:tcPr>
            <w:tcW w:w="1260" w:type="dxa"/>
          </w:tcPr>
          <w:p w14:paraId="6A1CA04D" w14:textId="77777777" w:rsidR="00471D41" w:rsidRPr="00D16644" w:rsidRDefault="00471D41" w:rsidP="009B5185">
            <w:pPr>
              <w:pStyle w:val="TableTextHeader"/>
            </w:pPr>
            <w:r w:rsidRPr="00D16644">
              <w:t>Common name</w:t>
            </w:r>
          </w:p>
        </w:tc>
        <w:tc>
          <w:tcPr>
            <w:tcW w:w="1170" w:type="dxa"/>
          </w:tcPr>
          <w:p w14:paraId="673E9352" w14:textId="77777777" w:rsidR="00471D41" w:rsidRDefault="00471D41" w:rsidP="009B5185">
            <w:pPr>
              <w:pStyle w:val="TableTextHeader"/>
            </w:pPr>
            <w:r>
              <w:t>Spatial data</w:t>
            </w:r>
          </w:p>
        </w:tc>
        <w:tc>
          <w:tcPr>
            <w:tcW w:w="1260" w:type="dxa"/>
          </w:tcPr>
          <w:p w14:paraId="66A69976" w14:textId="77777777" w:rsidR="00471D41" w:rsidRDefault="00471D41" w:rsidP="009B5185">
            <w:pPr>
              <w:pStyle w:val="TableTextHeader"/>
            </w:pPr>
            <w:r>
              <w:t>Non-spatial data</w:t>
            </w:r>
          </w:p>
        </w:tc>
        <w:tc>
          <w:tcPr>
            <w:tcW w:w="3367" w:type="dxa"/>
          </w:tcPr>
          <w:p w14:paraId="205A3A8E" w14:textId="77777777" w:rsidR="00471D41" w:rsidRDefault="00471D41" w:rsidP="009B5185">
            <w:pPr>
              <w:pStyle w:val="TableTextHeader"/>
            </w:pPr>
            <w:r>
              <w:t>Missing countries</w:t>
            </w:r>
          </w:p>
        </w:tc>
        <w:tc>
          <w:tcPr>
            <w:tcW w:w="1223" w:type="dxa"/>
          </w:tcPr>
          <w:p w14:paraId="408528A3" w14:textId="77777777" w:rsidR="00471D41" w:rsidRDefault="00471D41" w:rsidP="009B5185">
            <w:pPr>
              <w:pStyle w:val="TableTextHeader"/>
            </w:pPr>
            <w:r>
              <w:t>Red List Status</w:t>
            </w:r>
          </w:p>
        </w:tc>
      </w:tr>
      <w:tr w:rsidR="00471D41" w14:paraId="44D7D116" w14:textId="77777777" w:rsidTr="00EE31C7">
        <w:tc>
          <w:tcPr>
            <w:tcW w:w="1435" w:type="dxa"/>
          </w:tcPr>
          <w:p w14:paraId="4D18D633" w14:textId="77777777" w:rsidR="00471D41" w:rsidRPr="002E39D8" w:rsidRDefault="00471D41" w:rsidP="00DD4343">
            <w:pPr>
              <w:pStyle w:val="Tiny"/>
            </w:pPr>
            <w:r w:rsidRPr="002E39D8">
              <w:t>Vulpes ferrilata</w:t>
            </w:r>
          </w:p>
        </w:tc>
        <w:tc>
          <w:tcPr>
            <w:tcW w:w="1260" w:type="dxa"/>
          </w:tcPr>
          <w:p w14:paraId="4CDE4788" w14:textId="77777777" w:rsidR="00471D41" w:rsidRPr="00D16644" w:rsidRDefault="00471D41" w:rsidP="00DD4343">
            <w:pPr>
              <w:pStyle w:val="Tiny"/>
            </w:pPr>
            <w:r w:rsidRPr="00D16644">
              <w:t>Tibetan Fox</w:t>
            </w:r>
          </w:p>
        </w:tc>
        <w:tc>
          <w:tcPr>
            <w:tcW w:w="1170" w:type="dxa"/>
          </w:tcPr>
          <w:p w14:paraId="066B008E" w14:textId="77777777" w:rsidR="00471D41" w:rsidRDefault="000D5C35" w:rsidP="00DD4343">
            <w:pPr>
              <w:pStyle w:val="Tiny"/>
            </w:pPr>
            <w:hyperlink r:id="rId279" w:history="1">
              <w:r w:rsidR="00471D41" w:rsidRPr="00D03753">
                <w:rPr>
                  <w:rStyle w:val="Hyperlink"/>
                </w:rPr>
                <w:t>here</w:t>
              </w:r>
            </w:hyperlink>
          </w:p>
        </w:tc>
        <w:tc>
          <w:tcPr>
            <w:tcW w:w="1260" w:type="dxa"/>
          </w:tcPr>
          <w:p w14:paraId="5200FA63" w14:textId="77777777" w:rsidR="00471D41" w:rsidRDefault="000D5C35" w:rsidP="00DD4343">
            <w:pPr>
              <w:pStyle w:val="Tiny"/>
            </w:pPr>
            <w:hyperlink r:id="rId280" w:anchor="sectionRange" w:history="1">
              <w:r w:rsidR="00471D41" w:rsidRPr="00D03753">
                <w:rPr>
                  <w:rStyle w:val="Hyperlink"/>
                </w:rPr>
                <w:t>here</w:t>
              </w:r>
            </w:hyperlink>
          </w:p>
        </w:tc>
        <w:tc>
          <w:tcPr>
            <w:tcW w:w="3367" w:type="dxa"/>
          </w:tcPr>
          <w:p w14:paraId="0A9287A7" w14:textId="77777777" w:rsidR="00471D41" w:rsidRDefault="00471D41" w:rsidP="00DD4343">
            <w:pPr>
              <w:pStyle w:val="Tiny"/>
            </w:pPr>
            <w:r>
              <w:t>Bhutan</w:t>
            </w:r>
          </w:p>
        </w:tc>
        <w:tc>
          <w:tcPr>
            <w:tcW w:w="1223" w:type="dxa"/>
          </w:tcPr>
          <w:p w14:paraId="326AC36C" w14:textId="77777777" w:rsidR="00471D41" w:rsidRPr="00EE5166" w:rsidRDefault="00471D41" w:rsidP="00DD4343">
            <w:pPr>
              <w:pStyle w:val="Tiny"/>
            </w:pPr>
            <w:r>
              <w:t>LC</w:t>
            </w:r>
          </w:p>
        </w:tc>
      </w:tr>
      <w:tr w:rsidR="00471D41" w14:paraId="0E0C5359" w14:textId="77777777" w:rsidTr="00EE31C7">
        <w:tc>
          <w:tcPr>
            <w:tcW w:w="1435" w:type="dxa"/>
          </w:tcPr>
          <w:p w14:paraId="267D2471" w14:textId="77777777" w:rsidR="00471D41" w:rsidRPr="002E39D8" w:rsidRDefault="00471D41" w:rsidP="00DD4343">
            <w:pPr>
              <w:pStyle w:val="Tiny"/>
            </w:pPr>
            <w:r w:rsidRPr="002E39D8">
              <w:t>Rucervus eldii</w:t>
            </w:r>
          </w:p>
        </w:tc>
        <w:tc>
          <w:tcPr>
            <w:tcW w:w="1260" w:type="dxa"/>
          </w:tcPr>
          <w:p w14:paraId="29EBC8A9" w14:textId="77777777" w:rsidR="00471D41" w:rsidRPr="00D16644" w:rsidRDefault="00471D41" w:rsidP="00DD4343">
            <w:pPr>
              <w:pStyle w:val="Tiny"/>
            </w:pPr>
            <w:r w:rsidRPr="00D16644">
              <w:t>Eld's Deer</w:t>
            </w:r>
          </w:p>
        </w:tc>
        <w:tc>
          <w:tcPr>
            <w:tcW w:w="1170" w:type="dxa"/>
          </w:tcPr>
          <w:p w14:paraId="557DCB6B" w14:textId="77777777" w:rsidR="00471D41" w:rsidRDefault="000D5C35" w:rsidP="00DD4343">
            <w:pPr>
              <w:pStyle w:val="Tiny"/>
            </w:pPr>
            <w:hyperlink r:id="rId281" w:history="1">
              <w:r w:rsidR="00471D41" w:rsidRPr="00D03753">
                <w:rPr>
                  <w:rStyle w:val="Hyperlink"/>
                </w:rPr>
                <w:t>here</w:t>
              </w:r>
            </w:hyperlink>
          </w:p>
        </w:tc>
        <w:tc>
          <w:tcPr>
            <w:tcW w:w="1260" w:type="dxa"/>
          </w:tcPr>
          <w:p w14:paraId="55F1A169" w14:textId="77777777" w:rsidR="00471D41" w:rsidRDefault="000D5C35" w:rsidP="00DD4343">
            <w:pPr>
              <w:pStyle w:val="Tiny"/>
            </w:pPr>
            <w:hyperlink r:id="rId282" w:anchor="sectionRange" w:history="1">
              <w:r w:rsidR="00471D41" w:rsidRPr="00D03753">
                <w:rPr>
                  <w:rStyle w:val="Hyperlink"/>
                </w:rPr>
                <w:t>here</w:t>
              </w:r>
            </w:hyperlink>
          </w:p>
        </w:tc>
        <w:tc>
          <w:tcPr>
            <w:tcW w:w="3367" w:type="dxa"/>
          </w:tcPr>
          <w:p w14:paraId="31CA154F" w14:textId="77777777" w:rsidR="00471D41" w:rsidRDefault="00471D41" w:rsidP="00DD4343">
            <w:pPr>
              <w:pStyle w:val="Tiny"/>
            </w:pPr>
            <w:r>
              <w:t>Vietnam</w:t>
            </w:r>
          </w:p>
        </w:tc>
        <w:tc>
          <w:tcPr>
            <w:tcW w:w="1223" w:type="dxa"/>
          </w:tcPr>
          <w:p w14:paraId="30A03B36" w14:textId="77777777" w:rsidR="00471D41" w:rsidRDefault="00471D41" w:rsidP="00DD4343">
            <w:pPr>
              <w:pStyle w:val="Tiny"/>
            </w:pPr>
            <w:r>
              <w:t>EN</w:t>
            </w:r>
          </w:p>
        </w:tc>
      </w:tr>
      <w:tr w:rsidR="00471D41" w14:paraId="7DF374C1" w14:textId="77777777" w:rsidTr="00EE31C7">
        <w:tc>
          <w:tcPr>
            <w:tcW w:w="1435" w:type="dxa"/>
          </w:tcPr>
          <w:p w14:paraId="09E630D0" w14:textId="77777777" w:rsidR="00471D41" w:rsidRPr="002E39D8" w:rsidRDefault="00471D41" w:rsidP="00DD4343">
            <w:pPr>
              <w:pStyle w:val="Tiny"/>
            </w:pPr>
            <w:r w:rsidRPr="002E39D8">
              <w:t>Avicennia germinans</w:t>
            </w:r>
          </w:p>
        </w:tc>
        <w:tc>
          <w:tcPr>
            <w:tcW w:w="1260" w:type="dxa"/>
          </w:tcPr>
          <w:p w14:paraId="5EEB46DF" w14:textId="77777777" w:rsidR="00471D41" w:rsidRPr="00480BAB" w:rsidRDefault="00471D41" w:rsidP="00DD4343">
            <w:pPr>
              <w:pStyle w:val="Tiny"/>
            </w:pPr>
            <w:r w:rsidRPr="00AB68ED">
              <w:t>Black Mangrove</w:t>
            </w:r>
          </w:p>
        </w:tc>
        <w:tc>
          <w:tcPr>
            <w:tcW w:w="1170" w:type="dxa"/>
          </w:tcPr>
          <w:p w14:paraId="030AB268" w14:textId="77777777" w:rsidR="00471D41" w:rsidRPr="00AB68ED" w:rsidRDefault="000D5C35" w:rsidP="00DD4343">
            <w:pPr>
              <w:pStyle w:val="Tiny"/>
            </w:pPr>
            <w:hyperlink r:id="rId283" w:history="1">
              <w:r w:rsidR="00471D41" w:rsidRPr="00D03753">
                <w:rPr>
                  <w:rStyle w:val="Hyperlink"/>
                </w:rPr>
                <w:t>here</w:t>
              </w:r>
            </w:hyperlink>
          </w:p>
        </w:tc>
        <w:tc>
          <w:tcPr>
            <w:tcW w:w="1260" w:type="dxa"/>
          </w:tcPr>
          <w:p w14:paraId="4C6AE7A5" w14:textId="77777777" w:rsidR="00471D41" w:rsidRPr="00AB68ED" w:rsidRDefault="000D5C35" w:rsidP="00DD4343">
            <w:pPr>
              <w:pStyle w:val="Tiny"/>
            </w:pPr>
            <w:hyperlink r:id="rId284" w:anchor="sectionRange" w:history="1">
              <w:r w:rsidR="00471D41" w:rsidRPr="00D03753">
                <w:rPr>
                  <w:rStyle w:val="Hyperlink"/>
                </w:rPr>
                <w:t>here</w:t>
              </w:r>
            </w:hyperlink>
          </w:p>
        </w:tc>
        <w:tc>
          <w:tcPr>
            <w:tcW w:w="3367" w:type="dxa"/>
          </w:tcPr>
          <w:p w14:paraId="3C4570B2" w14:textId="77777777" w:rsidR="00471D41" w:rsidRPr="007C232E" w:rsidRDefault="00471D41" w:rsidP="00DD4343">
            <w:pPr>
              <w:pStyle w:val="Tiny"/>
            </w:pPr>
            <w:r w:rsidRPr="00AB68ED">
              <w:t>Anguilla, Aruba, Martinique, Puerto Rico, Saint Barthélemy, São Tomé and Príncipe, Virgin Islands, U.S.</w:t>
            </w:r>
          </w:p>
        </w:tc>
        <w:tc>
          <w:tcPr>
            <w:tcW w:w="1223" w:type="dxa"/>
          </w:tcPr>
          <w:p w14:paraId="4F013FA5" w14:textId="77777777" w:rsidR="00471D41" w:rsidRPr="00EE5166" w:rsidRDefault="00471D41" w:rsidP="00DD4343">
            <w:pPr>
              <w:pStyle w:val="Tiny"/>
            </w:pPr>
            <w:r>
              <w:t>LC</w:t>
            </w:r>
          </w:p>
        </w:tc>
      </w:tr>
      <w:tr w:rsidR="00471D41" w14:paraId="7D7D54F1" w14:textId="77777777" w:rsidTr="00EE31C7">
        <w:tc>
          <w:tcPr>
            <w:tcW w:w="1435" w:type="dxa"/>
          </w:tcPr>
          <w:p w14:paraId="7FD30BD1" w14:textId="77777777" w:rsidR="00471D41" w:rsidRPr="002E39D8" w:rsidRDefault="00471D41" w:rsidP="00DD4343">
            <w:pPr>
              <w:pStyle w:val="Tiny"/>
            </w:pPr>
            <w:r w:rsidRPr="002E39D8">
              <w:t>Python regius</w:t>
            </w:r>
          </w:p>
        </w:tc>
        <w:tc>
          <w:tcPr>
            <w:tcW w:w="1260" w:type="dxa"/>
          </w:tcPr>
          <w:p w14:paraId="5E794CEE" w14:textId="77777777" w:rsidR="00471D41" w:rsidRPr="00AB68ED" w:rsidRDefault="00471D41" w:rsidP="00DD4343">
            <w:pPr>
              <w:pStyle w:val="Tiny"/>
            </w:pPr>
            <w:r>
              <w:t>Royal Python</w:t>
            </w:r>
          </w:p>
        </w:tc>
        <w:tc>
          <w:tcPr>
            <w:tcW w:w="1170" w:type="dxa"/>
          </w:tcPr>
          <w:p w14:paraId="6E8937FA" w14:textId="77777777" w:rsidR="00471D41" w:rsidRDefault="000D5C35" w:rsidP="00DD4343">
            <w:pPr>
              <w:pStyle w:val="Tiny"/>
            </w:pPr>
            <w:hyperlink r:id="rId285" w:history="1">
              <w:r w:rsidR="00471D41" w:rsidRPr="001F5986">
                <w:rPr>
                  <w:rStyle w:val="Hyperlink"/>
                </w:rPr>
                <w:t>here</w:t>
              </w:r>
            </w:hyperlink>
          </w:p>
        </w:tc>
        <w:tc>
          <w:tcPr>
            <w:tcW w:w="1260" w:type="dxa"/>
          </w:tcPr>
          <w:p w14:paraId="213552C8" w14:textId="77777777" w:rsidR="00471D41" w:rsidRDefault="000D5C35" w:rsidP="00DD4343">
            <w:pPr>
              <w:pStyle w:val="Tiny"/>
            </w:pPr>
            <w:hyperlink r:id="rId286" w:anchor="sectionRange" w:history="1">
              <w:r w:rsidR="00471D41" w:rsidRPr="001F5986">
                <w:rPr>
                  <w:rStyle w:val="Hyperlink"/>
                </w:rPr>
                <w:t>here</w:t>
              </w:r>
            </w:hyperlink>
          </w:p>
        </w:tc>
        <w:tc>
          <w:tcPr>
            <w:tcW w:w="3367" w:type="dxa"/>
          </w:tcPr>
          <w:p w14:paraId="15B577EF" w14:textId="77777777" w:rsidR="00471D41" w:rsidRPr="00AB68ED" w:rsidRDefault="00471D41" w:rsidP="00DD4343">
            <w:pPr>
              <w:pStyle w:val="Tiny"/>
            </w:pPr>
            <w:r>
              <w:t>Burkina Faso, Chad, Congo</w:t>
            </w:r>
          </w:p>
        </w:tc>
        <w:tc>
          <w:tcPr>
            <w:tcW w:w="1223" w:type="dxa"/>
          </w:tcPr>
          <w:p w14:paraId="6DC6C4EB" w14:textId="77777777" w:rsidR="00471D41" w:rsidRDefault="00471D41" w:rsidP="00DD4343">
            <w:pPr>
              <w:pStyle w:val="Tiny"/>
            </w:pPr>
            <w:r>
              <w:t>LC</w:t>
            </w:r>
          </w:p>
        </w:tc>
      </w:tr>
      <w:tr w:rsidR="00471D41" w14:paraId="19B8CCC2" w14:textId="77777777" w:rsidTr="00EE31C7">
        <w:tc>
          <w:tcPr>
            <w:tcW w:w="1435" w:type="dxa"/>
          </w:tcPr>
          <w:p w14:paraId="4C309F35" w14:textId="77777777" w:rsidR="00471D41" w:rsidRPr="002E39D8" w:rsidRDefault="00471D41" w:rsidP="00DD4343">
            <w:pPr>
              <w:pStyle w:val="Tiny"/>
            </w:pPr>
            <w:r w:rsidRPr="002E39D8">
              <w:t>Alopias pelagicus</w:t>
            </w:r>
          </w:p>
        </w:tc>
        <w:tc>
          <w:tcPr>
            <w:tcW w:w="1260" w:type="dxa"/>
          </w:tcPr>
          <w:p w14:paraId="00587F43" w14:textId="77777777" w:rsidR="00471D41" w:rsidRDefault="00471D41" w:rsidP="00DD4343">
            <w:pPr>
              <w:pStyle w:val="Tiny"/>
            </w:pPr>
            <w:r w:rsidRPr="00120B3E">
              <w:t>Pelagic Thresher</w:t>
            </w:r>
          </w:p>
        </w:tc>
        <w:tc>
          <w:tcPr>
            <w:tcW w:w="1170" w:type="dxa"/>
          </w:tcPr>
          <w:p w14:paraId="5E16D9FF" w14:textId="77777777" w:rsidR="00471D41" w:rsidRDefault="000D5C35" w:rsidP="00DD4343">
            <w:pPr>
              <w:pStyle w:val="Tiny"/>
            </w:pPr>
            <w:hyperlink r:id="rId287" w:history="1">
              <w:r w:rsidR="00471D41" w:rsidRPr="00120B3E">
                <w:rPr>
                  <w:rStyle w:val="Hyperlink"/>
                </w:rPr>
                <w:t>here</w:t>
              </w:r>
            </w:hyperlink>
          </w:p>
        </w:tc>
        <w:tc>
          <w:tcPr>
            <w:tcW w:w="1260" w:type="dxa"/>
          </w:tcPr>
          <w:p w14:paraId="2DB5EF5F" w14:textId="77777777" w:rsidR="00471D41" w:rsidRDefault="000D5C35" w:rsidP="00DD4343">
            <w:pPr>
              <w:pStyle w:val="Tiny"/>
            </w:pPr>
            <w:hyperlink r:id="rId288" w:anchor="sectionRange" w:history="1">
              <w:r w:rsidR="00471D41" w:rsidRPr="00120B3E">
                <w:rPr>
                  <w:rStyle w:val="Hyperlink"/>
                </w:rPr>
                <w:t>here</w:t>
              </w:r>
            </w:hyperlink>
          </w:p>
        </w:tc>
        <w:tc>
          <w:tcPr>
            <w:tcW w:w="3367" w:type="dxa"/>
          </w:tcPr>
          <w:p w14:paraId="37ACC84F" w14:textId="77777777" w:rsidR="00471D41" w:rsidRDefault="00471D41" w:rsidP="00DD4343">
            <w:pPr>
              <w:pStyle w:val="Tiny"/>
            </w:pPr>
            <w:r>
              <w:t>&gt;60 countries</w:t>
            </w:r>
          </w:p>
        </w:tc>
        <w:tc>
          <w:tcPr>
            <w:tcW w:w="1223" w:type="dxa"/>
          </w:tcPr>
          <w:p w14:paraId="7A8D4C66" w14:textId="77777777" w:rsidR="00471D41" w:rsidRDefault="00471D41" w:rsidP="00DD4343">
            <w:pPr>
              <w:pStyle w:val="Tiny"/>
            </w:pPr>
            <w:r>
              <w:t>VU</w:t>
            </w:r>
          </w:p>
        </w:tc>
      </w:tr>
      <w:tr w:rsidR="00471D41" w14:paraId="56D477F7" w14:textId="77777777" w:rsidTr="00EE31C7">
        <w:tc>
          <w:tcPr>
            <w:tcW w:w="1435" w:type="dxa"/>
          </w:tcPr>
          <w:p w14:paraId="6193F0F0" w14:textId="77777777" w:rsidR="00471D41" w:rsidRPr="002E39D8" w:rsidRDefault="00471D41" w:rsidP="00DD4343">
            <w:pPr>
              <w:pStyle w:val="Tiny"/>
            </w:pPr>
            <w:r w:rsidRPr="002E39D8">
              <w:t>Glyphis gangeticus</w:t>
            </w:r>
          </w:p>
        </w:tc>
        <w:tc>
          <w:tcPr>
            <w:tcW w:w="1260" w:type="dxa"/>
          </w:tcPr>
          <w:p w14:paraId="038F0574" w14:textId="77777777" w:rsidR="00471D41" w:rsidRPr="00120B3E" w:rsidRDefault="00471D41" w:rsidP="00DD4343">
            <w:pPr>
              <w:pStyle w:val="Tiny"/>
            </w:pPr>
            <w:r>
              <w:t>Ganges Shark</w:t>
            </w:r>
          </w:p>
        </w:tc>
        <w:tc>
          <w:tcPr>
            <w:tcW w:w="1170" w:type="dxa"/>
          </w:tcPr>
          <w:p w14:paraId="20D0D396" w14:textId="77777777" w:rsidR="00471D41" w:rsidRDefault="000D5C35" w:rsidP="00DD4343">
            <w:pPr>
              <w:pStyle w:val="Tiny"/>
            </w:pPr>
            <w:hyperlink r:id="rId289" w:history="1">
              <w:r w:rsidR="00471D41" w:rsidRPr="00F52BA7">
                <w:rPr>
                  <w:rStyle w:val="Hyperlink"/>
                </w:rPr>
                <w:t>here</w:t>
              </w:r>
            </w:hyperlink>
          </w:p>
        </w:tc>
        <w:tc>
          <w:tcPr>
            <w:tcW w:w="1260" w:type="dxa"/>
          </w:tcPr>
          <w:p w14:paraId="0651EDEC" w14:textId="77777777" w:rsidR="00471D41" w:rsidRDefault="000D5C35" w:rsidP="00DD4343">
            <w:pPr>
              <w:pStyle w:val="Tiny"/>
            </w:pPr>
            <w:hyperlink r:id="rId290" w:anchor="sectionRange" w:history="1">
              <w:r w:rsidR="00471D41" w:rsidRPr="00F52BA7">
                <w:rPr>
                  <w:rStyle w:val="Hyperlink"/>
                </w:rPr>
                <w:t>here</w:t>
              </w:r>
            </w:hyperlink>
          </w:p>
        </w:tc>
        <w:tc>
          <w:tcPr>
            <w:tcW w:w="3367" w:type="dxa"/>
          </w:tcPr>
          <w:p w14:paraId="102134B4" w14:textId="77777777" w:rsidR="00471D41" w:rsidRDefault="00471D41" w:rsidP="00DD4343">
            <w:pPr>
              <w:pStyle w:val="Tiny"/>
            </w:pPr>
            <w:r w:rsidRPr="00F52BA7">
              <w:t>Bangladesh, Myanmar, Pakistan</w:t>
            </w:r>
          </w:p>
        </w:tc>
        <w:tc>
          <w:tcPr>
            <w:tcW w:w="1223" w:type="dxa"/>
          </w:tcPr>
          <w:p w14:paraId="64EF992E" w14:textId="77777777" w:rsidR="00471D41" w:rsidRDefault="00471D41" w:rsidP="00DD4343">
            <w:pPr>
              <w:pStyle w:val="Tiny"/>
            </w:pPr>
            <w:r>
              <w:t>CR</w:t>
            </w:r>
          </w:p>
        </w:tc>
      </w:tr>
      <w:tr w:rsidR="00471D41" w14:paraId="5A65D399" w14:textId="77777777" w:rsidTr="00EE31C7">
        <w:tc>
          <w:tcPr>
            <w:tcW w:w="1435" w:type="dxa"/>
          </w:tcPr>
          <w:p w14:paraId="300B1B0B" w14:textId="77777777" w:rsidR="00471D41" w:rsidRPr="002E39D8" w:rsidRDefault="00471D41" w:rsidP="00DD4343">
            <w:pPr>
              <w:pStyle w:val="Tiny"/>
            </w:pPr>
            <w:r w:rsidRPr="002E39D8">
              <w:t>Nomascus leucogenys</w:t>
            </w:r>
          </w:p>
        </w:tc>
        <w:tc>
          <w:tcPr>
            <w:tcW w:w="1260" w:type="dxa"/>
          </w:tcPr>
          <w:p w14:paraId="35194672" w14:textId="77777777" w:rsidR="00471D41" w:rsidRDefault="00471D41" w:rsidP="00DD4343">
            <w:pPr>
              <w:pStyle w:val="Tiny"/>
            </w:pPr>
            <w:r w:rsidRPr="00D3378A">
              <w:t>Northern White cheeked Gibbon</w:t>
            </w:r>
          </w:p>
        </w:tc>
        <w:tc>
          <w:tcPr>
            <w:tcW w:w="1170" w:type="dxa"/>
          </w:tcPr>
          <w:p w14:paraId="25B047E7" w14:textId="77777777" w:rsidR="00471D41" w:rsidRDefault="000D5C35" w:rsidP="00DD4343">
            <w:pPr>
              <w:pStyle w:val="Tiny"/>
            </w:pPr>
            <w:hyperlink r:id="rId291" w:history="1">
              <w:r w:rsidR="00471D41" w:rsidRPr="00D3378A">
                <w:rPr>
                  <w:rStyle w:val="Hyperlink"/>
                </w:rPr>
                <w:t>here</w:t>
              </w:r>
            </w:hyperlink>
          </w:p>
        </w:tc>
        <w:tc>
          <w:tcPr>
            <w:tcW w:w="1260" w:type="dxa"/>
          </w:tcPr>
          <w:p w14:paraId="76C31D24" w14:textId="77777777" w:rsidR="00471D41" w:rsidRDefault="000D5C35" w:rsidP="00DD4343">
            <w:pPr>
              <w:pStyle w:val="Tiny"/>
            </w:pPr>
            <w:hyperlink r:id="rId292" w:anchor="sectionRange" w:history="1">
              <w:r w:rsidR="00471D41" w:rsidRPr="00D3378A">
                <w:rPr>
                  <w:rStyle w:val="Hyperlink"/>
                </w:rPr>
                <w:t>here</w:t>
              </w:r>
            </w:hyperlink>
          </w:p>
        </w:tc>
        <w:tc>
          <w:tcPr>
            <w:tcW w:w="3367" w:type="dxa"/>
          </w:tcPr>
          <w:p w14:paraId="3641DF12" w14:textId="77777777" w:rsidR="00471D41" w:rsidRPr="00F52BA7" w:rsidRDefault="00471D41" w:rsidP="00DD4343">
            <w:pPr>
              <w:pStyle w:val="Tiny"/>
            </w:pPr>
            <w:r>
              <w:t>China</w:t>
            </w:r>
          </w:p>
        </w:tc>
        <w:tc>
          <w:tcPr>
            <w:tcW w:w="1223" w:type="dxa"/>
          </w:tcPr>
          <w:p w14:paraId="18178C16" w14:textId="77777777" w:rsidR="00471D41" w:rsidRDefault="00471D41" w:rsidP="00DD4343">
            <w:pPr>
              <w:pStyle w:val="Tiny"/>
            </w:pPr>
            <w:r>
              <w:t>CR</w:t>
            </w:r>
          </w:p>
        </w:tc>
      </w:tr>
    </w:tbl>
    <w:p w14:paraId="0F7389D9" w14:textId="77777777" w:rsidR="006572C6" w:rsidRDefault="006572C6" w:rsidP="000E5536">
      <w:pPr>
        <w:pStyle w:val="Heading6"/>
      </w:pPr>
      <w:r>
        <w:t>Using ArcGIS</w:t>
      </w:r>
    </w:p>
    <w:p w14:paraId="5E7C0792" w14:textId="77777777" w:rsidR="00E25E0B" w:rsidRDefault="00E25E0B" w:rsidP="008B6883">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573B5FA7" w14:textId="77777777" w:rsidR="00E25E0B" w:rsidRDefault="00E25E0B" w:rsidP="000E5536">
      <w:pPr>
        <w:pStyle w:val="ListBullet"/>
      </w:pPr>
      <w:r>
        <w:t>Attempt 1 in ArcGIS: Failed with topology error</w:t>
      </w:r>
    </w:p>
    <w:p w14:paraId="1BD16DED" w14:textId="77777777" w:rsidR="00E25E0B" w:rsidRDefault="00E25E0B" w:rsidP="008B550B">
      <w:pPr>
        <w:pStyle w:val="Code"/>
      </w:pPr>
      <w:r>
        <w:t>Executing (Intersect): Intersect "GAUL2008 #;Species #" "E:\cottaan\My Documents\ArcGIS\Default.gdb\GAUL2008_Intersect1" ALL # INPUT</w:t>
      </w:r>
    </w:p>
    <w:p w14:paraId="4C72D1EC" w14:textId="77777777" w:rsidR="00E25E0B" w:rsidRDefault="00E25E0B" w:rsidP="008B550B">
      <w:pPr>
        <w:pStyle w:val="Code"/>
      </w:pPr>
      <w:r>
        <w:t>Start Time: Mon Jun 18 16:37:20 2012</w:t>
      </w:r>
    </w:p>
    <w:p w14:paraId="6BEC26BE" w14:textId="77777777" w:rsidR="00E25E0B" w:rsidRDefault="00E25E0B" w:rsidP="008B550B">
      <w:pPr>
        <w:pStyle w:val="Code"/>
      </w:pPr>
      <w:r>
        <w:t>Reading Features...</w:t>
      </w:r>
    </w:p>
    <w:p w14:paraId="5D974952" w14:textId="77777777" w:rsidR="00E25E0B" w:rsidRDefault="00E25E0B" w:rsidP="008B550B">
      <w:pPr>
        <w:pStyle w:val="Code"/>
      </w:pPr>
      <w:r>
        <w:t>Processing Tiles...</w:t>
      </w:r>
    </w:p>
    <w:p w14:paraId="0FE4CA33" w14:textId="77777777" w:rsidR="00E25E0B" w:rsidRDefault="00E25E0B" w:rsidP="008B550B">
      <w:pPr>
        <w:pStyle w:val="Code"/>
      </w:pPr>
      <w:r>
        <w:t>ERROR 999999: Error executing function.</w:t>
      </w:r>
    </w:p>
    <w:p w14:paraId="572DC039" w14:textId="77777777" w:rsidR="00E25E0B" w:rsidRDefault="00E25E0B" w:rsidP="008B550B">
      <w:pPr>
        <w:pStyle w:val="Code"/>
      </w:pPr>
      <w:r>
        <w:t>Invalid Topology [Topoengine error.]</w:t>
      </w:r>
    </w:p>
    <w:p w14:paraId="11341F4E" w14:textId="77777777" w:rsidR="00E25E0B" w:rsidRDefault="00E25E0B" w:rsidP="008B550B">
      <w:pPr>
        <w:pStyle w:val="Code"/>
      </w:pPr>
      <w:r>
        <w:t>Failed to execute (Intersect).</w:t>
      </w:r>
    </w:p>
    <w:p w14:paraId="17A1A996" w14:textId="77777777" w:rsidR="00E25E0B" w:rsidRDefault="00E25E0B" w:rsidP="008B550B">
      <w:pPr>
        <w:pStyle w:val="Code"/>
      </w:pPr>
      <w:r>
        <w:t>Failed at Tue Jun 19 01:43:13 2012 (Elapsed Time: 9 hours 5 minutes 53 seconds)</w:t>
      </w:r>
    </w:p>
    <w:p w14:paraId="2FF3A673"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31456424" w14:textId="77777777" w:rsidR="00E25E0B" w:rsidRDefault="00E25E0B" w:rsidP="000E5536">
      <w:pPr>
        <w:pStyle w:val="ListBullet"/>
      </w:pPr>
      <w:r>
        <w:t>Attempt 2 in ArcGIS: Failed even after repairing geometry!</w:t>
      </w:r>
    </w:p>
    <w:p w14:paraId="4E1F952A" w14:textId="77777777" w:rsidR="00E25E0B" w:rsidRDefault="00E25E0B" w:rsidP="008B550B">
      <w:pPr>
        <w:pStyle w:val="Code"/>
      </w:pPr>
      <w:r>
        <w:t>Executing: Intersect "Species #;GAUL2008 #" "E:\cottaan\My Documents\ArcGIS\Biofuels.gdb\BiofuelsGAUL2008" ALL # INPUT</w:t>
      </w:r>
    </w:p>
    <w:p w14:paraId="2CAA4F2A" w14:textId="77777777" w:rsidR="00E25E0B" w:rsidRDefault="00E25E0B" w:rsidP="008B550B">
      <w:pPr>
        <w:pStyle w:val="Code"/>
      </w:pPr>
      <w:r>
        <w:t>Start Time: Wed Jun 20 07:58:13 2012</w:t>
      </w:r>
    </w:p>
    <w:p w14:paraId="1CABCF1C" w14:textId="77777777" w:rsidR="00E25E0B" w:rsidRDefault="00E25E0B" w:rsidP="008B550B">
      <w:pPr>
        <w:pStyle w:val="Code"/>
      </w:pPr>
      <w:r>
        <w:t>Reading Features...</w:t>
      </w:r>
    </w:p>
    <w:p w14:paraId="06351847" w14:textId="77777777" w:rsidR="00E25E0B" w:rsidRDefault="00E25E0B" w:rsidP="008B550B">
      <w:pPr>
        <w:pStyle w:val="Code"/>
      </w:pPr>
      <w:r>
        <w:t>Processing Tiles...</w:t>
      </w:r>
    </w:p>
    <w:p w14:paraId="3DF10AA0" w14:textId="77777777" w:rsidR="00E25E0B" w:rsidRDefault="00E25E0B" w:rsidP="008B550B">
      <w:pPr>
        <w:pStyle w:val="Code"/>
      </w:pPr>
      <w:r>
        <w:t>ERROR 999999: Error executing function.</w:t>
      </w:r>
    </w:p>
    <w:p w14:paraId="633163C1" w14:textId="77777777" w:rsidR="00E25E0B" w:rsidRDefault="00E25E0B" w:rsidP="008B550B">
      <w:pPr>
        <w:pStyle w:val="Code"/>
      </w:pPr>
      <w:r>
        <w:t>Invalid Topology [Topoengine error.]</w:t>
      </w:r>
    </w:p>
    <w:p w14:paraId="78CCD5D3" w14:textId="77777777" w:rsidR="00E25E0B" w:rsidRDefault="00E25E0B" w:rsidP="008B550B">
      <w:pPr>
        <w:pStyle w:val="Code"/>
      </w:pPr>
      <w:r>
        <w:t>Failed to execute (Intersect).</w:t>
      </w:r>
    </w:p>
    <w:p w14:paraId="65340360" w14:textId="77777777" w:rsidR="00E25E0B" w:rsidRDefault="00E25E0B" w:rsidP="008B550B">
      <w:pPr>
        <w:pStyle w:val="Code"/>
      </w:pPr>
      <w:r>
        <w:t>Failed at Wed Jun 20 14:28:25 2012 (Elapsed Time: 6 hours 30 minutes 12 seconds)</w:t>
      </w:r>
    </w:p>
    <w:p w14:paraId="1772604E" w14:textId="77777777" w:rsidR="00E25E0B" w:rsidRDefault="00E25E0B" w:rsidP="008B6883">
      <w:pPr>
        <w:pStyle w:val="BodyText2"/>
      </w:pPr>
      <w:r>
        <w:t>Using a Model in ArcMap to calculate the areas is just imposssibly slow. Resorting to multithreading on PostGIS.</w:t>
      </w:r>
    </w:p>
    <w:p w14:paraId="19E54F6E" w14:textId="77777777" w:rsidR="006572C6" w:rsidRDefault="006572C6" w:rsidP="000E5536">
      <w:pPr>
        <w:pStyle w:val="Heading6"/>
      </w:pPr>
      <w:r>
        <w:t>Using PostGIS</w:t>
      </w:r>
    </w:p>
    <w:p w14:paraId="0D24E031"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93" w:anchor="!msg/fmetalk/wkmthyvGx54/no8cQiltbZUJ" w:history="1">
        <w:r w:rsidRPr="00E73772">
          <w:rPr>
            <w:rStyle w:val="Hyperlink"/>
          </w:rPr>
          <w:t>here</w:t>
        </w:r>
      </w:hyperlink>
      <w:r>
        <w:t>.</w:t>
      </w:r>
    </w:p>
    <w:p w14:paraId="5AB9783D" w14:textId="77777777" w:rsidR="00E25E0B" w:rsidRDefault="00E25E0B" w:rsidP="008B6883">
      <w:pPr>
        <w:pStyle w:val="BodyText2"/>
      </w:pPr>
      <w:r>
        <w:t>Trying to update the overlay to LatLong. This works:</w:t>
      </w:r>
    </w:p>
    <w:p w14:paraId="18469E18"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682BC1B4" w14:textId="77777777" w:rsidR="00E25E0B" w:rsidRDefault="00E25E0B" w:rsidP="008B6883">
      <w:pPr>
        <w:pStyle w:val="BodyText2"/>
      </w:pPr>
      <w:r>
        <w:t>But I cant get it to work for a species. Because when you use lat/long coordinates for some reason they are round the wrong way in the wfs!</w:t>
      </w:r>
    </w:p>
    <w:p w14:paraId="71B2FF10" w14:textId="77777777" w:rsidR="00E25E0B" w:rsidRDefault="00E25E0B" w:rsidP="008B6883">
      <w:pPr>
        <w:pStyle w:val="BodyText2"/>
      </w:pPr>
      <w:r>
        <w:t xml:space="preserve">In ArcGIS Server Services directory, the coordinates are in x,y order for both the </w:t>
      </w:r>
      <w:hyperlink r:id="rId294" w:history="1">
        <w:r w:rsidRPr="002064F2">
          <w:rPr>
            <w:rStyle w:val="Hyperlink"/>
          </w:rPr>
          <w:t>WebMercator</w:t>
        </w:r>
      </w:hyperlink>
      <w:r>
        <w:t xml:space="preserve"> and </w:t>
      </w:r>
      <w:hyperlink r:id="rId295" w:history="1">
        <w:r w:rsidRPr="002064F2">
          <w:rPr>
            <w:rStyle w:val="Hyperlink"/>
          </w:rPr>
          <w:t>WGS84</w:t>
        </w:r>
      </w:hyperlink>
      <w:r>
        <w:t xml:space="preserve"> requests.</w:t>
      </w:r>
    </w:p>
    <w:p w14:paraId="7AEFFF7F" w14:textId="77777777" w:rsidR="00E25E0B" w:rsidRDefault="00E25E0B" w:rsidP="008B6883">
      <w:pPr>
        <w:pStyle w:val="BodyText2"/>
      </w:pPr>
      <w:r>
        <w:t xml:space="preserve">In ArcGIS Server WFS, the coordinates are in x,y order for </w:t>
      </w:r>
      <w:hyperlink r:id="rId296" w:history="1">
        <w:r w:rsidRPr="006E50A0">
          <w:rPr>
            <w:rStyle w:val="Hyperlink"/>
          </w:rPr>
          <w:t>WebMercator</w:t>
        </w:r>
      </w:hyperlink>
      <w:r>
        <w:t xml:space="preserve"> but are reversed in the </w:t>
      </w:r>
      <w:hyperlink r:id="rId297" w:history="1">
        <w:r w:rsidRPr="006E50A0">
          <w:rPr>
            <w:rStyle w:val="Hyperlink"/>
          </w:rPr>
          <w:t>WGS84</w:t>
        </w:r>
      </w:hyperlink>
      <w:r>
        <w:t xml:space="preserve"> srs.</w:t>
      </w:r>
    </w:p>
    <w:p w14:paraId="6429A08C" w14:textId="77777777" w:rsidR="00E25E0B" w:rsidRDefault="00E25E0B" w:rsidP="008B6883">
      <w:pPr>
        <w:pStyle w:val="BodyText2"/>
      </w:pPr>
      <w:r>
        <w:t xml:space="preserve">If you specify wfs version 1.0.0 in the WFS </w:t>
      </w:r>
      <w:hyperlink r:id="rId29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270A0A">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2C010CFA" w14:textId="77777777" w:rsidR="00E25E0B" w:rsidRDefault="00E25E0B" w:rsidP="000E5536">
      <w:pPr>
        <w:pStyle w:val="ListBullet"/>
      </w:pPr>
      <w:r>
        <w:t>Create the geometry using st_geomfromgml in the lat/long order</w:t>
      </w:r>
    </w:p>
    <w:p w14:paraId="3F5B9ECC" w14:textId="77777777" w:rsidR="00E25E0B" w:rsidRDefault="00E25E0B" w:rsidP="008B6883">
      <w:pPr>
        <w:pStyle w:val="BodyText2"/>
      </w:pPr>
      <w:r>
        <w:t xml:space="preserve">See </w:t>
      </w:r>
      <w:hyperlink r:id="rId299" w:history="1">
        <w:r w:rsidRPr="00D75BE8">
          <w:rPr>
            <w:rStyle w:val="Hyperlink"/>
          </w:rPr>
          <w:t>here</w:t>
        </w:r>
      </w:hyperlink>
      <w:r>
        <w:t xml:space="preserve"> for the GML formats that geomfromgml supports.</w:t>
      </w:r>
    </w:p>
    <w:p w14:paraId="38E7D8FE" w14:textId="77777777" w:rsidR="00E25E0B" w:rsidRDefault="00E25E0B" w:rsidP="000E5536">
      <w:pPr>
        <w:pStyle w:val="ListBullet"/>
      </w:pPr>
      <w:r>
        <w:t>Serve the data as long/lat from ArcGIS Server either using WFS 1.0.0 or using an external capabilities file</w:t>
      </w:r>
    </w:p>
    <w:p w14:paraId="317C5CCB" w14:textId="77777777" w:rsidR="00E25E0B" w:rsidRDefault="00160D3E" w:rsidP="000E5536">
      <w:pPr>
        <w:pStyle w:val="BodyText"/>
      </w:pPr>
      <w:r>
        <w:t xml:space="preserve">Requesting the data as </w:t>
      </w:r>
      <w:r w:rsidR="00E25E0B">
        <w:t xml:space="preserve">WFS 1.0.0 works!! </w:t>
      </w:r>
    </w:p>
    <w:p w14:paraId="0B00AD65"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3408A068" w14:textId="77777777" w:rsidR="00E25E0B" w:rsidRDefault="00E25E0B" w:rsidP="000E5536">
      <w:pPr>
        <w:pStyle w:val="BodyText"/>
      </w:pPr>
      <w:r>
        <w:t>Need to update the overlay code – wfs 1.0.0 for geographic srs, 1.1.0 for projected srs.</w:t>
      </w:r>
    </w:p>
    <w:p w14:paraId="49FE8FC5" w14:textId="77777777" w:rsidR="00CC7196" w:rsidRDefault="00CC7196" w:rsidP="008B6883">
      <w:pPr>
        <w:pStyle w:val="BodyText2"/>
      </w:pPr>
      <w:r>
        <w:t>I have now created a country dataset which includes all of the marine areas as well (EEZ combined with GAUL). I will complete the country analysis using this.</w:t>
      </w:r>
    </w:p>
    <w:p w14:paraId="45DE582D" w14:textId="77777777" w:rsidR="001D133C" w:rsidRDefault="00640FAF" w:rsidP="000E5536">
      <w:pPr>
        <w:pStyle w:val="Heading7"/>
      </w:pPr>
      <w:bookmarkStart w:id="77" w:name="_Ref330799427"/>
      <w:r>
        <w:t>Attempt 1</w:t>
      </w:r>
      <w:bookmarkEnd w:id="77"/>
    </w:p>
    <w:p w14:paraId="7DE9877E" w14:textId="77777777" w:rsidR="0026003A" w:rsidRDefault="007225E6" w:rsidP="008B6883">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270A0A">
        <w:t>Importing the Country Species analysis into PostGIS</w:t>
      </w:r>
      <w:r w:rsidR="0026003A">
        <w:fldChar w:fldCharType="end"/>
      </w:r>
      <w:r w:rsidR="003C65E3">
        <w:t xml:space="preserve"> (into species|dev database and copied to durga).</w:t>
      </w:r>
    </w:p>
    <w:p w14:paraId="02FFE21D"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2D923765" w14:textId="77777777" w:rsidR="00A95E02" w:rsidRDefault="00A95E02" w:rsidP="008B6883">
      <w:pPr>
        <w:pStyle w:val="BodyText2"/>
      </w:pPr>
      <w:r>
        <w:t xml:space="preserve">Number of requests failed:    118 </w:t>
      </w:r>
    </w:p>
    <w:p w14:paraId="5D63F4C2" w14:textId="77777777" w:rsidR="00A95E02" w:rsidRDefault="00A95E02" w:rsidP="000E5536">
      <w:pPr>
        <w:pStyle w:val="BodyText"/>
      </w:pPr>
      <w:r>
        <w:t>Number of requests timed out:    18</w:t>
      </w:r>
    </w:p>
    <w:p w14:paraId="5EB1A9DD" w14:textId="77777777"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270A0A">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30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270A0A">
        <w:t xml:space="preserve">Changing the </w:t>
      </w:r>
      <w:r w:rsidR="00270A0A" w:rsidRPr="009E7739">
        <w:t>httpRuntime executionTimeout</w:t>
      </w:r>
      <w:r w:rsidR="009E7739">
        <w:fldChar w:fldCharType="end"/>
      </w:r>
      <w:r w:rsidR="009E7739">
        <w:t xml:space="preserve">. </w:t>
      </w:r>
    </w:p>
    <w:p w14:paraId="60CE78FF" w14:textId="77777777" w:rsidR="00A93F05" w:rsidRDefault="00A93F05" w:rsidP="000E5536">
      <w:pPr>
        <w:pStyle w:val="Heading8"/>
      </w:pPr>
      <w:r>
        <w:t>Validation</w:t>
      </w:r>
    </w:p>
    <w:p w14:paraId="6C04B62F"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301" w:history="1">
        <w:r w:rsidR="00E92F74" w:rsidRPr="00E92F74">
          <w:rPr>
            <w:rStyle w:val="Hyperlink"/>
          </w:rPr>
          <w:t>REST</w:t>
        </w:r>
      </w:hyperlink>
      <w:r w:rsidR="00E92F74">
        <w:t xml:space="preserve"> but not in </w:t>
      </w:r>
      <w:hyperlink r:id="rId302" w:history="1">
        <w:r w:rsidR="00E92F74" w:rsidRPr="00E92F74">
          <w:rPr>
            <w:rStyle w:val="Hyperlink"/>
          </w:rPr>
          <w:t>WFS</w:t>
        </w:r>
      </w:hyperlink>
      <w:r w:rsidR="00E92F74">
        <w:t>.</w:t>
      </w:r>
      <w:r w:rsidR="00D50258">
        <w:t xml:space="preserve"> Anyhow, copying the data to Durga so we can use it.</w:t>
      </w:r>
    </w:p>
    <w:p w14:paraId="0BCE2A54" w14:textId="77777777" w:rsidR="007A5857" w:rsidRDefault="007A5857" w:rsidP="000E5536">
      <w:pPr>
        <w:pStyle w:val="Heading7"/>
      </w:pPr>
      <w:r>
        <w:t>Attempt 2</w:t>
      </w:r>
    </w:p>
    <w:p w14:paraId="7F3A98BA"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06020AF7" w14:textId="77777777" w:rsidR="00E25E0B" w:rsidRDefault="00E25E0B" w:rsidP="000E5536">
      <w:pPr>
        <w:pStyle w:val="Heading5"/>
      </w:pPr>
      <w:r>
        <w:t>Area of species within each country</w:t>
      </w:r>
    </w:p>
    <w:p w14:paraId="176B4EB8" w14:textId="77777777" w:rsidR="006D72EA" w:rsidRDefault="006D72EA" w:rsidP="000E5536">
      <w:pPr>
        <w:pStyle w:val="Heading6"/>
      </w:pPr>
      <w:r>
        <w:t>Python Intersection</w:t>
      </w:r>
    </w:p>
    <w:p w14:paraId="0AB7AA09" w14:textId="77777777" w:rsidR="001F7DD6" w:rsidRDefault="001F7DD6" w:rsidP="008B6883">
      <w:pPr>
        <w:pStyle w:val="BodyText2"/>
      </w:pPr>
      <w:r>
        <w:t>Using WFS</w:t>
      </w:r>
      <w:r w:rsidR="00931CC6">
        <w:t xml:space="preserve"> to get the GML and then doing the intersection. E</w:t>
      </w:r>
      <w:r>
        <w:t>xample call:</w:t>
      </w:r>
    </w:p>
    <w:p w14:paraId="4302CFCB" w14:textId="77777777" w:rsidR="001F7DD6" w:rsidRPr="001F7DD6" w:rsidRDefault="000D5C35" w:rsidP="008B6883">
      <w:pPr>
        <w:pStyle w:val="BodyText2"/>
      </w:pPr>
      <w:hyperlink r:id="rId30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DEA853F" w14:textId="77777777" w:rsidR="005B564F" w:rsidRDefault="005B564F" w:rsidP="000E5536">
      <w:pPr>
        <w:pStyle w:val="Heading7"/>
      </w:pPr>
      <w:r>
        <w:t>Using Lat/Long</w:t>
      </w:r>
    </w:p>
    <w:p w14:paraId="0906AE50" w14:textId="77777777" w:rsidR="00E25E0B" w:rsidRDefault="00E25E0B" w:rsidP="008B6883">
      <w:pPr>
        <w:pStyle w:val="BodyText2"/>
      </w:pPr>
      <w:r>
        <w:t>The following query works and gets the area of intersection in 221ms using st_intersects:</w:t>
      </w:r>
    </w:p>
    <w:p w14:paraId="6059E02B"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2F9B8CB" w14:textId="77777777" w:rsidR="00E25E0B" w:rsidRDefault="00E25E0B" w:rsidP="008B6883">
      <w:pPr>
        <w:pStyle w:val="BodyText2"/>
      </w:pPr>
      <w:r>
        <w:t>The following query works and gets the area of intersection in 1041ms using &amp;&amp;:</w:t>
      </w:r>
    </w:p>
    <w:p w14:paraId="71334884"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5771EB0F" w14:textId="77777777" w:rsidR="00E25E0B" w:rsidRDefault="00E25E0B" w:rsidP="008B6883">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48538912"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0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47BE6396" w14:textId="77777777" w:rsidR="00455DFE" w:rsidRDefault="00455DFE" w:rsidP="008B550B">
      <w:pPr>
        <w:pStyle w:val="Code"/>
      </w:pPr>
      <w:r w:rsidRPr="00455DFE">
        <w:t>conn  = psycopg2.connect(host="species.jrc.it",database="dopa",user="appuser",password="5Ti5k9")</w:t>
      </w:r>
    </w:p>
    <w:p w14:paraId="6DFF487B" w14:textId="77777777" w:rsidR="00455DFE" w:rsidRDefault="00455DFE" w:rsidP="008B550B">
      <w:pPr>
        <w:pStyle w:val="Code"/>
      </w:pPr>
      <w:r w:rsidRPr="00455DFE">
        <w:t>cur = conn.cursor()</w:t>
      </w:r>
    </w:p>
    <w:p w14:paraId="758C9276" w14:textId="77777777" w:rsidR="00455DFE" w:rsidRDefault="00455DFE" w:rsidP="008B550B">
      <w:pPr>
        <w:pStyle w:val="Code"/>
      </w:pPr>
      <w:r w:rsidRPr="00455DFE">
        <w:t xml:space="preserve">cur.execute("SHOW </w:t>
      </w:r>
      <w:r>
        <w:t>statement_timeout</w:t>
      </w:r>
      <w:r w:rsidRPr="00455DFE">
        <w:t>")</w:t>
      </w:r>
    </w:p>
    <w:p w14:paraId="2CDBBBC5" w14:textId="77777777" w:rsidR="00455DFE" w:rsidRDefault="000E4C49" w:rsidP="008B550B">
      <w:pPr>
        <w:pStyle w:val="Code"/>
      </w:pPr>
      <w:r>
        <w:t>timeout</w:t>
      </w:r>
      <w:r w:rsidR="00455DFE">
        <w:t xml:space="preserve"> = </w:t>
      </w:r>
      <w:r w:rsidRPr="000E4C49">
        <w:t>cur.fetchall()[0][0]</w:t>
      </w:r>
    </w:p>
    <w:p w14:paraId="04BF34A2" w14:textId="77777777" w:rsidR="005171F2" w:rsidRDefault="005171F2" w:rsidP="000E5536">
      <w:pPr>
        <w:pStyle w:val="ListBullet"/>
      </w:pPr>
      <w:r>
        <w:t>Attempt 1: PuTTY Fatal Error. Network Error: Software caused connection abort.</w:t>
      </w:r>
    </w:p>
    <w:p w14:paraId="3652E9F1"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5E59A25" w14:textId="77777777" w:rsidR="005171F2" w:rsidRDefault="009130C1" w:rsidP="008B550B">
      <w:pPr>
        <w:pStyle w:val="Code"/>
      </w:pPr>
      <w:r w:rsidRPr="0023279C">
        <w:t xml:space="preserve">nohup python </w:t>
      </w:r>
      <w:r>
        <w:t>overlay</w:t>
      </w:r>
      <w:r w:rsidRPr="0023279C">
        <w:t>.py &gt; /dev/null 2&gt; /dev/null &lt; /dev/null</w:t>
      </w:r>
    </w:p>
    <w:p w14:paraId="74573DE0"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51EDC2AB" w14:textId="77777777" w:rsidR="00A630CB" w:rsidRDefault="00A630CB" w:rsidP="008B6883">
      <w:pPr>
        <w:pStyle w:val="BodyText2"/>
      </w:pPr>
      <w:r>
        <w:t>OBJECTID=768 – could not load data from the datasource</w:t>
      </w:r>
    </w:p>
    <w:p w14:paraId="2952038C" w14:textId="77777777" w:rsidR="00A630CB" w:rsidRDefault="00A630CB" w:rsidP="000E5536">
      <w:pPr>
        <w:pStyle w:val="BodyText"/>
      </w:pPr>
      <w:r>
        <w:t>OBJECTID=29333 – has an area of 0</w:t>
      </w:r>
    </w:p>
    <w:p w14:paraId="4A5EDB24" w14:textId="77777777" w:rsidR="005B564F" w:rsidRDefault="005B564F" w:rsidP="000E5536">
      <w:pPr>
        <w:pStyle w:val="Heading7"/>
      </w:pPr>
      <w:r>
        <w:t>Using Mollweide</w:t>
      </w:r>
    </w:p>
    <w:p w14:paraId="3409C048" w14:textId="77777777" w:rsidR="005B564F" w:rsidRDefault="005B564F" w:rsidP="008B6883">
      <w:pPr>
        <w:pStyle w:val="BodyText2"/>
      </w:pPr>
      <w:r>
        <w:t xml:space="preserve">Testing on the small polygon from speciesis = </w:t>
      </w:r>
      <w:r w:rsidRPr="002274F6">
        <w:t>61554</w:t>
      </w:r>
      <w:r>
        <w:t xml:space="preserve"> (OBJECTID=13006):</w:t>
      </w:r>
    </w:p>
    <w:p w14:paraId="75225994"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1D37149"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05" w:history="1">
        <w:r w:rsidRPr="00A96E1B">
          <w:rPr>
            <w:rStyle w:val="Hyperlink"/>
          </w:rPr>
          <w:t>here</w:t>
        </w:r>
      </w:hyperlink>
      <w:r>
        <w:t>. From ArcGIS the area should be 15848566.549735m2. Not bad!</w:t>
      </w:r>
    </w:p>
    <w:p w14:paraId="67ADD45C" w14:textId="77777777" w:rsidR="005B564F" w:rsidRDefault="005B564F" w:rsidP="008B6883">
      <w:pPr>
        <w:pStyle w:val="BodyText2"/>
      </w:pPr>
      <w:r>
        <w:t>OK, Will has added the Mollweide projection to the species dopa and dev databases so we can try again. The srid = 97099. So what is the area using 97099:</w:t>
      </w:r>
    </w:p>
    <w:p w14:paraId="12B8BB45"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53F5047B"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79B9C848" w14:textId="77777777" w:rsidR="006D72EA" w:rsidRDefault="006D72EA" w:rsidP="000E5536">
      <w:pPr>
        <w:pStyle w:val="Heading6"/>
      </w:pPr>
      <w:r>
        <w:t>Post-processing</w:t>
      </w:r>
    </w:p>
    <w:p w14:paraId="67457E0C" w14:textId="77777777" w:rsidR="00245189" w:rsidRDefault="00245189" w:rsidP="000E5536">
      <w:pPr>
        <w:pStyle w:val="Heading7"/>
      </w:pPr>
      <w:r>
        <w:lastRenderedPageBreak/>
        <w:t>Using Lat/Long</w:t>
      </w:r>
    </w:p>
    <w:p w14:paraId="700170FE"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0258A9ED" w14:textId="77777777" w:rsidR="00245189" w:rsidRDefault="00245189" w:rsidP="000E5536">
      <w:pPr>
        <w:pStyle w:val="Heading7"/>
      </w:pPr>
      <w:r>
        <w:t>Using Mollweide</w:t>
      </w:r>
    </w:p>
    <w:p w14:paraId="1E7BA112"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07DEFD52"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10A8EBBD"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3B6866EF" w14:textId="77777777"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270A0A">
        <w:t>Using OWSLib</w:t>
      </w:r>
      <w:r w:rsidR="00821064">
        <w:fldChar w:fldCharType="end"/>
      </w:r>
      <w:r w:rsidR="00821064">
        <w:t>).</w:t>
      </w:r>
    </w:p>
    <w:p w14:paraId="2F41BE49" w14:textId="77777777" w:rsidR="004A2AEA" w:rsidRDefault="004A2AEA" w:rsidP="003B37F4">
      <w:pPr>
        <w:pStyle w:val="Heading2"/>
      </w:pPr>
      <w:r>
        <w:t>GLC2000 Intersection</w:t>
      </w:r>
    </w:p>
    <w:p w14:paraId="082DB9BC" w14:textId="77777777" w:rsidR="001E4845" w:rsidRDefault="001E4845" w:rsidP="008B6883">
      <w:pPr>
        <w:pStyle w:val="BodyText2"/>
      </w:pPr>
      <w:r>
        <w:t>There is an internal only WMS service to the GLC2000 dataset:</w:t>
      </w:r>
    </w:p>
    <w:p w14:paraId="5D3B1226" w14:textId="77777777" w:rsidR="001E4845" w:rsidRDefault="000D5C35" w:rsidP="008B6883">
      <w:pPr>
        <w:pStyle w:val="BodyText2"/>
      </w:pPr>
      <w:hyperlink r:id="rId306" w:history="1">
        <w:r w:rsidR="001E4845">
          <w:rPr>
            <w:rStyle w:val="Hyperlink"/>
          </w:rPr>
          <w:t>http://h05-dev-vm3/geoserver/ows?service=wms&amp;version=1.1.1&amp;request=GetCapabilities</w:t>
        </w:r>
      </w:hyperlink>
    </w:p>
    <w:p w14:paraId="3E342621" w14:textId="77777777" w:rsidR="001E4845" w:rsidRPr="00D02807" w:rsidRDefault="001E4845" w:rsidP="008B6883">
      <w:pPr>
        <w:pStyle w:val="BodyText2"/>
      </w:pPr>
      <w:r>
        <w:t>Added this to the Biofuels Malaysia map document by adding a connection to a new WMS Server.</w:t>
      </w:r>
    </w:p>
    <w:p w14:paraId="71A79029"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44525C5F" w14:textId="77777777" w:rsidR="004A2AEA" w:rsidRPr="00367CE4" w:rsidRDefault="004A2AEA" w:rsidP="000E5536">
      <w:pPr>
        <w:pStyle w:val="ListBullet"/>
      </w:pPr>
      <w:r>
        <w:t>Select the GLC2000 cells using the species polygon features and summarise the area – Zonal Statistics as table tool</w:t>
      </w:r>
    </w:p>
    <w:p w14:paraId="26AE7C82" w14:textId="77777777" w:rsidR="004A2AEA" w:rsidRDefault="004A2AEA" w:rsidP="000E5536">
      <w:pPr>
        <w:pStyle w:val="ListBullet"/>
      </w:pPr>
      <w:r>
        <w:t xml:space="preserve">Rasterise the species range data using the same grid as the GLC2000, do the intersection </w:t>
      </w:r>
    </w:p>
    <w:p w14:paraId="0EEB5275" w14:textId="77777777" w:rsidR="004A2AEA" w:rsidRDefault="004A2AEA" w:rsidP="000E5536">
      <w:pPr>
        <w:pStyle w:val="ListBullet"/>
      </w:pPr>
      <w:r>
        <w:t>Vectorise the GLC2000 data (or use the segments if they are available) and do a polygon intersection</w:t>
      </w:r>
    </w:p>
    <w:p w14:paraId="74C71410" w14:textId="77777777" w:rsidR="00DC0D79" w:rsidRDefault="00DC0D79" w:rsidP="0034374E">
      <w:pPr>
        <w:pStyle w:val="Heading3"/>
      </w:pPr>
      <w:r>
        <w:t>ExtractBy Tools</w:t>
      </w:r>
    </w:p>
    <w:p w14:paraId="1459A78C" w14:textId="77777777"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270A0A">
        <w:t>Validation of Tabulate Area tool</w:t>
      </w:r>
      <w:r w:rsidR="0066623F">
        <w:fldChar w:fldCharType="end"/>
      </w:r>
      <w:r w:rsidR="0066623F">
        <w:t>.</w:t>
      </w:r>
    </w:p>
    <w:p w14:paraId="4E7D518B" w14:textId="77777777" w:rsidR="004A2AEA" w:rsidRDefault="004A2AEA" w:rsidP="0034374E">
      <w:pPr>
        <w:pStyle w:val="Heading3"/>
      </w:pPr>
      <w:r>
        <w:t>Zonal Tools</w:t>
      </w:r>
    </w:p>
    <w:p w14:paraId="38AE175D" w14:textId="77777777" w:rsidR="004A2AEA" w:rsidRDefault="004A2AEA" w:rsidP="007D2F52">
      <w:pPr>
        <w:pStyle w:val="Heading4"/>
      </w:pPr>
      <w:r>
        <w:t>Zonal Statistics</w:t>
      </w:r>
    </w:p>
    <w:p w14:paraId="09C32AC6" w14:textId="77777777" w:rsidR="004A2AEA" w:rsidRDefault="004A2AEA" w:rsidP="008B6883">
      <w:pPr>
        <w:pStyle w:val="BodyText2"/>
      </w:pPr>
      <w:r>
        <w:t>Creates a new raster dataset with the attributes which are the total of all of the values.</w:t>
      </w:r>
    </w:p>
    <w:p w14:paraId="1F4C9532" w14:textId="77777777" w:rsidR="004A2AEA" w:rsidRPr="00906F5A" w:rsidRDefault="004A2AEA" w:rsidP="007D2F52">
      <w:pPr>
        <w:pStyle w:val="Heading4"/>
      </w:pPr>
      <w:r>
        <w:t>Zonal Histogram</w:t>
      </w:r>
    </w:p>
    <w:p w14:paraId="58045988"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39EBA35A"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2169288A" w14:textId="77777777" w:rsidTr="00D36659">
        <w:trPr>
          <w:trHeight w:hRule="exact" w:val="170"/>
        </w:trPr>
        <w:tc>
          <w:tcPr>
            <w:tcW w:w="1020" w:type="dxa"/>
            <w:noWrap/>
            <w:vAlign w:val="center"/>
            <w:hideMark/>
          </w:tcPr>
          <w:p w14:paraId="1FE69195" w14:textId="77777777" w:rsidR="004A2AEA" w:rsidRPr="00413726" w:rsidRDefault="004A2AEA" w:rsidP="008B6883">
            <w:pPr>
              <w:pStyle w:val="BodyText2"/>
            </w:pPr>
            <w:bookmarkStart w:id="78" w:name="RANGE!A1:C20"/>
            <w:r w:rsidRPr="00413726">
              <w:t>OBJECTID</w:t>
            </w:r>
            <w:bookmarkEnd w:id="78"/>
          </w:p>
        </w:tc>
        <w:tc>
          <w:tcPr>
            <w:tcW w:w="1020" w:type="dxa"/>
            <w:noWrap/>
            <w:vAlign w:val="center"/>
            <w:hideMark/>
          </w:tcPr>
          <w:p w14:paraId="6B6BCB75" w14:textId="77777777" w:rsidR="004A2AEA" w:rsidRPr="00413726" w:rsidRDefault="004A2AEA" w:rsidP="008B6883">
            <w:pPr>
              <w:pStyle w:val="BodyText2"/>
            </w:pPr>
            <w:r>
              <w:t>PRESENCE</w:t>
            </w:r>
          </w:p>
        </w:tc>
      </w:tr>
      <w:tr w:rsidR="004A2AEA" w:rsidRPr="00413726" w14:paraId="65B41FAC" w14:textId="77777777" w:rsidTr="00D36659">
        <w:trPr>
          <w:trHeight w:hRule="exact" w:val="170"/>
        </w:trPr>
        <w:tc>
          <w:tcPr>
            <w:tcW w:w="1020" w:type="dxa"/>
            <w:noWrap/>
            <w:vAlign w:val="center"/>
            <w:hideMark/>
          </w:tcPr>
          <w:p w14:paraId="5A44F24D" w14:textId="77777777" w:rsidR="004A2AEA" w:rsidRPr="00413726" w:rsidRDefault="004A2AEA" w:rsidP="008B6883">
            <w:pPr>
              <w:pStyle w:val="BodyText2"/>
            </w:pPr>
            <w:r w:rsidRPr="00413726">
              <w:t>1</w:t>
            </w:r>
          </w:p>
        </w:tc>
        <w:tc>
          <w:tcPr>
            <w:tcW w:w="1020" w:type="dxa"/>
            <w:noWrap/>
            <w:vAlign w:val="center"/>
            <w:hideMark/>
          </w:tcPr>
          <w:p w14:paraId="22104858" w14:textId="77777777" w:rsidR="004A2AEA" w:rsidRPr="00413726" w:rsidRDefault="004A2AEA" w:rsidP="008B6883">
            <w:pPr>
              <w:pStyle w:val="BodyText2"/>
            </w:pPr>
            <w:r w:rsidRPr="00413726">
              <w:t>0</w:t>
            </w:r>
          </w:p>
        </w:tc>
      </w:tr>
      <w:tr w:rsidR="004A2AEA" w:rsidRPr="00413726" w14:paraId="3D151B93" w14:textId="77777777" w:rsidTr="00D36659">
        <w:trPr>
          <w:trHeight w:hRule="exact" w:val="170"/>
        </w:trPr>
        <w:tc>
          <w:tcPr>
            <w:tcW w:w="1020" w:type="dxa"/>
            <w:noWrap/>
            <w:vAlign w:val="center"/>
            <w:hideMark/>
          </w:tcPr>
          <w:p w14:paraId="4A30032B" w14:textId="77777777" w:rsidR="004A2AEA" w:rsidRPr="00413726" w:rsidRDefault="004A2AEA" w:rsidP="008B6883">
            <w:pPr>
              <w:pStyle w:val="BodyText2"/>
            </w:pPr>
            <w:r w:rsidRPr="00413726">
              <w:t>2</w:t>
            </w:r>
          </w:p>
        </w:tc>
        <w:tc>
          <w:tcPr>
            <w:tcW w:w="1020" w:type="dxa"/>
            <w:noWrap/>
            <w:vAlign w:val="center"/>
            <w:hideMark/>
          </w:tcPr>
          <w:p w14:paraId="2EF661DD" w14:textId="77777777" w:rsidR="004A2AEA" w:rsidRPr="00413726" w:rsidRDefault="004A2AEA" w:rsidP="008B6883">
            <w:pPr>
              <w:pStyle w:val="BodyText2"/>
            </w:pPr>
            <w:r w:rsidRPr="00413726">
              <w:t>36</w:t>
            </w:r>
          </w:p>
        </w:tc>
      </w:tr>
      <w:tr w:rsidR="004A2AEA" w:rsidRPr="00413726" w14:paraId="7DD17014" w14:textId="77777777" w:rsidTr="00D36659">
        <w:trPr>
          <w:trHeight w:hRule="exact" w:val="170"/>
        </w:trPr>
        <w:tc>
          <w:tcPr>
            <w:tcW w:w="1020" w:type="dxa"/>
            <w:noWrap/>
            <w:vAlign w:val="center"/>
            <w:hideMark/>
          </w:tcPr>
          <w:p w14:paraId="6DCFAA65" w14:textId="77777777" w:rsidR="004A2AEA" w:rsidRPr="00413726" w:rsidRDefault="004A2AEA" w:rsidP="008B6883">
            <w:pPr>
              <w:pStyle w:val="BodyText2"/>
            </w:pPr>
            <w:r w:rsidRPr="00413726">
              <w:lastRenderedPageBreak/>
              <w:t>3</w:t>
            </w:r>
          </w:p>
        </w:tc>
        <w:tc>
          <w:tcPr>
            <w:tcW w:w="1020" w:type="dxa"/>
            <w:noWrap/>
            <w:vAlign w:val="center"/>
            <w:hideMark/>
          </w:tcPr>
          <w:p w14:paraId="52C8D648" w14:textId="77777777" w:rsidR="004A2AEA" w:rsidRPr="00413726" w:rsidRDefault="004A2AEA" w:rsidP="008B6883">
            <w:pPr>
              <w:pStyle w:val="BodyText2"/>
            </w:pPr>
            <w:r w:rsidRPr="00413726">
              <w:t>11</w:t>
            </w:r>
          </w:p>
        </w:tc>
      </w:tr>
      <w:tr w:rsidR="004A2AEA" w:rsidRPr="00413726" w14:paraId="05110372" w14:textId="77777777" w:rsidTr="00D36659">
        <w:trPr>
          <w:trHeight w:hRule="exact" w:val="170"/>
        </w:trPr>
        <w:tc>
          <w:tcPr>
            <w:tcW w:w="1020" w:type="dxa"/>
            <w:noWrap/>
            <w:vAlign w:val="center"/>
            <w:hideMark/>
          </w:tcPr>
          <w:p w14:paraId="66C5ACFE" w14:textId="77777777" w:rsidR="004A2AEA" w:rsidRPr="00413726" w:rsidRDefault="004A2AEA" w:rsidP="008B6883">
            <w:pPr>
              <w:pStyle w:val="BodyText2"/>
            </w:pPr>
            <w:r w:rsidRPr="00413726">
              <w:t>4</w:t>
            </w:r>
          </w:p>
        </w:tc>
        <w:tc>
          <w:tcPr>
            <w:tcW w:w="1020" w:type="dxa"/>
            <w:noWrap/>
            <w:vAlign w:val="center"/>
            <w:hideMark/>
          </w:tcPr>
          <w:p w14:paraId="488A84AF" w14:textId="77777777" w:rsidR="004A2AEA" w:rsidRPr="00413726" w:rsidRDefault="004A2AEA" w:rsidP="008B6883">
            <w:pPr>
              <w:pStyle w:val="BodyText2"/>
            </w:pPr>
            <w:r w:rsidRPr="00413726">
              <w:t>0</w:t>
            </w:r>
          </w:p>
        </w:tc>
      </w:tr>
      <w:tr w:rsidR="004A2AEA" w:rsidRPr="00413726" w14:paraId="22DE95ED" w14:textId="77777777" w:rsidTr="00D36659">
        <w:trPr>
          <w:trHeight w:hRule="exact" w:val="170"/>
        </w:trPr>
        <w:tc>
          <w:tcPr>
            <w:tcW w:w="1020" w:type="dxa"/>
            <w:noWrap/>
            <w:vAlign w:val="center"/>
            <w:hideMark/>
          </w:tcPr>
          <w:p w14:paraId="78BDE608" w14:textId="77777777" w:rsidR="004A2AEA" w:rsidRPr="00413726" w:rsidRDefault="004A2AEA" w:rsidP="008B6883">
            <w:pPr>
              <w:pStyle w:val="BodyText2"/>
            </w:pPr>
            <w:r w:rsidRPr="00413726">
              <w:t>5</w:t>
            </w:r>
          </w:p>
        </w:tc>
        <w:tc>
          <w:tcPr>
            <w:tcW w:w="1020" w:type="dxa"/>
            <w:noWrap/>
            <w:vAlign w:val="center"/>
            <w:hideMark/>
          </w:tcPr>
          <w:p w14:paraId="282EB4E6" w14:textId="77777777" w:rsidR="004A2AEA" w:rsidRPr="00413726" w:rsidRDefault="004A2AEA" w:rsidP="008B6883">
            <w:pPr>
              <w:pStyle w:val="BodyText2"/>
            </w:pPr>
            <w:r w:rsidRPr="00413726">
              <w:t>0</w:t>
            </w:r>
          </w:p>
        </w:tc>
      </w:tr>
      <w:tr w:rsidR="004A2AEA" w:rsidRPr="00413726" w14:paraId="57491969" w14:textId="77777777" w:rsidTr="00D36659">
        <w:trPr>
          <w:trHeight w:hRule="exact" w:val="170"/>
        </w:trPr>
        <w:tc>
          <w:tcPr>
            <w:tcW w:w="1020" w:type="dxa"/>
            <w:noWrap/>
            <w:vAlign w:val="center"/>
            <w:hideMark/>
          </w:tcPr>
          <w:p w14:paraId="502A6BAE" w14:textId="77777777" w:rsidR="004A2AEA" w:rsidRPr="00413726" w:rsidRDefault="004A2AEA" w:rsidP="008B6883">
            <w:pPr>
              <w:pStyle w:val="BodyText2"/>
            </w:pPr>
            <w:r w:rsidRPr="00413726">
              <w:t>6</w:t>
            </w:r>
          </w:p>
        </w:tc>
        <w:tc>
          <w:tcPr>
            <w:tcW w:w="1020" w:type="dxa"/>
            <w:noWrap/>
            <w:vAlign w:val="center"/>
            <w:hideMark/>
          </w:tcPr>
          <w:p w14:paraId="0671D01A" w14:textId="77777777" w:rsidR="004A2AEA" w:rsidRPr="00413726" w:rsidRDefault="004A2AEA" w:rsidP="008B6883">
            <w:pPr>
              <w:pStyle w:val="BodyText2"/>
            </w:pPr>
            <w:r w:rsidRPr="00413726">
              <w:t>0</w:t>
            </w:r>
          </w:p>
        </w:tc>
      </w:tr>
      <w:tr w:rsidR="004A2AEA" w:rsidRPr="00413726" w14:paraId="52628E3C" w14:textId="77777777" w:rsidTr="00D36659">
        <w:trPr>
          <w:trHeight w:hRule="exact" w:val="170"/>
        </w:trPr>
        <w:tc>
          <w:tcPr>
            <w:tcW w:w="1020" w:type="dxa"/>
            <w:noWrap/>
            <w:vAlign w:val="center"/>
            <w:hideMark/>
          </w:tcPr>
          <w:p w14:paraId="2A60B22E" w14:textId="77777777" w:rsidR="004A2AEA" w:rsidRPr="00413726" w:rsidRDefault="004A2AEA" w:rsidP="008B6883">
            <w:pPr>
              <w:pStyle w:val="BodyText2"/>
            </w:pPr>
            <w:r w:rsidRPr="00413726">
              <w:t>7</w:t>
            </w:r>
          </w:p>
        </w:tc>
        <w:tc>
          <w:tcPr>
            <w:tcW w:w="1020" w:type="dxa"/>
            <w:noWrap/>
            <w:vAlign w:val="center"/>
            <w:hideMark/>
          </w:tcPr>
          <w:p w14:paraId="5AA04ACD" w14:textId="77777777" w:rsidR="004A2AEA" w:rsidRPr="00413726" w:rsidRDefault="004A2AEA" w:rsidP="008B6883">
            <w:pPr>
              <w:pStyle w:val="BodyText2"/>
            </w:pPr>
            <w:r w:rsidRPr="00413726">
              <w:t>0</w:t>
            </w:r>
          </w:p>
        </w:tc>
      </w:tr>
      <w:tr w:rsidR="004A2AEA" w:rsidRPr="00413726" w14:paraId="700C6751" w14:textId="77777777" w:rsidTr="00D36659">
        <w:trPr>
          <w:trHeight w:hRule="exact" w:val="170"/>
        </w:trPr>
        <w:tc>
          <w:tcPr>
            <w:tcW w:w="1020" w:type="dxa"/>
            <w:noWrap/>
            <w:vAlign w:val="center"/>
            <w:hideMark/>
          </w:tcPr>
          <w:p w14:paraId="29F785FD" w14:textId="77777777" w:rsidR="004A2AEA" w:rsidRPr="00413726" w:rsidRDefault="004A2AEA" w:rsidP="008B6883">
            <w:pPr>
              <w:pStyle w:val="BodyText2"/>
            </w:pPr>
            <w:r w:rsidRPr="00413726">
              <w:t>8</w:t>
            </w:r>
          </w:p>
        </w:tc>
        <w:tc>
          <w:tcPr>
            <w:tcW w:w="1020" w:type="dxa"/>
            <w:noWrap/>
            <w:vAlign w:val="center"/>
            <w:hideMark/>
          </w:tcPr>
          <w:p w14:paraId="17DC0DDC" w14:textId="77777777" w:rsidR="004A2AEA" w:rsidRPr="00413726" w:rsidRDefault="004A2AEA" w:rsidP="008B6883">
            <w:pPr>
              <w:pStyle w:val="BodyText2"/>
            </w:pPr>
            <w:r w:rsidRPr="00413726">
              <w:t>0</w:t>
            </w:r>
          </w:p>
        </w:tc>
      </w:tr>
      <w:tr w:rsidR="004A2AEA" w:rsidRPr="00413726" w14:paraId="3D8FF95F" w14:textId="77777777" w:rsidTr="00D36659">
        <w:trPr>
          <w:trHeight w:hRule="exact" w:val="170"/>
        </w:trPr>
        <w:tc>
          <w:tcPr>
            <w:tcW w:w="1020" w:type="dxa"/>
            <w:noWrap/>
            <w:vAlign w:val="center"/>
            <w:hideMark/>
          </w:tcPr>
          <w:p w14:paraId="26E489AF" w14:textId="77777777" w:rsidR="004A2AEA" w:rsidRPr="00413726" w:rsidRDefault="004A2AEA" w:rsidP="008B6883">
            <w:pPr>
              <w:pStyle w:val="BodyText2"/>
            </w:pPr>
            <w:r w:rsidRPr="00413726">
              <w:t>9</w:t>
            </w:r>
          </w:p>
        </w:tc>
        <w:tc>
          <w:tcPr>
            <w:tcW w:w="1020" w:type="dxa"/>
            <w:noWrap/>
            <w:vAlign w:val="center"/>
            <w:hideMark/>
          </w:tcPr>
          <w:p w14:paraId="2882D0C6" w14:textId="77777777" w:rsidR="004A2AEA" w:rsidRPr="00413726" w:rsidRDefault="004A2AEA" w:rsidP="008B6883">
            <w:pPr>
              <w:pStyle w:val="BodyText2"/>
            </w:pPr>
            <w:r w:rsidRPr="00413726">
              <w:t>0</w:t>
            </w:r>
          </w:p>
        </w:tc>
      </w:tr>
      <w:tr w:rsidR="004A2AEA" w:rsidRPr="00413726" w14:paraId="6663D399" w14:textId="77777777" w:rsidTr="00D36659">
        <w:trPr>
          <w:trHeight w:hRule="exact" w:val="170"/>
        </w:trPr>
        <w:tc>
          <w:tcPr>
            <w:tcW w:w="1020" w:type="dxa"/>
            <w:noWrap/>
            <w:vAlign w:val="center"/>
            <w:hideMark/>
          </w:tcPr>
          <w:p w14:paraId="575E8940" w14:textId="77777777" w:rsidR="004A2AEA" w:rsidRPr="00413726" w:rsidRDefault="004A2AEA" w:rsidP="008B6883">
            <w:pPr>
              <w:pStyle w:val="BodyText2"/>
            </w:pPr>
            <w:r w:rsidRPr="00413726">
              <w:t>10</w:t>
            </w:r>
          </w:p>
        </w:tc>
        <w:tc>
          <w:tcPr>
            <w:tcW w:w="1020" w:type="dxa"/>
            <w:noWrap/>
            <w:vAlign w:val="center"/>
            <w:hideMark/>
          </w:tcPr>
          <w:p w14:paraId="60C450FD" w14:textId="77777777" w:rsidR="004A2AEA" w:rsidRPr="00413726" w:rsidRDefault="004A2AEA" w:rsidP="008B6883">
            <w:pPr>
              <w:pStyle w:val="BodyText2"/>
            </w:pPr>
            <w:r w:rsidRPr="00413726">
              <w:t>50</w:t>
            </w:r>
          </w:p>
        </w:tc>
      </w:tr>
      <w:tr w:rsidR="004A2AEA" w:rsidRPr="00413726" w14:paraId="5435BDF2" w14:textId="77777777" w:rsidTr="00D36659">
        <w:trPr>
          <w:trHeight w:hRule="exact" w:val="170"/>
        </w:trPr>
        <w:tc>
          <w:tcPr>
            <w:tcW w:w="1020" w:type="dxa"/>
            <w:noWrap/>
            <w:vAlign w:val="center"/>
            <w:hideMark/>
          </w:tcPr>
          <w:p w14:paraId="1EB97EAF" w14:textId="77777777" w:rsidR="004A2AEA" w:rsidRPr="00413726" w:rsidRDefault="004A2AEA" w:rsidP="008B6883">
            <w:pPr>
              <w:pStyle w:val="BodyText2"/>
            </w:pPr>
            <w:r w:rsidRPr="00413726">
              <w:t>11</w:t>
            </w:r>
          </w:p>
        </w:tc>
        <w:tc>
          <w:tcPr>
            <w:tcW w:w="1020" w:type="dxa"/>
            <w:noWrap/>
            <w:vAlign w:val="center"/>
            <w:hideMark/>
          </w:tcPr>
          <w:p w14:paraId="4D3DBAD8" w14:textId="77777777" w:rsidR="004A2AEA" w:rsidRPr="00413726" w:rsidRDefault="004A2AEA" w:rsidP="008B6883">
            <w:pPr>
              <w:pStyle w:val="BodyText2"/>
            </w:pPr>
            <w:r w:rsidRPr="00413726">
              <w:t>0</w:t>
            </w:r>
          </w:p>
        </w:tc>
      </w:tr>
      <w:tr w:rsidR="004A2AEA" w:rsidRPr="00413726" w14:paraId="543535B0" w14:textId="77777777" w:rsidTr="00D36659">
        <w:trPr>
          <w:trHeight w:hRule="exact" w:val="170"/>
        </w:trPr>
        <w:tc>
          <w:tcPr>
            <w:tcW w:w="1020" w:type="dxa"/>
            <w:noWrap/>
            <w:vAlign w:val="center"/>
            <w:hideMark/>
          </w:tcPr>
          <w:p w14:paraId="2CC4BFB6" w14:textId="77777777" w:rsidR="004A2AEA" w:rsidRPr="00413726" w:rsidRDefault="004A2AEA" w:rsidP="008B6883">
            <w:pPr>
              <w:pStyle w:val="BodyText2"/>
            </w:pPr>
            <w:r w:rsidRPr="00413726">
              <w:t>12</w:t>
            </w:r>
          </w:p>
        </w:tc>
        <w:tc>
          <w:tcPr>
            <w:tcW w:w="1020" w:type="dxa"/>
            <w:noWrap/>
            <w:vAlign w:val="center"/>
            <w:hideMark/>
          </w:tcPr>
          <w:p w14:paraId="12FB77F2" w14:textId="77777777" w:rsidR="004A2AEA" w:rsidRPr="00413726" w:rsidRDefault="004A2AEA" w:rsidP="008B6883">
            <w:pPr>
              <w:pStyle w:val="BodyText2"/>
            </w:pPr>
            <w:r w:rsidRPr="00413726">
              <w:t>0</w:t>
            </w:r>
          </w:p>
        </w:tc>
      </w:tr>
      <w:tr w:rsidR="004A2AEA" w:rsidRPr="00413726" w14:paraId="541F2079" w14:textId="77777777" w:rsidTr="00D36659">
        <w:trPr>
          <w:trHeight w:hRule="exact" w:val="170"/>
        </w:trPr>
        <w:tc>
          <w:tcPr>
            <w:tcW w:w="1020" w:type="dxa"/>
            <w:noWrap/>
            <w:vAlign w:val="center"/>
            <w:hideMark/>
          </w:tcPr>
          <w:p w14:paraId="18597250" w14:textId="77777777" w:rsidR="004A2AEA" w:rsidRPr="00413726" w:rsidRDefault="004A2AEA" w:rsidP="008B6883">
            <w:pPr>
              <w:pStyle w:val="BodyText2"/>
            </w:pPr>
            <w:r w:rsidRPr="00413726">
              <w:t>13</w:t>
            </w:r>
          </w:p>
        </w:tc>
        <w:tc>
          <w:tcPr>
            <w:tcW w:w="1020" w:type="dxa"/>
            <w:noWrap/>
            <w:vAlign w:val="center"/>
            <w:hideMark/>
          </w:tcPr>
          <w:p w14:paraId="3A832494" w14:textId="77777777" w:rsidR="004A2AEA" w:rsidRPr="00413726" w:rsidRDefault="004A2AEA" w:rsidP="008B6883">
            <w:pPr>
              <w:pStyle w:val="BodyText2"/>
            </w:pPr>
            <w:r w:rsidRPr="00413726">
              <w:t>4</w:t>
            </w:r>
          </w:p>
        </w:tc>
      </w:tr>
      <w:tr w:rsidR="004A2AEA" w:rsidRPr="00413726" w14:paraId="237B3ACF" w14:textId="77777777" w:rsidTr="00D36659">
        <w:trPr>
          <w:trHeight w:hRule="exact" w:val="170"/>
        </w:trPr>
        <w:tc>
          <w:tcPr>
            <w:tcW w:w="1020" w:type="dxa"/>
            <w:noWrap/>
            <w:vAlign w:val="center"/>
            <w:hideMark/>
          </w:tcPr>
          <w:p w14:paraId="492DB293" w14:textId="77777777" w:rsidR="004A2AEA" w:rsidRPr="00413726" w:rsidRDefault="004A2AEA" w:rsidP="008B6883">
            <w:pPr>
              <w:pStyle w:val="BodyText2"/>
            </w:pPr>
            <w:r w:rsidRPr="00413726">
              <w:t>14</w:t>
            </w:r>
          </w:p>
        </w:tc>
        <w:tc>
          <w:tcPr>
            <w:tcW w:w="1020" w:type="dxa"/>
            <w:noWrap/>
            <w:vAlign w:val="center"/>
            <w:hideMark/>
          </w:tcPr>
          <w:p w14:paraId="79288B77" w14:textId="77777777" w:rsidR="004A2AEA" w:rsidRPr="00413726" w:rsidRDefault="004A2AEA" w:rsidP="008B6883">
            <w:pPr>
              <w:pStyle w:val="BodyText2"/>
            </w:pPr>
            <w:r w:rsidRPr="00413726">
              <w:t>0</w:t>
            </w:r>
          </w:p>
        </w:tc>
      </w:tr>
      <w:tr w:rsidR="004A2AEA" w:rsidRPr="00413726" w14:paraId="335CDE50" w14:textId="77777777" w:rsidTr="00D36659">
        <w:trPr>
          <w:trHeight w:hRule="exact" w:val="170"/>
        </w:trPr>
        <w:tc>
          <w:tcPr>
            <w:tcW w:w="1020" w:type="dxa"/>
            <w:noWrap/>
            <w:vAlign w:val="center"/>
            <w:hideMark/>
          </w:tcPr>
          <w:p w14:paraId="498BE44D" w14:textId="77777777" w:rsidR="004A2AEA" w:rsidRPr="00413726" w:rsidRDefault="004A2AEA" w:rsidP="008B6883">
            <w:pPr>
              <w:pStyle w:val="BodyText2"/>
            </w:pPr>
            <w:r w:rsidRPr="00413726">
              <w:t>15</w:t>
            </w:r>
          </w:p>
        </w:tc>
        <w:tc>
          <w:tcPr>
            <w:tcW w:w="1020" w:type="dxa"/>
            <w:noWrap/>
            <w:vAlign w:val="center"/>
            <w:hideMark/>
          </w:tcPr>
          <w:p w14:paraId="16C2344B" w14:textId="77777777" w:rsidR="004A2AEA" w:rsidRPr="00413726" w:rsidRDefault="004A2AEA" w:rsidP="008B6883">
            <w:pPr>
              <w:pStyle w:val="BodyText2"/>
            </w:pPr>
            <w:r w:rsidRPr="00413726">
              <w:t>0</w:t>
            </w:r>
          </w:p>
        </w:tc>
      </w:tr>
      <w:tr w:rsidR="004A2AEA" w:rsidRPr="00413726" w14:paraId="03D1052C" w14:textId="77777777" w:rsidTr="00D36659">
        <w:trPr>
          <w:trHeight w:hRule="exact" w:val="170"/>
        </w:trPr>
        <w:tc>
          <w:tcPr>
            <w:tcW w:w="1020" w:type="dxa"/>
            <w:noWrap/>
            <w:vAlign w:val="center"/>
            <w:hideMark/>
          </w:tcPr>
          <w:p w14:paraId="0CC97E54" w14:textId="77777777" w:rsidR="004A2AEA" w:rsidRPr="00413726" w:rsidRDefault="004A2AEA" w:rsidP="008B6883">
            <w:pPr>
              <w:pStyle w:val="BodyText2"/>
            </w:pPr>
            <w:r w:rsidRPr="00413726">
              <w:t>16</w:t>
            </w:r>
          </w:p>
        </w:tc>
        <w:tc>
          <w:tcPr>
            <w:tcW w:w="1020" w:type="dxa"/>
            <w:noWrap/>
            <w:vAlign w:val="center"/>
            <w:hideMark/>
          </w:tcPr>
          <w:p w14:paraId="29001922" w14:textId="77777777" w:rsidR="004A2AEA" w:rsidRPr="00413726" w:rsidRDefault="004A2AEA" w:rsidP="008B6883">
            <w:pPr>
              <w:pStyle w:val="BodyText2"/>
            </w:pPr>
            <w:r w:rsidRPr="00413726">
              <w:t>0</w:t>
            </w:r>
          </w:p>
        </w:tc>
      </w:tr>
      <w:tr w:rsidR="004A2AEA" w:rsidRPr="00413726" w14:paraId="17373216" w14:textId="77777777" w:rsidTr="00D36659">
        <w:trPr>
          <w:trHeight w:hRule="exact" w:val="170"/>
        </w:trPr>
        <w:tc>
          <w:tcPr>
            <w:tcW w:w="1020" w:type="dxa"/>
            <w:noWrap/>
            <w:vAlign w:val="center"/>
            <w:hideMark/>
          </w:tcPr>
          <w:p w14:paraId="04C017F8" w14:textId="77777777" w:rsidR="004A2AEA" w:rsidRPr="00413726" w:rsidRDefault="004A2AEA" w:rsidP="008B6883">
            <w:pPr>
              <w:pStyle w:val="BodyText2"/>
            </w:pPr>
            <w:r w:rsidRPr="00413726">
              <w:t>17</w:t>
            </w:r>
          </w:p>
        </w:tc>
        <w:tc>
          <w:tcPr>
            <w:tcW w:w="1020" w:type="dxa"/>
            <w:noWrap/>
            <w:vAlign w:val="center"/>
            <w:hideMark/>
          </w:tcPr>
          <w:p w14:paraId="5864344C" w14:textId="77777777" w:rsidR="004A2AEA" w:rsidRPr="00413726" w:rsidRDefault="004A2AEA" w:rsidP="008B6883">
            <w:pPr>
              <w:pStyle w:val="BodyText2"/>
            </w:pPr>
            <w:r w:rsidRPr="00413726">
              <w:t>0</w:t>
            </w:r>
          </w:p>
        </w:tc>
      </w:tr>
      <w:tr w:rsidR="004A2AEA" w:rsidRPr="00413726" w14:paraId="2E5947DD" w14:textId="77777777" w:rsidTr="00D36659">
        <w:trPr>
          <w:trHeight w:hRule="exact" w:val="170"/>
        </w:trPr>
        <w:tc>
          <w:tcPr>
            <w:tcW w:w="1020" w:type="dxa"/>
            <w:noWrap/>
            <w:vAlign w:val="center"/>
            <w:hideMark/>
          </w:tcPr>
          <w:p w14:paraId="3B892DBD" w14:textId="77777777" w:rsidR="004A2AEA" w:rsidRPr="00413726" w:rsidRDefault="004A2AEA" w:rsidP="008B6883">
            <w:pPr>
              <w:pStyle w:val="BodyText2"/>
            </w:pPr>
            <w:r w:rsidRPr="00413726">
              <w:t>18</w:t>
            </w:r>
          </w:p>
        </w:tc>
        <w:tc>
          <w:tcPr>
            <w:tcW w:w="1020" w:type="dxa"/>
            <w:noWrap/>
            <w:vAlign w:val="center"/>
            <w:hideMark/>
          </w:tcPr>
          <w:p w14:paraId="18AC8AE6" w14:textId="77777777" w:rsidR="004A2AEA" w:rsidRPr="00413726" w:rsidRDefault="004A2AEA" w:rsidP="008B6883">
            <w:pPr>
              <w:pStyle w:val="BodyText2"/>
            </w:pPr>
            <w:r w:rsidRPr="00413726">
              <w:t>0</w:t>
            </w:r>
          </w:p>
        </w:tc>
      </w:tr>
      <w:tr w:rsidR="004A2AEA" w:rsidRPr="00413726" w14:paraId="7C205EC3" w14:textId="77777777" w:rsidTr="00D36659">
        <w:trPr>
          <w:trHeight w:hRule="exact" w:val="170"/>
        </w:trPr>
        <w:tc>
          <w:tcPr>
            <w:tcW w:w="1020" w:type="dxa"/>
            <w:noWrap/>
            <w:vAlign w:val="center"/>
            <w:hideMark/>
          </w:tcPr>
          <w:p w14:paraId="3226A681" w14:textId="77777777" w:rsidR="004A2AEA" w:rsidRPr="00413726" w:rsidRDefault="004A2AEA" w:rsidP="008B6883">
            <w:pPr>
              <w:pStyle w:val="BodyText2"/>
            </w:pPr>
            <w:r w:rsidRPr="00413726">
              <w:t>19</w:t>
            </w:r>
          </w:p>
        </w:tc>
        <w:tc>
          <w:tcPr>
            <w:tcW w:w="1020" w:type="dxa"/>
            <w:noWrap/>
            <w:vAlign w:val="center"/>
            <w:hideMark/>
          </w:tcPr>
          <w:p w14:paraId="0FCE65B4" w14:textId="77777777" w:rsidR="004A2AEA" w:rsidRPr="00413726" w:rsidRDefault="004A2AEA" w:rsidP="008B6883">
            <w:pPr>
              <w:pStyle w:val="BodyText2"/>
            </w:pPr>
            <w:r w:rsidRPr="00413726">
              <w:t>0</w:t>
            </w:r>
          </w:p>
        </w:tc>
      </w:tr>
    </w:tbl>
    <w:p w14:paraId="00E05DC6"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3A7A1D04" w14:textId="77777777" w:rsidR="004A2AEA" w:rsidRDefault="004A2AEA" w:rsidP="007D2F52">
      <w:pPr>
        <w:pStyle w:val="Heading4"/>
      </w:pPr>
      <w:bookmarkStart w:id="79" w:name="_Ref392843156"/>
      <w:r>
        <w:t>Tabulate Area</w:t>
      </w:r>
      <w:bookmarkEnd w:id="79"/>
    </w:p>
    <w:p w14:paraId="79B8031C" w14:textId="77777777" w:rsidR="004A2AEA" w:rsidRDefault="004A2AEA" w:rsidP="008B6883">
      <w:pPr>
        <w:pStyle w:val="BodyText2"/>
      </w:pPr>
      <w:r>
        <w:t>The tool ‘Tabulate Area’ is better because it calculates the total area within each land cover type. Notes on ‘Tabulate Area’:</w:t>
      </w:r>
    </w:p>
    <w:p w14:paraId="235C3A9E"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2441732D"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DEC4C87"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6D40C64F" w14:textId="77777777" w:rsidR="004A2AEA" w:rsidRDefault="004A2AEA" w:rsidP="008B6883">
      <w:pPr>
        <w:pStyle w:val="BodyText2"/>
      </w:pPr>
      <w:r>
        <w:t>Need to populate a new table:</w:t>
      </w:r>
    </w:p>
    <w:p w14:paraId="6904BADC" w14:textId="77777777" w:rsidR="004A2AEA" w:rsidRDefault="004A2AEA" w:rsidP="008B550B">
      <w:pPr>
        <w:pStyle w:val="Code"/>
      </w:pPr>
      <w:r>
        <w:t>OBJECTID – OBJECT ID</w:t>
      </w:r>
    </w:p>
    <w:p w14:paraId="758174FE" w14:textId="77777777" w:rsidR="004A2AEA" w:rsidRDefault="004A2AEA" w:rsidP="008B550B">
      <w:pPr>
        <w:pStyle w:val="Code"/>
      </w:pPr>
      <w:r>
        <w:t>Presence – Long Integer</w:t>
      </w:r>
    </w:p>
    <w:p w14:paraId="027223C5" w14:textId="77777777" w:rsidR="004A2AEA" w:rsidRDefault="004A2AEA" w:rsidP="008B550B">
      <w:pPr>
        <w:pStyle w:val="Code"/>
      </w:pPr>
      <w:r>
        <w:t>Value_0 – Double</w:t>
      </w:r>
    </w:p>
    <w:p w14:paraId="6FD2FAD4" w14:textId="77777777" w:rsidR="004A2AEA" w:rsidRDefault="004A2AEA" w:rsidP="008B550B">
      <w:pPr>
        <w:pStyle w:val="Code"/>
      </w:pPr>
      <w:r>
        <w:t>..</w:t>
      </w:r>
    </w:p>
    <w:p w14:paraId="0BED950D" w14:textId="77777777" w:rsidR="004A2AEA" w:rsidRDefault="004A2AEA" w:rsidP="008B550B">
      <w:pPr>
        <w:pStyle w:val="Code"/>
      </w:pPr>
      <w:r>
        <w:t>Value_18 – Double</w:t>
      </w:r>
    </w:p>
    <w:p w14:paraId="347BCBD8" w14:textId="77777777" w:rsidR="001D7A74" w:rsidRDefault="001D7A74" w:rsidP="008B6883">
      <w:pPr>
        <w:pStyle w:val="BodyText2"/>
      </w:pPr>
      <w:r>
        <w:t>No</w:t>
      </w:r>
      <w:r w:rsidR="009D7FE7">
        <w:t>w</w:t>
      </w:r>
      <w:r>
        <w:t xml:space="preserve"> we have calculated the area we can do all sorts of interesting analyses. </w:t>
      </w:r>
    </w:p>
    <w:p w14:paraId="0C47F92F"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402F4023" w14:textId="77777777" w:rsidR="00006EBC" w:rsidRDefault="00006EBC" w:rsidP="0034374E">
      <w:pPr>
        <w:pStyle w:val="Heading3"/>
      </w:pPr>
      <w:r>
        <w:t>Analyses</w:t>
      </w:r>
    </w:p>
    <w:p w14:paraId="6FBC642A"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95B9D37" w14:textId="77777777" w:rsidR="00006EBC" w:rsidRDefault="00006EBC" w:rsidP="000E5536">
      <w:pPr>
        <w:pStyle w:val="ListBullet"/>
      </w:pPr>
      <w:r>
        <w:t>Creating a model to iterate through the 18 land cover fields and update all &lt;null&gt; values to 0 so we can add them up</w:t>
      </w:r>
    </w:p>
    <w:p w14:paraId="3AAB077F" w14:textId="77777777" w:rsidR="00006EBC" w:rsidRDefault="00006EBC" w:rsidP="000E5536">
      <w:pPr>
        <w:pStyle w:val="ListBullet"/>
      </w:pPr>
      <w:r>
        <w:t>Creating a model to add a field to the SpeciesStatistics table for total area</w:t>
      </w:r>
    </w:p>
    <w:p w14:paraId="4E4B55AC" w14:textId="77777777" w:rsidR="00006EBC" w:rsidRDefault="00006EBC" w:rsidP="000E5536">
      <w:pPr>
        <w:pStyle w:val="ListBullet"/>
      </w:pPr>
      <w:r>
        <w:t>Calculating the total area in the table</w:t>
      </w:r>
    </w:p>
    <w:p w14:paraId="3B228CB7"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377D0B2B" w14:textId="77777777" w:rsidR="00344B80" w:rsidRPr="00006EBC" w:rsidRDefault="00344B80" w:rsidP="000E5536">
      <w:pPr>
        <w:pStyle w:val="BodyText"/>
      </w:pPr>
      <w:r>
        <w:t xml:space="preserve">50% of the White-vented Myna range is in </w:t>
      </w:r>
      <w:r w:rsidRPr="00344B80">
        <w:t>Artificial surfaces</w:t>
      </w:r>
      <w:r>
        <w:t>.</w:t>
      </w:r>
    </w:p>
    <w:p w14:paraId="53223D6C" w14:textId="77777777" w:rsidR="00383670" w:rsidRDefault="00383670" w:rsidP="003B37F4">
      <w:pPr>
        <w:pStyle w:val="Heading2"/>
      </w:pPr>
      <w:r>
        <w:t>PA/Accessibility</w:t>
      </w:r>
    </w:p>
    <w:p w14:paraId="639B390A" w14:textId="77777777" w:rsidR="00383670" w:rsidRDefault="00383670" w:rsidP="008B6883">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E8288C"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69685C9F" w14:textId="77777777" w:rsidR="00383670" w:rsidRDefault="00383670" w:rsidP="008B550B">
      <w:pPr>
        <w:pStyle w:val="Code"/>
      </w:pPr>
      <w:r>
        <w:t>Start Time: Tue Sep 24 11:56:47 2013</w:t>
      </w:r>
    </w:p>
    <w:p w14:paraId="63B630D4" w14:textId="77777777" w:rsidR="00383670" w:rsidRDefault="00383670" w:rsidP="008B550B">
      <w:pPr>
        <w:pStyle w:val="Code"/>
      </w:pPr>
      <w:r>
        <w:t>ERROR 010423: C:\Users\cottaan\AppData\Local\Temp\arc435C\t_t845 does not have valid statistics as required by the operation.</w:t>
      </w:r>
    </w:p>
    <w:p w14:paraId="5F7C1286" w14:textId="77777777" w:rsidR="00383670" w:rsidRDefault="00383670" w:rsidP="008B550B">
      <w:pPr>
        <w:pStyle w:val="Code"/>
      </w:pPr>
      <w:r>
        <w:t>Failed to execute (ZonalStatisticsAsTable).</w:t>
      </w:r>
    </w:p>
    <w:p w14:paraId="35DF92E5" w14:textId="77777777" w:rsidR="00383670" w:rsidRPr="00D32E3E" w:rsidRDefault="00383670" w:rsidP="008B550B">
      <w:pPr>
        <w:pStyle w:val="Code"/>
      </w:pPr>
      <w:r>
        <w:t>Failed at Tue Sep 24 11:57:14 2013 (Elapsed Time: 27.00 seconds)</w:t>
      </w:r>
    </w:p>
    <w:p w14:paraId="5D132A77" w14:textId="77777777" w:rsidR="00680B70" w:rsidRDefault="00BB0FD3" w:rsidP="008B6883">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4350F7D0" w14:textId="77777777" w:rsidR="00C76A57" w:rsidRDefault="000D5C35" w:rsidP="008B6883">
      <w:pPr>
        <w:pStyle w:val="BodyText2"/>
      </w:pPr>
      <w:hyperlink r:id="rId30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143FC593" w14:textId="77777777" w:rsidR="005469DF" w:rsidRDefault="005469DF" w:rsidP="003B37F4">
      <w:pPr>
        <w:pStyle w:val="Heading2"/>
      </w:pPr>
      <w:r>
        <w:t>PA/GLC2000</w:t>
      </w:r>
    </w:p>
    <w:p w14:paraId="6D8B582A" w14:textId="77777777" w:rsidR="00E7125F" w:rsidRDefault="00E7125F" w:rsidP="0034374E">
      <w:pPr>
        <w:pStyle w:val="Heading3"/>
      </w:pPr>
      <w:r>
        <w:t>Using Tabulate Area on full dataset</w:t>
      </w:r>
    </w:p>
    <w:p w14:paraId="15C23334" w14:textId="77777777"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270A0A">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563313C0" w14:textId="77777777" w:rsidR="00D968B8" w:rsidRDefault="00DC4609" w:rsidP="000E5536">
      <w:pPr>
        <w:pStyle w:val="ListBullet2"/>
      </w:pPr>
      <w:r>
        <w:t>Created glc2000 raster in file gdb</w:t>
      </w:r>
    </w:p>
    <w:p w14:paraId="00899FFE" w14:textId="77777777" w:rsidR="00DC4609" w:rsidRDefault="00DC4609" w:rsidP="000E5536">
      <w:pPr>
        <w:pStyle w:val="ListBullet2"/>
      </w:pPr>
      <w:r>
        <w:t>Imported wdpa latest</w:t>
      </w:r>
    </w:p>
    <w:p w14:paraId="3ACB94B0" w14:textId="77777777" w:rsidR="00DC4609" w:rsidRDefault="00DC4609" w:rsidP="000E5536">
      <w:pPr>
        <w:pStyle w:val="ListBullet2"/>
      </w:pPr>
      <w:r>
        <w:t xml:space="preserve">set snap raster to glc2000 and extent to glc2000 </w:t>
      </w:r>
    </w:p>
    <w:p w14:paraId="2F13ED5F" w14:textId="77777777" w:rsidR="00DC4609" w:rsidRDefault="00DC4609" w:rsidP="000E5536">
      <w:pPr>
        <w:pStyle w:val="ListBullet2"/>
      </w:pPr>
      <w:r>
        <w:t>ran Tabulate Area</w:t>
      </w:r>
      <w:r w:rsidR="00424B7F">
        <w:t xml:space="preserve"> – it only took 58 seconds!</w:t>
      </w:r>
    </w:p>
    <w:p w14:paraId="2A8614C1"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8" w:history="1">
        <w:r w:rsidR="00DA43A3" w:rsidRPr="00DA43A3">
          <w:rPr>
            <w:rStyle w:val="Hyperlink"/>
          </w:rPr>
          <w:t>tool</w:t>
        </w:r>
      </w:hyperlink>
      <w:r w:rsidR="00DA43A3">
        <w:t xml:space="preserve"> to try to fill in the missing data – still didn’t process all the records</w:t>
      </w:r>
    </w:p>
    <w:p w14:paraId="74D6EF46" w14:textId="77777777" w:rsidR="00DA43A3" w:rsidRDefault="00DA43A3" w:rsidP="000E5536">
      <w:pPr>
        <w:pStyle w:val="ListBullet2"/>
      </w:pPr>
      <w:r>
        <w:t>There were some PAs south of the GLC2000 dataset that did not overlap it – so deleted these manually</w:t>
      </w:r>
    </w:p>
    <w:p w14:paraId="74A65559"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9" w:anchor="/How_Polygon_To_Raster_works/001200000037000000/" w:history="1">
        <w:r w:rsidRPr="007252F2">
          <w:rPr>
            <w:rStyle w:val="Hyperlink"/>
          </w:rPr>
          <w:t>here</w:t>
        </w:r>
      </w:hyperlink>
      <w:r>
        <w:t>)</w:t>
      </w:r>
    </w:p>
    <w:p w14:paraId="2C254087" w14:textId="77777777"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2C294500" w14:textId="77777777" w:rsidR="00E7125F" w:rsidRDefault="00E7125F" w:rsidP="0034374E">
      <w:pPr>
        <w:pStyle w:val="Heading3"/>
      </w:pPr>
      <w:r>
        <w:t xml:space="preserve">Using Tabulate Area </w:t>
      </w:r>
      <w:r w:rsidR="00DA57B1">
        <w:t>one-by-one</w:t>
      </w:r>
    </w:p>
    <w:p w14:paraId="4648CF31"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1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72415B7F" w14:textId="77777777" w:rsidR="00031D33" w:rsidRDefault="00031D33" w:rsidP="0034374E">
      <w:pPr>
        <w:pStyle w:val="Heading3"/>
      </w:pPr>
      <w:r>
        <w:t xml:space="preserve">Using </w:t>
      </w:r>
      <w:r w:rsidR="00561DED">
        <w:t>Graph Colouring to get unique non-overlapping polygons</w:t>
      </w:r>
    </w:p>
    <w:p w14:paraId="50600907" w14:textId="77777777" w:rsidR="00031D33" w:rsidRDefault="00EC6E94" w:rsidP="008B6883">
      <w:pPr>
        <w:pStyle w:val="BodyText2"/>
      </w:pPr>
      <w:r>
        <w:t xml:space="preserve">I am </w:t>
      </w:r>
      <w:r w:rsidRPr="00EC6E94">
        <w:t xml:space="preserve">using a graph coloring method based on the code from </w:t>
      </w:r>
      <w:hyperlink r:id="rId31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12" w:history="1">
        <w:r w:rsidRPr="00C00AA9">
          <w:rPr>
            <w:rStyle w:val="Hyperlink"/>
          </w:rPr>
          <w:t>GP script</w:t>
        </w:r>
      </w:hyperlink>
      <w:r>
        <w:t>.</w:t>
      </w:r>
      <w:r w:rsidR="009E78E9">
        <w:t xml:space="preserve"> </w:t>
      </w:r>
    </w:p>
    <w:p w14:paraId="0F472EFB"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38E21A11"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550ED192" w14:textId="77777777" w:rsidR="007146AF" w:rsidRDefault="007146AF" w:rsidP="008B550B">
      <w:pPr>
        <w:pStyle w:val="Code"/>
      </w:pPr>
      <w:r>
        <w:t>ERROR 010236: Error in building VAT.</w:t>
      </w:r>
    </w:p>
    <w:p w14:paraId="348AAE3F" w14:textId="77777777" w:rsidR="007146AF" w:rsidRDefault="007146AF" w:rsidP="008B550B">
      <w:pPr>
        <w:pStyle w:val="Code"/>
      </w:pPr>
      <w:r>
        <w:t>ERROR 010067: Error in executing grid expression.</w:t>
      </w:r>
    </w:p>
    <w:p w14:paraId="474B896B" w14:textId="77777777" w:rsidR="007146AF" w:rsidRDefault="007146AF" w:rsidP="008B550B">
      <w:pPr>
        <w:pStyle w:val="Code"/>
      </w:pPr>
      <w:r>
        <w:t>ERROR 010419: Unable to build the attribute table of raster as required by the operation.</w:t>
      </w:r>
    </w:p>
    <w:p w14:paraId="37E3A23E" w14:textId="77777777" w:rsidR="00DD394C" w:rsidRDefault="000D5C35" w:rsidP="008B6883">
      <w:pPr>
        <w:pStyle w:val="BodyText2"/>
      </w:pPr>
      <w:hyperlink r:id="rId313" w:history="1">
        <w:r w:rsidR="002A37F4" w:rsidRPr="002A37F4">
          <w:rPr>
            <w:rStyle w:val="Hyperlink"/>
          </w:rPr>
          <w:t>Here</w:t>
        </w:r>
      </w:hyperlink>
      <w:r w:rsidR="002A37F4">
        <w:t xml:space="preserve"> is some help and </w:t>
      </w:r>
      <w:hyperlink r:id="rId31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32D3EC3B"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071A66C2"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8D2CC53" w14:textId="77777777" w:rsidTr="003F6446">
        <w:tc>
          <w:tcPr>
            <w:tcW w:w="5761" w:type="dxa"/>
          </w:tcPr>
          <w:p w14:paraId="1AE4D35B" w14:textId="77777777" w:rsidR="007E7432" w:rsidRPr="00134D2E" w:rsidRDefault="007E7432" w:rsidP="009B5185">
            <w:pPr>
              <w:pStyle w:val="TableTextHeader"/>
            </w:pPr>
            <w:r>
              <w:t>Python</w:t>
            </w:r>
          </w:p>
        </w:tc>
        <w:tc>
          <w:tcPr>
            <w:tcW w:w="1528" w:type="dxa"/>
          </w:tcPr>
          <w:p w14:paraId="578D0A59" w14:textId="77777777" w:rsidR="007E7432" w:rsidRPr="00134D2E" w:rsidRDefault="007E7432" w:rsidP="009B5185">
            <w:pPr>
              <w:pStyle w:val="TableTextHeader"/>
            </w:pPr>
            <w:r>
              <w:t>Rasterised features</w:t>
            </w:r>
          </w:p>
        </w:tc>
      </w:tr>
      <w:tr w:rsidR="007E7432" w:rsidRPr="00134D2E" w14:paraId="0F8146A6" w14:textId="77777777" w:rsidTr="003F6446">
        <w:tc>
          <w:tcPr>
            <w:tcW w:w="5761" w:type="dxa"/>
          </w:tcPr>
          <w:p w14:paraId="29F57DBF" w14:textId="77777777" w:rsidR="007E7432" w:rsidRPr="00134D2E" w:rsidRDefault="007E7432" w:rsidP="00DD4343">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49E5C9F3" w14:textId="77777777" w:rsidR="007E7432" w:rsidRPr="00134D2E" w:rsidRDefault="00877B56" w:rsidP="00DD4343">
            <w:pPr>
              <w:pStyle w:val="Tiny"/>
            </w:pPr>
            <w:r>
              <w:t>31094</w:t>
            </w:r>
          </w:p>
        </w:tc>
      </w:tr>
      <w:tr w:rsidR="003F6446" w:rsidRPr="00134D2E" w14:paraId="63B6C27E" w14:textId="77777777" w:rsidTr="003F6446">
        <w:tc>
          <w:tcPr>
            <w:tcW w:w="5761" w:type="dxa"/>
          </w:tcPr>
          <w:p w14:paraId="6D7FF9D6"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61A07509" w14:textId="77777777" w:rsidR="003F6446" w:rsidRPr="00134D2E" w:rsidRDefault="00950E22" w:rsidP="00DD4343">
            <w:pPr>
              <w:pStyle w:val="Tiny"/>
            </w:pPr>
            <w:r>
              <w:t>56996</w:t>
            </w:r>
          </w:p>
        </w:tc>
      </w:tr>
      <w:tr w:rsidR="003F6446" w:rsidRPr="00134D2E" w14:paraId="41C4C727" w14:textId="77777777" w:rsidTr="003F6446">
        <w:tc>
          <w:tcPr>
            <w:tcW w:w="5761" w:type="dxa"/>
          </w:tcPr>
          <w:p w14:paraId="75504F03"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24F40DDE" w14:textId="77777777" w:rsidR="003F6446" w:rsidRPr="00134D2E" w:rsidRDefault="003751FF" w:rsidP="00DD4343">
            <w:pPr>
              <w:pStyle w:val="Tiny"/>
            </w:pPr>
            <w:r>
              <w:t>56996</w:t>
            </w:r>
          </w:p>
        </w:tc>
      </w:tr>
      <w:tr w:rsidR="001B24A9" w:rsidRPr="00134D2E" w14:paraId="1069CCD7" w14:textId="77777777" w:rsidTr="003F6446">
        <w:tc>
          <w:tcPr>
            <w:tcW w:w="5761" w:type="dxa"/>
          </w:tcPr>
          <w:p w14:paraId="35190447" w14:textId="77777777" w:rsidR="001B24A9" w:rsidRPr="007E7432" w:rsidRDefault="001B24A9" w:rsidP="00DD434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1BC5DADB" w14:textId="77777777" w:rsidR="001B24A9" w:rsidRDefault="001B24A9" w:rsidP="00DD4343">
            <w:pPr>
              <w:pStyle w:val="Tiny"/>
            </w:pPr>
            <w:r>
              <w:t>56204</w:t>
            </w:r>
          </w:p>
        </w:tc>
      </w:tr>
    </w:tbl>
    <w:p w14:paraId="45E4204F"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21CE6DA3" wp14:editId="0750D21F">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1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BB8461F" w14:textId="77777777" w:rsidR="00B34B72" w:rsidRDefault="00B34B72" w:rsidP="008B6883">
      <w:pPr>
        <w:pStyle w:val="BodyText2"/>
      </w:pPr>
    </w:p>
    <w:p w14:paraId="476701C8" w14:textId="77777777" w:rsidR="00B34B72" w:rsidRDefault="00B34B72" w:rsidP="000E5536">
      <w:pPr>
        <w:pStyle w:val="Caption"/>
      </w:pPr>
      <w:r>
        <w:t xml:space="preserve">Figure </w:t>
      </w:r>
      <w:fldSimple w:instr=" SEQ Figure \* ARABIC ">
        <w:r w:rsidR="00270A0A">
          <w:rPr>
            <w:noProof/>
          </w:rPr>
          <w:t>2</w:t>
        </w:r>
      </w:fldSimple>
      <w:r>
        <w:t xml:space="preserve"> Tabulate Area issues</w:t>
      </w:r>
    </w:p>
    <w:p w14:paraId="06621883" w14:textId="77777777" w:rsidR="00270A0A" w:rsidRDefault="00B34B72" w:rsidP="00CC2849">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270A0A">
        <w:t>LayerToKML</w:t>
      </w:r>
    </w:p>
    <w:p w14:paraId="7C531A66" w14:textId="77777777" w:rsidR="00270A0A" w:rsidRPr="00007A08" w:rsidRDefault="00270A0A" w:rsidP="008B6883">
      <w:pPr>
        <w:pStyle w:val="BodyText2"/>
      </w:pPr>
      <w:r>
        <w:t xml:space="preserve">By default this exports all of the fields in the feature class to an HTML popup which is useless. See </w:t>
      </w:r>
      <w:r w:rsidRPr="00DE63CE">
        <w:t>here</w:t>
      </w:r>
      <w:r>
        <w:t xml:space="preserve"> for a description of controlling the KML conversion process. Useless – trying FME. You can use Google Earth Pro to export a shapefile to KML but it seems to round double values.</w:t>
      </w:r>
    </w:p>
    <w:p w14:paraId="5720A512" w14:textId="77777777" w:rsidR="005718E0" w:rsidRPr="005718E0" w:rsidRDefault="00270A0A" w:rsidP="008B6883">
      <w:pPr>
        <w:pStyle w:val="BodyText2"/>
      </w:pPr>
      <w:r>
        <w:t>Validate Topology</w:t>
      </w:r>
      <w:r w:rsidR="00BF3059">
        <w:fldChar w:fldCharType="end"/>
      </w:r>
      <w:r w:rsidR="00BF3059">
        <w:t>.</w:t>
      </w:r>
    </w:p>
    <w:p w14:paraId="1A6988C5" w14:textId="77777777" w:rsidR="00B37D09" w:rsidRDefault="00C476E5" w:rsidP="003B37F4">
      <w:pPr>
        <w:pStyle w:val="Heading2"/>
      </w:pPr>
      <w:r>
        <w:t>PA/</w:t>
      </w:r>
      <w:r w:rsidR="00587F0C">
        <w:t>Red List</w:t>
      </w:r>
      <w:r>
        <w:t xml:space="preserve"> Intersection</w:t>
      </w:r>
      <w:bookmarkEnd w:id="71"/>
    </w:p>
    <w:p w14:paraId="5DB0B040" w14:textId="77777777" w:rsidR="00742B34" w:rsidRPr="00742B34" w:rsidRDefault="00742B34" w:rsidP="0034374E">
      <w:pPr>
        <w:pStyle w:val="Heading3"/>
      </w:pPr>
      <w:bookmarkStart w:id="80" w:name="_Toc315774589"/>
      <w:r>
        <w:t>Using ArcGIS</w:t>
      </w:r>
      <w:bookmarkEnd w:id="80"/>
    </w:p>
    <w:p w14:paraId="5E667A6A" w14:textId="77777777" w:rsidR="00B37D09" w:rsidRDefault="00C476E5" w:rsidP="008B6883">
      <w:pPr>
        <w:pStyle w:val="BodyText2"/>
      </w:pPr>
      <w:r>
        <w:t xml:space="preserve">10030 took 1hr 5mins </w:t>
      </w:r>
    </w:p>
    <w:p w14:paraId="1C731551" w14:textId="77777777" w:rsidR="00B37D09" w:rsidRDefault="00C476E5" w:rsidP="000E5536">
      <w:pPr>
        <w:pStyle w:val="BodyText"/>
      </w:pPr>
      <w:r>
        <w:lastRenderedPageBreak/>
        <w:t>Trying the Python intersection using ID_NO in (8543)</w:t>
      </w:r>
    </w:p>
    <w:p w14:paraId="060591FB" w14:textId="77777777" w:rsidR="00B37D09" w:rsidRDefault="00C476E5" w:rsidP="000E5536">
      <w:pPr>
        <w:pStyle w:val="BodyText"/>
      </w:pPr>
      <w:r>
        <w:t>1. Intersect using in_memory for species and feature layer for PAs = 19mins 45secs</w:t>
      </w:r>
    </w:p>
    <w:p w14:paraId="1EBDFD96" w14:textId="77777777" w:rsidR="00B37D09" w:rsidRDefault="00C476E5" w:rsidP="000E5536">
      <w:pPr>
        <w:pStyle w:val="BodyText"/>
      </w:pPr>
      <w:r>
        <w:t>2. Species as shapefile with spatial index and PA feature layer = longer</w:t>
      </w:r>
    </w:p>
    <w:p w14:paraId="79B62E31" w14:textId="77777777" w:rsidR="00B37D09" w:rsidRDefault="00C476E5" w:rsidP="000E5536">
      <w:pPr>
        <w:pStyle w:val="BodyText"/>
      </w:pPr>
      <w:r>
        <w:t>3. Try spatial join - nope - slow</w:t>
      </w:r>
    </w:p>
    <w:p w14:paraId="5D1711AC" w14:textId="77777777" w:rsidR="00B37D09" w:rsidRDefault="00C476E5" w:rsidP="000E5536">
      <w:pPr>
        <w:pStyle w:val="BodyText"/>
      </w:pPr>
      <w:r>
        <w:t xml:space="preserve">4. Try set the processing extent based on the species data! Nope - </w:t>
      </w:r>
      <w:hyperlink r:id="rId31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590DE7B2" w14:textId="77777777" w:rsidR="00B37D09" w:rsidRDefault="00C476E5" w:rsidP="000E5536">
      <w:pPr>
        <w:pStyle w:val="BodyText"/>
      </w:pPr>
      <w:r>
        <w:t>5. Try a straight select by location - v fast non-spatial method - still slow with 10030 - failed on 11200 but might have been when i turned computer on</w:t>
      </w:r>
    </w:p>
    <w:p w14:paraId="057E8D4E" w14:textId="77777777" w:rsidR="00B37D09" w:rsidRDefault="00C476E5" w:rsidP="000E5536">
      <w:pPr>
        <w:pStyle w:val="BodyText"/>
      </w:pPr>
      <w:r>
        <w:t>select by location on PAs for a species (11200) - over 1 hour!!! need to do something else</w:t>
      </w:r>
    </w:p>
    <w:p w14:paraId="62FFA38E" w14:textId="77777777" w:rsidR="00B37D09" w:rsidRDefault="00C476E5" w:rsidP="000E5536">
      <w:pPr>
        <w:pStyle w:val="BodyText"/>
      </w:pPr>
      <w:r>
        <w:t>select by location on marine only PAs (i.e. marine =1) for a species (11200) - 11m22s - but you are dependent on the marine flag being set correctly</w:t>
      </w:r>
    </w:p>
    <w:p w14:paraId="04325D99" w14:textId="77777777" w:rsidR="00B37D09" w:rsidRDefault="00C476E5" w:rsidP="008B6883">
      <w:pPr>
        <w:pStyle w:val="BodyText2"/>
      </w:pPr>
      <w:r>
        <w:t>select by location on species for a PA (1) - promising? - 3m44s for wdpaid = 41 - 555 days in total!! - but ok for new PAs</w:t>
      </w:r>
    </w:p>
    <w:p w14:paraId="1B3D7659" w14:textId="77777777" w:rsidR="00B37D09" w:rsidRDefault="00C476E5" w:rsidP="000E5536">
      <w:pPr>
        <w:pStyle w:val="BodyText"/>
      </w:pPr>
      <w:r>
        <w:t>try 132733:</w:t>
      </w:r>
    </w:p>
    <w:p w14:paraId="1FF1FDEA" w14:textId="77777777" w:rsidR="00B37D09" w:rsidRDefault="00C476E5" w:rsidP="000E5536">
      <w:pPr>
        <w:pStyle w:val="BodyText"/>
      </w:pPr>
      <w:r>
        <w:t>fgdb + fgdb = 46s</w:t>
      </w:r>
    </w:p>
    <w:p w14:paraId="21A6BBB9" w14:textId="77777777" w:rsidR="00B37D09" w:rsidRDefault="00C476E5" w:rsidP="000E5536">
      <w:pPr>
        <w:pStyle w:val="BodyText"/>
      </w:pPr>
      <w:r>
        <w:t>shp + shp = 45s</w:t>
      </w:r>
    </w:p>
    <w:p w14:paraId="147C6726" w14:textId="77777777" w:rsidR="00B37D09" w:rsidRDefault="00C476E5" w:rsidP="008B6883">
      <w:pPr>
        <w:pStyle w:val="BodyText2"/>
      </w:pPr>
      <w:r>
        <w:t>in memory = same</w:t>
      </w:r>
    </w:p>
    <w:p w14:paraId="038DE677" w14:textId="77777777" w:rsidR="00B37D09" w:rsidRDefault="00C476E5" w:rsidP="008B6883">
      <w:pPr>
        <w:pStyle w:val="BodyText2"/>
      </w:pPr>
      <w:r>
        <w:t>I wonder if the spatial reference makes any difference?</w:t>
      </w:r>
    </w:p>
    <w:p w14:paraId="75CF058B"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2214AD0B" w14:textId="77777777" w:rsidR="00B37D09" w:rsidRDefault="00C476E5" w:rsidP="000E5536">
      <w:pPr>
        <w:pStyle w:val="BodyText"/>
      </w:pPr>
      <w:r>
        <w:t>Ones it says processing tiles for:</w:t>
      </w:r>
    </w:p>
    <w:p w14:paraId="0E3F491B" w14:textId="77777777" w:rsidR="00B37D09" w:rsidRDefault="000D5C35" w:rsidP="000E5536">
      <w:pPr>
        <w:pStyle w:val="BodyText"/>
      </w:pPr>
      <w:hyperlink r:id="rId317" w:history="1">
        <w:r w:rsidR="00C476E5" w:rsidRPr="0077669C">
          <w:rPr>
            <w:rStyle w:val="Hyperlink"/>
          </w:rPr>
          <w:t>http://79.125.16.106/iucn/mapper/index.html?ID_NO=133525</w:t>
        </w:r>
      </w:hyperlink>
    </w:p>
    <w:p w14:paraId="2CE43693" w14:textId="77777777" w:rsidR="00B37D09" w:rsidRDefault="00C476E5" w:rsidP="000E5536">
      <w:pPr>
        <w:pStyle w:val="BodyText"/>
      </w:pPr>
      <w:r>
        <w:t>One that doesn</w:t>
      </w:r>
      <w:r w:rsidR="0039266F">
        <w:t>’</w:t>
      </w:r>
      <w:r>
        <w:t>t:</w:t>
      </w:r>
    </w:p>
    <w:p w14:paraId="4A0E6DDC" w14:textId="77777777" w:rsidR="00B37D09" w:rsidRDefault="000D5C35" w:rsidP="008B6883">
      <w:pPr>
        <w:pStyle w:val="BodyText2"/>
      </w:pPr>
      <w:hyperlink r:id="rId318" w:history="1">
        <w:r w:rsidR="00C476E5" w:rsidRPr="0077669C">
          <w:rPr>
            <w:rStyle w:val="Hyperlink"/>
          </w:rPr>
          <w:t>http://79.125.16.106/iucn/mapper/index.html?ID_NO=133526</w:t>
        </w:r>
      </w:hyperlink>
    </w:p>
    <w:p w14:paraId="26995D33" w14:textId="77777777" w:rsidR="00B37D09" w:rsidRDefault="00C476E5" w:rsidP="000E5536">
      <w:pPr>
        <w:pStyle w:val="BodyText"/>
      </w:pPr>
      <w:r>
        <w:t>Seems to be getting slower at intersecting the dataset - try 133529 on its own and see how long it takes - took 5m2s on the EC2 instance</w:t>
      </w:r>
    </w:p>
    <w:p w14:paraId="649943EB" w14:textId="77777777" w:rsidR="00B37D09" w:rsidRDefault="00C476E5" w:rsidP="000E5536">
      <w:pPr>
        <w:pStyle w:val="BodyText"/>
      </w:pPr>
      <w:r>
        <w:t>I wonder if it is taking time to append the data into the feature class</w:t>
      </w:r>
    </w:p>
    <w:p w14:paraId="66CF78C4" w14:textId="77777777" w:rsidR="00B37D09" w:rsidRDefault="00C476E5" w:rsidP="008B6883">
      <w:pPr>
        <w:pStyle w:val="BodyText2"/>
      </w:pPr>
      <w:r>
        <w:t>The OverlayAnalysis.gdb database on EC2 is 11Gb on 25/7/11</w:t>
      </w:r>
    </w:p>
    <w:p w14:paraId="4058F4B5" w14:textId="77777777" w:rsidR="00B37D09" w:rsidRDefault="00C476E5" w:rsidP="000E5536">
      <w:pPr>
        <w:pStyle w:val="BodyText"/>
      </w:pPr>
      <w:r>
        <w:t>Running on the demo data it gets progressively slower - took 45 minutes! How long writing each to a new FC - 21 minutes!!!!!</w:t>
      </w:r>
    </w:p>
    <w:p w14:paraId="2FB0A71C"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2707B178" w14:textId="77777777" w:rsidR="00B37D09" w:rsidRDefault="00C476E5" w:rsidP="000E5536">
      <w:pPr>
        <w:pStyle w:val="BodyText"/>
      </w:pPr>
      <w:r>
        <w:t xml:space="preserve">Look here at the section on using load-only mode: </w:t>
      </w:r>
      <w:hyperlink r:id="rId319" w:anchor="/Creating_features/00010000049v000000/" w:history="1">
        <w:r w:rsidRPr="0077669C">
          <w:rPr>
            <w:rStyle w:val="Hyperlink"/>
          </w:rPr>
          <w:t>http://help.arcgis.com/en/sdk/10.0/arcobjects_net/conceptualhelp/index.html#/Creating_features/00010000049v000000/</w:t>
        </w:r>
      </w:hyperlink>
    </w:p>
    <w:p w14:paraId="6D300954" w14:textId="77777777" w:rsidR="00B37D09" w:rsidRDefault="00C476E5" w:rsidP="000E5536">
      <w:pPr>
        <w:pStyle w:val="BodyText"/>
      </w:pPr>
      <w:r>
        <w:t>Maybe could use Python - not sure.</w:t>
      </w:r>
    </w:p>
    <w:p w14:paraId="66E2D951" w14:textId="77777777" w:rsidR="00B37D09" w:rsidRDefault="00C476E5" w:rsidP="000E5536">
      <w:pPr>
        <w:pStyle w:val="BodyText"/>
      </w:pPr>
      <w:r>
        <w:t>I could remove the spatial index before writing the data and the attributes indexes.</w:t>
      </w:r>
    </w:p>
    <w:p w14:paraId="27B7F7BB" w14:textId="77777777" w:rsidR="00B37D09" w:rsidRDefault="0039266F" w:rsidP="000E5536">
      <w:pPr>
        <w:pStyle w:val="BodyText"/>
      </w:pPr>
      <w:r>
        <w:t xml:space="preserve">Let's </w:t>
      </w:r>
      <w:r w:rsidR="00C476E5">
        <w:t>try. There is no index in the SabahSpecies or SabahPAs FCs for some reason?@)*@^</w:t>
      </w:r>
      <w:r w:rsidR="00B37D09">
        <w:t>$</w:t>
      </w:r>
    </w:p>
    <w:p w14:paraId="57A78BB6" w14:textId="77777777" w:rsidR="00B37D09" w:rsidRDefault="00C476E5" w:rsidP="000E5536">
      <w:pPr>
        <w:pStyle w:val="BodyText"/>
      </w:pPr>
      <w:r>
        <w:t>Copied and pasted into a new File GDB and there was! Is it because the File GDB is compressed? YES - THATS REMOVED THE SPATIAL INDEX!!</w:t>
      </w:r>
    </w:p>
    <w:p w14:paraId="51A7A998" w14:textId="77777777" w:rsidR="00B37D09" w:rsidRDefault="00C476E5" w:rsidP="000E5536">
      <w:pPr>
        <w:pStyle w:val="BodyText"/>
      </w:pPr>
      <w:r>
        <w:t>Uncompressed the File GDB and the spatial indexes reappeared!!</w:t>
      </w:r>
    </w:p>
    <w:p w14:paraId="28221C50" w14:textId="77777777" w:rsidR="00B37D09" w:rsidRDefault="00C476E5" w:rsidP="008B6883">
      <w:pPr>
        <w:pStyle w:val="BodyText2"/>
      </w:pPr>
      <w:r>
        <w:t>Created a new empty FC with no spatial index and tried appending the data to that table - at the end the spatial grid had reappeared - took 17s</w:t>
      </w:r>
    </w:p>
    <w:p w14:paraId="3FA4F8B6" w14:textId="77777777" w:rsidR="00B37D09" w:rsidRDefault="00C476E5" w:rsidP="000E5536">
      <w:pPr>
        <w:pStyle w:val="BodyText"/>
      </w:pPr>
      <w:r>
        <w:t>Trying to write the data to a table instead of a feature class - should be quicker</w:t>
      </w:r>
    </w:p>
    <w:p w14:paraId="36E63B2E" w14:textId="77777777" w:rsidR="00B37D09" w:rsidRDefault="00C476E5" w:rsidP="000E5536">
      <w:pPr>
        <w:pStyle w:val="BodyText"/>
      </w:pPr>
      <w:r>
        <w:t>Started at Wed Jul 27 08:46:33 2011 on EC2 - 3.45G RAM used</w:t>
      </w:r>
    </w:p>
    <w:p w14:paraId="39791E1E" w14:textId="77777777" w:rsidR="00B37D09" w:rsidRDefault="00C476E5" w:rsidP="008B6883">
      <w:pPr>
        <w:pStyle w:val="BodyText2"/>
      </w:pPr>
      <w:r>
        <w:t>It is getting slower though - after 8000 species it is taking minimum 12 secs for each species - it was 4 to start with</w:t>
      </w:r>
    </w:p>
    <w:p w14:paraId="76852688" w14:textId="77777777" w:rsidR="00B37D09" w:rsidRDefault="00C476E5" w:rsidP="000E5536">
      <w:pPr>
        <w:pStyle w:val="BodyText"/>
      </w:pPr>
      <w:r>
        <w:t>Running on the IUCN EC2 instance got an error:</w:t>
      </w:r>
    </w:p>
    <w:p w14:paraId="6D24341A" w14:textId="77777777" w:rsidR="00B37D09" w:rsidRDefault="00C476E5" w:rsidP="000E5536">
      <w:pPr>
        <w:pStyle w:val="BodyText"/>
      </w:pPr>
      <w:r>
        <w:t>Species ID:11047 (224 of 18300) (2011-07-27 14:05:49.747000)</w:t>
      </w:r>
    </w:p>
    <w:p w14:paraId="20EFBDA9" w14:textId="77777777" w:rsidR="00B37D09" w:rsidRDefault="00C476E5" w:rsidP="000E5536">
      <w:pPr>
        <w:pStyle w:val="BodyText"/>
      </w:pPr>
      <w:r>
        <w:t>&lt;class 'arcgisscripting.ExecuteError'&gt;: ERROR 999999: Error executing function.</w:t>
      </w:r>
    </w:p>
    <w:p w14:paraId="284BCBBF" w14:textId="77777777" w:rsidR="00B37D09" w:rsidRDefault="00C476E5" w:rsidP="000E5536">
      <w:pPr>
        <w:pStyle w:val="BodyText"/>
      </w:pPr>
      <w:r>
        <w:t>Invalid Topology [Cfile write error.]</w:t>
      </w:r>
    </w:p>
    <w:p w14:paraId="7ED41F92" w14:textId="77777777" w:rsidR="00B37D09" w:rsidRDefault="00C476E5" w:rsidP="008B6883">
      <w:pPr>
        <w:pStyle w:val="BodyText2"/>
      </w:pPr>
      <w:r>
        <w:t>Failed to execute (Intersect).</w:t>
      </w:r>
    </w:p>
    <w:p w14:paraId="2ACC254B" w14:textId="77777777" w:rsidR="00B37D09" w:rsidRDefault="00C476E5" w:rsidP="000E5536">
      <w:pPr>
        <w:pStyle w:val="BodyText"/>
      </w:pPr>
      <w:r>
        <w:t>Failed to execute (OverlayIUCNAndWDPAToTable).</w:t>
      </w:r>
    </w:p>
    <w:p w14:paraId="74BF6E75" w14:textId="77777777" w:rsidR="00B37D09" w:rsidRDefault="00C476E5" w:rsidP="000E5536">
      <w:pPr>
        <w:pStyle w:val="BodyText"/>
      </w:pPr>
      <w:r>
        <w:t>Failed at Wed Jul 27 15:21:48 2011 (Elapsed Time: 5 hours 55 minutes 16 seconds)</w:t>
      </w:r>
    </w:p>
    <w:p w14:paraId="6EFD71E4" w14:textId="77777777" w:rsidR="00B37D09" w:rsidRDefault="00C476E5" w:rsidP="008B6883">
      <w:pPr>
        <w:pStyle w:val="BodyText2"/>
      </w:pPr>
      <w:r>
        <w:t>Strange - not sure why - it should be the same data as local machine.</w:t>
      </w:r>
    </w:p>
    <w:p w14:paraId="0C072D8B" w14:textId="77777777" w:rsidR="00B37D09" w:rsidRDefault="00C476E5" w:rsidP="000E5536">
      <w:pPr>
        <w:pStyle w:val="BodyText"/>
      </w:pPr>
      <w:r>
        <w:lastRenderedPageBreak/>
        <w:t>Ooops! I interruped it - 13488 is the next one to do - restarted it after deleting the code that recreates the overlay table</w:t>
      </w:r>
    </w:p>
    <w:p w14:paraId="0A6AEEC3" w14:textId="77777777" w:rsidR="00B37D09" w:rsidRDefault="00C476E5" w:rsidP="008B6883">
      <w:pPr>
        <w:pStyle w:val="BodyText2"/>
      </w:pPr>
      <w:r>
        <w:t>select those species which had not been done</w:t>
      </w:r>
    </w:p>
    <w:p w14:paraId="43566A55" w14:textId="77777777" w:rsidR="00B37D09" w:rsidRDefault="00C476E5" w:rsidP="008B6883">
      <w:pPr>
        <w:pStyle w:val="BodyText2"/>
      </w:pPr>
      <w:r>
        <w:t>"ID_NO" in ('10108','10118') - species keep disappearing - started with 10111 - that went, then 10113 - that went, now 10118</w:t>
      </w:r>
    </w:p>
    <w:p w14:paraId="653A2142" w14:textId="77777777" w:rsidR="00B37D09" w:rsidRDefault="00C476E5" w:rsidP="000E5536">
      <w:pPr>
        <w:pStyle w:val="BodyText"/>
      </w:pPr>
      <w:r>
        <w:t>Creating a test dataset to pilot:</w:t>
      </w:r>
    </w:p>
    <w:p w14:paraId="021ACDC7" w14:textId="77777777" w:rsidR="00B37D09" w:rsidRDefault="00C476E5" w:rsidP="000E5536">
      <w:pPr>
        <w:pStyle w:val="BodyText"/>
      </w:pPr>
      <w:r>
        <w:t xml:space="preserve">Species: </w:t>
      </w:r>
      <w:r>
        <w:tab/>
        <w:t>SabahSpecies</w:t>
      </w:r>
    </w:p>
    <w:p w14:paraId="5954F4E1" w14:textId="77777777" w:rsidR="00B37D09" w:rsidRDefault="00C476E5" w:rsidP="008B6883">
      <w:pPr>
        <w:pStyle w:val="BodyText2"/>
      </w:pPr>
      <w:r>
        <w:t>PAs:</w:t>
      </w:r>
      <w:r>
        <w:tab/>
      </w:r>
      <w:r>
        <w:tab/>
        <w:t>SabahPAs</w:t>
      </w:r>
      <w:r>
        <w:tab/>
      </w:r>
    </w:p>
    <w:p w14:paraId="2B432E50" w14:textId="77777777" w:rsidR="00B37D09" w:rsidRDefault="00C476E5" w:rsidP="008B6883">
      <w:pPr>
        <w:pStyle w:val="BodyText2"/>
      </w:pPr>
      <w:r>
        <w:t>Up to 41482</w:t>
      </w:r>
    </w:p>
    <w:p w14:paraId="4B5483FC" w14:textId="77777777" w:rsidR="000054B5" w:rsidRDefault="002D34AD" w:rsidP="007D2F52">
      <w:pPr>
        <w:pStyle w:val="Heading4"/>
      </w:pPr>
      <w:r>
        <w:t>Wietekes Analysis</w:t>
      </w:r>
    </w:p>
    <w:p w14:paraId="04583AFC" w14:textId="77777777" w:rsidR="000054B5" w:rsidRDefault="000054B5" w:rsidP="008B6883">
      <w:pPr>
        <w:pStyle w:val="BodyText2"/>
      </w:pPr>
      <w:r>
        <w:t>Selecting all PAs within Africa countries - quick</w:t>
      </w:r>
    </w:p>
    <w:p w14:paraId="47DB8041" w14:textId="77777777" w:rsidR="000054B5" w:rsidRDefault="000054B5" w:rsidP="000E5536">
      <w:pPr>
        <w:pStyle w:val="BodyText"/>
      </w:pPr>
      <w:r>
        <w:t>Selecting all Species that intersect African PAs - started 8:32 Tuesday 20/12/11 finished at 09:00!!!!! Only 30 mins!</w:t>
      </w:r>
    </w:p>
    <w:p w14:paraId="4AD42BFB" w14:textId="77777777" w:rsidR="000054B5" w:rsidRDefault="000054B5" w:rsidP="000E5536">
      <w:pPr>
        <w:pStyle w:val="BodyText"/>
      </w:pPr>
      <w:r>
        <w:t>13315 features selected!</w:t>
      </w:r>
    </w:p>
    <w:p w14:paraId="48A82B61" w14:textId="77777777" w:rsidR="000054B5" w:rsidRDefault="000054B5" w:rsidP="000E5536">
      <w:pPr>
        <w:pStyle w:val="BodyText"/>
      </w:pPr>
      <w:r>
        <w:t>Now to iterate through the PAs or Species. Which is quicker? Definitely Species!</w:t>
      </w:r>
    </w:p>
    <w:p w14:paraId="7694F0FE" w14:textId="77777777" w:rsidR="000054B5" w:rsidRDefault="000054B5" w:rsidP="008B6883">
      <w:pPr>
        <w:pStyle w:val="BodyText2"/>
      </w:pPr>
      <w:r>
        <w:t>Script to do the overlay:</w:t>
      </w:r>
    </w:p>
    <w:p w14:paraId="4AEE286C" w14:textId="77777777" w:rsidR="000054B5" w:rsidRDefault="000054B5" w:rsidP="000E5536">
      <w:pPr>
        <w:pStyle w:val="BodyText"/>
      </w:pPr>
      <w:r>
        <w:t>import arcpy</w:t>
      </w:r>
    </w:p>
    <w:p w14:paraId="2D91A3A8" w14:textId="77777777" w:rsidR="000054B5" w:rsidRDefault="000054B5" w:rsidP="000E5536">
      <w:pPr>
        <w:pStyle w:val="BodyText"/>
      </w:pPr>
      <w:r>
        <w:t>arcpy.AddMessage("Creating intersections table")</w:t>
      </w:r>
    </w:p>
    <w:p w14:paraId="47403780" w14:textId="77777777" w:rsidR="000054B5" w:rsidRDefault="000054B5" w:rsidP="000E5536">
      <w:pPr>
        <w:pStyle w:val="BodyText"/>
      </w:pPr>
      <w:r>
        <w:t>arcpy.CreateTable_management(r"E:\cottaan\My Documents\ArcGIS\Default.gdb","Africa_Species_PA_Intersections")</w:t>
      </w:r>
    </w:p>
    <w:p w14:paraId="059E10AE" w14:textId="77777777" w:rsidR="000054B5" w:rsidRDefault="000054B5" w:rsidP="000E5536">
      <w:pPr>
        <w:pStyle w:val="BodyText"/>
      </w:pPr>
      <w:r>
        <w:t>arcpy.AddField_management(outputTable,"ID_NO","TEXT")</w:t>
      </w:r>
    </w:p>
    <w:p w14:paraId="1BF29B43" w14:textId="77777777" w:rsidR="000054B5" w:rsidRDefault="000054B5" w:rsidP="000E5536">
      <w:pPr>
        <w:pStyle w:val="BodyText"/>
      </w:pPr>
      <w:r>
        <w:t>arcpy.AddField_management(outputTable,"wdpaid","LONG")</w:t>
      </w:r>
    </w:p>
    <w:p w14:paraId="453B07B8" w14:textId="77777777" w:rsidR="000054B5" w:rsidRDefault="000054B5" w:rsidP="000E5536">
      <w:pPr>
        <w:pStyle w:val="BodyText"/>
      </w:pPr>
      <w:r>
        <w:t>insertCursor =  arcpy.InsertCursor("r"E:\cottaan\My Documents\ArcGIS\Default.gdb\Africa_Species_PA_Intersections")</w:t>
      </w:r>
    </w:p>
    <w:p w14:paraId="04A40865" w14:textId="77777777" w:rsidR="000054B5" w:rsidRDefault="000054B5" w:rsidP="000E5536">
      <w:pPr>
        <w:pStyle w:val="BodyText"/>
      </w:pPr>
      <w:r>
        <w:t>rows = arcpy.SearchCursor("African_Species2011")</w:t>
      </w:r>
    </w:p>
    <w:p w14:paraId="23E2C969" w14:textId="77777777" w:rsidR="000054B5" w:rsidRDefault="000054B5" w:rsidP="000E5536">
      <w:pPr>
        <w:pStyle w:val="BodyText"/>
      </w:pPr>
      <w:r>
        <w:t>for row in rows:</w:t>
      </w:r>
    </w:p>
    <w:p w14:paraId="4E5575E5" w14:textId="77777777" w:rsidR="000054B5" w:rsidRDefault="000054B5" w:rsidP="000E5536">
      <w:pPr>
        <w:pStyle w:val="BodyText"/>
      </w:pPr>
      <w:r>
        <w:tab/>
        <w:t>arcpy.SelectLayerByAttribute_management("African_Species2011","NEW_SELECTION","ID_NO='" + row.ID_NO + "'")</w:t>
      </w:r>
    </w:p>
    <w:p w14:paraId="3F98A73C" w14:textId="77777777" w:rsidR="000054B5" w:rsidRDefault="000054B5" w:rsidP="000E5536">
      <w:pPr>
        <w:pStyle w:val="BodyText"/>
      </w:pPr>
      <w:r>
        <w:tab/>
        <w:t>arcpy.SelectLayerByLocation_management("African_Protected_Areas","INTERSECT","African_Species2011")</w:t>
      </w:r>
    </w:p>
    <w:p w14:paraId="5E5488DA" w14:textId="77777777" w:rsidR="000054B5" w:rsidRDefault="000054B5" w:rsidP="000E5536">
      <w:pPr>
        <w:pStyle w:val="BodyText"/>
      </w:pPr>
      <w:r>
        <w:t xml:space="preserve">    paCursor = arcpy.SearchCursor("African_Protected_Areas")</w:t>
      </w:r>
    </w:p>
    <w:p w14:paraId="6C130E26" w14:textId="77777777" w:rsidR="000054B5" w:rsidRDefault="000054B5" w:rsidP="000E5536">
      <w:pPr>
        <w:pStyle w:val="BodyText"/>
      </w:pPr>
      <w:r>
        <w:tab/>
        <w:t>for pa in paCursor:</w:t>
      </w:r>
    </w:p>
    <w:p w14:paraId="3212CAC8" w14:textId="77777777" w:rsidR="000054B5" w:rsidRDefault="000054B5" w:rsidP="000E5536">
      <w:pPr>
        <w:pStyle w:val="BodyText"/>
      </w:pPr>
      <w:r>
        <w:tab/>
      </w:r>
      <w:r>
        <w:tab/>
        <w:t>arcpy.AddMessage(row.ID_NO + "\t" + pa.wdpaid)</w:t>
      </w:r>
    </w:p>
    <w:p w14:paraId="15FA219E" w14:textId="77777777" w:rsidR="000054B5" w:rsidRDefault="000054B5" w:rsidP="000E5536">
      <w:pPr>
        <w:pStyle w:val="BodyText"/>
      </w:pPr>
      <w:r>
        <w:tab/>
      </w:r>
      <w:r>
        <w:tab/>
        <w:t>newRow = insertCursor.newRow()</w:t>
      </w:r>
    </w:p>
    <w:p w14:paraId="37E85E66" w14:textId="77777777" w:rsidR="000054B5" w:rsidRDefault="000054B5" w:rsidP="000E5536">
      <w:pPr>
        <w:pStyle w:val="BodyText"/>
      </w:pPr>
      <w:r>
        <w:tab/>
      </w:r>
      <w:r>
        <w:tab/>
        <w:t>newRow.ID_NO = row.ID_NO</w:t>
      </w:r>
    </w:p>
    <w:p w14:paraId="687A4B24" w14:textId="77777777" w:rsidR="000054B5" w:rsidRDefault="000054B5" w:rsidP="000E5536">
      <w:pPr>
        <w:pStyle w:val="BodyText"/>
      </w:pPr>
      <w:r>
        <w:tab/>
      </w:r>
      <w:r>
        <w:tab/>
        <w:t>newRow.wdpaid = pa.wdpaid</w:t>
      </w:r>
    </w:p>
    <w:p w14:paraId="36A186FC" w14:textId="77777777" w:rsidR="000054B5" w:rsidRDefault="000054B5" w:rsidP="000E5536">
      <w:pPr>
        <w:pStyle w:val="BodyText"/>
      </w:pPr>
      <w:r>
        <w:tab/>
      </w:r>
      <w:r>
        <w:tab/>
        <w:t>insertCursor.insertRow(newRow)</w:t>
      </w:r>
    </w:p>
    <w:p w14:paraId="6DC44264" w14:textId="77777777" w:rsidR="000054B5" w:rsidRDefault="000054B5" w:rsidP="000E5536">
      <w:pPr>
        <w:pStyle w:val="BodyText"/>
      </w:pPr>
      <w:r>
        <w:tab/>
        <w:t>del newRow</w:t>
      </w:r>
    </w:p>
    <w:p w14:paraId="1D33F629" w14:textId="77777777" w:rsidR="000054B5" w:rsidRDefault="000054B5" w:rsidP="000E5536">
      <w:pPr>
        <w:pStyle w:val="BodyText"/>
      </w:pPr>
      <w:r>
        <w:tab/>
        <w:t>break</w:t>
      </w:r>
    </w:p>
    <w:p w14:paraId="6D7731DF" w14:textId="77777777" w:rsidR="000054B5" w:rsidRDefault="000054B5" w:rsidP="000E5536">
      <w:pPr>
        <w:pStyle w:val="BodyText"/>
      </w:pPr>
      <w:r>
        <w:tab/>
      </w:r>
    </w:p>
    <w:p w14:paraId="10C133F2" w14:textId="77777777" w:rsidR="000054B5" w:rsidRDefault="000054B5" w:rsidP="000E5536">
      <w:pPr>
        <w:pStyle w:val="BodyText"/>
      </w:pPr>
      <w:r>
        <w:t>TOTAL TIME: 13315/((60/mins)*num*24)</w:t>
      </w:r>
    </w:p>
    <w:p w14:paraId="5EF28F2C" w14:textId="77777777" w:rsidR="000054B5" w:rsidRDefault="000054B5" w:rsidP="000E5536">
      <w:pPr>
        <w:pStyle w:val="BodyText"/>
      </w:pPr>
      <w:r>
        <w:t>mins is how many minutes</w:t>
      </w:r>
    </w:p>
    <w:p w14:paraId="1A6B7709" w14:textId="77777777" w:rsidR="000054B5" w:rsidRDefault="000054B5" w:rsidP="000E5536">
      <w:pPr>
        <w:pStyle w:val="BodyText"/>
      </w:pPr>
      <w:r>
        <w:t>num is how many species were done</w:t>
      </w:r>
    </w:p>
    <w:p w14:paraId="27C244E6" w14:textId="77777777" w:rsidR="00020C1B" w:rsidRDefault="00020C1B" w:rsidP="000E5536">
      <w:pPr>
        <w:pStyle w:val="Heading5"/>
      </w:pPr>
      <w:r>
        <w:t>Attempt 1: 9/1/2012</w:t>
      </w:r>
    </w:p>
    <w:p w14:paraId="62DA00F9" w14:textId="77777777" w:rsidR="000054B5" w:rsidRDefault="000054B5" w:rsidP="000E5536">
      <w:pPr>
        <w:pStyle w:val="BodyText"/>
      </w:pPr>
      <w:r>
        <w:t>after 1 day estimated remaining time is 15 days</w:t>
      </w:r>
    </w:p>
    <w:p w14:paraId="60642CFE" w14:textId="77777777" w:rsidR="000054B5" w:rsidRDefault="000054B5" w:rsidP="000E5536">
      <w:pPr>
        <w:pStyle w:val="BodyText"/>
      </w:pPr>
      <w:r>
        <w:t>After 1154 mins - estimate is now 15 days (702 done)</w:t>
      </w:r>
    </w:p>
    <w:p w14:paraId="7E1EF29F" w14:textId="77777777" w:rsidR="000054B5" w:rsidRDefault="000054B5" w:rsidP="000E5536">
      <w:pPr>
        <w:pStyle w:val="BodyText"/>
      </w:pPr>
      <w:r>
        <w:t>After 1252 mins - estimate is now 9.87 days (1172 done)</w:t>
      </w:r>
    </w:p>
    <w:p w14:paraId="044EC29D" w14:textId="77777777" w:rsidR="000054B5" w:rsidRDefault="000054B5" w:rsidP="000E5536">
      <w:pPr>
        <w:pStyle w:val="BodyText"/>
      </w:pPr>
      <w:r>
        <w:t>After 1560 mins - estimate is now 8.47 days (1702 done)</w:t>
      </w:r>
    </w:p>
    <w:p w14:paraId="5C8CB675" w14:textId="77777777" w:rsidR="000054B5" w:rsidRDefault="000054B5" w:rsidP="008B6883">
      <w:pPr>
        <w:pStyle w:val="BodyText2"/>
      </w:pPr>
      <w:r>
        <w:t>After 2510 mins - estimate is now 7.2 days (3226 done)</w:t>
      </w:r>
    </w:p>
    <w:p w14:paraId="1D4093E7" w14:textId="77777777" w:rsidR="000054B5" w:rsidRDefault="000054B5" w:rsidP="000E5536">
      <w:pPr>
        <w:pStyle w:val="BodyText"/>
      </w:pPr>
      <w:r>
        <w:t>Came in on 9/1/11 and ArcMap had crashed! - 71Gb free space so not that</w:t>
      </w:r>
    </w:p>
    <w:p w14:paraId="5176BFE3" w14:textId="77777777" w:rsidR="000054B5" w:rsidRDefault="000054B5" w:rsidP="000E5536">
      <w:pPr>
        <w:pStyle w:val="BodyText"/>
      </w:pPr>
      <w:r>
        <w:t>latest file date was 23/12/11 19:17 for E:\cottaan\My Documents\ArcGIS\Default.gdb\a0001f3fa.gdbtable</w:t>
      </w:r>
    </w:p>
    <w:p w14:paraId="53AC3F6E"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120A423E" w14:textId="77777777" w:rsidR="000054B5" w:rsidRDefault="000054B5" w:rsidP="008B6883">
      <w:pPr>
        <w:pStyle w:val="BodyText2"/>
      </w:pPr>
      <w:r>
        <w:t>3821 species done - out of 13315 (total records 4,224,935)</w:t>
      </w:r>
    </w:p>
    <w:p w14:paraId="2E9C11DA" w14:textId="77777777" w:rsidR="00020C1B" w:rsidRDefault="00020C1B" w:rsidP="000E5536">
      <w:pPr>
        <w:pStyle w:val="Heading5"/>
      </w:pPr>
      <w:r>
        <w:t>Attempt 2: 16/1/2012</w:t>
      </w:r>
    </w:p>
    <w:p w14:paraId="34659D0E" w14:textId="77777777" w:rsidR="00B215D6" w:rsidRDefault="00B215D6" w:rsidP="000E5536">
      <w:pPr>
        <w:pStyle w:val="Heading6"/>
      </w:pPr>
      <w:r>
        <w:t>Intersection</w:t>
      </w:r>
    </w:p>
    <w:p w14:paraId="3946F927" w14:textId="77777777" w:rsidR="000054B5" w:rsidRDefault="000054B5" w:rsidP="000E5536">
      <w:pPr>
        <w:pStyle w:val="BodyText"/>
      </w:pPr>
      <w:r>
        <w:lastRenderedPageBreak/>
        <w:t>Starting again on 16/1/12:</w:t>
      </w:r>
    </w:p>
    <w:p w14:paraId="72D1298D" w14:textId="77777777" w:rsidR="000054B5" w:rsidRDefault="000054B5" w:rsidP="000E5536">
      <w:pPr>
        <w:pStyle w:val="BodyText"/>
      </w:pPr>
      <w:r>
        <w:t>After 1423 mins - estimate is now 9.92 days (1326 done)</w:t>
      </w:r>
    </w:p>
    <w:p w14:paraId="5D340500" w14:textId="77777777" w:rsidR="000054B5" w:rsidRDefault="000054B5" w:rsidP="000E5536">
      <w:pPr>
        <w:pStyle w:val="BodyText"/>
      </w:pPr>
      <w:r>
        <w:t>After 2828 mins - estimate is now 7.45 days (3511 done)</w:t>
      </w:r>
    </w:p>
    <w:p w14:paraId="2FB0B7BA" w14:textId="77777777" w:rsidR="000054B5" w:rsidRDefault="000054B5" w:rsidP="000E5536">
      <w:pPr>
        <w:pStyle w:val="BodyText"/>
      </w:pPr>
      <w:r>
        <w:t>After 4420 mins - estimate is now 10.11 days (4043 done) - but stopped for 14 hours because of the drop in the connection to the esri license server</w:t>
      </w:r>
    </w:p>
    <w:p w14:paraId="29853589" w14:textId="77777777" w:rsidR="000054B5" w:rsidRDefault="000054B5" w:rsidP="000E5536">
      <w:pPr>
        <w:pStyle w:val="BodyText"/>
      </w:pPr>
      <w:r>
        <w:t xml:space="preserve">There are some species with no ID_NO values so I will have to extract these and run these when it has finished the overlay. </w:t>
      </w:r>
    </w:p>
    <w:p w14:paraId="76638FE0" w14:textId="77777777" w:rsidR="000054B5" w:rsidRDefault="000054B5" w:rsidP="000E5536">
      <w:pPr>
        <w:pStyle w:val="BodyText"/>
      </w:pPr>
      <w:r>
        <w:t>AAAAARRRRRRGGGGGHHH!</w:t>
      </w:r>
    </w:p>
    <w:p w14:paraId="64936CAC" w14:textId="77777777" w:rsidR="000054B5" w:rsidRDefault="000054B5" w:rsidP="000E5536">
      <w:pPr>
        <w:pStyle w:val="BodyText"/>
      </w:pPr>
      <w:r>
        <w:t>181385</w:t>
      </w:r>
      <w:r>
        <w:tab/>
        <w:t>Rostratula benghalensis (5270 out of 13315) (2012-01-20 06:35:32.380000)</w:t>
      </w:r>
    </w:p>
    <w:p w14:paraId="06BCFCB2" w14:textId="77777777" w:rsidR="000054B5" w:rsidRDefault="000054B5" w:rsidP="000E5536">
      <w:pPr>
        <w:pStyle w:val="BodyText"/>
      </w:pPr>
      <w:r>
        <w:t xml:space="preserve"> </w:t>
      </w:r>
      <w:r>
        <w:tab/>
        <w:t>Actitis hypoleucos (5271 out of 13315) (2012-01-20 06:37:42.092000)</w:t>
      </w:r>
    </w:p>
    <w:p w14:paraId="1B36F5F5" w14:textId="77777777" w:rsidR="000054B5" w:rsidRDefault="000054B5" w:rsidP="000E5536">
      <w:pPr>
        <w:pStyle w:val="BodyText"/>
      </w:pPr>
      <w:r>
        <w:t>&lt;type 'exceptions.NameError'&gt;: name 'newRow' is not defined</w:t>
      </w:r>
    </w:p>
    <w:p w14:paraId="268681CF" w14:textId="77777777" w:rsidR="000054B5" w:rsidRDefault="000054B5" w:rsidP="000E5536">
      <w:pPr>
        <w:pStyle w:val="BodyText"/>
      </w:pPr>
      <w:r>
        <w:t>Failed to execute (IntersectPASpecies).</w:t>
      </w:r>
    </w:p>
    <w:p w14:paraId="112EB8D2" w14:textId="77777777" w:rsidR="000054B5" w:rsidRDefault="000054B5" w:rsidP="000E5536">
      <w:pPr>
        <w:pStyle w:val="BodyText"/>
      </w:pPr>
      <w:r>
        <w:t>Failed at Fri Jan 20 06:37:46 2012 (Elapsed Time: 92 hours 48 minutes 18 seconds)</w:t>
      </w:r>
    </w:p>
    <w:p w14:paraId="487502DE" w14:textId="77777777" w:rsidR="000054B5" w:rsidRDefault="000054B5" w:rsidP="000E5536">
      <w:pPr>
        <w:pStyle w:val="BodyText"/>
      </w:pPr>
      <w:r>
        <w:t>The default database is 12.1 GB (12,994,428,928 bytes) on disk.</w:t>
      </w:r>
    </w:p>
    <w:p w14:paraId="4BFBC96D" w14:textId="77777777" w:rsidR="000054B5" w:rsidRDefault="000054B5" w:rsidP="008B6883">
      <w:pPr>
        <w:pStyle w:val="BodyText2"/>
      </w:pPr>
      <w:r>
        <w:t>4,387,472 records</w:t>
      </w:r>
    </w:p>
    <w:p w14:paraId="156B3F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4E5FABFF" w14:textId="77777777" w:rsidR="000054B5" w:rsidRDefault="000054B5" w:rsidP="000E5536">
      <w:pPr>
        <w:pStyle w:val="BodyText"/>
      </w:pPr>
      <w:r>
        <w:t>Out of Memory [GDB_Items]</w:t>
      </w:r>
    </w:p>
    <w:p w14:paraId="47562549" w14:textId="77777777" w:rsidR="000054B5" w:rsidRDefault="000054B5" w:rsidP="000E5536">
      <w:pPr>
        <w:pStyle w:val="BodyText"/>
      </w:pPr>
      <w:r>
        <w:t>(I was running an Intersection at the same time of bird species in Borneo and the memory consumption was high!)</w:t>
      </w:r>
    </w:p>
    <w:p w14:paraId="4EE13E94" w14:textId="77777777" w:rsidR="000054B5" w:rsidRDefault="000054B5" w:rsidP="000E5536">
      <w:pPr>
        <w:pStyle w:val="BodyText"/>
      </w:pPr>
      <w:r>
        <w:t>Will try running again from where it crashed at 181385.</w:t>
      </w:r>
    </w:p>
    <w:p w14:paraId="322AA489" w14:textId="77777777" w:rsidR="000054B5" w:rsidRDefault="000054B5" w:rsidP="000E5536">
      <w:pPr>
        <w:pStyle w:val="BodyText"/>
      </w:pPr>
      <w:r>
        <w:t>Restarted, but then crashed again:</w:t>
      </w:r>
    </w:p>
    <w:p w14:paraId="28F6DD69" w14:textId="77777777" w:rsidR="000054B5" w:rsidRDefault="000054B5" w:rsidP="000E5536">
      <w:pPr>
        <w:pStyle w:val="BodyText"/>
      </w:pPr>
      <w:r>
        <w:t>41365</w:t>
      </w:r>
      <w:r>
        <w:tab/>
        <w:t>Crocidura voi (11272 out of 13315) (2012-01-22 02:13:02.879000)</w:t>
      </w:r>
    </w:p>
    <w:p w14:paraId="2198BD1E" w14:textId="77777777" w:rsidR="000054B5" w:rsidRDefault="000054B5" w:rsidP="000E5536">
      <w:pPr>
        <w:pStyle w:val="BodyText"/>
      </w:pPr>
      <w:r>
        <w:t>&lt;type 'exceptions.NameError'&gt;: name 'newRow' is not defined</w:t>
      </w:r>
    </w:p>
    <w:p w14:paraId="7B9BF5AC" w14:textId="77777777" w:rsidR="000054B5" w:rsidRDefault="000054B5" w:rsidP="000E5536">
      <w:pPr>
        <w:pStyle w:val="BodyText"/>
      </w:pPr>
      <w:r>
        <w:t>Failed to execute (IntersectPASpecies).</w:t>
      </w:r>
    </w:p>
    <w:p w14:paraId="292CB628" w14:textId="77777777" w:rsidR="000054B5" w:rsidRDefault="000054B5" w:rsidP="000E5536">
      <w:pPr>
        <w:pStyle w:val="BodyText"/>
      </w:pPr>
      <w:r>
        <w:t>Failed at Sun Jan 22 02:13:03 2012 (Elapsed Time: 36 hours 2 minutes 21 seconds)</w:t>
      </w:r>
    </w:p>
    <w:p w14:paraId="3354DAF3" w14:textId="77777777" w:rsidR="000054B5" w:rsidRDefault="000054B5" w:rsidP="000E5536">
      <w:pPr>
        <w:pStyle w:val="BodyText"/>
      </w:pPr>
      <w:r>
        <w:t>The default database is now 11.6Gb - Hmm. maybe I deleted something.</w:t>
      </w:r>
    </w:p>
    <w:p w14:paraId="59605B84" w14:textId="77777777" w:rsidR="000054B5" w:rsidRDefault="000054B5" w:rsidP="000E5536">
      <w:pPr>
        <w:pStyle w:val="BodyText"/>
      </w:pPr>
      <w:r>
        <w:t>5,752,974 records</w:t>
      </w:r>
    </w:p>
    <w:p w14:paraId="60A3BC7B" w14:textId="77777777" w:rsidR="000054B5" w:rsidRDefault="000054B5" w:rsidP="008B6883">
      <w:pPr>
        <w:pStyle w:val="BodyText2"/>
      </w:pPr>
      <w:r>
        <w:t>Will try running again from where it crashed at 41365.</w:t>
      </w:r>
    </w:p>
    <w:p w14:paraId="0482993F" w14:textId="77777777" w:rsidR="000054B5" w:rsidRDefault="000054B5" w:rsidP="000E5536">
      <w:pPr>
        <w:pStyle w:val="BodyText"/>
      </w:pPr>
      <w:r>
        <w:t>4310</w:t>
      </w:r>
      <w:r>
        <w:tab/>
        <w:t>Tadarida chapini (11603 out of 13315) (2012-01-23 10:39:21.100000)</w:t>
      </w:r>
    </w:p>
    <w:p w14:paraId="213DC235" w14:textId="77777777" w:rsidR="000054B5" w:rsidRDefault="000054B5" w:rsidP="008B6883">
      <w:pPr>
        <w:pStyle w:val="BodyText2"/>
      </w:pPr>
      <w:r>
        <w:t>&lt;class 'arcgisscripting.ExecuteError'&gt;: ERROR 999999: Error executing function.</w:t>
      </w:r>
    </w:p>
    <w:p w14:paraId="59502732" w14:textId="77777777" w:rsidR="000054B5" w:rsidRDefault="000054B5" w:rsidP="000E5536">
      <w:pPr>
        <w:pStyle w:val="BodyText"/>
      </w:pPr>
      <w:r>
        <w:t>Cancelled function</w:t>
      </w:r>
    </w:p>
    <w:p w14:paraId="72FC8EFD" w14:textId="77777777" w:rsidR="000054B5" w:rsidRDefault="000054B5" w:rsidP="000E5536">
      <w:pPr>
        <w:pStyle w:val="BodyText"/>
      </w:pPr>
      <w:r>
        <w:t>(IntersectPASpecies) aborted by User.</w:t>
      </w:r>
    </w:p>
    <w:p w14:paraId="5E067A57" w14:textId="77777777" w:rsidR="000054B5" w:rsidRDefault="000054B5" w:rsidP="000E5536">
      <w:pPr>
        <w:pStyle w:val="BodyText"/>
      </w:pPr>
      <w:r>
        <w:t>Failed at Mon Jan 23 10:40:10 2012 (Elapsed Time: 1 hours 14 minutes 51 seconds)</w:t>
      </w:r>
    </w:p>
    <w:p w14:paraId="39905451" w14:textId="77777777" w:rsidR="000054B5" w:rsidRDefault="000054B5" w:rsidP="008B6883">
      <w:pPr>
        <w:pStyle w:val="BodyText2"/>
      </w:pPr>
      <w:r>
        <w:t>Dont think I did - but will restart!</w:t>
      </w:r>
    </w:p>
    <w:p w14:paraId="70FF72CD"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12E41857" w14:textId="77777777" w:rsidR="000054B5" w:rsidRDefault="000054B5" w:rsidP="000E5536">
      <w:pPr>
        <w:pStyle w:val="BodyText"/>
      </w:pPr>
      <w:r>
        <w:t>Then we need to remove duplicates. Appending to a single table.</w:t>
      </w:r>
    </w:p>
    <w:p w14:paraId="53866A71" w14:textId="77777777" w:rsidR="000054B5" w:rsidRDefault="000054B5" w:rsidP="000E5536">
      <w:pPr>
        <w:pStyle w:val="BodyText"/>
      </w:pPr>
      <w:r>
        <w:t>11,095,075 records - too big for Access so putting into damon postgresql</w:t>
      </w:r>
    </w:p>
    <w:p w14:paraId="66AE4AAA" w14:textId="77777777" w:rsidR="000054B5" w:rsidRDefault="000054B5" w:rsidP="008B6883">
      <w:pPr>
        <w:pStyle w:val="BodyText2"/>
      </w:pPr>
      <w:r>
        <w:t>First, removing all records with ID_NO ='' - there are 1,639,829 records - taking ages so stopped arcmap during a delete</w:t>
      </w:r>
    </w:p>
    <w:p w14:paraId="47733EE3" w14:textId="77777777" w:rsidR="000054B5" w:rsidRDefault="000054B5" w:rsidP="000E5536">
      <w:pPr>
        <w:pStyle w:val="BodyText"/>
      </w:pPr>
      <w:r>
        <w:t>Random check on the analysis: Panthera leo - 15951</w:t>
      </w:r>
    </w:p>
    <w:p w14:paraId="2B407038" w14:textId="77777777" w:rsidR="000054B5" w:rsidRDefault="000054B5" w:rsidP="000E5536">
      <w:pPr>
        <w:pStyle w:val="BodyText"/>
      </w:pPr>
      <w:r>
        <w:t>182 features intersect 1297 PAs</w:t>
      </w:r>
    </w:p>
    <w:p w14:paraId="621DE171" w14:textId="77777777" w:rsidR="000054B5" w:rsidRDefault="000054B5" w:rsidP="000E5536">
      <w:pPr>
        <w:pStyle w:val="BodyText"/>
      </w:pPr>
      <w:r>
        <w:t>But there are 236054 records in the intersection table - there are lots of duplicates - these all need removing</w:t>
      </w:r>
    </w:p>
    <w:p w14:paraId="2F5EA8BC" w14:textId="77777777" w:rsidR="00B215D6" w:rsidRDefault="00B215D6" w:rsidP="000E5536">
      <w:pPr>
        <w:pStyle w:val="Heading6"/>
      </w:pPr>
      <w:r>
        <w:t>Removing duplicates</w:t>
      </w:r>
    </w:p>
    <w:p w14:paraId="5D7BF15D"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76E7580B" w14:textId="77777777" w:rsidR="000054B5" w:rsidRDefault="000054B5" w:rsidP="000E5536">
      <w:pPr>
        <w:pStyle w:val="BodyText"/>
      </w:pPr>
      <w:r>
        <w:t>Ran a frequency analysis on the whole 9 million odd records - took 20 mins! 3,318,645 unique wdpaid/id_no for africa - exporting to dbf.</w:t>
      </w:r>
    </w:p>
    <w:p w14:paraId="2429A757"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D058C7E"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08EBC074" w14:textId="77777777" w:rsidR="000054B5" w:rsidRDefault="000054B5" w:rsidP="008B6883">
      <w:pPr>
        <w:pStyle w:val="BodyText2"/>
      </w:pPr>
      <w:r>
        <w:t>Intersect looks fine!</w:t>
      </w:r>
    </w:p>
    <w:p w14:paraId="5742CD39"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38C7EE8E" w14:textId="77777777" w:rsidR="000054B5" w:rsidRDefault="000054B5" w:rsidP="000E5536">
      <w:pPr>
        <w:pStyle w:val="BodyText"/>
      </w:pPr>
      <w:r>
        <w:t>Same with 'Mwalugulu' - 6092 species.</w:t>
      </w:r>
    </w:p>
    <w:p w14:paraId="6917982C" w14:textId="77777777" w:rsidR="000054B5" w:rsidRDefault="000054B5" w:rsidP="000E5536">
      <w:pPr>
        <w:pStyle w:val="BodyText"/>
      </w:pPr>
      <w:r>
        <w:t>Same with 'Ruande' - 5056 species.</w:t>
      </w:r>
    </w:p>
    <w:p w14:paraId="4935C0FA" w14:textId="77777777" w:rsidR="000054B5" w:rsidRDefault="000054B5" w:rsidP="000E5536">
      <w:pPr>
        <w:pStyle w:val="BodyText"/>
      </w:pPr>
      <w:r>
        <w:t>Same with 'Mamboto' - 3001 species.</w:t>
      </w:r>
    </w:p>
    <w:p w14:paraId="2E390D5D" w14:textId="77777777" w:rsidR="00213277" w:rsidRDefault="00213277" w:rsidP="000E5536">
      <w:pPr>
        <w:pStyle w:val="Heading5"/>
      </w:pPr>
      <w:bookmarkStart w:id="81" w:name="_Ref325438593"/>
      <w:r>
        <w:t>Attempt 3: 28/2/</w:t>
      </w:r>
      <w:r w:rsidR="00897BAC">
        <w:t>20</w:t>
      </w:r>
      <w:r>
        <w:t>12</w:t>
      </w:r>
      <w:bookmarkEnd w:id="81"/>
    </w:p>
    <w:p w14:paraId="5DC27AC1" w14:textId="77777777" w:rsidR="00AF7B14" w:rsidRDefault="00AF7B14" w:rsidP="000E5536">
      <w:pPr>
        <w:pStyle w:val="BodyText"/>
      </w:pPr>
      <w:r>
        <w:t xml:space="preserve">Species </w:t>
      </w:r>
      <w:r w:rsidR="00213277">
        <w:t>Filter</w:t>
      </w:r>
      <w:r>
        <w:t>:</w:t>
      </w:r>
    </w:p>
    <w:p w14:paraId="08EC3361" w14:textId="77777777" w:rsidR="00213277" w:rsidRDefault="00213277" w:rsidP="000E5536">
      <w:pPr>
        <w:pStyle w:val="ListBullet"/>
      </w:pPr>
      <w:r>
        <w:t>Presence = ‘Extant’</w:t>
      </w:r>
    </w:p>
    <w:p w14:paraId="687BCDFA" w14:textId="77777777" w:rsidR="007409BD" w:rsidRDefault="007409BD" w:rsidP="000E5536">
      <w:pPr>
        <w:pStyle w:val="ListBullet"/>
      </w:pPr>
      <w:r>
        <w:t>Intersecting</w:t>
      </w:r>
      <w:r w:rsidRPr="007409BD">
        <w:t xml:space="preserve"> </w:t>
      </w:r>
      <w:r>
        <w:t xml:space="preserve">the Africa 12Nm buffer </w:t>
      </w:r>
    </w:p>
    <w:p w14:paraId="7099E36F" w14:textId="77777777" w:rsidR="00AF7B14" w:rsidRPr="00AF7B14" w:rsidRDefault="00AF7B14" w:rsidP="000E5536">
      <w:pPr>
        <w:pStyle w:val="BodyText"/>
      </w:pPr>
      <w:r w:rsidRPr="00AF7B14">
        <w:t>Protected areas:</w:t>
      </w:r>
    </w:p>
    <w:p w14:paraId="5AB6FD94" w14:textId="77777777" w:rsidR="00AF7B14" w:rsidRDefault="00AF7B14" w:rsidP="000E5536">
      <w:pPr>
        <w:pStyle w:val="ListBullet"/>
      </w:pPr>
      <w:r>
        <w:t xml:space="preserve">Sep 2011 dataset </w:t>
      </w:r>
    </w:p>
    <w:p w14:paraId="392AF21B" w14:textId="77777777" w:rsidR="00B80ADE" w:rsidRDefault="00AF7B14" w:rsidP="000E5536">
      <w:pPr>
        <w:pStyle w:val="ListBullet"/>
      </w:pPr>
      <w:r>
        <w:t xml:space="preserve">Intersecting the Africa 12Nm buffer </w:t>
      </w:r>
    </w:p>
    <w:p w14:paraId="3F96B965"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14532B64" w14:textId="77777777" w:rsidR="009E0362" w:rsidRDefault="009E0362" w:rsidP="000E5536">
      <w:pPr>
        <w:pStyle w:val="Heading6"/>
      </w:pPr>
      <w:r>
        <w:t>Intersection</w:t>
      </w:r>
    </w:p>
    <w:p w14:paraId="55B44AAF" w14:textId="77777777" w:rsidR="00F76314" w:rsidRDefault="00F76314" w:rsidP="008B6883">
      <w:pPr>
        <w:pStyle w:val="BodyText2"/>
      </w:pPr>
      <w:r>
        <w:t>Started at 1600 on 28/2/2012</w:t>
      </w:r>
      <w:r w:rsidR="008F28FE">
        <w:t xml:space="preserve"> – some species have no ID_NO so will need to be appended at the end</w:t>
      </w:r>
    </w:p>
    <w:p w14:paraId="00A1EDA0" w14:textId="77777777" w:rsidR="00EA3546" w:rsidRDefault="00EA3546" w:rsidP="000E5536">
      <w:pPr>
        <w:pStyle w:val="BodyText"/>
      </w:pPr>
      <w:r>
        <w:t>Processing: 11933</w:t>
      </w:r>
      <w:r>
        <w:tab/>
        <w:t>Liberiictis kuhni (5125 out of 10209) (2012-03-03 13:44:06.432000)</w:t>
      </w:r>
    </w:p>
    <w:p w14:paraId="5F25C2A1" w14:textId="77777777" w:rsidR="00EA3546" w:rsidRDefault="00EA3546" w:rsidP="000E5536">
      <w:pPr>
        <w:pStyle w:val="BodyText"/>
      </w:pPr>
      <w:r>
        <w:t>&lt;type 'exceptions.NameError'&gt;: name 'newRow' is not defined</w:t>
      </w:r>
    </w:p>
    <w:p w14:paraId="46A87A79" w14:textId="77777777" w:rsidR="00EA3546" w:rsidRDefault="00EA3546" w:rsidP="000E5536">
      <w:pPr>
        <w:pStyle w:val="BodyText"/>
      </w:pPr>
      <w:r>
        <w:t>Failed to execute (IntersectPASpecies2).</w:t>
      </w:r>
    </w:p>
    <w:p w14:paraId="486F4D0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20" w:history="1">
        <w:r w:rsidR="00D02E94" w:rsidRPr="00D02E94">
          <w:rPr>
            <w:rStyle w:val="Hyperlink"/>
          </w:rPr>
          <w:t>here</w:t>
        </w:r>
      </w:hyperlink>
      <w:r w:rsidR="00D02E94">
        <w:t xml:space="preserve"> but I think I’ve tried all of these.</w:t>
      </w:r>
    </w:p>
    <w:p w14:paraId="70EB9E12" w14:textId="77777777" w:rsidR="00925BA7" w:rsidRDefault="00925BA7" w:rsidP="008B6883">
      <w:pPr>
        <w:pStyle w:val="BodyText2"/>
      </w:pPr>
      <w:r>
        <w:t>Starting again</w:t>
      </w:r>
    </w:p>
    <w:p w14:paraId="1A1C1B24"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4349FEA2" w14:textId="77777777" w:rsidR="00145B2F" w:rsidRDefault="00145B2F" w:rsidP="000E5536">
      <w:pPr>
        <w:pStyle w:val="BodyText"/>
      </w:pPr>
      <w:r>
        <w:t>First batch is called Intersections1.gdb</w:t>
      </w:r>
      <w:r w:rsidR="00B21B4B">
        <w:t xml:space="preserve"> – 2873818 records</w:t>
      </w:r>
    </w:p>
    <w:p w14:paraId="08BA5C6E"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707897B0" w14:textId="77777777" w:rsidR="00101581" w:rsidRDefault="00E86C5E" w:rsidP="000E5536">
      <w:pPr>
        <w:pStyle w:val="BodyText"/>
      </w:pPr>
      <w:r>
        <w:t>Seconds</w:t>
      </w:r>
      <w:r w:rsidR="00101581">
        <w:t xml:space="preserve"> batch is called Intersections2.gdb</w:t>
      </w:r>
      <w:r w:rsidR="00E9425A">
        <w:t xml:space="preserve"> – 2482614 records</w:t>
      </w:r>
    </w:p>
    <w:p w14:paraId="5D602FD3"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4E179947" w14:textId="77777777" w:rsidR="00DF62CA" w:rsidRDefault="00DF62CA" w:rsidP="008B6883">
      <w:pPr>
        <w:pStyle w:val="BodyText2"/>
      </w:pPr>
      <w:r>
        <w:t>Final batch called Intersections3.gdb – 19416 records</w:t>
      </w:r>
    </w:p>
    <w:p w14:paraId="7A601AA5" w14:textId="77777777" w:rsidR="00CF06E2" w:rsidRDefault="00CF06E2" w:rsidP="000E5536">
      <w:pPr>
        <w:pStyle w:val="Heading6"/>
      </w:pPr>
      <w:r>
        <w:t>Removing duplicates</w:t>
      </w:r>
    </w:p>
    <w:p w14:paraId="53EB34AF"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01510A73"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1D0A8E55"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39032155" w14:textId="77777777" w:rsidR="006A767E" w:rsidRDefault="003B216A" w:rsidP="000E5536">
      <w:pPr>
        <w:pStyle w:val="BodyText"/>
      </w:pPr>
      <w:r>
        <w:t xml:space="preserve">Getting unique values with Frequency GP tool </w:t>
      </w:r>
      <w:r w:rsidR="003B26E4">
        <w:t>–</w:t>
      </w:r>
      <w:r>
        <w:t xml:space="preserve"> </w:t>
      </w:r>
    </w:p>
    <w:p w14:paraId="48227FAD"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6E88DE12" w14:textId="77777777" w:rsidR="00444B38" w:rsidRPr="00444B38" w:rsidRDefault="00444B38" w:rsidP="008B550B">
      <w:pPr>
        <w:pStyle w:val="Code"/>
        <w:rPr>
          <w:lang w:bidi="ar-SA"/>
        </w:rPr>
      </w:pPr>
      <w:r w:rsidRPr="00444B38">
        <w:rPr>
          <w:lang w:bidi="ar-SA"/>
        </w:rPr>
        <w:t>Start Time: Wed Mar 07 14:14:39 2012</w:t>
      </w:r>
    </w:p>
    <w:p w14:paraId="13BC4AA8" w14:textId="77777777" w:rsidR="00A15A4B" w:rsidRDefault="00444B38" w:rsidP="008B550B">
      <w:pPr>
        <w:pStyle w:val="Code"/>
        <w:rPr>
          <w:lang w:bidi="ar-SA"/>
        </w:rPr>
      </w:pPr>
      <w:r w:rsidRPr="00444B38">
        <w:rPr>
          <w:lang w:bidi="ar-SA"/>
        </w:rPr>
        <w:t>Succeeded at Wed Mar 07 14:26:32 2012 (Elapsed Time: 11 minutes 53 seconds)</w:t>
      </w:r>
    </w:p>
    <w:p w14:paraId="3988DB16"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499C7B"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6D04EB14"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0BB5AA5" w14:textId="77777777" w:rsidR="0010302B" w:rsidRDefault="0010302B" w:rsidP="000E5536">
      <w:pPr>
        <w:pStyle w:val="Heading6"/>
      </w:pPr>
      <w:r>
        <w:t>Exporting to Access</w:t>
      </w:r>
    </w:p>
    <w:p w14:paraId="5E9159DC" w14:textId="77777777" w:rsidR="002E2F2D" w:rsidRPr="0010302B" w:rsidRDefault="0010302B" w:rsidP="008B6883">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093138BF" w14:textId="77777777" w:rsidR="002C5A94" w:rsidRDefault="002C5A94" w:rsidP="000E5536">
      <w:pPr>
        <w:pStyle w:val="Heading5"/>
      </w:pPr>
      <w:bookmarkStart w:id="82" w:name="_Toc315774590"/>
      <w:r>
        <w:t>Range sizes</w:t>
      </w:r>
    </w:p>
    <w:p w14:paraId="405AB979"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738A38BC" w14:textId="77777777" w:rsidR="002C5A94" w:rsidRDefault="002C5A94" w:rsidP="008B6883">
      <w:pPr>
        <w:pStyle w:val="BodyText2"/>
      </w:pPr>
      <w:r w:rsidRPr="002C5A94">
        <w:t>58125</w:t>
      </w:r>
      <w:r w:rsidRPr="002C5A94">
        <w:tab/>
        <w:t>Phrynobatrachus manengoubensis</w:t>
      </w:r>
      <w:r>
        <w:t xml:space="preserve"> – which occurs in Africa and </w:t>
      </w:r>
      <w:r w:rsidR="000648B3">
        <w:t>intersects a PA</w:t>
      </w:r>
    </w:p>
    <w:p w14:paraId="18AF8613"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20B75175" w14:textId="77777777" w:rsidR="000648B3" w:rsidRDefault="000648B3" w:rsidP="000E5536">
      <w:pPr>
        <w:pStyle w:val="BodyText"/>
      </w:pPr>
    </w:p>
    <w:p w14:paraId="33BCC514" w14:textId="77777777" w:rsidR="007D7D93" w:rsidRDefault="002C5A94" w:rsidP="008B6883">
      <w:pPr>
        <w:pStyle w:val="BodyText2"/>
      </w:pPr>
      <w:r>
        <w:t>There were 6767 records of species with range sizes. How did I produce this table?</w:t>
      </w:r>
      <w:r w:rsidR="007D7D93">
        <w:t xml:space="preserve"> Here is some sample data:</w:t>
      </w:r>
    </w:p>
    <w:p w14:paraId="6BE1665B" w14:textId="77777777" w:rsidR="007D7D93" w:rsidRDefault="007D7D93" w:rsidP="008B6883">
      <w:pPr>
        <w:pStyle w:val="BodyText2"/>
      </w:pPr>
      <w:r>
        <w:t>tax_id</w:t>
      </w:r>
      <w:r>
        <w:tab/>
        <w:t>PolygonCount</w:t>
      </w:r>
      <w:r>
        <w:tab/>
        <w:t>Rangem2</w:t>
      </w:r>
      <w:r>
        <w:tab/>
        <w:t>RangeKm2</w:t>
      </w:r>
    </w:p>
    <w:p w14:paraId="4120A5F2" w14:textId="77777777" w:rsidR="007D7D93" w:rsidRDefault="007D7D93" w:rsidP="000E5536">
      <w:pPr>
        <w:pStyle w:val="BodyText"/>
      </w:pPr>
      <w:r>
        <w:t>10030</w:t>
      </w:r>
      <w:r>
        <w:tab/>
        <w:t>1</w:t>
      </w:r>
      <w:r>
        <w:tab/>
        <w:t>1.9972E+13</w:t>
      </w:r>
      <w:r>
        <w:tab/>
        <w:t>19971955</w:t>
      </w:r>
    </w:p>
    <w:p w14:paraId="1C8B1C8B" w14:textId="77777777" w:rsidR="007D7D93" w:rsidRDefault="007D7D93" w:rsidP="000E5536">
      <w:pPr>
        <w:pStyle w:val="BodyText"/>
      </w:pPr>
      <w:r>
        <w:t>10032</w:t>
      </w:r>
      <w:r>
        <w:tab/>
        <w:t>9</w:t>
      </w:r>
      <w:r>
        <w:tab/>
        <w:t>1.46367E+11</w:t>
      </w:r>
      <w:r>
        <w:tab/>
        <w:t>146367</w:t>
      </w:r>
    </w:p>
    <w:p w14:paraId="1FD2BBFE"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7282BB4A"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1C57F2AE" w14:textId="77777777" w:rsidR="00872FE6" w:rsidRDefault="00872FE6" w:rsidP="0034374E">
      <w:pPr>
        <w:pStyle w:val="Heading3"/>
      </w:pPr>
      <w:r>
        <w:t>Using PostGIS</w:t>
      </w:r>
    </w:p>
    <w:p w14:paraId="7505CD28"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7A9C7076" w14:textId="77777777" w:rsidR="00A5062D" w:rsidRDefault="00A5062D" w:rsidP="007D2F52">
      <w:pPr>
        <w:pStyle w:val="Heading4"/>
      </w:pPr>
      <w:r>
        <w:t>Retrieving data using psycopg</w:t>
      </w:r>
    </w:p>
    <w:p w14:paraId="5E9365A9" w14:textId="77777777" w:rsidR="00857B24" w:rsidRDefault="002C4433" w:rsidP="008B6883">
      <w:pPr>
        <w:pStyle w:val="BodyText2"/>
      </w:pPr>
      <w:r>
        <w:t>Using fetchall takes ages on the spe</w:t>
      </w:r>
      <w:r w:rsidR="00D10AD2">
        <w:t>cies table – about 6 mins</w:t>
      </w:r>
      <w:r w:rsidR="00857B24">
        <w:t xml:space="preserve"> – then an error:</w:t>
      </w:r>
    </w:p>
    <w:p w14:paraId="57AFFBE7" w14:textId="77777777" w:rsidR="00857B24" w:rsidRDefault="00857B24" w:rsidP="008B550B">
      <w:pPr>
        <w:pStyle w:val="Code"/>
      </w:pPr>
      <w:r>
        <w:t>psycopg2.DatabaseError: out of memory for query result</w:t>
      </w:r>
    </w:p>
    <w:p w14:paraId="155FC242"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21" w:anchor="thread-and-process-safety" w:history="1">
        <w:r w:rsidR="00D32D06">
          <w:rPr>
            <w:rStyle w:val="Hyperlink"/>
          </w:rPr>
          <w:t>http://www.initd.org/psycopg/docs/usage.html#thread-and-process-safety</w:t>
        </w:r>
      </w:hyperlink>
    </w:p>
    <w:p w14:paraId="15AC22B0" w14:textId="77777777" w:rsidR="00BE191D" w:rsidRDefault="00BE191D" w:rsidP="007D2F52">
      <w:pPr>
        <w:pStyle w:val="Heading4"/>
      </w:pPr>
      <w:r>
        <w:t>Native PostGIS SQL</w:t>
      </w:r>
    </w:p>
    <w:p w14:paraId="07BB8312" w14:textId="77777777" w:rsidR="00BE191D" w:rsidRDefault="00BE191D" w:rsidP="008B6883">
      <w:pPr>
        <w:pStyle w:val="BodyText2"/>
      </w:pPr>
      <w:r>
        <w:t>ST_Intersects is documented at the following places:</w:t>
      </w:r>
      <w:r w:rsidRPr="00BE191D">
        <w:t xml:space="preserve"> </w:t>
      </w:r>
    </w:p>
    <w:p w14:paraId="3FA007CE" w14:textId="77777777" w:rsidR="00BE191D" w:rsidRDefault="00BE191D" w:rsidP="008B6883">
      <w:pPr>
        <w:pStyle w:val="BodyText2"/>
      </w:pPr>
      <w:r>
        <w:t xml:space="preserve">ESRI: </w:t>
      </w:r>
      <w:hyperlink r:id="rId322" w:anchor="/ST_Intersects/006z00000059000000/" w:history="1">
        <w:r>
          <w:rPr>
            <w:rStyle w:val="Hyperlink"/>
          </w:rPr>
          <w:t>http://help.arcgis.com/en/arcgisdesktop/10.0/help/index.html#/ST_Intersects/006z00000059000000/</w:t>
        </w:r>
      </w:hyperlink>
    </w:p>
    <w:p w14:paraId="79584180" w14:textId="77777777" w:rsidR="00534CDD" w:rsidRDefault="00534CDD" w:rsidP="008B6883">
      <w:pPr>
        <w:pStyle w:val="BodyText2"/>
      </w:pPr>
      <w:r>
        <w:t xml:space="preserve">PostGIS: </w:t>
      </w:r>
      <w:hyperlink r:id="rId323" w:history="1">
        <w:r>
          <w:rPr>
            <w:rStyle w:val="Hyperlink"/>
          </w:rPr>
          <w:t>http://postgis.refractions.net/docs/reference.html</w:t>
        </w:r>
      </w:hyperlink>
    </w:p>
    <w:p w14:paraId="49D5B945"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2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273169F4" w14:textId="77777777" w:rsidR="00534CDD" w:rsidRPr="00534CDD" w:rsidRDefault="00534CDD" w:rsidP="000E5536">
      <w:pPr>
        <w:pStyle w:val="Query"/>
      </w:pPr>
      <w:r w:rsidRPr="00534CDD">
        <w:t>Orang Utan</w:t>
      </w:r>
      <w:r w:rsidR="00C67608">
        <w:t xml:space="preserve"> features</w:t>
      </w:r>
      <w:r w:rsidRPr="00534CDD">
        <w:t>:</w:t>
      </w:r>
    </w:p>
    <w:p w14:paraId="2DBA7FF9" w14:textId="77777777" w:rsidR="00A11F9A" w:rsidRDefault="00A11F9A" w:rsidP="008B550B">
      <w:pPr>
        <w:pStyle w:val="Code"/>
      </w:pPr>
      <w:r w:rsidRPr="00A11F9A">
        <w:t>select ST_AsText(geom) from species where id_no='17975'</w:t>
      </w:r>
    </w:p>
    <w:p w14:paraId="66CC2E20" w14:textId="77777777" w:rsidR="0031006B" w:rsidRDefault="0031006B" w:rsidP="000E5536">
      <w:pPr>
        <w:pStyle w:val="Query"/>
      </w:pPr>
      <w:r>
        <w:t>Area and centroid of valid Orang Utan features:</w:t>
      </w:r>
    </w:p>
    <w:p w14:paraId="42126415" w14:textId="77777777" w:rsidR="0031006B" w:rsidRPr="0031006B" w:rsidRDefault="0031006B" w:rsidP="008B550B">
      <w:pPr>
        <w:pStyle w:val="Code"/>
      </w:pPr>
      <w:r>
        <w:t>SELECT (st_area(geom)::bigint)/1000 as areaha ,st_astext(st_centroid(geom)) as centroid  FROM species where id_no='17975' and st_isvalid(geom)='t' order by 1</w:t>
      </w:r>
    </w:p>
    <w:p w14:paraId="56964707" w14:textId="77777777" w:rsidR="00534CDD" w:rsidRDefault="00C67608" w:rsidP="000E5536">
      <w:pPr>
        <w:pStyle w:val="Query"/>
      </w:pPr>
      <w:r>
        <w:t>S</w:t>
      </w:r>
      <w:r w:rsidR="00534CDD">
        <w:t xml:space="preserve">pecies </w:t>
      </w:r>
      <w:r>
        <w:t xml:space="preserve">features </w:t>
      </w:r>
      <w:r w:rsidR="00534CDD">
        <w:t>for lat/long 0  0:</w:t>
      </w:r>
    </w:p>
    <w:p w14:paraId="5E2FC9BB" w14:textId="77777777" w:rsidR="00D8474D" w:rsidRDefault="00BE191D" w:rsidP="008B550B">
      <w:pPr>
        <w:pStyle w:val="Code"/>
      </w:pPr>
      <w:r w:rsidRPr="00BE191D">
        <w:t>SELECT * from species where st_Intersects(ST_GeomFromText('POINT(0 0)', 3857), species.geom)='t'</w:t>
      </w:r>
    </w:p>
    <w:p w14:paraId="6A5B043E" w14:textId="77777777" w:rsidR="00D8474D" w:rsidRDefault="00C01D62" w:rsidP="000E5536">
      <w:pPr>
        <w:pStyle w:val="Query"/>
      </w:pPr>
      <w:r>
        <w:t>Get centroid of Kinabalu:</w:t>
      </w:r>
    </w:p>
    <w:p w14:paraId="40BE9B49"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6B581469" w14:textId="77777777" w:rsidR="00C01D62" w:rsidRDefault="00702AF9" w:rsidP="000E5536">
      <w:pPr>
        <w:pStyle w:val="Query"/>
      </w:pPr>
      <w:r>
        <w:lastRenderedPageBreak/>
        <w:t>Create a point:</w:t>
      </w:r>
    </w:p>
    <w:p w14:paraId="2D13F8A1"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72361552" w14:textId="77777777" w:rsidR="006D5A34" w:rsidRDefault="0049619F" w:rsidP="000E5536">
      <w:pPr>
        <w:pStyle w:val="Query"/>
      </w:pPr>
      <w:r>
        <w:t>Get the srs for the centroid:</w:t>
      </w:r>
    </w:p>
    <w:p w14:paraId="1FDCED04" w14:textId="77777777" w:rsidR="0049619F" w:rsidRDefault="0049619F" w:rsidP="008B550B">
      <w:pPr>
        <w:pStyle w:val="Code"/>
      </w:pPr>
      <w:r w:rsidRPr="0049619F">
        <w:t>select st_srid(st_centroid(geom)) from wdpa where wdpaid=785</w:t>
      </w:r>
    </w:p>
    <w:p w14:paraId="797D809A" w14:textId="77777777" w:rsidR="0049619F" w:rsidRDefault="00C67608" w:rsidP="000E5536">
      <w:pPr>
        <w:pStyle w:val="Query"/>
      </w:pPr>
      <w:r>
        <w:t xml:space="preserve">Protected areas at point </w:t>
      </w:r>
      <w:r w:rsidRPr="0049619F">
        <w:t>12983178.7555336 690515.123730228</w:t>
      </w:r>
      <w:r>
        <w:t>:</w:t>
      </w:r>
    </w:p>
    <w:p w14:paraId="5EBB7F17"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5A078BF7" w14:textId="77777777" w:rsidR="00865136" w:rsidRDefault="00865136" w:rsidP="000E5536">
      <w:pPr>
        <w:pStyle w:val="Query"/>
      </w:pPr>
      <w:r>
        <w:t>Protected areas for Orang utan:</w:t>
      </w:r>
    </w:p>
    <w:p w14:paraId="6E91712C" w14:textId="77777777" w:rsidR="00865136" w:rsidRDefault="001F663E" w:rsidP="008B550B">
      <w:pPr>
        <w:pStyle w:val="Code"/>
      </w:pPr>
      <w:r w:rsidRPr="001F663E">
        <w:t>select distinct wdpaid from wdpa, species where st_intersects(species.geom, wdpa.geom) and species.id_no='17975'</w:t>
      </w:r>
    </w:p>
    <w:p w14:paraId="5CAF9B25" w14:textId="77777777" w:rsidR="0046281F" w:rsidRDefault="0046281F" w:rsidP="000E5536">
      <w:pPr>
        <w:pStyle w:val="Query"/>
      </w:pPr>
      <w:r>
        <w:t>Species list for Kinabalu National Park:</w:t>
      </w:r>
    </w:p>
    <w:p w14:paraId="57DFC583" w14:textId="77777777" w:rsidR="0046281F" w:rsidRDefault="0046281F" w:rsidP="008B550B">
      <w:pPr>
        <w:pStyle w:val="Code"/>
      </w:pPr>
      <w:r w:rsidRPr="0046281F">
        <w:t>select id_no,wdpaid from wdpa, species where st_intersects(species.geom, wdpa.geom) and wdpaid=785</w:t>
      </w:r>
    </w:p>
    <w:p w14:paraId="3EA92215" w14:textId="77777777" w:rsidR="0097780E" w:rsidRDefault="0097780E" w:rsidP="000E5536">
      <w:pPr>
        <w:pStyle w:val="Query"/>
      </w:pPr>
      <w:r>
        <w:t>Area of intersection between Orang Utan and Maliau Basin PA:</w:t>
      </w:r>
    </w:p>
    <w:p w14:paraId="798D6441" w14:textId="77777777" w:rsidR="0097780E" w:rsidRPr="0046281F" w:rsidRDefault="0097780E" w:rsidP="008B550B">
      <w:pPr>
        <w:pStyle w:val="Code"/>
      </w:pPr>
      <w:r>
        <w:t>SELECT species.id_no, wdpa.wdpaid,st_area(st_intersection(species.geom,wdpa.geom))  FROM species,wdpa where species.objectid=103255 and wdpaid=8810</w:t>
      </w:r>
    </w:p>
    <w:p w14:paraId="404C0FA5" w14:textId="77777777" w:rsidR="001F663E" w:rsidRDefault="001F663E" w:rsidP="008B6883">
      <w:pPr>
        <w:pStyle w:val="BodyText2"/>
      </w:pPr>
      <w:r>
        <w:t>In PostGIS there are</w:t>
      </w:r>
      <w:bookmarkStart w:id="83" w:name="b81"/>
      <w:r>
        <w:t xml:space="preserve"> 81 </w:t>
      </w:r>
      <w:bookmarkEnd w:id="83"/>
      <w:r>
        <w:t>unique parks where orang utan occurs</w:t>
      </w:r>
      <w:r w:rsidR="00D74A1A">
        <w:t>.</w:t>
      </w:r>
    </w:p>
    <w:p w14:paraId="4100F480" w14:textId="77777777" w:rsidR="00366B48" w:rsidRDefault="00366B48" w:rsidP="008B6883">
      <w:pPr>
        <w:pStyle w:val="BodyText2"/>
      </w:pPr>
      <w:r>
        <w:t xml:space="preserve">But can it run multiprocess? see </w:t>
      </w:r>
      <w:hyperlink r:id="rId325" w:history="1">
        <w:r w:rsidRPr="00D10075">
          <w:rPr>
            <w:rStyle w:val="Hyperlink"/>
          </w:rPr>
          <w:t>here</w:t>
        </w:r>
      </w:hyperlink>
    </w:p>
    <w:p w14:paraId="5CB097E2" w14:textId="77777777" w:rsidR="007B5D60" w:rsidRDefault="00D74A1A" w:rsidP="008B6883">
      <w:pPr>
        <w:pStyle w:val="BodyText2"/>
      </w:pPr>
      <w:r>
        <w:t>Took longer for other species:</w:t>
      </w:r>
    </w:p>
    <w:p w14:paraId="7DBF9A94" w14:textId="77777777" w:rsidR="007B5D60" w:rsidRDefault="007B5D60" w:rsidP="000E5536">
      <w:pPr>
        <w:pStyle w:val="Heading5"/>
      </w:pPr>
      <w:r>
        <w:t>Using Species Geometries in PostGIS</w:t>
      </w:r>
    </w:p>
    <w:p w14:paraId="3A9A2C08" w14:textId="77777777" w:rsidR="00C26D92" w:rsidRDefault="00C26D92" w:rsidP="000E5536">
      <w:pPr>
        <w:pStyle w:val="Heading6"/>
      </w:pPr>
      <w:r>
        <w:t>From the data imported from the ArcGIS FileGDB</w:t>
      </w:r>
    </w:p>
    <w:p w14:paraId="479809F2" w14:textId="77777777" w:rsidR="000F35A7" w:rsidRDefault="000F35A7" w:rsidP="000E5536">
      <w:pPr>
        <w:pStyle w:val="Heading7"/>
      </w:pPr>
      <w:r>
        <w:t>Attempt 1: 7/5/12</w:t>
      </w:r>
    </w:p>
    <w:p w14:paraId="2EC256FE" w14:textId="77777777" w:rsidR="00D756EE" w:rsidRDefault="00D756EE" w:rsidP="008B6883">
      <w:pPr>
        <w:pStyle w:val="BodyText2"/>
      </w:pPr>
      <w:r>
        <w:t>Using durga</w:t>
      </w:r>
    </w:p>
    <w:p w14:paraId="70900C1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612CA293" w14:textId="77777777" w:rsidR="00D756EE" w:rsidRDefault="00D756EE" w:rsidP="000E5536">
      <w:pPr>
        <w:pStyle w:val="Heading7"/>
      </w:pPr>
      <w:bookmarkStart w:id="84" w:name="_Ref324227832"/>
      <w:r>
        <w:t>Attempt 2: 7/5/12</w:t>
      </w:r>
      <w:bookmarkEnd w:id="84"/>
    </w:p>
    <w:p w14:paraId="0865C18A"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42BE8055" w14:textId="77777777" w:rsidR="00D756EE" w:rsidRDefault="0058641C" w:rsidP="008B6883">
      <w:pPr>
        <w:pStyle w:val="BodyText2"/>
      </w:pPr>
      <w:r w:rsidRPr="0058641C">
        <w:t>psycopg2.InternalError: GEOSIntersects: TopologyException: side location conflict at -2.00375e+07 -2.2821e+06</w:t>
      </w:r>
    </w:p>
    <w:p w14:paraId="214E155F" w14:textId="77777777" w:rsidR="00C26D92" w:rsidRDefault="00C26D92" w:rsidP="000E5536">
      <w:pPr>
        <w:pStyle w:val="Heading6"/>
      </w:pPr>
      <w:r>
        <w:t>From the data imported from the Species WFS GML</w:t>
      </w:r>
    </w:p>
    <w:p w14:paraId="4B96A4D8" w14:textId="77777777" w:rsidR="00C724E7" w:rsidRDefault="00C724E7" w:rsidP="000E5536">
      <w:pPr>
        <w:pStyle w:val="Heading7"/>
      </w:pPr>
      <w:r>
        <w:t>Attempt 1: 27/7/12</w:t>
      </w:r>
    </w:p>
    <w:p w14:paraId="6D3EC94F"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1CBDC98C" w14:textId="77777777" w:rsidR="005C5A9C" w:rsidRDefault="005C5A9C" w:rsidP="000E5536">
      <w:pPr>
        <w:pStyle w:val="Heading7"/>
      </w:pPr>
      <w:r>
        <w:t>Attempt 2: 28/9/12</w:t>
      </w:r>
    </w:p>
    <w:p w14:paraId="37E9BE6D" w14:textId="77777777" w:rsidR="00637E2D" w:rsidRDefault="00637E2D" w:rsidP="008B6883">
      <w:pPr>
        <w:pStyle w:val="BodyText2"/>
      </w:pPr>
      <w:r>
        <w:t>Trying again this time I will attempt to expl</w:t>
      </w:r>
      <w:r w:rsidR="00013D25">
        <w:t>ode the Multipolygon geometries:</w:t>
      </w:r>
    </w:p>
    <w:p w14:paraId="1D3B28C7"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01981138"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1D94A4A"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4803D485"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55FCDD3D"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60C04EB7" w14:textId="77777777" w:rsidR="00357A3D" w:rsidRDefault="00357A3D" w:rsidP="008B6883">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C98AF5A" w14:textId="77777777" w:rsidR="00B91908" w:rsidRDefault="00B91908" w:rsidP="008B6883">
      <w:pPr>
        <w:pStyle w:val="BodyText2"/>
      </w:pPr>
      <w:r>
        <w:t>BUT, there were errors in the log:</w:t>
      </w:r>
    </w:p>
    <w:p w14:paraId="188BE69D" w14:textId="77777777" w:rsidR="00B91908" w:rsidRDefault="00B91908" w:rsidP="008B550B">
      <w:pPr>
        <w:pStyle w:val="Code"/>
      </w:pPr>
      <w:r w:rsidRPr="00B91908">
        <w:t>2012-09-28 16:48:49,756 ERROR 6993 server closed the connection unexpectedly</w:t>
      </w:r>
      <w:r>
        <w:t>…</w:t>
      </w:r>
    </w:p>
    <w:p w14:paraId="4A1AE37C" w14:textId="77777777" w:rsidR="00A17030" w:rsidRDefault="00A17030" w:rsidP="008B6883">
      <w:pPr>
        <w:pStyle w:val="BodyText2"/>
      </w:pPr>
      <w:r>
        <w:t>Not sure where this error is raised – might be in psycopg2.DataError, not sure.</w:t>
      </w:r>
    </w:p>
    <w:p w14:paraId="0495ECB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06A69B5F"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7C8E398A"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40A34728" w14:textId="77777777" w:rsidR="00695A7D" w:rsidRPr="00695A7D" w:rsidRDefault="00695A7D" w:rsidP="008B6883">
            <w:pPr>
              <w:pStyle w:val="BodyText2"/>
            </w:pPr>
            <w:r w:rsidRPr="00695A7D">
              <w:t>id</w:t>
            </w:r>
          </w:p>
        </w:tc>
        <w:tc>
          <w:tcPr>
            <w:tcW w:w="965" w:type="dxa"/>
          </w:tcPr>
          <w:p w14:paraId="52ED937C"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7F3FE099"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509844A4"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E1C0AD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77426DE6" w14:textId="77777777" w:rsidR="0036794B" w:rsidRPr="00695A7D" w:rsidRDefault="0036794B" w:rsidP="008B6883">
            <w:pPr>
              <w:pStyle w:val="BodyText2"/>
            </w:pPr>
            <w:r w:rsidRPr="00695A7D">
              <w:t>124</w:t>
            </w:r>
          </w:p>
        </w:tc>
        <w:tc>
          <w:tcPr>
            <w:tcW w:w="965" w:type="dxa"/>
          </w:tcPr>
          <w:p w14:paraId="4A7EF9A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043D5C0F"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410168B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4AD531A0"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4D83DA2" w14:textId="77777777" w:rsidR="0036794B" w:rsidRPr="00695A7D" w:rsidRDefault="0036794B" w:rsidP="008B6883">
            <w:pPr>
              <w:pStyle w:val="BodyText2"/>
            </w:pPr>
            <w:r w:rsidRPr="00695A7D">
              <w:t>585</w:t>
            </w:r>
          </w:p>
        </w:tc>
        <w:tc>
          <w:tcPr>
            <w:tcW w:w="965" w:type="dxa"/>
          </w:tcPr>
          <w:p w14:paraId="36C148C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30125E8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4BC11F2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398282F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6FDD96C5" w14:textId="77777777" w:rsidR="0036794B" w:rsidRPr="00695A7D" w:rsidRDefault="0036794B" w:rsidP="008B6883">
            <w:pPr>
              <w:pStyle w:val="BodyText2"/>
            </w:pPr>
            <w:r w:rsidRPr="00695A7D">
              <w:t>18397</w:t>
            </w:r>
          </w:p>
        </w:tc>
        <w:tc>
          <w:tcPr>
            <w:tcW w:w="965" w:type="dxa"/>
          </w:tcPr>
          <w:p w14:paraId="22EE06F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208F08D4"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2A527C97"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11204E7A"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5EE672CD" w14:textId="77777777" w:rsidR="0036794B" w:rsidRPr="00695A7D" w:rsidRDefault="0036794B" w:rsidP="008B6883">
            <w:pPr>
              <w:pStyle w:val="BodyText2"/>
            </w:pPr>
            <w:r w:rsidRPr="00695A7D">
              <w:t>18752</w:t>
            </w:r>
          </w:p>
        </w:tc>
        <w:tc>
          <w:tcPr>
            <w:tcW w:w="965" w:type="dxa"/>
          </w:tcPr>
          <w:p w14:paraId="49CF0A1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26C342F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2BEBD392"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68B01D8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F6F47E8" w14:textId="77777777" w:rsidR="0036794B" w:rsidRPr="00695A7D" w:rsidRDefault="0036794B" w:rsidP="008B6883">
            <w:pPr>
              <w:pStyle w:val="BodyText2"/>
            </w:pPr>
            <w:r w:rsidRPr="00695A7D">
              <w:t>64372</w:t>
            </w:r>
          </w:p>
        </w:tc>
        <w:tc>
          <w:tcPr>
            <w:tcW w:w="965" w:type="dxa"/>
          </w:tcPr>
          <w:p w14:paraId="0B2661D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5A84C87A"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330BD9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6B78F687"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769FF37" w14:textId="77777777" w:rsidR="0036794B" w:rsidRPr="00695A7D" w:rsidRDefault="0036794B" w:rsidP="008B6883">
            <w:pPr>
              <w:pStyle w:val="BodyText2"/>
            </w:pPr>
            <w:r w:rsidRPr="00695A7D">
              <w:t>64427</w:t>
            </w:r>
          </w:p>
        </w:tc>
        <w:tc>
          <w:tcPr>
            <w:tcW w:w="965" w:type="dxa"/>
          </w:tcPr>
          <w:p w14:paraId="4870B0C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263AAD4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3416D869"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3E3F79CA"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9696B3" w14:textId="77777777" w:rsidR="0036794B" w:rsidRPr="00695A7D" w:rsidRDefault="0036794B" w:rsidP="008B6883">
            <w:pPr>
              <w:pStyle w:val="BodyText2"/>
            </w:pPr>
            <w:r w:rsidRPr="00695A7D">
              <w:t>64567</w:t>
            </w:r>
          </w:p>
        </w:tc>
        <w:tc>
          <w:tcPr>
            <w:tcW w:w="965" w:type="dxa"/>
          </w:tcPr>
          <w:p w14:paraId="1E201C0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50E031ED"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43E834D4"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75C54E12"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4300CE2" w14:textId="77777777" w:rsidR="0036794B" w:rsidRPr="00695A7D" w:rsidRDefault="0036794B" w:rsidP="008B6883">
            <w:pPr>
              <w:pStyle w:val="BodyText2"/>
            </w:pPr>
            <w:r w:rsidRPr="00695A7D">
              <w:t>64565</w:t>
            </w:r>
          </w:p>
        </w:tc>
        <w:tc>
          <w:tcPr>
            <w:tcW w:w="965" w:type="dxa"/>
          </w:tcPr>
          <w:p w14:paraId="626AED0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B14F95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2EAE74D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2D50ECF2" w14:textId="77777777" w:rsidR="00C11489" w:rsidRDefault="00C11489" w:rsidP="008B6883">
      <w:pPr>
        <w:pStyle w:val="BodyText2"/>
      </w:pPr>
      <w:r>
        <w:t>So this is the actual process:</w:t>
      </w:r>
    </w:p>
    <w:p w14:paraId="149EC2AE" w14:textId="77777777" w:rsidR="00BA68EB" w:rsidRDefault="00BA68EB" w:rsidP="005E663B">
      <w:pPr>
        <w:pStyle w:val="ListNumber"/>
        <w:numPr>
          <w:ilvl w:val="0"/>
          <w:numId w:val="13"/>
        </w:numPr>
      </w:pPr>
      <w:r>
        <w:t>Delete the data in especies.species_wdpa.</w:t>
      </w:r>
    </w:p>
    <w:p w14:paraId="299F3A9F" w14:textId="77777777" w:rsidR="00C11489" w:rsidRDefault="00C11489" w:rsidP="005E663B">
      <w:pPr>
        <w:pStyle w:val="ListNumber"/>
        <w:numPr>
          <w:ilvl w:val="0"/>
          <w:numId w:val="13"/>
        </w:numPr>
      </w:pPr>
      <w:r>
        <w:t>Create a table using the wdpa_latest view in the temp schema (i.e. temp.wdpa)</w:t>
      </w:r>
    </w:p>
    <w:p w14:paraId="5C989C15" w14:textId="77777777" w:rsidR="00C11489" w:rsidRDefault="00C11489" w:rsidP="005E663B">
      <w:pPr>
        <w:pStyle w:val="ListNumber"/>
        <w:numPr>
          <w:ilvl w:val="0"/>
          <w:numId w:val="13"/>
        </w:numPr>
      </w:pPr>
      <w:r>
        <w:t>Run the python</w:t>
      </w:r>
      <w:r w:rsidR="00A40547">
        <w:t xml:space="preserve"> on a computer with more than one processor</w:t>
      </w:r>
    </w:p>
    <w:p w14:paraId="65A8C5EA" w14:textId="77777777" w:rsidR="005739BF" w:rsidRPr="005739BF" w:rsidRDefault="005739BF" w:rsidP="000E5536">
      <w:pPr>
        <w:pStyle w:val="Heading8"/>
      </w:pPr>
      <w:r w:rsidRPr="005739BF">
        <w:t>Validation</w:t>
      </w:r>
    </w:p>
    <w:p w14:paraId="16BD9E9E" w14:textId="7777777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270A0A">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037AC980"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1890EC86"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0ACE8CED" w14:textId="77777777" w:rsidR="005739BF" w:rsidRDefault="005739BF" w:rsidP="000E5536">
      <w:pPr>
        <w:pStyle w:val="Heading7"/>
      </w:pPr>
      <w:r>
        <w:t>Attempt 3: 2/10/12</w:t>
      </w:r>
    </w:p>
    <w:p w14:paraId="31011513" w14:textId="77777777" w:rsidR="005739BF" w:rsidRDefault="003B0F93" w:rsidP="008B550B">
      <w:pPr>
        <w:pStyle w:val="Code"/>
      </w:pPr>
      <w:r w:rsidRPr="00C11489">
        <w:t xml:space="preserve">cottaan@cruise:~/code&gt; </w:t>
      </w:r>
      <w:r w:rsidRPr="003B0F93">
        <w:t>nohup python species_wdpa_analysis_main.py&gt; /dev/null 2&gt; /dev/null&lt;/dev/null</w:t>
      </w:r>
    </w:p>
    <w:p w14:paraId="11923D7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324DB81B" w14:textId="77777777" w:rsidR="001E0572" w:rsidRDefault="001E0572" w:rsidP="008B550B">
      <w:pPr>
        <w:pStyle w:val="Code"/>
      </w:pPr>
      <w:r w:rsidRPr="001E0572">
        <w:t>2012-10-02 16:39:08,645 INFO 6081 OBJECTID 124 (124 out of 127866)</w:t>
      </w:r>
    </w:p>
    <w:p w14:paraId="6A9CB986" w14:textId="77777777" w:rsidR="00AD5C41" w:rsidRDefault="00AD5C41" w:rsidP="008B6883">
      <w:pPr>
        <w:pStyle w:val="BodyText2"/>
      </w:pPr>
      <w:r>
        <w:t>Comparing the processes from the logs from the 29/9/12 and 2/10/12:</w:t>
      </w:r>
    </w:p>
    <w:p w14:paraId="19864218"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4EA24239" w14:textId="77777777" w:rsidR="001D1DD8" w:rsidRDefault="001D1DD8" w:rsidP="008B550B">
      <w:pPr>
        <w:pStyle w:val="Code"/>
      </w:pPr>
      <w:r>
        <w:lastRenderedPageBreak/>
        <w:t>pid</w:t>
      </w:r>
      <w:r>
        <w:tab/>
        <w:t>count</w:t>
      </w:r>
    </w:p>
    <w:p w14:paraId="41D364B1" w14:textId="77777777" w:rsidR="001D1DD8" w:rsidRDefault="001D1DD8" w:rsidP="008B550B">
      <w:pPr>
        <w:pStyle w:val="Code"/>
      </w:pPr>
      <w:r>
        <w:t>6986</w:t>
      </w:r>
      <w:r>
        <w:tab/>
        <w:t>22106</w:t>
      </w:r>
    </w:p>
    <w:p w14:paraId="65CAA7ED" w14:textId="77777777" w:rsidR="001D1DD8" w:rsidRDefault="001D1DD8" w:rsidP="008B550B">
      <w:pPr>
        <w:pStyle w:val="Code"/>
      </w:pPr>
      <w:r>
        <w:t>6987</w:t>
      </w:r>
      <w:r>
        <w:tab/>
        <w:t>13604</w:t>
      </w:r>
    </w:p>
    <w:p w14:paraId="2A990FD5" w14:textId="77777777" w:rsidR="001D1DD8" w:rsidRDefault="001D1DD8" w:rsidP="008B550B">
      <w:pPr>
        <w:pStyle w:val="Code"/>
      </w:pPr>
      <w:r>
        <w:t>6988</w:t>
      </w:r>
      <w:r>
        <w:tab/>
        <w:t>19339</w:t>
      </w:r>
    </w:p>
    <w:p w14:paraId="4D0124F6" w14:textId="77777777" w:rsidR="001D1DD8" w:rsidRDefault="001D1DD8" w:rsidP="008B550B">
      <w:pPr>
        <w:pStyle w:val="Code"/>
      </w:pPr>
      <w:r>
        <w:t>6989</w:t>
      </w:r>
      <w:r>
        <w:tab/>
        <w:t>15255</w:t>
      </w:r>
    </w:p>
    <w:p w14:paraId="3FF3CF41" w14:textId="77777777" w:rsidR="001D1DD8" w:rsidRDefault="001D1DD8" w:rsidP="008B550B">
      <w:pPr>
        <w:pStyle w:val="Code"/>
      </w:pPr>
      <w:r>
        <w:t>6990</w:t>
      </w:r>
      <w:r>
        <w:tab/>
        <w:t>14505</w:t>
      </w:r>
    </w:p>
    <w:p w14:paraId="0762BAF2" w14:textId="77777777" w:rsidR="001D1DD8" w:rsidRDefault="001D1DD8" w:rsidP="008B550B">
      <w:pPr>
        <w:pStyle w:val="Code"/>
      </w:pPr>
      <w:r>
        <w:t>6991</w:t>
      </w:r>
      <w:r>
        <w:tab/>
        <w:t>14780</w:t>
      </w:r>
    </w:p>
    <w:p w14:paraId="71AA9095" w14:textId="77777777" w:rsidR="001D1DD8" w:rsidRDefault="001D1DD8" w:rsidP="008B550B">
      <w:pPr>
        <w:pStyle w:val="Code"/>
      </w:pPr>
      <w:r>
        <w:t>6992</w:t>
      </w:r>
      <w:r>
        <w:tab/>
        <w:t>16735</w:t>
      </w:r>
    </w:p>
    <w:p w14:paraId="37798696" w14:textId="77777777" w:rsidR="001D1DD8" w:rsidRPr="005739BF" w:rsidRDefault="001D1DD8" w:rsidP="008B550B">
      <w:pPr>
        <w:pStyle w:val="Code"/>
      </w:pPr>
      <w:r>
        <w:t>6993</w:t>
      </w:r>
      <w:r>
        <w:tab/>
        <w:t>11538</w:t>
      </w:r>
    </w:p>
    <w:p w14:paraId="4C2CF60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73E7DDC2" w14:textId="77777777" w:rsidR="00A03661" w:rsidRDefault="00A03661" w:rsidP="008B550B">
      <w:pPr>
        <w:pStyle w:val="Code"/>
      </w:pPr>
      <w:r>
        <w:t>pid</w:t>
      </w:r>
      <w:r>
        <w:tab/>
        <w:t>count</w:t>
      </w:r>
      <w:r w:rsidR="00162EB4">
        <w:tab/>
        <w:t>id</w:t>
      </w:r>
      <w:r w:rsidR="00162EB4">
        <w:tab/>
        <w:t>area (m2)</w:t>
      </w:r>
    </w:p>
    <w:p w14:paraId="21334C8C" w14:textId="77777777" w:rsidR="00A03661" w:rsidRDefault="00A03661" w:rsidP="008B550B">
      <w:pPr>
        <w:pStyle w:val="Code"/>
      </w:pPr>
      <w:r>
        <w:t>6080</w:t>
      </w:r>
      <w:r>
        <w:tab/>
        <w:t>6788</w:t>
      </w:r>
      <w:r w:rsidR="00162EB4">
        <w:tab/>
      </w:r>
    </w:p>
    <w:p w14:paraId="480C4E15" w14:textId="77777777" w:rsidR="00A03661" w:rsidRDefault="00A03661" w:rsidP="008B550B">
      <w:pPr>
        <w:pStyle w:val="Code"/>
      </w:pPr>
      <w:r>
        <w:t>6081</w:t>
      </w:r>
      <w:r>
        <w:tab/>
        <w:t>11</w:t>
      </w:r>
      <w:r w:rsidR="00162EB4">
        <w:tab/>
        <w:t>124</w:t>
      </w:r>
      <w:r w:rsidR="00162EB4">
        <w:tab/>
      </w:r>
      <w:r w:rsidR="00162EB4" w:rsidRPr="00162EB4">
        <w:t>223698151737208</w:t>
      </w:r>
    </w:p>
    <w:p w14:paraId="1B1C5073" w14:textId="77777777" w:rsidR="00A03661" w:rsidRDefault="00A03661" w:rsidP="008B550B">
      <w:pPr>
        <w:pStyle w:val="Code"/>
      </w:pPr>
      <w:r>
        <w:t>6082</w:t>
      </w:r>
      <w:r>
        <w:tab/>
        <w:t>42</w:t>
      </w:r>
      <w:r w:rsidR="00162EB4">
        <w:tab/>
        <w:t>585</w:t>
      </w:r>
      <w:r w:rsidR="00162EB4">
        <w:tab/>
      </w:r>
      <w:r w:rsidR="00162EB4" w:rsidRPr="00162EB4">
        <w:t>265595941954164</w:t>
      </w:r>
    </w:p>
    <w:p w14:paraId="284716EF" w14:textId="77777777" w:rsidR="00A03661" w:rsidRDefault="00A03661" w:rsidP="008B550B">
      <w:pPr>
        <w:pStyle w:val="Code"/>
      </w:pPr>
      <w:r>
        <w:t>6083</w:t>
      </w:r>
      <w:r>
        <w:tab/>
        <w:t>9347</w:t>
      </w:r>
    </w:p>
    <w:p w14:paraId="4A47896B"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356FA95C" w14:textId="77777777" w:rsidR="00A03661" w:rsidRDefault="00A03661" w:rsidP="008B550B">
      <w:pPr>
        <w:pStyle w:val="Code"/>
      </w:pPr>
      <w:r>
        <w:t>6085</w:t>
      </w:r>
      <w:r>
        <w:tab/>
        <w:t>9187</w:t>
      </w:r>
    </w:p>
    <w:p w14:paraId="17C0FFF2"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6227B25D" w14:textId="77777777" w:rsidR="00A03661" w:rsidRDefault="00A03661" w:rsidP="008B550B">
      <w:pPr>
        <w:pStyle w:val="Code"/>
      </w:pPr>
      <w:r>
        <w:t>6087</w:t>
      </w:r>
      <w:r>
        <w:tab/>
        <w:t>9986</w:t>
      </w:r>
    </w:p>
    <w:p w14:paraId="27F2969E"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2088F667"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26" w:anchor="PLPGSQL-ERROR-TRAPPING" w:history="1">
        <w:r w:rsidR="0011125C" w:rsidRPr="0011125C">
          <w:rPr>
            <w:rStyle w:val="Hyperlink"/>
          </w:rPr>
          <w:t>here</w:t>
        </w:r>
      </w:hyperlink>
      <w:r w:rsidR="0011125C">
        <w:t>.</w:t>
      </w:r>
    </w:p>
    <w:p w14:paraId="4161A070" w14:textId="77777777" w:rsidR="00217221" w:rsidRDefault="00217221" w:rsidP="008B6883">
      <w:pPr>
        <w:pStyle w:val="BodyText2"/>
      </w:pPr>
      <w:r>
        <w:t>Here is code for an exception handling block:</w:t>
      </w:r>
    </w:p>
    <w:p w14:paraId="5954CC6A" w14:textId="77777777" w:rsidR="00217221" w:rsidRDefault="00217221" w:rsidP="008B550B">
      <w:pPr>
        <w:pStyle w:val="Code"/>
      </w:pPr>
      <w:r>
        <w:t>EXCEPTION</w:t>
      </w:r>
    </w:p>
    <w:p w14:paraId="2532F5A5" w14:textId="77777777" w:rsidR="00217221" w:rsidRDefault="00217221" w:rsidP="008B550B">
      <w:pPr>
        <w:pStyle w:val="Code"/>
      </w:pPr>
      <w:r>
        <w:tab/>
        <w:t>WHEN division_by_zero THEN</w:t>
      </w:r>
    </w:p>
    <w:p w14:paraId="2F068D70" w14:textId="77777777" w:rsidR="00217221" w:rsidRDefault="00217221" w:rsidP="008B550B">
      <w:pPr>
        <w:pStyle w:val="Code"/>
      </w:pPr>
      <w:r>
        <w:tab/>
      </w:r>
      <w:r>
        <w:tab/>
        <w:t xml:space="preserve">RAISE EXCEPTION 'division_by_zero'; </w:t>
      </w:r>
    </w:p>
    <w:p w14:paraId="296CDB01" w14:textId="77777777" w:rsidR="00217221" w:rsidRDefault="00217221" w:rsidP="008B550B">
      <w:pPr>
        <w:pStyle w:val="Code"/>
      </w:pPr>
      <w:r>
        <w:tab/>
      </w:r>
      <w:r>
        <w:tab/>
        <w:t>RETURN 'division_by_zero';</w:t>
      </w:r>
    </w:p>
    <w:p w14:paraId="501A7C9F" w14:textId="77777777" w:rsidR="00217221" w:rsidRDefault="00217221" w:rsidP="008B550B">
      <w:pPr>
        <w:pStyle w:val="Code"/>
      </w:pPr>
      <w:r>
        <w:tab/>
        <w:t>WHEN connection_exception THEN</w:t>
      </w:r>
    </w:p>
    <w:p w14:paraId="232BAFA3" w14:textId="77777777" w:rsidR="00217221" w:rsidRDefault="00217221" w:rsidP="008B550B">
      <w:pPr>
        <w:pStyle w:val="Code"/>
      </w:pPr>
      <w:r>
        <w:tab/>
      </w:r>
      <w:r>
        <w:tab/>
        <w:t xml:space="preserve">RAISE EXCEPTION 'connection_exception'; </w:t>
      </w:r>
    </w:p>
    <w:p w14:paraId="5DFDCBD1" w14:textId="77777777" w:rsidR="00217221" w:rsidRDefault="00217221" w:rsidP="008B550B">
      <w:pPr>
        <w:pStyle w:val="Code"/>
      </w:pPr>
      <w:r>
        <w:tab/>
      </w:r>
      <w:r>
        <w:tab/>
        <w:t>RETURN 'connection_exception';</w:t>
      </w:r>
    </w:p>
    <w:p w14:paraId="6C80F554" w14:textId="77777777" w:rsidR="00217221" w:rsidRDefault="00217221" w:rsidP="008B550B">
      <w:pPr>
        <w:pStyle w:val="Code"/>
      </w:pPr>
      <w:r>
        <w:tab/>
        <w:t>WHEN connection_failure THEN</w:t>
      </w:r>
    </w:p>
    <w:p w14:paraId="2A5080A4" w14:textId="77777777" w:rsidR="00217221" w:rsidRDefault="00217221" w:rsidP="008B550B">
      <w:pPr>
        <w:pStyle w:val="Code"/>
      </w:pPr>
      <w:r>
        <w:tab/>
      </w:r>
      <w:r>
        <w:tab/>
        <w:t xml:space="preserve">RAISE EXCEPTION 'connection_failure'; </w:t>
      </w:r>
    </w:p>
    <w:p w14:paraId="6D63E76C" w14:textId="77777777" w:rsidR="00217221" w:rsidRDefault="00217221" w:rsidP="008B550B">
      <w:pPr>
        <w:pStyle w:val="Code"/>
      </w:pPr>
      <w:r>
        <w:tab/>
      </w:r>
      <w:r>
        <w:tab/>
        <w:t>RETURN 'connection_failure';</w:t>
      </w:r>
      <w:r>
        <w:tab/>
      </w:r>
    </w:p>
    <w:p w14:paraId="2CB1F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4365DDC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35FA2636"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5898B650" w14:textId="77777777" w:rsidR="00BD1F4A" w:rsidRDefault="00BD1F4A" w:rsidP="000E5536">
      <w:pPr>
        <w:pStyle w:val="Heading7"/>
      </w:pPr>
      <w:bookmarkStart w:id="85" w:name="_Ref337196001"/>
      <w:r>
        <w:t>Attempt 4: 4/10/12</w:t>
      </w:r>
      <w:bookmarkEnd w:id="85"/>
    </w:p>
    <w:p w14:paraId="75970CF3"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3ED8CA14" w14:textId="77777777" w:rsidR="00E6416B" w:rsidRPr="00736B06" w:rsidRDefault="00E6416B" w:rsidP="000E5536">
      <w:pPr>
        <w:pStyle w:val="Heading8"/>
      </w:pPr>
      <w:r w:rsidRPr="00736B06">
        <w:t>Validation</w:t>
      </w:r>
    </w:p>
    <w:p w14:paraId="1DCD283A"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628CED12" w14:textId="77777777" w:rsidR="007B24C1" w:rsidRDefault="00992CE9" w:rsidP="000E5536">
      <w:pPr>
        <w:pStyle w:val="BodyText"/>
      </w:pPr>
      <w:r>
        <w:t>Parks for Orang Utan:</w:t>
      </w:r>
      <w:r w:rsidR="00422FEB">
        <w:tab/>
        <w:t>81</w:t>
      </w:r>
      <w:r w:rsidR="00F80B4A">
        <w:t xml:space="preserve"> Check!</w:t>
      </w:r>
    </w:p>
    <w:p w14:paraId="536FA7A0"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7D7E8807" w14:textId="77777777" w:rsidR="005311F7" w:rsidRDefault="005311F7" w:rsidP="000E5536">
      <w:pPr>
        <w:pStyle w:val="Heading7"/>
      </w:pPr>
      <w:r>
        <w:t>Attempt 5 9/10/12</w:t>
      </w:r>
    </w:p>
    <w:p w14:paraId="7A356BC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6E73A4A6"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1D821D52"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8076E7" w14:textId="77777777" w:rsidR="00134D2E" w:rsidRPr="00134D2E" w:rsidRDefault="00134D2E" w:rsidP="00DD4343">
            <w:pPr>
              <w:pStyle w:val="Tiny"/>
            </w:pPr>
            <w:r w:rsidRPr="00134D2E">
              <w:t>Geom index</w:t>
            </w:r>
          </w:p>
        </w:tc>
        <w:tc>
          <w:tcPr>
            <w:tcW w:w="992" w:type="dxa"/>
          </w:tcPr>
          <w:p w14:paraId="0C5E6CD7" w14:textId="77777777" w:rsidR="00134D2E" w:rsidRPr="00134D2E" w:rsidRDefault="005E4B64" w:rsidP="00DD434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709C7DBB"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23AB8285" w14:textId="77777777" w:rsidR="00134D2E" w:rsidRPr="00134D2E" w:rsidRDefault="00134D2E" w:rsidP="00DD4343">
            <w:pPr>
              <w:pStyle w:val="Tiny"/>
            </w:pPr>
            <w:r w:rsidRPr="00134D2E">
              <w:t>No Index</w:t>
            </w:r>
          </w:p>
        </w:tc>
        <w:tc>
          <w:tcPr>
            <w:tcW w:w="992" w:type="dxa"/>
          </w:tcPr>
          <w:p w14:paraId="05BAF6D8" w14:textId="77777777" w:rsidR="00134D2E" w:rsidRPr="00134D2E" w:rsidRDefault="00134D2E" w:rsidP="00DD434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C05E061"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3E9050CA" w14:textId="77777777" w:rsidR="00134D2E" w:rsidRPr="00134D2E" w:rsidRDefault="00134D2E" w:rsidP="00DD4343">
            <w:pPr>
              <w:pStyle w:val="Tiny"/>
            </w:pPr>
            <w:r w:rsidRPr="00134D2E">
              <w:t>GIST Index</w:t>
            </w:r>
          </w:p>
        </w:tc>
        <w:tc>
          <w:tcPr>
            <w:tcW w:w="992" w:type="dxa"/>
          </w:tcPr>
          <w:p w14:paraId="417837EA" w14:textId="77777777" w:rsidR="00134D2E" w:rsidRPr="00134D2E" w:rsidRDefault="00134D2E" w:rsidP="00DD434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487DB0F2" w14:textId="77777777" w:rsidR="00E54678" w:rsidRDefault="00E54678" w:rsidP="000E5536">
      <w:pPr>
        <w:pStyle w:val="Heading7"/>
      </w:pPr>
      <w:r>
        <w:t>Attempt 6 10/10/12</w:t>
      </w:r>
    </w:p>
    <w:p w14:paraId="18FA073D" w14:textId="77777777" w:rsidR="00E54678" w:rsidRDefault="00E54678" w:rsidP="008B6883">
      <w:pPr>
        <w:pStyle w:val="BodyText2"/>
      </w:pPr>
      <w:r>
        <w:t>Took 14 hours and 42 minutes to process 127866 species.</w:t>
      </w:r>
      <w:r w:rsidR="00A94DB9">
        <w:t xml:space="preserve"> </w:t>
      </w:r>
    </w:p>
    <w:p w14:paraId="4AF46209" w14:textId="77777777" w:rsidR="00A94DB9" w:rsidRDefault="00A94DB9" w:rsidP="008B6883">
      <w:pPr>
        <w:pStyle w:val="BodyText2"/>
      </w:pPr>
      <w:r>
        <w:t>species_wdpa</w:t>
      </w:r>
      <w:r>
        <w:tab/>
      </w:r>
      <w:r>
        <w:tab/>
        <w:t>52,247,538 records</w:t>
      </w:r>
    </w:p>
    <w:p w14:paraId="1C61D9EC" w14:textId="77777777" w:rsidR="00A94DB9" w:rsidRDefault="00A94DB9" w:rsidP="000E5536">
      <w:pPr>
        <w:pStyle w:val="BodyText"/>
      </w:pPr>
      <w:r>
        <w:t>species_wdpa_unique</w:t>
      </w:r>
      <w:r>
        <w:tab/>
        <w:t>50,824,938 records</w:t>
      </w:r>
    </w:p>
    <w:p w14:paraId="70F206BA" w14:textId="77777777" w:rsidR="00A94DB9" w:rsidRDefault="00A94DB9" w:rsidP="000E5536">
      <w:pPr>
        <w:pStyle w:val="BodyText"/>
      </w:pPr>
      <w:r>
        <w:t>species_wdpa_final</w:t>
      </w:r>
      <w:r>
        <w:tab/>
      </w:r>
      <w:r>
        <w:tab/>
        <w:t>48,039,492</w:t>
      </w:r>
    </w:p>
    <w:p w14:paraId="0FF8FF2A" w14:textId="77777777" w:rsidR="00A94DB9" w:rsidRDefault="00A94DB9" w:rsidP="000E5536">
      <w:pPr>
        <w:pStyle w:val="BodyText"/>
      </w:pPr>
      <w:r>
        <w:t>Parks for Orang Utan:</w:t>
      </w:r>
      <w:r>
        <w:tab/>
        <w:t xml:space="preserve">81 </w:t>
      </w:r>
    </w:p>
    <w:p w14:paraId="5E61AFD2" w14:textId="77777777" w:rsidR="00A94DB9" w:rsidRDefault="00A94DB9" w:rsidP="000E5536">
      <w:pPr>
        <w:pStyle w:val="BodyText"/>
      </w:pPr>
      <w:r>
        <w:t>Species for Kinabalu Park:</w:t>
      </w:r>
      <w:r>
        <w:tab/>
        <w:t>711 (including nulls) and 709 (without nulls)</w:t>
      </w:r>
    </w:p>
    <w:p w14:paraId="64A2E2A7" w14:textId="77777777" w:rsidR="00230BA3" w:rsidRDefault="00230BA3" w:rsidP="000E5536">
      <w:pPr>
        <w:pStyle w:val="Heading7"/>
      </w:pPr>
      <w:r>
        <w:t>Attempt 7 20/12/12 Including area of intersection</w:t>
      </w:r>
    </w:p>
    <w:p w14:paraId="57DE18ED" w14:textId="77777777" w:rsidR="009A1043" w:rsidRDefault="009A1043" w:rsidP="008B6883">
      <w:pPr>
        <w:pStyle w:val="BodyText2"/>
      </w:pPr>
      <w:r>
        <w:t>On the species database machine:</w:t>
      </w:r>
    </w:p>
    <w:p w14:paraId="7E6F2A63" w14:textId="77777777" w:rsidR="008A30C0" w:rsidRDefault="008A30C0" w:rsidP="008B550B">
      <w:pPr>
        <w:pStyle w:val="Unix"/>
      </w:pPr>
      <w:r>
        <w:t>login as: arcgisuser</w:t>
      </w:r>
    </w:p>
    <w:p w14:paraId="09BA268F" w14:textId="77777777" w:rsidR="008A30C0" w:rsidRDefault="008A30C0" w:rsidP="008B550B">
      <w:pPr>
        <w:pStyle w:val="Unix"/>
      </w:pPr>
      <w:r>
        <w:t>arcgisuser@species.jrc.org's password:</w:t>
      </w:r>
    </w:p>
    <w:p w14:paraId="4565E28A" w14:textId="77777777" w:rsidR="008A30C0" w:rsidRDefault="008A30C0" w:rsidP="008B550B">
      <w:pPr>
        <w:pStyle w:val="Unix"/>
      </w:pPr>
      <w:r>
        <w:t>Last login: Wed Aug 20 12:14:48 2014 from zetajones.jrc.it</w:t>
      </w:r>
    </w:p>
    <w:p w14:paraId="70B09083" w14:textId="77777777" w:rsidR="008958DF" w:rsidRDefault="008A30C0" w:rsidP="008B550B">
      <w:pPr>
        <w:pStyle w:val="Unix"/>
      </w:pPr>
      <w:r>
        <w:t>-bash-4.1$ cd especies_python_scripts/</w:t>
      </w:r>
    </w:p>
    <w:p w14:paraId="40A4DD43" w14:textId="77777777" w:rsidR="009A1043" w:rsidRDefault="009A1043" w:rsidP="008B550B">
      <w:pPr>
        <w:pStyle w:val="Unix"/>
      </w:pPr>
      <w:r w:rsidRPr="009A1043">
        <w:t>-bash-4.1$ python redlist_wdpa_intersect.py</w:t>
      </w:r>
    </w:p>
    <w:p w14:paraId="0FC92DEE"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33F3CE17"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1AE35349"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B361EE6" w14:textId="77777777" w:rsidR="003D2DBC" w:rsidRDefault="003D2DBC" w:rsidP="00DD4343">
            <w:pPr>
              <w:pStyle w:val="Tiny"/>
            </w:pPr>
            <w:r>
              <w:t>ID</w:t>
            </w:r>
          </w:p>
        </w:tc>
        <w:tc>
          <w:tcPr>
            <w:tcW w:w="1701" w:type="dxa"/>
          </w:tcPr>
          <w:p w14:paraId="564C2F86"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43C81CF1"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F0B2DA7"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085A698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DFED57D" w14:textId="77777777" w:rsidR="003D2DBC" w:rsidRPr="003D2DBC" w:rsidRDefault="003D2DBC" w:rsidP="00DD4343">
            <w:pPr>
              <w:pStyle w:val="Tiny"/>
            </w:pPr>
            <w:r w:rsidRPr="003D2DBC">
              <w:t>64565</w:t>
            </w:r>
          </w:p>
        </w:tc>
        <w:tc>
          <w:tcPr>
            <w:tcW w:w="1701" w:type="dxa"/>
          </w:tcPr>
          <w:p w14:paraId="5450D834"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3C831AC8"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0CA746F9"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777ADBE"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0F8FBDFC" w14:textId="77777777" w:rsidR="003D2DBC" w:rsidRPr="003D2DBC" w:rsidRDefault="003D2DBC" w:rsidP="00DD4343">
            <w:pPr>
              <w:pStyle w:val="Tiny"/>
            </w:pPr>
            <w:r>
              <w:t>108480</w:t>
            </w:r>
          </w:p>
        </w:tc>
        <w:tc>
          <w:tcPr>
            <w:tcW w:w="1701" w:type="dxa"/>
          </w:tcPr>
          <w:p w14:paraId="187820C6"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38E168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0D04427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7F9F4260"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5514749" w14:textId="77777777" w:rsidR="003D2DBC" w:rsidRDefault="003D2DBC" w:rsidP="00DD4343">
            <w:pPr>
              <w:pStyle w:val="Tiny"/>
            </w:pPr>
            <w:r>
              <w:t>108491</w:t>
            </w:r>
          </w:p>
        </w:tc>
        <w:tc>
          <w:tcPr>
            <w:tcW w:w="1701" w:type="dxa"/>
          </w:tcPr>
          <w:p w14:paraId="5A289FB3"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63836A3F"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438FD305"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1BC25BBB"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0A45DC58" w14:textId="77777777" w:rsidR="00B02965" w:rsidRDefault="00B02965" w:rsidP="000E5536">
      <w:pPr>
        <w:pStyle w:val="Heading7"/>
      </w:pPr>
      <w:r>
        <w:t>Attempt 8 11/08/14 Using Mike Hoffmans filtered species</w:t>
      </w:r>
    </w:p>
    <w:p w14:paraId="3522D36B"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415733C" w14:textId="77777777" w:rsidR="008A30C0" w:rsidRDefault="008A30C0" w:rsidP="008B550B">
      <w:pPr>
        <w:pStyle w:val="Unix"/>
      </w:pPr>
      <w:r>
        <w:t>login as: arcgisuser</w:t>
      </w:r>
    </w:p>
    <w:p w14:paraId="15F28397" w14:textId="77777777" w:rsidR="008A30C0" w:rsidRDefault="008A30C0" w:rsidP="008B550B">
      <w:pPr>
        <w:pStyle w:val="Unix"/>
      </w:pPr>
      <w:r>
        <w:t>arcgisuser@species.jrc.org's password:</w:t>
      </w:r>
    </w:p>
    <w:p w14:paraId="13AEF394" w14:textId="77777777" w:rsidR="008A30C0" w:rsidRDefault="008A30C0" w:rsidP="008B550B">
      <w:pPr>
        <w:pStyle w:val="Unix"/>
      </w:pPr>
      <w:r>
        <w:t>Last login: Wed Aug 20 12:14:48 2014 from zetajones.jrc.it</w:t>
      </w:r>
    </w:p>
    <w:p w14:paraId="39C31F53" w14:textId="77777777" w:rsidR="00470AD7" w:rsidRDefault="008A30C0" w:rsidP="008B550B">
      <w:pPr>
        <w:pStyle w:val="Unix"/>
      </w:pPr>
      <w:r>
        <w:t>-bash-4.1$ cd especies_python_scripts/</w:t>
      </w:r>
      <w:r w:rsidRPr="009A1043">
        <w:t xml:space="preserve"> </w:t>
      </w:r>
    </w:p>
    <w:p w14:paraId="0D959397" w14:textId="77777777" w:rsidR="00464E48" w:rsidRDefault="00464E48" w:rsidP="008B550B">
      <w:pPr>
        <w:pStyle w:val="Unix"/>
      </w:pPr>
      <w:r w:rsidRPr="009A1043">
        <w:t>-bash-4.1$ python redlist_wdpa_intersect.py</w:t>
      </w:r>
      <w:r>
        <w:t xml:space="preserve"> </w:t>
      </w:r>
    </w:p>
    <w:p w14:paraId="3E4BB291"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790E2CAE" w14:textId="77777777" w:rsidR="002B1B41" w:rsidRDefault="002B1B41" w:rsidP="000E5536">
      <w:pPr>
        <w:pStyle w:val="Heading7"/>
      </w:pPr>
      <w:r>
        <w:t xml:space="preserve">Attempt 9 </w:t>
      </w:r>
      <w:r w:rsidR="00D63E1E">
        <w:t>8</w:t>
      </w:r>
      <w:r>
        <w:t>/10/14 Using the updated Red list for 2014</w:t>
      </w:r>
    </w:p>
    <w:p w14:paraId="2FD4FE68"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2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8" w:history="1">
        <w:r w:rsidR="00D63E1E" w:rsidRPr="008958DF">
          <w:rPr>
            <w:rStyle w:val="Hyperlink"/>
          </w:rPr>
          <w:t>repo</w:t>
        </w:r>
      </w:hyperlink>
      <w:r w:rsidR="00D63E1E">
        <w:t>.</w:t>
      </w:r>
    </w:p>
    <w:p w14:paraId="1930A48A" w14:textId="77777777" w:rsidR="007B5D60" w:rsidRDefault="007B5D60" w:rsidP="000E5536">
      <w:pPr>
        <w:pStyle w:val="Heading5"/>
      </w:pPr>
      <w:r>
        <w:t>Using Species Geometries from WFS</w:t>
      </w:r>
    </w:p>
    <w:p w14:paraId="7A2503EB" w14:textId="77777777" w:rsidR="00C76EEB" w:rsidRDefault="00C76EEB" w:rsidP="000E5536">
      <w:pPr>
        <w:pStyle w:val="Heading6"/>
      </w:pPr>
      <w:r>
        <w:lastRenderedPageBreak/>
        <w:t>Requesting GML</w:t>
      </w:r>
    </w:p>
    <w:p w14:paraId="79143AA4" w14:textId="77777777" w:rsidR="00D41882" w:rsidRPr="00D41882" w:rsidRDefault="00D41882" w:rsidP="000E5536">
      <w:pPr>
        <w:pStyle w:val="Heading7"/>
      </w:pPr>
      <w:r>
        <w:t>Using OGR</w:t>
      </w:r>
    </w:p>
    <w:p w14:paraId="181A918D"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E4E9E52" w14:textId="77777777" w:rsidR="009F3A56" w:rsidRDefault="009F3A56" w:rsidP="008B550B">
      <w:pPr>
        <w:pStyle w:val="Code"/>
      </w:pPr>
      <w:r>
        <w:t xml:space="preserve">    conn = psycopg2.connect(DSN)</w:t>
      </w:r>
    </w:p>
    <w:p w14:paraId="391C904C" w14:textId="77777777" w:rsidR="009F3A56" w:rsidRDefault="009F3A56" w:rsidP="008B550B">
      <w:pPr>
        <w:pStyle w:val="Code"/>
      </w:pPr>
      <w:r>
        <w:t xml:space="preserve">    cursor = conn.cursor()</w:t>
      </w:r>
    </w:p>
    <w:p w14:paraId="17D88BA7" w14:textId="77777777" w:rsidR="009F3A56" w:rsidRDefault="009F3A56" w:rsidP="008B550B">
      <w:pPr>
        <w:pStyle w:val="Code"/>
      </w:pPr>
      <w:r>
        <w:t xml:space="preserve">    wfs = ogr.Open("WFS:http://mapservices.iucnredlist.org/ArcGIS/services/Andrew/OrangUtan/MapServer/WFSServer?request=GetCapabilities&amp;service=WFS")</w:t>
      </w:r>
    </w:p>
    <w:p w14:paraId="6972498D" w14:textId="77777777" w:rsidR="009F3A56" w:rsidRDefault="009F3A56" w:rsidP="008B550B">
      <w:pPr>
        <w:pStyle w:val="Code"/>
      </w:pPr>
      <w:r>
        <w:t xml:space="preserve">    layer = wfs.GetLayer(0) </w:t>
      </w:r>
    </w:p>
    <w:p w14:paraId="607C95CA" w14:textId="77777777" w:rsidR="009F3A56" w:rsidRDefault="009F3A56" w:rsidP="008B550B">
      <w:pPr>
        <w:pStyle w:val="Code"/>
      </w:pPr>
      <w:r>
        <w:t xml:space="preserve">#    print layer.GetSpatialRef()    </w:t>
      </w:r>
    </w:p>
    <w:p w14:paraId="268B51FB" w14:textId="77777777" w:rsidR="009F3A56" w:rsidRDefault="009F3A56" w:rsidP="008B550B">
      <w:pPr>
        <w:pStyle w:val="Code"/>
      </w:pPr>
      <w:r>
        <w:t xml:space="preserve">    for feature in layer:</w:t>
      </w:r>
    </w:p>
    <w:p w14:paraId="49D4DDBA" w14:textId="77777777" w:rsidR="009F3A56" w:rsidRDefault="009F3A56" w:rsidP="008B550B">
      <w:pPr>
        <w:pStyle w:val="Code"/>
      </w:pPr>
      <w:r>
        <w:t xml:space="preserve">        geometry = feature.GetGeometryRef()</w:t>
      </w:r>
    </w:p>
    <w:p w14:paraId="064B16B8" w14:textId="77777777" w:rsidR="009F3A56" w:rsidRDefault="009F3A56" w:rsidP="008B550B">
      <w:pPr>
        <w:pStyle w:val="Code"/>
      </w:pPr>
      <w:r>
        <w:t xml:space="preserve">        geoWkt = geometry.ExportToWkt()</w:t>
      </w:r>
    </w:p>
    <w:p w14:paraId="09B344C6" w14:textId="77777777" w:rsidR="009F3A56" w:rsidRDefault="009F3A56" w:rsidP="008B550B">
      <w:pPr>
        <w:pStyle w:val="Code"/>
      </w:pPr>
      <w:r>
        <w:t xml:space="preserve">        cursor.execute("select wdpaid from wdpa where st_intersects(ST_GeometryFromText('" + geoWkt + "',3857), geom)")</w:t>
      </w:r>
    </w:p>
    <w:p w14:paraId="3D620EAF" w14:textId="77777777" w:rsidR="009F3A56" w:rsidRDefault="009F3A56" w:rsidP="008B550B">
      <w:pPr>
        <w:pStyle w:val="Code"/>
      </w:pPr>
      <w:r>
        <w:t xml:space="preserve">        PAs = cursor.fetchall()</w:t>
      </w:r>
    </w:p>
    <w:p w14:paraId="75DA3699" w14:textId="77777777" w:rsidR="009F3A56" w:rsidRDefault="009F3A56" w:rsidP="008B550B">
      <w:pPr>
        <w:pStyle w:val="Code"/>
      </w:pPr>
      <w:r>
        <w:t xml:space="preserve">        for PA in PAs:</w:t>
      </w:r>
    </w:p>
    <w:p w14:paraId="4F6D826B" w14:textId="77777777" w:rsidR="009F3A56" w:rsidRDefault="009F3A56" w:rsidP="008B550B">
      <w:pPr>
        <w:pStyle w:val="Code"/>
      </w:pPr>
      <w:r>
        <w:t xml:space="preserve">            print str(PA[0])</w:t>
      </w:r>
    </w:p>
    <w:p w14:paraId="37312002" w14:textId="77777777" w:rsidR="009F3A56" w:rsidRDefault="009F3A56" w:rsidP="008B550B">
      <w:pPr>
        <w:pStyle w:val="Code"/>
      </w:pPr>
      <w:r>
        <w:t xml:space="preserve">    cursor.close()                                                      </w:t>
      </w:r>
    </w:p>
    <w:p w14:paraId="72A5BE19" w14:textId="77777777" w:rsidR="009F3A56" w:rsidRDefault="009F3A56" w:rsidP="008B550B">
      <w:pPr>
        <w:pStyle w:val="Code"/>
      </w:pPr>
      <w:r>
        <w:t xml:space="preserve">    conn.close()                                                        </w:t>
      </w:r>
    </w:p>
    <w:p w14:paraId="5B7AA8F6" w14:textId="77777777" w:rsidR="009F3A56" w:rsidRDefault="009F3A56" w:rsidP="008B550B">
      <w:pPr>
        <w:pStyle w:val="Code"/>
      </w:pPr>
      <w:r>
        <w:t xml:space="preserve">    return</w:t>
      </w:r>
    </w:p>
    <w:p w14:paraId="0BB0C428" w14:textId="77777777"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270A0A">
        <w:t xml:space="preserve"> 81 </w:t>
      </w:r>
      <w:r>
        <w:fldChar w:fldCharType="end"/>
      </w:r>
      <w:r>
        <w:t>.</w:t>
      </w:r>
    </w:p>
    <w:p w14:paraId="1761DD65" w14:textId="77777777"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270A0A">
        <w:t>Accessing WFS using Python (filtered)</w:t>
      </w:r>
      <w:r>
        <w:fldChar w:fldCharType="end"/>
      </w:r>
      <w:r>
        <w:t xml:space="preserve"> – this returns a WFS:FeatureCollection object. How can we get this and create an appropriate object out of it?</w:t>
      </w:r>
    </w:p>
    <w:p w14:paraId="20771B46" w14:textId="77777777" w:rsidR="009F3A56" w:rsidRDefault="009F3A56" w:rsidP="000E5536">
      <w:pPr>
        <w:pStyle w:val="BodyText"/>
      </w:pPr>
      <w:r>
        <w:t>The line ‘wfs = ogr.Open’ returns an object of type: &lt;osgeo.ogr.DataSource&gt;</w:t>
      </w:r>
    </w:p>
    <w:p w14:paraId="145E0D05" w14:textId="77777777" w:rsidR="009F3A56" w:rsidRDefault="009F3A56" w:rsidP="000E5536">
      <w:pPr>
        <w:pStyle w:val="BodyText"/>
      </w:pPr>
      <w:r>
        <w:t>The line ‘layer = wfs.GetLayer(0) ‘ returns an object of type: &lt;osgeo.ogr.Layer&gt;</w:t>
      </w:r>
    </w:p>
    <w:p w14:paraId="77264251" w14:textId="77777777" w:rsidR="00A91A2A" w:rsidRDefault="00A91A2A" w:rsidP="000E5536">
      <w:pPr>
        <w:pStyle w:val="Heading7"/>
      </w:pPr>
      <w:bookmarkStart w:id="86" w:name="_Ref329674174"/>
      <w:r>
        <w:t>Using OWSLib</w:t>
      </w:r>
      <w:bookmarkEnd w:id="86"/>
    </w:p>
    <w:p w14:paraId="11CB24E6" w14:textId="77777777" w:rsidR="00516793" w:rsidRDefault="00516793" w:rsidP="008B6883">
      <w:pPr>
        <w:pStyle w:val="BodyText2"/>
      </w:pPr>
      <w:r>
        <w:t>Can we try using OWSlib? Installed on the cruise – so trying.</w:t>
      </w:r>
    </w:p>
    <w:p w14:paraId="39534E9E"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4BFBCCAE" w14:textId="77777777" w:rsidR="00516793" w:rsidRDefault="00516793" w:rsidP="000E5536">
      <w:pPr>
        <w:pStyle w:val="BodyText"/>
      </w:pPr>
      <w:r>
        <w:t>But error:</w:t>
      </w:r>
      <w:r w:rsidRPr="00C42C8B">
        <w:t xml:space="preserve"> </w:t>
      </w:r>
      <w:r>
        <w:t>self.type = self._root.find(nspath('Name')).text</w:t>
      </w:r>
    </w:p>
    <w:p w14:paraId="15E7FB6A" w14:textId="77777777" w:rsidR="00516793" w:rsidRDefault="00516793" w:rsidP="000E5536">
      <w:pPr>
        <w:pStyle w:val="BodyText"/>
      </w:pPr>
      <w:r>
        <w:t>AttributeError: 'NoneType' object has no attribute 'find'</w:t>
      </w:r>
    </w:p>
    <w:p w14:paraId="7FA4E0EE" w14:textId="77777777" w:rsidR="00516793" w:rsidRDefault="00516793" w:rsidP="000E5536">
      <w:pPr>
        <w:pStyle w:val="BodyText"/>
      </w:pPr>
      <w:r>
        <w:t>Try:</w:t>
      </w:r>
    </w:p>
    <w:p w14:paraId="7355F8FA"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443D8C07"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0831B01A"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753D9AD3" w14:textId="77777777" w:rsidR="00516793" w:rsidRDefault="00516793" w:rsidP="008B6883">
      <w:pPr>
        <w:pStyle w:val="BodyText2"/>
      </w:pPr>
      <w:r>
        <w:t>Checking out the OWSLib code from ‘</w:t>
      </w:r>
      <w:r w:rsidRPr="000B5FD8">
        <w:t>https://owslib.svn.sourc</w:t>
      </w:r>
      <w:r>
        <w:t>eforge.net/svnroot/owslib’.</w:t>
      </w:r>
    </w:p>
    <w:p w14:paraId="5769987F" w14:textId="77777777" w:rsidR="00516793" w:rsidRPr="005D7774" w:rsidRDefault="00516793" w:rsidP="008B550B">
      <w:pPr>
        <w:pStyle w:val="Code"/>
      </w:pPr>
      <w:r w:rsidRPr="005D7774">
        <w:t>import sys</w:t>
      </w:r>
    </w:p>
    <w:p w14:paraId="090C261E" w14:textId="77777777" w:rsidR="00516793" w:rsidRPr="005D7774" w:rsidRDefault="00516793" w:rsidP="008B550B">
      <w:pPr>
        <w:pStyle w:val="Code"/>
      </w:pPr>
      <w:r w:rsidRPr="005D7774">
        <w:t>import psycopg2</w:t>
      </w:r>
    </w:p>
    <w:p w14:paraId="321F088B" w14:textId="77777777" w:rsidR="00516793" w:rsidRPr="005D7774" w:rsidRDefault="00516793" w:rsidP="008B550B">
      <w:pPr>
        <w:pStyle w:val="Code"/>
      </w:pPr>
      <w:r w:rsidRPr="005D7774">
        <w:t>DSN = "dbname='dev' user='appuser' host='species.jrc.it' password='5Ti5k9'"</w:t>
      </w:r>
    </w:p>
    <w:p w14:paraId="6B978673" w14:textId="77777777" w:rsidR="00516793" w:rsidRPr="005D7774" w:rsidRDefault="00516793" w:rsidP="008B550B">
      <w:pPr>
        <w:pStyle w:val="Code"/>
      </w:pPr>
      <w:r w:rsidRPr="005D7774">
        <w:t>sys.path.append('E:\\cottaan\\Aptana Studio 3\\Aptana Studio Workspace\\')</w:t>
      </w:r>
    </w:p>
    <w:p w14:paraId="2F0DCE55" w14:textId="77777777" w:rsidR="00516793" w:rsidRPr="005D7774" w:rsidRDefault="00516793" w:rsidP="008B550B">
      <w:pPr>
        <w:pStyle w:val="Code"/>
      </w:pPr>
      <w:r w:rsidRPr="005D7774">
        <w:t>from owslib.wfs import WebFeatureService</w:t>
      </w:r>
    </w:p>
    <w:p w14:paraId="3FB163BA" w14:textId="77777777" w:rsidR="00516793" w:rsidRPr="005D7774" w:rsidRDefault="00516793" w:rsidP="008B550B">
      <w:pPr>
        <w:pStyle w:val="Code"/>
      </w:pPr>
      <w:r w:rsidRPr="005D7774">
        <w:t>from xml.etree import ElementTree as ET</w:t>
      </w:r>
    </w:p>
    <w:p w14:paraId="134BB00A" w14:textId="77777777" w:rsidR="00516793" w:rsidRPr="005D7774" w:rsidRDefault="00516793" w:rsidP="008B550B">
      <w:pPr>
        <w:pStyle w:val="Code"/>
      </w:pPr>
      <w:r w:rsidRPr="005D7774">
        <w:t>conn = psycopg2.connect(DSN)</w:t>
      </w:r>
    </w:p>
    <w:p w14:paraId="59AD1E76" w14:textId="77777777" w:rsidR="00516793" w:rsidRPr="005D7774" w:rsidRDefault="00516793" w:rsidP="008B550B">
      <w:pPr>
        <w:pStyle w:val="Code"/>
      </w:pPr>
      <w:r w:rsidRPr="005D7774">
        <w:t>cursor = conn.cursor()</w:t>
      </w:r>
    </w:p>
    <w:p w14:paraId="617682DC"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A8724A4" w14:textId="77777777" w:rsidR="00516793" w:rsidRPr="005D7774" w:rsidRDefault="00516793" w:rsidP="008B550B">
      <w:pPr>
        <w:pStyle w:val="Code"/>
      </w:pPr>
      <w:r w:rsidRPr="005D7774">
        <w:t>stream = wfs.getfeature(typename=['Andrew_OrangUtan:OrangUtan'], maxfeatures=1000,propertyname=[])</w:t>
      </w:r>
    </w:p>
    <w:p w14:paraId="4D955E93" w14:textId="77777777" w:rsidR="00516793" w:rsidRPr="005D7774" w:rsidRDefault="00516793" w:rsidP="008B550B">
      <w:pPr>
        <w:pStyle w:val="Code"/>
      </w:pPr>
      <w:r w:rsidRPr="005D7774">
        <w:t>elementTree = ET.parse(stream)</w:t>
      </w:r>
    </w:p>
    <w:p w14:paraId="765A13AD" w14:textId="77777777" w:rsidR="00516793" w:rsidRPr="005D7774" w:rsidRDefault="00516793" w:rsidP="008B550B">
      <w:pPr>
        <w:pStyle w:val="Code"/>
      </w:pPr>
      <w:r w:rsidRPr="005D7774">
        <w:lastRenderedPageBreak/>
        <w:t>iterator = elementTree.getiterator('{http://www.opengis.net/gml}Polygon')</w:t>
      </w:r>
    </w:p>
    <w:p w14:paraId="78B1D1B9" w14:textId="77777777" w:rsidR="00516793" w:rsidRPr="005D7774" w:rsidRDefault="00516793" w:rsidP="008B550B">
      <w:pPr>
        <w:pStyle w:val="Code"/>
      </w:pPr>
      <w:r w:rsidRPr="005D7774">
        <w:t>for i in iterator:</w:t>
      </w:r>
    </w:p>
    <w:p w14:paraId="58C7AC67" w14:textId="77777777" w:rsidR="00516793" w:rsidRPr="005D7774" w:rsidRDefault="00516793" w:rsidP="008B550B">
      <w:pPr>
        <w:pStyle w:val="Code"/>
      </w:pPr>
      <w:r w:rsidRPr="005D7774">
        <w:t xml:space="preserve">    sql = "select wdpaid from wdpa where st_intersects(ST_GeomFromGML('" + ET.tostring(i) + "',3857), geom)"</w:t>
      </w:r>
    </w:p>
    <w:p w14:paraId="7F2DD18B" w14:textId="77777777" w:rsidR="00516793" w:rsidRPr="005D7774" w:rsidRDefault="00516793" w:rsidP="008B550B">
      <w:pPr>
        <w:pStyle w:val="Code"/>
      </w:pPr>
      <w:r w:rsidRPr="005D7774">
        <w:t xml:space="preserve">    cursor.execute(sql)</w:t>
      </w:r>
    </w:p>
    <w:p w14:paraId="1BCCB171" w14:textId="77777777" w:rsidR="00516793" w:rsidRPr="005D7774" w:rsidRDefault="00516793" w:rsidP="008B550B">
      <w:pPr>
        <w:pStyle w:val="Code"/>
      </w:pPr>
      <w:r w:rsidRPr="005D7774">
        <w:t xml:space="preserve">    PAs = cursor.fetchall()</w:t>
      </w:r>
    </w:p>
    <w:p w14:paraId="16BFFDEA" w14:textId="77777777" w:rsidR="00516793" w:rsidRPr="005D7774" w:rsidRDefault="00516793" w:rsidP="008B550B">
      <w:pPr>
        <w:pStyle w:val="Code"/>
      </w:pPr>
      <w:r w:rsidRPr="005D7774">
        <w:t xml:space="preserve">    for PA in PAs:</w:t>
      </w:r>
    </w:p>
    <w:p w14:paraId="5E7CC6E2" w14:textId="77777777" w:rsidR="00516793" w:rsidRPr="005D7774" w:rsidRDefault="00516793" w:rsidP="008B550B">
      <w:pPr>
        <w:pStyle w:val="Code"/>
      </w:pPr>
      <w:r w:rsidRPr="005D7774">
        <w:t xml:space="preserve">        print str(int(PA[0]))</w:t>
      </w:r>
    </w:p>
    <w:p w14:paraId="73E6B3E0" w14:textId="77777777" w:rsidR="00516793" w:rsidRPr="005D7774" w:rsidRDefault="00516793" w:rsidP="008B550B">
      <w:pPr>
        <w:pStyle w:val="Code"/>
      </w:pPr>
      <w:r w:rsidRPr="005D7774">
        <w:t xml:space="preserve">cursor.close()                                                      </w:t>
      </w:r>
    </w:p>
    <w:p w14:paraId="748F882A" w14:textId="77777777" w:rsidR="00516793" w:rsidRDefault="00516793" w:rsidP="008B550B">
      <w:pPr>
        <w:pStyle w:val="Code"/>
      </w:pPr>
      <w:r w:rsidRPr="005D7774">
        <w:t xml:space="preserve">conn.close()                                                        </w:t>
      </w:r>
    </w:p>
    <w:p w14:paraId="4167B3C3" w14:textId="77777777" w:rsidR="00516793" w:rsidRDefault="00516793" w:rsidP="000E5536">
      <w:pPr>
        <w:pStyle w:val="BodyText"/>
      </w:pPr>
      <w:r>
        <w:t>This works only if you set propertyname=[] otherwise it just returns the attributes and not the geometry.</w:t>
      </w:r>
    </w:p>
    <w:p w14:paraId="42680719"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2BE519F5" w14:textId="77777777" w:rsidR="00186A2D" w:rsidRDefault="00186A2D" w:rsidP="000E5536">
      <w:pPr>
        <w:pStyle w:val="Heading6"/>
      </w:pPr>
      <w:r>
        <w:t>Getting unique species IDs</w:t>
      </w:r>
    </w:p>
    <w:p w14:paraId="0F21979C" w14:textId="77777777" w:rsidR="007F4ED1" w:rsidRDefault="007F4ED1" w:rsidP="000E5536">
      <w:pPr>
        <w:pStyle w:val="Heading7"/>
      </w:pPr>
      <w:r>
        <w:t>Using the WFS Specification</w:t>
      </w:r>
    </w:p>
    <w:p w14:paraId="16C1F9B7" w14:textId="77777777" w:rsidR="00D36A40" w:rsidRDefault="00D36A40" w:rsidP="008B6883">
      <w:pPr>
        <w:pStyle w:val="BodyText2"/>
      </w:pPr>
      <w:r>
        <w:t xml:space="preserve">How do we filter the full species data? </w:t>
      </w:r>
    </w:p>
    <w:p w14:paraId="2A95A43E"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9" w:history="1">
        <w:r w:rsidRPr="00F56CE0">
          <w:rPr>
            <w:rStyle w:val="Hyperlink"/>
          </w:rPr>
          <w:t>http://79.125.16.106/ArcGIS/services/Andrew/OrangUtan/MapServer/WFSServer?request=DescribeFeatureType&amp;service=WFS</w:t>
        </w:r>
      </w:hyperlink>
      <w:r>
        <w:t>) – but in this case it doesn’t show which are mandatory.</w:t>
      </w:r>
    </w:p>
    <w:p w14:paraId="49CAB24B" w14:textId="77777777" w:rsidR="00D36A40" w:rsidRDefault="00D36A40" w:rsidP="008B6883">
      <w:pPr>
        <w:pStyle w:val="BodyText2"/>
      </w:pPr>
      <w:r>
        <w:t>There is lots of information about accessing ArcGIS Server WFS Services in the ESRI Help (</w:t>
      </w:r>
      <w:hyperlink r:id="rId330" w:anchor="/WFS_services/00930000005q000000/" w:history="1">
        <w:r>
          <w:rPr>
            <w:rStyle w:val="Hyperlink"/>
          </w:rPr>
          <w:t>http://help.arcgis.com/en/arcgisserver/10.0/help/arcgis_server_dotnet_help/index.html#/WFS_services/00930000005q000000/</w:t>
        </w:r>
      </w:hyperlink>
      <w:r>
        <w:t>). This includes all of the filters!</w:t>
      </w:r>
    </w:p>
    <w:p w14:paraId="0026C3F0" w14:textId="77777777" w:rsidR="00D36A40" w:rsidRDefault="00D36A40" w:rsidP="008B6883">
      <w:pPr>
        <w:pStyle w:val="BodyText2"/>
      </w:pPr>
      <w:r>
        <w:t>To return just a single feature using the featureid parameter use &lt;FeatureTypeName&gt;.&lt;gml:id&gt; syntax:</w:t>
      </w:r>
    </w:p>
    <w:p w14:paraId="6A3775BF" w14:textId="77777777" w:rsidR="00D36A40" w:rsidRDefault="000D5C35" w:rsidP="008B6883">
      <w:pPr>
        <w:pStyle w:val="BodyText2"/>
      </w:pPr>
      <w:hyperlink r:id="rId33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6CAD1CFE" w14:textId="77777777" w:rsidR="00D36A40" w:rsidRDefault="00D36A40" w:rsidP="008B6883">
      <w:pPr>
        <w:pStyle w:val="BodyText2"/>
      </w:pPr>
      <w:r>
        <w:t xml:space="preserve">It seems that ArcGIS Server returns all properties regardless: </w:t>
      </w:r>
      <w:hyperlink r:id="rId332" w:history="1">
        <w:r>
          <w:rPr>
            <w:rStyle w:val="Hyperlink"/>
          </w:rPr>
          <w:t>http://forums.arcgis.com/threads/12407-Using-WFS-with-PROPERTYNAME-parameter-in-datainterop</w:t>
        </w:r>
      </w:hyperlink>
      <w:r>
        <w:t>. Cant get it to work – seems to be an ArcGIS Server issue – going to use the REST API.</w:t>
      </w:r>
    </w:p>
    <w:p w14:paraId="483E271F" w14:textId="77777777" w:rsidR="007F4ED1" w:rsidRDefault="007F4ED1" w:rsidP="000E5536">
      <w:pPr>
        <w:pStyle w:val="Heading7"/>
      </w:pPr>
      <w:r>
        <w:t>Using ArcGIS Server REST API</w:t>
      </w:r>
    </w:p>
    <w:p w14:paraId="136FAB01" w14:textId="77777777" w:rsidR="000D273E" w:rsidRDefault="001D2FCB" w:rsidP="008B6883">
      <w:pPr>
        <w:pStyle w:val="BodyText2"/>
      </w:pPr>
      <w:r>
        <w:t xml:space="preserve">This returns the IDs: </w:t>
      </w:r>
    </w:p>
    <w:p w14:paraId="3DFFF791" w14:textId="77777777" w:rsidR="000D273E" w:rsidRDefault="000D5C35" w:rsidP="008B6883">
      <w:pPr>
        <w:pStyle w:val="BodyText2"/>
      </w:pPr>
      <w:hyperlink r:id="rId333" w:history="1">
        <w:r w:rsidR="000D273E">
          <w:rPr>
            <w:rStyle w:val="Hyperlink"/>
          </w:rPr>
          <w:t>http://mapservices.iucnredlist.org/ArcGIS/rest/services/Andrew/SpeciesWFS/MapServer/0/query?where=objectid%3E-1&amp;returnIdsOnly=true&amp;returnGeometry=false&amp;f=json</w:t>
        </w:r>
      </w:hyperlink>
    </w:p>
    <w:p w14:paraId="1FC943FA"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0741A08C" w14:textId="77777777" w:rsidR="00D00707" w:rsidRDefault="00685E18" w:rsidP="000E5536">
      <w:pPr>
        <w:pStyle w:val="ListBullet"/>
      </w:pPr>
      <w:r>
        <w:t>in my local FileGDB this is the feature with an objectID of 39</w:t>
      </w:r>
    </w:p>
    <w:p w14:paraId="7BB8BC59" w14:textId="77777777" w:rsidR="00D00707" w:rsidRDefault="00D00707" w:rsidP="000E5536">
      <w:pPr>
        <w:pStyle w:val="ListBullet"/>
      </w:pPr>
      <w:r>
        <w:t>in the PostGIS 2 database the objectid=103255</w:t>
      </w:r>
    </w:p>
    <w:p w14:paraId="791EA9F3" w14:textId="77777777" w:rsidR="001D2FCB" w:rsidRDefault="000D5EB1" w:rsidP="008B6883">
      <w:pPr>
        <w:pStyle w:val="BodyText2"/>
      </w:pPr>
      <w:r>
        <w:t>Here’s the finished code:</w:t>
      </w:r>
    </w:p>
    <w:p w14:paraId="286AC6CA" w14:textId="77777777" w:rsidR="000D5EB1" w:rsidRDefault="000D5EB1" w:rsidP="008B550B">
      <w:pPr>
        <w:pStyle w:val="Code"/>
      </w:pPr>
      <w:r>
        <w:t>#imports</w:t>
      </w:r>
    </w:p>
    <w:p w14:paraId="2359026F" w14:textId="77777777" w:rsidR="000D5EB1" w:rsidRDefault="000D5EB1" w:rsidP="008B550B">
      <w:pPr>
        <w:pStyle w:val="Code"/>
      </w:pPr>
      <w:r>
        <w:t>import sys, psycopg2, urllib, json, datetime</w:t>
      </w:r>
    </w:p>
    <w:p w14:paraId="28BF2801" w14:textId="77777777" w:rsidR="000D5EB1" w:rsidRDefault="000D5EB1" w:rsidP="008B550B">
      <w:pPr>
        <w:pStyle w:val="Code"/>
      </w:pPr>
      <w:r>
        <w:t>from xml.etree import ElementTree as ET</w:t>
      </w:r>
    </w:p>
    <w:p w14:paraId="486E735F" w14:textId="77777777" w:rsidR="000D5EB1" w:rsidRDefault="000D5EB1" w:rsidP="008B550B">
      <w:pPr>
        <w:pStyle w:val="Code"/>
      </w:pPr>
    </w:p>
    <w:p w14:paraId="504CE884" w14:textId="77777777" w:rsidR="000D5EB1" w:rsidRDefault="000D5EB1" w:rsidP="008B550B">
      <w:pPr>
        <w:pStyle w:val="Code"/>
      </w:pPr>
      <w:r>
        <w:t>#constants</w:t>
      </w:r>
    </w:p>
    <w:p w14:paraId="3180E419" w14:textId="77777777" w:rsidR="000D5EB1" w:rsidRDefault="000D5EB1" w:rsidP="008B550B">
      <w:pPr>
        <w:pStyle w:val="Code"/>
      </w:pPr>
      <w:r>
        <w:t>DSN = "dbname='dev' user='appuser' host='species.jrc.it' password='5Ti5k9'"</w:t>
      </w:r>
    </w:p>
    <w:p w14:paraId="38BB6C3F" w14:textId="77777777" w:rsidR="000D5EB1" w:rsidRDefault="000D5EB1" w:rsidP="008B550B">
      <w:pPr>
        <w:pStyle w:val="Code"/>
      </w:pPr>
      <w:r>
        <w:t>IUCN_DOMAIN = "http://79.125.16.106/ArcGIS/"</w:t>
      </w:r>
    </w:p>
    <w:p w14:paraId="09348C93" w14:textId="77777777" w:rsidR="000D5EB1" w:rsidRDefault="000D5EB1" w:rsidP="008B550B">
      <w:pPr>
        <w:pStyle w:val="Code"/>
      </w:pPr>
      <w:r>
        <w:t>WFS_URL = IUCN_DOMAIN + "services/Andrew/SpeciesWFS/MapServer/WFSServer"</w:t>
      </w:r>
    </w:p>
    <w:p w14:paraId="40019528" w14:textId="77777777" w:rsidR="000D5EB1" w:rsidRDefault="000D5EB1" w:rsidP="008B550B">
      <w:pPr>
        <w:pStyle w:val="Code"/>
      </w:pPr>
      <w:r>
        <w:t>REST_URL = IUCN_DOMAIN + "rest/services/Andrew/SpeciesWFS/MapServer/0"</w:t>
      </w:r>
    </w:p>
    <w:p w14:paraId="17C3EA63" w14:textId="77777777" w:rsidR="000D5EB1" w:rsidRDefault="000D5EB1" w:rsidP="008B550B">
      <w:pPr>
        <w:pStyle w:val="Code"/>
      </w:pPr>
    </w:p>
    <w:p w14:paraId="52039D0C" w14:textId="77777777" w:rsidR="000D5EB1" w:rsidRDefault="000D5EB1" w:rsidP="008B550B">
      <w:pPr>
        <w:pStyle w:val="Code"/>
      </w:pPr>
      <w:r>
        <w:t>sys.path.append('E:\\cottaan\\Aptana Studio 3\\Aptana Studio Workspace\\')</w:t>
      </w:r>
    </w:p>
    <w:p w14:paraId="6FACC154" w14:textId="77777777" w:rsidR="000D5EB1" w:rsidRDefault="000D5EB1" w:rsidP="008B550B">
      <w:pPr>
        <w:pStyle w:val="Code"/>
      </w:pPr>
      <w:r>
        <w:t>from owslib.wfs import WebFeatureService</w:t>
      </w:r>
    </w:p>
    <w:p w14:paraId="5181A9E7" w14:textId="77777777" w:rsidR="000D5EB1" w:rsidRDefault="000D5EB1" w:rsidP="008B550B">
      <w:pPr>
        <w:pStyle w:val="Code"/>
      </w:pPr>
    </w:p>
    <w:p w14:paraId="765FDC74" w14:textId="77777777" w:rsidR="000D5EB1" w:rsidRDefault="000D5EB1" w:rsidP="008B550B">
      <w:pPr>
        <w:pStyle w:val="Code"/>
      </w:pPr>
      <w:r>
        <w:t>#connect to db</w:t>
      </w:r>
    </w:p>
    <w:p w14:paraId="569950AA" w14:textId="77777777" w:rsidR="000D5EB1" w:rsidRDefault="000D5EB1" w:rsidP="008B550B">
      <w:pPr>
        <w:pStyle w:val="Code"/>
      </w:pPr>
      <w:r>
        <w:t>conn = psycopg2.connect(DSN)                                                                # connect to PostGIS</w:t>
      </w:r>
    </w:p>
    <w:p w14:paraId="52B873C8" w14:textId="77777777" w:rsidR="000D5EB1" w:rsidRDefault="000D5EB1" w:rsidP="008B550B">
      <w:pPr>
        <w:pStyle w:val="Code"/>
      </w:pPr>
      <w:r>
        <w:lastRenderedPageBreak/>
        <w:t>cursor = conn.cursor()                                                                      # get a cursor to PostGIS</w:t>
      </w:r>
    </w:p>
    <w:p w14:paraId="093E9A53" w14:textId="77777777" w:rsidR="000D5EB1" w:rsidRDefault="000D5EB1" w:rsidP="008B550B">
      <w:pPr>
        <w:pStyle w:val="Code"/>
      </w:pPr>
    </w:p>
    <w:p w14:paraId="41B30D63" w14:textId="77777777" w:rsidR="000D5EB1" w:rsidRDefault="000D5EB1" w:rsidP="008B550B">
      <w:pPr>
        <w:pStyle w:val="Code"/>
      </w:pPr>
      <w:r>
        <w:t>#connect to the IUCN services and get the list of object ids to iterate through</w:t>
      </w:r>
    </w:p>
    <w:p w14:paraId="0D156164" w14:textId="77777777" w:rsidR="000D5EB1" w:rsidRDefault="000D5EB1" w:rsidP="008B550B">
      <w:pPr>
        <w:pStyle w:val="Code"/>
      </w:pPr>
      <w:r>
        <w:t>wfs = WebFeatureService(WFS_URL + '?request=GetCapabilities', version='1.1.0')              # get the WFS Service Capabilities</w:t>
      </w:r>
    </w:p>
    <w:p w14:paraId="0845E551"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7C7AF970" w14:textId="77777777" w:rsidR="000D5EB1" w:rsidRDefault="000D5EB1" w:rsidP="008B550B">
      <w:pPr>
        <w:pStyle w:val="Code"/>
      </w:pPr>
      <w:r>
        <w:t>idlist = json.loads(ids)['objectIds']                                                       # convert the json ids to a python list</w:t>
      </w:r>
    </w:p>
    <w:p w14:paraId="14C0338D" w14:textId="77777777" w:rsidR="000D5EB1" w:rsidRDefault="000D5EB1" w:rsidP="008B550B">
      <w:pPr>
        <w:pStyle w:val="Code"/>
      </w:pPr>
      <w:r>
        <w:t>f = open(r"E:\cottaan\My Documents\ArcGIS\wdpa_iucn.csv", 'a')</w:t>
      </w:r>
    </w:p>
    <w:p w14:paraId="2C86776C" w14:textId="77777777" w:rsidR="000D5EB1" w:rsidRDefault="000D5EB1" w:rsidP="008B550B">
      <w:pPr>
        <w:pStyle w:val="Code"/>
      </w:pPr>
      <w:r>
        <w:t>count = 1</w:t>
      </w:r>
    </w:p>
    <w:p w14:paraId="3DA043D9" w14:textId="77777777" w:rsidR="000D5EB1" w:rsidRDefault="000D5EB1" w:rsidP="008B550B">
      <w:pPr>
        <w:pStyle w:val="Code"/>
      </w:pPr>
      <w:r>
        <w:t>#iterate through the species range features</w:t>
      </w:r>
    </w:p>
    <w:p w14:paraId="4857BEF6" w14:textId="77777777" w:rsidR="000D5EB1" w:rsidRDefault="000D5EB1" w:rsidP="008B550B">
      <w:pPr>
        <w:pStyle w:val="Code"/>
      </w:pPr>
      <w:r>
        <w:t>for OBJECTID in idlist:                                                                     # iterate through the OBJECTID values</w:t>
      </w:r>
    </w:p>
    <w:p w14:paraId="6945C91E" w14:textId="77777777" w:rsidR="000D5EB1" w:rsidRDefault="000D5EB1" w:rsidP="008B550B">
      <w:pPr>
        <w:pStyle w:val="Code"/>
      </w:pPr>
      <w:r>
        <w:t xml:space="preserve">    print "Species " + str(count) + " of " + str(len(idlist)) + " (" + str(datetime.datetime.now()) + ")" # feedback                                        </w:t>
      </w:r>
    </w:p>
    <w:p w14:paraId="3541775D"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2B8D011B"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5B7025E0" w14:textId="77777777" w:rsidR="000D5EB1" w:rsidRDefault="000D5EB1" w:rsidP="008B550B">
      <w:pPr>
        <w:pStyle w:val="Code"/>
      </w:pPr>
      <w:r>
        <w:t xml:space="preserve">    elementTree = ET.parse(stream)                                                          # load the gml into memory</w:t>
      </w:r>
    </w:p>
    <w:p w14:paraId="7869DDA2" w14:textId="77777777" w:rsidR="000D5EB1" w:rsidRDefault="000D5EB1" w:rsidP="008B550B">
      <w:pPr>
        <w:pStyle w:val="Code"/>
      </w:pPr>
      <w:r>
        <w:t xml:space="preserve">    id_no = elementTree.getiterator('{' + WFS_URL + '}ID_NO')[0].text                       # get the species id_no </w:t>
      </w:r>
    </w:p>
    <w:p w14:paraId="10689933" w14:textId="77777777" w:rsidR="000D5EB1" w:rsidRDefault="000D5EB1" w:rsidP="008B550B">
      <w:pPr>
        <w:pStyle w:val="Code"/>
      </w:pPr>
      <w:r>
        <w:t xml:space="preserve">    iterator = elementTree.getiterator('{http://www.opengis.net/gml}Polygon')               # get all of the gml:polygon elements</w:t>
      </w:r>
    </w:p>
    <w:p w14:paraId="17C9EB0F" w14:textId="77777777" w:rsidR="000D5EB1" w:rsidRDefault="000D5EB1" w:rsidP="008B550B">
      <w:pPr>
        <w:pStyle w:val="Code"/>
      </w:pPr>
      <w:r>
        <w:t xml:space="preserve">    for i in iterator:                                                                      # iterate through all of the species range polygons</w:t>
      </w:r>
    </w:p>
    <w:p w14:paraId="384B5466" w14:textId="77777777" w:rsidR="000D5EB1" w:rsidRDefault="000D5EB1" w:rsidP="008B550B">
      <w:pPr>
        <w:pStyle w:val="Code"/>
      </w:pPr>
      <w:r>
        <w:t xml:space="preserve">        </w:t>
      </w:r>
    </w:p>
    <w:p w14:paraId="3CF19E81" w14:textId="77777777" w:rsidR="000D5EB1" w:rsidRDefault="000D5EB1" w:rsidP="008B550B">
      <w:pPr>
        <w:pStyle w:val="Code"/>
      </w:pPr>
      <w:r>
        <w:t xml:space="preserve">        # intersect the species range features with the PA features</w:t>
      </w:r>
    </w:p>
    <w:p w14:paraId="1C5A7F5A"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56D453EB" w14:textId="77777777" w:rsidR="000D5EB1" w:rsidRDefault="000D5EB1" w:rsidP="008B550B">
      <w:pPr>
        <w:pStyle w:val="Code"/>
      </w:pPr>
      <w:r>
        <w:t xml:space="preserve">        cursor.execute(sql)                                                                 # execute the query</w:t>
      </w:r>
    </w:p>
    <w:p w14:paraId="2AA44F5D" w14:textId="77777777" w:rsidR="000D5EB1" w:rsidRDefault="000D5EB1" w:rsidP="008B550B">
      <w:pPr>
        <w:pStyle w:val="Code"/>
      </w:pPr>
      <w:r>
        <w:t xml:space="preserve">        PAs = cursor.fetchall()                                                             # get all of the records</w:t>
      </w:r>
    </w:p>
    <w:p w14:paraId="7C857953" w14:textId="77777777" w:rsidR="000D5EB1" w:rsidRDefault="000D5EB1" w:rsidP="008B550B">
      <w:pPr>
        <w:pStyle w:val="Code"/>
      </w:pPr>
      <w:r>
        <w:t xml:space="preserve">        for PA in PAs:                                                                      # iterate through the PAs                                                                          </w:t>
      </w:r>
    </w:p>
    <w:p w14:paraId="278C5D7D" w14:textId="77777777" w:rsidR="000D5EB1" w:rsidRDefault="000D5EB1" w:rsidP="008B550B">
      <w:pPr>
        <w:pStyle w:val="Code"/>
      </w:pPr>
      <w:r>
        <w:t xml:space="preserve">            f.write(id_no + "," + str(int(PA[0])) + "\n")</w:t>
      </w:r>
    </w:p>
    <w:p w14:paraId="4EEB5375" w14:textId="77777777" w:rsidR="000D5EB1" w:rsidRDefault="000D5EB1" w:rsidP="008B550B">
      <w:pPr>
        <w:pStyle w:val="Code"/>
      </w:pPr>
      <w:r>
        <w:t xml:space="preserve">    count += 1</w:t>
      </w:r>
    </w:p>
    <w:p w14:paraId="34EDA18C" w14:textId="77777777" w:rsidR="000D5EB1" w:rsidRDefault="000D5EB1" w:rsidP="008B550B">
      <w:pPr>
        <w:pStyle w:val="Code"/>
      </w:pPr>
      <w:r>
        <w:t>f.close()</w:t>
      </w:r>
    </w:p>
    <w:p w14:paraId="1B5B3CDF" w14:textId="77777777" w:rsidR="000D5EB1" w:rsidRDefault="000D5EB1" w:rsidP="008B550B">
      <w:pPr>
        <w:pStyle w:val="Code"/>
      </w:pPr>
      <w:r>
        <w:t>cursor.close()                                                                              # close the cursor</w:t>
      </w:r>
    </w:p>
    <w:p w14:paraId="163AF5A8" w14:textId="77777777" w:rsidR="000D5EB1" w:rsidRDefault="000D5EB1" w:rsidP="008B550B">
      <w:pPr>
        <w:pStyle w:val="Code"/>
      </w:pPr>
      <w:r>
        <w:t>conn.close()                                                                                # close the connection</w:t>
      </w:r>
    </w:p>
    <w:p w14:paraId="6EEEDBCF" w14:textId="77777777" w:rsidR="00366ABA" w:rsidRPr="00366ABA" w:rsidRDefault="00366ABA" w:rsidP="000E5536">
      <w:pPr>
        <w:pStyle w:val="Heading6"/>
      </w:pPr>
      <w:r>
        <w:t>Attempts</w:t>
      </w:r>
    </w:p>
    <w:p w14:paraId="5C7393BA" w14:textId="77777777" w:rsidR="00366ABA" w:rsidRDefault="00366ABA" w:rsidP="000E5536">
      <w:pPr>
        <w:pStyle w:val="Heading7"/>
      </w:pPr>
      <w:r>
        <w:t>Attempt 1: 16/5/12</w:t>
      </w:r>
    </w:p>
    <w:p w14:paraId="58F72667"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1C892379" w14:textId="77777777" w:rsidR="00366ABA" w:rsidRDefault="00366ABA" w:rsidP="000E5536">
      <w:pPr>
        <w:pStyle w:val="Heading7"/>
      </w:pPr>
      <w:bookmarkStart w:id="87" w:name="_Ref325698498"/>
      <w:r>
        <w:t>Attempt 2: 23/5/12</w:t>
      </w:r>
      <w:bookmarkEnd w:id="87"/>
    </w:p>
    <w:p w14:paraId="54229B91" w14:textId="77777777" w:rsidR="00366ABA" w:rsidRDefault="00366ABA" w:rsidP="000E5536">
      <w:pPr>
        <w:pStyle w:val="Heading8"/>
      </w:pPr>
      <w:r>
        <w:t>Processing</w:t>
      </w:r>
    </w:p>
    <w:p w14:paraId="4EB6F5DF"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5C0350F0" w14:textId="77777777" w:rsidR="00366ABA" w:rsidRDefault="00366ABA" w:rsidP="000E5536">
      <w:pPr>
        <w:pStyle w:val="Heading8"/>
      </w:pPr>
      <w:r>
        <w:t>Unprocessed records</w:t>
      </w:r>
    </w:p>
    <w:p w14:paraId="0644FABB"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1F538EDC"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7B27118A"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639C46DE" w14:textId="77777777" w:rsidR="00366ABA" w:rsidRPr="008562E2" w:rsidRDefault="00366ABA" w:rsidP="008B6883">
            <w:pPr>
              <w:pStyle w:val="BodyText2"/>
            </w:pPr>
            <w:r w:rsidRPr="008562E2">
              <w:t>id_no</w:t>
            </w:r>
          </w:p>
        </w:tc>
        <w:tc>
          <w:tcPr>
            <w:tcW w:w="1525" w:type="dxa"/>
          </w:tcPr>
          <w:p w14:paraId="7D578E48"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22FA65FB"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1836D6AE"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4D8E6A7" w14:textId="77777777" w:rsidR="00366ABA" w:rsidRPr="008562E2" w:rsidRDefault="00366ABA" w:rsidP="008B6883">
            <w:pPr>
              <w:pStyle w:val="BodyText2"/>
            </w:pPr>
            <w:r w:rsidRPr="008562E2">
              <w:t>13006</w:t>
            </w:r>
          </w:p>
        </w:tc>
        <w:tc>
          <w:tcPr>
            <w:tcW w:w="1525" w:type="dxa"/>
          </w:tcPr>
          <w:p w14:paraId="30155089"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3CBF76A1"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78D23528"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0AD6A309" w14:textId="77777777" w:rsidR="00366ABA" w:rsidRPr="008562E2" w:rsidRDefault="00366ABA" w:rsidP="008B6883">
            <w:pPr>
              <w:pStyle w:val="BodyText2"/>
            </w:pPr>
            <w:r w:rsidRPr="008562E2">
              <w:t>141454</w:t>
            </w:r>
          </w:p>
        </w:tc>
        <w:tc>
          <w:tcPr>
            <w:tcW w:w="1525" w:type="dxa"/>
          </w:tcPr>
          <w:p w14:paraId="6739513B"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1CEE30C8" w14:textId="77777777" w:rsidR="00366ABA" w:rsidRPr="008562E2" w:rsidRDefault="000D5C35" w:rsidP="008B6883">
            <w:pPr>
              <w:pStyle w:val="BodyText2"/>
              <w:cnfStyle w:val="000000000000" w:firstRow="0" w:lastRow="0" w:firstColumn="0" w:lastColumn="0" w:oddVBand="0" w:evenVBand="0" w:oddHBand="0" w:evenHBand="0" w:firstRowFirstColumn="0" w:firstRowLastColumn="0" w:lastRowFirstColumn="0" w:lastRowLastColumn="0"/>
            </w:pPr>
            <w:hyperlink r:id="rId334" w:history="1">
              <w:r w:rsidR="00366ABA" w:rsidRPr="008562E2">
                <w:rPr>
                  <w:rStyle w:val="Hyperlink"/>
                </w:rPr>
                <w:t>WFS</w:t>
              </w:r>
            </w:hyperlink>
            <w:r w:rsidR="00366ABA" w:rsidRPr="008562E2">
              <w:t xml:space="preserve"> loads fine – not sure what the issue is – needs investigating – the object id is 29047</w:t>
            </w:r>
          </w:p>
        </w:tc>
      </w:tr>
    </w:tbl>
    <w:p w14:paraId="334E2AD4"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34CFD167" w14:textId="77777777" w:rsidR="00270A0A"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270A0A">
        <w:t>OGC Support</w:t>
      </w:r>
    </w:p>
    <w:p w14:paraId="23A13390" w14:textId="77777777" w:rsidR="00270A0A" w:rsidRDefault="00270A0A" w:rsidP="000E5536">
      <w:pPr>
        <w:pStyle w:val="Heading7"/>
      </w:pPr>
      <w:r>
        <w:t>WFS</w:t>
      </w:r>
    </w:p>
    <w:p w14:paraId="7A43D84D" w14:textId="77777777" w:rsidR="00270A0A" w:rsidRDefault="00270A0A" w:rsidP="000E5536">
      <w:pPr>
        <w:pStyle w:val="Heading8"/>
      </w:pPr>
      <w:r>
        <w:t>Coordinate order</w:t>
      </w:r>
    </w:p>
    <w:p w14:paraId="17CDFCA2" w14:textId="77777777" w:rsidR="00270A0A" w:rsidRPr="00DF0B13" w:rsidRDefault="00270A0A"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DE63CE">
        <w:t>here</w:t>
      </w:r>
      <w:r>
        <w:t xml:space="preserve"> for more information.</w:t>
      </w:r>
    </w:p>
    <w:p w14:paraId="546193AA" w14:textId="77777777" w:rsidR="00270A0A" w:rsidRPr="00FA38C3" w:rsidRDefault="00270A0A" w:rsidP="008B6883">
      <w:pPr>
        <w:pStyle w:val="BodyText2"/>
      </w:pPr>
      <w:r>
        <w:t xml:space="preserve">To see whats new in ArcGIS for Server 10.1 see </w:t>
      </w:r>
      <w:r w:rsidRPr="00DE63CE">
        <w:t>here</w:t>
      </w:r>
      <w:r>
        <w:t xml:space="preserve"> in the section ‘</w:t>
      </w:r>
      <w:r w:rsidRPr="00FA38C3">
        <w:t>What's new in ArcGIS 10.1 for Server</w:t>
      </w:r>
      <w:r>
        <w:t>’ – this includes a new wizard approach to installing ArcGIS for Server on Amazon EC2.</w:t>
      </w:r>
    </w:p>
    <w:p w14:paraId="79950066" w14:textId="77777777" w:rsidR="00366ABA" w:rsidRDefault="00270A0A" w:rsidP="008B6883">
      <w:pPr>
        <w:pStyle w:val="BodyText2"/>
      </w:pPr>
      <w:r>
        <w:t>Performance</w:t>
      </w:r>
      <w:r w:rsidR="00366ABA">
        <w:fldChar w:fldCharType="end"/>
      </w:r>
      <w:r w:rsidR="00366ABA">
        <w:t>.</w:t>
      </w:r>
    </w:p>
    <w:p w14:paraId="643D468F" w14:textId="77777777" w:rsidR="00366ABA" w:rsidRDefault="00366ABA" w:rsidP="008B6883">
      <w:pPr>
        <w:pStyle w:val="BodyText2"/>
      </w:pPr>
      <w:r>
        <w:t>So in summary – this code is:</w:t>
      </w:r>
    </w:p>
    <w:p w14:paraId="1DC8BF62" w14:textId="77777777" w:rsidR="00366ABA" w:rsidRDefault="000D5C35" w:rsidP="008B6883">
      <w:pPr>
        <w:pStyle w:val="BodyText2"/>
      </w:pPr>
      <w:hyperlink r:id="rId335" w:history="1">
        <w:r w:rsidR="00366ABA">
          <w:rPr>
            <w:rStyle w:val="Hyperlink"/>
          </w:rPr>
          <w:t>https://github.com/andrewcottam/eSpecies-Preprocessing-Scripts/commit/e47cb0d2fa2c05a6a663efa976e3c3ff8c234b8e</w:t>
        </w:r>
      </w:hyperlink>
    </w:p>
    <w:p w14:paraId="3962C780"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1D8C5C7C" w14:textId="77777777" w:rsidR="00366ABA" w:rsidRDefault="00366ABA" w:rsidP="008B550B">
      <w:pPr>
        <w:pStyle w:val="Code"/>
      </w:pPr>
      <w:r>
        <w:t>python overlay.py</w:t>
      </w:r>
    </w:p>
    <w:p w14:paraId="2CC4B280" w14:textId="77777777" w:rsidR="00366ABA" w:rsidRDefault="00366ABA" w:rsidP="008B6883">
      <w:pPr>
        <w:pStyle w:val="BodyText2"/>
      </w:pPr>
      <w:r>
        <w:t>The resulting file is 660MB and too big to load into Notepad+. Looks fine in normal notepad though! Need to load it into PostGIS. Trying in FME.</w:t>
      </w:r>
    </w:p>
    <w:p w14:paraId="1100ADD9" w14:textId="77777777" w:rsidR="00366ABA" w:rsidRDefault="00366ABA" w:rsidP="000E5536">
      <w:pPr>
        <w:pStyle w:val="Heading8"/>
      </w:pPr>
      <w:bookmarkStart w:id="88" w:name="_Ref331595766"/>
      <w:r>
        <w:t>Validation</w:t>
      </w:r>
      <w:bookmarkEnd w:id="88"/>
    </w:p>
    <w:p w14:paraId="621A0D09" w14:textId="77777777" w:rsidR="00366ABA" w:rsidRDefault="00366ABA" w:rsidP="008B6883">
      <w:pPr>
        <w:pStyle w:val="BodyText2"/>
      </w:pPr>
      <w:r>
        <w:t>Validating the species list for Kinabalu 785:</w:t>
      </w:r>
    </w:p>
    <w:p w14:paraId="1C72FCBF" w14:textId="77777777" w:rsidR="00366ABA" w:rsidRDefault="00366ABA" w:rsidP="000E5536">
      <w:pPr>
        <w:pStyle w:val="ListBullet2"/>
      </w:pPr>
      <w:r>
        <w:t>According to the overlay analysis there are 703 species</w:t>
      </w:r>
    </w:p>
    <w:p w14:paraId="0256E323"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5A546E96"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74234529" w14:textId="77777777" w:rsidR="00366ABA" w:rsidRDefault="00366ABA" w:rsidP="000E5536">
      <w:pPr>
        <w:pStyle w:val="ListBullet2"/>
      </w:pPr>
      <w:r>
        <w:t>Spatial join on this FC (1792 features) against Kinabalu Park (wdpaid=785) – same 793 species! Trying with id_no!=’ ‘ in the species layer – 785 features?!#%#$</w:t>
      </w:r>
    </w:p>
    <w:p w14:paraId="0821307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7C4D9873" w14:textId="77777777" w:rsidR="00366ABA" w:rsidRDefault="00366ABA" w:rsidP="000E5536">
      <w:pPr>
        <w:pStyle w:val="Heading7"/>
      </w:pPr>
      <w:bookmarkStart w:id="89" w:name="_Ref329953876"/>
      <w:r>
        <w:t>Attempt 3: 10/7/12 Including area</w:t>
      </w:r>
      <w:bookmarkEnd w:id="89"/>
    </w:p>
    <w:p w14:paraId="47DE75B4" w14:textId="77777777" w:rsidR="00366ABA" w:rsidRDefault="00366ABA" w:rsidP="008B6883">
      <w:pPr>
        <w:pStyle w:val="BodyText2"/>
      </w:pPr>
      <w:r>
        <w:t xml:space="preserve">Updated the code to get the area of intersection as well. Using 8 processors on cruise. Very slow. Some OBJECTIDs take ages, e.g. a </w:t>
      </w:r>
      <w:hyperlink r:id="rId33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3C565308" w14:textId="77777777" w:rsidR="001A2020" w:rsidRDefault="001A2020" w:rsidP="000E5536">
      <w:pPr>
        <w:pStyle w:val="Heading7"/>
      </w:pPr>
      <w:bookmarkStart w:id="90" w:name="_Ref332966170"/>
      <w:r>
        <w:t>Attempt 4: 1/8/12 dopa.wdpa_latest and SpeciesWFSLatLong</w:t>
      </w:r>
      <w:bookmarkEnd w:id="90"/>
    </w:p>
    <w:p w14:paraId="56BC2F2C" w14:textId="77777777" w:rsidR="001A2020" w:rsidRDefault="001A2020" w:rsidP="008B6883">
      <w:pPr>
        <w:pStyle w:val="BodyText2"/>
      </w:pPr>
      <w:r w:rsidRPr="00006478">
        <w:t>cottaan@cruise:~/code&gt; nohup python overlayWFS.py&gt; /dev/null 2&gt; /dev/null&lt;/dev/null</w:t>
      </w:r>
    </w:p>
    <w:p w14:paraId="0C6A9FF3" w14:textId="77777777"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270A0A">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270A0A">
        <w:t>Importing the intersection</w:t>
      </w:r>
      <w:r>
        <w:fldChar w:fldCharType="end"/>
      </w:r>
      <w:r>
        <w:t>. Will need to rerun.</w:t>
      </w:r>
    </w:p>
    <w:p w14:paraId="7186F581" w14:textId="77777777" w:rsidR="001A2020" w:rsidRDefault="001A2020" w:rsidP="000E5536">
      <w:pPr>
        <w:pStyle w:val="Heading7"/>
      </w:pPr>
      <w:r>
        <w:t>Attempt 5: 22/8/12 dopa.wdpa_latest and SpeciesWFSLatLong</w:t>
      </w:r>
    </w:p>
    <w:p w14:paraId="618559F6" w14:textId="77777777" w:rsidR="001A2020" w:rsidRDefault="001A2020" w:rsidP="008B6883">
      <w:pPr>
        <w:pStyle w:val="BodyText2"/>
      </w:pPr>
      <w:r w:rsidRPr="00006478">
        <w:lastRenderedPageBreak/>
        <w:t>cottaan@cruise:~/code&gt; nohup python overlayWFS.py&gt; /dev/null 2&gt; /dev/null&lt;/dev/null</w:t>
      </w:r>
    </w:p>
    <w:p w14:paraId="53D91532"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4A0F0F68" w14:textId="77777777" w:rsidR="00A81E95" w:rsidRDefault="00A81E95" w:rsidP="0034374E">
      <w:pPr>
        <w:pStyle w:val="Heading3"/>
      </w:pPr>
      <w:r>
        <w:t>Issues</w:t>
      </w:r>
    </w:p>
    <w:p w14:paraId="3ECEE65E" w14:textId="77777777" w:rsidR="00A81E95" w:rsidRDefault="00A81E95" w:rsidP="007D2F52">
      <w:pPr>
        <w:pStyle w:val="Heading4"/>
      </w:pPr>
      <w:bookmarkStart w:id="91" w:name="_Ref333584356"/>
      <w:r>
        <w:t>High richness along the coasts</w:t>
      </w:r>
      <w:bookmarkEnd w:id="91"/>
    </w:p>
    <w:p w14:paraId="226878F8" w14:textId="77777777" w:rsidR="00A81E95" w:rsidRDefault="00A81E95" w:rsidP="008B6883">
      <w:pPr>
        <w:pStyle w:val="BodyText2"/>
      </w:pPr>
      <w:r>
        <w:t>You can see this in the WebGL demo using the top 1000 most rich protected areas:</w:t>
      </w:r>
    </w:p>
    <w:p w14:paraId="1CF58D40" w14:textId="77777777" w:rsidR="00A81E95" w:rsidRDefault="00A81E95" w:rsidP="008B6883">
      <w:pPr>
        <w:pStyle w:val="BodyText2"/>
      </w:pPr>
      <w:r>
        <w:rPr>
          <w:noProof/>
          <w:lang w:bidi="ar-SA"/>
        </w:rPr>
        <w:drawing>
          <wp:inline distT="0" distB="0" distL="0" distR="0" wp14:anchorId="4299A2D0" wp14:editId="1B07DE35">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13388AD9" w14:textId="77777777"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270A0A">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270A0A">
        <w:t>Filtering species for non-marine</w:t>
      </w:r>
      <w:r w:rsidR="001039ED">
        <w:fldChar w:fldCharType="end"/>
      </w:r>
      <w:r w:rsidR="001039ED">
        <w:t>).</w:t>
      </w:r>
    </w:p>
    <w:p w14:paraId="7B335BF4" w14:textId="77777777" w:rsidR="00587F0C" w:rsidRDefault="00587F0C" w:rsidP="003B37F4">
      <w:pPr>
        <w:pStyle w:val="Heading2"/>
      </w:pPr>
      <w:r>
        <w:t>PA/GBIF Intersection</w:t>
      </w:r>
    </w:p>
    <w:p w14:paraId="7C5B9786" w14:textId="77777777"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270A0A">
        <w:t>Into Hadoop</w:t>
      </w:r>
      <w:r>
        <w:fldChar w:fldCharType="end"/>
      </w:r>
      <w:r>
        <w:t xml:space="preserve"> method. Then creating points from the lat/long points:</w:t>
      </w:r>
    </w:p>
    <w:p w14:paraId="60D0E17E" w14:textId="77777777" w:rsidR="00587F0C" w:rsidRDefault="00587F0C" w:rsidP="008B550B">
      <w:pPr>
        <w:pStyle w:val="Unix"/>
      </w:pPr>
      <w:r w:rsidRPr="00587F0C">
        <w:t>hive&gt; select st_point(decimallongitude,decimallatitude) from gbif_species_occurrences limit 100;</w:t>
      </w:r>
    </w:p>
    <w:p w14:paraId="48679BAE" w14:textId="77777777" w:rsidR="00984531" w:rsidRDefault="00984531" w:rsidP="008B6883">
      <w:pPr>
        <w:pStyle w:val="BodyText2"/>
      </w:pPr>
      <w:r>
        <w:t>Test query</w:t>
      </w:r>
      <w:r w:rsidR="00770635">
        <w:t xml:space="preserve"> returns 15,000 species</w:t>
      </w:r>
      <w:r>
        <w:t>:</w:t>
      </w:r>
    </w:p>
    <w:p w14:paraId="49CC342F" w14:textId="77777777"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39FABDF9" w14:textId="77777777" w:rsidR="00770635" w:rsidRDefault="00770635" w:rsidP="008B6883">
      <w:pPr>
        <w:pStyle w:val="BodyText2"/>
      </w:pPr>
      <w:r>
        <w:t>Importing the latest WDPA data from ArcGIS using the FeatureClassToAvro tool.</w:t>
      </w:r>
    </w:p>
    <w:p w14:paraId="6356DD8F" w14:textId="77777777"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167EAA91" w14:textId="77777777" w:rsidR="00ED184A" w:rsidRDefault="00ED184A" w:rsidP="008B6883">
      <w:pPr>
        <w:pStyle w:val="BodyText2"/>
      </w:pPr>
      <w:r>
        <w:t>This results in a Java Heap Space error on the reducer (all maps complete) – upping memory:</w:t>
      </w:r>
    </w:p>
    <w:p w14:paraId="14623A92" w14:textId="77777777" w:rsidR="00ED184A" w:rsidRDefault="00ED184A" w:rsidP="008B550B">
      <w:pPr>
        <w:pStyle w:val="Unix"/>
      </w:pPr>
      <w:r>
        <w:t>mapreduce.map.memory.mb=1024</w:t>
      </w:r>
    </w:p>
    <w:p w14:paraId="176DA7DE" w14:textId="77777777" w:rsidR="00ED184A" w:rsidRDefault="00ED184A" w:rsidP="008B550B">
      <w:pPr>
        <w:pStyle w:val="Unix"/>
      </w:pPr>
      <w:r>
        <w:t>hive&gt; SET mapreduce.map.memory.mb=2048;</w:t>
      </w:r>
    </w:p>
    <w:p w14:paraId="64CDA54C" w14:textId="77777777" w:rsidR="00ED184A" w:rsidRDefault="003C7C5C" w:rsidP="008B6883">
      <w:pPr>
        <w:pStyle w:val="BodyText2"/>
      </w:pPr>
      <w:r>
        <w:t>Still failed. Trying another setting:</w:t>
      </w:r>
    </w:p>
    <w:p w14:paraId="404B308C" w14:textId="77777777" w:rsidR="003C7C5C" w:rsidRDefault="003C7C5C" w:rsidP="008B550B">
      <w:pPr>
        <w:pStyle w:val="Unix"/>
      </w:pPr>
      <w:r>
        <w:t>mapreduce.map.java.opts=-Djava.net.preferIPv4Stack=true -Xmx825955249</w:t>
      </w:r>
    </w:p>
    <w:p w14:paraId="1F923FD5" w14:textId="77777777" w:rsidR="003C7C5C" w:rsidRDefault="003C7C5C" w:rsidP="008B550B">
      <w:pPr>
        <w:pStyle w:val="Unix"/>
      </w:pPr>
      <w:r>
        <w:lastRenderedPageBreak/>
        <w:t>hive&gt; SET mapreduce.map.java.opts=-Djava.net.preferIPv4Stack=true –Xmx3400m;</w:t>
      </w:r>
    </w:p>
    <w:p w14:paraId="48A7811B" w14:textId="77777777" w:rsidR="003C7C5C" w:rsidRDefault="003C7C5C" w:rsidP="008B6883">
      <w:pPr>
        <w:pStyle w:val="BodyText2"/>
      </w:pPr>
      <w:r>
        <w:t>Failed. Upping to Xmx2000m;</w:t>
      </w:r>
      <w:r w:rsidR="006F68DC">
        <w:t xml:space="preserve"> Nope. Trying this:</w:t>
      </w:r>
    </w:p>
    <w:p w14:paraId="5D10C186" w14:textId="77777777" w:rsidR="006F68DC" w:rsidRDefault="006F68DC" w:rsidP="008B550B">
      <w:pPr>
        <w:pStyle w:val="Unix"/>
      </w:pPr>
      <w:r>
        <w:t>hive&gt; SET mapred.child.java.opts;</w:t>
      </w:r>
    </w:p>
    <w:p w14:paraId="66DD0DEA" w14:textId="77777777" w:rsidR="006F68DC" w:rsidRDefault="006F68DC" w:rsidP="008B550B">
      <w:pPr>
        <w:pStyle w:val="Unix"/>
      </w:pPr>
      <w:r>
        <w:t>mapred.child.java.opts=-Xmx200m</w:t>
      </w:r>
    </w:p>
    <w:p w14:paraId="496BBAD9" w14:textId="77777777" w:rsidR="006F68DC" w:rsidRDefault="006F68DC" w:rsidP="008B550B">
      <w:pPr>
        <w:pStyle w:val="Unix"/>
      </w:pPr>
      <w:r>
        <w:t>hive&gt; SET mapred.child.java.opts=-Xmx4G -XX:+UseConcMarkSweepGC;</w:t>
      </w:r>
    </w:p>
    <w:p w14:paraId="44EC05CD" w14:textId="77777777" w:rsidR="006F68DC" w:rsidRDefault="00C27328" w:rsidP="008B6883">
      <w:pPr>
        <w:pStyle w:val="BodyText2"/>
      </w:pPr>
      <w:r>
        <w:t>Nope!</w:t>
      </w:r>
      <w:r w:rsidR="006B45AB">
        <w:t xml:space="preserve"> Resetting all settings:</w:t>
      </w:r>
    </w:p>
    <w:p w14:paraId="2DA763B0" w14:textId="77777777" w:rsidR="006B45AB" w:rsidRDefault="006B45AB" w:rsidP="008B550B">
      <w:pPr>
        <w:pStyle w:val="Unix"/>
      </w:pPr>
      <w:r>
        <w:t>SET mapreduce.map.memory.mb=1024;</w:t>
      </w:r>
    </w:p>
    <w:p w14:paraId="09A82517" w14:textId="77777777" w:rsidR="006B45AB" w:rsidRDefault="006B45AB" w:rsidP="008B550B">
      <w:pPr>
        <w:pStyle w:val="Unix"/>
      </w:pPr>
      <w:r>
        <w:t>SET mapreduce.map.java.opts=-Djava.net.preferIPv4Stack=true -Xmx825955249;</w:t>
      </w:r>
    </w:p>
    <w:p w14:paraId="12A3A825" w14:textId="77777777" w:rsidR="006B45AB" w:rsidRDefault="006B45AB" w:rsidP="008B550B">
      <w:pPr>
        <w:pStyle w:val="Unix"/>
      </w:pPr>
      <w:r>
        <w:t>SET  mapred.child.java.opts=-Xmx200m;</w:t>
      </w:r>
    </w:p>
    <w:p w14:paraId="2B763D2E" w14:textId="77777777" w:rsidR="00B2613B" w:rsidRDefault="00B2613B" w:rsidP="008B6883">
      <w:pPr>
        <w:pStyle w:val="BodyText2"/>
      </w:pPr>
      <w:r>
        <w:t>The following fails too:</w:t>
      </w:r>
    </w:p>
    <w:p w14:paraId="7215C7DA" w14:textId="7777777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48A0F499" w14:textId="77777777" w:rsidR="009C5058" w:rsidRDefault="00410A44" w:rsidP="003B37F4">
      <w:pPr>
        <w:pStyle w:val="Heading2"/>
      </w:pPr>
      <w:r>
        <w:t>P</w:t>
      </w:r>
      <w:r w:rsidR="009C5058">
        <w:t xml:space="preserve">rotection </w:t>
      </w:r>
      <w:r w:rsidR="004350B9">
        <w:t>Gap Analysis</w:t>
      </w:r>
    </w:p>
    <w:p w14:paraId="61D47BE7" w14:textId="77777777" w:rsidR="001E4972" w:rsidRDefault="001E4972" w:rsidP="008B6883">
      <w:pPr>
        <w:pStyle w:val="BodyText2"/>
      </w:pPr>
      <w:r>
        <w:t>Main questions should be:</w:t>
      </w:r>
    </w:p>
    <w:p w14:paraId="2FA24375" w14:textId="77777777" w:rsidR="001E4972" w:rsidRPr="001E4972" w:rsidRDefault="001E4972" w:rsidP="000E5536">
      <w:pPr>
        <w:pStyle w:val="ListBullet"/>
      </w:pPr>
      <w:r>
        <w:t>Which species have no protection? This is easy and isn’t affected by RL data quality</w:t>
      </w:r>
    </w:p>
    <w:p w14:paraId="7F02A09D" w14:textId="77777777" w:rsidR="001E4972" w:rsidRDefault="001E4972" w:rsidP="0034374E">
      <w:pPr>
        <w:pStyle w:val="Heading3"/>
      </w:pPr>
      <w:bookmarkStart w:id="92" w:name="_Ref335985740"/>
      <w:r>
        <w:t>Species not protected</w:t>
      </w:r>
      <w:bookmarkEnd w:id="92"/>
    </w:p>
    <w:p w14:paraId="22D8A152" w14:textId="77777777" w:rsidR="00FD32D2" w:rsidRDefault="00B74AFA" w:rsidP="008B6883">
      <w:pPr>
        <w:pStyle w:val="BodyText2"/>
      </w:pPr>
      <w:r>
        <w:t>We can easily get a lis</w:t>
      </w:r>
      <w:r w:rsidR="006167A2">
        <w:t>t of species with no protection.</w:t>
      </w:r>
    </w:p>
    <w:p w14:paraId="6BB18B0C" w14:textId="77777777" w:rsidR="006167A2" w:rsidRDefault="006167A2" w:rsidP="000E5536">
      <w:pPr>
        <w:pStyle w:val="ListBullet"/>
      </w:pPr>
      <w:r>
        <w:t>Creat</w:t>
      </w:r>
      <w:r w:rsidR="002B3531">
        <w:t>e a table of unique species ids from the Nov 2011 list (127929 records)</w:t>
      </w:r>
    </w:p>
    <w:p w14:paraId="15303769" w14:textId="77777777" w:rsidR="00874FE5" w:rsidRPr="00456F2D" w:rsidRDefault="00874FE5" w:rsidP="008B550B">
      <w:pPr>
        <w:pStyle w:val="sql"/>
      </w:pPr>
      <w:r w:rsidRPr="00456F2D">
        <w:t>drop table species_unique;</w:t>
      </w:r>
    </w:p>
    <w:p w14:paraId="75CA67EB" w14:textId="77777777" w:rsidR="00874FE5" w:rsidRDefault="00874FE5" w:rsidP="008B550B">
      <w:pPr>
        <w:pStyle w:val="sql"/>
      </w:pPr>
      <w:r>
        <w:t>create table species_unique with oids as SELECT distinct speciesid::bigint FROM speciesll where speciesid is not null;</w:t>
      </w:r>
    </w:p>
    <w:p w14:paraId="7101AC16" w14:textId="77777777" w:rsidR="009C5C5A" w:rsidRDefault="00874FE5" w:rsidP="008B550B">
      <w:pPr>
        <w:pStyle w:val="sql"/>
      </w:pPr>
      <w:r>
        <w:t>CREATE INDEX su1 ON public.species_unique USING btree (speciesid);</w:t>
      </w:r>
    </w:p>
    <w:p w14:paraId="6833C2CC"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24C50139"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34CCBDE0" w14:textId="77777777" w:rsidR="005166BD" w:rsidRDefault="005166BD" w:rsidP="008B550B">
      <w:pPr>
        <w:pStyle w:val="sql"/>
      </w:pPr>
      <w:r>
        <w:t>create index sga1 on species_gap_analysis using btree(speciesid);</w:t>
      </w:r>
    </w:p>
    <w:p w14:paraId="2D9D0FDF" w14:textId="77777777" w:rsidR="005166BD" w:rsidRDefault="005166BD" w:rsidP="008B550B">
      <w:pPr>
        <w:pStyle w:val="sql"/>
      </w:pPr>
      <w:r>
        <w:t>create index sga2 on species_gap_analysis using btree(phylum);</w:t>
      </w:r>
    </w:p>
    <w:p w14:paraId="7D769B26" w14:textId="77777777" w:rsidR="005166BD" w:rsidRDefault="005166BD" w:rsidP="008B550B">
      <w:pPr>
        <w:pStyle w:val="sql"/>
      </w:pPr>
      <w:r>
        <w:t>create index sga3 on species_gap_analysis using btree(class);</w:t>
      </w:r>
    </w:p>
    <w:p w14:paraId="4A2B0966" w14:textId="77777777" w:rsidR="005166BD" w:rsidRDefault="005166BD" w:rsidP="008B550B">
      <w:pPr>
        <w:pStyle w:val="sql"/>
      </w:pPr>
      <w:r>
        <w:t>create index sga4 on species_gap_analysis using btree(order_);</w:t>
      </w:r>
    </w:p>
    <w:p w14:paraId="70146CFC" w14:textId="77777777" w:rsidR="005166BD" w:rsidRDefault="005166BD" w:rsidP="008B550B">
      <w:pPr>
        <w:pStyle w:val="sql"/>
      </w:pPr>
      <w:r>
        <w:t>create index sga5 on species_gap_analysis using btree(family);</w:t>
      </w:r>
    </w:p>
    <w:p w14:paraId="5AA60511" w14:textId="77777777" w:rsidR="005166BD" w:rsidRDefault="005166BD" w:rsidP="008B550B">
      <w:pPr>
        <w:pStyle w:val="sql"/>
      </w:pPr>
      <w:r>
        <w:t>create index sga6 on species_gap_analysis using btree(friendly_n);</w:t>
      </w:r>
    </w:p>
    <w:p w14:paraId="2E1D5164" w14:textId="77777777" w:rsidR="00456F2D" w:rsidRDefault="005166BD" w:rsidP="008B550B">
      <w:pPr>
        <w:pStyle w:val="sql"/>
      </w:pPr>
      <w:r>
        <w:t>create index sga7 on species_gap_analysis using btree(rl_categor);</w:t>
      </w:r>
    </w:p>
    <w:p w14:paraId="35C8389A"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5D304C87" w14:textId="77777777" w:rsidR="00E173AA" w:rsidRDefault="00E173AA" w:rsidP="008B6883">
      <w:pPr>
        <w:pStyle w:val="BodyText2"/>
      </w:pPr>
      <w:r>
        <w:t>Examples of primates:</w:t>
      </w:r>
    </w:p>
    <w:p w14:paraId="20F4B60E"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66F8F6D9" w14:textId="77777777" w:rsidR="00837441" w:rsidRDefault="00837441" w:rsidP="000E5536">
      <w:pPr>
        <w:pStyle w:val="BodyText"/>
      </w:pPr>
      <w:r>
        <w:t>39794</w:t>
      </w:r>
      <w:r>
        <w:tab/>
        <w:t>Macaca pagensis</w:t>
      </w:r>
    </w:p>
    <w:p w14:paraId="7822D2C6" w14:textId="77777777" w:rsidR="0039053C" w:rsidRDefault="0039053C" w:rsidP="000E5536">
      <w:pPr>
        <w:pStyle w:val="BodyText"/>
      </w:pPr>
      <w:r>
        <w:t>11622</w:t>
      </w:r>
      <w:r>
        <w:tab/>
        <w:t>Lepilemur septentrionalis</w:t>
      </w:r>
    </w:p>
    <w:p w14:paraId="6AFCDE01" w14:textId="77777777"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270A0A">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01DDB1BF"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30F896B9" w14:textId="77777777" w:rsidR="008A0376" w:rsidRDefault="008A0376" w:rsidP="008B6883">
      <w:pPr>
        <w:pStyle w:val="BodyText2"/>
      </w:pPr>
      <w:r>
        <w:rPr>
          <w:noProof/>
          <w:lang w:bidi="ar-SA"/>
        </w:rPr>
        <w:lastRenderedPageBreak/>
        <w:drawing>
          <wp:inline distT="0" distB="0" distL="0" distR="0" wp14:anchorId="17E44629" wp14:editId="2B64617F">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8"/>
                    <a:stretch>
                      <a:fillRect/>
                    </a:stretch>
                  </pic:blipFill>
                  <pic:spPr>
                    <a:xfrm>
                      <a:off x="0" y="0"/>
                      <a:ext cx="5308600" cy="3317875"/>
                    </a:xfrm>
                    <a:prstGeom prst="rect">
                      <a:avLst/>
                    </a:prstGeom>
                  </pic:spPr>
                </pic:pic>
              </a:graphicData>
            </a:graphic>
          </wp:inline>
        </w:drawing>
      </w:r>
    </w:p>
    <w:p w14:paraId="4BBB02BD"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6064DABC" w14:textId="77777777" w:rsidR="001E4972" w:rsidRPr="001E4972" w:rsidRDefault="001E4972" w:rsidP="0034374E">
      <w:pPr>
        <w:pStyle w:val="Heading3"/>
      </w:pPr>
      <w:r>
        <w:t>Percentage of range protected</w:t>
      </w:r>
    </w:p>
    <w:p w14:paraId="1828427B" w14:textId="77777777" w:rsidR="009C5058" w:rsidRDefault="009C5058" w:rsidP="008B6883">
      <w:pPr>
        <w:pStyle w:val="BodyText2"/>
      </w:pPr>
      <w:r>
        <w:t xml:space="preserve">There are some issues with deriving statistics on how much of a species range lies within protected areas and there is some </w:t>
      </w:r>
      <w:hyperlink r:id="rId33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5B8B168A"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270A0A">
        <w:t>Attempt 3: 10/7/12 Including area</w:t>
      </w:r>
      <w:r w:rsidR="00266C52">
        <w:fldChar w:fldCharType="end"/>
      </w:r>
      <w:r w:rsidR="00266C52">
        <w:t>.</w:t>
      </w:r>
    </w:p>
    <w:p w14:paraId="748F01F0" w14:textId="77777777" w:rsidR="00270A0A"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270A0A">
        <w:t>Cleaning</w:t>
      </w:r>
    </w:p>
    <w:p w14:paraId="2D4A5A9C" w14:textId="77777777" w:rsidR="00270A0A" w:rsidRDefault="00270A0A" w:rsidP="008B6883">
      <w:pPr>
        <w:pStyle w:val="BodyText2"/>
      </w:pPr>
      <w:r>
        <w:t>There are 249 topology errors. See Topology errors.</w:t>
      </w:r>
    </w:p>
    <w:p w14:paraId="1882E76B" w14:textId="77777777" w:rsidR="00270A0A" w:rsidRDefault="00270A0A" w:rsidP="000E5536">
      <w:pPr>
        <w:pStyle w:val="BodyText"/>
      </w:pPr>
      <w:r>
        <w:t>Attempting to clean:</w:t>
      </w:r>
    </w:p>
    <w:p w14:paraId="70F4B80E" w14:textId="77777777" w:rsidR="00270A0A" w:rsidRDefault="00270A0A" w:rsidP="008B550B">
      <w:pPr>
        <w:pStyle w:val="Code"/>
      </w:pPr>
      <w:r w:rsidRPr="000A5E8E">
        <w:t xml:space="preserve">update </w:t>
      </w:r>
      <w:r>
        <w:t>wdpa</w:t>
      </w:r>
      <w:r w:rsidRPr="000A5E8E">
        <w:t xml:space="preserve"> set geom = st_makevalid(geom) where st_isvalid(geom)='f'</w:t>
      </w:r>
    </w:p>
    <w:p w14:paraId="7745D629" w14:textId="77777777" w:rsidR="00270A0A" w:rsidRPr="00D62425" w:rsidRDefault="00270A0A" w:rsidP="008B6883">
      <w:pPr>
        <w:pStyle w:val="BodyText2"/>
      </w:pPr>
      <w:r>
        <w:t>Took 6 hours to run but did remove all topology errors. Now to try to dissolve the data again (see In PostGIS).</w:t>
      </w:r>
    </w:p>
    <w:p w14:paraId="1FF6A8F9" w14:textId="77777777" w:rsidR="009C5058" w:rsidRDefault="00270A0A" w:rsidP="000E5536">
      <w:pPr>
        <w:pStyle w:val="ListBullet"/>
      </w:pPr>
      <w:r>
        <w:t>Dissolving</w:t>
      </w:r>
      <w:r w:rsidR="00504D1B">
        <w:fldChar w:fldCharType="end"/>
      </w:r>
      <w:r w:rsidR="00504D1B">
        <w:t>)</w:t>
      </w:r>
      <w:r w:rsidR="00A85AF4">
        <w:t xml:space="preserve"> – this could be for all PAs, IUCN Cat 3, 2 etc.</w:t>
      </w:r>
    </w:p>
    <w:p w14:paraId="54BD12AD" w14:textId="77777777" w:rsidR="002F0F84" w:rsidRDefault="002F0F84" w:rsidP="000E5536">
      <w:pPr>
        <w:pStyle w:val="ListBullet"/>
      </w:pPr>
      <w:r>
        <w:t>Most sensible would be</w:t>
      </w:r>
      <w:r w:rsidR="004350B9">
        <w:t xml:space="preserve"> something like</w:t>
      </w:r>
      <w:r>
        <w:t xml:space="preserve"> IUCN Cat I, II and III</w:t>
      </w:r>
    </w:p>
    <w:p w14:paraId="748255DB" w14:textId="77777777"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270A0A">
        <w:t>In PostGIS</w:t>
      </w:r>
      <w:r w:rsidR="00130E0E">
        <w:fldChar w:fldCharType="end"/>
      </w:r>
      <w:r w:rsidR="00130E0E">
        <w:t>).</w:t>
      </w:r>
      <w:r w:rsidR="001E4972">
        <w:t xml:space="preserve"> Continuously failing!</w:t>
      </w:r>
    </w:p>
    <w:p w14:paraId="472498B0" w14:textId="77777777" w:rsidR="00B37D09" w:rsidRDefault="00C476E5" w:rsidP="003B37F4">
      <w:pPr>
        <w:pStyle w:val="Heading2"/>
      </w:pPr>
      <w:r>
        <w:t>Species Charisma Index</w:t>
      </w:r>
      <w:bookmarkEnd w:id="82"/>
    </w:p>
    <w:p w14:paraId="62026197" w14:textId="77777777" w:rsidR="003E1870" w:rsidRDefault="003E1870" w:rsidP="008B6883">
      <w:pPr>
        <w:pStyle w:val="BodyText2"/>
      </w:pPr>
      <w:r>
        <w:t xml:space="preserve">The species charisma index is based on the pa/species intersection analysis. </w:t>
      </w:r>
    </w:p>
    <w:p w14:paraId="1066CCE7" w14:textId="77777777" w:rsidR="00B37D09" w:rsidRDefault="00C476E5" w:rsidP="008B6883">
      <w:pPr>
        <w:pStyle w:val="BodyText2"/>
      </w:pPr>
      <w:r>
        <w:t>Using the google search apis have limits on the number of queries per day</w:t>
      </w:r>
    </w:p>
    <w:p w14:paraId="52CF74BC" w14:textId="77777777" w:rsidR="00B37D09" w:rsidRDefault="00C476E5" w:rsidP="000E5536">
      <w:pPr>
        <w:pStyle w:val="BodyText"/>
      </w:pPr>
      <w:r>
        <w:t xml:space="preserve">So trying PyBing and the Bing search API: </w:t>
      </w:r>
      <w:hyperlink r:id="rId340" w:history="1">
        <w:r w:rsidRPr="0077669C">
          <w:rPr>
            <w:rStyle w:val="Hyperlink"/>
          </w:rPr>
          <w:t>http://code.google.com/p/pybing/</w:t>
        </w:r>
      </w:hyperlink>
    </w:p>
    <w:p w14:paraId="7BBE40B0" w14:textId="77777777" w:rsidR="00B37D09" w:rsidRDefault="00C476E5" w:rsidP="000E5536">
      <w:pPr>
        <w:pStyle w:val="BodyText"/>
      </w:pPr>
      <w:r>
        <w:t xml:space="preserve">It needs easy_install - which i have installed from the windows exe </w:t>
      </w:r>
    </w:p>
    <w:p w14:paraId="4CC48B76" w14:textId="77777777" w:rsidR="00B37D09" w:rsidRDefault="00C476E5" w:rsidP="000E5536">
      <w:pPr>
        <w:pStyle w:val="BodyText"/>
      </w:pPr>
      <w:r>
        <w:t>Then it says type: $ easy_install pybing - but this is UNIX???</w:t>
      </w:r>
    </w:p>
    <w:p w14:paraId="2B26FA85" w14:textId="77777777" w:rsidR="00B37D09" w:rsidRDefault="00C476E5" w:rsidP="000E5536">
      <w:pPr>
        <w:pStyle w:val="BodyText"/>
      </w:pPr>
      <w:r>
        <w:t>python cmd line - type import easy_install - maybe - or is this unix</w:t>
      </w:r>
    </w:p>
    <w:p w14:paraId="11659331" w14:textId="77777777" w:rsidR="00B37D09" w:rsidRDefault="00C476E5" w:rsidP="000E5536">
      <w:pPr>
        <w:pStyle w:val="BodyText"/>
      </w:pPr>
      <w:r>
        <w:t>In cmd prompt - tried easy_install - not found etc. tried easy_install.py - it says perhaps i havent got write permissions!</w:t>
      </w:r>
    </w:p>
    <w:p w14:paraId="00CC6E3C" w14:textId="77777777" w:rsidR="00B37D09" w:rsidRDefault="00C476E5" w:rsidP="000E5536">
      <w:pPr>
        <w:pStyle w:val="BodyText"/>
      </w:pPr>
      <w:r>
        <w:lastRenderedPageBreak/>
        <w:t xml:space="preserve">Trying to get PyBing using svn - </w:t>
      </w:r>
      <w:hyperlink r:id="rId341" w:history="1">
        <w:r w:rsidRPr="0077669C">
          <w:rPr>
            <w:rStyle w:val="Hyperlink"/>
          </w:rPr>
          <w:t>http://subclipse.tigris.org/servlets/ProjectProcess?pageID=p4wYuA - added the software site http://subclipse.tigris.org/update_1.0.x and downloaded</w:t>
        </w:r>
      </w:hyperlink>
    </w:p>
    <w:p w14:paraId="3DADA673" w14:textId="77777777" w:rsidR="00B37D09" w:rsidRDefault="00C476E5" w:rsidP="000E5536">
      <w:pPr>
        <w:pStyle w:val="BodyText"/>
      </w:pPr>
      <w:r>
        <w:t>installed subclipse and svn and checked out the pybing source into a new project</w:t>
      </w:r>
    </w:p>
    <w:p w14:paraId="49D75B86" w14:textId="77777777" w:rsidR="00B37D09" w:rsidRDefault="00C476E5" w:rsidP="000E5536">
      <w:pPr>
        <w:pStyle w:val="BodyText"/>
      </w:pPr>
      <w:r>
        <w:t xml:space="preserve">but when trying to run couldnt find pybing so renamed the import to bing and it found it </w:t>
      </w:r>
    </w:p>
    <w:p w14:paraId="65DF0F80" w14:textId="77777777" w:rsidR="00B37D09" w:rsidRDefault="00C476E5" w:rsidP="000E5536">
      <w:pPr>
        <w:pStyle w:val="BodyText"/>
      </w:pPr>
      <w:r>
        <w:t xml:space="preserve">then it cant find </w:t>
      </w:r>
      <w:hyperlink r:id="rId342" w:history="1">
        <w:r w:rsidRPr="0077669C">
          <w:rPr>
            <w:rStyle w:val="Hyperlink"/>
          </w:rPr>
          <w:t>httplib2 in the bing.py file</w:t>
        </w:r>
      </w:hyperlink>
    </w:p>
    <w:p w14:paraId="396289F3" w14:textId="77777777" w:rsidR="00B37D09" w:rsidRDefault="00C476E5" w:rsidP="008B6883">
      <w:pPr>
        <w:pStyle w:val="BodyText2"/>
      </w:pPr>
      <w:r>
        <w:t xml:space="preserve">downloaded </w:t>
      </w:r>
      <w:hyperlink r:id="rId343" w:history="1">
        <w:r w:rsidRPr="0077669C">
          <w:rPr>
            <w:rStyle w:val="Hyperlink"/>
          </w:rPr>
          <w:t>httplib2, unzipped and pasted it into E:\cottaan\Aptana Studio 3\Aptana Studio Workspace - nope</w:t>
        </w:r>
      </w:hyperlink>
    </w:p>
    <w:p w14:paraId="14531110" w14:textId="77777777" w:rsidR="00B37D09" w:rsidRDefault="00C476E5" w:rsidP="000E5536">
      <w:pPr>
        <w:pStyle w:val="BodyText"/>
      </w:pPr>
      <w:r>
        <w:t>E:\cottaan\My Documents\Downloads\</w:t>
      </w:r>
      <w:hyperlink r:id="rId344" w:history="1">
        <w:r w:rsidRPr="0077669C">
          <w:rPr>
            <w:rStyle w:val="Hyperlink"/>
          </w:rPr>
          <w:t>httplib2-0.7.1.zip\httplib2-0.7.1&gt;C:\Python26\ArcGIS10.0\python.exe setup.py install</w:t>
        </w:r>
      </w:hyperlink>
    </w:p>
    <w:p w14:paraId="51C247DC" w14:textId="77777777" w:rsidR="00BE3458" w:rsidRDefault="00C476E5" w:rsidP="000E5536">
      <w:pPr>
        <w:pStyle w:val="BodyText"/>
      </w:pPr>
      <w:r>
        <w:t>THIS WORKS AND INSTALLS HTTPLIB2 - but you need to be logged on as admin</w:t>
      </w:r>
    </w:p>
    <w:p w14:paraId="254BB3D7"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643F0EAD" w14:textId="77777777" w:rsidR="00B37D09" w:rsidRDefault="00C476E5" w:rsidP="008B6883">
      <w:pPr>
        <w:pStyle w:val="BodyText2"/>
      </w:pPr>
      <w:r>
        <w:t>Sorted the encoding issue - set the encoding to 'iso-8859-15' in the json.loads call (results = json.loads(search_response.read(),'iso-8859-15') and it works fine</w:t>
      </w:r>
    </w:p>
    <w:p w14:paraId="6222FF4D" w14:textId="77777777" w:rsidR="00B37D09" w:rsidRDefault="00C476E5" w:rsidP="000E5536">
      <w:pPr>
        <w:pStyle w:val="BodyText"/>
      </w:pPr>
      <w:r>
        <w:t>The Bing API call is different from the web search online - 26 results as a pose to 26000! Blimey.</w:t>
      </w:r>
    </w:p>
    <w:p w14:paraId="73A921DC" w14:textId="77777777" w:rsidR="00B37D09" w:rsidRDefault="00C476E5" w:rsidP="000E5536">
      <w:pPr>
        <w:pStyle w:val="BodyText"/>
      </w:pPr>
      <w:r>
        <w:t>Tyring the Google API:</w:t>
      </w:r>
    </w:p>
    <w:p w14:paraId="3A84DC8C" w14:textId="77777777" w:rsidR="00B37D09" w:rsidRDefault="000D5C35" w:rsidP="008B6883">
      <w:pPr>
        <w:pStyle w:val="BodyText2"/>
      </w:pPr>
      <w:hyperlink r:id="rId345" w:history="1">
        <w:r w:rsidR="00C476E5" w:rsidRPr="0077669C">
          <w:rPr>
            <w:rStyle w:val="Hyperlink"/>
          </w:rPr>
          <w:t>https://www.googleapis.com/customsearch/v1?q=Atherurus+africanus&amp;key=AIzaSyD_MlDpar9x3OK5ZqBD6Vw9fthtAZvtLI0 - useless you have to specify which domains or sites to search</w:t>
        </w:r>
      </w:hyperlink>
    </w:p>
    <w:p w14:paraId="160DC8CB" w14:textId="77777777" w:rsidR="00B37D09" w:rsidRDefault="00C476E5" w:rsidP="000E5536">
      <w:pPr>
        <w:pStyle w:val="BodyText"/>
      </w:pPr>
      <w:r>
        <w:t>Resorting to the old deprecated Google Search REST API - there are limits of 100 searches per day for web, but none for images. e.g.</w:t>
      </w:r>
    </w:p>
    <w:p w14:paraId="29DCD6BC" w14:textId="77777777" w:rsidR="00B37D09" w:rsidRDefault="000D5C35" w:rsidP="008B6883">
      <w:pPr>
        <w:pStyle w:val="BodyText2"/>
      </w:pPr>
      <w:hyperlink r:id="rId346" w:history="1">
        <w:r w:rsidR="00C476E5" w:rsidRPr="0077669C">
          <w:rPr>
            <w:rStyle w:val="Hyperlink"/>
          </w:rPr>
          <w:t>https://ajax.googleapis.com/ajax/services/search/images?v=1.0&amp;q=Gorilla%20gorilla</w:t>
        </w:r>
      </w:hyperlink>
    </w:p>
    <w:p w14:paraId="1826AC9C" w14:textId="77777777" w:rsidR="001C4EFA" w:rsidRDefault="001C4EFA" w:rsidP="008B6883">
      <w:pPr>
        <w:pStyle w:val="BodyText2"/>
      </w:pPr>
      <w:r>
        <w:t>But according to the Google Code Playground you can use Google Search to search all websites and get the results:</w:t>
      </w:r>
    </w:p>
    <w:p w14:paraId="1EB8ACFF" w14:textId="77777777" w:rsidR="001C4EFA" w:rsidRDefault="000D5C35" w:rsidP="008B6883">
      <w:pPr>
        <w:pStyle w:val="BodyText2"/>
      </w:pPr>
      <w:hyperlink r:id="rId347" w:anchor="raw_search" w:history="1">
        <w:r w:rsidR="001C4EFA">
          <w:rPr>
            <w:rStyle w:val="Hyperlink"/>
          </w:rPr>
          <w:t>http://code.google.com/apis/ajax/playground/#raw_search</w:t>
        </w:r>
      </w:hyperlink>
    </w:p>
    <w:p w14:paraId="2DD181B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5969089D" w14:textId="77777777" w:rsidR="00017B1F" w:rsidRDefault="00017B1F" w:rsidP="0034374E">
      <w:pPr>
        <w:pStyle w:val="Heading3"/>
      </w:pPr>
      <w:r>
        <w:t>Search APIs</w:t>
      </w:r>
    </w:p>
    <w:p w14:paraId="2D7C5A69" w14:textId="77777777" w:rsidR="00BE3458" w:rsidRDefault="00BE3458" w:rsidP="007D2F52">
      <w:pPr>
        <w:pStyle w:val="Heading4"/>
      </w:pPr>
      <w:r>
        <w:t>Bing Search API</w:t>
      </w:r>
    </w:p>
    <w:p w14:paraId="16A52CCA"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59B3EF2A" w14:textId="77777777" w:rsidR="00412C16" w:rsidRDefault="00412C16" w:rsidP="000E5536">
      <w:pPr>
        <w:pStyle w:val="ListBullet2"/>
      </w:pPr>
      <w:r>
        <w:t>Create a Gmail</w:t>
      </w:r>
      <w:r w:rsidR="00356DA0">
        <w:t xml:space="preserve"> or Yahoo</w:t>
      </w:r>
      <w:r>
        <w:t xml:space="preserve"> Account</w:t>
      </w:r>
    </w:p>
    <w:p w14:paraId="66EAF76C"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8" w:history="1">
        <w:r w:rsidR="00356DA0" w:rsidRPr="00356DA0">
          <w:rPr>
            <w:rStyle w:val="Hyperlink"/>
          </w:rPr>
          <w:t>https://accountservices.passport.net/</w:t>
        </w:r>
      </w:hyperlink>
      <w:r w:rsidR="00356DA0">
        <w:t>)</w:t>
      </w:r>
    </w:p>
    <w:p w14:paraId="5F22C9EB" w14:textId="77777777" w:rsidR="00412C16" w:rsidRDefault="00412C16" w:rsidP="000E5536">
      <w:pPr>
        <w:pStyle w:val="ListBullet2"/>
      </w:pPr>
      <w:r>
        <w:t>Create a Microsoft Azure Marketplace account (</w:t>
      </w:r>
      <w:hyperlink r:id="rId349" w:history="1">
        <w:r w:rsidRPr="00412C16">
          <w:rPr>
            <w:rStyle w:val="Hyperlink"/>
          </w:rPr>
          <w:t>here</w:t>
        </w:r>
      </w:hyperlink>
      <w:r>
        <w:t>)</w:t>
      </w:r>
    </w:p>
    <w:p w14:paraId="54A9147C" w14:textId="77777777" w:rsidR="00412C16" w:rsidRDefault="00412C16" w:rsidP="000E5536">
      <w:pPr>
        <w:pStyle w:val="ListBullet2"/>
      </w:pPr>
      <w:r>
        <w:t>S</w:t>
      </w:r>
      <w:r w:rsidR="002D69EB">
        <w:t>earch for Bing and Sign up to the Bing Search API</w:t>
      </w:r>
    </w:p>
    <w:p w14:paraId="7583CA43"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5BF357C9" w14:textId="77777777" w:rsidR="00412C16" w:rsidRDefault="00412C16" w:rsidP="000E5536">
      <w:pPr>
        <w:pStyle w:val="ListBullet2"/>
      </w:pPr>
      <w:r>
        <w:t>Monitor the number of credits on the My Data page</w:t>
      </w:r>
    </w:p>
    <w:p w14:paraId="217BA625" w14:textId="77777777" w:rsidR="007F0955" w:rsidRDefault="007F0955" w:rsidP="008B6883">
      <w:pPr>
        <w:pStyle w:val="BodyText2"/>
      </w:pPr>
      <w:r>
        <w:t xml:space="preserve">Changed how I register so that I just get sequential Microsoft Hotmail accounts now starting with </w:t>
      </w:r>
      <w:hyperlink r:id="rId350" w:history="1">
        <w:r w:rsidR="00E53DEA" w:rsidRPr="00226724">
          <w:rPr>
            <w:rStyle w:val="Hyperlink"/>
          </w:rPr>
          <w:t>spechar7@hotmail.com</w:t>
        </w:r>
      </w:hyperlink>
      <w:r w:rsidR="001F6D8A">
        <w:t>.</w:t>
      </w:r>
      <w:r w:rsidR="00E53DEA">
        <w:t xml:space="preserve"> But there are </w:t>
      </w:r>
      <w:hyperlink r:id="rId35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1FA1910A"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70A503C3" w14:textId="77777777" w:rsidTr="00DB5824">
        <w:trPr>
          <w:jc w:val="center"/>
        </w:trPr>
        <w:tc>
          <w:tcPr>
            <w:tcW w:w="2093" w:type="dxa"/>
          </w:tcPr>
          <w:p w14:paraId="1445FDEF" w14:textId="77777777" w:rsidR="00845548" w:rsidRPr="001A5308" w:rsidRDefault="00845548" w:rsidP="009B5185">
            <w:pPr>
              <w:pStyle w:val="TableTextHeader"/>
            </w:pPr>
            <w:r w:rsidRPr="001A5308">
              <w:t>Microsoft Account Email</w:t>
            </w:r>
          </w:p>
        </w:tc>
        <w:tc>
          <w:tcPr>
            <w:tcW w:w="1984" w:type="dxa"/>
          </w:tcPr>
          <w:p w14:paraId="5C2B705F" w14:textId="77777777" w:rsidR="00845548" w:rsidRPr="00806594" w:rsidRDefault="00845548" w:rsidP="009B5185">
            <w:pPr>
              <w:pStyle w:val="TableTextHeader"/>
            </w:pPr>
            <w:r>
              <w:t>Microsoft Account Password</w:t>
            </w:r>
          </w:p>
        </w:tc>
        <w:tc>
          <w:tcPr>
            <w:tcW w:w="1560" w:type="dxa"/>
          </w:tcPr>
          <w:p w14:paraId="0982CF59" w14:textId="77777777" w:rsidR="00845548" w:rsidRDefault="00845548" w:rsidP="009B5185">
            <w:pPr>
              <w:pStyle w:val="TableTextHeader"/>
            </w:pPr>
            <w:r>
              <w:t>Azure First name</w:t>
            </w:r>
          </w:p>
        </w:tc>
        <w:tc>
          <w:tcPr>
            <w:tcW w:w="1417" w:type="dxa"/>
          </w:tcPr>
          <w:p w14:paraId="7A592CD8" w14:textId="77777777" w:rsidR="00845548" w:rsidRDefault="00845548" w:rsidP="009B5185">
            <w:pPr>
              <w:pStyle w:val="TableTextHeader"/>
            </w:pPr>
            <w:r>
              <w:t>Azure Second name</w:t>
            </w:r>
          </w:p>
        </w:tc>
        <w:tc>
          <w:tcPr>
            <w:tcW w:w="1417" w:type="dxa"/>
          </w:tcPr>
          <w:p w14:paraId="4A1A5E6B" w14:textId="77777777" w:rsidR="00845548" w:rsidRDefault="00845548" w:rsidP="009B5185">
            <w:pPr>
              <w:pStyle w:val="TableTextHeader"/>
            </w:pPr>
            <w:r>
              <w:t>Sign up date</w:t>
            </w:r>
          </w:p>
        </w:tc>
      </w:tr>
      <w:tr w:rsidR="00845548" w:rsidRPr="00806594" w14:paraId="163937D4" w14:textId="77777777" w:rsidTr="00DB5824">
        <w:trPr>
          <w:jc w:val="center"/>
        </w:trPr>
        <w:tc>
          <w:tcPr>
            <w:tcW w:w="2093" w:type="dxa"/>
          </w:tcPr>
          <w:p w14:paraId="058E4854" w14:textId="77777777" w:rsidR="00845548" w:rsidRPr="001A5308" w:rsidRDefault="000D5C35" w:rsidP="00505DB3">
            <w:pPr>
              <w:pStyle w:val="TableText"/>
              <w:rPr>
                <w:b/>
              </w:rPr>
            </w:pPr>
            <w:hyperlink r:id="rId352" w:history="1">
              <w:r w:rsidR="00845548" w:rsidRPr="001A5308">
                <w:rPr>
                  <w:rStyle w:val="Hyperlink"/>
                  <w:b/>
                  <w:color w:val="auto"/>
                  <w:u w:val="none"/>
                </w:rPr>
                <w:t>speciescharisma1@gmail.com</w:t>
              </w:r>
            </w:hyperlink>
          </w:p>
        </w:tc>
        <w:tc>
          <w:tcPr>
            <w:tcW w:w="1984" w:type="dxa"/>
          </w:tcPr>
          <w:p w14:paraId="3E7974FD" w14:textId="77777777" w:rsidR="00845548" w:rsidRPr="001A5308" w:rsidRDefault="00845548" w:rsidP="00505DB3">
            <w:pPr>
              <w:pStyle w:val="TableText"/>
            </w:pPr>
            <w:r w:rsidRPr="001A5308">
              <w:t>charasmatic</w:t>
            </w:r>
          </w:p>
        </w:tc>
        <w:tc>
          <w:tcPr>
            <w:tcW w:w="1560" w:type="dxa"/>
          </w:tcPr>
          <w:p w14:paraId="5489E9C5" w14:textId="77777777" w:rsidR="00845548" w:rsidRPr="001A5308" w:rsidRDefault="00845548" w:rsidP="00505DB3">
            <w:pPr>
              <w:pStyle w:val="TableText"/>
            </w:pPr>
            <w:r w:rsidRPr="001A5308">
              <w:t>species</w:t>
            </w:r>
          </w:p>
        </w:tc>
        <w:tc>
          <w:tcPr>
            <w:tcW w:w="1417" w:type="dxa"/>
          </w:tcPr>
          <w:p w14:paraId="49DA1EEE" w14:textId="77777777" w:rsidR="00845548" w:rsidRPr="001A5308" w:rsidRDefault="00845548" w:rsidP="00505DB3">
            <w:pPr>
              <w:pStyle w:val="TableText"/>
            </w:pPr>
            <w:r w:rsidRPr="001A5308">
              <w:t>charisma1</w:t>
            </w:r>
          </w:p>
        </w:tc>
        <w:tc>
          <w:tcPr>
            <w:tcW w:w="1417" w:type="dxa"/>
          </w:tcPr>
          <w:p w14:paraId="4FE16DAC" w14:textId="77777777" w:rsidR="00845548" w:rsidRPr="001A5308" w:rsidRDefault="00845548" w:rsidP="00505DB3">
            <w:pPr>
              <w:pStyle w:val="TableText"/>
            </w:pPr>
            <w:r w:rsidRPr="001A5308">
              <w:t>25/10/12</w:t>
            </w:r>
          </w:p>
        </w:tc>
      </w:tr>
      <w:tr w:rsidR="00845548" w:rsidRPr="00806594" w14:paraId="247D0E44" w14:textId="77777777" w:rsidTr="00DB5824">
        <w:trPr>
          <w:jc w:val="center"/>
        </w:trPr>
        <w:tc>
          <w:tcPr>
            <w:tcW w:w="2093" w:type="dxa"/>
          </w:tcPr>
          <w:p w14:paraId="2C1F796A" w14:textId="77777777" w:rsidR="00845548" w:rsidRPr="001A5308" w:rsidRDefault="000D5C35" w:rsidP="00505DB3">
            <w:pPr>
              <w:pStyle w:val="TableText"/>
              <w:rPr>
                <w:b/>
              </w:rPr>
            </w:pPr>
            <w:hyperlink r:id="rId353" w:history="1">
              <w:r w:rsidR="00845548" w:rsidRPr="001A5308">
                <w:rPr>
                  <w:rStyle w:val="Hyperlink"/>
                  <w:b/>
                  <w:color w:val="auto"/>
                  <w:u w:val="none"/>
                </w:rPr>
                <w:t>speciescharisma2@gmail.com</w:t>
              </w:r>
            </w:hyperlink>
          </w:p>
        </w:tc>
        <w:tc>
          <w:tcPr>
            <w:tcW w:w="1984" w:type="dxa"/>
          </w:tcPr>
          <w:p w14:paraId="4E81903A" w14:textId="77777777" w:rsidR="00845548" w:rsidRPr="001A5308" w:rsidRDefault="00C80018" w:rsidP="00505DB3">
            <w:pPr>
              <w:pStyle w:val="TableText"/>
            </w:pPr>
            <w:r w:rsidRPr="001A5308">
              <w:t>charasmatic</w:t>
            </w:r>
          </w:p>
        </w:tc>
        <w:tc>
          <w:tcPr>
            <w:tcW w:w="1560" w:type="dxa"/>
          </w:tcPr>
          <w:p w14:paraId="5B86EE2A" w14:textId="77777777" w:rsidR="00845548" w:rsidRPr="001A5308" w:rsidRDefault="00C80018" w:rsidP="00505DB3">
            <w:pPr>
              <w:pStyle w:val="TableText"/>
            </w:pPr>
            <w:r w:rsidRPr="001A5308">
              <w:t>Species</w:t>
            </w:r>
          </w:p>
        </w:tc>
        <w:tc>
          <w:tcPr>
            <w:tcW w:w="1417" w:type="dxa"/>
          </w:tcPr>
          <w:p w14:paraId="626BAD14" w14:textId="77777777" w:rsidR="00845548" w:rsidRPr="001A5308" w:rsidRDefault="00C80018" w:rsidP="00505DB3">
            <w:pPr>
              <w:pStyle w:val="TableText"/>
            </w:pPr>
            <w:r w:rsidRPr="001A5308">
              <w:t>charisma</w:t>
            </w:r>
          </w:p>
        </w:tc>
        <w:tc>
          <w:tcPr>
            <w:tcW w:w="1417" w:type="dxa"/>
          </w:tcPr>
          <w:p w14:paraId="57DBC0B7" w14:textId="77777777" w:rsidR="00845548" w:rsidRPr="001A5308" w:rsidRDefault="00C80018" w:rsidP="00505DB3">
            <w:pPr>
              <w:pStyle w:val="TableText"/>
            </w:pPr>
            <w:r w:rsidRPr="001A5308">
              <w:t>25/10/12</w:t>
            </w:r>
          </w:p>
        </w:tc>
      </w:tr>
      <w:tr w:rsidR="00356DA0" w:rsidRPr="00806594" w14:paraId="6BA926D4" w14:textId="77777777" w:rsidTr="00DB5824">
        <w:trPr>
          <w:jc w:val="center"/>
        </w:trPr>
        <w:tc>
          <w:tcPr>
            <w:tcW w:w="2093" w:type="dxa"/>
          </w:tcPr>
          <w:p w14:paraId="6C98FBC0" w14:textId="77777777" w:rsidR="00356DA0" w:rsidRPr="001A5308" w:rsidRDefault="000D5C35" w:rsidP="00505DB3">
            <w:pPr>
              <w:pStyle w:val="TableText"/>
              <w:rPr>
                <w:b/>
              </w:rPr>
            </w:pPr>
            <w:hyperlink r:id="rId354" w:history="1">
              <w:r w:rsidR="00356DA0" w:rsidRPr="001A5308">
                <w:rPr>
                  <w:rStyle w:val="Hyperlink"/>
                  <w:b/>
                  <w:color w:val="auto"/>
                  <w:u w:val="none"/>
                </w:rPr>
                <w:t>speciescharisma@yahoo.co.uk</w:t>
              </w:r>
            </w:hyperlink>
          </w:p>
        </w:tc>
        <w:tc>
          <w:tcPr>
            <w:tcW w:w="1984" w:type="dxa"/>
          </w:tcPr>
          <w:p w14:paraId="43FEE5AB" w14:textId="77777777" w:rsidR="00356DA0" w:rsidRPr="001A5308" w:rsidRDefault="00356DA0" w:rsidP="00505DB3">
            <w:pPr>
              <w:pStyle w:val="TableText"/>
            </w:pPr>
            <w:r w:rsidRPr="001A5308">
              <w:t>charasmatic</w:t>
            </w:r>
          </w:p>
        </w:tc>
        <w:tc>
          <w:tcPr>
            <w:tcW w:w="1560" w:type="dxa"/>
          </w:tcPr>
          <w:p w14:paraId="24BDA0C6" w14:textId="77777777" w:rsidR="00356DA0" w:rsidRPr="001A5308" w:rsidRDefault="00975CFA" w:rsidP="00505DB3">
            <w:pPr>
              <w:pStyle w:val="TableText"/>
            </w:pPr>
            <w:r w:rsidRPr="001A5308">
              <w:t>species</w:t>
            </w:r>
          </w:p>
        </w:tc>
        <w:tc>
          <w:tcPr>
            <w:tcW w:w="1417" w:type="dxa"/>
          </w:tcPr>
          <w:p w14:paraId="19CD82A1" w14:textId="77777777" w:rsidR="00356DA0" w:rsidRPr="001A5308" w:rsidRDefault="00975CFA" w:rsidP="00505DB3">
            <w:pPr>
              <w:pStyle w:val="TableText"/>
            </w:pPr>
            <w:r w:rsidRPr="001A5308">
              <w:t>charisma4</w:t>
            </w:r>
          </w:p>
        </w:tc>
        <w:tc>
          <w:tcPr>
            <w:tcW w:w="1417" w:type="dxa"/>
          </w:tcPr>
          <w:p w14:paraId="7C1924E4" w14:textId="77777777" w:rsidR="00356DA0" w:rsidRPr="001A5308" w:rsidRDefault="00975CFA" w:rsidP="00505DB3">
            <w:pPr>
              <w:pStyle w:val="TableText"/>
            </w:pPr>
            <w:r w:rsidRPr="001A5308">
              <w:t>5/11/12</w:t>
            </w:r>
          </w:p>
        </w:tc>
      </w:tr>
      <w:tr w:rsidR="00975CFA" w:rsidRPr="00806594" w14:paraId="0D2B1582" w14:textId="77777777" w:rsidTr="00DB5824">
        <w:trPr>
          <w:jc w:val="center"/>
        </w:trPr>
        <w:tc>
          <w:tcPr>
            <w:tcW w:w="2093" w:type="dxa"/>
          </w:tcPr>
          <w:p w14:paraId="53437159" w14:textId="77777777" w:rsidR="00975CFA" w:rsidRPr="001A5308" w:rsidRDefault="000D5C35" w:rsidP="00505DB3">
            <w:pPr>
              <w:pStyle w:val="TableText"/>
              <w:rPr>
                <w:b/>
              </w:rPr>
            </w:pPr>
            <w:hyperlink r:id="rId355" w:history="1">
              <w:r w:rsidR="000E48D1" w:rsidRPr="001A5308">
                <w:rPr>
                  <w:rStyle w:val="Hyperlink"/>
                  <w:b/>
                  <w:color w:val="auto"/>
                  <w:u w:val="none"/>
                </w:rPr>
                <w:t>speciescharisma2@yahoo.co.uk</w:t>
              </w:r>
            </w:hyperlink>
          </w:p>
        </w:tc>
        <w:tc>
          <w:tcPr>
            <w:tcW w:w="1984" w:type="dxa"/>
          </w:tcPr>
          <w:p w14:paraId="5D60578B" w14:textId="77777777" w:rsidR="00975CFA" w:rsidRPr="001A5308" w:rsidRDefault="00152FBD" w:rsidP="00505DB3">
            <w:pPr>
              <w:pStyle w:val="TableText"/>
            </w:pPr>
            <w:r w:rsidRPr="001A5308">
              <w:t>charasmatic</w:t>
            </w:r>
          </w:p>
        </w:tc>
        <w:tc>
          <w:tcPr>
            <w:tcW w:w="1560" w:type="dxa"/>
          </w:tcPr>
          <w:p w14:paraId="540B6522" w14:textId="77777777" w:rsidR="00975CFA" w:rsidRPr="001A5308" w:rsidRDefault="002A60B3" w:rsidP="00505DB3">
            <w:pPr>
              <w:pStyle w:val="TableText"/>
            </w:pPr>
            <w:r w:rsidRPr="001A5308">
              <w:t>species</w:t>
            </w:r>
          </w:p>
        </w:tc>
        <w:tc>
          <w:tcPr>
            <w:tcW w:w="1417" w:type="dxa"/>
          </w:tcPr>
          <w:p w14:paraId="5433A9EF" w14:textId="77777777" w:rsidR="00975CFA" w:rsidRPr="001A5308" w:rsidRDefault="002A60B3" w:rsidP="00505DB3">
            <w:pPr>
              <w:pStyle w:val="TableText"/>
            </w:pPr>
            <w:r w:rsidRPr="001A5308">
              <w:t>charisma5</w:t>
            </w:r>
          </w:p>
        </w:tc>
        <w:tc>
          <w:tcPr>
            <w:tcW w:w="1417" w:type="dxa"/>
          </w:tcPr>
          <w:p w14:paraId="5D0B14D5" w14:textId="77777777" w:rsidR="00975CFA" w:rsidRPr="001A5308" w:rsidRDefault="002A60B3" w:rsidP="00505DB3">
            <w:pPr>
              <w:pStyle w:val="TableText"/>
            </w:pPr>
            <w:r w:rsidRPr="001A5308">
              <w:t>6/11/12</w:t>
            </w:r>
          </w:p>
        </w:tc>
      </w:tr>
      <w:tr w:rsidR="00CD06BD" w:rsidRPr="00806594" w14:paraId="2FE78832" w14:textId="77777777" w:rsidTr="00DB5824">
        <w:trPr>
          <w:jc w:val="center"/>
        </w:trPr>
        <w:tc>
          <w:tcPr>
            <w:tcW w:w="2093" w:type="dxa"/>
          </w:tcPr>
          <w:p w14:paraId="48E4E5CE" w14:textId="77777777" w:rsidR="00CD06BD" w:rsidRPr="001A5308" w:rsidRDefault="000D5C35" w:rsidP="00505DB3">
            <w:pPr>
              <w:pStyle w:val="TableText"/>
              <w:rPr>
                <w:b/>
              </w:rPr>
            </w:pPr>
            <w:hyperlink r:id="rId356" w:history="1">
              <w:r w:rsidR="00CD06BD" w:rsidRPr="001A5308">
                <w:rPr>
                  <w:rStyle w:val="Hyperlink"/>
                  <w:b/>
                  <w:color w:val="auto"/>
                  <w:u w:val="none"/>
                </w:rPr>
                <w:t>speciescharisma6@gmail.com</w:t>
              </w:r>
            </w:hyperlink>
          </w:p>
        </w:tc>
        <w:tc>
          <w:tcPr>
            <w:tcW w:w="1984" w:type="dxa"/>
          </w:tcPr>
          <w:p w14:paraId="1050F7EA" w14:textId="77777777" w:rsidR="00CD06BD" w:rsidRPr="001A5308" w:rsidRDefault="00332C3F" w:rsidP="00505DB3">
            <w:pPr>
              <w:pStyle w:val="TableText"/>
            </w:pPr>
            <w:r w:rsidRPr="001A5308">
              <w:t>Thargal88$</w:t>
            </w:r>
          </w:p>
        </w:tc>
        <w:tc>
          <w:tcPr>
            <w:tcW w:w="1560" w:type="dxa"/>
          </w:tcPr>
          <w:p w14:paraId="0D438AF3" w14:textId="77777777" w:rsidR="00CD06BD" w:rsidRPr="001A5308" w:rsidRDefault="00CD06BD" w:rsidP="00505DB3">
            <w:pPr>
              <w:pStyle w:val="TableText"/>
            </w:pPr>
            <w:r w:rsidRPr="001A5308">
              <w:t>species</w:t>
            </w:r>
          </w:p>
        </w:tc>
        <w:tc>
          <w:tcPr>
            <w:tcW w:w="1417" w:type="dxa"/>
          </w:tcPr>
          <w:p w14:paraId="733655EE" w14:textId="77777777" w:rsidR="00CD06BD" w:rsidRPr="001A5308" w:rsidRDefault="00CD06BD" w:rsidP="00505DB3">
            <w:pPr>
              <w:pStyle w:val="TableText"/>
            </w:pPr>
            <w:r w:rsidRPr="001A5308">
              <w:t>charisma6</w:t>
            </w:r>
          </w:p>
        </w:tc>
        <w:tc>
          <w:tcPr>
            <w:tcW w:w="1417" w:type="dxa"/>
          </w:tcPr>
          <w:p w14:paraId="068B7A82" w14:textId="77777777" w:rsidR="00CD06BD" w:rsidRPr="001A5308" w:rsidRDefault="004B4804" w:rsidP="00505DB3">
            <w:pPr>
              <w:pStyle w:val="TableText"/>
            </w:pPr>
            <w:r w:rsidRPr="001A5308">
              <w:t>28/2/13</w:t>
            </w:r>
          </w:p>
        </w:tc>
      </w:tr>
      <w:tr w:rsidR="004B4804" w:rsidRPr="00806594" w14:paraId="53A2C924" w14:textId="77777777" w:rsidTr="00DB5824">
        <w:trPr>
          <w:jc w:val="center"/>
        </w:trPr>
        <w:tc>
          <w:tcPr>
            <w:tcW w:w="2093" w:type="dxa"/>
          </w:tcPr>
          <w:p w14:paraId="6060BE21" w14:textId="77777777" w:rsidR="004B4804" w:rsidRPr="001A5308" w:rsidRDefault="000D5C35" w:rsidP="00505DB3">
            <w:pPr>
              <w:pStyle w:val="TableText"/>
              <w:rPr>
                <w:b/>
              </w:rPr>
            </w:pPr>
            <w:hyperlink r:id="rId357" w:history="1">
              <w:r w:rsidR="004B4804" w:rsidRPr="001A5308">
                <w:rPr>
                  <w:rStyle w:val="Hyperlink"/>
                  <w:b/>
                  <w:color w:val="auto"/>
                  <w:u w:val="none"/>
                </w:rPr>
                <w:t>speciescharisma7@gmail.com</w:t>
              </w:r>
            </w:hyperlink>
          </w:p>
        </w:tc>
        <w:tc>
          <w:tcPr>
            <w:tcW w:w="1984" w:type="dxa"/>
          </w:tcPr>
          <w:p w14:paraId="7A6ADB44" w14:textId="77777777" w:rsidR="004B4804" w:rsidRPr="001A5308" w:rsidRDefault="004B4804" w:rsidP="00505DB3">
            <w:pPr>
              <w:pStyle w:val="TableText"/>
            </w:pPr>
            <w:r w:rsidRPr="001A5308">
              <w:t>charismatic</w:t>
            </w:r>
          </w:p>
        </w:tc>
        <w:tc>
          <w:tcPr>
            <w:tcW w:w="1560" w:type="dxa"/>
          </w:tcPr>
          <w:p w14:paraId="706AB364" w14:textId="77777777" w:rsidR="004B4804" w:rsidRPr="001A5308" w:rsidRDefault="004B4804" w:rsidP="00505DB3">
            <w:pPr>
              <w:pStyle w:val="TableText"/>
            </w:pPr>
            <w:r w:rsidRPr="001A5308">
              <w:t>species</w:t>
            </w:r>
          </w:p>
        </w:tc>
        <w:tc>
          <w:tcPr>
            <w:tcW w:w="1417" w:type="dxa"/>
          </w:tcPr>
          <w:p w14:paraId="4870EE8D" w14:textId="77777777" w:rsidR="004B4804" w:rsidRPr="001A5308" w:rsidRDefault="004B4804" w:rsidP="00505DB3">
            <w:pPr>
              <w:pStyle w:val="TableText"/>
            </w:pPr>
            <w:r w:rsidRPr="001A5308">
              <w:t>charisma7</w:t>
            </w:r>
          </w:p>
        </w:tc>
        <w:tc>
          <w:tcPr>
            <w:tcW w:w="1417" w:type="dxa"/>
          </w:tcPr>
          <w:p w14:paraId="2F7C6E5E" w14:textId="77777777" w:rsidR="004B4804" w:rsidRPr="001A5308" w:rsidRDefault="004B4804" w:rsidP="00505DB3">
            <w:pPr>
              <w:pStyle w:val="TableText"/>
            </w:pPr>
            <w:r w:rsidRPr="001A5308">
              <w:t>28/2/13</w:t>
            </w:r>
          </w:p>
        </w:tc>
      </w:tr>
    </w:tbl>
    <w:p w14:paraId="270B3E60" w14:textId="77777777" w:rsidR="00A223BC" w:rsidRDefault="00A223BC" w:rsidP="008B6883">
      <w:pPr>
        <w:pStyle w:val="BodyText2"/>
      </w:pPr>
    </w:p>
    <w:p w14:paraId="7564A99C" w14:textId="77777777" w:rsidR="00806594" w:rsidRDefault="00C26BE6" w:rsidP="008B6883">
      <w:pPr>
        <w:pStyle w:val="BodyText2"/>
      </w:pPr>
      <w:r>
        <w:t>Copying the data from the '</w:t>
      </w:r>
      <w:r w:rsidRPr="00C26BE6">
        <w:t>E:\cottaan\My Documents\ArcGIS\UniqueSpecies.gdb\SpeciesUnique</w:t>
      </w:r>
      <w:r>
        <w:t>' database to postgresql.</w:t>
      </w:r>
    </w:p>
    <w:p w14:paraId="31CBC37A"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8" w:history="1">
        <w:r w:rsidR="00A16C3F" w:rsidRPr="00A16C3F">
          <w:rPr>
            <w:rStyle w:val="Hyperlink"/>
          </w:rPr>
          <w:t>here</w:t>
        </w:r>
      </w:hyperlink>
      <w:r w:rsidR="00A16C3F">
        <w:t>.</w:t>
      </w:r>
      <w:r w:rsidR="001A19CB">
        <w:t xml:space="preserve"> You can explore the API and the parameters here using the </w:t>
      </w:r>
      <w:hyperlink r:id="rId359" w:history="1">
        <w:r w:rsidR="001A19CB" w:rsidRPr="001A19CB">
          <w:rPr>
            <w:rStyle w:val="Hyperlink"/>
          </w:rPr>
          <w:t>API Explorer</w:t>
        </w:r>
      </w:hyperlink>
      <w:r w:rsidR="001A19CB">
        <w:t>. Not many parameters affect the number of images – for example, I tried the Market parameter but it made little difference.</w:t>
      </w:r>
    </w:p>
    <w:p w14:paraId="7116F842" w14:textId="77777777" w:rsidR="002B7A7F" w:rsidRDefault="002B7A7F" w:rsidP="008B6883">
      <w:pPr>
        <w:pStyle w:val="BodyText2"/>
      </w:pPr>
      <w:r>
        <w:t>The Bing API includes Flickr images!</w:t>
      </w:r>
    </w:p>
    <w:p w14:paraId="193EED1F" w14:textId="77777777" w:rsidR="00017B1F" w:rsidRDefault="00017B1F" w:rsidP="007D2F52">
      <w:pPr>
        <w:pStyle w:val="Heading4"/>
      </w:pPr>
      <w:r>
        <w:t>Flickr API</w:t>
      </w:r>
    </w:p>
    <w:p w14:paraId="1E1B7C88"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6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1F851EB6"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48185A22" w14:textId="77777777" w:rsidTr="00832421">
        <w:trPr>
          <w:jc w:val="center"/>
        </w:trPr>
        <w:tc>
          <w:tcPr>
            <w:tcW w:w="3487" w:type="dxa"/>
          </w:tcPr>
          <w:p w14:paraId="50F7F386" w14:textId="77777777" w:rsidR="006661CA" w:rsidRDefault="006661CA" w:rsidP="009B5185">
            <w:pPr>
              <w:pStyle w:val="TableTextHeader"/>
            </w:pPr>
            <w:r>
              <w:t>search</w:t>
            </w:r>
          </w:p>
        </w:tc>
        <w:tc>
          <w:tcPr>
            <w:tcW w:w="654" w:type="dxa"/>
          </w:tcPr>
          <w:p w14:paraId="5346397D" w14:textId="77777777" w:rsidR="006661CA" w:rsidRDefault="006661CA" w:rsidP="009B5185">
            <w:pPr>
              <w:pStyle w:val="TableTextHeader"/>
            </w:pPr>
            <w:r>
              <w:t>hits</w:t>
            </w:r>
          </w:p>
        </w:tc>
      </w:tr>
      <w:tr w:rsidR="006661CA" w14:paraId="269B19D7" w14:textId="77777777" w:rsidTr="00832421">
        <w:trPr>
          <w:jc w:val="center"/>
        </w:trPr>
        <w:tc>
          <w:tcPr>
            <w:tcW w:w="3487" w:type="dxa"/>
          </w:tcPr>
          <w:p w14:paraId="6946AF81" w14:textId="77777777" w:rsidR="006661CA" w:rsidRDefault="000D5C35" w:rsidP="00505DB3">
            <w:pPr>
              <w:pStyle w:val="TableText"/>
            </w:pPr>
            <w:hyperlink r:id="rId361" w:history="1">
              <w:r w:rsidR="006661CA" w:rsidRPr="006661CA">
                <w:rPr>
                  <w:rStyle w:val="Hyperlink"/>
                  <w:b/>
                </w:rPr>
                <w:t>Hippocampus hippocampus</w:t>
              </w:r>
            </w:hyperlink>
          </w:p>
        </w:tc>
        <w:tc>
          <w:tcPr>
            <w:tcW w:w="654" w:type="dxa"/>
          </w:tcPr>
          <w:p w14:paraId="57C7C9F1" w14:textId="77777777" w:rsidR="006661CA" w:rsidRDefault="006661CA" w:rsidP="00505DB3">
            <w:pPr>
              <w:pStyle w:val="TableText"/>
            </w:pPr>
            <w:r>
              <w:t>7433</w:t>
            </w:r>
          </w:p>
        </w:tc>
      </w:tr>
      <w:tr w:rsidR="006661CA" w14:paraId="72F5693D" w14:textId="77777777" w:rsidTr="00832421">
        <w:trPr>
          <w:jc w:val="center"/>
        </w:trPr>
        <w:tc>
          <w:tcPr>
            <w:tcW w:w="3487" w:type="dxa"/>
          </w:tcPr>
          <w:p w14:paraId="273B072D" w14:textId="77777777" w:rsidR="006661CA" w:rsidRDefault="000D5C35" w:rsidP="00505DB3">
            <w:pPr>
              <w:pStyle w:val="TableText"/>
            </w:pPr>
            <w:hyperlink r:id="rId362" w:history="1">
              <w:r w:rsidR="006661CA" w:rsidRPr="006661CA">
                <w:rPr>
                  <w:rStyle w:val="Hyperlink"/>
                  <w:b/>
                </w:rPr>
                <w:t>‘Hippocampus hippocampus’</w:t>
              </w:r>
            </w:hyperlink>
          </w:p>
        </w:tc>
        <w:tc>
          <w:tcPr>
            <w:tcW w:w="654" w:type="dxa"/>
          </w:tcPr>
          <w:p w14:paraId="1E8F1A6C" w14:textId="77777777" w:rsidR="006661CA" w:rsidRDefault="006661CA" w:rsidP="00505DB3">
            <w:pPr>
              <w:pStyle w:val="TableText"/>
            </w:pPr>
            <w:r>
              <w:t>7433</w:t>
            </w:r>
          </w:p>
        </w:tc>
      </w:tr>
      <w:tr w:rsidR="006661CA" w14:paraId="20D5EAB7" w14:textId="77777777" w:rsidTr="00832421">
        <w:trPr>
          <w:jc w:val="center"/>
        </w:trPr>
        <w:tc>
          <w:tcPr>
            <w:tcW w:w="3487" w:type="dxa"/>
          </w:tcPr>
          <w:p w14:paraId="4BD3385A" w14:textId="77777777" w:rsidR="006661CA" w:rsidRDefault="000D5C35" w:rsidP="00505DB3">
            <w:pPr>
              <w:pStyle w:val="TableText"/>
            </w:pPr>
            <w:hyperlink r:id="rId363" w:history="1">
              <w:r w:rsidR="006661CA" w:rsidRPr="006661CA">
                <w:rPr>
                  <w:rStyle w:val="Hyperlink"/>
                  <w:b/>
                </w:rPr>
                <w:t>"Hippocampus hippocampus"</w:t>
              </w:r>
            </w:hyperlink>
          </w:p>
        </w:tc>
        <w:tc>
          <w:tcPr>
            <w:tcW w:w="654" w:type="dxa"/>
          </w:tcPr>
          <w:p w14:paraId="0125C3D1" w14:textId="77777777" w:rsidR="006661CA" w:rsidRDefault="006661CA" w:rsidP="00505DB3">
            <w:pPr>
              <w:pStyle w:val="TableText"/>
            </w:pPr>
            <w:r>
              <w:t>1496</w:t>
            </w:r>
          </w:p>
        </w:tc>
      </w:tr>
      <w:tr w:rsidR="006661CA" w14:paraId="03191475" w14:textId="77777777" w:rsidTr="00832421">
        <w:trPr>
          <w:jc w:val="center"/>
        </w:trPr>
        <w:tc>
          <w:tcPr>
            <w:tcW w:w="3487" w:type="dxa"/>
          </w:tcPr>
          <w:p w14:paraId="499A3464" w14:textId="77777777" w:rsidR="006661CA" w:rsidRDefault="000D5C35" w:rsidP="00505DB3">
            <w:pPr>
              <w:pStyle w:val="TableText"/>
            </w:pPr>
            <w:hyperlink r:id="rId364" w:history="1">
              <w:r w:rsidR="006661CA" w:rsidRPr="006661CA">
                <w:rPr>
                  <w:rStyle w:val="Hyperlink"/>
                  <w:b/>
                </w:rPr>
                <w:t>"Hippocampus hippocampus" + sea</w:t>
              </w:r>
            </w:hyperlink>
          </w:p>
        </w:tc>
        <w:tc>
          <w:tcPr>
            <w:tcW w:w="654" w:type="dxa"/>
          </w:tcPr>
          <w:p w14:paraId="3BD8B15D" w14:textId="77777777" w:rsidR="006661CA" w:rsidRDefault="006661CA" w:rsidP="00505DB3">
            <w:pPr>
              <w:pStyle w:val="TableText"/>
            </w:pPr>
            <w:r>
              <w:t>191</w:t>
            </w:r>
          </w:p>
        </w:tc>
      </w:tr>
      <w:tr w:rsidR="006661CA" w14:paraId="4592ADEC" w14:textId="77777777" w:rsidTr="00832421">
        <w:trPr>
          <w:jc w:val="center"/>
        </w:trPr>
        <w:tc>
          <w:tcPr>
            <w:tcW w:w="3487" w:type="dxa"/>
          </w:tcPr>
          <w:p w14:paraId="74326D8B" w14:textId="77777777" w:rsidR="006661CA" w:rsidRPr="006661CA" w:rsidRDefault="000D5C35" w:rsidP="00505DB3">
            <w:pPr>
              <w:pStyle w:val="TableText"/>
            </w:pPr>
            <w:hyperlink r:id="rId365" w:history="1">
              <w:r w:rsidR="006661CA" w:rsidRPr="006661CA">
                <w:rPr>
                  <w:rStyle w:val="Hyperlink"/>
                  <w:b/>
                </w:rPr>
                <w:t>"Hippocampus hippocampus" + sea + horse</w:t>
              </w:r>
            </w:hyperlink>
          </w:p>
        </w:tc>
        <w:tc>
          <w:tcPr>
            <w:tcW w:w="654" w:type="dxa"/>
          </w:tcPr>
          <w:p w14:paraId="4DA171AC" w14:textId="77777777" w:rsidR="006661CA" w:rsidRDefault="006661CA" w:rsidP="00505DB3">
            <w:pPr>
              <w:pStyle w:val="TableText"/>
            </w:pPr>
            <w:r>
              <w:t>107</w:t>
            </w:r>
          </w:p>
        </w:tc>
      </w:tr>
      <w:tr w:rsidR="006661CA" w14:paraId="233EF7D8" w14:textId="77777777" w:rsidTr="00832421">
        <w:trPr>
          <w:jc w:val="center"/>
        </w:trPr>
        <w:tc>
          <w:tcPr>
            <w:tcW w:w="3487" w:type="dxa"/>
          </w:tcPr>
          <w:p w14:paraId="272719CB" w14:textId="77777777" w:rsidR="006661CA" w:rsidRDefault="000D5C35" w:rsidP="00505DB3">
            <w:pPr>
              <w:pStyle w:val="TableText"/>
            </w:pPr>
            <w:hyperlink r:id="rId366" w:history="1">
              <w:r w:rsidR="006661CA" w:rsidRPr="006661CA">
                <w:rPr>
                  <w:rStyle w:val="Hyperlink"/>
                  <w:b/>
                </w:rPr>
                <w:t>"Hippocampus hippocampus" + sea  horse</w:t>
              </w:r>
            </w:hyperlink>
          </w:p>
        </w:tc>
        <w:tc>
          <w:tcPr>
            <w:tcW w:w="654" w:type="dxa"/>
          </w:tcPr>
          <w:p w14:paraId="2215392B" w14:textId="77777777" w:rsidR="006661CA" w:rsidRDefault="006661CA" w:rsidP="00505DB3">
            <w:pPr>
              <w:pStyle w:val="TableText"/>
            </w:pPr>
            <w:r>
              <w:t>107</w:t>
            </w:r>
          </w:p>
        </w:tc>
      </w:tr>
      <w:tr w:rsidR="006661CA" w14:paraId="2CBE6697" w14:textId="77777777" w:rsidTr="00832421">
        <w:trPr>
          <w:jc w:val="center"/>
        </w:trPr>
        <w:tc>
          <w:tcPr>
            <w:tcW w:w="3487" w:type="dxa"/>
          </w:tcPr>
          <w:p w14:paraId="41B6EF69" w14:textId="77777777" w:rsidR="006661CA" w:rsidRDefault="000D5C35" w:rsidP="00505DB3">
            <w:pPr>
              <w:pStyle w:val="TableText"/>
            </w:pPr>
            <w:hyperlink r:id="rId367" w:history="1">
              <w:r w:rsidR="006661CA" w:rsidRPr="006661CA">
                <w:rPr>
                  <w:rStyle w:val="Hyperlink"/>
                  <w:b/>
                </w:rPr>
                <w:t>"Hippocampus hippocampus" sea  horse</w:t>
              </w:r>
            </w:hyperlink>
          </w:p>
        </w:tc>
        <w:tc>
          <w:tcPr>
            <w:tcW w:w="654" w:type="dxa"/>
          </w:tcPr>
          <w:p w14:paraId="220B7619" w14:textId="77777777" w:rsidR="006661CA" w:rsidRDefault="006661CA" w:rsidP="00505DB3">
            <w:pPr>
              <w:pStyle w:val="TableText"/>
            </w:pPr>
            <w:r>
              <w:t>107</w:t>
            </w:r>
          </w:p>
        </w:tc>
      </w:tr>
      <w:tr w:rsidR="006661CA" w14:paraId="4855A202" w14:textId="77777777" w:rsidTr="00832421">
        <w:trPr>
          <w:jc w:val="center"/>
        </w:trPr>
        <w:tc>
          <w:tcPr>
            <w:tcW w:w="3487" w:type="dxa"/>
          </w:tcPr>
          <w:p w14:paraId="1F72699A" w14:textId="77777777" w:rsidR="006661CA" w:rsidRDefault="000D5C35" w:rsidP="00505DB3">
            <w:pPr>
              <w:pStyle w:val="TableText"/>
            </w:pPr>
            <w:hyperlink r:id="rId368" w:history="1">
              <w:r w:rsidR="00832421" w:rsidRPr="00832421">
                <w:rPr>
                  <w:rStyle w:val="Hyperlink"/>
                  <w:b/>
                </w:rPr>
                <w:t>"Hippocampus hippocampus" AND sea  horse</w:t>
              </w:r>
            </w:hyperlink>
          </w:p>
        </w:tc>
        <w:tc>
          <w:tcPr>
            <w:tcW w:w="654" w:type="dxa"/>
          </w:tcPr>
          <w:p w14:paraId="0349FC03" w14:textId="77777777" w:rsidR="006661CA" w:rsidRDefault="00832421" w:rsidP="00505DB3">
            <w:pPr>
              <w:pStyle w:val="TableText"/>
            </w:pPr>
            <w:r>
              <w:t>99</w:t>
            </w:r>
          </w:p>
        </w:tc>
      </w:tr>
      <w:tr w:rsidR="00832421" w14:paraId="576F3BEB" w14:textId="77777777" w:rsidTr="00832421">
        <w:trPr>
          <w:jc w:val="center"/>
        </w:trPr>
        <w:tc>
          <w:tcPr>
            <w:tcW w:w="3487" w:type="dxa"/>
          </w:tcPr>
          <w:p w14:paraId="1834F2EF" w14:textId="77777777" w:rsidR="00832421" w:rsidRDefault="000D5C35" w:rsidP="00505DB3">
            <w:pPr>
              <w:pStyle w:val="TableText"/>
            </w:pPr>
            <w:hyperlink r:id="rId369" w:history="1">
              <w:r w:rsidR="00832421" w:rsidRPr="00832421">
                <w:rPr>
                  <w:rStyle w:val="Hyperlink"/>
                  <w:b/>
                </w:rPr>
                <w:t>"Hippocampus hippocampus" AND sea  AND horse</w:t>
              </w:r>
            </w:hyperlink>
          </w:p>
        </w:tc>
        <w:tc>
          <w:tcPr>
            <w:tcW w:w="654" w:type="dxa"/>
          </w:tcPr>
          <w:p w14:paraId="42587AE3" w14:textId="77777777" w:rsidR="00832421" w:rsidRDefault="00832421" w:rsidP="00505DB3">
            <w:pPr>
              <w:pStyle w:val="TableText"/>
            </w:pPr>
            <w:r>
              <w:t>107</w:t>
            </w:r>
          </w:p>
        </w:tc>
      </w:tr>
      <w:tr w:rsidR="00832421" w14:paraId="6094AC8D" w14:textId="77777777" w:rsidTr="00832421">
        <w:trPr>
          <w:jc w:val="center"/>
        </w:trPr>
        <w:tc>
          <w:tcPr>
            <w:tcW w:w="3487" w:type="dxa"/>
          </w:tcPr>
          <w:p w14:paraId="615A7DF6" w14:textId="77777777" w:rsidR="00832421" w:rsidRDefault="000D5C35" w:rsidP="00505DB3">
            <w:pPr>
              <w:pStyle w:val="TableText"/>
            </w:pPr>
            <w:hyperlink r:id="rId370" w:history="1">
              <w:r w:rsidR="00832421" w:rsidRPr="00832421">
                <w:rPr>
                  <w:rStyle w:val="Hyperlink"/>
                  <w:b/>
                </w:rPr>
                <w:t>"Hippocampus hippocampus"  + "sea horse"</w:t>
              </w:r>
            </w:hyperlink>
          </w:p>
        </w:tc>
        <w:tc>
          <w:tcPr>
            <w:tcW w:w="654" w:type="dxa"/>
          </w:tcPr>
          <w:p w14:paraId="679F2D2B" w14:textId="77777777" w:rsidR="00832421" w:rsidRDefault="00832421" w:rsidP="00505DB3">
            <w:pPr>
              <w:pStyle w:val="TableText"/>
            </w:pPr>
            <w:r>
              <w:t>99</w:t>
            </w:r>
          </w:p>
        </w:tc>
      </w:tr>
    </w:tbl>
    <w:p w14:paraId="42AC8692"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084C885" w14:textId="77777777" w:rsidTr="00273555">
        <w:trPr>
          <w:jc w:val="center"/>
        </w:trPr>
        <w:tc>
          <w:tcPr>
            <w:tcW w:w="959" w:type="dxa"/>
          </w:tcPr>
          <w:p w14:paraId="6FB377B6" w14:textId="77777777" w:rsidR="00273555" w:rsidRPr="00C8341F" w:rsidRDefault="00273555" w:rsidP="009B5185">
            <w:pPr>
              <w:pStyle w:val="TableTextHeader"/>
            </w:pPr>
            <w:r w:rsidRPr="00C8341F">
              <w:t>species_id</w:t>
            </w:r>
          </w:p>
        </w:tc>
        <w:tc>
          <w:tcPr>
            <w:tcW w:w="1134" w:type="dxa"/>
          </w:tcPr>
          <w:p w14:paraId="530477CE" w14:textId="77777777" w:rsidR="00273555" w:rsidRPr="009F6984" w:rsidRDefault="00273555" w:rsidP="009B5185">
            <w:pPr>
              <w:pStyle w:val="TableTextHeader"/>
            </w:pPr>
            <w:r>
              <w:t>Binomial</w:t>
            </w:r>
          </w:p>
        </w:tc>
        <w:tc>
          <w:tcPr>
            <w:tcW w:w="1559" w:type="dxa"/>
          </w:tcPr>
          <w:p w14:paraId="6D74E8E2" w14:textId="77777777" w:rsidR="00273555" w:rsidRPr="009F6984" w:rsidRDefault="00273555" w:rsidP="009B5185">
            <w:pPr>
              <w:pStyle w:val="TableTextHeader"/>
            </w:pPr>
            <w:r>
              <w:t>Common name</w:t>
            </w:r>
          </w:p>
        </w:tc>
        <w:tc>
          <w:tcPr>
            <w:tcW w:w="992" w:type="dxa"/>
          </w:tcPr>
          <w:p w14:paraId="39171825" w14:textId="77777777" w:rsidR="00273555" w:rsidRPr="009F6984" w:rsidRDefault="00273555" w:rsidP="009B5185">
            <w:pPr>
              <w:pStyle w:val="TableTextHeader"/>
            </w:pPr>
            <w:r>
              <w:t>Image count</w:t>
            </w:r>
          </w:p>
        </w:tc>
        <w:tc>
          <w:tcPr>
            <w:tcW w:w="2694" w:type="dxa"/>
          </w:tcPr>
          <w:p w14:paraId="4606089A" w14:textId="77777777" w:rsidR="00273555" w:rsidRPr="009F6984" w:rsidRDefault="00273555" w:rsidP="009B5185">
            <w:pPr>
              <w:pStyle w:val="TableTextHeader"/>
            </w:pPr>
            <w:r>
              <w:t>Search term</w:t>
            </w:r>
          </w:p>
        </w:tc>
      </w:tr>
      <w:tr w:rsidR="00273555" w:rsidRPr="009F6984" w14:paraId="413434E8" w14:textId="77777777" w:rsidTr="00273555">
        <w:trPr>
          <w:jc w:val="center"/>
        </w:trPr>
        <w:tc>
          <w:tcPr>
            <w:tcW w:w="959" w:type="dxa"/>
          </w:tcPr>
          <w:p w14:paraId="310D8895" w14:textId="77777777" w:rsidR="00273555" w:rsidRPr="00C8341F" w:rsidRDefault="00273555" w:rsidP="00505DB3">
            <w:pPr>
              <w:pStyle w:val="TableText"/>
            </w:pPr>
            <w:r w:rsidRPr="00C8341F">
              <w:t>9404</w:t>
            </w:r>
          </w:p>
        </w:tc>
        <w:tc>
          <w:tcPr>
            <w:tcW w:w="1134" w:type="dxa"/>
          </w:tcPr>
          <w:p w14:paraId="6F3D961D" w14:textId="77777777" w:rsidR="00273555" w:rsidRPr="009F6984" w:rsidRDefault="00273555" w:rsidP="00505DB3">
            <w:pPr>
              <w:pStyle w:val="TableText"/>
            </w:pPr>
            <w:r w:rsidRPr="009F6984">
              <w:t>Gorilla gorilla</w:t>
            </w:r>
          </w:p>
        </w:tc>
        <w:tc>
          <w:tcPr>
            <w:tcW w:w="1559" w:type="dxa"/>
          </w:tcPr>
          <w:p w14:paraId="28B4DC82" w14:textId="77777777" w:rsidR="00273555" w:rsidRPr="009F6984" w:rsidRDefault="00273555" w:rsidP="00505DB3">
            <w:pPr>
              <w:pStyle w:val="TableText"/>
            </w:pPr>
            <w:r w:rsidRPr="009F6984">
              <w:t>Lowland gorilla</w:t>
            </w:r>
          </w:p>
        </w:tc>
        <w:tc>
          <w:tcPr>
            <w:tcW w:w="992" w:type="dxa"/>
          </w:tcPr>
          <w:p w14:paraId="3D7C3860" w14:textId="77777777" w:rsidR="00273555" w:rsidRPr="009F6984" w:rsidRDefault="00273555" w:rsidP="00505DB3">
            <w:pPr>
              <w:pStyle w:val="TableText"/>
            </w:pPr>
            <w:r w:rsidRPr="009F6984">
              <w:t>73123</w:t>
            </w:r>
          </w:p>
        </w:tc>
        <w:tc>
          <w:tcPr>
            <w:tcW w:w="2694" w:type="dxa"/>
          </w:tcPr>
          <w:p w14:paraId="618B89D9" w14:textId="77777777" w:rsidR="00273555" w:rsidRPr="009F6984" w:rsidRDefault="00273555" w:rsidP="00505DB3">
            <w:pPr>
              <w:pStyle w:val="TableText"/>
            </w:pPr>
            <w:r w:rsidRPr="009F6984">
              <w:t>"Gorilla gorilla" + gorilla or lowland</w:t>
            </w:r>
          </w:p>
        </w:tc>
      </w:tr>
      <w:tr w:rsidR="00273555" w:rsidRPr="00161455" w14:paraId="13E6E792" w14:textId="77777777" w:rsidTr="00273555">
        <w:trPr>
          <w:jc w:val="center"/>
        </w:trPr>
        <w:tc>
          <w:tcPr>
            <w:tcW w:w="959" w:type="dxa"/>
          </w:tcPr>
          <w:p w14:paraId="0ADE716A" w14:textId="77777777" w:rsidR="00273555" w:rsidRPr="00C8341F" w:rsidRDefault="00273555" w:rsidP="00505DB3">
            <w:pPr>
              <w:pStyle w:val="TableText"/>
            </w:pPr>
            <w:r w:rsidRPr="00C8341F">
              <w:t xml:space="preserve">150416         </w:t>
            </w:r>
          </w:p>
        </w:tc>
        <w:tc>
          <w:tcPr>
            <w:tcW w:w="1134" w:type="dxa"/>
          </w:tcPr>
          <w:p w14:paraId="12B1ADC7" w14:textId="77777777" w:rsidR="00273555" w:rsidRPr="00161455" w:rsidRDefault="00273555" w:rsidP="00505DB3">
            <w:pPr>
              <w:pStyle w:val="TableText"/>
            </w:pPr>
            <w:r w:rsidRPr="00161455">
              <w:t xml:space="preserve">Dives dives                   </w:t>
            </w:r>
          </w:p>
        </w:tc>
        <w:tc>
          <w:tcPr>
            <w:tcW w:w="1559" w:type="dxa"/>
          </w:tcPr>
          <w:p w14:paraId="45645C99" w14:textId="77777777" w:rsidR="00273555" w:rsidRPr="00161455" w:rsidRDefault="00273555" w:rsidP="00505DB3">
            <w:pPr>
              <w:pStyle w:val="TableText"/>
            </w:pPr>
            <w:r w:rsidRPr="00161455">
              <w:t xml:space="preserve">Melodious blackbird                                         </w:t>
            </w:r>
          </w:p>
        </w:tc>
        <w:tc>
          <w:tcPr>
            <w:tcW w:w="992" w:type="dxa"/>
          </w:tcPr>
          <w:p w14:paraId="364120FD" w14:textId="77777777" w:rsidR="00273555" w:rsidRPr="00161455" w:rsidRDefault="00273555" w:rsidP="00505DB3">
            <w:pPr>
              <w:pStyle w:val="TableText"/>
            </w:pPr>
            <w:r>
              <w:t>140</w:t>
            </w:r>
          </w:p>
        </w:tc>
        <w:tc>
          <w:tcPr>
            <w:tcW w:w="2694" w:type="dxa"/>
          </w:tcPr>
          <w:p w14:paraId="7B9B67B8" w14:textId="77777777" w:rsidR="00273555" w:rsidRPr="00161455" w:rsidRDefault="00273555" w:rsidP="00505DB3">
            <w:pPr>
              <w:pStyle w:val="TableText"/>
            </w:pPr>
            <w:r w:rsidRPr="00161455">
              <w:t>"Dives dives" + blackbird or melodious</w:t>
            </w:r>
          </w:p>
        </w:tc>
      </w:tr>
      <w:tr w:rsidR="00273555" w:rsidRPr="00161455" w14:paraId="641CAC0F" w14:textId="77777777" w:rsidTr="00273555">
        <w:trPr>
          <w:jc w:val="center"/>
        </w:trPr>
        <w:tc>
          <w:tcPr>
            <w:tcW w:w="959" w:type="dxa"/>
          </w:tcPr>
          <w:p w14:paraId="1C4E8AE8" w14:textId="77777777" w:rsidR="00273555" w:rsidRPr="00C8341F" w:rsidRDefault="00273555" w:rsidP="00505DB3">
            <w:pPr>
              <w:pStyle w:val="TableText"/>
            </w:pPr>
          </w:p>
        </w:tc>
        <w:tc>
          <w:tcPr>
            <w:tcW w:w="1134" w:type="dxa"/>
          </w:tcPr>
          <w:p w14:paraId="0C33A8F9" w14:textId="77777777" w:rsidR="00273555" w:rsidRPr="00161455" w:rsidRDefault="00273555" w:rsidP="00505DB3">
            <w:pPr>
              <w:pStyle w:val="TableText"/>
            </w:pPr>
            <w:r>
              <w:t>Bison bison</w:t>
            </w:r>
          </w:p>
        </w:tc>
        <w:tc>
          <w:tcPr>
            <w:tcW w:w="1559" w:type="dxa"/>
          </w:tcPr>
          <w:p w14:paraId="34E5FEE5" w14:textId="77777777" w:rsidR="00273555" w:rsidRPr="00161455" w:rsidRDefault="00273555" w:rsidP="00505DB3">
            <w:pPr>
              <w:pStyle w:val="TableText"/>
            </w:pPr>
            <w:r>
              <w:t>Bison</w:t>
            </w:r>
          </w:p>
        </w:tc>
        <w:tc>
          <w:tcPr>
            <w:tcW w:w="992" w:type="dxa"/>
          </w:tcPr>
          <w:p w14:paraId="767077FF" w14:textId="77777777" w:rsidR="00273555" w:rsidRDefault="00273555" w:rsidP="00505DB3">
            <w:pPr>
              <w:pStyle w:val="TableText"/>
            </w:pPr>
            <w:r>
              <w:t>45326</w:t>
            </w:r>
          </w:p>
        </w:tc>
        <w:tc>
          <w:tcPr>
            <w:tcW w:w="2694" w:type="dxa"/>
          </w:tcPr>
          <w:p w14:paraId="53B8658D" w14:textId="77777777" w:rsidR="00273555" w:rsidRPr="00161455" w:rsidRDefault="00273555" w:rsidP="00505DB3">
            <w:pPr>
              <w:pStyle w:val="TableText"/>
            </w:pPr>
          </w:p>
        </w:tc>
      </w:tr>
    </w:tbl>
    <w:p w14:paraId="3B01B37C" w14:textId="77777777" w:rsidR="00634599" w:rsidRDefault="00634599" w:rsidP="000E5536">
      <w:pPr>
        <w:pStyle w:val="BodyText"/>
      </w:pPr>
    </w:p>
    <w:p w14:paraId="4B4F7570" w14:textId="77777777" w:rsidR="009F6984" w:rsidRDefault="00634599" w:rsidP="000E5536">
      <w:pPr>
        <w:pStyle w:val="BodyText"/>
      </w:pPr>
      <w:r>
        <w:t>Flickr_count is a flickr search for &lt;binomial&gt;</w:t>
      </w:r>
    </w:p>
    <w:p w14:paraId="425917EA" w14:textId="77777777" w:rsidR="00634599" w:rsidRDefault="00634599" w:rsidP="000E5536">
      <w:pPr>
        <w:pStyle w:val="BodyText"/>
      </w:pPr>
      <w:r>
        <w:t>Flickr_count2 is a flickr search for &lt;binomial&gt; + common names for ‘bison bison’ etc</w:t>
      </w:r>
    </w:p>
    <w:p w14:paraId="6EF737C2" w14:textId="77777777" w:rsidR="00634599" w:rsidRDefault="00634599" w:rsidP="000E5536">
      <w:pPr>
        <w:pStyle w:val="BodyText"/>
      </w:pPr>
      <w:r>
        <w:t>Flickr_count3 is a flickr search for “&lt;binomial&gt;” + common names for ‘bison bison’ etc</w:t>
      </w:r>
    </w:p>
    <w:p w14:paraId="1D22FFD2" w14:textId="77777777" w:rsidR="00634599" w:rsidRDefault="00634599" w:rsidP="000E5536">
      <w:pPr>
        <w:pStyle w:val="BodyText"/>
      </w:pPr>
      <w:r>
        <w:t xml:space="preserve">Flickr_count4 is a flickr search for “&lt;commonname&gt;” </w:t>
      </w:r>
    </w:p>
    <w:p w14:paraId="62BCD5F5" w14:textId="77777777" w:rsidR="00221788" w:rsidRDefault="00221788" w:rsidP="007D2F52">
      <w:pPr>
        <w:pStyle w:val="Heading4"/>
      </w:pPr>
      <w:r>
        <w:t>Comparison</w:t>
      </w:r>
    </w:p>
    <w:p w14:paraId="0168FA77"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335D4E45" w14:textId="77777777" w:rsidR="00221788" w:rsidRPr="00221788" w:rsidRDefault="00221788" w:rsidP="008B6883">
      <w:pPr>
        <w:pStyle w:val="BodyText2"/>
      </w:pPr>
    </w:p>
    <w:tbl>
      <w:tblPr>
        <w:tblW w:w="0" w:type="auto"/>
        <w:tblLook w:val="04A0" w:firstRow="1" w:lastRow="0" w:firstColumn="1" w:lastColumn="0" w:noHBand="0" w:noVBand="1"/>
      </w:tblPr>
      <w:tblGrid>
        <w:gridCol w:w="1809"/>
        <w:gridCol w:w="1560"/>
        <w:gridCol w:w="1225"/>
        <w:gridCol w:w="1225"/>
        <w:gridCol w:w="1225"/>
        <w:gridCol w:w="1225"/>
        <w:gridCol w:w="1225"/>
      </w:tblGrid>
      <w:tr w:rsidR="00D45188" w:rsidRPr="009F6984" w14:paraId="719A51D7" w14:textId="77777777" w:rsidTr="00926867">
        <w:tc>
          <w:tcPr>
            <w:tcW w:w="1809" w:type="dxa"/>
          </w:tcPr>
          <w:p w14:paraId="1D9078E6" w14:textId="77777777" w:rsidR="00D45188" w:rsidRPr="00C323BB" w:rsidRDefault="00D45188" w:rsidP="009B5185">
            <w:pPr>
              <w:pStyle w:val="TableTextHeader"/>
            </w:pPr>
            <w:r w:rsidRPr="00C323BB">
              <w:t>Binomial</w:t>
            </w:r>
          </w:p>
        </w:tc>
        <w:tc>
          <w:tcPr>
            <w:tcW w:w="1560" w:type="dxa"/>
          </w:tcPr>
          <w:p w14:paraId="4A7AC7A3" w14:textId="77777777" w:rsidR="00D45188" w:rsidRPr="009F6984" w:rsidRDefault="00D45188" w:rsidP="009B5185">
            <w:pPr>
              <w:pStyle w:val="TableTextHeader"/>
            </w:pPr>
            <w:r>
              <w:t>Common name</w:t>
            </w:r>
          </w:p>
        </w:tc>
        <w:tc>
          <w:tcPr>
            <w:tcW w:w="1225" w:type="dxa"/>
          </w:tcPr>
          <w:p w14:paraId="6349A39F" w14:textId="77777777" w:rsidR="00D45188" w:rsidRPr="009F6984" w:rsidRDefault="00D45188" w:rsidP="009B5185">
            <w:pPr>
              <w:pStyle w:val="TableTextHeader"/>
            </w:pPr>
            <w:r>
              <w:t>Bing rank</w:t>
            </w:r>
          </w:p>
        </w:tc>
        <w:tc>
          <w:tcPr>
            <w:tcW w:w="1225" w:type="dxa"/>
          </w:tcPr>
          <w:p w14:paraId="1B170665" w14:textId="77777777" w:rsidR="00D45188" w:rsidRPr="009F6984" w:rsidRDefault="00D45188" w:rsidP="009B5185">
            <w:pPr>
              <w:pStyle w:val="TableTextHeader"/>
            </w:pPr>
            <w:r>
              <w:t>Flickr rank</w:t>
            </w:r>
          </w:p>
        </w:tc>
        <w:tc>
          <w:tcPr>
            <w:tcW w:w="1225" w:type="dxa"/>
          </w:tcPr>
          <w:p w14:paraId="5D5D1F4A" w14:textId="77777777" w:rsidR="00D45188" w:rsidRPr="009F6984" w:rsidRDefault="00D45188" w:rsidP="009B5185">
            <w:pPr>
              <w:pStyle w:val="TableTextHeader"/>
            </w:pPr>
            <w:r>
              <w:t>Bing count</w:t>
            </w:r>
          </w:p>
        </w:tc>
        <w:tc>
          <w:tcPr>
            <w:tcW w:w="1225" w:type="dxa"/>
          </w:tcPr>
          <w:p w14:paraId="5886487A" w14:textId="77777777" w:rsidR="00D45188" w:rsidRPr="009F6984" w:rsidRDefault="00D45188" w:rsidP="009B5185">
            <w:pPr>
              <w:pStyle w:val="TableTextHeader"/>
            </w:pPr>
            <w:r>
              <w:t>Flickr count</w:t>
            </w:r>
          </w:p>
        </w:tc>
        <w:tc>
          <w:tcPr>
            <w:tcW w:w="1225" w:type="dxa"/>
          </w:tcPr>
          <w:p w14:paraId="32974E0F" w14:textId="77777777" w:rsidR="00D45188" w:rsidRDefault="00D45188" w:rsidP="009B5185">
            <w:pPr>
              <w:pStyle w:val="TableTextHeader"/>
            </w:pPr>
            <w:r>
              <w:t>Notes</w:t>
            </w:r>
          </w:p>
        </w:tc>
      </w:tr>
      <w:tr w:rsidR="00D45188" w:rsidRPr="009F6984" w14:paraId="69432B92" w14:textId="77777777" w:rsidTr="00926867">
        <w:tc>
          <w:tcPr>
            <w:tcW w:w="1809" w:type="dxa"/>
          </w:tcPr>
          <w:p w14:paraId="48428E61" w14:textId="77777777" w:rsidR="00D45188" w:rsidRPr="00C323BB" w:rsidRDefault="00D45188" w:rsidP="00505DB3">
            <w:pPr>
              <w:pStyle w:val="TableText"/>
            </w:pPr>
            <w:r w:rsidRPr="00C323BB">
              <w:t>Capricornis sumatraensis</w:t>
            </w:r>
          </w:p>
        </w:tc>
        <w:tc>
          <w:tcPr>
            <w:tcW w:w="1560" w:type="dxa"/>
          </w:tcPr>
          <w:p w14:paraId="3C5D0105" w14:textId="77777777" w:rsidR="00D45188" w:rsidRPr="009F6984" w:rsidRDefault="00D45188" w:rsidP="00505DB3">
            <w:pPr>
              <w:pStyle w:val="TableText"/>
            </w:pPr>
            <w:r w:rsidRPr="00221788">
              <w:t>Serow</w:t>
            </w:r>
          </w:p>
        </w:tc>
        <w:tc>
          <w:tcPr>
            <w:tcW w:w="1225" w:type="dxa"/>
          </w:tcPr>
          <w:p w14:paraId="56FCF83A" w14:textId="77777777" w:rsidR="00D45188" w:rsidRPr="009F6984" w:rsidRDefault="00D45188" w:rsidP="00505DB3">
            <w:pPr>
              <w:pStyle w:val="TableText"/>
            </w:pPr>
            <w:r>
              <w:t>12</w:t>
            </w:r>
          </w:p>
        </w:tc>
        <w:tc>
          <w:tcPr>
            <w:tcW w:w="1225" w:type="dxa"/>
          </w:tcPr>
          <w:p w14:paraId="41CBB9FD" w14:textId="77777777" w:rsidR="00D45188" w:rsidRPr="009F6984" w:rsidRDefault="00D45188" w:rsidP="00505DB3">
            <w:pPr>
              <w:pStyle w:val="TableText"/>
            </w:pPr>
            <w:r>
              <w:t>359</w:t>
            </w:r>
          </w:p>
        </w:tc>
        <w:tc>
          <w:tcPr>
            <w:tcW w:w="1225" w:type="dxa"/>
          </w:tcPr>
          <w:p w14:paraId="3FAAEE7C" w14:textId="77777777" w:rsidR="00D45188" w:rsidRPr="009F6984" w:rsidRDefault="00D45188" w:rsidP="00505DB3">
            <w:pPr>
              <w:pStyle w:val="TableText"/>
            </w:pPr>
            <w:r>
              <w:t>21300</w:t>
            </w:r>
          </w:p>
        </w:tc>
        <w:tc>
          <w:tcPr>
            <w:tcW w:w="1225" w:type="dxa"/>
          </w:tcPr>
          <w:p w14:paraId="1B8BE124" w14:textId="77777777" w:rsidR="00D45188" w:rsidRPr="009F6984" w:rsidRDefault="00D45188" w:rsidP="00505DB3">
            <w:pPr>
              <w:pStyle w:val="TableText"/>
            </w:pPr>
            <w:r>
              <w:t>18</w:t>
            </w:r>
          </w:p>
        </w:tc>
        <w:tc>
          <w:tcPr>
            <w:tcW w:w="1225" w:type="dxa"/>
          </w:tcPr>
          <w:p w14:paraId="6048F09A" w14:textId="77777777" w:rsidR="00D45188" w:rsidRDefault="00D45188" w:rsidP="00505DB3">
            <w:pPr>
              <w:pStyle w:val="TableText"/>
            </w:pPr>
            <w:r>
              <w:t>The Bing results are really dodgy!</w:t>
            </w:r>
          </w:p>
        </w:tc>
      </w:tr>
      <w:tr w:rsidR="00D45188" w:rsidRPr="009F6984" w14:paraId="770B2281" w14:textId="77777777" w:rsidTr="00926867">
        <w:tc>
          <w:tcPr>
            <w:tcW w:w="1809" w:type="dxa"/>
          </w:tcPr>
          <w:p w14:paraId="50EB61E5" w14:textId="77777777" w:rsidR="00D45188" w:rsidRPr="00C323BB" w:rsidRDefault="00D45188" w:rsidP="00505DB3">
            <w:pPr>
              <w:pStyle w:val="TableText"/>
            </w:pPr>
            <w:r w:rsidRPr="00C323BB">
              <w:t>Pygathrix nemaeus</w:t>
            </w:r>
          </w:p>
        </w:tc>
        <w:tc>
          <w:tcPr>
            <w:tcW w:w="1560" w:type="dxa"/>
          </w:tcPr>
          <w:p w14:paraId="71177092" w14:textId="77777777" w:rsidR="00D45188" w:rsidRPr="00221788" w:rsidRDefault="00D45188" w:rsidP="00505DB3">
            <w:pPr>
              <w:pStyle w:val="TableText"/>
            </w:pPr>
            <w:r w:rsidRPr="005848B4">
              <w:t>Red-shanked Douc</w:t>
            </w:r>
          </w:p>
        </w:tc>
        <w:tc>
          <w:tcPr>
            <w:tcW w:w="1225" w:type="dxa"/>
          </w:tcPr>
          <w:p w14:paraId="2B467DD6" w14:textId="77777777" w:rsidR="00D45188" w:rsidRDefault="00D45188" w:rsidP="00505DB3">
            <w:pPr>
              <w:pStyle w:val="TableText"/>
            </w:pPr>
            <w:r>
              <w:t>10</w:t>
            </w:r>
          </w:p>
        </w:tc>
        <w:tc>
          <w:tcPr>
            <w:tcW w:w="1225" w:type="dxa"/>
          </w:tcPr>
          <w:p w14:paraId="4A564AB1" w14:textId="77777777" w:rsidR="00D45188" w:rsidRDefault="00D45188" w:rsidP="00505DB3">
            <w:pPr>
              <w:pStyle w:val="TableText"/>
            </w:pPr>
            <w:r>
              <w:t>220</w:t>
            </w:r>
          </w:p>
        </w:tc>
        <w:tc>
          <w:tcPr>
            <w:tcW w:w="1225" w:type="dxa"/>
          </w:tcPr>
          <w:p w14:paraId="6B7C3ADF" w14:textId="77777777" w:rsidR="00D45188" w:rsidRDefault="00D45188" w:rsidP="00505DB3">
            <w:pPr>
              <w:pStyle w:val="TableText"/>
            </w:pPr>
            <w:r w:rsidRPr="005848B4">
              <w:t>26700</w:t>
            </w:r>
          </w:p>
        </w:tc>
        <w:tc>
          <w:tcPr>
            <w:tcW w:w="1225" w:type="dxa"/>
          </w:tcPr>
          <w:p w14:paraId="17EB5D4C" w14:textId="77777777" w:rsidR="00D45188" w:rsidRDefault="00D45188" w:rsidP="00505DB3">
            <w:pPr>
              <w:pStyle w:val="TableText"/>
            </w:pPr>
            <w:r>
              <w:t>71</w:t>
            </w:r>
          </w:p>
        </w:tc>
        <w:tc>
          <w:tcPr>
            <w:tcW w:w="1225" w:type="dxa"/>
          </w:tcPr>
          <w:p w14:paraId="3B66EFD2" w14:textId="77777777" w:rsidR="00D45188" w:rsidRDefault="00D45188" w:rsidP="00505DB3">
            <w:pPr>
              <w:pStyle w:val="TableText"/>
            </w:pPr>
            <w:r>
              <w:t>Flickr results more accurate, but all from zoos!</w:t>
            </w:r>
          </w:p>
        </w:tc>
      </w:tr>
      <w:tr w:rsidR="00D45188" w:rsidRPr="009F6984" w14:paraId="375C02DE" w14:textId="77777777" w:rsidTr="00926867">
        <w:tc>
          <w:tcPr>
            <w:tcW w:w="1809" w:type="dxa"/>
          </w:tcPr>
          <w:p w14:paraId="01379931" w14:textId="77777777" w:rsidR="00D45188" w:rsidRPr="00C323BB" w:rsidRDefault="00D45188" w:rsidP="00505DB3">
            <w:pPr>
              <w:pStyle w:val="TableText"/>
            </w:pPr>
            <w:r w:rsidRPr="00C323BB">
              <w:t>Chinchilla chinchilla</w:t>
            </w:r>
          </w:p>
        </w:tc>
        <w:tc>
          <w:tcPr>
            <w:tcW w:w="1560" w:type="dxa"/>
          </w:tcPr>
          <w:p w14:paraId="4CFC96AF" w14:textId="77777777" w:rsidR="00D45188" w:rsidRPr="005848B4" w:rsidRDefault="00D45188" w:rsidP="00505DB3">
            <w:pPr>
              <w:pStyle w:val="TableText"/>
            </w:pPr>
            <w:r w:rsidRPr="005848B4">
              <w:t>Short tailed Chinchilla</w:t>
            </w:r>
          </w:p>
        </w:tc>
        <w:tc>
          <w:tcPr>
            <w:tcW w:w="1225" w:type="dxa"/>
          </w:tcPr>
          <w:p w14:paraId="112DA606" w14:textId="77777777" w:rsidR="00D45188" w:rsidRDefault="00D45188" w:rsidP="00505DB3">
            <w:pPr>
              <w:pStyle w:val="TableText"/>
            </w:pPr>
            <w:r>
              <w:t>31</w:t>
            </w:r>
          </w:p>
        </w:tc>
        <w:tc>
          <w:tcPr>
            <w:tcW w:w="1225" w:type="dxa"/>
          </w:tcPr>
          <w:p w14:paraId="1F46E915" w14:textId="77777777" w:rsidR="00D45188" w:rsidRDefault="00D45188" w:rsidP="00505DB3">
            <w:pPr>
              <w:pStyle w:val="TableText"/>
            </w:pPr>
            <w:r>
              <w:t>6</w:t>
            </w:r>
          </w:p>
        </w:tc>
        <w:tc>
          <w:tcPr>
            <w:tcW w:w="1225" w:type="dxa"/>
          </w:tcPr>
          <w:p w14:paraId="7E68873E" w14:textId="77777777" w:rsidR="00D45188" w:rsidRPr="005848B4" w:rsidRDefault="00D45188" w:rsidP="00505DB3">
            <w:pPr>
              <w:pStyle w:val="TableText"/>
            </w:pPr>
            <w:r w:rsidRPr="005848B4">
              <w:t>8490</w:t>
            </w:r>
          </w:p>
        </w:tc>
        <w:tc>
          <w:tcPr>
            <w:tcW w:w="1225" w:type="dxa"/>
          </w:tcPr>
          <w:p w14:paraId="0B1953B5" w14:textId="77777777" w:rsidR="00D45188" w:rsidRDefault="00D45188" w:rsidP="00505DB3">
            <w:pPr>
              <w:pStyle w:val="TableText"/>
            </w:pPr>
            <w:r>
              <w:t>7349</w:t>
            </w:r>
          </w:p>
        </w:tc>
        <w:tc>
          <w:tcPr>
            <w:tcW w:w="1225" w:type="dxa"/>
          </w:tcPr>
          <w:p w14:paraId="65ACF5BB" w14:textId="77777777" w:rsidR="00D45188" w:rsidRDefault="00D45188" w:rsidP="00505DB3">
            <w:pPr>
              <w:pStyle w:val="TableText"/>
            </w:pPr>
          </w:p>
        </w:tc>
      </w:tr>
      <w:tr w:rsidR="00D45188" w:rsidRPr="009F6984" w14:paraId="306C9EF6" w14:textId="77777777" w:rsidTr="00926867">
        <w:tc>
          <w:tcPr>
            <w:tcW w:w="1809" w:type="dxa"/>
          </w:tcPr>
          <w:p w14:paraId="5FE6C2C2" w14:textId="77777777" w:rsidR="00D45188" w:rsidRPr="00C323BB" w:rsidRDefault="00D45188" w:rsidP="00505DB3">
            <w:pPr>
              <w:pStyle w:val="TableText"/>
            </w:pPr>
            <w:r w:rsidRPr="00C323BB">
              <w:t>Tapirus bairdii</w:t>
            </w:r>
          </w:p>
        </w:tc>
        <w:tc>
          <w:tcPr>
            <w:tcW w:w="1560" w:type="dxa"/>
          </w:tcPr>
          <w:p w14:paraId="32CA6A96" w14:textId="77777777" w:rsidR="00D45188" w:rsidRPr="005848B4" w:rsidRDefault="00D45188" w:rsidP="00505DB3">
            <w:pPr>
              <w:pStyle w:val="TableText"/>
            </w:pPr>
            <w:r w:rsidRPr="00D41975">
              <w:t>Central American tapir</w:t>
            </w:r>
          </w:p>
        </w:tc>
        <w:tc>
          <w:tcPr>
            <w:tcW w:w="1225" w:type="dxa"/>
          </w:tcPr>
          <w:p w14:paraId="1A67DBBB" w14:textId="77777777" w:rsidR="00D45188" w:rsidRDefault="00D45188" w:rsidP="00505DB3">
            <w:pPr>
              <w:pStyle w:val="TableText"/>
            </w:pPr>
            <w:r>
              <w:t>127</w:t>
            </w:r>
          </w:p>
        </w:tc>
        <w:tc>
          <w:tcPr>
            <w:tcW w:w="1225" w:type="dxa"/>
          </w:tcPr>
          <w:p w14:paraId="1D65433E" w14:textId="77777777" w:rsidR="00D45188" w:rsidRDefault="00D45188" w:rsidP="00505DB3">
            <w:pPr>
              <w:pStyle w:val="TableText"/>
            </w:pPr>
            <w:r>
              <w:t>14</w:t>
            </w:r>
          </w:p>
        </w:tc>
        <w:tc>
          <w:tcPr>
            <w:tcW w:w="1225" w:type="dxa"/>
          </w:tcPr>
          <w:p w14:paraId="50D15EBD" w14:textId="77777777" w:rsidR="00D45188" w:rsidRPr="005848B4" w:rsidRDefault="00D45188" w:rsidP="00505DB3">
            <w:pPr>
              <w:pStyle w:val="TableText"/>
            </w:pPr>
            <w:r w:rsidRPr="00D41975">
              <w:t>3170</w:t>
            </w:r>
          </w:p>
        </w:tc>
        <w:tc>
          <w:tcPr>
            <w:tcW w:w="1225" w:type="dxa"/>
          </w:tcPr>
          <w:p w14:paraId="0B2C61DD" w14:textId="77777777" w:rsidR="00D45188" w:rsidRDefault="00D45188" w:rsidP="00505DB3">
            <w:pPr>
              <w:pStyle w:val="TableText"/>
            </w:pPr>
            <w:r>
              <w:t>3163</w:t>
            </w:r>
          </w:p>
        </w:tc>
        <w:tc>
          <w:tcPr>
            <w:tcW w:w="1225" w:type="dxa"/>
          </w:tcPr>
          <w:p w14:paraId="40B30FA9" w14:textId="77777777" w:rsidR="00D45188" w:rsidRDefault="00D45188" w:rsidP="00505DB3">
            <w:pPr>
              <w:pStyle w:val="TableText"/>
            </w:pPr>
          </w:p>
        </w:tc>
      </w:tr>
    </w:tbl>
    <w:p w14:paraId="521B11AB" w14:textId="77777777" w:rsidR="00087CEB" w:rsidRDefault="00CA1AB1" w:rsidP="0034374E">
      <w:pPr>
        <w:pStyle w:val="Heading3"/>
      </w:pPr>
      <w:r>
        <w:t>Search term</w:t>
      </w:r>
    </w:p>
    <w:p w14:paraId="73819FD7"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4EDDE953" w14:textId="77777777" w:rsidR="00757882" w:rsidRPr="00087CEB" w:rsidRDefault="00757882" w:rsidP="008B6883">
      <w:pPr>
        <w:pStyle w:val="BodyText2"/>
      </w:pPr>
      <w:r>
        <w:t xml:space="preserve">Common names do result in a lot more images, e.g. the Northern Cardinal </w:t>
      </w:r>
    </w:p>
    <w:p w14:paraId="324CF67C" w14:textId="77777777" w:rsidR="0080098A" w:rsidRDefault="009E70C8" w:rsidP="0034374E">
      <w:pPr>
        <w:pStyle w:val="Heading3"/>
      </w:pPr>
      <w:r>
        <w:t xml:space="preserve">Search </w:t>
      </w:r>
      <w:r w:rsidR="005E389D">
        <w:t xml:space="preserve">API </w:t>
      </w:r>
      <w:r>
        <w:t>issues</w:t>
      </w:r>
    </w:p>
    <w:p w14:paraId="4D98CB03" w14:textId="77777777" w:rsidR="0080506E" w:rsidRDefault="0080506E" w:rsidP="007D2F52">
      <w:pPr>
        <w:pStyle w:val="Heading4"/>
      </w:pPr>
      <w:r>
        <w:t>Unusually high</w:t>
      </w:r>
    </w:p>
    <w:p w14:paraId="79B1155E" w14:textId="77777777" w:rsidR="0080506E" w:rsidRDefault="0080506E" w:rsidP="000E5536">
      <w:pPr>
        <w:pStyle w:val="Heading5"/>
      </w:pPr>
      <w:r>
        <w:lastRenderedPageBreak/>
        <w:t>Single species anomalies</w:t>
      </w:r>
    </w:p>
    <w:p w14:paraId="198DAAD7"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7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ADFBEF6" w14:textId="77777777" w:rsidR="0080506E" w:rsidRDefault="0080506E" w:rsidP="000E5536">
      <w:pPr>
        <w:pStyle w:val="Heading5"/>
      </w:pPr>
      <w:r>
        <w:t>Binomials with the same Genus and Specific name</w:t>
      </w:r>
    </w:p>
    <w:p w14:paraId="24ADE0CD"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7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3D95CEA5"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725764B" w14:textId="77777777" w:rsidR="0080506E" w:rsidRDefault="0080506E" w:rsidP="007D2F52">
      <w:pPr>
        <w:pStyle w:val="Heading4"/>
      </w:pPr>
      <w:r>
        <w:t>Not returning the right image</w:t>
      </w:r>
    </w:p>
    <w:p w14:paraId="3337F9BB"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7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057456A6" w14:textId="77777777" w:rsidR="0054716A" w:rsidRDefault="00502AF1" w:rsidP="007D2F52">
      <w:pPr>
        <w:pStyle w:val="Heading4"/>
      </w:pPr>
      <w:r>
        <w:t xml:space="preserve">Bing: API </w:t>
      </w:r>
      <w:r w:rsidR="0054716A">
        <w:t>count different to Bing Image Search</w:t>
      </w:r>
    </w:p>
    <w:p w14:paraId="5B2CDE5E" w14:textId="77777777" w:rsidR="00F6198B" w:rsidRDefault="00F6198B" w:rsidP="008B6883">
      <w:pPr>
        <w:pStyle w:val="BodyText2"/>
      </w:pPr>
      <w:r>
        <w:t xml:space="preserve">The following look like bugs with the </w:t>
      </w:r>
      <w:r w:rsidR="00DD4ABE">
        <w:t>API or at least with the python code.</w:t>
      </w:r>
    </w:p>
    <w:p w14:paraId="635BA199"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57A395E4" w14:textId="77777777" w:rsidTr="00DB5824">
        <w:tc>
          <w:tcPr>
            <w:tcW w:w="1668" w:type="dxa"/>
          </w:tcPr>
          <w:p w14:paraId="4D536889" w14:textId="77777777" w:rsidR="00F6198B" w:rsidRPr="008C118F" w:rsidRDefault="00F6198B" w:rsidP="009B5185">
            <w:pPr>
              <w:pStyle w:val="TableTextHeader"/>
            </w:pPr>
            <w:r w:rsidRPr="008C118F">
              <w:t>Scientific name</w:t>
            </w:r>
          </w:p>
        </w:tc>
        <w:tc>
          <w:tcPr>
            <w:tcW w:w="2126" w:type="dxa"/>
          </w:tcPr>
          <w:p w14:paraId="13DE3693" w14:textId="77777777" w:rsidR="00F6198B" w:rsidRPr="008C118F" w:rsidRDefault="00F6198B" w:rsidP="009B5185">
            <w:pPr>
              <w:pStyle w:val="TableTextHeader"/>
            </w:pPr>
            <w:r w:rsidRPr="008C118F">
              <w:t>Common name</w:t>
            </w:r>
          </w:p>
        </w:tc>
        <w:tc>
          <w:tcPr>
            <w:tcW w:w="1417" w:type="dxa"/>
          </w:tcPr>
          <w:p w14:paraId="4EE060F8" w14:textId="77777777" w:rsidR="00F6198B" w:rsidRPr="008C118F" w:rsidRDefault="00F6198B" w:rsidP="009B5185">
            <w:pPr>
              <w:pStyle w:val="TableTextHeader"/>
            </w:pPr>
            <w:r w:rsidRPr="008C118F">
              <w:t>Bing Image Search</w:t>
            </w:r>
          </w:p>
        </w:tc>
        <w:tc>
          <w:tcPr>
            <w:tcW w:w="1701" w:type="dxa"/>
          </w:tcPr>
          <w:p w14:paraId="10F4F372" w14:textId="77777777" w:rsidR="00F6198B" w:rsidRPr="008C118F" w:rsidRDefault="00F6198B" w:rsidP="009B5185">
            <w:pPr>
              <w:pStyle w:val="TableTextHeader"/>
            </w:pPr>
            <w:r w:rsidRPr="008C118F">
              <w:t xml:space="preserve">Bing Image API </w:t>
            </w:r>
            <w:r w:rsidR="00DD4ABE" w:rsidRPr="008C118F">
              <w:t>Python</w:t>
            </w:r>
          </w:p>
        </w:tc>
        <w:tc>
          <w:tcPr>
            <w:tcW w:w="2409" w:type="dxa"/>
          </w:tcPr>
          <w:p w14:paraId="202C1EBA" w14:textId="77777777" w:rsidR="00F6198B" w:rsidRPr="008C118F" w:rsidRDefault="00DD4ABE" w:rsidP="009B5185">
            <w:pPr>
              <w:pStyle w:val="TableTextHeader"/>
            </w:pPr>
            <w:r w:rsidRPr="008C118F">
              <w:t>Bing Image API Explorer</w:t>
            </w:r>
          </w:p>
        </w:tc>
      </w:tr>
      <w:tr w:rsidR="00F6198B" w14:paraId="1A9495E3" w14:textId="77777777" w:rsidTr="00DB5824">
        <w:tc>
          <w:tcPr>
            <w:tcW w:w="1668" w:type="dxa"/>
          </w:tcPr>
          <w:p w14:paraId="39BA413E" w14:textId="77777777" w:rsidR="00F6198B" w:rsidRPr="008C118F" w:rsidRDefault="00301B94" w:rsidP="00505DB3">
            <w:pPr>
              <w:pStyle w:val="TableText"/>
            </w:pPr>
            <w:r w:rsidRPr="008C118F">
              <w:t>Psittacella madaraszi</w:t>
            </w:r>
          </w:p>
        </w:tc>
        <w:tc>
          <w:tcPr>
            <w:tcW w:w="2126" w:type="dxa"/>
          </w:tcPr>
          <w:p w14:paraId="3965B334" w14:textId="77777777" w:rsidR="00F6198B" w:rsidRDefault="00301B94" w:rsidP="00505DB3">
            <w:pPr>
              <w:pStyle w:val="TableText"/>
            </w:pPr>
            <w:r w:rsidRPr="00301B94">
              <w:t>Madarasz's Tiger Parrot</w:t>
            </w:r>
          </w:p>
        </w:tc>
        <w:tc>
          <w:tcPr>
            <w:tcW w:w="1417" w:type="dxa"/>
          </w:tcPr>
          <w:p w14:paraId="0D9896E7" w14:textId="77777777" w:rsidR="00F6198B" w:rsidRDefault="00301B94" w:rsidP="00505DB3">
            <w:pPr>
              <w:pStyle w:val="TableText"/>
            </w:pPr>
            <w:r>
              <w:t>70</w:t>
            </w:r>
          </w:p>
        </w:tc>
        <w:tc>
          <w:tcPr>
            <w:tcW w:w="1701" w:type="dxa"/>
          </w:tcPr>
          <w:p w14:paraId="31E1DA8F" w14:textId="77777777" w:rsidR="00F6198B" w:rsidRDefault="00301B94" w:rsidP="00505DB3">
            <w:pPr>
              <w:pStyle w:val="TableText"/>
            </w:pPr>
            <w:r w:rsidRPr="00301B94">
              <w:t>870000</w:t>
            </w:r>
          </w:p>
        </w:tc>
        <w:tc>
          <w:tcPr>
            <w:tcW w:w="2409" w:type="dxa"/>
          </w:tcPr>
          <w:p w14:paraId="408A7418" w14:textId="77777777" w:rsidR="00F6198B" w:rsidRDefault="0004391F" w:rsidP="00505DB3">
            <w:pPr>
              <w:pStyle w:val="TableText"/>
            </w:pPr>
            <w:r>
              <w:t>70</w:t>
            </w:r>
          </w:p>
        </w:tc>
      </w:tr>
      <w:tr w:rsidR="00F6198B" w14:paraId="573A2AD2" w14:textId="77777777" w:rsidTr="00DB5824">
        <w:tc>
          <w:tcPr>
            <w:tcW w:w="1668" w:type="dxa"/>
          </w:tcPr>
          <w:p w14:paraId="5146DEC9" w14:textId="77777777" w:rsidR="00F6198B" w:rsidRPr="008C118F" w:rsidRDefault="0050168B" w:rsidP="00505DB3">
            <w:pPr>
              <w:pStyle w:val="TableText"/>
            </w:pPr>
            <w:r w:rsidRPr="008C118F">
              <w:t>Glaucidium siju</w:t>
            </w:r>
          </w:p>
        </w:tc>
        <w:tc>
          <w:tcPr>
            <w:tcW w:w="2126" w:type="dxa"/>
          </w:tcPr>
          <w:p w14:paraId="26DD9D23" w14:textId="77777777" w:rsidR="00F6198B" w:rsidRDefault="0050168B" w:rsidP="00505DB3">
            <w:pPr>
              <w:pStyle w:val="TableText"/>
            </w:pPr>
            <w:r w:rsidRPr="0050168B">
              <w:t>Cuban Pygmy-owl</w:t>
            </w:r>
          </w:p>
        </w:tc>
        <w:tc>
          <w:tcPr>
            <w:tcW w:w="1417" w:type="dxa"/>
          </w:tcPr>
          <w:p w14:paraId="1EE21292" w14:textId="77777777" w:rsidR="00F6198B" w:rsidRDefault="0050168B" w:rsidP="00505DB3">
            <w:pPr>
              <w:pStyle w:val="TableText"/>
            </w:pPr>
            <w:r>
              <w:t>298</w:t>
            </w:r>
          </w:p>
        </w:tc>
        <w:tc>
          <w:tcPr>
            <w:tcW w:w="1701" w:type="dxa"/>
          </w:tcPr>
          <w:p w14:paraId="61EF301F" w14:textId="77777777" w:rsidR="00F6198B" w:rsidRDefault="0050168B" w:rsidP="00505DB3">
            <w:pPr>
              <w:pStyle w:val="TableText"/>
            </w:pPr>
            <w:r>
              <w:t>905000</w:t>
            </w:r>
          </w:p>
        </w:tc>
        <w:tc>
          <w:tcPr>
            <w:tcW w:w="2409" w:type="dxa"/>
          </w:tcPr>
          <w:p w14:paraId="3016013C" w14:textId="77777777" w:rsidR="00F6198B" w:rsidRDefault="0004391F" w:rsidP="00505DB3">
            <w:pPr>
              <w:pStyle w:val="TableText"/>
            </w:pPr>
            <w:r>
              <w:t>298</w:t>
            </w:r>
          </w:p>
        </w:tc>
      </w:tr>
    </w:tbl>
    <w:p w14:paraId="6D8993D3" w14:textId="77777777" w:rsidR="00D3287E" w:rsidRDefault="00D3287E" w:rsidP="008B6883">
      <w:pPr>
        <w:pStyle w:val="BodyText2"/>
      </w:pPr>
      <w:r>
        <w:t>This is what is being send in the Python API:</w:t>
      </w:r>
    </w:p>
    <w:p w14:paraId="51F9082D"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59BB905F" w14:textId="77777777" w:rsidR="00D3287E" w:rsidRDefault="00D3287E" w:rsidP="000E5536">
      <w:pPr>
        <w:pStyle w:val="BodyText"/>
        <w:rPr>
          <w:lang w:bidi="ar-SA"/>
        </w:rPr>
      </w:pPr>
      <w:r>
        <w:rPr>
          <w:lang w:bidi="ar-SA"/>
        </w:rPr>
        <w:t>And the API Exporer url is this:</w:t>
      </w:r>
    </w:p>
    <w:p w14:paraId="0B9E672E" w14:textId="77777777" w:rsidR="00D3287E" w:rsidRDefault="00C3197E" w:rsidP="008B550B">
      <w:pPr>
        <w:pStyle w:val="Code"/>
      </w:pPr>
      <w:r w:rsidRPr="0004391F">
        <w:t>https://api.datamarket.azure.com/Bing/Search/v1/Composite?Sources=%27image%27&amp;Query=%27%2B%22Psittacella%20madaraszi%22%27</w:t>
      </w:r>
    </w:p>
    <w:p w14:paraId="56E8FAF2"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42EFE856"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08B0FD98" w14:textId="77777777" w:rsidR="00FF0942" w:rsidRDefault="00FF0942" w:rsidP="007D2F52">
      <w:pPr>
        <w:pStyle w:val="Heading4"/>
      </w:pPr>
      <w:r>
        <w:t>No images found</w:t>
      </w:r>
    </w:p>
    <w:p w14:paraId="08FD553D" w14:textId="77777777" w:rsidR="00FF0942" w:rsidRDefault="00FF0942" w:rsidP="008B6883">
      <w:pPr>
        <w:pStyle w:val="BodyText2"/>
      </w:pPr>
      <w:r>
        <w:t xml:space="preserve">Because of naming issues, e.g. </w:t>
      </w:r>
      <w:r w:rsidRPr="00FF0942">
        <w:t>Eugenia sp. nov. 'metzdorfii'</w:t>
      </w:r>
    </w:p>
    <w:p w14:paraId="79BBAE4B" w14:textId="77777777" w:rsidR="004738D8" w:rsidRPr="006A4A3D" w:rsidRDefault="004738D8" w:rsidP="007D2F52">
      <w:pPr>
        <w:pStyle w:val="Heading4"/>
      </w:pPr>
      <w:r>
        <w:t>Biases</w:t>
      </w:r>
    </w:p>
    <w:p w14:paraId="301A68BC" w14:textId="77777777" w:rsidR="008902CA" w:rsidRDefault="00C00AA4" w:rsidP="008B6883">
      <w:pPr>
        <w:pStyle w:val="BodyText2"/>
      </w:pPr>
      <w:r>
        <w:t>The following table highlights some unusual image counts:</w:t>
      </w:r>
    </w:p>
    <w:p w14:paraId="0030C6F2"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ED3D205" w14:textId="77777777" w:rsidTr="003F24E2">
        <w:trPr>
          <w:jc w:val="center"/>
        </w:trPr>
        <w:tc>
          <w:tcPr>
            <w:tcW w:w="1929" w:type="dxa"/>
          </w:tcPr>
          <w:p w14:paraId="6A4CF2CD" w14:textId="77777777" w:rsidR="00CD2FB5" w:rsidRPr="00520052" w:rsidRDefault="00CD2FB5" w:rsidP="009B5185">
            <w:pPr>
              <w:pStyle w:val="TableTextHeader"/>
            </w:pPr>
            <w:r w:rsidRPr="00520052">
              <w:t>Bias</w:t>
            </w:r>
          </w:p>
        </w:tc>
        <w:tc>
          <w:tcPr>
            <w:tcW w:w="1123" w:type="dxa"/>
          </w:tcPr>
          <w:p w14:paraId="250B87DB" w14:textId="77777777" w:rsidR="00CD2FB5" w:rsidRPr="007227BE" w:rsidRDefault="00CD2FB5" w:rsidP="009B5185">
            <w:pPr>
              <w:pStyle w:val="TableTextHeader"/>
            </w:pPr>
            <w:r w:rsidRPr="007227BE">
              <w:t>Direction</w:t>
            </w:r>
          </w:p>
        </w:tc>
        <w:tc>
          <w:tcPr>
            <w:tcW w:w="3708" w:type="dxa"/>
          </w:tcPr>
          <w:p w14:paraId="46679534" w14:textId="77777777" w:rsidR="00CD2FB5" w:rsidRPr="007227BE" w:rsidRDefault="00CD2FB5" w:rsidP="009B5185">
            <w:pPr>
              <w:pStyle w:val="TableTextHeader"/>
            </w:pPr>
            <w:r>
              <w:t>Example s</w:t>
            </w:r>
            <w:r w:rsidRPr="007227BE">
              <w:t>pecies</w:t>
            </w:r>
          </w:p>
        </w:tc>
      </w:tr>
      <w:tr w:rsidR="003F24E2" w:rsidRPr="00522497" w14:paraId="4BB3D1C0" w14:textId="77777777" w:rsidTr="003F24E2">
        <w:trPr>
          <w:jc w:val="center"/>
        </w:trPr>
        <w:tc>
          <w:tcPr>
            <w:tcW w:w="1929" w:type="dxa"/>
          </w:tcPr>
          <w:p w14:paraId="6F2CD365" w14:textId="77777777" w:rsidR="003F24E2" w:rsidRPr="00520052" w:rsidRDefault="003F24E2" w:rsidP="00505DB3">
            <w:pPr>
              <w:pStyle w:val="TableText"/>
            </w:pPr>
            <w:r w:rsidRPr="00520052">
              <w:t>Charismatic species</w:t>
            </w:r>
          </w:p>
        </w:tc>
        <w:tc>
          <w:tcPr>
            <w:tcW w:w="1123" w:type="dxa"/>
          </w:tcPr>
          <w:p w14:paraId="25B6B1C5" w14:textId="77777777" w:rsidR="003F24E2" w:rsidRDefault="003F24E2" w:rsidP="00505DB3">
            <w:pPr>
              <w:pStyle w:val="TableText"/>
            </w:pPr>
            <w:r>
              <w:t>Higher</w:t>
            </w:r>
          </w:p>
        </w:tc>
        <w:tc>
          <w:tcPr>
            <w:tcW w:w="3708" w:type="dxa"/>
          </w:tcPr>
          <w:p w14:paraId="6CCE9194"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22C9777" w14:textId="77777777" w:rsidTr="00106D8A">
        <w:trPr>
          <w:jc w:val="center"/>
        </w:trPr>
        <w:tc>
          <w:tcPr>
            <w:tcW w:w="1929" w:type="dxa"/>
          </w:tcPr>
          <w:p w14:paraId="4C829DAC" w14:textId="77777777" w:rsidR="00CD2FB5" w:rsidRPr="00520052" w:rsidRDefault="00CD2FB5" w:rsidP="00505DB3">
            <w:pPr>
              <w:pStyle w:val="TableText"/>
            </w:pPr>
            <w:r w:rsidRPr="00520052">
              <w:t>Pet species</w:t>
            </w:r>
          </w:p>
        </w:tc>
        <w:tc>
          <w:tcPr>
            <w:tcW w:w="1123" w:type="dxa"/>
          </w:tcPr>
          <w:p w14:paraId="49E7B10A" w14:textId="77777777" w:rsidR="00CD2FB5" w:rsidRPr="00522497" w:rsidRDefault="00361AB0" w:rsidP="00505DB3">
            <w:pPr>
              <w:pStyle w:val="TableText"/>
            </w:pPr>
            <w:r>
              <w:t>H</w:t>
            </w:r>
            <w:r w:rsidR="00CD2FB5" w:rsidRPr="00522497">
              <w:t>igh</w:t>
            </w:r>
            <w:r>
              <w:t>er</w:t>
            </w:r>
          </w:p>
        </w:tc>
        <w:tc>
          <w:tcPr>
            <w:tcW w:w="3708" w:type="dxa"/>
          </w:tcPr>
          <w:p w14:paraId="587FB981" w14:textId="77777777" w:rsidR="00CD2FB5" w:rsidRDefault="00CD2FB5" w:rsidP="00505DB3">
            <w:pPr>
              <w:pStyle w:val="TableText"/>
            </w:pPr>
            <w:r w:rsidRPr="0079109C">
              <w:rPr>
                <w:i/>
              </w:rPr>
              <w:t>Platycercus eximius</w:t>
            </w:r>
            <w:r>
              <w:t xml:space="preserve"> (</w:t>
            </w:r>
            <w:r w:rsidRPr="00522497">
              <w:t>Eastern Rosella Parrot</w:t>
            </w:r>
            <w:r>
              <w:t>)</w:t>
            </w:r>
          </w:p>
          <w:p w14:paraId="36FC60C8" w14:textId="77777777" w:rsidR="0079109C" w:rsidRDefault="0079109C" w:rsidP="00505DB3">
            <w:pPr>
              <w:pStyle w:val="TableText"/>
            </w:pPr>
            <w:r w:rsidRPr="0079109C">
              <w:t>Pseudeos fuscata</w:t>
            </w:r>
            <w:r>
              <w:t xml:space="preserve"> (Dusky Lory)</w:t>
            </w:r>
          </w:p>
          <w:p w14:paraId="0B19A71C" w14:textId="77777777" w:rsidR="00E40703" w:rsidRPr="0079109C" w:rsidRDefault="00E40703" w:rsidP="00505DB3">
            <w:pPr>
              <w:pStyle w:val="TableText"/>
            </w:pPr>
            <w:r w:rsidRPr="00E40703">
              <w:t>Mesocricetus auratus</w:t>
            </w:r>
            <w:r>
              <w:t xml:space="preserve"> (Golden Hamster)</w:t>
            </w:r>
          </w:p>
        </w:tc>
      </w:tr>
      <w:tr w:rsidR="00CD2FB5" w:rsidRPr="007227BE" w14:paraId="061C28B2" w14:textId="77777777" w:rsidTr="003F24E2">
        <w:trPr>
          <w:jc w:val="center"/>
        </w:trPr>
        <w:tc>
          <w:tcPr>
            <w:tcW w:w="1929" w:type="dxa"/>
          </w:tcPr>
          <w:p w14:paraId="33BB9635" w14:textId="77777777" w:rsidR="00CD2FB5" w:rsidRPr="00520052" w:rsidRDefault="00CD2FB5" w:rsidP="00505DB3">
            <w:pPr>
              <w:pStyle w:val="TableText"/>
            </w:pPr>
            <w:r w:rsidRPr="00520052">
              <w:t>Pest species</w:t>
            </w:r>
          </w:p>
        </w:tc>
        <w:tc>
          <w:tcPr>
            <w:tcW w:w="1123" w:type="dxa"/>
          </w:tcPr>
          <w:p w14:paraId="3E7E5156" w14:textId="77777777" w:rsidR="00CD2FB5" w:rsidRPr="00522497" w:rsidRDefault="00361AB0" w:rsidP="00505DB3">
            <w:pPr>
              <w:pStyle w:val="TableText"/>
            </w:pPr>
            <w:r>
              <w:t>H</w:t>
            </w:r>
            <w:r w:rsidR="00CD2FB5" w:rsidRPr="00522497">
              <w:t>igh</w:t>
            </w:r>
            <w:r>
              <w:t>er</w:t>
            </w:r>
          </w:p>
        </w:tc>
        <w:tc>
          <w:tcPr>
            <w:tcW w:w="3708" w:type="dxa"/>
          </w:tcPr>
          <w:p w14:paraId="0F03212B" w14:textId="77777777" w:rsidR="00CD2FB5" w:rsidRPr="007227BE" w:rsidRDefault="00CD2FB5" w:rsidP="00505DB3">
            <w:pPr>
              <w:pStyle w:val="TableText"/>
            </w:pPr>
            <w:r>
              <w:t>Rats etc.</w:t>
            </w:r>
          </w:p>
        </w:tc>
      </w:tr>
      <w:tr w:rsidR="00CD2FB5" w:rsidRPr="007227BE" w14:paraId="5DEE480B" w14:textId="77777777" w:rsidTr="00106D8A">
        <w:trPr>
          <w:jc w:val="center"/>
        </w:trPr>
        <w:tc>
          <w:tcPr>
            <w:tcW w:w="1929" w:type="dxa"/>
          </w:tcPr>
          <w:p w14:paraId="0151DF61" w14:textId="77777777" w:rsidR="00CD2FB5" w:rsidRPr="00520052" w:rsidRDefault="00CD2FB5" w:rsidP="00505DB3">
            <w:pPr>
              <w:pStyle w:val="TableText"/>
            </w:pPr>
            <w:r w:rsidRPr="00520052">
              <w:lastRenderedPageBreak/>
              <w:t>Species in zoos</w:t>
            </w:r>
          </w:p>
        </w:tc>
        <w:tc>
          <w:tcPr>
            <w:tcW w:w="1123" w:type="dxa"/>
          </w:tcPr>
          <w:p w14:paraId="3CF32DE2" w14:textId="77777777" w:rsidR="00CD2FB5" w:rsidRPr="00522497" w:rsidRDefault="00361AB0" w:rsidP="00505DB3">
            <w:pPr>
              <w:pStyle w:val="TableText"/>
            </w:pPr>
            <w:r>
              <w:t>H</w:t>
            </w:r>
            <w:r w:rsidR="00CD2FB5" w:rsidRPr="00522497">
              <w:t>igh</w:t>
            </w:r>
            <w:r>
              <w:t>er</w:t>
            </w:r>
          </w:p>
        </w:tc>
        <w:tc>
          <w:tcPr>
            <w:tcW w:w="3708" w:type="dxa"/>
          </w:tcPr>
          <w:p w14:paraId="5833FFEF" w14:textId="77777777" w:rsidR="00CD2FB5" w:rsidRPr="007227BE" w:rsidRDefault="00CD2FB5" w:rsidP="00505DB3">
            <w:pPr>
              <w:pStyle w:val="TableText"/>
            </w:pPr>
          </w:p>
        </w:tc>
      </w:tr>
      <w:tr w:rsidR="00CD2FB5" w:rsidRPr="007227BE" w14:paraId="3A4203E3" w14:textId="77777777" w:rsidTr="003F24E2">
        <w:trPr>
          <w:jc w:val="center"/>
        </w:trPr>
        <w:tc>
          <w:tcPr>
            <w:tcW w:w="1929" w:type="dxa"/>
          </w:tcPr>
          <w:p w14:paraId="194EAE22" w14:textId="77777777" w:rsidR="00CD2FB5" w:rsidRPr="00520052" w:rsidRDefault="00CD2FB5" w:rsidP="00505DB3">
            <w:pPr>
              <w:pStyle w:val="TableText"/>
            </w:pPr>
            <w:r w:rsidRPr="00520052">
              <w:t>Conspicous or slow-moving</w:t>
            </w:r>
          </w:p>
        </w:tc>
        <w:tc>
          <w:tcPr>
            <w:tcW w:w="1123" w:type="dxa"/>
          </w:tcPr>
          <w:p w14:paraId="7A7B038C" w14:textId="77777777" w:rsidR="00CD2FB5" w:rsidRPr="00522497" w:rsidRDefault="00361AB0" w:rsidP="00505DB3">
            <w:pPr>
              <w:pStyle w:val="TableText"/>
            </w:pPr>
            <w:r>
              <w:t>H</w:t>
            </w:r>
            <w:r w:rsidR="00CD2FB5" w:rsidRPr="00522497">
              <w:t>igh</w:t>
            </w:r>
            <w:r>
              <w:t>er</w:t>
            </w:r>
          </w:p>
        </w:tc>
        <w:tc>
          <w:tcPr>
            <w:tcW w:w="3708" w:type="dxa"/>
          </w:tcPr>
          <w:p w14:paraId="5C4410B6" w14:textId="77777777" w:rsidR="00CD2FB5" w:rsidRPr="007227BE" w:rsidRDefault="00CD2FB5" w:rsidP="00505DB3">
            <w:pPr>
              <w:pStyle w:val="TableText"/>
            </w:pPr>
            <w:r>
              <w:t>Big land mammals</w:t>
            </w:r>
          </w:p>
        </w:tc>
      </w:tr>
      <w:tr w:rsidR="00CD2FB5" w:rsidRPr="007227BE" w14:paraId="0BF490E0" w14:textId="77777777" w:rsidTr="00106D8A">
        <w:trPr>
          <w:jc w:val="center"/>
        </w:trPr>
        <w:tc>
          <w:tcPr>
            <w:tcW w:w="1929" w:type="dxa"/>
          </w:tcPr>
          <w:p w14:paraId="119BF947" w14:textId="77777777" w:rsidR="00CD2FB5" w:rsidRPr="00520052" w:rsidRDefault="00CD2FB5" w:rsidP="00505DB3">
            <w:pPr>
              <w:pStyle w:val="TableText"/>
            </w:pPr>
            <w:r w:rsidRPr="00520052">
              <w:t>Nocturnal species</w:t>
            </w:r>
          </w:p>
        </w:tc>
        <w:tc>
          <w:tcPr>
            <w:tcW w:w="1123" w:type="dxa"/>
          </w:tcPr>
          <w:p w14:paraId="27B6DC28" w14:textId="77777777" w:rsidR="00CD2FB5" w:rsidRPr="007227BE" w:rsidRDefault="00361AB0" w:rsidP="00505DB3">
            <w:pPr>
              <w:pStyle w:val="TableText"/>
            </w:pPr>
            <w:r>
              <w:t>L</w:t>
            </w:r>
            <w:r w:rsidR="00CD2FB5">
              <w:t>ow</w:t>
            </w:r>
            <w:r>
              <w:t>er</w:t>
            </w:r>
          </w:p>
        </w:tc>
        <w:tc>
          <w:tcPr>
            <w:tcW w:w="3708" w:type="dxa"/>
          </w:tcPr>
          <w:p w14:paraId="2D28A953" w14:textId="77777777" w:rsidR="00CD2FB5" w:rsidRPr="007227BE" w:rsidRDefault="00262402" w:rsidP="00505DB3">
            <w:pPr>
              <w:pStyle w:val="TableText"/>
            </w:pPr>
            <w:r>
              <w:t>Bats</w:t>
            </w:r>
          </w:p>
        </w:tc>
      </w:tr>
      <w:tr w:rsidR="000616B5" w:rsidRPr="007227BE" w14:paraId="1BAD2BBB" w14:textId="77777777" w:rsidTr="00AC054E">
        <w:trPr>
          <w:jc w:val="center"/>
        </w:trPr>
        <w:tc>
          <w:tcPr>
            <w:tcW w:w="1929" w:type="dxa"/>
          </w:tcPr>
          <w:p w14:paraId="40668BEF" w14:textId="77777777" w:rsidR="000616B5" w:rsidRPr="00520052" w:rsidRDefault="000616B5" w:rsidP="00505DB3">
            <w:pPr>
              <w:pStyle w:val="TableText"/>
            </w:pPr>
            <w:r>
              <w:t>Beached cetaceans</w:t>
            </w:r>
          </w:p>
        </w:tc>
        <w:tc>
          <w:tcPr>
            <w:tcW w:w="1123" w:type="dxa"/>
          </w:tcPr>
          <w:p w14:paraId="39133042" w14:textId="77777777" w:rsidR="000616B5" w:rsidRDefault="000616B5" w:rsidP="00505DB3">
            <w:pPr>
              <w:pStyle w:val="TableText"/>
            </w:pPr>
            <w:r>
              <w:t>Higher</w:t>
            </w:r>
          </w:p>
        </w:tc>
        <w:tc>
          <w:tcPr>
            <w:tcW w:w="3708" w:type="dxa"/>
          </w:tcPr>
          <w:p w14:paraId="302F250D"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3D004771" w14:textId="77777777" w:rsidTr="003F24E2">
        <w:trPr>
          <w:jc w:val="center"/>
        </w:trPr>
        <w:tc>
          <w:tcPr>
            <w:tcW w:w="1929" w:type="dxa"/>
          </w:tcPr>
          <w:p w14:paraId="5D736DC3" w14:textId="77777777" w:rsidR="00CD2FB5" w:rsidRPr="00520052" w:rsidRDefault="00CD2FB5" w:rsidP="00505DB3">
            <w:pPr>
              <w:pStyle w:val="TableText"/>
            </w:pPr>
            <w:r w:rsidRPr="00520052">
              <w:t>Restricted range</w:t>
            </w:r>
          </w:p>
        </w:tc>
        <w:tc>
          <w:tcPr>
            <w:tcW w:w="1123" w:type="dxa"/>
          </w:tcPr>
          <w:p w14:paraId="3046C0F6" w14:textId="77777777" w:rsidR="00CD2FB5" w:rsidRDefault="00361AB0" w:rsidP="00505DB3">
            <w:pPr>
              <w:pStyle w:val="TableText"/>
            </w:pPr>
            <w:r>
              <w:t>L</w:t>
            </w:r>
            <w:r w:rsidR="00CD2FB5">
              <w:t>ow</w:t>
            </w:r>
            <w:r>
              <w:t>er</w:t>
            </w:r>
          </w:p>
        </w:tc>
        <w:tc>
          <w:tcPr>
            <w:tcW w:w="3708" w:type="dxa"/>
          </w:tcPr>
          <w:p w14:paraId="25655F28" w14:textId="77777777" w:rsidR="00CD2FB5" w:rsidRPr="007227BE" w:rsidRDefault="00CD2FB5" w:rsidP="00505DB3">
            <w:pPr>
              <w:pStyle w:val="TableText"/>
            </w:pPr>
          </w:p>
        </w:tc>
      </w:tr>
      <w:tr w:rsidR="00CD2FB5" w:rsidRPr="007227BE" w14:paraId="32A25841" w14:textId="77777777" w:rsidTr="00AC054E">
        <w:trPr>
          <w:jc w:val="center"/>
        </w:trPr>
        <w:tc>
          <w:tcPr>
            <w:tcW w:w="1929" w:type="dxa"/>
          </w:tcPr>
          <w:p w14:paraId="4EC17F95" w14:textId="77777777" w:rsidR="00CD2FB5" w:rsidRPr="00520052" w:rsidRDefault="00CD2FB5" w:rsidP="00505DB3">
            <w:pPr>
              <w:pStyle w:val="TableText"/>
            </w:pPr>
            <w:r w:rsidRPr="00520052">
              <w:t>Secretive or inconspicuous</w:t>
            </w:r>
          </w:p>
        </w:tc>
        <w:tc>
          <w:tcPr>
            <w:tcW w:w="1123" w:type="dxa"/>
          </w:tcPr>
          <w:p w14:paraId="7048668B" w14:textId="77777777" w:rsidR="00CD2FB5" w:rsidRDefault="00361AB0" w:rsidP="00505DB3">
            <w:pPr>
              <w:pStyle w:val="TableText"/>
            </w:pPr>
            <w:r>
              <w:t>L</w:t>
            </w:r>
            <w:r w:rsidR="00CD2FB5">
              <w:t>ow</w:t>
            </w:r>
            <w:r>
              <w:t>er</w:t>
            </w:r>
          </w:p>
        </w:tc>
        <w:tc>
          <w:tcPr>
            <w:tcW w:w="3708" w:type="dxa"/>
          </w:tcPr>
          <w:p w14:paraId="2492E686" w14:textId="77777777" w:rsidR="00CD2FB5" w:rsidRPr="007227BE" w:rsidRDefault="00CD2FB5" w:rsidP="00505DB3">
            <w:pPr>
              <w:pStyle w:val="TableText"/>
            </w:pPr>
          </w:p>
        </w:tc>
      </w:tr>
      <w:tr w:rsidR="00CD2FB5" w:rsidRPr="007227BE" w14:paraId="1A1E4BB0" w14:textId="77777777" w:rsidTr="003F24E2">
        <w:trPr>
          <w:jc w:val="center"/>
        </w:trPr>
        <w:tc>
          <w:tcPr>
            <w:tcW w:w="1929" w:type="dxa"/>
          </w:tcPr>
          <w:p w14:paraId="19208A96" w14:textId="77777777" w:rsidR="00CD2FB5" w:rsidRPr="00520052" w:rsidRDefault="00CD2FB5" w:rsidP="00505DB3">
            <w:pPr>
              <w:pStyle w:val="TableText"/>
            </w:pPr>
            <w:r w:rsidRPr="00520052">
              <w:t>Size?</w:t>
            </w:r>
          </w:p>
        </w:tc>
        <w:tc>
          <w:tcPr>
            <w:tcW w:w="1123" w:type="dxa"/>
          </w:tcPr>
          <w:p w14:paraId="10714F39" w14:textId="77777777" w:rsidR="00CD2FB5" w:rsidRDefault="00CD2FB5" w:rsidP="00505DB3">
            <w:pPr>
              <w:pStyle w:val="TableText"/>
            </w:pPr>
            <w:r>
              <w:t>High</w:t>
            </w:r>
            <w:r w:rsidR="00361AB0">
              <w:t>er</w:t>
            </w:r>
            <w:r>
              <w:t xml:space="preserve"> or low</w:t>
            </w:r>
            <w:r w:rsidR="00361AB0">
              <w:t>er</w:t>
            </w:r>
          </w:p>
        </w:tc>
        <w:tc>
          <w:tcPr>
            <w:tcW w:w="3708" w:type="dxa"/>
          </w:tcPr>
          <w:p w14:paraId="65F8F00F" w14:textId="77777777" w:rsidR="00CD2FB5" w:rsidRPr="007227BE" w:rsidRDefault="00CD2FB5" w:rsidP="00505DB3">
            <w:pPr>
              <w:pStyle w:val="TableText"/>
            </w:pPr>
          </w:p>
        </w:tc>
      </w:tr>
      <w:tr w:rsidR="00361AB0" w:rsidRPr="007227BE" w14:paraId="34E5D5EC" w14:textId="77777777" w:rsidTr="00AC054E">
        <w:trPr>
          <w:jc w:val="center"/>
        </w:trPr>
        <w:tc>
          <w:tcPr>
            <w:tcW w:w="1929" w:type="dxa"/>
          </w:tcPr>
          <w:p w14:paraId="174A696B" w14:textId="77777777" w:rsidR="00361AB0" w:rsidRPr="00520052" w:rsidRDefault="00361AB0" w:rsidP="00505DB3">
            <w:pPr>
              <w:pStyle w:val="TableText"/>
            </w:pPr>
            <w:r w:rsidRPr="00520052">
              <w:t>Red List Stauts</w:t>
            </w:r>
          </w:p>
        </w:tc>
        <w:tc>
          <w:tcPr>
            <w:tcW w:w="1123" w:type="dxa"/>
          </w:tcPr>
          <w:p w14:paraId="1CBAF67B" w14:textId="77777777" w:rsidR="00361AB0" w:rsidRDefault="00361AB0" w:rsidP="00505DB3">
            <w:pPr>
              <w:pStyle w:val="TableText"/>
            </w:pPr>
            <w:r>
              <w:t>Higher or lower</w:t>
            </w:r>
          </w:p>
        </w:tc>
        <w:tc>
          <w:tcPr>
            <w:tcW w:w="3708" w:type="dxa"/>
          </w:tcPr>
          <w:p w14:paraId="4B8E8089" w14:textId="77777777" w:rsidR="00361AB0" w:rsidRPr="00464D8F" w:rsidRDefault="00361AB0" w:rsidP="00505DB3">
            <w:pPr>
              <w:pStyle w:val="TableText"/>
            </w:pPr>
          </w:p>
        </w:tc>
      </w:tr>
    </w:tbl>
    <w:p w14:paraId="704C8384" w14:textId="77777777" w:rsidR="003435AA" w:rsidRDefault="003435AA" w:rsidP="005E663B">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425E556A" w14:textId="77777777" w:rsidR="00262402" w:rsidRDefault="00D07D1F" w:rsidP="005E663B">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37FFA417" w14:textId="77777777" w:rsidR="00BB4712" w:rsidRDefault="00BB4712" w:rsidP="005E663B">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46E55D" w14:textId="77777777" w:rsidR="007B716C" w:rsidRDefault="007B716C" w:rsidP="005E663B">
      <w:pPr>
        <w:pStyle w:val="ListNumber"/>
        <w:numPr>
          <w:ilvl w:val="0"/>
          <w:numId w:val="14"/>
        </w:numPr>
      </w:pPr>
      <w:r>
        <w:t>Conspicuous or slow moving species will have more, e.g. big land mammals, e.g. bison, foxes, giraffes</w:t>
      </w:r>
    </w:p>
    <w:p w14:paraId="6BDA06E9" w14:textId="77777777" w:rsidR="00236659" w:rsidRDefault="00D07D1F" w:rsidP="005E663B">
      <w:pPr>
        <w:pStyle w:val="ListNumber"/>
        <w:numPr>
          <w:ilvl w:val="0"/>
          <w:numId w:val="14"/>
        </w:numPr>
      </w:pPr>
      <w:r>
        <w:t>Common pests will have more images, e.g. rats</w:t>
      </w:r>
      <w:r w:rsidR="00C05E97">
        <w:t xml:space="preserve">. </w:t>
      </w:r>
    </w:p>
    <w:p w14:paraId="26480897" w14:textId="77777777" w:rsidR="00C24A0F" w:rsidRDefault="002523A2" w:rsidP="005E663B">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47E4AB8" w14:textId="77777777" w:rsidR="00192482" w:rsidRDefault="00192482" w:rsidP="005E663B">
      <w:pPr>
        <w:pStyle w:val="ListNumber"/>
        <w:numPr>
          <w:ilvl w:val="0"/>
          <w:numId w:val="14"/>
        </w:numPr>
      </w:pPr>
      <w:r>
        <w:t xml:space="preserve">Multiple images for the same species on the same page, e.g. </w:t>
      </w:r>
      <w:hyperlink r:id="rId374" w:history="1">
        <w:r w:rsidRPr="00192482">
          <w:rPr>
            <w:rStyle w:val="Hyperlink"/>
          </w:rPr>
          <w:t>here</w:t>
        </w:r>
      </w:hyperlink>
    </w:p>
    <w:p w14:paraId="6C0541B8" w14:textId="77777777" w:rsidR="00152FBD" w:rsidRDefault="00152FBD" w:rsidP="0034374E">
      <w:pPr>
        <w:pStyle w:val="Heading3"/>
      </w:pPr>
      <w:r>
        <w:t xml:space="preserve">Correcting for </w:t>
      </w:r>
      <w:r w:rsidR="00762DF0">
        <w:t>API search issues</w:t>
      </w:r>
    </w:p>
    <w:p w14:paraId="20B7179F" w14:textId="77777777" w:rsidR="00762DF0" w:rsidRDefault="00762DF0" w:rsidP="007D2F52">
      <w:pPr>
        <w:pStyle w:val="Heading4"/>
      </w:pPr>
      <w:r>
        <w:t>Correcting for binomials with the same Genus and Specific name</w:t>
      </w:r>
    </w:p>
    <w:p w14:paraId="2B11F845"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6B6E29CF"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7C46D39F" w14:textId="77777777" w:rsidR="00762DF0" w:rsidRPr="00762DF0" w:rsidRDefault="00762DF0" w:rsidP="008B6883">
      <w:pPr>
        <w:pStyle w:val="BodyText2"/>
      </w:pPr>
      <w:r>
        <w:t>Still no way of correcting for ‘Bison bison’ as the common name is ‘Bison’!</w:t>
      </w:r>
    </w:p>
    <w:p w14:paraId="44316A7B" w14:textId="77777777" w:rsidR="009E7CB7" w:rsidRDefault="009E7CB7" w:rsidP="007D2F52">
      <w:pPr>
        <w:pStyle w:val="Heading4"/>
      </w:pPr>
      <w:r>
        <w:t>Removing duplicate domain hits</w:t>
      </w:r>
    </w:p>
    <w:p w14:paraId="36CEC3EE"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353F53BC" w14:textId="77777777" w:rsidR="002A4A09" w:rsidRPr="009E7CB7" w:rsidRDefault="002A4A09" w:rsidP="007D2F52">
      <w:pPr>
        <w:pStyle w:val="Heading4"/>
      </w:pPr>
      <w:r>
        <w:t>Correcting for species range</w:t>
      </w:r>
      <w:r w:rsidR="00581EED">
        <w:t xml:space="preserve"> size</w:t>
      </w:r>
    </w:p>
    <w:p w14:paraId="597C17B5"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08A64E61"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F19879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150872E9" w14:textId="77777777" w:rsidTr="00F720D1">
        <w:trPr>
          <w:jc w:val="center"/>
        </w:trPr>
        <w:tc>
          <w:tcPr>
            <w:tcW w:w="1079" w:type="dxa"/>
          </w:tcPr>
          <w:p w14:paraId="4174DB4B" w14:textId="77777777" w:rsidR="00194C81" w:rsidRPr="00065CFF" w:rsidRDefault="00194C81" w:rsidP="009B5185">
            <w:pPr>
              <w:pStyle w:val="TableTextHeader"/>
            </w:pPr>
            <w:r w:rsidRPr="00065CFF">
              <w:t>Red list status</w:t>
            </w:r>
          </w:p>
        </w:tc>
        <w:tc>
          <w:tcPr>
            <w:tcW w:w="1837" w:type="dxa"/>
          </w:tcPr>
          <w:p w14:paraId="3B0DA1E4" w14:textId="77777777" w:rsidR="00194C81" w:rsidRPr="00F720D1" w:rsidRDefault="00194C81" w:rsidP="009B5185">
            <w:pPr>
              <w:pStyle w:val="TableTextHeader"/>
            </w:pPr>
            <w:r w:rsidRPr="00F720D1">
              <w:t>Average of Total area (m2)</w:t>
            </w:r>
          </w:p>
        </w:tc>
      </w:tr>
      <w:tr w:rsidR="00194C81" w:rsidRPr="005921D0" w14:paraId="3EDCA3FF" w14:textId="77777777" w:rsidTr="00F720D1">
        <w:trPr>
          <w:jc w:val="center"/>
        </w:trPr>
        <w:tc>
          <w:tcPr>
            <w:tcW w:w="1079" w:type="dxa"/>
          </w:tcPr>
          <w:p w14:paraId="002D0846" w14:textId="77777777" w:rsidR="00194C81" w:rsidRPr="00065CFF" w:rsidRDefault="00194C81" w:rsidP="00505DB3">
            <w:pPr>
              <w:pStyle w:val="TableText"/>
            </w:pPr>
            <w:r w:rsidRPr="00065CFF">
              <w:t>LC</w:t>
            </w:r>
          </w:p>
        </w:tc>
        <w:tc>
          <w:tcPr>
            <w:tcW w:w="1837" w:type="dxa"/>
          </w:tcPr>
          <w:p w14:paraId="5AA31EAC" w14:textId="77777777" w:rsidR="00194C81" w:rsidRPr="005921D0" w:rsidRDefault="00194C81" w:rsidP="00505DB3">
            <w:pPr>
              <w:pStyle w:val="TableText"/>
            </w:pPr>
            <w:r w:rsidRPr="005921D0">
              <w:t>13262384070541</w:t>
            </w:r>
          </w:p>
        </w:tc>
      </w:tr>
      <w:tr w:rsidR="00194C81" w:rsidRPr="005921D0" w14:paraId="42B12E86" w14:textId="77777777" w:rsidTr="00F720D1">
        <w:trPr>
          <w:jc w:val="center"/>
        </w:trPr>
        <w:tc>
          <w:tcPr>
            <w:tcW w:w="1079" w:type="dxa"/>
          </w:tcPr>
          <w:p w14:paraId="318C4B00" w14:textId="77777777" w:rsidR="00194C81" w:rsidRPr="00065CFF" w:rsidRDefault="00194C81" w:rsidP="00505DB3">
            <w:pPr>
              <w:pStyle w:val="TableText"/>
            </w:pPr>
            <w:r w:rsidRPr="00065CFF">
              <w:t>NT</w:t>
            </w:r>
          </w:p>
        </w:tc>
        <w:tc>
          <w:tcPr>
            <w:tcW w:w="1837" w:type="dxa"/>
          </w:tcPr>
          <w:p w14:paraId="6E25FEE9" w14:textId="77777777" w:rsidR="00194C81" w:rsidRPr="005921D0" w:rsidRDefault="00194C81" w:rsidP="00505DB3">
            <w:pPr>
              <w:pStyle w:val="TableText"/>
            </w:pPr>
            <w:r w:rsidRPr="005921D0">
              <w:t>8631490932619</w:t>
            </w:r>
          </w:p>
        </w:tc>
      </w:tr>
      <w:tr w:rsidR="00194C81" w:rsidRPr="005921D0" w14:paraId="1A6A018E" w14:textId="77777777" w:rsidTr="00F720D1">
        <w:trPr>
          <w:jc w:val="center"/>
        </w:trPr>
        <w:tc>
          <w:tcPr>
            <w:tcW w:w="1079" w:type="dxa"/>
          </w:tcPr>
          <w:p w14:paraId="2252AA84" w14:textId="77777777" w:rsidR="00194C81" w:rsidRPr="00065CFF" w:rsidRDefault="00194C81" w:rsidP="00505DB3">
            <w:pPr>
              <w:pStyle w:val="TableText"/>
            </w:pPr>
            <w:r w:rsidRPr="00065CFF">
              <w:t>VU</w:t>
            </w:r>
          </w:p>
        </w:tc>
        <w:tc>
          <w:tcPr>
            <w:tcW w:w="1837" w:type="dxa"/>
          </w:tcPr>
          <w:p w14:paraId="586449A4" w14:textId="77777777" w:rsidR="00194C81" w:rsidRPr="005921D0" w:rsidRDefault="00194C81" w:rsidP="00505DB3">
            <w:pPr>
              <w:pStyle w:val="TableText"/>
            </w:pPr>
            <w:r w:rsidRPr="005921D0">
              <w:t>5288424638422</w:t>
            </w:r>
          </w:p>
        </w:tc>
      </w:tr>
      <w:tr w:rsidR="00194C81" w:rsidRPr="005921D0" w14:paraId="0C0AD8BA" w14:textId="77777777" w:rsidTr="00F720D1">
        <w:trPr>
          <w:jc w:val="center"/>
        </w:trPr>
        <w:tc>
          <w:tcPr>
            <w:tcW w:w="1079" w:type="dxa"/>
          </w:tcPr>
          <w:p w14:paraId="6FCA6A6B" w14:textId="77777777" w:rsidR="00194C81" w:rsidRPr="00065CFF" w:rsidRDefault="00194C81" w:rsidP="00505DB3">
            <w:pPr>
              <w:pStyle w:val="TableText"/>
            </w:pPr>
            <w:r w:rsidRPr="00065CFF">
              <w:t>DD</w:t>
            </w:r>
          </w:p>
        </w:tc>
        <w:tc>
          <w:tcPr>
            <w:tcW w:w="1837" w:type="dxa"/>
          </w:tcPr>
          <w:p w14:paraId="43616FCD" w14:textId="77777777" w:rsidR="00194C81" w:rsidRPr="005921D0" w:rsidRDefault="00194C81" w:rsidP="00505DB3">
            <w:pPr>
              <w:pStyle w:val="TableText"/>
            </w:pPr>
            <w:r w:rsidRPr="005921D0">
              <w:t>3332376132701</w:t>
            </w:r>
          </w:p>
        </w:tc>
      </w:tr>
      <w:tr w:rsidR="00194C81" w:rsidRPr="005921D0" w14:paraId="2C659419" w14:textId="77777777" w:rsidTr="00F720D1">
        <w:trPr>
          <w:jc w:val="center"/>
        </w:trPr>
        <w:tc>
          <w:tcPr>
            <w:tcW w:w="1079" w:type="dxa"/>
          </w:tcPr>
          <w:p w14:paraId="17291577" w14:textId="77777777" w:rsidR="00194C81" w:rsidRPr="00065CFF" w:rsidRDefault="00194C81" w:rsidP="00505DB3">
            <w:pPr>
              <w:pStyle w:val="TableText"/>
            </w:pPr>
            <w:r w:rsidRPr="00065CFF">
              <w:t>EN</w:t>
            </w:r>
          </w:p>
        </w:tc>
        <w:tc>
          <w:tcPr>
            <w:tcW w:w="1837" w:type="dxa"/>
          </w:tcPr>
          <w:p w14:paraId="1E292B0F" w14:textId="77777777" w:rsidR="00194C81" w:rsidRPr="005921D0" w:rsidRDefault="00194C81" w:rsidP="00505DB3">
            <w:pPr>
              <w:pStyle w:val="TableText"/>
            </w:pPr>
            <w:r w:rsidRPr="005921D0">
              <w:t>1416820533856</w:t>
            </w:r>
          </w:p>
        </w:tc>
      </w:tr>
      <w:tr w:rsidR="00194C81" w:rsidRPr="005921D0" w14:paraId="5026531C" w14:textId="77777777" w:rsidTr="00F720D1">
        <w:trPr>
          <w:jc w:val="center"/>
        </w:trPr>
        <w:tc>
          <w:tcPr>
            <w:tcW w:w="1079" w:type="dxa"/>
          </w:tcPr>
          <w:p w14:paraId="4FEF5F05" w14:textId="77777777" w:rsidR="00194C81" w:rsidRPr="00065CFF" w:rsidRDefault="00194C81" w:rsidP="00505DB3">
            <w:pPr>
              <w:pStyle w:val="TableText"/>
            </w:pPr>
            <w:r w:rsidRPr="00065CFF">
              <w:t>CR</w:t>
            </w:r>
          </w:p>
        </w:tc>
        <w:tc>
          <w:tcPr>
            <w:tcW w:w="1837" w:type="dxa"/>
          </w:tcPr>
          <w:p w14:paraId="2D1D17C9" w14:textId="77777777" w:rsidR="00194C81" w:rsidRPr="005921D0" w:rsidRDefault="00194C81" w:rsidP="00505DB3">
            <w:pPr>
              <w:pStyle w:val="TableText"/>
            </w:pPr>
            <w:r w:rsidRPr="005921D0">
              <w:t>1004991838258</w:t>
            </w:r>
          </w:p>
        </w:tc>
      </w:tr>
      <w:tr w:rsidR="00194C81" w:rsidRPr="005921D0" w14:paraId="25C99CDF" w14:textId="77777777" w:rsidTr="00F720D1">
        <w:trPr>
          <w:jc w:val="center"/>
        </w:trPr>
        <w:tc>
          <w:tcPr>
            <w:tcW w:w="1079" w:type="dxa"/>
          </w:tcPr>
          <w:p w14:paraId="694F31E3" w14:textId="77777777" w:rsidR="00194C81" w:rsidRPr="00065CFF" w:rsidRDefault="00194C81" w:rsidP="00505DB3">
            <w:pPr>
              <w:pStyle w:val="TableText"/>
            </w:pPr>
            <w:r w:rsidRPr="00065CFF">
              <w:t>EX</w:t>
            </w:r>
          </w:p>
        </w:tc>
        <w:tc>
          <w:tcPr>
            <w:tcW w:w="1837" w:type="dxa"/>
          </w:tcPr>
          <w:p w14:paraId="1E39ADB4" w14:textId="77777777" w:rsidR="00194C81" w:rsidRPr="005921D0" w:rsidRDefault="00194C81" w:rsidP="00505DB3">
            <w:pPr>
              <w:pStyle w:val="TableText"/>
            </w:pPr>
            <w:r w:rsidRPr="005921D0">
              <w:t>523813641194</w:t>
            </w:r>
          </w:p>
        </w:tc>
      </w:tr>
      <w:tr w:rsidR="00194C81" w:rsidRPr="005921D0" w14:paraId="36307730" w14:textId="77777777" w:rsidTr="00F720D1">
        <w:trPr>
          <w:jc w:val="center"/>
        </w:trPr>
        <w:tc>
          <w:tcPr>
            <w:tcW w:w="1079" w:type="dxa"/>
          </w:tcPr>
          <w:p w14:paraId="4293DF9E" w14:textId="77777777" w:rsidR="00194C81" w:rsidRPr="00065CFF" w:rsidRDefault="00194C81" w:rsidP="00505DB3">
            <w:pPr>
              <w:pStyle w:val="TableText"/>
            </w:pPr>
            <w:r w:rsidRPr="00065CFF">
              <w:t>EW</w:t>
            </w:r>
          </w:p>
        </w:tc>
        <w:tc>
          <w:tcPr>
            <w:tcW w:w="1837" w:type="dxa"/>
          </w:tcPr>
          <w:p w14:paraId="3DF68A9D" w14:textId="77777777" w:rsidR="00194C81" w:rsidRPr="005921D0" w:rsidRDefault="00194C81" w:rsidP="00505DB3">
            <w:pPr>
              <w:pStyle w:val="TableText"/>
            </w:pPr>
            <w:r w:rsidRPr="005921D0">
              <w:t>2305479652</w:t>
            </w:r>
          </w:p>
        </w:tc>
      </w:tr>
    </w:tbl>
    <w:p w14:paraId="7C593138"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04C227CF"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3A47620B" w14:textId="77777777" w:rsidTr="00AC7601">
        <w:trPr>
          <w:jc w:val="center"/>
        </w:trPr>
        <w:tc>
          <w:tcPr>
            <w:tcW w:w="701" w:type="dxa"/>
            <w:tcBorders>
              <w:bottom w:val="single" w:sz="8" w:space="0" w:color="0F6FC6" w:themeColor="accent1"/>
            </w:tcBorders>
          </w:tcPr>
          <w:p w14:paraId="277DEA6C" w14:textId="77777777" w:rsidR="00630870" w:rsidRPr="00065CFF" w:rsidRDefault="00630870" w:rsidP="009B5185">
            <w:pPr>
              <w:pStyle w:val="TableTextHeader"/>
            </w:pPr>
            <w:r w:rsidRPr="00065CFF">
              <w:t>species_id</w:t>
            </w:r>
          </w:p>
        </w:tc>
        <w:tc>
          <w:tcPr>
            <w:tcW w:w="1833" w:type="dxa"/>
            <w:tcBorders>
              <w:bottom w:val="single" w:sz="8" w:space="0" w:color="0F6FC6" w:themeColor="accent1"/>
            </w:tcBorders>
          </w:tcPr>
          <w:p w14:paraId="2496E9E2" w14:textId="77777777" w:rsidR="00630870" w:rsidRPr="00630870" w:rsidRDefault="00630870" w:rsidP="009B5185">
            <w:pPr>
              <w:pStyle w:val="TableTextHeader"/>
            </w:pPr>
            <w:r>
              <w:t>Binomial</w:t>
            </w:r>
          </w:p>
        </w:tc>
        <w:tc>
          <w:tcPr>
            <w:tcW w:w="1984" w:type="dxa"/>
            <w:tcBorders>
              <w:bottom w:val="single" w:sz="8" w:space="0" w:color="0F6FC6" w:themeColor="accent1"/>
            </w:tcBorders>
          </w:tcPr>
          <w:p w14:paraId="4C9742DD" w14:textId="77777777" w:rsidR="00630870" w:rsidRPr="00630870" w:rsidRDefault="00630870" w:rsidP="009B5185">
            <w:pPr>
              <w:pStyle w:val="TableTextHeader"/>
            </w:pPr>
            <w:r>
              <w:t>Common name</w:t>
            </w:r>
          </w:p>
        </w:tc>
        <w:tc>
          <w:tcPr>
            <w:tcW w:w="1281" w:type="dxa"/>
            <w:tcBorders>
              <w:bottom w:val="single" w:sz="8" w:space="0" w:color="0F6FC6" w:themeColor="accent1"/>
            </w:tcBorders>
          </w:tcPr>
          <w:p w14:paraId="61ED083A" w14:textId="77777777" w:rsidR="00630870" w:rsidRPr="00630870" w:rsidRDefault="00630870" w:rsidP="009B5185">
            <w:pPr>
              <w:pStyle w:val="TableTextHeader"/>
            </w:pPr>
            <w:r>
              <w:t>Range (Km2)</w:t>
            </w:r>
          </w:p>
        </w:tc>
        <w:tc>
          <w:tcPr>
            <w:tcW w:w="993" w:type="dxa"/>
            <w:tcBorders>
              <w:bottom w:val="single" w:sz="8" w:space="0" w:color="0F6FC6" w:themeColor="accent1"/>
            </w:tcBorders>
          </w:tcPr>
          <w:p w14:paraId="5D618125" w14:textId="77777777" w:rsidR="00630870" w:rsidRPr="00630870" w:rsidRDefault="00630870" w:rsidP="009B5185">
            <w:pPr>
              <w:pStyle w:val="TableTextHeader"/>
            </w:pPr>
            <w:r>
              <w:t>Image count</w:t>
            </w:r>
          </w:p>
        </w:tc>
        <w:tc>
          <w:tcPr>
            <w:tcW w:w="1134" w:type="dxa"/>
            <w:tcBorders>
              <w:bottom w:val="single" w:sz="8" w:space="0" w:color="0F6FC6" w:themeColor="accent1"/>
            </w:tcBorders>
          </w:tcPr>
          <w:p w14:paraId="00A44DC0" w14:textId="77777777" w:rsidR="00630870" w:rsidRPr="00630870" w:rsidRDefault="00630870" w:rsidP="009B5185">
            <w:pPr>
              <w:pStyle w:val="TableTextHeader"/>
            </w:pPr>
            <w:r>
              <w:t>Red list status</w:t>
            </w:r>
          </w:p>
        </w:tc>
      </w:tr>
      <w:tr w:rsidR="00630870" w:rsidRPr="00630870" w14:paraId="04F08776" w14:textId="77777777" w:rsidTr="00AC7601">
        <w:trPr>
          <w:jc w:val="center"/>
        </w:trPr>
        <w:tc>
          <w:tcPr>
            <w:tcW w:w="701" w:type="dxa"/>
            <w:shd w:val="clear" w:color="auto" w:fill="DBEFF9" w:themeFill="background2"/>
          </w:tcPr>
          <w:p w14:paraId="5F8908AD" w14:textId="77777777" w:rsidR="00630870" w:rsidRPr="00065CFF" w:rsidRDefault="00630870" w:rsidP="00505DB3">
            <w:pPr>
              <w:pStyle w:val="TableText"/>
            </w:pPr>
            <w:r w:rsidRPr="00065CFF">
              <w:t>19516</w:t>
            </w:r>
          </w:p>
        </w:tc>
        <w:tc>
          <w:tcPr>
            <w:tcW w:w="1833" w:type="dxa"/>
            <w:shd w:val="clear" w:color="auto" w:fill="DBEFF9" w:themeFill="background2"/>
          </w:tcPr>
          <w:p w14:paraId="271EC17F"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61F1E726"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183D779F" w14:textId="77777777" w:rsidR="00630870" w:rsidRPr="00630870" w:rsidRDefault="00630870" w:rsidP="00505DB3">
            <w:pPr>
              <w:pStyle w:val="TableText"/>
            </w:pPr>
            <w:r w:rsidRPr="00630870">
              <w:t>272610879488061</w:t>
            </w:r>
          </w:p>
        </w:tc>
        <w:tc>
          <w:tcPr>
            <w:tcW w:w="993" w:type="dxa"/>
            <w:shd w:val="clear" w:color="auto" w:fill="DBEFF9" w:themeFill="background2"/>
          </w:tcPr>
          <w:p w14:paraId="0922C7F0" w14:textId="77777777" w:rsidR="00630870" w:rsidRPr="00630870" w:rsidRDefault="00630870" w:rsidP="00505DB3">
            <w:pPr>
              <w:pStyle w:val="TableText"/>
            </w:pPr>
            <w:r w:rsidRPr="00630870">
              <w:t>10100</w:t>
            </w:r>
          </w:p>
        </w:tc>
        <w:tc>
          <w:tcPr>
            <w:tcW w:w="1134" w:type="dxa"/>
            <w:shd w:val="clear" w:color="auto" w:fill="DBEFF9" w:themeFill="background2"/>
          </w:tcPr>
          <w:p w14:paraId="165CE602" w14:textId="77777777" w:rsidR="00630870" w:rsidRPr="00630870" w:rsidRDefault="00630870" w:rsidP="00505DB3">
            <w:pPr>
              <w:pStyle w:val="TableText"/>
            </w:pPr>
            <w:r w:rsidRPr="00630870">
              <w:t>NT</w:t>
            </w:r>
          </w:p>
        </w:tc>
      </w:tr>
      <w:tr w:rsidR="00AC7601" w:rsidRPr="00630870" w14:paraId="080B18AC"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1A897E34"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27BB5D8B"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5A00705E"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5DE39BF1"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FE24590"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26939D6D" w14:textId="77777777" w:rsidR="00630870" w:rsidRPr="00630870" w:rsidRDefault="00630870" w:rsidP="00505DB3">
            <w:pPr>
              <w:pStyle w:val="TableText"/>
            </w:pPr>
            <w:r w:rsidRPr="00630870">
              <w:t>LC</w:t>
            </w:r>
          </w:p>
        </w:tc>
      </w:tr>
      <w:tr w:rsidR="00065CFF" w:rsidRPr="00630870" w14:paraId="4F5002D0" w14:textId="77777777" w:rsidTr="00AC7601">
        <w:trPr>
          <w:jc w:val="center"/>
        </w:trPr>
        <w:tc>
          <w:tcPr>
            <w:tcW w:w="701" w:type="dxa"/>
          </w:tcPr>
          <w:p w14:paraId="2CBE2932" w14:textId="77777777" w:rsidR="00065CFF" w:rsidRPr="00065CFF" w:rsidRDefault="00065CFF" w:rsidP="00505DB3">
            <w:pPr>
              <w:pStyle w:val="TableText"/>
            </w:pPr>
            <w:r w:rsidRPr="00065CFF">
              <w:lastRenderedPageBreak/>
              <w:t>8543</w:t>
            </w:r>
          </w:p>
        </w:tc>
        <w:tc>
          <w:tcPr>
            <w:tcW w:w="1833" w:type="dxa"/>
          </w:tcPr>
          <w:p w14:paraId="163F2B2C" w14:textId="77777777" w:rsidR="00065CFF" w:rsidRPr="00630870" w:rsidRDefault="00065CFF" w:rsidP="00505DB3">
            <w:pPr>
              <w:pStyle w:val="TableText"/>
            </w:pPr>
            <w:r>
              <w:t>Felis silvestris</w:t>
            </w:r>
          </w:p>
        </w:tc>
        <w:tc>
          <w:tcPr>
            <w:tcW w:w="1984" w:type="dxa"/>
          </w:tcPr>
          <w:p w14:paraId="1067FFD1" w14:textId="77777777" w:rsidR="00065CFF" w:rsidRPr="00630870" w:rsidRDefault="00065CFF" w:rsidP="00505DB3">
            <w:pPr>
              <w:pStyle w:val="TableText"/>
            </w:pPr>
            <w:r w:rsidRPr="00065CFF">
              <w:t>Wildcat</w:t>
            </w:r>
          </w:p>
        </w:tc>
        <w:tc>
          <w:tcPr>
            <w:tcW w:w="1281" w:type="dxa"/>
          </w:tcPr>
          <w:p w14:paraId="00CDBDAF" w14:textId="77777777" w:rsidR="00065CFF" w:rsidRPr="00630870" w:rsidRDefault="00065CFF" w:rsidP="00505DB3">
            <w:pPr>
              <w:pStyle w:val="TableText"/>
            </w:pPr>
            <w:r w:rsidRPr="00065CFF">
              <w:t>383641615274766</w:t>
            </w:r>
          </w:p>
        </w:tc>
        <w:tc>
          <w:tcPr>
            <w:tcW w:w="993" w:type="dxa"/>
          </w:tcPr>
          <w:p w14:paraId="6FF2A45C" w14:textId="77777777" w:rsidR="00065CFF" w:rsidRPr="00630870" w:rsidRDefault="00065CFF" w:rsidP="00505DB3">
            <w:pPr>
              <w:pStyle w:val="TableText"/>
            </w:pPr>
            <w:r w:rsidRPr="00065CFF">
              <w:t>47600</w:t>
            </w:r>
          </w:p>
        </w:tc>
        <w:tc>
          <w:tcPr>
            <w:tcW w:w="1134" w:type="dxa"/>
          </w:tcPr>
          <w:p w14:paraId="4A9849B2" w14:textId="77777777" w:rsidR="00065CFF" w:rsidRPr="00630870" w:rsidRDefault="00065CFF" w:rsidP="00505DB3">
            <w:pPr>
              <w:pStyle w:val="TableText"/>
            </w:pPr>
            <w:r>
              <w:t>LC</w:t>
            </w:r>
          </w:p>
        </w:tc>
      </w:tr>
      <w:tr w:rsidR="00065CFF" w:rsidRPr="00630870" w14:paraId="63B9FCCC" w14:textId="77777777" w:rsidTr="00065CFF">
        <w:trPr>
          <w:jc w:val="center"/>
        </w:trPr>
        <w:tc>
          <w:tcPr>
            <w:tcW w:w="701" w:type="dxa"/>
          </w:tcPr>
          <w:p w14:paraId="4B88B489" w14:textId="77777777" w:rsidR="00065CFF" w:rsidRPr="00065CFF" w:rsidRDefault="00065CFF" w:rsidP="00505DB3">
            <w:pPr>
              <w:pStyle w:val="TableText"/>
            </w:pPr>
            <w:r w:rsidRPr="00065CFF">
              <w:t>41606</w:t>
            </w:r>
          </w:p>
        </w:tc>
        <w:tc>
          <w:tcPr>
            <w:tcW w:w="1833" w:type="dxa"/>
          </w:tcPr>
          <w:p w14:paraId="5682D6D7" w14:textId="77777777" w:rsidR="00065CFF" w:rsidRDefault="00065CFF" w:rsidP="00505DB3">
            <w:pPr>
              <w:pStyle w:val="TableText"/>
            </w:pPr>
            <w:r w:rsidRPr="00065CFF">
              <w:t>Herpestes sanguineus</w:t>
            </w:r>
          </w:p>
        </w:tc>
        <w:tc>
          <w:tcPr>
            <w:tcW w:w="1984" w:type="dxa"/>
          </w:tcPr>
          <w:p w14:paraId="7478E599" w14:textId="77777777" w:rsidR="00065CFF" w:rsidRPr="00065CFF" w:rsidRDefault="00065CFF" w:rsidP="00505DB3">
            <w:pPr>
              <w:pStyle w:val="TableText"/>
            </w:pPr>
            <w:r w:rsidRPr="00065CFF">
              <w:t>Slender Mongoose</w:t>
            </w:r>
          </w:p>
        </w:tc>
        <w:tc>
          <w:tcPr>
            <w:tcW w:w="1281" w:type="dxa"/>
          </w:tcPr>
          <w:p w14:paraId="5D0D0336" w14:textId="77777777" w:rsidR="00065CFF" w:rsidRPr="00065CFF" w:rsidRDefault="00065CFF" w:rsidP="00505DB3">
            <w:pPr>
              <w:pStyle w:val="TableText"/>
            </w:pPr>
            <w:r w:rsidRPr="00065CFF">
              <w:t>370974922949547</w:t>
            </w:r>
          </w:p>
        </w:tc>
        <w:tc>
          <w:tcPr>
            <w:tcW w:w="993" w:type="dxa"/>
          </w:tcPr>
          <w:p w14:paraId="5741065B" w14:textId="77777777" w:rsidR="00065CFF" w:rsidRPr="00065CFF" w:rsidRDefault="00065CFF" w:rsidP="00505DB3">
            <w:pPr>
              <w:pStyle w:val="TableText"/>
            </w:pPr>
            <w:r>
              <w:t>72</w:t>
            </w:r>
          </w:p>
        </w:tc>
        <w:tc>
          <w:tcPr>
            <w:tcW w:w="1134" w:type="dxa"/>
          </w:tcPr>
          <w:p w14:paraId="749DC5CB" w14:textId="77777777" w:rsidR="00065CFF" w:rsidRDefault="00065CFF" w:rsidP="00505DB3">
            <w:pPr>
              <w:pStyle w:val="TableText"/>
            </w:pPr>
            <w:r>
              <w:t>LC</w:t>
            </w:r>
          </w:p>
        </w:tc>
      </w:tr>
    </w:tbl>
    <w:p w14:paraId="71240848"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0E5E9AC2"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5E63CDD4"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35DC378D" w14:textId="77777777" w:rsidR="00194C81" w:rsidRDefault="00194C81" w:rsidP="007D2F52">
      <w:pPr>
        <w:pStyle w:val="Heading4"/>
      </w:pPr>
      <w:r>
        <w:t>Correcting for pets</w:t>
      </w:r>
    </w:p>
    <w:p w14:paraId="5C4BE786" w14:textId="77777777" w:rsidR="00152FBD" w:rsidRPr="00DD4B54" w:rsidRDefault="009C2E20" w:rsidP="008B6883">
      <w:pPr>
        <w:pStyle w:val="BodyText2"/>
      </w:pPr>
      <w:r>
        <w:t>We can use a pet checklist but where from</w:t>
      </w:r>
      <w:r w:rsidR="00152FBD">
        <w:t>?</w:t>
      </w:r>
      <w:r w:rsidR="002E226B">
        <w:t xml:space="preserve"> Australian list </w:t>
      </w:r>
      <w:hyperlink r:id="rId375" w:history="1">
        <w:r w:rsidR="002E226B" w:rsidRPr="00236659">
          <w:rPr>
            <w:rStyle w:val="Hyperlink"/>
          </w:rPr>
          <w:t>here</w:t>
        </w:r>
      </w:hyperlink>
      <w:r w:rsidR="002E226B">
        <w:t>. CITES? Captive bred species?</w:t>
      </w:r>
    </w:p>
    <w:p w14:paraId="66FDEE92"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36B650A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133941A4" w14:textId="77777777" w:rsidTr="00437DD6">
        <w:trPr>
          <w:jc w:val="center"/>
        </w:trPr>
        <w:tc>
          <w:tcPr>
            <w:tcW w:w="0" w:type="auto"/>
            <w:tcBorders>
              <w:bottom w:val="single" w:sz="8" w:space="0" w:color="0F6FC6" w:themeColor="accent1"/>
            </w:tcBorders>
          </w:tcPr>
          <w:p w14:paraId="0B40C294" w14:textId="77777777" w:rsidR="00194C81" w:rsidRPr="00735F3C" w:rsidRDefault="00194C81" w:rsidP="009B5185">
            <w:pPr>
              <w:pStyle w:val="TableTextHeader"/>
            </w:pPr>
            <w:r w:rsidRPr="00735F3C">
              <w:t>Latin</w:t>
            </w:r>
          </w:p>
        </w:tc>
        <w:tc>
          <w:tcPr>
            <w:tcW w:w="0" w:type="auto"/>
            <w:tcBorders>
              <w:bottom w:val="single" w:sz="8" w:space="0" w:color="0F6FC6" w:themeColor="accent1"/>
            </w:tcBorders>
          </w:tcPr>
          <w:p w14:paraId="4E756C2D" w14:textId="77777777" w:rsidR="00194C81" w:rsidRPr="009307E1" w:rsidRDefault="00194C81" w:rsidP="009B5185">
            <w:pPr>
              <w:pStyle w:val="TableTextHeader"/>
            </w:pPr>
            <w:r w:rsidRPr="009307E1">
              <w:t>Common</w:t>
            </w:r>
          </w:p>
        </w:tc>
        <w:tc>
          <w:tcPr>
            <w:tcW w:w="0" w:type="auto"/>
            <w:tcBorders>
              <w:bottom w:val="single" w:sz="8" w:space="0" w:color="0F6FC6" w:themeColor="accent1"/>
            </w:tcBorders>
          </w:tcPr>
          <w:p w14:paraId="09C3CDF9" w14:textId="77777777" w:rsidR="00194C81" w:rsidRPr="009307E1" w:rsidRDefault="00194C81" w:rsidP="009B5185">
            <w:pPr>
              <w:pStyle w:val="TableTextHeader"/>
            </w:pPr>
            <w:r w:rsidRPr="009307E1">
              <w:t>RL Status</w:t>
            </w:r>
          </w:p>
        </w:tc>
        <w:tc>
          <w:tcPr>
            <w:tcW w:w="0" w:type="auto"/>
            <w:tcBorders>
              <w:bottom w:val="single" w:sz="8" w:space="0" w:color="0F6FC6" w:themeColor="accent1"/>
            </w:tcBorders>
          </w:tcPr>
          <w:p w14:paraId="37C171D8" w14:textId="77777777" w:rsidR="00194C81" w:rsidRPr="009307E1" w:rsidRDefault="00194C81" w:rsidP="009B5185">
            <w:pPr>
              <w:pStyle w:val="TableTextHeader"/>
            </w:pPr>
            <w:r>
              <w:t>Exception</w:t>
            </w:r>
          </w:p>
        </w:tc>
      </w:tr>
      <w:tr w:rsidR="00194C81" w:rsidRPr="009307E1" w14:paraId="076654BB" w14:textId="77777777" w:rsidTr="00437DD6">
        <w:trPr>
          <w:jc w:val="center"/>
        </w:trPr>
        <w:tc>
          <w:tcPr>
            <w:tcW w:w="0" w:type="auto"/>
            <w:tcBorders>
              <w:bottom w:val="nil"/>
            </w:tcBorders>
          </w:tcPr>
          <w:p w14:paraId="1697DFB6" w14:textId="77777777" w:rsidR="00194C81" w:rsidRPr="00735F3C" w:rsidRDefault="00194C81" w:rsidP="00505DB3">
            <w:pPr>
              <w:pStyle w:val="TableText"/>
            </w:pPr>
            <w:r w:rsidRPr="00735F3C">
              <w:t>Chinchilla chinchilla</w:t>
            </w:r>
          </w:p>
        </w:tc>
        <w:tc>
          <w:tcPr>
            <w:tcW w:w="0" w:type="auto"/>
            <w:tcBorders>
              <w:bottom w:val="nil"/>
            </w:tcBorders>
          </w:tcPr>
          <w:p w14:paraId="5B6E0642" w14:textId="77777777" w:rsidR="00194C81" w:rsidRPr="009307E1" w:rsidRDefault="00194C81" w:rsidP="00505DB3">
            <w:pPr>
              <w:pStyle w:val="TableText"/>
            </w:pPr>
            <w:r w:rsidRPr="009307E1">
              <w:t>Chinchilla</w:t>
            </w:r>
          </w:p>
        </w:tc>
        <w:tc>
          <w:tcPr>
            <w:tcW w:w="0" w:type="auto"/>
            <w:tcBorders>
              <w:bottom w:val="nil"/>
            </w:tcBorders>
          </w:tcPr>
          <w:p w14:paraId="26F2F436" w14:textId="77777777" w:rsidR="00194C81" w:rsidRPr="009307E1" w:rsidRDefault="00194C81" w:rsidP="00505DB3">
            <w:pPr>
              <w:pStyle w:val="TableText"/>
            </w:pPr>
            <w:r w:rsidRPr="009307E1">
              <w:t>CR</w:t>
            </w:r>
          </w:p>
        </w:tc>
        <w:tc>
          <w:tcPr>
            <w:tcW w:w="0" w:type="auto"/>
            <w:tcBorders>
              <w:bottom w:val="nil"/>
            </w:tcBorders>
          </w:tcPr>
          <w:p w14:paraId="518F741D" w14:textId="77777777" w:rsidR="00194C81" w:rsidRPr="009307E1" w:rsidRDefault="00194C81" w:rsidP="00505DB3">
            <w:pPr>
              <w:pStyle w:val="TableText"/>
            </w:pPr>
            <w:r>
              <w:t>Pet hamster type thing</w:t>
            </w:r>
          </w:p>
        </w:tc>
      </w:tr>
      <w:tr w:rsidR="00194C81" w:rsidRPr="009307E1" w14:paraId="294515D5" w14:textId="77777777" w:rsidTr="00437DD6">
        <w:trPr>
          <w:jc w:val="center"/>
        </w:trPr>
        <w:tc>
          <w:tcPr>
            <w:tcW w:w="0" w:type="auto"/>
            <w:tcBorders>
              <w:top w:val="nil"/>
              <w:bottom w:val="nil"/>
            </w:tcBorders>
          </w:tcPr>
          <w:p w14:paraId="7BCD3564" w14:textId="77777777" w:rsidR="00194C81" w:rsidRPr="00735F3C" w:rsidRDefault="00194C81" w:rsidP="00505DB3">
            <w:pPr>
              <w:pStyle w:val="TableText"/>
            </w:pPr>
            <w:r w:rsidRPr="00735F3C">
              <w:t>Agapornis fischeri</w:t>
            </w:r>
          </w:p>
        </w:tc>
        <w:tc>
          <w:tcPr>
            <w:tcW w:w="0" w:type="auto"/>
            <w:tcBorders>
              <w:top w:val="nil"/>
              <w:bottom w:val="nil"/>
            </w:tcBorders>
          </w:tcPr>
          <w:p w14:paraId="0A8624A8" w14:textId="77777777" w:rsidR="00194C81" w:rsidRPr="009307E1" w:rsidRDefault="00194C81" w:rsidP="00505DB3">
            <w:pPr>
              <w:pStyle w:val="TableText"/>
            </w:pPr>
            <w:r w:rsidRPr="009307E1">
              <w:t>Fischer's lovebird</w:t>
            </w:r>
          </w:p>
        </w:tc>
        <w:tc>
          <w:tcPr>
            <w:tcW w:w="0" w:type="auto"/>
            <w:tcBorders>
              <w:top w:val="nil"/>
              <w:bottom w:val="nil"/>
            </w:tcBorders>
          </w:tcPr>
          <w:p w14:paraId="57390717" w14:textId="77777777" w:rsidR="00194C81" w:rsidRPr="009307E1" w:rsidRDefault="00194C81" w:rsidP="00505DB3">
            <w:pPr>
              <w:pStyle w:val="TableText"/>
            </w:pPr>
            <w:r w:rsidRPr="009307E1">
              <w:t>NT</w:t>
            </w:r>
          </w:p>
        </w:tc>
        <w:tc>
          <w:tcPr>
            <w:tcW w:w="0" w:type="auto"/>
            <w:tcBorders>
              <w:top w:val="nil"/>
              <w:bottom w:val="nil"/>
            </w:tcBorders>
          </w:tcPr>
          <w:p w14:paraId="41D1D0D3" w14:textId="77777777" w:rsidR="00194C81" w:rsidRPr="009307E1" w:rsidRDefault="00194C81" w:rsidP="00505DB3">
            <w:pPr>
              <w:pStyle w:val="TableText"/>
            </w:pPr>
            <w:r>
              <w:t>Pet bird</w:t>
            </w:r>
          </w:p>
        </w:tc>
      </w:tr>
      <w:tr w:rsidR="00194C81" w:rsidRPr="009307E1" w14:paraId="5F3FDEFF" w14:textId="77777777" w:rsidTr="00437DD6">
        <w:trPr>
          <w:jc w:val="center"/>
        </w:trPr>
        <w:tc>
          <w:tcPr>
            <w:tcW w:w="0" w:type="auto"/>
            <w:tcBorders>
              <w:top w:val="nil"/>
              <w:bottom w:val="nil"/>
            </w:tcBorders>
          </w:tcPr>
          <w:p w14:paraId="5A63446D" w14:textId="77777777" w:rsidR="00194C81" w:rsidRPr="00735F3C" w:rsidRDefault="00194C81" w:rsidP="00505DB3">
            <w:pPr>
              <w:pStyle w:val="TableText"/>
            </w:pPr>
            <w:r w:rsidRPr="00735F3C">
              <w:t>Psittacus erithacus</w:t>
            </w:r>
          </w:p>
        </w:tc>
        <w:tc>
          <w:tcPr>
            <w:tcW w:w="0" w:type="auto"/>
            <w:tcBorders>
              <w:top w:val="nil"/>
              <w:bottom w:val="nil"/>
            </w:tcBorders>
          </w:tcPr>
          <w:p w14:paraId="2D44DE58" w14:textId="77777777" w:rsidR="00194C81" w:rsidRPr="009307E1" w:rsidRDefault="00194C81" w:rsidP="00505DB3">
            <w:pPr>
              <w:pStyle w:val="TableText"/>
            </w:pPr>
            <w:r w:rsidRPr="00ED700A">
              <w:t>African grey parrot</w:t>
            </w:r>
          </w:p>
        </w:tc>
        <w:tc>
          <w:tcPr>
            <w:tcW w:w="0" w:type="auto"/>
            <w:tcBorders>
              <w:top w:val="nil"/>
              <w:bottom w:val="nil"/>
            </w:tcBorders>
          </w:tcPr>
          <w:p w14:paraId="46129A27" w14:textId="77777777" w:rsidR="00194C81" w:rsidRPr="009307E1" w:rsidRDefault="00194C81" w:rsidP="00505DB3">
            <w:pPr>
              <w:pStyle w:val="TableText"/>
            </w:pPr>
            <w:r>
              <w:t>NT</w:t>
            </w:r>
          </w:p>
        </w:tc>
        <w:tc>
          <w:tcPr>
            <w:tcW w:w="0" w:type="auto"/>
            <w:tcBorders>
              <w:top w:val="nil"/>
              <w:bottom w:val="nil"/>
            </w:tcBorders>
          </w:tcPr>
          <w:p w14:paraId="52B0AF3F" w14:textId="77777777" w:rsidR="00194C81" w:rsidRDefault="00194C81" w:rsidP="00505DB3">
            <w:pPr>
              <w:pStyle w:val="TableText"/>
            </w:pPr>
            <w:r>
              <w:t>Pet bird</w:t>
            </w:r>
          </w:p>
        </w:tc>
      </w:tr>
      <w:tr w:rsidR="00194C81" w:rsidRPr="009307E1" w14:paraId="2F87439C" w14:textId="77777777" w:rsidTr="00437DD6">
        <w:trPr>
          <w:jc w:val="center"/>
        </w:trPr>
        <w:tc>
          <w:tcPr>
            <w:tcW w:w="0" w:type="auto"/>
            <w:tcBorders>
              <w:top w:val="nil"/>
              <w:bottom w:val="nil"/>
            </w:tcBorders>
          </w:tcPr>
          <w:p w14:paraId="305AD80B" w14:textId="77777777" w:rsidR="00194C81" w:rsidRPr="00735F3C" w:rsidRDefault="00194C81" w:rsidP="00505DB3">
            <w:pPr>
              <w:pStyle w:val="TableText"/>
            </w:pPr>
            <w:r w:rsidRPr="00735F3C">
              <w:t>Kassina maculata</w:t>
            </w:r>
          </w:p>
        </w:tc>
        <w:tc>
          <w:tcPr>
            <w:tcW w:w="0" w:type="auto"/>
            <w:tcBorders>
              <w:top w:val="nil"/>
              <w:bottom w:val="nil"/>
            </w:tcBorders>
          </w:tcPr>
          <w:p w14:paraId="281EFE0E" w14:textId="77777777" w:rsidR="00194C81" w:rsidRPr="00ED700A" w:rsidRDefault="00194C81" w:rsidP="00505DB3">
            <w:pPr>
              <w:pStyle w:val="TableText"/>
            </w:pPr>
          </w:p>
        </w:tc>
        <w:tc>
          <w:tcPr>
            <w:tcW w:w="0" w:type="auto"/>
            <w:tcBorders>
              <w:top w:val="nil"/>
              <w:bottom w:val="nil"/>
            </w:tcBorders>
          </w:tcPr>
          <w:p w14:paraId="480533AE" w14:textId="77777777" w:rsidR="00194C81" w:rsidRDefault="00194C81" w:rsidP="00505DB3">
            <w:pPr>
              <w:pStyle w:val="TableText"/>
            </w:pPr>
          </w:p>
        </w:tc>
        <w:tc>
          <w:tcPr>
            <w:tcW w:w="0" w:type="auto"/>
            <w:tcBorders>
              <w:top w:val="nil"/>
              <w:bottom w:val="nil"/>
            </w:tcBorders>
          </w:tcPr>
          <w:p w14:paraId="0A9C76D3" w14:textId="77777777" w:rsidR="00194C81" w:rsidRDefault="00194C81" w:rsidP="00505DB3">
            <w:pPr>
              <w:pStyle w:val="TableText"/>
            </w:pPr>
            <w:r>
              <w:t>Pet frog</w:t>
            </w:r>
          </w:p>
        </w:tc>
      </w:tr>
      <w:tr w:rsidR="00194C81" w:rsidRPr="009307E1" w14:paraId="326C3433" w14:textId="77777777" w:rsidTr="00437DD6">
        <w:trPr>
          <w:jc w:val="center"/>
        </w:trPr>
        <w:tc>
          <w:tcPr>
            <w:tcW w:w="0" w:type="auto"/>
            <w:tcBorders>
              <w:top w:val="nil"/>
            </w:tcBorders>
          </w:tcPr>
          <w:p w14:paraId="73399208" w14:textId="77777777" w:rsidR="00194C81" w:rsidRPr="00735F3C" w:rsidRDefault="00194C81" w:rsidP="00505DB3">
            <w:pPr>
              <w:pStyle w:val="TableText"/>
            </w:pPr>
            <w:r w:rsidRPr="00104030">
              <w:t>Erythrura gouldiae</w:t>
            </w:r>
          </w:p>
        </w:tc>
        <w:tc>
          <w:tcPr>
            <w:tcW w:w="0" w:type="auto"/>
            <w:tcBorders>
              <w:top w:val="nil"/>
            </w:tcBorders>
          </w:tcPr>
          <w:p w14:paraId="02A43F5C" w14:textId="77777777" w:rsidR="00194C81" w:rsidRPr="00ED700A" w:rsidRDefault="00194C81" w:rsidP="00505DB3">
            <w:pPr>
              <w:pStyle w:val="TableText"/>
            </w:pPr>
            <w:r>
              <w:t>Gouldian Finch</w:t>
            </w:r>
          </w:p>
        </w:tc>
        <w:tc>
          <w:tcPr>
            <w:tcW w:w="0" w:type="auto"/>
            <w:tcBorders>
              <w:top w:val="nil"/>
            </w:tcBorders>
          </w:tcPr>
          <w:p w14:paraId="721F6909" w14:textId="77777777" w:rsidR="00194C81" w:rsidRDefault="00194C81" w:rsidP="00505DB3">
            <w:pPr>
              <w:pStyle w:val="TableText"/>
            </w:pPr>
          </w:p>
        </w:tc>
        <w:tc>
          <w:tcPr>
            <w:tcW w:w="0" w:type="auto"/>
            <w:tcBorders>
              <w:top w:val="nil"/>
            </w:tcBorders>
          </w:tcPr>
          <w:p w14:paraId="3A0D7C74" w14:textId="77777777" w:rsidR="00194C81" w:rsidRDefault="00194C81" w:rsidP="00505DB3">
            <w:pPr>
              <w:pStyle w:val="TableText"/>
            </w:pPr>
            <w:r>
              <w:t>Pet bird and very bright</w:t>
            </w:r>
          </w:p>
        </w:tc>
      </w:tr>
    </w:tbl>
    <w:p w14:paraId="7C1B5BFE" w14:textId="77777777" w:rsidR="0058254B" w:rsidRDefault="0058254B" w:rsidP="0034374E">
      <w:pPr>
        <w:pStyle w:val="Heading3"/>
      </w:pPr>
      <w:r>
        <w:t>Data preparation and processing</w:t>
      </w:r>
    </w:p>
    <w:p w14:paraId="40A52CD0"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1BB5060D"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0AB5D613" w14:textId="77777777" w:rsidR="00C842AF" w:rsidRDefault="00C842AF" w:rsidP="0034374E">
      <w:pPr>
        <w:pStyle w:val="Heading3"/>
      </w:pPr>
      <w:r>
        <w:t>Uses of the Species Charisma Index</w:t>
      </w:r>
    </w:p>
    <w:p w14:paraId="7CE256F6" w14:textId="77777777" w:rsidR="00E7585B" w:rsidRDefault="00E7585B" w:rsidP="007D2F52">
      <w:pPr>
        <w:pStyle w:val="Heading4"/>
      </w:pPr>
      <w:r>
        <w:t>Ranking ecotourism potential for protected areas</w:t>
      </w:r>
    </w:p>
    <w:p w14:paraId="122F2730" w14:textId="77777777" w:rsidR="00E7585B" w:rsidRPr="00E962D7" w:rsidRDefault="00E7585B" w:rsidP="000E5536">
      <w:pPr>
        <w:pStyle w:val="Heading5"/>
      </w:pPr>
      <w:r>
        <w:t>Which species do you include?</w:t>
      </w:r>
    </w:p>
    <w:p w14:paraId="35FF0DD1" w14:textId="77777777" w:rsidR="00E7585B" w:rsidRDefault="00E7585B" w:rsidP="008B6883">
      <w:pPr>
        <w:pStyle w:val="BodyText2"/>
      </w:pPr>
      <w:r>
        <w:t>Could we just do it for a single taxonomic group, like birds? Or have a table of number of species within each taxonomic group?</w:t>
      </w:r>
    </w:p>
    <w:p w14:paraId="14C1D94E" w14:textId="77777777" w:rsidR="00E7585B" w:rsidRDefault="00E7585B" w:rsidP="008B6883">
      <w:pPr>
        <w:pStyle w:val="BodyText2"/>
      </w:pPr>
      <w:r>
        <w:t>There are some problematic species:</w:t>
      </w:r>
    </w:p>
    <w:p w14:paraId="6BBA38A9" w14:textId="77777777" w:rsidR="00E7585B" w:rsidRDefault="00E7585B" w:rsidP="008B6883">
      <w:pPr>
        <w:pStyle w:val="BodyText2"/>
      </w:pPr>
      <w:r>
        <w:t xml:space="preserve">Problem of common species that are pretty – e.g. </w:t>
      </w:r>
      <w:hyperlink r:id="rId37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621C957E"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7D9FE467"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7A0A3741" w14:textId="77777777" w:rsidR="00ED0EE8" w:rsidRDefault="00ED0EE8" w:rsidP="000E5536">
      <w:pPr>
        <w:pStyle w:val="Heading6"/>
      </w:pPr>
      <w:r>
        <w:t>All species</w:t>
      </w:r>
    </w:p>
    <w:p w14:paraId="74F6B1EB"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37148792" w14:textId="77777777" w:rsidR="00ED0EE8" w:rsidRDefault="00ED0EE8" w:rsidP="000E5536">
      <w:pPr>
        <w:pStyle w:val="Heading6"/>
      </w:pPr>
      <w:r>
        <w:t>All species except LC species</w:t>
      </w:r>
    </w:p>
    <w:p w14:paraId="29A1C7F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3E8196CA" w14:textId="77777777" w:rsidR="00E7585B" w:rsidRDefault="00E7585B" w:rsidP="000E5536">
      <w:pPr>
        <w:pStyle w:val="Heading5"/>
      </w:pPr>
      <w:r>
        <w:lastRenderedPageBreak/>
        <w:t>How do you summarise the image hit counts?</w:t>
      </w:r>
    </w:p>
    <w:p w14:paraId="0C829C7A" w14:textId="77777777" w:rsidR="00E7585B" w:rsidRDefault="00E7585B" w:rsidP="008B6883">
      <w:pPr>
        <w:pStyle w:val="BodyText2"/>
      </w:pPr>
      <w:r>
        <w:t>Do we use the actual image hit counts?</w:t>
      </w:r>
    </w:p>
    <w:p w14:paraId="09B9A6AD" w14:textId="77777777" w:rsidR="00E7585B" w:rsidRDefault="00E7585B" w:rsidP="008B6883">
      <w:pPr>
        <w:pStyle w:val="BodyText2"/>
      </w:pPr>
      <w:r>
        <w:t>Could put CI scores into bins, e.g. 0-100 scores 1, 100-1000 2, 1000-10000 3 etc</w:t>
      </w:r>
    </w:p>
    <w:p w14:paraId="323BF0B9"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408EB3B0"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3D902F8B" w14:textId="77777777" w:rsidR="00E7585B" w:rsidRDefault="00E7585B" w:rsidP="000E5536">
      <w:pPr>
        <w:pStyle w:val="Heading5"/>
      </w:pPr>
      <w:r>
        <w:t>At what geographic scale do you rank?</w:t>
      </w:r>
    </w:p>
    <w:p w14:paraId="5F7CC1B5" w14:textId="77777777" w:rsidR="00E7585B" w:rsidRPr="00152FBD" w:rsidRDefault="00E7585B" w:rsidP="008B6883">
      <w:pPr>
        <w:pStyle w:val="BodyText2"/>
      </w:pPr>
      <w:r>
        <w:t>How do you rank geographically – by continent, globally, country etc.</w:t>
      </w:r>
    </w:p>
    <w:p w14:paraId="50203144" w14:textId="77777777" w:rsidR="005914F1" w:rsidRDefault="00265593" w:rsidP="000E5536">
      <w:pPr>
        <w:pStyle w:val="Heading5"/>
      </w:pPr>
      <w:r>
        <w:t>Global ranking sql</w:t>
      </w:r>
    </w:p>
    <w:p w14:paraId="7E0EE8D9" w14:textId="77777777" w:rsidR="005914F1" w:rsidRPr="005914F1" w:rsidRDefault="00265593" w:rsidP="008B6883">
      <w:pPr>
        <w:pStyle w:val="BodyText2"/>
      </w:pPr>
      <w:r>
        <w:t>There are a set of queries that rank PAs globally for tourism potential – these are species_charisma_global*.</w:t>
      </w:r>
    </w:p>
    <w:p w14:paraId="1D07C34C" w14:textId="77777777" w:rsidR="00A719C0" w:rsidRDefault="00A719C0" w:rsidP="000E5536">
      <w:pPr>
        <w:pStyle w:val="Heading5"/>
      </w:pPr>
      <w:r>
        <w:t>Statistics data</w:t>
      </w:r>
    </w:p>
    <w:p w14:paraId="4DDBF4D4"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0A4C4807" w14:textId="77777777" w:rsidR="00262402" w:rsidRDefault="004F7F62" w:rsidP="007D2F52">
      <w:pPr>
        <w:pStyle w:val="Heading4"/>
      </w:pPr>
      <w:r>
        <w:t>Putting a value on biodiversity</w:t>
      </w:r>
    </w:p>
    <w:p w14:paraId="2B73F44F" w14:textId="77777777" w:rsidR="0067279D" w:rsidRDefault="0067279D" w:rsidP="008B6883">
      <w:pPr>
        <w:pStyle w:val="BodyText2"/>
      </w:pPr>
      <w:r>
        <w:t xml:space="preserve">Can be used by birdwatching tour operators to identify the most charismatic birds to sell to people. </w:t>
      </w:r>
    </w:p>
    <w:p w14:paraId="1A704448" w14:textId="77777777" w:rsidR="0067279D" w:rsidRDefault="0067279D" w:rsidP="008B6883">
      <w:pPr>
        <w:pStyle w:val="BodyText2"/>
      </w:pPr>
      <w:r>
        <w:t>These values will be useful to Birdlife as well?</w:t>
      </w:r>
    </w:p>
    <w:p w14:paraId="5FF83FDE"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B70CF3" w14:textId="77777777" w:rsidR="00072F0A" w:rsidRDefault="00072F0A" w:rsidP="008B6883">
      <w:pPr>
        <w:pStyle w:val="BodyText2"/>
      </w:pPr>
      <w:r>
        <w:t>Most charismatic species within genera – e.g. the most charismatic cat species is – the Lion!</w:t>
      </w:r>
      <w:r w:rsidR="005F7924">
        <w:t xml:space="preserve"> Or whatever.</w:t>
      </w:r>
    </w:p>
    <w:p w14:paraId="7678B64B" w14:textId="77777777" w:rsidR="009016F0" w:rsidRDefault="009016F0" w:rsidP="008B6883">
      <w:pPr>
        <w:pStyle w:val="BodyText2"/>
      </w:pPr>
      <w:r>
        <w:t>Whats the most charismatic monkey – I would actually like to know!</w:t>
      </w:r>
    </w:p>
    <w:p w14:paraId="0FF64A4B" w14:textId="77777777" w:rsidR="004F7F62" w:rsidRDefault="004F7F62" w:rsidP="007D2F52">
      <w:pPr>
        <w:pStyle w:val="Heading4"/>
      </w:pPr>
      <w:r>
        <w:t>Ordering species lists by the most familiar/charismatic</w:t>
      </w:r>
    </w:p>
    <w:p w14:paraId="768CDA36" w14:textId="77777777" w:rsidR="004F7F62" w:rsidRPr="004F7F62" w:rsidRDefault="004F7F62" w:rsidP="008B6883">
      <w:pPr>
        <w:pStyle w:val="BodyText2"/>
      </w:pPr>
      <w:r>
        <w:t>The charisma index provides a good way to order species by how well known or charismatic they are.</w:t>
      </w:r>
    </w:p>
    <w:p w14:paraId="149C47F3" w14:textId="77777777" w:rsidR="003E58D0" w:rsidRDefault="004B78C4" w:rsidP="003B37F4">
      <w:pPr>
        <w:pStyle w:val="Heading2"/>
      </w:pPr>
      <w:r>
        <w:t>S</w:t>
      </w:r>
      <w:r w:rsidR="003E58D0">
        <w:t xml:space="preserve">pecies </w:t>
      </w:r>
      <w:r>
        <w:t>R</w:t>
      </w:r>
      <w:r w:rsidR="003E58D0">
        <w:t>ichness</w:t>
      </w:r>
    </w:p>
    <w:p w14:paraId="4A80F258" w14:textId="77777777" w:rsidR="004A2AEA" w:rsidRDefault="004A2AEA" w:rsidP="0034374E">
      <w:pPr>
        <w:pStyle w:val="Heading3"/>
      </w:pPr>
      <w:r>
        <w:t>Regional</w:t>
      </w:r>
    </w:p>
    <w:p w14:paraId="4FDDF53B" w14:textId="77777777" w:rsidR="004A2AEA" w:rsidRDefault="004A2AEA" w:rsidP="008B6883">
      <w:pPr>
        <w:pStyle w:val="BodyText2"/>
      </w:pPr>
      <w:r>
        <w:t xml:space="preserve">For Borneo trying to improve the richness map for birds by smoothing and contouring. </w:t>
      </w:r>
    </w:p>
    <w:p w14:paraId="1115BB6B" w14:textId="77777777" w:rsidR="004A2AEA" w:rsidRDefault="004A2AEA" w:rsidP="007D2F52">
      <w:pPr>
        <w:pStyle w:val="Heading4"/>
      </w:pPr>
      <w:r>
        <w:t>Smoothing</w:t>
      </w:r>
    </w:p>
    <w:p w14:paraId="09C3A954"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3243AA7F" w14:textId="77777777" w:rsidR="004A2AEA" w:rsidRDefault="004A2AEA" w:rsidP="008B6883">
      <w:pPr>
        <w:pStyle w:val="BodyText2"/>
      </w:pPr>
      <w:r>
        <w:rPr>
          <w:noProof/>
          <w:lang w:bidi="ar-SA"/>
        </w:rPr>
        <w:lastRenderedPageBreak/>
        <w:drawing>
          <wp:inline distT="0" distB="0" distL="0" distR="0" wp14:anchorId="44FD0D5E" wp14:editId="3AF6ACE2">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7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24533CDC" wp14:editId="285286D6">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10B7B17" wp14:editId="307DCF70">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9" cstate="print"/>
                    <a:stretch>
                      <a:fillRect/>
                    </a:stretch>
                  </pic:blipFill>
                  <pic:spPr>
                    <a:xfrm>
                      <a:off x="0" y="0"/>
                      <a:ext cx="1919988" cy="1846116"/>
                    </a:xfrm>
                    <a:prstGeom prst="rect">
                      <a:avLst/>
                    </a:prstGeom>
                  </pic:spPr>
                </pic:pic>
              </a:graphicData>
            </a:graphic>
          </wp:inline>
        </w:drawing>
      </w:r>
    </w:p>
    <w:p w14:paraId="68F09FB4" w14:textId="77777777" w:rsidR="004A2AEA" w:rsidRDefault="004A2AEA" w:rsidP="007D2F52">
      <w:pPr>
        <w:pStyle w:val="Heading4"/>
      </w:pPr>
      <w:r>
        <w:t>Reclassifying</w:t>
      </w:r>
    </w:p>
    <w:p w14:paraId="722BA6DC"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80" w:anchor="species-v1" w:history="1">
        <w:r>
          <w:rPr>
            <w:rStyle w:val="Hyperlink"/>
          </w:rPr>
          <w:t>http://sedac.ciesin.columbia.edu/maps/services/wms#species-v1</w:t>
        </w:r>
      </w:hyperlink>
      <w:r>
        <w:t>):</w:t>
      </w:r>
    </w:p>
    <w:p w14:paraId="0FAD4A66" w14:textId="77777777" w:rsidR="004A2AEA" w:rsidRDefault="004A2AEA" w:rsidP="008B6883">
      <w:pPr>
        <w:pStyle w:val="BodyText2"/>
      </w:pPr>
      <w:r>
        <w:rPr>
          <w:noProof/>
          <w:lang w:bidi="ar-SA"/>
        </w:rPr>
        <w:drawing>
          <wp:inline distT="0" distB="0" distL="0" distR="0" wp14:anchorId="658BCA5D" wp14:editId="3EDF2C7C">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8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12BA795A" wp14:editId="16CE1F2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8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BE3EE" w14:textId="77777777" w:rsidR="004A2AEA" w:rsidRPr="00B50390" w:rsidRDefault="004A2AEA" w:rsidP="008B6883">
      <w:pPr>
        <w:pStyle w:val="BodyText2"/>
      </w:pPr>
      <w:r>
        <w:t>I could adopt a similar approach using my data and have the reclassification done in the client?</w:t>
      </w:r>
    </w:p>
    <w:p w14:paraId="1133CFC5" w14:textId="77777777" w:rsidR="00616892" w:rsidRDefault="00616892" w:rsidP="0034374E">
      <w:pPr>
        <w:pStyle w:val="Heading3"/>
      </w:pPr>
      <w:r>
        <w:t>Global</w:t>
      </w:r>
    </w:p>
    <w:p w14:paraId="0BB675C9"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71D162DA" w14:textId="77777777" w:rsidR="00B3688A" w:rsidRDefault="00B3688A" w:rsidP="008B6883">
      <w:pPr>
        <w:pStyle w:val="BodyText2"/>
      </w:pPr>
      <w:r>
        <w:t>Using the GBIF analysis, the richest quad keys are:</w:t>
      </w:r>
    </w:p>
    <w:p w14:paraId="08CA464D"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52F7AA40"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024B2E86" w14:textId="77777777" w:rsidR="008C7905" w:rsidRDefault="008C7905" w:rsidP="008B6883">
      <w:pPr>
        <w:pStyle w:val="BodyText2"/>
      </w:pPr>
      <w:r>
        <w:t xml:space="preserve">The richness data is here: </w:t>
      </w:r>
    </w:p>
    <w:p w14:paraId="194472EB" w14:textId="77777777" w:rsidR="000B492A" w:rsidRDefault="007A6E79" w:rsidP="008B550B">
      <w:pPr>
        <w:pStyle w:val="Code"/>
      </w:pPr>
      <w:r>
        <w:t>\\h05</w:t>
      </w:r>
      <w:r w:rsidR="000B492A">
        <w:t>-dev-vm7\data\geoserver_data_dir\data\lrm\raster\global\species</w:t>
      </w:r>
    </w:p>
    <w:p w14:paraId="71F9699A" w14:textId="77777777" w:rsidR="008C7905" w:rsidRDefault="008C7905" w:rsidP="008B550B">
      <w:pPr>
        <w:pStyle w:val="Code"/>
      </w:pPr>
      <w:r w:rsidRPr="008C7905">
        <w:t>\\cruise\MONDE\DOPA\data\www</w:t>
      </w:r>
    </w:p>
    <w:p w14:paraId="08552DB0" w14:textId="77777777" w:rsidR="00872D48" w:rsidRDefault="00872D48" w:rsidP="0034374E">
      <w:pPr>
        <w:pStyle w:val="Heading3"/>
      </w:pPr>
      <w:bookmarkStart w:id="93" w:name="_Toc315774593"/>
      <w:r>
        <w:t>Country</w:t>
      </w:r>
    </w:p>
    <w:p w14:paraId="46C66C6A"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4539F02E" w14:textId="77777777" w:rsidR="00866994" w:rsidRDefault="00866994" w:rsidP="0034374E">
      <w:pPr>
        <w:pStyle w:val="Heading3"/>
      </w:pPr>
      <w:r>
        <w:lastRenderedPageBreak/>
        <w:t>Uses</w:t>
      </w:r>
    </w:p>
    <w:p w14:paraId="5ABFEE19" w14:textId="77777777" w:rsidR="00866994" w:rsidRPr="00866994" w:rsidRDefault="00866994" w:rsidP="008B6883">
      <w:pPr>
        <w:pStyle w:val="BodyText2"/>
      </w:pPr>
      <w:r>
        <w:t>Roxanne Leberger is doing an analysis of species richness patterns in forested areas in Africa using our 1Km data.</w:t>
      </w:r>
    </w:p>
    <w:p w14:paraId="101E29AC" w14:textId="77777777" w:rsidR="004604BC" w:rsidRDefault="004604BC" w:rsidP="003B37F4">
      <w:pPr>
        <w:pStyle w:val="Heading2"/>
      </w:pPr>
      <w:r>
        <w:t>Custom area intersection</w:t>
      </w:r>
    </w:p>
    <w:p w14:paraId="7031773C"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34B82B23" w14:textId="77777777" w:rsidR="00570653" w:rsidRDefault="00570653" w:rsidP="0034374E">
      <w:pPr>
        <w:pStyle w:val="Heading3"/>
      </w:pPr>
      <w:r>
        <w:t>Using ArcGIS</w:t>
      </w:r>
    </w:p>
    <w:p w14:paraId="185BBEC0" w14:textId="77777777" w:rsidR="00570653" w:rsidRDefault="00570653" w:rsidP="007D2F52">
      <w:pPr>
        <w:pStyle w:val="Heading4"/>
      </w:pPr>
      <w:r>
        <w:t>Select By Location</w:t>
      </w:r>
    </w:p>
    <w:p w14:paraId="12B187D8"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3FB536DF" w14:textId="77777777"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270A0A">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606D4D7"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6F200F0C"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7C8EE500" wp14:editId="10F4212C">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8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3BEE427C"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3E796417" w14:textId="77777777" w:rsidR="00570653" w:rsidRDefault="00570653" w:rsidP="007D2F52">
      <w:pPr>
        <w:pStyle w:val="Heading4"/>
      </w:pPr>
      <w:r>
        <w:t>Identify</w:t>
      </w:r>
    </w:p>
    <w:p w14:paraId="5201A66A" w14:textId="77777777" w:rsidR="00570653" w:rsidRDefault="00570653" w:rsidP="008B6883">
      <w:pPr>
        <w:pStyle w:val="BodyText2"/>
      </w:pPr>
      <w:r>
        <w:t>Using ArcMap identify there were 126 features in about 5 minutes and it included Madagascar Sparrowhawk! But lots less than the PostGIS select.</w:t>
      </w:r>
    </w:p>
    <w:p w14:paraId="245A051B" w14:textId="77777777" w:rsidR="00570653" w:rsidRDefault="00570653" w:rsidP="0034374E">
      <w:pPr>
        <w:pStyle w:val="Heading3"/>
      </w:pPr>
      <w:r>
        <w:t>Using PostGIS</w:t>
      </w:r>
    </w:p>
    <w:p w14:paraId="2C82930F" w14:textId="77777777" w:rsidR="00DA6687" w:rsidRDefault="00DA6687" w:rsidP="007D2F52">
      <w:pPr>
        <w:pStyle w:val="Heading4"/>
      </w:pPr>
      <w:r>
        <w:t>Using SQL queries</w:t>
      </w:r>
    </w:p>
    <w:p w14:paraId="28506D68" w14:textId="77777777" w:rsidR="00450DBE" w:rsidRDefault="00570653" w:rsidP="008B6883">
      <w:pPr>
        <w:pStyle w:val="BodyText2"/>
      </w:pPr>
      <w:r>
        <w:t>For lat/long 0,0:</w:t>
      </w:r>
    </w:p>
    <w:p w14:paraId="30820925"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7A5AC88" w14:textId="77777777" w:rsidR="00DB406C" w:rsidRDefault="00DB406C" w:rsidP="008B6883">
      <w:pPr>
        <w:pStyle w:val="BodyText2"/>
      </w:pPr>
      <w:r>
        <w:t xml:space="preserve">For </w:t>
      </w:r>
      <w:r w:rsidR="006F080F">
        <w:t xml:space="preserve">a point in </w:t>
      </w:r>
      <w:r>
        <w:t>Madagascar:</w:t>
      </w:r>
    </w:p>
    <w:p w14:paraId="79D899F2"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0596D021"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05BB352B" w14:textId="77777777"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270A0A">
        <w:t>Into ArcGIS</w:t>
      </w:r>
      <w:r w:rsidR="007C58B8">
        <w:fldChar w:fldCharType="end"/>
      </w:r>
      <w:r w:rsidR="007C58B8">
        <w:t>. So importing the P</w:t>
      </w:r>
      <w:r w:rsidR="00F33A8D">
        <w:t>ostGIS data into ArcGIS fileGDB – failed after 3 hours with and error ‘Underlying DBMS error’. Useful!</w:t>
      </w:r>
    </w:p>
    <w:p w14:paraId="79F3686B"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09F9BAC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4C7DFE30" w14:textId="77777777" w:rsidR="004E250E" w:rsidRDefault="004E250E" w:rsidP="008B550B">
      <w:pPr>
        <w:pStyle w:val="sql"/>
      </w:pPr>
      <w:r>
        <w:t>5.140625,5.45343017578125 5.14520263671875,5.45892333984375 5.14697265625,5.46600341796875 5.14501953125))</w:t>
      </w:r>
    </w:p>
    <w:p w14:paraId="188D583F" w14:textId="77777777" w:rsidR="004E250E" w:rsidRDefault="004E250E" w:rsidP="008B550B">
      <w:pPr>
        <w:pStyle w:val="sql"/>
      </w:pPr>
      <w:r>
        <w:t>', 4326), species_distribution.species.geom)='t' ;</w:t>
      </w:r>
    </w:p>
    <w:p w14:paraId="017F3671"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8584075" w14:textId="77777777" w:rsidR="004E250E" w:rsidRDefault="004E250E" w:rsidP="000E5536">
      <w:pPr>
        <w:pStyle w:val="BodyText"/>
      </w:pPr>
      <w:r>
        <w:t>Central Africa:</w:t>
      </w:r>
      <w:r>
        <w:tab/>
      </w:r>
      <w:r w:rsidR="00290C14">
        <w:t>2921 rows</w:t>
      </w:r>
      <w:r w:rsidR="004C4BE2">
        <w:t xml:space="preserve"> (not unique)</w:t>
      </w:r>
    </w:p>
    <w:p w14:paraId="3CAD6CD9" w14:textId="77777777" w:rsidR="004E250E" w:rsidRDefault="004E250E" w:rsidP="000E5536">
      <w:pPr>
        <w:pStyle w:val="BodyText"/>
      </w:pPr>
      <w:r>
        <w:t xml:space="preserve">West Africa: </w:t>
      </w:r>
      <w:r w:rsidR="00290C14">
        <w:tab/>
        <w:t>2014 rows</w:t>
      </w:r>
      <w:r w:rsidR="004C4BE2">
        <w:t xml:space="preserve"> (not unique)</w:t>
      </w:r>
    </w:p>
    <w:p w14:paraId="6435837B" w14:textId="77777777" w:rsidR="00E8275D" w:rsidRDefault="00E8275D" w:rsidP="008B6883">
      <w:pPr>
        <w:pStyle w:val="BodyText2"/>
      </w:pPr>
      <w:r>
        <w:t>Importing the data into Access.</w:t>
      </w:r>
    </w:p>
    <w:p w14:paraId="7401E224" w14:textId="77777777" w:rsidR="006A58D7" w:rsidRDefault="00DA6687" w:rsidP="007D2F52">
      <w:pPr>
        <w:pStyle w:val="Heading4"/>
      </w:pPr>
      <w:r>
        <w:t>Using Python and multiprocessing</w:t>
      </w:r>
    </w:p>
    <w:p w14:paraId="074D84D4" w14:textId="77777777" w:rsidR="00C747AB" w:rsidRDefault="00C747AB" w:rsidP="000E5536">
      <w:pPr>
        <w:pStyle w:val="Heading5"/>
      </w:pPr>
      <w:r>
        <w:t>Philipps European National Parks</w:t>
      </w:r>
    </w:p>
    <w:p w14:paraId="43ED7555" w14:textId="77777777" w:rsidR="00D509A7" w:rsidRDefault="00D509A7" w:rsidP="000E5536">
      <w:pPr>
        <w:pStyle w:val="Heading6"/>
      </w:pPr>
      <w:r>
        <w:t>First batch</w:t>
      </w:r>
    </w:p>
    <w:p w14:paraId="07BB2030" w14:textId="77777777" w:rsidR="00C747AB" w:rsidRDefault="004C478F" w:rsidP="008B6883">
      <w:pPr>
        <w:pStyle w:val="BodyText2"/>
      </w:pPr>
      <w:r>
        <w:t>Topology issues with Philipps park data.</w:t>
      </w:r>
    </w:p>
    <w:p w14:paraId="30CE90E7"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7F99C1FC"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48B3D91B" w14:textId="77777777" w:rsidR="008A4ABD" w:rsidRDefault="008A4ABD" w:rsidP="000E5536">
      <w:pPr>
        <w:pStyle w:val="ListNumber2"/>
      </w:pPr>
      <w:r>
        <w:t xml:space="preserve">Then on the species </w:t>
      </w:r>
      <w:r w:rsidR="00DB083C">
        <w:t xml:space="preserve">database </w:t>
      </w:r>
      <w:r>
        <w:t>machine</w:t>
      </w:r>
    </w:p>
    <w:p w14:paraId="369CC4B0" w14:textId="77777777" w:rsidR="0017463D" w:rsidRDefault="0017463D" w:rsidP="008B550B">
      <w:pPr>
        <w:pStyle w:val="Unix"/>
      </w:pPr>
      <w:r w:rsidRPr="0017463D">
        <w:t>-bash-</w:t>
      </w:r>
      <w:r>
        <w:t>4.1$ cd especies_python_scripts</w:t>
      </w:r>
    </w:p>
    <w:p w14:paraId="373272A6" w14:textId="77777777" w:rsidR="005D7D2E" w:rsidRDefault="00B2141A" w:rsidP="008B550B">
      <w:pPr>
        <w:pStyle w:val="Unix"/>
      </w:pPr>
      <w:r w:rsidRPr="00B2141A">
        <w:t>-bash-4.1$ python redlist_intersect.py philipps_parks objectid False 8</w:t>
      </w:r>
    </w:p>
    <w:p w14:paraId="25651490"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31D28C04" w14:textId="77777777" w:rsidR="00C40357" w:rsidRDefault="00C40357" w:rsidP="000E5536">
      <w:pPr>
        <w:pStyle w:val="BodyText"/>
      </w:pPr>
      <w:r>
        <w:t>There was another park (Hoge Kempen NP) which Philipp missed off the first list so repeated the process with this park.</w:t>
      </w:r>
    </w:p>
    <w:p w14:paraId="755235AA" w14:textId="77777777" w:rsidR="00D509A7" w:rsidRDefault="00D509A7" w:rsidP="000E5536">
      <w:pPr>
        <w:pStyle w:val="Heading6"/>
      </w:pPr>
      <w:r>
        <w:t>Second Batch</w:t>
      </w:r>
    </w:p>
    <w:p w14:paraId="6DE1AE25" w14:textId="77777777" w:rsidR="006310B7" w:rsidRDefault="00B01444" w:rsidP="008B6883">
      <w:pPr>
        <w:pStyle w:val="BodyText2"/>
      </w:pPr>
      <w:r>
        <w:t>New set of sites split into 6 shapefiles</w:t>
      </w:r>
      <w:r w:rsidR="006310B7">
        <w:t>:</w:t>
      </w:r>
    </w:p>
    <w:p w14:paraId="05E2B728"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5993ACB" w14:textId="77777777" w:rsidR="006310B7" w:rsidRDefault="006310B7" w:rsidP="000E5536">
      <w:pPr>
        <w:pStyle w:val="ListBullet"/>
      </w:pPr>
      <w:r>
        <w:t>Imported the allfeatureclass feature class into PostGIS using FME</w:t>
      </w:r>
      <w:r w:rsidR="00345061">
        <w:t xml:space="preserve"> (Philips_parks_16_05_13.fmw)</w:t>
      </w:r>
    </w:p>
    <w:p w14:paraId="42715F9A" w14:textId="77777777" w:rsidR="006310B7" w:rsidRDefault="006310B7" w:rsidP="000E5536">
      <w:pPr>
        <w:pStyle w:val="ListBullet"/>
      </w:pPr>
      <w:r>
        <w:t>On the species machine:</w:t>
      </w:r>
    </w:p>
    <w:p w14:paraId="126D7954" w14:textId="77777777" w:rsidR="006310B7" w:rsidRDefault="006310B7" w:rsidP="008B550B">
      <w:pPr>
        <w:pStyle w:val="Unix"/>
      </w:pPr>
      <w:r>
        <w:t>-bash-4.1$ cd especies_python_scripts</w:t>
      </w:r>
    </w:p>
    <w:p w14:paraId="0CD451F4" w14:textId="77777777" w:rsidR="006310B7" w:rsidRDefault="006310B7" w:rsidP="008B550B">
      <w:pPr>
        <w:pStyle w:val="Unix"/>
      </w:pPr>
      <w:r>
        <w:t>-bash-4.1$ python redlist_intersect.py philipps_parks objectid False 8</w:t>
      </w:r>
    </w:p>
    <w:p w14:paraId="4858A73A"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0C142EA5" w14:textId="77777777" w:rsidR="00525F04" w:rsidRDefault="00525F04" w:rsidP="008B550B">
      <w:pPr>
        <w:pStyle w:val="Code"/>
      </w:pPr>
      <w:r w:rsidRPr="00525F04">
        <w:t>SELECT redlist_intersect(30395,'allfeatureclasses','objectid',false);</w:t>
      </w:r>
    </w:p>
    <w:p w14:paraId="7D4E29DC" w14:textId="77777777" w:rsidR="00690CD0" w:rsidRDefault="00690CD0" w:rsidP="008B550B">
      <w:pPr>
        <w:pStyle w:val="Code"/>
      </w:pPr>
      <w:r>
        <w:t>ERROR:  GEOSIntersects: TopologyException: side location conflict at 18.965374137000026 47.639554476000058</w:t>
      </w:r>
    </w:p>
    <w:p w14:paraId="3AA8C66C" w14:textId="77777777" w:rsidR="00690CD0" w:rsidRDefault="00690CD0" w:rsidP="008B550B">
      <w:pPr>
        <w:pStyle w:val="Code"/>
      </w:pPr>
      <w:r>
        <w:t>CONTEXT:  PL/pgSQL function "redlist_intersect" line 11 at RETURN QUERY</w:t>
      </w:r>
    </w:p>
    <w:p w14:paraId="77D0ED7B" w14:textId="77777777" w:rsidR="00690CD0" w:rsidRDefault="00690CD0" w:rsidP="008B550B">
      <w:pPr>
        <w:pStyle w:val="Code"/>
      </w:pPr>
    </w:p>
    <w:p w14:paraId="25337621" w14:textId="77777777" w:rsidR="00690CD0" w:rsidRDefault="00690CD0" w:rsidP="008B550B">
      <w:pPr>
        <w:pStyle w:val="Code"/>
      </w:pPr>
      <w:r>
        <w:t>********** Error **********</w:t>
      </w:r>
    </w:p>
    <w:p w14:paraId="42479FF0" w14:textId="77777777" w:rsidR="00690CD0" w:rsidRDefault="00690CD0" w:rsidP="008B550B">
      <w:pPr>
        <w:pStyle w:val="Code"/>
      </w:pPr>
    </w:p>
    <w:p w14:paraId="50CF8CC2" w14:textId="77777777" w:rsidR="00690CD0" w:rsidRDefault="00690CD0" w:rsidP="008B550B">
      <w:pPr>
        <w:pStyle w:val="Code"/>
      </w:pPr>
      <w:r>
        <w:t>ERROR: GEOSIntersects: TopologyException: side location conflict at 18.965374137000026 47.639554476000058</w:t>
      </w:r>
    </w:p>
    <w:p w14:paraId="4557CEC2" w14:textId="77777777" w:rsidR="00690CD0" w:rsidRDefault="00690CD0" w:rsidP="008B550B">
      <w:pPr>
        <w:pStyle w:val="Code"/>
      </w:pPr>
      <w:r>
        <w:t>SQL state: XX000</w:t>
      </w:r>
    </w:p>
    <w:p w14:paraId="54A3D1FA" w14:textId="77777777" w:rsidR="00690CD0" w:rsidRDefault="00690CD0" w:rsidP="008B550B">
      <w:pPr>
        <w:pStyle w:val="Code"/>
      </w:pPr>
      <w:r>
        <w:lastRenderedPageBreak/>
        <w:t>Context: PL/pgSQL function "redlist_intersect" line 11 at RETURN QUERY</w:t>
      </w:r>
    </w:p>
    <w:p w14:paraId="2BBB3412"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47C95E9F" w14:textId="77777777" w:rsidR="00115A76" w:rsidRDefault="00115A76" w:rsidP="000E5536">
      <w:pPr>
        <w:pStyle w:val="Heading5"/>
      </w:pPr>
      <w:r>
        <w:t>European Biogeoregions</w:t>
      </w:r>
      <w:r w:rsidR="00C306EA">
        <w:t xml:space="preserve"> (for Dario)</w:t>
      </w:r>
    </w:p>
    <w:p w14:paraId="133FC990"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11245DF3" w14:textId="77777777" w:rsidR="00B32F29" w:rsidRDefault="00B32F29" w:rsidP="000E5536">
      <w:pPr>
        <w:pStyle w:val="ListNumber2"/>
        <w:numPr>
          <w:ilvl w:val="0"/>
          <w:numId w:val="17"/>
        </w:numPr>
      </w:pPr>
      <w:r>
        <w:t>Imported the shapefile into a geodatabase and mapped - looks fine. Code field used as the id</w:t>
      </w:r>
    </w:p>
    <w:p w14:paraId="3B34F571"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79B8B26F" w14:textId="77777777" w:rsidR="00C16835" w:rsidRDefault="00C16835" w:rsidP="000E5536">
      <w:pPr>
        <w:pStyle w:val="ListNumber2"/>
      </w:pPr>
      <w:r>
        <w:t>On the species database machine connected and run the following python</w:t>
      </w:r>
      <w:r w:rsidR="00DC45B0">
        <w:t xml:space="preserve"> (took 2hr 15min)</w:t>
      </w:r>
      <w:r>
        <w:t>:</w:t>
      </w:r>
    </w:p>
    <w:p w14:paraId="3DA249FB" w14:textId="77777777" w:rsidR="00C16835" w:rsidRDefault="00C16835" w:rsidP="008B550B">
      <w:pPr>
        <w:pStyle w:val="Unix"/>
      </w:pPr>
      <w:r w:rsidRPr="00C16835">
        <w:t>-bash-4.1$ python redlist_intersect.py european_biogeoregions objectid False 16</w:t>
      </w:r>
    </w:p>
    <w:p w14:paraId="15FCED31"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23241D76" w14:textId="77777777" w:rsidR="00C306EA" w:rsidRDefault="00C306EA" w:rsidP="000E5536">
      <w:pPr>
        <w:pStyle w:val="Heading5"/>
      </w:pPr>
      <w:r>
        <w:t>European 10Km grid squares (for Dario)</w:t>
      </w:r>
    </w:p>
    <w:p w14:paraId="3B8AF53C"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5CEECF91"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509DE689"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54A1EF15"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84" w:history="1">
        <w:r w:rsidR="002C2929">
          <w:rPr>
            <w:rStyle w:val="Hyperlink"/>
          </w:rPr>
          <w:t>ftp://h05-ftp.jrc.it/cottaan/European_10km_Red_List_Species.mdb</w:t>
        </w:r>
      </w:hyperlink>
      <w:r w:rsidR="002C2929">
        <w:t xml:space="preserve">. </w:t>
      </w:r>
    </w:p>
    <w:p w14:paraId="635DE63F" w14:textId="77777777" w:rsidR="00C306EA" w:rsidRPr="00C747AB" w:rsidRDefault="00C306EA" w:rsidP="000E5536">
      <w:pPr>
        <w:pStyle w:val="Heading5"/>
      </w:pPr>
      <w:r>
        <w:t>Peruvian Concessions</w:t>
      </w:r>
    </w:p>
    <w:p w14:paraId="2456F520" w14:textId="77777777" w:rsidR="00C306EA" w:rsidRDefault="00C306EA" w:rsidP="008B6883">
      <w:pPr>
        <w:pStyle w:val="BodyText2"/>
      </w:pPr>
      <w:r>
        <w:t>Using the data request for Peruvian concessions as a data request. Heres the process:</w:t>
      </w:r>
    </w:p>
    <w:p w14:paraId="3706983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30ACD7A" w14:textId="77777777" w:rsidR="00C306EA" w:rsidRDefault="00C306EA" w:rsidP="000E5536">
      <w:pPr>
        <w:pStyle w:val="ListNumber2"/>
      </w:pPr>
      <w:r>
        <w:t>Mapped in ArcGIS to check it was OK – was fine after projecting to web mercator</w:t>
      </w:r>
    </w:p>
    <w:p w14:paraId="20798415" w14:textId="77777777" w:rsidR="00C306EA" w:rsidRDefault="00C306EA" w:rsidP="000E5536">
      <w:pPr>
        <w:pStyle w:val="ListNumber2"/>
      </w:pPr>
      <w:r>
        <w:t>On the species database machine connected and run the following python:</w:t>
      </w:r>
    </w:p>
    <w:p w14:paraId="70CCED65" w14:textId="77777777" w:rsidR="00C306EA" w:rsidRDefault="00C306EA" w:rsidP="008B550B">
      <w:pPr>
        <w:pStyle w:val="Unix"/>
      </w:pPr>
      <w:r w:rsidRPr="00820750">
        <w:t>-bash-4.1$ pytho</w:t>
      </w:r>
      <w:r>
        <w:t>n redlist_intersect.py amazon fid False 16</w:t>
      </w:r>
    </w:p>
    <w:p w14:paraId="00BC3EBF"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0BFCD06" w14:textId="77777777" w:rsidR="00286796" w:rsidRDefault="00286796" w:rsidP="000E5536">
      <w:pPr>
        <w:pStyle w:val="Heading5"/>
      </w:pPr>
      <w:bookmarkStart w:id="94" w:name="_Ref406403858"/>
      <w:r>
        <w:t xml:space="preserve">WWF </w:t>
      </w:r>
      <w:r w:rsidR="004057A6">
        <w:t xml:space="preserve">Terrestrial </w:t>
      </w:r>
      <w:r>
        <w:t>Ecoregions</w:t>
      </w:r>
      <w:bookmarkEnd w:id="94"/>
    </w:p>
    <w:p w14:paraId="69293C64"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6DFEAC21"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5E1E6C17" w14:textId="77777777" w:rsidR="004057A6" w:rsidRDefault="004057A6" w:rsidP="008B6883">
      <w:pPr>
        <w:pStyle w:val="BodyText2"/>
      </w:pPr>
      <w:r>
        <w:t>There are some issues with the results:</w:t>
      </w:r>
    </w:p>
    <w:p w14:paraId="5025A32B"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270A0A">
        <w:t>Filtering species for non-marine</w:t>
      </w:r>
      <w:r w:rsidR="000E798E">
        <w:fldChar w:fldCharType="end"/>
      </w:r>
      <w:r w:rsidR="000E798E">
        <w:t>.</w:t>
      </w:r>
      <w:r w:rsidR="00F20484">
        <w:t xml:space="preserve"> Cant use filters on the owner field as its not present in the PostGIS data!</w:t>
      </w:r>
    </w:p>
    <w:p w14:paraId="4EF18947"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232C4EC6" w14:textId="77777777" w:rsidR="000E2C60" w:rsidRDefault="000E2C60" w:rsidP="0034374E">
      <w:pPr>
        <w:pStyle w:val="Heading3"/>
      </w:pPr>
      <w:r>
        <w:t>Using Hadoop</w:t>
      </w:r>
    </w:p>
    <w:p w14:paraId="75D6BD92" w14:textId="77777777" w:rsidR="000E2C60" w:rsidRPr="000E2C60" w:rsidRDefault="000E2C60" w:rsidP="008B6883">
      <w:pPr>
        <w:pStyle w:val="BodyText2"/>
      </w:pPr>
      <w:r>
        <w:t>Doing the intersection on the ecoregions.</w:t>
      </w:r>
    </w:p>
    <w:p w14:paraId="4A337A5B" w14:textId="77777777" w:rsidR="006A3E1A" w:rsidRDefault="00D2126C" w:rsidP="0034374E">
      <w:pPr>
        <w:pStyle w:val="Heading3"/>
      </w:pPr>
      <w:r>
        <w:t>Using MapOfLife Services</w:t>
      </w:r>
    </w:p>
    <w:p w14:paraId="33E9D9B0" w14:textId="77777777" w:rsidR="00CB0A99" w:rsidRDefault="00CB0A99" w:rsidP="008B6883">
      <w:pPr>
        <w:pStyle w:val="BodyText2"/>
      </w:pPr>
      <w:r>
        <w:t>Map Of Life have implemented a fast 50Km species list tool:</w:t>
      </w:r>
    </w:p>
    <w:p w14:paraId="2D510C9B" w14:textId="77777777" w:rsidR="00CB0A99" w:rsidRDefault="000D5C35" w:rsidP="008B6883">
      <w:pPr>
        <w:pStyle w:val="BodyText2"/>
      </w:pPr>
      <w:hyperlink r:id="rId385" w:history="1">
        <w:r w:rsidR="00CB0A99">
          <w:rPr>
            <w:rStyle w:val="Hyperlink"/>
          </w:rPr>
          <w:t>https://github.com/MapofLife/MOL/blob/develop/app/js/mol.map.query.js</w:t>
        </w:r>
      </w:hyperlink>
    </w:p>
    <w:p w14:paraId="195D5DB8"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2DE1134B" w14:textId="77777777" w:rsidR="00D3512F" w:rsidRDefault="00D3512F" w:rsidP="008B6883">
      <w:pPr>
        <w:pStyle w:val="BodyText2"/>
      </w:pPr>
      <w:r>
        <w:t>The SQL that is used to query for a point is also there:</w:t>
      </w:r>
    </w:p>
    <w:p w14:paraId="2EADE79C" w14:textId="77777777" w:rsidR="00D3512F" w:rsidRDefault="000D5C35" w:rsidP="008B6883">
      <w:pPr>
        <w:pStyle w:val="BodyText2"/>
      </w:pPr>
      <w:hyperlink r:id="rId38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609B0A76" w14:textId="77777777" w:rsidR="00CB507A" w:rsidRDefault="00CB507A" w:rsidP="008B6883">
      <w:pPr>
        <w:pStyle w:val="BodyText2"/>
      </w:pPr>
      <w:r>
        <w:t>Here is the url to their species list REST web service for a 1Km buffer</w:t>
      </w:r>
      <w:r w:rsidR="003E3EA8">
        <w:t xml:space="preserve"> (536ms)</w:t>
      </w:r>
      <w:r>
        <w:t>:</w:t>
      </w:r>
    </w:p>
    <w:p w14:paraId="36ED32F3" w14:textId="77777777" w:rsidR="00CB507A" w:rsidRDefault="000D5C35" w:rsidP="008B6883">
      <w:pPr>
        <w:pStyle w:val="BodyText2"/>
      </w:pPr>
      <w:hyperlink r:id="rId387" w:history="1">
        <w:r w:rsidR="00CB507A">
          <w:rPr>
            <w:rStyle w:val="Hyperlink"/>
          </w:rPr>
          <w:t>http://www.mappinglife.org/list?dsid=iucn_mammals&amp;lon=8.79&amp;lat=45.58&amp;radius=1000&amp;taxa=Mammalia</w:t>
        </w:r>
      </w:hyperlink>
      <w:r w:rsidR="003F6770">
        <w:t xml:space="preserve"> and here is the query that is actually used:</w:t>
      </w:r>
    </w:p>
    <w:p w14:paraId="44C86533" w14:textId="77777777" w:rsidR="003F6770" w:rsidRDefault="003F6770" w:rsidP="008B550B">
      <w:pPr>
        <w:pStyle w:val="sql"/>
      </w:pPr>
      <w:r>
        <w:t>WHERE ST_DWithin(d.the_geom_webmercator,ST_Transform(ST_PointFromText(''POINT(8.79 45.58)'',4326),3857),1000/cos(radians(45.58)))</w:t>
      </w:r>
    </w:p>
    <w:p w14:paraId="56DF35F6" w14:textId="77777777" w:rsidR="009B0DD3" w:rsidRDefault="009B0DD3" w:rsidP="008B6883">
      <w:pPr>
        <w:pStyle w:val="BodyText2"/>
      </w:pPr>
      <w:r>
        <w:t>Produced a table of mammals excluding the ceteceans and ran the following again:</w:t>
      </w:r>
    </w:p>
    <w:p w14:paraId="4C25EF70" w14:textId="77777777" w:rsidR="009B0DD3" w:rsidRDefault="003F6770" w:rsidP="008B550B">
      <w:pPr>
        <w:pStyle w:val="sql"/>
      </w:pPr>
      <w:r w:rsidRPr="003F6770">
        <w:t>SELECT st_Intersects(ST_GeomFromText('POINT(8.79 45.58)',4326), tmp.geom) from tmp;</w:t>
      </w:r>
    </w:p>
    <w:p w14:paraId="665F8A0E" w14:textId="77777777" w:rsidR="009B0DD3" w:rsidRPr="00CB0A99" w:rsidRDefault="009B0DD3" w:rsidP="000E5536">
      <w:pPr>
        <w:pStyle w:val="BodyText"/>
      </w:pPr>
      <w:r>
        <w:t>Took 121 seconds – still miles from what they are getting on MapOfLife.</w:t>
      </w:r>
    </w:p>
    <w:p w14:paraId="7A402A47" w14:textId="77777777" w:rsidR="00BE1029" w:rsidRDefault="00BE1029" w:rsidP="003B37F4">
      <w:pPr>
        <w:pStyle w:val="Heading2"/>
      </w:pPr>
      <w:r>
        <w:t>Species data for Valia</w:t>
      </w:r>
    </w:p>
    <w:p w14:paraId="0AA2D4EA"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23CED6DF" w14:textId="77777777" w:rsidR="00BE1029" w:rsidRDefault="00BE1029" w:rsidP="008B6883">
      <w:pPr>
        <w:pStyle w:val="BodyText2"/>
      </w:pPr>
      <w:r>
        <w:t>Mangroves</w:t>
      </w:r>
      <w:r w:rsidR="003C51FC">
        <w:t xml:space="preserve">: </w:t>
      </w:r>
      <w:r>
        <w:t>Owner = 'GMSA Mangroves'</w:t>
      </w:r>
      <w:r w:rsidR="00DB311A">
        <w:t xml:space="preserve"> </w:t>
      </w:r>
    </w:p>
    <w:p w14:paraId="5115F5E3" w14:textId="77777777" w:rsidR="008660B0" w:rsidRPr="008660B0" w:rsidRDefault="008660B0" w:rsidP="008B6883">
      <w:pPr>
        <w:pStyle w:val="BodyText2"/>
      </w:pPr>
      <w:r>
        <w:t>Coral reefs</w:t>
      </w:r>
      <w:r w:rsidR="003C51FC">
        <w:t xml:space="preserve">: </w:t>
      </w:r>
      <w:r>
        <w:t>Owner = 'GMSA</w:t>
      </w:r>
      <w:r w:rsidR="003C51FC">
        <w:t>_c</w:t>
      </w:r>
      <w:r>
        <w:t>oral'</w:t>
      </w:r>
    </w:p>
    <w:p w14:paraId="5286ED3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D482CF5" w14:textId="77777777" w:rsidR="00D66F2D" w:rsidRPr="008660B0" w:rsidRDefault="00D66F2D" w:rsidP="008B6883">
      <w:pPr>
        <w:pStyle w:val="BodyText2"/>
      </w:pPr>
      <w:r>
        <w:t>Seagrasses</w:t>
      </w:r>
    </w:p>
    <w:p w14:paraId="74F166C7" w14:textId="77777777" w:rsidR="003036D6" w:rsidRDefault="003036D6" w:rsidP="003B37F4">
      <w:pPr>
        <w:pStyle w:val="Heading2"/>
      </w:pPr>
      <w:r>
        <w:t>Supervised Cluster Analysis</w:t>
      </w:r>
    </w:p>
    <w:p w14:paraId="6C00CDD6" w14:textId="77777777" w:rsidR="003036D6" w:rsidRDefault="003036D6" w:rsidP="008B6883">
      <w:pPr>
        <w:pStyle w:val="BodyText2"/>
      </w:pPr>
      <w:r>
        <w:t>We need to be able to partition pixel space in order to use Google Earth Engine to classify data. What are the clustering algoritms that we can use?</w:t>
      </w:r>
    </w:p>
    <w:p w14:paraId="75E57A28" w14:textId="77777777" w:rsidR="003036D6" w:rsidRDefault="003036D6" w:rsidP="0034374E">
      <w:pPr>
        <w:pStyle w:val="Heading3"/>
      </w:pPr>
      <w:r>
        <w:t>K-Nearest neighbour</w:t>
      </w:r>
    </w:p>
    <w:p w14:paraId="7F8C54A0" w14:textId="77777777" w:rsidR="000B7DF5" w:rsidRPr="003036D6" w:rsidRDefault="003036D6" w:rsidP="008B6883">
      <w:pPr>
        <w:pStyle w:val="BodyText2"/>
      </w:pPr>
      <w:r>
        <w:t xml:space="preserve">Good description here </w:t>
      </w:r>
      <w:hyperlink r:id="rId38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45978752" w14:textId="77777777" w:rsidR="002016FC" w:rsidRDefault="002016FC" w:rsidP="003B37F4">
      <w:pPr>
        <w:pStyle w:val="Heading2"/>
      </w:pPr>
      <w:r>
        <w:t>Travel time to major cities</w:t>
      </w:r>
    </w:p>
    <w:p w14:paraId="612F1EBE" w14:textId="77777777" w:rsidR="002016FC" w:rsidRPr="002016FC" w:rsidRDefault="002016FC" w:rsidP="008B6883">
      <w:pPr>
        <w:pStyle w:val="BodyText2"/>
      </w:pPr>
    </w:p>
    <w:p w14:paraId="67BB4393" w14:textId="77777777" w:rsidR="002016FC" w:rsidRDefault="002016FC" w:rsidP="0034374E">
      <w:pPr>
        <w:pStyle w:val="Heading3"/>
      </w:pPr>
      <w:r>
        <w:t>Website</w:t>
      </w:r>
    </w:p>
    <w:p w14:paraId="161C5577" w14:textId="77777777" w:rsidR="00970378" w:rsidRPr="00970378" w:rsidRDefault="000D5C35" w:rsidP="008B6883">
      <w:pPr>
        <w:pStyle w:val="BodyText2"/>
      </w:pPr>
      <w:hyperlink r:id="rId389" w:history="1">
        <w:r w:rsidR="00970378" w:rsidRPr="008913AD">
          <w:rPr>
            <w:rStyle w:val="Hyperlink"/>
          </w:rPr>
          <w:t>http://bioval.jrc.ec.europa.eu/products/gam/index.htm</w:t>
        </w:r>
      </w:hyperlink>
      <w:r w:rsidR="00970378">
        <w:t xml:space="preserve"> </w:t>
      </w:r>
    </w:p>
    <w:p w14:paraId="580781C2" w14:textId="77777777" w:rsidR="002016FC" w:rsidRDefault="002016FC" w:rsidP="0034374E">
      <w:pPr>
        <w:pStyle w:val="Heading3"/>
      </w:pPr>
      <w:r>
        <w:lastRenderedPageBreak/>
        <w:t>Data and documentation</w:t>
      </w:r>
    </w:p>
    <w:p w14:paraId="3309CCEA" w14:textId="77777777" w:rsidR="002016FC" w:rsidRPr="002016FC" w:rsidRDefault="00970378" w:rsidP="008B6883">
      <w:pPr>
        <w:pStyle w:val="BodyText2"/>
      </w:pPr>
      <w:r>
        <w:t xml:space="preserve">The data is here: </w:t>
      </w:r>
      <w:hyperlink r:id="rId39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1A06F3E5" w14:textId="77777777" w:rsidR="009A3C9D" w:rsidRDefault="009A3C9D" w:rsidP="0034374E">
      <w:pPr>
        <w:pStyle w:val="Heading3"/>
      </w:pPr>
      <w:r>
        <w:t>Method implementation</w:t>
      </w:r>
    </w:p>
    <w:p w14:paraId="17C7453A" w14:textId="77777777" w:rsidR="009A3C9D" w:rsidRDefault="009A3C9D" w:rsidP="007D2F52">
      <w:pPr>
        <w:pStyle w:val="Heading4"/>
      </w:pPr>
      <w:r>
        <w:t>Computation of a Cost-Surface</w:t>
      </w:r>
    </w:p>
    <w:p w14:paraId="52B77BEA"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9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6419A289"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67D5C81"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52528892"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434E1C5C"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26A2CEAA" w14:textId="77777777" w:rsidR="00224715" w:rsidRDefault="00224715" w:rsidP="008B6883">
      <w:pPr>
        <w:pStyle w:val="BodyText2"/>
      </w:pPr>
    </w:p>
    <w:p w14:paraId="4EDF100C" w14:textId="77777777" w:rsidR="00DD5D45" w:rsidRPr="009A3C9D" w:rsidRDefault="00DD5D45" w:rsidP="008B6883">
      <w:pPr>
        <w:pStyle w:val="BodyText2"/>
      </w:pPr>
      <w:r>
        <w:t xml:space="preserve">We need to flush cache </w:t>
      </w:r>
      <w:r w:rsidRPr="00DD5D45">
        <w:t>outBand.FlushCache()</w:t>
      </w:r>
      <w:r>
        <w:t xml:space="preserve"> see </w:t>
      </w:r>
      <w:hyperlink r:id="rId392" w:history="1">
        <w:r w:rsidRPr="00DD5D45">
          <w:rPr>
            <w:rStyle w:val="Hyperlink"/>
          </w:rPr>
          <w:t>here</w:t>
        </w:r>
      </w:hyperlink>
      <w:r>
        <w:t>.</w:t>
      </w:r>
    </w:p>
    <w:p w14:paraId="5E77705A" w14:textId="77777777" w:rsidR="009A3C9D" w:rsidRPr="009A3C9D" w:rsidRDefault="009A3C9D" w:rsidP="007D2F52">
      <w:pPr>
        <w:pStyle w:val="Heading4"/>
      </w:pPr>
      <w:r>
        <w:t>Computation of a Cost-Distance</w:t>
      </w:r>
    </w:p>
    <w:p w14:paraId="271E1E4A" w14:textId="77777777" w:rsidR="00B238A4" w:rsidRDefault="00B238A4" w:rsidP="003B37F4">
      <w:pPr>
        <w:pStyle w:val="Heading2"/>
      </w:pPr>
      <w:r>
        <w:t>Roadless areas</w:t>
      </w:r>
    </w:p>
    <w:p w14:paraId="497CBE72" w14:textId="77777777" w:rsidR="00B238A4" w:rsidRPr="00B238A4" w:rsidRDefault="00B238A4" w:rsidP="008B6883">
      <w:pPr>
        <w:pStyle w:val="BodyText2"/>
      </w:pPr>
      <w:r>
        <w:t xml:space="preserve">There is an excellent document describing gRoads available </w:t>
      </w:r>
      <w:hyperlink r:id="rId393" w:history="1">
        <w:r w:rsidRPr="00B238A4">
          <w:rPr>
            <w:rStyle w:val="Hyperlink"/>
          </w:rPr>
          <w:t>here</w:t>
        </w:r>
      </w:hyperlink>
      <w:r>
        <w:t xml:space="preserve">. This is a CIESIN </w:t>
      </w:r>
      <w:r w:rsidR="00BB137C">
        <w:t xml:space="preserve">initiative that is described </w:t>
      </w:r>
      <w:hyperlink r:id="rId394" w:history="1">
        <w:r w:rsidR="00BB137C" w:rsidRPr="00BB137C">
          <w:rPr>
            <w:rStyle w:val="Hyperlink"/>
          </w:rPr>
          <w:t>here</w:t>
        </w:r>
      </w:hyperlink>
      <w:r w:rsidR="00BB137C">
        <w:t>.</w:t>
      </w:r>
    </w:p>
    <w:p w14:paraId="51A2F2C8" w14:textId="77777777" w:rsidR="00B37D09" w:rsidRDefault="0093510D" w:rsidP="000E5536">
      <w:pPr>
        <w:pStyle w:val="Heading1"/>
      </w:pPr>
      <w:r>
        <w:t>Server Development</w:t>
      </w:r>
      <w:bookmarkEnd w:id="93"/>
    </w:p>
    <w:p w14:paraId="7348B48D" w14:textId="77777777" w:rsidR="00FF083D" w:rsidRDefault="00FF083D" w:rsidP="003B37F4">
      <w:pPr>
        <w:pStyle w:val="Heading2"/>
      </w:pPr>
      <w:bookmarkStart w:id="95" w:name="_Toc315774594"/>
      <w:r>
        <w:t>Python programming</w:t>
      </w:r>
      <w:bookmarkEnd w:id="95"/>
    </w:p>
    <w:p w14:paraId="47437384" w14:textId="77777777" w:rsidR="00FF083D" w:rsidRDefault="00FF083D" w:rsidP="0034374E">
      <w:pPr>
        <w:pStyle w:val="Heading3"/>
      </w:pPr>
      <w:bookmarkStart w:id="96" w:name="_Toc315774595"/>
      <w:r>
        <w:t>Modules and packages</w:t>
      </w:r>
      <w:bookmarkEnd w:id="96"/>
    </w:p>
    <w:p w14:paraId="01B3772F" w14:textId="77777777" w:rsidR="00FF083D" w:rsidRDefault="000D5C35" w:rsidP="000E5536">
      <w:pPr>
        <w:pStyle w:val="BodyText"/>
      </w:pPr>
      <w:hyperlink r:id="rId395" w:history="1">
        <w:r w:rsidR="00FF083D" w:rsidRPr="0077669C">
          <w:rPr>
            <w:rStyle w:val="Hyperlink"/>
          </w:rPr>
          <w:t>http://guide.python-distribute.org/introduction.html</w:t>
        </w:r>
      </w:hyperlink>
    </w:p>
    <w:p w14:paraId="5CEFEC96" w14:textId="77777777" w:rsidR="00FF083D" w:rsidRDefault="00FF083D" w:rsidP="000E5536">
      <w:pPr>
        <w:pStyle w:val="BodyText"/>
      </w:pPr>
      <w:r>
        <w:t>The corresponding arcpy wrappers for the GP functions are in:</w:t>
      </w:r>
    </w:p>
    <w:p w14:paraId="7B541E44" w14:textId="77777777" w:rsidR="00FF083D" w:rsidRDefault="00FF083D" w:rsidP="000E5536">
      <w:pPr>
        <w:pStyle w:val="BodyText"/>
      </w:pPr>
      <w:r>
        <w:t>'C:\Program Files (x86)\ArcGIS\Desktop10.0\arcpy\arcpy'</w:t>
      </w:r>
    </w:p>
    <w:p w14:paraId="651A1D7F" w14:textId="77777777" w:rsidR="00FF083D" w:rsidRDefault="00FF083D" w:rsidP="000E5536">
      <w:pPr>
        <w:pStyle w:val="BodyText"/>
      </w:pPr>
      <w:r>
        <w:t>So for example, if you want to find the source for the Python code:</w:t>
      </w:r>
    </w:p>
    <w:p w14:paraId="35EA88A6" w14:textId="77777777" w:rsidR="00FF083D" w:rsidRDefault="00FF083D" w:rsidP="000E5536">
      <w:pPr>
        <w:pStyle w:val="BodyText"/>
      </w:pPr>
      <w:r>
        <w:t>arcpy.PolygonToRaster_conversion(bla bla bla..)</w:t>
      </w:r>
    </w:p>
    <w:p w14:paraId="01891749" w14:textId="77777777" w:rsidR="00FF083D" w:rsidRDefault="00FF083D" w:rsidP="000E5536">
      <w:pPr>
        <w:pStyle w:val="BodyText"/>
      </w:pPr>
      <w:r>
        <w:t>It will be in the file:</w:t>
      </w:r>
    </w:p>
    <w:p w14:paraId="034EE9DF" w14:textId="77777777" w:rsidR="00FF083D" w:rsidRDefault="00FF083D" w:rsidP="000E5536">
      <w:pPr>
        <w:pStyle w:val="BodyText"/>
      </w:pPr>
      <w:r>
        <w:t>'C:\Program Files (x86)\ArcGIS\Desktop10.0\arcpy\arcpy\conversion.py'</w:t>
      </w:r>
    </w:p>
    <w:p w14:paraId="056EB2C9" w14:textId="77777777" w:rsidR="00FF083D" w:rsidRDefault="00FF083D" w:rsidP="000E5536">
      <w:pPr>
        <w:pStyle w:val="BodyText"/>
      </w:pPr>
      <w:r>
        <w:t>Sure enough:</w:t>
      </w:r>
    </w:p>
    <w:p w14:paraId="02CD6C6D" w14:textId="77777777" w:rsidR="00FF083D" w:rsidRDefault="00FF083D" w:rsidP="000E5536">
      <w:pPr>
        <w:pStyle w:val="BodyText"/>
      </w:pPr>
      <w:r>
        <w:t>def PolygonToRaster(in_features=None, value_field=None, out_rasterdataset=None, cell_assignment=None, priority_field=None, cellsize=None):</w:t>
      </w:r>
    </w:p>
    <w:p w14:paraId="1DC53A8F" w14:textId="77777777" w:rsidR="00FF083D" w:rsidRDefault="00FF083D" w:rsidP="000E5536">
      <w:pPr>
        <w:pStyle w:val="BodyText"/>
      </w:pPr>
      <w:r>
        <w:t xml:space="preserve">    """PolygonToRaster_conversion(in_features, value_field, out_rasterdataset, {cell_assignment}, {priority_field}, {cellsize})</w:t>
      </w:r>
    </w:p>
    <w:p w14:paraId="326439BB" w14:textId="77777777" w:rsidR="00DD2C82" w:rsidRDefault="00DD2C82" w:rsidP="0034374E">
      <w:pPr>
        <w:pStyle w:val="Heading3"/>
      </w:pPr>
      <w:bookmarkStart w:id="97" w:name="_Toc315774598"/>
      <w:r>
        <w:t>Video Codec</w:t>
      </w:r>
    </w:p>
    <w:p w14:paraId="4A079662" w14:textId="77777777" w:rsidR="008F1185" w:rsidRDefault="008F1185" w:rsidP="007D2F52">
      <w:pPr>
        <w:pStyle w:val="Heading4"/>
      </w:pPr>
      <w:r>
        <w:lastRenderedPageBreak/>
        <w:t>OpenCV</w:t>
      </w:r>
    </w:p>
    <w:p w14:paraId="20210ED3" w14:textId="77777777" w:rsidR="00DD2C82" w:rsidRDefault="00DD2C82" w:rsidP="008B6883">
      <w:pPr>
        <w:pStyle w:val="BodyText2"/>
      </w:pPr>
      <w:r>
        <w:t xml:space="preserve">We need to be able to create videos of the Landsat scenes that have water detection in Python. For this, Monica has installed </w:t>
      </w:r>
      <w:hyperlink r:id="rId396" w:history="1">
        <w:r w:rsidRPr="00DD2C82">
          <w:rPr>
            <w:rStyle w:val="Hyperlink"/>
          </w:rPr>
          <w:t>OpenCV</w:t>
        </w:r>
      </w:hyperlink>
      <w:r>
        <w:t>.</w:t>
      </w:r>
      <w:r w:rsidR="004B197C">
        <w:t xml:space="preserve"> Here is a tutorial on how to create a video: </w:t>
      </w:r>
      <w:hyperlink r:id="rId397" w:history="1">
        <w:r w:rsidR="004B197C">
          <w:rPr>
            <w:rStyle w:val="Hyperlink"/>
          </w:rPr>
          <w:t>http://stackoverflow.com/questions/14440400/creating-a-video-using-opencv-2-4-0-in-python</w:t>
        </w:r>
      </w:hyperlink>
      <w:r w:rsidR="004B197C">
        <w:t>.</w:t>
      </w:r>
      <w:r w:rsidR="008F1185">
        <w:t xml:space="preserve"> Too hard to configure.</w:t>
      </w:r>
    </w:p>
    <w:p w14:paraId="2F426EF3" w14:textId="77777777" w:rsidR="008F1185" w:rsidRDefault="008F1185" w:rsidP="0034374E">
      <w:pPr>
        <w:pStyle w:val="Heading3"/>
      </w:pPr>
      <w:r>
        <w:t>ffMpeg</w:t>
      </w:r>
    </w:p>
    <w:p w14:paraId="22A71FE5"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007F4FD7" w14:textId="77777777" w:rsidR="00623033" w:rsidRPr="008F1185" w:rsidRDefault="00E929E3" w:rsidP="008B550B">
      <w:pPr>
        <w:pStyle w:val="Unix"/>
      </w:pPr>
      <w:r w:rsidRPr="00E929E3">
        <w:t>[webuser@schwarzy-vm6 images]$ ffmpeg -f image2 -i img%04d.png output2.mpg</w:t>
      </w:r>
    </w:p>
    <w:p w14:paraId="2F268EB3" w14:textId="77777777" w:rsidR="00B37D09" w:rsidRDefault="006F16DC" w:rsidP="003B37F4">
      <w:pPr>
        <w:pStyle w:val="Heading2"/>
      </w:pPr>
      <w:r>
        <w:t xml:space="preserve">REST Service </w:t>
      </w:r>
      <w:r w:rsidR="000E4C4F">
        <w:t>Development</w:t>
      </w:r>
      <w:bookmarkEnd w:id="97"/>
    </w:p>
    <w:p w14:paraId="753D2737" w14:textId="77777777" w:rsidR="00D07925" w:rsidRDefault="00D07925" w:rsidP="0034374E">
      <w:pPr>
        <w:pStyle w:val="Heading3"/>
      </w:pPr>
      <w:bookmarkStart w:id="98" w:name="_Toc315774599"/>
      <w:r>
        <w:t>Connecting to the dopa/eHabitat machine</w:t>
      </w:r>
      <w:bookmarkEnd w:id="98"/>
    </w:p>
    <w:p w14:paraId="46166B8B" w14:textId="77777777" w:rsidR="00D07925" w:rsidRDefault="00D07925" w:rsidP="007D2F52">
      <w:pPr>
        <w:pStyle w:val="Heading4"/>
      </w:pPr>
      <w:bookmarkStart w:id="99" w:name="_Toc315774600"/>
      <w:r>
        <w:t>Putty</w:t>
      </w:r>
      <w:bookmarkEnd w:id="99"/>
    </w:p>
    <w:p w14:paraId="65288DC8" w14:textId="77777777" w:rsidR="00D07925" w:rsidRDefault="00D07925" w:rsidP="000E5536">
      <w:pPr>
        <w:pStyle w:val="ListBullet"/>
      </w:pPr>
      <w:r>
        <w:t>Click on Session and enter a hostname</w:t>
      </w:r>
    </w:p>
    <w:p w14:paraId="5FD42D23"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69D47EBD"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180F0F80" w14:textId="77777777" w:rsidR="00D07925" w:rsidRDefault="00D07925" w:rsidP="000E5536">
      <w:pPr>
        <w:pStyle w:val="ListBullet"/>
      </w:pPr>
      <w:r>
        <w:t>Click Open</w:t>
      </w:r>
    </w:p>
    <w:p w14:paraId="14D25820" w14:textId="77777777" w:rsidR="00D07925" w:rsidRDefault="00D07925" w:rsidP="000E5536">
      <w:pPr>
        <w:pStyle w:val="ListBullet"/>
      </w:pPr>
      <w:r>
        <w:t>This will connect to the UNIX machine</w:t>
      </w:r>
    </w:p>
    <w:p w14:paraId="648B870F" w14:textId="77777777" w:rsidR="00D07925" w:rsidRDefault="00D07925" w:rsidP="000E5536">
      <w:pPr>
        <w:pStyle w:val="ListBullet"/>
      </w:pPr>
      <w:r>
        <w:t>To copy information from the current PuTTY window, simply highlight the text you want to copy, and it will be copied to the clipboard.</w:t>
      </w:r>
    </w:p>
    <w:p w14:paraId="57C93692"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5D3F5CFF" w14:textId="77777777" w:rsidR="00D07925" w:rsidRDefault="00D07925" w:rsidP="000E5536">
      <w:pPr>
        <w:pStyle w:val="ListBullet"/>
      </w:pPr>
      <w:r>
        <w:t>To copy text from the current PuTTY window and paste it at the cursor's location, simply highlight the text and right-click.</w:t>
      </w:r>
    </w:p>
    <w:p w14:paraId="62DF9A4C" w14:textId="77777777" w:rsidR="00D07925" w:rsidRDefault="00D07925" w:rsidP="007D2F52">
      <w:pPr>
        <w:pStyle w:val="Heading4"/>
      </w:pPr>
      <w:bookmarkStart w:id="100" w:name="_Toc315774601"/>
      <w:r>
        <w:t>WinSCP</w:t>
      </w:r>
      <w:bookmarkEnd w:id="100"/>
    </w:p>
    <w:p w14:paraId="372F3285"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28B1FB26" w14:textId="77777777" w:rsidR="00D07925" w:rsidRDefault="00D07925" w:rsidP="000E5536">
      <w:pPr>
        <w:pStyle w:val="ListBullet"/>
      </w:pPr>
      <w:r>
        <w:t>logon to the server in the same way as PuTTY</w:t>
      </w:r>
    </w:p>
    <w:p w14:paraId="4EFCAAAF"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4E2CD929" w14:textId="77777777" w:rsidR="00D07925" w:rsidRDefault="00D07925" w:rsidP="000E5536">
      <w:pPr>
        <w:pStyle w:val="BodyText"/>
      </w:pPr>
      <w:r>
        <w:tab/>
        <w:t>- Open WinSCP and navigate to the local and remote folders that you want to keep in synch</w:t>
      </w:r>
    </w:p>
    <w:p w14:paraId="2993CEB7" w14:textId="77777777" w:rsidR="00D07925" w:rsidRDefault="00D07925" w:rsidP="000E5536">
      <w:pPr>
        <w:pStyle w:val="BodyText"/>
      </w:pPr>
      <w:r>
        <w:tab/>
        <w:t>- Click commands | keep remote directory up to date</w:t>
      </w:r>
    </w:p>
    <w:p w14:paraId="266E0DA3" w14:textId="77777777" w:rsidR="00D07925" w:rsidRDefault="00D07925" w:rsidP="008B6883">
      <w:pPr>
        <w:pStyle w:val="BodyText2"/>
      </w:pPr>
      <w:r>
        <w:tab/>
        <w:t>- Click start</w:t>
      </w:r>
    </w:p>
    <w:p w14:paraId="670DE0CF" w14:textId="77777777" w:rsidR="00D07925" w:rsidRDefault="00D07925" w:rsidP="000E5536">
      <w:pPr>
        <w:pStyle w:val="BodyText"/>
      </w:pPr>
      <w:r>
        <w:t>On the eHabitat machine the web root is at:</w:t>
      </w:r>
    </w:p>
    <w:p w14:paraId="1A7640B0" w14:textId="77777777" w:rsidR="00D07925" w:rsidRDefault="00D07925" w:rsidP="000E5536">
      <w:pPr>
        <w:pStyle w:val="BodyText"/>
      </w:pPr>
      <w:r>
        <w:t>root\srv\www\htdocs</w:t>
      </w:r>
    </w:p>
    <w:p w14:paraId="459C7176" w14:textId="77777777" w:rsidR="00D07925" w:rsidRDefault="00D07925" w:rsidP="000E5536">
      <w:pPr>
        <w:pStyle w:val="BodyText"/>
      </w:pPr>
      <w:r>
        <w:t>So if you put a file called 'index.php' on the server it will accessible from:</w:t>
      </w:r>
    </w:p>
    <w:p w14:paraId="1DB98753" w14:textId="77777777" w:rsidR="00D07925" w:rsidRDefault="000D5C35" w:rsidP="008B6883">
      <w:pPr>
        <w:pStyle w:val="BodyText2"/>
      </w:pPr>
      <w:hyperlink r:id="rId398" w:history="1">
        <w:r w:rsidR="00D07925" w:rsidRPr="0077669C">
          <w:rPr>
            <w:rStyle w:val="Hyperlink"/>
          </w:rPr>
          <w:t>http://h03-dev-vm7/eSpecies-REST/index.php</w:t>
        </w:r>
      </w:hyperlink>
    </w:p>
    <w:p w14:paraId="71892B41" w14:textId="77777777" w:rsidR="00D07925" w:rsidRDefault="00D07925" w:rsidP="0034374E">
      <w:pPr>
        <w:pStyle w:val="Heading3"/>
      </w:pPr>
      <w:bookmarkStart w:id="101" w:name="_Toc315774602"/>
      <w:r>
        <w:t>Service Implementation</w:t>
      </w:r>
      <w:bookmarkEnd w:id="101"/>
    </w:p>
    <w:p w14:paraId="364D4DFB" w14:textId="77777777" w:rsidR="002D1594" w:rsidRDefault="002D1594" w:rsidP="007D2F52">
      <w:pPr>
        <w:pStyle w:val="Heading4"/>
      </w:pPr>
      <w:bookmarkStart w:id="102" w:name="_Toc315774603"/>
      <w:r>
        <w:t>webpy</w:t>
      </w:r>
    </w:p>
    <w:p w14:paraId="4EB56947" w14:textId="77777777" w:rsidR="002D1594" w:rsidRDefault="002D1594" w:rsidP="008B6883">
      <w:pPr>
        <w:pStyle w:val="BodyText2"/>
      </w:pPr>
      <w:r>
        <w:t>Creating a custom REST server by doing the following:</w:t>
      </w:r>
    </w:p>
    <w:p w14:paraId="2094B37E" w14:textId="77777777" w:rsidR="002D1594" w:rsidRDefault="002D1594" w:rsidP="000E5536">
      <w:pPr>
        <w:pStyle w:val="ListBullet"/>
      </w:pPr>
      <w:r>
        <w:t xml:space="preserve">Open a putty session to the UNIX machine </w:t>
      </w:r>
    </w:p>
    <w:p w14:paraId="03B6B56E" w14:textId="77777777" w:rsidR="002D1594" w:rsidRDefault="002D1594" w:rsidP="000E5536">
      <w:pPr>
        <w:pStyle w:val="ListBullet"/>
      </w:pPr>
      <w:r>
        <w:t>Navigate to the cgi-bin in the web server directory</w:t>
      </w:r>
    </w:p>
    <w:p w14:paraId="135AE979" w14:textId="77777777" w:rsidR="002D1594" w:rsidRDefault="002D1594" w:rsidP="000E5536">
      <w:pPr>
        <w:pStyle w:val="ListBullet"/>
      </w:pPr>
      <w:r>
        <w:t>Create a new file that will be your REST server, e.g. cat&gt;eSpecies</w:t>
      </w:r>
    </w:p>
    <w:p w14:paraId="21BB7664"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2FB98CFB"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C624AED" w14:textId="77777777" w:rsidR="002D1594" w:rsidRDefault="000D5C35" w:rsidP="000E5536">
      <w:pPr>
        <w:pStyle w:val="BodyText"/>
      </w:pPr>
      <w:hyperlink r:id="rId399" w:history="1">
        <w:r w:rsidR="002D1594" w:rsidRPr="0077669C">
          <w:rPr>
            <w:rStyle w:val="Hyperlink"/>
          </w:rPr>
          <w:t>http://webpy.org/cookbook/cgi-apache</w:t>
        </w:r>
      </w:hyperlink>
    </w:p>
    <w:p w14:paraId="61E16CD1" w14:textId="77777777" w:rsidR="002D1594" w:rsidRDefault="002D1594" w:rsidP="000E5536">
      <w:pPr>
        <w:pStyle w:val="BodyText"/>
      </w:pPr>
      <w:r>
        <w:t>You need to install both web.py and flup</w:t>
      </w:r>
    </w:p>
    <w:p w14:paraId="20187E8C" w14:textId="77777777" w:rsidR="002D1594" w:rsidRDefault="000D5C35" w:rsidP="000E5536">
      <w:pPr>
        <w:pStyle w:val="ListBullet"/>
      </w:pPr>
      <w:hyperlink r:id="rId400" w:history="1">
        <w:r w:rsidR="002D1594" w:rsidRPr="0077669C">
          <w:rPr>
            <w:rStyle w:val="Hyperlink"/>
          </w:rPr>
          <w:t>http://webpy.org/download</w:t>
        </w:r>
      </w:hyperlink>
    </w:p>
    <w:p w14:paraId="66BB748F" w14:textId="77777777" w:rsidR="002D1594" w:rsidRDefault="000D5C35" w:rsidP="000E5536">
      <w:pPr>
        <w:pStyle w:val="ListBullet"/>
      </w:pPr>
      <w:hyperlink r:id="rId401" w:history="1">
        <w:r w:rsidR="002D1594" w:rsidRPr="0077669C">
          <w:rPr>
            <w:rStyle w:val="Hyperlink"/>
          </w:rPr>
          <w:t>http://pypi.python.org/pypi/flup/1.0.2</w:t>
        </w:r>
      </w:hyperlink>
    </w:p>
    <w:p w14:paraId="40737887" w14:textId="77777777" w:rsidR="002D1594" w:rsidRDefault="002D1594" w:rsidP="008B6883">
      <w:pPr>
        <w:pStyle w:val="BodyText2"/>
      </w:pPr>
      <w:r>
        <w:t>Both now installed.</w:t>
      </w:r>
    </w:p>
    <w:p w14:paraId="28E3A012" w14:textId="77777777" w:rsidR="002D1594" w:rsidRDefault="002D1594" w:rsidP="000E5536">
      <w:pPr>
        <w:pStyle w:val="BodyText"/>
      </w:pPr>
      <w:r>
        <w:t>Then follow the Tutorials:</w:t>
      </w:r>
    </w:p>
    <w:p w14:paraId="3F80A1E3" w14:textId="77777777" w:rsidR="002D1594" w:rsidRDefault="000D5C35" w:rsidP="000E5536">
      <w:pPr>
        <w:pStyle w:val="ListBullet"/>
      </w:pPr>
      <w:hyperlink r:id="rId402" w:history="1">
        <w:r w:rsidR="002D1594" w:rsidRPr="0077669C">
          <w:rPr>
            <w:rStyle w:val="Hyperlink"/>
          </w:rPr>
          <w:t>http://webpy.org/docs/0.3/tutorial</w:t>
        </w:r>
      </w:hyperlink>
    </w:p>
    <w:p w14:paraId="44CF6904" w14:textId="77777777" w:rsidR="002D1594" w:rsidRDefault="000D5C35" w:rsidP="000E5536">
      <w:pPr>
        <w:pStyle w:val="ListBullet"/>
      </w:pPr>
      <w:hyperlink r:id="rId403" w:history="1">
        <w:r w:rsidR="002D1594" w:rsidRPr="0077669C">
          <w:rPr>
            <w:rStyle w:val="Hyperlink"/>
          </w:rPr>
          <w:t>http://johnpaulett.com/2008/09/20/getting-restful-with-webpy/</w:t>
        </w:r>
      </w:hyperlink>
    </w:p>
    <w:p w14:paraId="63FC9957" w14:textId="77777777" w:rsidR="002D1594" w:rsidRDefault="002D1594" w:rsidP="000E5536">
      <w:pPr>
        <w:pStyle w:val="BodyText"/>
      </w:pPr>
      <w:r>
        <w:t xml:space="preserve">To configure web.py on unix running apache it will use cgi. You need to add in the following into the </w:t>
      </w:r>
      <w:hyperlink r:id="rId404" w:history="1">
        <w:r w:rsidRPr="0077669C">
          <w:rPr>
            <w:rStyle w:val="Hyperlink"/>
          </w:rPr>
          <w:t>httpd.conf or apache2.conf files:</w:t>
        </w:r>
      </w:hyperlink>
    </w:p>
    <w:p w14:paraId="6C93851B" w14:textId="77777777" w:rsidR="002D1594" w:rsidRDefault="002D1594" w:rsidP="008B6883">
      <w:pPr>
        <w:pStyle w:val="BodyText2"/>
      </w:pPr>
      <w:r>
        <w:t xml:space="preserve">(see the help here: </w:t>
      </w:r>
      <w:hyperlink r:id="rId405" w:anchor="alias)" w:history="1">
        <w:r w:rsidRPr="0077669C">
          <w:rPr>
            <w:rStyle w:val="Hyperlink"/>
          </w:rPr>
          <w:t>http://httpd.apache.org/docs/current/mod/mod_alias.html#alias)</w:t>
        </w:r>
      </w:hyperlink>
    </w:p>
    <w:p w14:paraId="7266493A"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59142FFA"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6817809" w14:textId="77777777" w:rsidR="002D1594" w:rsidRDefault="002D1594" w:rsidP="008B6883">
      <w:pPr>
        <w:pStyle w:val="BodyText2"/>
      </w:pPr>
      <w:r>
        <w:t>The script alias can also be created by putting a *.cgi file in the cgi-bin folder in root\srv\www which references the scripts</w:t>
      </w:r>
    </w:p>
    <w:p w14:paraId="5FE6F8E3" w14:textId="77777777" w:rsidR="002D1594" w:rsidRDefault="002D1594" w:rsidP="000E5536">
      <w:pPr>
        <w:pStyle w:val="BodyText"/>
      </w:pPr>
      <w:r>
        <w:t xml:space="preserve">Tried running python code.py on the eHabitat machine using putty. </w:t>
      </w:r>
    </w:p>
    <w:p w14:paraId="3AE713FA" w14:textId="77777777" w:rsidR="002D1594" w:rsidRDefault="002D1594" w:rsidP="000E5536">
      <w:pPr>
        <w:pStyle w:val="ListBullet"/>
      </w:pPr>
      <w:r>
        <w:t xml:space="preserve">Got </w:t>
      </w:r>
      <w:hyperlink r:id="rId406" w:history="1">
        <w:r w:rsidRPr="0077669C">
          <w:rPr>
            <w:rStyle w:val="Hyperlink"/>
          </w:rPr>
          <w:t>http://0.0.0.0:8080 suggesting that the server was running</w:t>
        </w:r>
      </w:hyperlink>
    </w:p>
    <w:p w14:paraId="4DF62CCB" w14:textId="77777777" w:rsidR="002D1594" w:rsidRDefault="002D1594" w:rsidP="000E5536">
      <w:pPr>
        <w:pStyle w:val="ListBullet"/>
      </w:pPr>
      <w:r>
        <w:t>But cant open the browser to check it works</w:t>
      </w:r>
    </w:p>
    <w:p w14:paraId="782152D1" w14:textId="77777777" w:rsidR="002D1594" w:rsidRDefault="002D1594" w:rsidP="000E5536">
      <w:pPr>
        <w:pStyle w:val="BodyText"/>
      </w:pPr>
      <w:r>
        <w:t>Tried python code.py scgi</w:t>
      </w:r>
    </w:p>
    <w:p w14:paraId="31730B6C" w14:textId="77777777" w:rsidR="002D1594" w:rsidRDefault="002D1594" w:rsidP="000E5536">
      <w:pPr>
        <w:pStyle w:val="ListBullet"/>
      </w:pPr>
      <w:r>
        <w:t>Got 2011-10-13 17:50:47 : WSGIServer starting up</w:t>
      </w:r>
    </w:p>
    <w:p w14:paraId="2589EC80" w14:textId="77777777" w:rsidR="002D1594" w:rsidRDefault="002D1594" w:rsidP="000E5536">
      <w:pPr>
        <w:pStyle w:val="ListBullet"/>
      </w:pPr>
      <w:r>
        <w:t xml:space="preserve">Tried refreshing </w:t>
      </w:r>
      <w:hyperlink r:id="rId407" w:history="1">
        <w:r w:rsidRPr="0077669C">
          <w:rPr>
            <w:rStyle w:val="Hyperlink"/>
          </w:rPr>
          <w:t>http://h03-dev-vm7/eSpecies/REST/ but Access Forbidden still</w:t>
        </w:r>
      </w:hyperlink>
    </w:p>
    <w:p w14:paraId="3742C22B" w14:textId="77777777" w:rsidR="002D1594" w:rsidRDefault="002D1594" w:rsidP="000E5536">
      <w:pPr>
        <w:pStyle w:val="BodyText"/>
      </w:pPr>
      <w:r>
        <w:t>When I rename the file in the cgi-bin it says someting about a missing header so Michael added the following to the file and it worked ok:</w:t>
      </w:r>
    </w:p>
    <w:p w14:paraId="171FB308" w14:textId="77777777" w:rsidR="002D1594" w:rsidRDefault="002D1594" w:rsidP="000E5536">
      <w:pPr>
        <w:pStyle w:val="BodyText"/>
      </w:pPr>
      <w:r>
        <w:t xml:space="preserve">print "Content-Type: text/html"    </w:t>
      </w:r>
    </w:p>
    <w:p w14:paraId="3623F15B" w14:textId="77777777" w:rsidR="002D1594" w:rsidRDefault="002D1594" w:rsidP="008B6883">
      <w:pPr>
        <w:pStyle w:val="BodyText2"/>
      </w:pPr>
      <w:r>
        <w:t xml:space="preserve">print </w:t>
      </w:r>
    </w:p>
    <w:p w14:paraId="1BEEF36C" w14:textId="77777777" w:rsidR="002D1594" w:rsidRDefault="002D1594" w:rsidP="008B6883">
      <w:pPr>
        <w:pStyle w:val="BodyText2"/>
      </w:pPr>
      <w:r>
        <w:t>The #!/usr/local/bin/python line in the code.py file tells the web server to use the python interpreter</w:t>
      </w:r>
    </w:p>
    <w:p w14:paraId="38FD3506" w14:textId="77777777" w:rsidR="002D1594" w:rsidRDefault="002D1594" w:rsidP="000E5536">
      <w:pPr>
        <w:pStyle w:val="BodyText"/>
      </w:pPr>
      <w:r>
        <w:t>THE FOLLOWING CODE WORKED ON DAMON:</w:t>
      </w:r>
    </w:p>
    <w:p w14:paraId="64E80942" w14:textId="77777777" w:rsidR="002D1594" w:rsidRDefault="002D1594" w:rsidP="000E5536">
      <w:pPr>
        <w:pStyle w:val="BodyText"/>
      </w:pPr>
      <w:r>
        <w:t>&gt;&gt;&gt; import web</w:t>
      </w:r>
    </w:p>
    <w:p w14:paraId="34B82043" w14:textId="77777777" w:rsidR="002D1594" w:rsidRDefault="002D1594" w:rsidP="000E5536">
      <w:pPr>
        <w:pStyle w:val="BodyText"/>
      </w:pPr>
      <w:r>
        <w:t>&gt;&gt;&gt; urls=("/test","test")</w:t>
      </w:r>
    </w:p>
    <w:p w14:paraId="16BA8AC7" w14:textId="77777777" w:rsidR="002D1594" w:rsidRDefault="002D1594" w:rsidP="000E5536">
      <w:pPr>
        <w:pStyle w:val="BodyText"/>
      </w:pPr>
      <w:r>
        <w:t>&gt;&gt;&gt; app=web.application(urls,globals())</w:t>
      </w:r>
    </w:p>
    <w:p w14:paraId="0D6A9F01" w14:textId="77777777" w:rsidR="002D1594" w:rsidRDefault="002D1594" w:rsidP="000E5536">
      <w:pPr>
        <w:pStyle w:val="BodyText"/>
      </w:pPr>
      <w:r>
        <w:t>&gt;&gt;&gt; class test:</w:t>
      </w:r>
    </w:p>
    <w:p w14:paraId="4E62B15E" w14:textId="77777777" w:rsidR="002D1594" w:rsidRDefault="002D1594" w:rsidP="000E5536">
      <w:pPr>
        <w:pStyle w:val="BodyText"/>
      </w:pPr>
      <w:r>
        <w:t>...    def GET(self): return "wibble"</w:t>
      </w:r>
    </w:p>
    <w:p w14:paraId="3B3B5258" w14:textId="77777777" w:rsidR="002D1594" w:rsidRDefault="002D1594" w:rsidP="000E5536">
      <w:pPr>
        <w:pStyle w:val="BodyText"/>
      </w:pPr>
      <w:r>
        <w:t>...</w:t>
      </w:r>
    </w:p>
    <w:p w14:paraId="6DD2C2B9" w14:textId="77777777" w:rsidR="002D1594" w:rsidRDefault="002D1594" w:rsidP="000E5536">
      <w:pPr>
        <w:pStyle w:val="BodyText"/>
      </w:pPr>
      <w:r>
        <w:t>&gt;&gt;&gt; app.request("/test")</w:t>
      </w:r>
    </w:p>
    <w:p w14:paraId="49851B5B" w14:textId="77777777" w:rsidR="002D1594" w:rsidRDefault="002D1594" w:rsidP="008B6883">
      <w:pPr>
        <w:pStyle w:val="BodyText2"/>
      </w:pPr>
      <w:r>
        <w:t>&lt;Storage {'status': '200 OK', 'headers': {}, 'header_items': [], 'data': 'wibble'}&gt;</w:t>
      </w:r>
    </w:p>
    <w:p w14:paraId="12775E7C" w14:textId="77777777" w:rsidR="002D1594" w:rsidRDefault="002D1594" w:rsidP="000E5536">
      <w:pPr>
        <w:pStyle w:val="BodyText"/>
      </w:pPr>
      <w:r>
        <w:t>But how do I call this from outside python:</w:t>
      </w:r>
    </w:p>
    <w:p w14:paraId="08706828" w14:textId="77777777" w:rsidR="002D1594" w:rsidRDefault="002D1594" w:rsidP="000E5536">
      <w:pPr>
        <w:pStyle w:val="BodyText"/>
      </w:pPr>
      <w:r>
        <w:t>python ../../srv/www/cgi-bin/eSpecies.cgi</w:t>
      </w:r>
    </w:p>
    <w:p w14:paraId="5B588758" w14:textId="77777777" w:rsidR="002D1594" w:rsidRDefault="000D5C35" w:rsidP="008B6883">
      <w:pPr>
        <w:pStyle w:val="BodyText2"/>
      </w:pPr>
      <w:hyperlink r:id="rId408" w:history="1">
        <w:r w:rsidR="002D1594" w:rsidRPr="0077669C">
          <w:rPr>
            <w:rStyle w:val="Hyperlink"/>
          </w:rPr>
          <w:t>http://0.0.0.0:8080/</w:t>
        </w:r>
      </w:hyperlink>
    </w:p>
    <w:p w14:paraId="6E4D1960" w14:textId="77777777" w:rsidR="002D1594" w:rsidRDefault="002D1594" w:rsidP="008B6883">
      <w:pPr>
        <w:pStyle w:val="BodyText2"/>
      </w:pPr>
      <w:r>
        <w:t>This starts the app.</w:t>
      </w:r>
    </w:p>
    <w:p w14:paraId="1ED372FC" w14:textId="77777777" w:rsidR="002D1594" w:rsidRDefault="002D1594" w:rsidP="000E5536">
      <w:pPr>
        <w:pStyle w:val="BodyText"/>
      </w:pPr>
      <w:r>
        <w:t>The following worked from '</w:t>
      </w:r>
      <w:hyperlink r:id="rId409" w:history="1">
        <w:r w:rsidRPr="0077669C">
          <w:rPr>
            <w:rStyle w:val="Hyperlink"/>
          </w:rPr>
          <w:t>http://h03-dev-vm7/cgi-bin/eSpecies.cgi/'</w:t>
        </w:r>
      </w:hyperlink>
    </w:p>
    <w:p w14:paraId="30EEF1CF" w14:textId="77777777" w:rsidR="002D1594" w:rsidRDefault="002D1594" w:rsidP="008B550B">
      <w:pPr>
        <w:pStyle w:val="Code"/>
      </w:pPr>
      <w:r>
        <w:t>#!/usr/bin/env python</w:t>
      </w:r>
    </w:p>
    <w:p w14:paraId="59BF57E2" w14:textId="77777777" w:rsidR="002D1594" w:rsidRDefault="002D1594" w:rsidP="008B550B">
      <w:pPr>
        <w:pStyle w:val="Code"/>
      </w:pPr>
      <w:r>
        <w:t>import web</w:t>
      </w:r>
    </w:p>
    <w:p w14:paraId="1C9B5019" w14:textId="77777777" w:rsidR="002D1594" w:rsidRDefault="002D1594" w:rsidP="008B550B">
      <w:pPr>
        <w:pStyle w:val="Code"/>
      </w:pPr>
      <w:r>
        <w:t>urls = (</w:t>
      </w:r>
    </w:p>
    <w:p w14:paraId="0D5C7E24" w14:textId="77777777" w:rsidR="002D1594" w:rsidRDefault="002D1594" w:rsidP="008B550B">
      <w:pPr>
        <w:pStyle w:val="Code"/>
      </w:pPr>
      <w:r>
        <w:t xml:space="preserve">  '/', 'test')</w:t>
      </w:r>
    </w:p>
    <w:p w14:paraId="305FE141" w14:textId="77777777" w:rsidR="002D1594" w:rsidRDefault="002D1594" w:rsidP="008B550B">
      <w:pPr>
        <w:pStyle w:val="Code"/>
      </w:pPr>
      <w:r>
        <w:t>class test:</w:t>
      </w:r>
    </w:p>
    <w:p w14:paraId="69513A9A" w14:textId="77777777" w:rsidR="002D1594" w:rsidRDefault="002D1594" w:rsidP="008B550B">
      <w:pPr>
        <w:pStyle w:val="Code"/>
      </w:pPr>
      <w:r>
        <w:t xml:space="preserve">    def GET(self):</w:t>
      </w:r>
    </w:p>
    <w:p w14:paraId="6C42046D" w14:textId="77777777" w:rsidR="002D1594" w:rsidRDefault="002D1594" w:rsidP="008B550B">
      <w:pPr>
        <w:pStyle w:val="Code"/>
      </w:pPr>
      <w:r>
        <w:lastRenderedPageBreak/>
        <w:t xml:space="preserve">        web.header('Content-Type', 'text/json')</w:t>
      </w:r>
    </w:p>
    <w:p w14:paraId="3BB0CBAC" w14:textId="77777777" w:rsidR="002D1594" w:rsidRDefault="002D1594" w:rsidP="008B550B">
      <w:pPr>
        <w:pStyle w:val="Code"/>
      </w:pPr>
      <w:r>
        <w:t xml:space="preserve">        return 'wibble'</w:t>
      </w:r>
    </w:p>
    <w:p w14:paraId="08826BEA" w14:textId="77777777" w:rsidR="002D1594" w:rsidRDefault="002D1594" w:rsidP="008B550B">
      <w:pPr>
        <w:pStyle w:val="Code"/>
      </w:pPr>
      <w:r>
        <w:t>if __name__ == "__main__":</w:t>
      </w:r>
    </w:p>
    <w:p w14:paraId="0E72AF1A" w14:textId="77777777" w:rsidR="002D1594" w:rsidRDefault="002D1594" w:rsidP="008B550B">
      <w:pPr>
        <w:pStyle w:val="Code"/>
      </w:pPr>
      <w:r>
        <w:t xml:space="preserve">     web.application(urls, globals()).run()</w:t>
      </w:r>
    </w:p>
    <w:p w14:paraId="60B429AC" w14:textId="77777777" w:rsidR="002D1594" w:rsidRDefault="002D1594" w:rsidP="000E5536">
      <w:pPr>
        <w:pStyle w:val="BodyText"/>
      </w:pPr>
      <w:r>
        <w:t>url-pattern-match examples:</w:t>
      </w:r>
    </w:p>
    <w:p w14:paraId="7AAF9248" w14:textId="77777777" w:rsidR="002D1594" w:rsidRDefault="002D1594" w:rsidP="000E5536">
      <w:pPr>
        <w:pStyle w:val="BodyText"/>
      </w:pPr>
      <w:r>
        <w:t>"/qk/."</w:t>
      </w:r>
      <w:r>
        <w:tab/>
      </w:r>
      <w:r>
        <w:tab/>
        <w:t>-</w:t>
      </w:r>
      <w:r>
        <w:tab/>
        <w:t xml:space="preserve">matches qk/ and a single wildcard character, e.g. </w:t>
      </w:r>
      <w:hyperlink r:id="rId410" w:history="1">
        <w:r w:rsidRPr="0077669C">
          <w:rPr>
            <w:rStyle w:val="Hyperlink"/>
          </w:rPr>
          <w:t>http://h03-dev-vm7/cgi-bin/eSpecies.py/qk/3</w:t>
        </w:r>
      </w:hyperlink>
    </w:p>
    <w:p w14:paraId="3C8BDC74" w14:textId="77777777" w:rsidR="002D1594" w:rsidRDefault="002D1594" w:rsidP="000E5536">
      <w:pPr>
        <w:pStyle w:val="BodyText"/>
      </w:pPr>
      <w:r>
        <w:t>"/qk/.."</w:t>
      </w:r>
      <w:r>
        <w:tab/>
        <w:t>-</w:t>
      </w:r>
      <w:r>
        <w:tab/>
        <w:t xml:space="preserve">matches qk/ and a two wildcard characters, e.g. </w:t>
      </w:r>
      <w:hyperlink r:id="rId411" w:history="1">
        <w:r w:rsidRPr="0077669C">
          <w:rPr>
            <w:rStyle w:val="Hyperlink"/>
          </w:rPr>
          <w:t>http://h03-dev-vm7/cgi-bin/eSpecies.py/qk/32</w:t>
        </w:r>
      </w:hyperlink>
    </w:p>
    <w:p w14:paraId="5C951133" w14:textId="77777777" w:rsidR="002D1594" w:rsidRDefault="002D1594" w:rsidP="000E5536">
      <w:pPr>
        <w:pStyle w:val="BodyText"/>
      </w:pPr>
      <w:r>
        <w:t>"/qk/.+"</w:t>
      </w:r>
      <w:r>
        <w:tab/>
        <w:t>-</w:t>
      </w:r>
      <w:r>
        <w:tab/>
        <w:t xml:space="preserve">matches qk/ and a any number of wildcard characters, e.g. </w:t>
      </w:r>
      <w:hyperlink r:id="rId412" w:history="1">
        <w:r w:rsidRPr="0077669C">
          <w:rPr>
            <w:rStyle w:val="Hyperlink"/>
          </w:rPr>
          <w:t>http://h03-dev-vm7/cgi-bin/eSpecies.py/qk/323r35</w:t>
        </w:r>
      </w:hyperlink>
    </w:p>
    <w:p w14:paraId="5DC1C12B" w14:textId="77777777" w:rsidR="002D1594" w:rsidRDefault="002D1594" w:rsidP="000E5536">
      <w:pPr>
        <w:pStyle w:val="BodyText"/>
      </w:pPr>
      <w:r>
        <w:t>"/qk/(.)"</w:t>
      </w:r>
      <w:r>
        <w:tab/>
        <w:t>-</w:t>
      </w:r>
      <w:r>
        <w:tab/>
        <w:t xml:space="preserve">matches qk/ and a single wildcard character, e.g. </w:t>
      </w:r>
      <w:hyperlink r:id="rId413" w:history="1">
        <w:r w:rsidRPr="0077669C">
          <w:rPr>
            <w:rStyle w:val="Hyperlink"/>
          </w:rPr>
          <w:t>http://h03-dev-vm7/cgi-bin/eSpecies.py/qk/3 and returns the variable as a parameter in the GET method</w:t>
        </w:r>
      </w:hyperlink>
    </w:p>
    <w:p w14:paraId="6D1C812F" w14:textId="77777777" w:rsidR="002D1594" w:rsidRDefault="002D1594" w:rsidP="000E5536">
      <w:pPr>
        <w:pStyle w:val="BodyText"/>
      </w:pPr>
      <w:r>
        <w:tab/>
        <w:t xml:space="preserve"> </w:t>
      </w:r>
    </w:p>
    <w:p w14:paraId="7994DDDC" w14:textId="77777777" w:rsidR="002D1594" w:rsidRDefault="002D1594" w:rsidP="000E5536">
      <w:pPr>
        <w:pStyle w:val="BodyText"/>
      </w:pPr>
      <w:r>
        <w:t>#!/usr/bin/env python</w:t>
      </w:r>
    </w:p>
    <w:p w14:paraId="5F102F71" w14:textId="77777777" w:rsidR="002D1594" w:rsidRDefault="002D1594" w:rsidP="000E5536">
      <w:pPr>
        <w:pStyle w:val="BodyText"/>
      </w:pPr>
      <w:r>
        <w:t>import web</w:t>
      </w:r>
    </w:p>
    <w:p w14:paraId="0AF8D8E5" w14:textId="77777777" w:rsidR="002D1594" w:rsidRDefault="002D1594" w:rsidP="000E5536">
      <w:pPr>
        <w:pStyle w:val="BodyText"/>
      </w:pPr>
      <w:r>
        <w:t>import json</w:t>
      </w:r>
    </w:p>
    <w:p w14:paraId="07A590AD" w14:textId="77777777" w:rsidR="002D1594" w:rsidRDefault="002D1594" w:rsidP="000E5536">
      <w:pPr>
        <w:pStyle w:val="BodyText"/>
      </w:pPr>
      <w:r>
        <w:t>import psycopg2</w:t>
      </w:r>
    </w:p>
    <w:p w14:paraId="75ABFB43" w14:textId="77777777" w:rsidR="002D1594" w:rsidRDefault="002D1594" w:rsidP="000E5536">
      <w:pPr>
        <w:pStyle w:val="BodyText"/>
      </w:pPr>
      <w:r>
        <w:t>urls = (</w:t>
      </w:r>
    </w:p>
    <w:p w14:paraId="61D31EF1" w14:textId="77777777" w:rsidR="002D1594" w:rsidRDefault="002D1594" w:rsidP="000E5536">
      <w:pPr>
        <w:pStyle w:val="BodyText"/>
      </w:pPr>
      <w:r>
        <w:t xml:space="preserve">  "/eSpecies/quadkey/(.+)/count", "count",</w:t>
      </w:r>
    </w:p>
    <w:p w14:paraId="7B56E913" w14:textId="77777777" w:rsidR="002D1594" w:rsidRDefault="002D1594" w:rsidP="000E5536">
      <w:pPr>
        <w:pStyle w:val="BodyText"/>
      </w:pPr>
      <w:r>
        <w:t xml:space="preserve">  "/eSpecies/quadkey/(.+)/list", "list"</w:t>
      </w:r>
    </w:p>
    <w:p w14:paraId="503882D3" w14:textId="77777777" w:rsidR="002D1594" w:rsidRDefault="002D1594" w:rsidP="000E5536">
      <w:pPr>
        <w:pStyle w:val="BodyText"/>
      </w:pPr>
      <w:r>
        <w:t xml:space="preserve">  )</w:t>
      </w:r>
    </w:p>
    <w:p w14:paraId="22FFBB7C" w14:textId="77777777" w:rsidR="002D1594" w:rsidRDefault="002D1594" w:rsidP="000E5536">
      <w:pPr>
        <w:pStyle w:val="BodyText"/>
      </w:pPr>
      <w:r>
        <w:t>class count:</w:t>
      </w:r>
    </w:p>
    <w:p w14:paraId="47C84DED" w14:textId="77777777" w:rsidR="002D1594" w:rsidRDefault="002D1594" w:rsidP="000E5536">
      <w:pPr>
        <w:pStyle w:val="BodyText"/>
      </w:pPr>
      <w:r>
        <w:t xml:space="preserve">    def GET(self,quadkey):</w:t>
      </w:r>
    </w:p>
    <w:p w14:paraId="6A625AAE" w14:textId="77777777" w:rsidR="002D1594" w:rsidRDefault="002D1594" w:rsidP="000E5536">
      <w:pPr>
        <w:pStyle w:val="BodyText"/>
      </w:pPr>
      <w:r>
        <w:t xml:space="preserve">        web.header("Content-Type", "text/json")</w:t>
      </w:r>
    </w:p>
    <w:p w14:paraId="5A3DC064" w14:textId="77777777" w:rsidR="002D1594" w:rsidRDefault="002D1594" w:rsidP="000E5536">
      <w:pPr>
        <w:pStyle w:val="BodyText"/>
      </w:pPr>
      <w:r>
        <w:t xml:space="preserve">        conn  = psycopg2.connect(host="damon.jrc.it",database="dbespecies",user="usrespecies",password="gem2011")</w:t>
      </w:r>
    </w:p>
    <w:p w14:paraId="0E0AADD9" w14:textId="77777777" w:rsidR="002D1594" w:rsidRDefault="002D1594" w:rsidP="000E5536">
      <w:pPr>
        <w:pStyle w:val="BodyText"/>
      </w:pPr>
      <w:r>
        <w:t xml:space="preserve">        cur = conn.cursor()</w:t>
      </w:r>
    </w:p>
    <w:p w14:paraId="4ABC186D" w14:textId="77777777" w:rsidR="002D1594" w:rsidRDefault="002D1594" w:rsidP="000E5536">
      <w:pPr>
        <w:pStyle w:val="BodyText"/>
      </w:pPr>
      <w:r>
        <w:t xml:space="preserve">        cur.execute("SELECT * from public.pilotspeciesdatastatistics where quadkey='" + quadkey + "';")</w:t>
      </w:r>
    </w:p>
    <w:p w14:paraId="2D01E916" w14:textId="77777777" w:rsidR="002D1594" w:rsidRDefault="002D1594" w:rsidP="000E5536">
      <w:pPr>
        <w:pStyle w:val="BodyText"/>
      </w:pPr>
      <w:r>
        <w:t xml:space="preserve">        results = cur.fetchone()</w:t>
      </w:r>
    </w:p>
    <w:p w14:paraId="3D57C284" w14:textId="77777777" w:rsidR="002D1594" w:rsidRDefault="002D1594" w:rsidP="000E5536">
      <w:pPr>
        <w:pStyle w:val="BodyText"/>
      </w:pPr>
      <w:r>
        <w:t xml:space="preserve">        return json.dumps({'speciescount':  results[3]})</w:t>
      </w:r>
    </w:p>
    <w:p w14:paraId="6ACE0D67" w14:textId="77777777" w:rsidR="002D1594" w:rsidRDefault="002D1594" w:rsidP="000E5536">
      <w:pPr>
        <w:pStyle w:val="BodyText"/>
      </w:pPr>
      <w:r>
        <w:t xml:space="preserve">        cur.close()</w:t>
      </w:r>
    </w:p>
    <w:p w14:paraId="7DE5253F" w14:textId="77777777" w:rsidR="002D1594" w:rsidRDefault="002D1594" w:rsidP="008B6883">
      <w:pPr>
        <w:pStyle w:val="BodyText2"/>
      </w:pPr>
      <w:r>
        <w:t xml:space="preserve">        conn.close()</w:t>
      </w:r>
    </w:p>
    <w:p w14:paraId="5AD2D367" w14:textId="77777777" w:rsidR="002D1594" w:rsidRDefault="002D1594" w:rsidP="000E5536">
      <w:pPr>
        <w:pStyle w:val="BodyText"/>
      </w:pPr>
      <w:r>
        <w:t>class list:</w:t>
      </w:r>
    </w:p>
    <w:p w14:paraId="6504F773" w14:textId="77777777" w:rsidR="002D1594" w:rsidRDefault="002D1594" w:rsidP="000E5536">
      <w:pPr>
        <w:pStyle w:val="BodyText"/>
      </w:pPr>
      <w:r>
        <w:t xml:space="preserve">    def GET(self,quadkey):</w:t>
      </w:r>
    </w:p>
    <w:p w14:paraId="0A95D93D" w14:textId="77777777" w:rsidR="002D1594" w:rsidRDefault="002D1594" w:rsidP="000E5536">
      <w:pPr>
        <w:pStyle w:val="BodyText"/>
      </w:pPr>
      <w:r>
        <w:t xml:space="preserve">        web.header("Content-Type", "text/json")</w:t>
      </w:r>
    </w:p>
    <w:p w14:paraId="31BBA033" w14:textId="77777777" w:rsidR="002D1594" w:rsidRDefault="002D1594" w:rsidP="000E5536">
      <w:pPr>
        <w:pStyle w:val="BodyText"/>
      </w:pPr>
      <w:r>
        <w:t xml:space="preserve">        conn  = psycopg2.connect(host="damon.jrc.it",database="dbespecies",user="usrespecies",password="gem2011")</w:t>
      </w:r>
    </w:p>
    <w:p w14:paraId="05FD905C" w14:textId="77777777" w:rsidR="002D1594" w:rsidRDefault="002D1594" w:rsidP="000E5536">
      <w:pPr>
        <w:pStyle w:val="BodyText"/>
      </w:pPr>
      <w:r>
        <w:t xml:space="preserve">        cur = conn.cursor()</w:t>
      </w:r>
    </w:p>
    <w:p w14:paraId="6B97C600"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3893F120" w14:textId="77777777" w:rsidR="002D1594" w:rsidRDefault="002D1594" w:rsidP="000E5536">
      <w:pPr>
        <w:pStyle w:val="BodyText"/>
      </w:pPr>
      <w:r>
        <w:t xml:space="preserve">        species = []</w:t>
      </w:r>
    </w:p>
    <w:p w14:paraId="1E962DAC" w14:textId="77777777" w:rsidR="002D1594" w:rsidRDefault="002D1594" w:rsidP="000E5536">
      <w:pPr>
        <w:pStyle w:val="BodyText"/>
      </w:pPr>
      <w:r>
        <w:t xml:space="preserve">        for row in cur:</w:t>
      </w:r>
    </w:p>
    <w:p w14:paraId="0262D92F" w14:textId="77777777" w:rsidR="002D1594" w:rsidRDefault="002D1594" w:rsidP="000E5536">
      <w:pPr>
        <w:pStyle w:val="BodyText"/>
      </w:pPr>
      <w:r>
        <w:t xml:space="preserve">          species.append(row[0])</w:t>
      </w:r>
    </w:p>
    <w:p w14:paraId="25328E4F" w14:textId="77777777" w:rsidR="002D1594" w:rsidRDefault="002D1594" w:rsidP="000E5536">
      <w:pPr>
        <w:pStyle w:val="BodyText"/>
      </w:pPr>
      <w:r>
        <w:t xml:space="preserve">        return json.dumps({'specieslist':  species})</w:t>
      </w:r>
    </w:p>
    <w:p w14:paraId="1F8A22F4" w14:textId="77777777" w:rsidR="002D1594" w:rsidRDefault="002D1594" w:rsidP="000E5536">
      <w:pPr>
        <w:pStyle w:val="BodyText"/>
      </w:pPr>
      <w:r>
        <w:t xml:space="preserve">        cur.close()</w:t>
      </w:r>
    </w:p>
    <w:p w14:paraId="116BA23E" w14:textId="77777777" w:rsidR="002D1594" w:rsidRDefault="002D1594" w:rsidP="008B6883">
      <w:pPr>
        <w:pStyle w:val="BodyText2"/>
      </w:pPr>
      <w:r>
        <w:t xml:space="preserve">        conn.close()        </w:t>
      </w:r>
    </w:p>
    <w:p w14:paraId="693BCF75" w14:textId="77777777" w:rsidR="002D1594" w:rsidRDefault="002D1594" w:rsidP="000E5536">
      <w:pPr>
        <w:pStyle w:val="BodyText"/>
      </w:pPr>
      <w:r>
        <w:t>if __name__ == "__main__":</w:t>
      </w:r>
    </w:p>
    <w:p w14:paraId="3692986A" w14:textId="77777777" w:rsidR="002D1594" w:rsidRDefault="002D1594" w:rsidP="000E5536">
      <w:pPr>
        <w:pStyle w:val="BodyText"/>
      </w:pPr>
      <w:r>
        <w:t xml:space="preserve">     web.application(urls, globals()).run()</w:t>
      </w:r>
    </w:p>
    <w:p w14:paraId="30EDFD57" w14:textId="77777777" w:rsidR="002D1594" w:rsidRDefault="002D1594" w:rsidP="000E5536">
      <w:pPr>
        <w:pStyle w:val="BodyText"/>
      </w:pPr>
      <w:r>
        <w:tab/>
        <w:t xml:space="preserve"> </w:t>
      </w:r>
    </w:p>
    <w:p w14:paraId="351CBC7C" w14:textId="77777777" w:rsidR="002D1594" w:rsidRDefault="002D1594" w:rsidP="000E5536">
      <w:pPr>
        <w:pStyle w:val="BodyText"/>
      </w:pPr>
      <w:r>
        <w:t xml:space="preserve">This is what we want! (from </w:t>
      </w:r>
      <w:hyperlink r:id="rId414" w:history="1">
        <w:r w:rsidRPr="0077669C">
          <w:rPr>
            <w:rStyle w:val="Hyperlink"/>
          </w:rPr>
          <w:t>http://www.reddit.com/r/Python/comments/g3th5/best_python_framework_for_web_app_and_restful/)</w:t>
        </w:r>
      </w:hyperlink>
    </w:p>
    <w:p w14:paraId="2A77BEA2" w14:textId="77777777" w:rsidR="002D1594" w:rsidRDefault="002D1594" w:rsidP="000E5536">
      <w:pPr>
        <w:pStyle w:val="BodyText"/>
      </w:pPr>
      <w:r>
        <w:t xml:space="preserve">@request.restful() </w:t>
      </w:r>
    </w:p>
    <w:p w14:paraId="4ED921AB" w14:textId="77777777" w:rsidR="002D1594" w:rsidRDefault="002D1594" w:rsidP="000E5536">
      <w:pPr>
        <w:pStyle w:val="BodyText"/>
      </w:pPr>
      <w:r>
        <w:t xml:space="preserve">def api(): </w:t>
      </w:r>
    </w:p>
    <w:p w14:paraId="7AED8EA2" w14:textId="77777777" w:rsidR="002D1594" w:rsidRDefault="002D1594" w:rsidP="000E5536">
      <w:pPr>
        <w:pStyle w:val="BodyText"/>
      </w:pPr>
      <w:r>
        <w:t xml:space="preserve">    def GET(*args,**vars): </w:t>
      </w:r>
    </w:p>
    <w:p w14:paraId="0685E42D" w14:textId="77777777" w:rsidR="002D1594" w:rsidRDefault="002D1594" w:rsidP="000E5536">
      <w:pPr>
        <w:pStyle w:val="BodyText"/>
      </w:pPr>
      <w:r>
        <w:t xml:space="preserve">        patterns = [ </w:t>
      </w:r>
    </w:p>
    <w:p w14:paraId="598F479F" w14:textId="77777777" w:rsidR="002D1594" w:rsidRDefault="002D1594" w:rsidP="000E5536">
      <w:pPr>
        <w:pStyle w:val="BodyText"/>
      </w:pPr>
      <w:r>
        <w:t xml:space="preserve">          '/person-by-id/{person.id}', </w:t>
      </w:r>
    </w:p>
    <w:p w14:paraId="68BB7E38" w14:textId="77777777" w:rsidR="002D1594" w:rsidRDefault="002D1594" w:rsidP="000E5536">
      <w:pPr>
        <w:pStyle w:val="BodyText"/>
      </w:pPr>
      <w:r>
        <w:t xml:space="preserve">          '/person-by-id/{person.id}/:field', </w:t>
      </w:r>
    </w:p>
    <w:p w14:paraId="7BE613EA" w14:textId="77777777" w:rsidR="002D1594" w:rsidRDefault="002D1594" w:rsidP="000E5536">
      <w:pPr>
        <w:pStyle w:val="BodyText"/>
      </w:pPr>
      <w:r>
        <w:t xml:space="preserve">          '/person-by-id/{person.id}/pets[owner.person]', </w:t>
      </w:r>
    </w:p>
    <w:p w14:paraId="4496F596" w14:textId="77777777" w:rsidR="002D1594" w:rsidRDefault="002D1594" w:rsidP="000E5536">
      <w:pPr>
        <w:pStyle w:val="BodyText"/>
      </w:pPr>
      <w:r>
        <w:t xml:space="preserve">          '/person-by-id/{person.id}/pet[owner.person]/{pet.name.startswith}, </w:t>
      </w:r>
    </w:p>
    <w:p w14:paraId="6E5865D0" w14:textId="77777777" w:rsidR="002D1594" w:rsidRDefault="002D1594" w:rsidP="000E5536">
      <w:pPr>
        <w:pStyle w:val="BodyText"/>
      </w:pPr>
      <w:r>
        <w:t xml:space="preserve">          '/person-by-id/{person.id}/pet[owner.person]/{pet.name.startswith}/:field', </w:t>
      </w:r>
    </w:p>
    <w:p w14:paraId="5046D319" w14:textId="77777777" w:rsidR="002D1594" w:rsidRDefault="002D1594" w:rsidP="000E5536">
      <w:pPr>
        <w:pStyle w:val="BodyText"/>
      </w:pPr>
      <w:r>
        <w:lastRenderedPageBreak/>
        <w:t xml:space="preserve">          '/person-by-birthdate/{person.birthdate.year}', </w:t>
      </w:r>
    </w:p>
    <w:p w14:paraId="481D4DB5" w14:textId="77777777" w:rsidR="002D1594" w:rsidRDefault="002D1594" w:rsidP="000E5536">
      <w:pPr>
        <w:pStyle w:val="BodyText"/>
      </w:pPr>
      <w:r>
        <w:t xml:space="preserve">          '/person-by-birthdate/{person.birthdate.year}/{person.birthdate.month}', </w:t>
      </w:r>
    </w:p>
    <w:p w14:paraId="273AFA9D" w14:textId="77777777" w:rsidR="002D1594" w:rsidRDefault="002D1594" w:rsidP="000E5536">
      <w:pPr>
        <w:pStyle w:val="BodyText"/>
      </w:pPr>
      <w:r>
        <w:t xml:space="preserve">          '/person-by-birthdate/{person.birthdate.year}/{person.birthdate.month}/{person.bithdate.day}', </w:t>
      </w:r>
    </w:p>
    <w:p w14:paraId="1CAD150E" w14:textId="77777777" w:rsidR="002D1594" w:rsidRDefault="002D1594" w:rsidP="000E5536">
      <w:pPr>
        <w:pStyle w:val="BodyText"/>
      </w:pPr>
      <w:r>
        <w:t xml:space="preserve">        ] </w:t>
      </w:r>
    </w:p>
    <w:p w14:paraId="370D8085" w14:textId="77777777" w:rsidR="002D1594" w:rsidRDefault="002D1594" w:rsidP="000E5536">
      <w:pPr>
        <w:pStyle w:val="BodyText"/>
      </w:pPr>
      <w:r>
        <w:t xml:space="preserve">        parser = db.parse_as_rest(patterns,args,vars) </w:t>
      </w:r>
    </w:p>
    <w:p w14:paraId="1C083E44" w14:textId="77777777" w:rsidR="002D1594" w:rsidRDefault="002D1594" w:rsidP="000E5536">
      <w:pPr>
        <w:pStyle w:val="BodyText"/>
      </w:pPr>
      <w:r>
        <w:t xml:space="preserve">        if parser.status == 200: </w:t>
      </w:r>
    </w:p>
    <w:p w14:paraId="03498947" w14:textId="77777777" w:rsidR="002D1594" w:rsidRDefault="002D1594" w:rsidP="000E5536">
      <w:pPr>
        <w:pStyle w:val="BodyText"/>
      </w:pPr>
      <w:r>
        <w:t xml:space="preserve">            return dict(content=parser.response) </w:t>
      </w:r>
    </w:p>
    <w:p w14:paraId="372422B7" w14:textId="77777777" w:rsidR="002D1594" w:rsidRDefault="002D1594" w:rsidP="000E5536">
      <w:pPr>
        <w:pStyle w:val="BodyText"/>
      </w:pPr>
      <w:r>
        <w:t xml:space="preserve">        else: </w:t>
      </w:r>
    </w:p>
    <w:p w14:paraId="0054899F" w14:textId="77777777" w:rsidR="002D1594" w:rsidRDefault="002D1594" w:rsidP="000E5536">
      <w:pPr>
        <w:pStyle w:val="BodyText"/>
      </w:pPr>
      <w:r>
        <w:t xml:space="preserve">            raise HTTP(parser.status,parser.error) </w:t>
      </w:r>
    </w:p>
    <w:p w14:paraId="463059A6" w14:textId="77777777" w:rsidR="002D1594" w:rsidRDefault="002D1594" w:rsidP="000E5536">
      <w:pPr>
        <w:pStyle w:val="BodyText"/>
      </w:pPr>
      <w:r>
        <w:t xml:space="preserve">    return locals() </w:t>
      </w:r>
    </w:p>
    <w:p w14:paraId="47EC1AAF" w14:textId="77777777" w:rsidR="002D1594" w:rsidRDefault="002D1594" w:rsidP="000E5536">
      <w:pPr>
        <w:pStyle w:val="BodyText"/>
      </w:pPr>
      <w:r>
        <w:t>(the above is a complete program, it does not need anything else) This exposes APIs like</w:t>
      </w:r>
    </w:p>
    <w:p w14:paraId="47C88A95" w14:textId="77777777" w:rsidR="002D1594" w:rsidRDefault="000D5C35" w:rsidP="000E5536">
      <w:pPr>
        <w:pStyle w:val="BodyText"/>
      </w:pPr>
      <w:hyperlink r:id="rId415" w:history="1">
        <w:r w:rsidR="002D1594" w:rsidRPr="0077669C">
          <w:rPr>
            <w:rStyle w:val="Hyperlink"/>
          </w:rPr>
          <w:t>http://...api/person-by-id/1/pets</w:t>
        </w:r>
      </w:hyperlink>
    </w:p>
    <w:p w14:paraId="73795C41" w14:textId="77777777" w:rsidR="002D1594" w:rsidRDefault="000D5C35" w:rsidP="000E5536">
      <w:pPr>
        <w:pStyle w:val="BodyText"/>
      </w:pPr>
      <w:hyperlink r:id="rId416" w:history="1">
        <w:r w:rsidR="002D1594" w:rsidRPr="0077669C">
          <w:rPr>
            <w:rStyle w:val="Hyperlink"/>
          </w:rPr>
          <w:t>http://...api/person-by-id/1/pets.json</w:t>
        </w:r>
      </w:hyperlink>
    </w:p>
    <w:p w14:paraId="11D5198F" w14:textId="77777777" w:rsidR="002D1594" w:rsidRDefault="000D5C35" w:rsidP="000E5536">
      <w:pPr>
        <w:pStyle w:val="BodyText"/>
      </w:pPr>
      <w:hyperlink r:id="rId417" w:history="1">
        <w:r w:rsidR="002D1594" w:rsidRPr="0077669C">
          <w:rPr>
            <w:rStyle w:val="Hyperlink"/>
          </w:rPr>
          <w:t>http://...api/person-by-id/1/pets.xml</w:t>
        </w:r>
      </w:hyperlink>
    </w:p>
    <w:p w14:paraId="374244D0" w14:textId="77777777" w:rsidR="002D1594" w:rsidRDefault="000D5C35" w:rsidP="000E5536">
      <w:pPr>
        <w:pStyle w:val="BodyText"/>
      </w:pPr>
      <w:hyperlink r:id="rId418" w:history="1">
        <w:r w:rsidR="002D1594" w:rsidRPr="0077669C">
          <w:rPr>
            <w:rStyle w:val="Hyperlink"/>
          </w:rPr>
          <w:t>http://...api/person-by-id/1/pet/Snoopy/info.json</w:t>
        </w:r>
      </w:hyperlink>
    </w:p>
    <w:p w14:paraId="0456AC71" w14:textId="77777777" w:rsidR="002D1594" w:rsidRDefault="000D5C35" w:rsidP="008B6883">
      <w:pPr>
        <w:pStyle w:val="BodyText2"/>
      </w:pPr>
      <w:hyperlink r:id="rId419" w:history="1">
        <w:r w:rsidR="002D1594" w:rsidRPr="0077669C">
          <w:rPr>
            <w:rStyle w:val="Hyperlink"/>
          </w:rPr>
          <w:t>http://...api/person-by-birthdate/2005/3</w:t>
        </w:r>
      </w:hyperlink>
    </w:p>
    <w:p w14:paraId="0C222C77" w14:textId="77777777" w:rsidR="002D1594" w:rsidRDefault="002D1594" w:rsidP="000E5536">
      <w:pPr>
        <w:pStyle w:val="BodyText"/>
      </w:pPr>
      <w:r>
        <w:t>I need to update the REST services to return jsonp so that they can be called cross-domain. Read the article here:</w:t>
      </w:r>
    </w:p>
    <w:p w14:paraId="16109AAA" w14:textId="77777777" w:rsidR="002D1594" w:rsidRDefault="000D5C35" w:rsidP="000E5536">
      <w:pPr>
        <w:pStyle w:val="BodyText"/>
      </w:pPr>
      <w:hyperlink r:id="rId420" w:history="1">
        <w:r w:rsidR="002D1594" w:rsidRPr="0077669C">
          <w:rPr>
            <w:rStyle w:val="Hyperlink"/>
          </w:rPr>
          <w:t>http://stackoverflow.com/questions/5481926/how-do-people-usually-implement-jsonp-in-python</w:t>
        </w:r>
      </w:hyperlink>
    </w:p>
    <w:p w14:paraId="160A1F89" w14:textId="77777777" w:rsidR="002D1594" w:rsidRDefault="002D1594" w:rsidP="000E5536">
      <w:pPr>
        <w:pStyle w:val="BodyText"/>
      </w:pPr>
      <w:r>
        <w:t>Returning as json or jsonp depending on whether the request contains a jsoncallback paramter:</w:t>
      </w:r>
    </w:p>
    <w:p w14:paraId="1D6891F4" w14:textId="77777777" w:rsidR="002D1594" w:rsidRDefault="000D5C35" w:rsidP="008B6883">
      <w:pPr>
        <w:pStyle w:val="BodyText2"/>
      </w:pPr>
      <w:hyperlink r:id="rId421" w:history="1">
        <w:r w:rsidR="002D1594" w:rsidRPr="0077669C">
          <w:rPr>
            <w:rStyle w:val="Hyperlink"/>
          </w:rPr>
          <w:t>http://www.in-nomine.org/2009/04/03/jsonp-with-werkzeug/</w:t>
        </w:r>
      </w:hyperlink>
    </w:p>
    <w:p w14:paraId="4FB4068C" w14:textId="77777777" w:rsidR="002D1594" w:rsidRDefault="002D1594" w:rsidP="000E5536">
      <w:pPr>
        <w:pStyle w:val="BodyText"/>
      </w:pPr>
      <w:r>
        <w:t>Here is the finished code:</w:t>
      </w:r>
    </w:p>
    <w:p w14:paraId="486BF895" w14:textId="77777777" w:rsidR="002D1594" w:rsidRDefault="002D1594" w:rsidP="000E5536">
      <w:pPr>
        <w:pStyle w:val="BodyText"/>
      </w:pPr>
      <w:r>
        <w:t>#!/usr/bin/env python</w:t>
      </w:r>
    </w:p>
    <w:p w14:paraId="712C5028" w14:textId="77777777" w:rsidR="002D1594" w:rsidRDefault="002D1594" w:rsidP="000E5536">
      <w:pPr>
        <w:pStyle w:val="BodyText"/>
      </w:pPr>
      <w:r>
        <w:t>import web</w:t>
      </w:r>
    </w:p>
    <w:p w14:paraId="4C0BFB2D" w14:textId="77777777" w:rsidR="002D1594" w:rsidRDefault="002D1594" w:rsidP="000E5536">
      <w:pPr>
        <w:pStyle w:val="BodyText"/>
      </w:pPr>
      <w:r>
        <w:t>import json</w:t>
      </w:r>
    </w:p>
    <w:p w14:paraId="02AFD5E0" w14:textId="77777777" w:rsidR="002D1594" w:rsidRDefault="002D1594" w:rsidP="000E5536">
      <w:pPr>
        <w:pStyle w:val="BodyText"/>
      </w:pPr>
      <w:r>
        <w:t>import psycopg2</w:t>
      </w:r>
    </w:p>
    <w:p w14:paraId="2EACB4C3" w14:textId="77777777" w:rsidR="002D1594" w:rsidRDefault="002D1594" w:rsidP="000E5536">
      <w:pPr>
        <w:pStyle w:val="BodyText"/>
      </w:pPr>
      <w:r>
        <w:t>urls = (</w:t>
      </w:r>
    </w:p>
    <w:p w14:paraId="329F7423" w14:textId="77777777" w:rsidR="002D1594" w:rsidRDefault="002D1594" w:rsidP="000E5536">
      <w:pPr>
        <w:pStyle w:val="BodyText"/>
      </w:pPr>
      <w:r>
        <w:t xml:space="preserve">  "/eSpecies/quadkey/(.+)/count", "count",</w:t>
      </w:r>
    </w:p>
    <w:p w14:paraId="2A371E49" w14:textId="77777777" w:rsidR="002D1594" w:rsidRDefault="002D1594" w:rsidP="000E5536">
      <w:pPr>
        <w:pStyle w:val="BodyText"/>
      </w:pPr>
      <w:r>
        <w:t xml:space="preserve">  "/eSpecies/quadkey/(.+)/list", "list",</w:t>
      </w:r>
    </w:p>
    <w:p w14:paraId="1F919982" w14:textId="77777777" w:rsidR="002D1594" w:rsidRDefault="002D1594" w:rsidP="000E5536">
      <w:pPr>
        <w:pStyle w:val="BodyText"/>
      </w:pPr>
      <w:r>
        <w:t xml:space="preserve">  "/eHabitat/ibaspecies/(.+)/list", "ibaspecies"  </w:t>
      </w:r>
    </w:p>
    <w:p w14:paraId="2FBAD28A" w14:textId="77777777" w:rsidR="002D1594" w:rsidRDefault="002D1594" w:rsidP="000E5536">
      <w:pPr>
        <w:pStyle w:val="BodyText"/>
      </w:pPr>
      <w:r>
        <w:t xml:space="preserve"> </w:t>
      </w:r>
    </w:p>
    <w:p w14:paraId="2D2BC875" w14:textId="77777777" w:rsidR="002D1594" w:rsidRDefault="002D1594" w:rsidP="000E5536">
      <w:pPr>
        <w:pStyle w:val="BodyText"/>
      </w:pPr>
      <w:r>
        <w:t xml:space="preserve">  )</w:t>
      </w:r>
    </w:p>
    <w:p w14:paraId="03B5FF8F" w14:textId="77777777" w:rsidR="002D1594" w:rsidRDefault="002D1594" w:rsidP="000E5536">
      <w:pPr>
        <w:pStyle w:val="BodyText"/>
      </w:pPr>
      <w:r>
        <w:t>class count:</w:t>
      </w:r>
    </w:p>
    <w:p w14:paraId="7819B643" w14:textId="77777777" w:rsidR="002D1594" w:rsidRDefault="002D1594" w:rsidP="000E5536">
      <w:pPr>
        <w:pStyle w:val="BodyText"/>
      </w:pPr>
      <w:r>
        <w:t xml:space="preserve">    def GET(self, quadkey):</w:t>
      </w:r>
    </w:p>
    <w:p w14:paraId="0D7213B7" w14:textId="77777777" w:rsidR="002D1594" w:rsidRDefault="002D1594" w:rsidP="000E5536">
      <w:pPr>
        <w:pStyle w:val="BodyText"/>
      </w:pPr>
      <w:r>
        <w:t xml:space="preserve">        web.header("Content-Type", "application/json")</w:t>
      </w:r>
    </w:p>
    <w:p w14:paraId="6C6B1231" w14:textId="77777777" w:rsidR="002D1594" w:rsidRDefault="002D1594" w:rsidP="000E5536">
      <w:pPr>
        <w:pStyle w:val="BodyText"/>
      </w:pPr>
      <w:r>
        <w:t xml:space="preserve">        conn = psycopg2.connect(host="damon.jrc.it", database="dbespecies", user="usrespecies", password="gem2011")</w:t>
      </w:r>
    </w:p>
    <w:p w14:paraId="62A5E346" w14:textId="77777777" w:rsidR="002D1594" w:rsidRDefault="002D1594" w:rsidP="000E5536">
      <w:pPr>
        <w:pStyle w:val="BodyText"/>
      </w:pPr>
      <w:r>
        <w:t xml:space="preserve">        cur = conn.cursor()</w:t>
      </w:r>
    </w:p>
    <w:p w14:paraId="110CEFD7" w14:textId="77777777" w:rsidR="002D1594" w:rsidRDefault="002D1594" w:rsidP="000E5536">
      <w:pPr>
        <w:pStyle w:val="BodyText"/>
      </w:pPr>
      <w:r>
        <w:t xml:space="preserve">        cur.execute("SELECT * from public.pilotspeciesdatastatistics where quadkey='" + quadkey + "';")</w:t>
      </w:r>
    </w:p>
    <w:p w14:paraId="3859C4CD" w14:textId="77777777" w:rsidR="002D1594" w:rsidRDefault="002D1594" w:rsidP="000E5536">
      <w:pPr>
        <w:pStyle w:val="BodyText"/>
      </w:pPr>
      <w:r>
        <w:t xml:space="preserve">        results = cur.fetchone()</w:t>
      </w:r>
    </w:p>
    <w:p w14:paraId="66DFC111" w14:textId="77777777" w:rsidR="002D1594" w:rsidRDefault="002D1594" w:rsidP="000E5536">
      <w:pPr>
        <w:pStyle w:val="BodyText"/>
      </w:pPr>
      <w:r>
        <w:t xml:space="preserve">        return json.dumps({'speciescount':  results[3]})</w:t>
      </w:r>
    </w:p>
    <w:p w14:paraId="30FE85CA" w14:textId="77777777" w:rsidR="002D1594" w:rsidRDefault="002D1594" w:rsidP="000E5536">
      <w:pPr>
        <w:pStyle w:val="BodyText"/>
      </w:pPr>
      <w:r>
        <w:t xml:space="preserve">        cur.close()</w:t>
      </w:r>
    </w:p>
    <w:p w14:paraId="2F5F5D57" w14:textId="77777777" w:rsidR="002D1594" w:rsidRDefault="002D1594" w:rsidP="008B6883">
      <w:pPr>
        <w:pStyle w:val="BodyText2"/>
      </w:pPr>
      <w:r>
        <w:t xml:space="preserve">        conn.close()</w:t>
      </w:r>
    </w:p>
    <w:p w14:paraId="788CACF7" w14:textId="77777777" w:rsidR="002D1594" w:rsidRDefault="002D1594" w:rsidP="000E5536">
      <w:pPr>
        <w:pStyle w:val="BodyText"/>
      </w:pPr>
      <w:r>
        <w:t>class list:</w:t>
      </w:r>
    </w:p>
    <w:p w14:paraId="47D4822E" w14:textId="77777777" w:rsidR="002D1594" w:rsidRDefault="002D1594" w:rsidP="000E5536">
      <w:pPr>
        <w:pStyle w:val="BodyText"/>
      </w:pPr>
      <w:r>
        <w:t xml:space="preserve">    def GET(self, quadkey):</w:t>
      </w:r>
    </w:p>
    <w:p w14:paraId="3E9301B1" w14:textId="77777777" w:rsidR="002D1594" w:rsidRDefault="002D1594" w:rsidP="000E5536">
      <w:pPr>
        <w:pStyle w:val="BodyText"/>
      </w:pPr>
      <w:r>
        <w:t xml:space="preserve">        conn = psycopg2.connect(host="damon.jrc.it", database="dbespecies", user="usrespecies", password="gem2011")</w:t>
      </w:r>
    </w:p>
    <w:p w14:paraId="28B4BB1E" w14:textId="77777777" w:rsidR="002D1594" w:rsidRDefault="002D1594" w:rsidP="000E5536">
      <w:pPr>
        <w:pStyle w:val="BodyText"/>
      </w:pPr>
      <w:r>
        <w:t xml:space="preserve">        cur = conn.cursor()</w:t>
      </w:r>
    </w:p>
    <w:p w14:paraId="387B433E"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6BCF7717" w14:textId="77777777" w:rsidR="002D1594" w:rsidRDefault="002D1594" w:rsidP="000E5536">
      <w:pPr>
        <w:pStyle w:val="BodyText"/>
      </w:pPr>
      <w:r>
        <w:t xml:space="preserve">        species = []</w:t>
      </w:r>
    </w:p>
    <w:p w14:paraId="111897D5" w14:textId="77777777" w:rsidR="002D1594" w:rsidRDefault="002D1594" w:rsidP="000E5536">
      <w:pPr>
        <w:pStyle w:val="BodyText"/>
      </w:pPr>
      <w:r>
        <w:t xml:space="preserve">        for row in cur:</w:t>
      </w:r>
    </w:p>
    <w:p w14:paraId="77857E33" w14:textId="77777777" w:rsidR="002D1594" w:rsidRDefault="002D1594" w:rsidP="000E5536">
      <w:pPr>
        <w:pStyle w:val="BodyText"/>
      </w:pPr>
      <w:r>
        <w:t xml:space="preserve">          dict = {'ID_NO':row[13],</w:t>
      </w:r>
    </w:p>
    <w:p w14:paraId="574750BA" w14:textId="77777777" w:rsidR="002D1594" w:rsidRDefault="002D1594" w:rsidP="000E5536">
      <w:pPr>
        <w:pStyle w:val="BodyText"/>
      </w:pPr>
      <w:r>
        <w:t xml:space="preserve">            'kingdom':row[2],</w:t>
      </w:r>
    </w:p>
    <w:p w14:paraId="65F0E67B" w14:textId="77777777" w:rsidR="002D1594" w:rsidRDefault="002D1594" w:rsidP="000E5536">
      <w:pPr>
        <w:pStyle w:val="BodyText"/>
      </w:pPr>
      <w:r>
        <w:t xml:space="preserve">            'phylum':row[3],</w:t>
      </w:r>
    </w:p>
    <w:p w14:paraId="65C6E0A3" w14:textId="77777777" w:rsidR="002D1594" w:rsidRDefault="002D1594" w:rsidP="000E5536">
      <w:pPr>
        <w:pStyle w:val="BodyText"/>
      </w:pPr>
      <w:r>
        <w:t xml:space="preserve">            'class':row[4],</w:t>
      </w:r>
    </w:p>
    <w:p w14:paraId="19A4B2E5" w14:textId="77777777" w:rsidR="002D1594" w:rsidRDefault="002D1594" w:rsidP="000E5536">
      <w:pPr>
        <w:pStyle w:val="BodyText"/>
      </w:pPr>
      <w:r>
        <w:t xml:space="preserve">            'order':row[5],</w:t>
      </w:r>
    </w:p>
    <w:p w14:paraId="5E6FC153" w14:textId="77777777" w:rsidR="002D1594" w:rsidRDefault="002D1594" w:rsidP="000E5536">
      <w:pPr>
        <w:pStyle w:val="BodyText"/>
      </w:pPr>
      <w:r>
        <w:t xml:space="preserve">            'family':row[6],</w:t>
      </w:r>
    </w:p>
    <w:p w14:paraId="00586798" w14:textId="77777777" w:rsidR="002D1594" w:rsidRDefault="002D1594" w:rsidP="000E5536">
      <w:pPr>
        <w:pStyle w:val="BodyText"/>
      </w:pPr>
      <w:r>
        <w:t xml:space="preserve">            'taxon':row[7],</w:t>
      </w:r>
    </w:p>
    <w:p w14:paraId="5A8AEEE9" w14:textId="77777777" w:rsidR="002D1594" w:rsidRDefault="002D1594" w:rsidP="000E5536">
      <w:pPr>
        <w:pStyle w:val="BodyText"/>
      </w:pPr>
      <w:r>
        <w:lastRenderedPageBreak/>
        <w:t xml:space="preserve">            'rl_status':row[8],</w:t>
      </w:r>
    </w:p>
    <w:p w14:paraId="1EFC3F6F" w14:textId="77777777" w:rsidR="002D1594" w:rsidRDefault="002D1594" w:rsidP="000E5536">
      <w:pPr>
        <w:pStyle w:val="BodyText"/>
      </w:pPr>
      <w:r>
        <w:t xml:space="preserve">            'rl_status_date':row[10]}</w:t>
      </w:r>
    </w:p>
    <w:p w14:paraId="4E1A3E92" w14:textId="77777777" w:rsidR="002D1594" w:rsidRDefault="002D1594" w:rsidP="000E5536">
      <w:pPr>
        <w:pStyle w:val="BodyText"/>
      </w:pPr>
      <w:r>
        <w:t xml:space="preserve">          species.append(dict)</w:t>
      </w:r>
    </w:p>
    <w:p w14:paraId="5FDF382F" w14:textId="77777777" w:rsidR="002D1594" w:rsidRDefault="002D1594" w:rsidP="000E5536">
      <w:pPr>
        <w:pStyle w:val="BodyText"/>
      </w:pPr>
      <w:r>
        <w:t xml:space="preserve">        params = web.input()</w:t>
      </w:r>
    </w:p>
    <w:p w14:paraId="117B586A" w14:textId="77777777" w:rsidR="002D1594" w:rsidRDefault="002D1594" w:rsidP="000E5536">
      <w:pPr>
        <w:pStyle w:val="BodyText"/>
      </w:pPr>
      <w:r>
        <w:t xml:space="preserve">        if params:</w:t>
      </w:r>
    </w:p>
    <w:p w14:paraId="43FB9F38" w14:textId="77777777" w:rsidR="002D1594" w:rsidRDefault="002D1594" w:rsidP="000E5536">
      <w:pPr>
        <w:pStyle w:val="BodyText"/>
      </w:pPr>
      <w:r>
        <w:t xml:space="preserve">            callback = params.jsoncallback #get the callback name from the querystring and wrap the json in it - this returns jsonp</w:t>
      </w:r>
    </w:p>
    <w:p w14:paraId="2717F07A" w14:textId="77777777" w:rsidR="002D1594" w:rsidRDefault="002D1594" w:rsidP="000E5536">
      <w:pPr>
        <w:pStyle w:val="BodyText"/>
      </w:pPr>
      <w:r>
        <w:t xml:space="preserve">            web.header("Content-Type", "application/javascript") #return content-type is a javascript function</w:t>
      </w:r>
    </w:p>
    <w:p w14:paraId="5C713696" w14:textId="77777777" w:rsidR="002D1594" w:rsidRDefault="002D1594" w:rsidP="000E5536">
      <w:pPr>
        <w:pStyle w:val="BodyText"/>
      </w:pPr>
      <w:r>
        <w:t xml:space="preserve">            return callback + '(' + json.dumps({'species': species}) + ');'</w:t>
      </w:r>
    </w:p>
    <w:p w14:paraId="7E47F028" w14:textId="77777777" w:rsidR="002D1594" w:rsidRDefault="002D1594" w:rsidP="000E5536">
      <w:pPr>
        <w:pStyle w:val="BodyText"/>
      </w:pPr>
      <w:r>
        <w:t xml:space="preserve">        else:</w:t>
      </w:r>
    </w:p>
    <w:p w14:paraId="28D51C4E" w14:textId="77777777" w:rsidR="002D1594" w:rsidRDefault="002D1594" w:rsidP="000E5536">
      <w:pPr>
        <w:pStyle w:val="BodyText"/>
      </w:pPr>
      <w:r>
        <w:t xml:space="preserve">            web.header("Content-Type", "application/json") #return content-type is json</w:t>
      </w:r>
    </w:p>
    <w:p w14:paraId="12AB93DC" w14:textId="77777777" w:rsidR="002D1594" w:rsidRDefault="002D1594" w:rsidP="000E5536">
      <w:pPr>
        <w:pStyle w:val="BodyText"/>
      </w:pPr>
      <w:r>
        <w:t xml:space="preserve">            return json.dumps({'species': species})</w:t>
      </w:r>
    </w:p>
    <w:p w14:paraId="5B542940" w14:textId="77777777" w:rsidR="002D1594" w:rsidRDefault="002D1594" w:rsidP="000E5536">
      <w:pPr>
        <w:pStyle w:val="BodyText"/>
      </w:pPr>
      <w:r>
        <w:t xml:space="preserve">        cur.close()</w:t>
      </w:r>
    </w:p>
    <w:p w14:paraId="46BF5D48" w14:textId="77777777" w:rsidR="002D1594" w:rsidRDefault="002D1594" w:rsidP="008B6883">
      <w:pPr>
        <w:pStyle w:val="BodyText2"/>
      </w:pPr>
      <w:r>
        <w:t xml:space="preserve">        conn.close()        </w:t>
      </w:r>
    </w:p>
    <w:p w14:paraId="366A759D" w14:textId="77777777" w:rsidR="002D1594" w:rsidRDefault="002D1594" w:rsidP="000E5536">
      <w:pPr>
        <w:pStyle w:val="BodyText"/>
      </w:pPr>
      <w:r>
        <w:tab/>
      </w:r>
      <w:r>
        <w:tab/>
        <w:t>..</w:t>
      </w:r>
    </w:p>
    <w:p w14:paraId="2D2ED570" w14:textId="77777777" w:rsidR="002D1594" w:rsidRDefault="002D1594" w:rsidP="008B6883">
      <w:pPr>
        <w:pStyle w:val="BodyText2"/>
      </w:pPr>
      <w:r>
        <w:tab/>
      </w:r>
      <w:r>
        <w:tab/>
        <w:t>..</w:t>
      </w:r>
    </w:p>
    <w:p w14:paraId="78BEF583" w14:textId="77777777" w:rsidR="002D1594" w:rsidRDefault="002D1594" w:rsidP="000E5536">
      <w:pPr>
        <w:pStyle w:val="BodyText"/>
      </w:pPr>
      <w:r>
        <w:t>And the working client code is:</w:t>
      </w:r>
    </w:p>
    <w:p w14:paraId="50DD9BE6" w14:textId="77777777" w:rsidR="002D1594" w:rsidRDefault="002D1594" w:rsidP="000E5536">
      <w:pPr>
        <w:pStyle w:val="BodyText"/>
      </w:pPr>
      <w:r>
        <w:tab/>
      </w:r>
      <w:r>
        <w:tab/>
      </w:r>
      <w:r>
        <w:tab/>
        <w:t>function getSpecies(evt) {</w:t>
      </w:r>
    </w:p>
    <w:p w14:paraId="60B2A364" w14:textId="77777777" w:rsidR="002D1594" w:rsidRDefault="002D1594" w:rsidP="000E5536">
      <w:pPr>
        <w:pStyle w:val="BodyText"/>
      </w:pPr>
      <w:r>
        <w:tab/>
      </w:r>
      <w:r>
        <w:tab/>
      </w:r>
      <w:r>
        <w:tab/>
      </w:r>
      <w:r>
        <w:tab/>
        <w:t>var mapPoint = evt.mapPoint;</w:t>
      </w:r>
    </w:p>
    <w:p w14:paraId="40330F31" w14:textId="77777777" w:rsidR="002D1594" w:rsidRDefault="002D1594" w:rsidP="000E5536">
      <w:pPr>
        <w:pStyle w:val="BodyText"/>
      </w:pPr>
      <w:r>
        <w:tab/>
      </w:r>
      <w:r>
        <w:tab/>
      </w:r>
      <w:r>
        <w:tab/>
      </w:r>
      <w:r>
        <w:tab/>
        <w:t>var quadkey = getQuadkeyForPoint(mapPoint.x, mapPoint.y);</w:t>
      </w:r>
    </w:p>
    <w:p w14:paraId="01DA98CE" w14:textId="77777777" w:rsidR="002D1594" w:rsidRDefault="002D1594" w:rsidP="000E5536">
      <w:pPr>
        <w:pStyle w:val="BodyText"/>
      </w:pPr>
      <w:r>
        <w:tab/>
      </w:r>
      <w:r>
        <w:tab/>
      </w:r>
      <w:r>
        <w:tab/>
      </w:r>
      <w:r>
        <w:tab/>
        <w:t>dojo.io.script.get({</w:t>
      </w:r>
    </w:p>
    <w:p w14:paraId="3A24CDAF" w14:textId="77777777" w:rsidR="002D1594" w:rsidRDefault="002D1594" w:rsidP="000E5536">
      <w:pPr>
        <w:pStyle w:val="BodyText"/>
      </w:pPr>
      <w:r>
        <w:tab/>
      </w:r>
      <w:r>
        <w:tab/>
      </w:r>
      <w:r>
        <w:tab/>
      </w:r>
      <w:r>
        <w:tab/>
      </w:r>
      <w:r>
        <w:tab/>
        <w:t>url : "/cgi-bin/REST/eSpecies/quadkey/" + quadkey + "/list?jsoncallback=speciesReturned"</w:t>
      </w:r>
    </w:p>
    <w:p w14:paraId="30F38AEB" w14:textId="77777777" w:rsidR="002D1594" w:rsidRDefault="002D1594" w:rsidP="000E5536">
      <w:pPr>
        <w:pStyle w:val="BodyText"/>
      </w:pPr>
      <w:r>
        <w:tab/>
      </w:r>
      <w:r>
        <w:tab/>
      </w:r>
      <w:r>
        <w:tab/>
      </w:r>
      <w:r>
        <w:tab/>
        <w:t>});</w:t>
      </w:r>
    </w:p>
    <w:p w14:paraId="0A2529C6" w14:textId="77777777" w:rsidR="002D1594" w:rsidRDefault="002D1594" w:rsidP="000E5536">
      <w:pPr>
        <w:pStyle w:val="BodyText"/>
      </w:pPr>
      <w:r>
        <w:tab/>
      </w:r>
      <w:r>
        <w:tab/>
      </w:r>
      <w:r>
        <w:tab/>
        <w:t>}</w:t>
      </w:r>
    </w:p>
    <w:p w14:paraId="4EC04095" w14:textId="77777777" w:rsidR="002D1594" w:rsidRDefault="002D1594" w:rsidP="000E5536">
      <w:pPr>
        <w:pStyle w:val="BodyText"/>
      </w:pPr>
      <w:r>
        <w:tab/>
      </w:r>
      <w:r>
        <w:tab/>
      </w:r>
      <w:r>
        <w:tab/>
        <w:t>function speciesReturned(response){</w:t>
      </w:r>
    </w:p>
    <w:p w14:paraId="407A820D" w14:textId="77777777" w:rsidR="002D1594" w:rsidRDefault="002D1594" w:rsidP="000E5536">
      <w:pPr>
        <w:pStyle w:val="BodyText"/>
      </w:pPr>
      <w:r>
        <w:tab/>
      </w:r>
      <w:r>
        <w:tab/>
      </w:r>
      <w:r>
        <w:tab/>
      </w:r>
      <w:r>
        <w:tab/>
        <w:t>alert(response);</w:t>
      </w:r>
    </w:p>
    <w:p w14:paraId="36DBF21B" w14:textId="77777777" w:rsidR="002D1594" w:rsidRDefault="002D1594" w:rsidP="008B6883">
      <w:pPr>
        <w:pStyle w:val="BodyText2"/>
      </w:pPr>
      <w:r>
        <w:tab/>
      </w:r>
      <w:r>
        <w:tab/>
      </w:r>
      <w:r>
        <w:tab/>
        <w:t>}</w:t>
      </w:r>
    </w:p>
    <w:p w14:paraId="2EE3D74B" w14:textId="77777777" w:rsidR="002D1594" w:rsidRDefault="002D1594" w:rsidP="000E5536">
      <w:pPr>
        <w:pStyle w:val="BodyText"/>
      </w:pPr>
      <w:r>
        <w:t>The richness REST service creating a TIF on the server is:</w:t>
      </w:r>
    </w:p>
    <w:p w14:paraId="75C717C8" w14:textId="77777777" w:rsidR="002D1594" w:rsidRDefault="002D1594" w:rsidP="000E5536">
      <w:pPr>
        <w:pStyle w:val="BodyText"/>
      </w:pPr>
      <w:r>
        <w:t>class richness:</w:t>
      </w:r>
    </w:p>
    <w:p w14:paraId="71E8550E" w14:textId="77777777" w:rsidR="002D1594" w:rsidRDefault="002D1594" w:rsidP="000E5536">
      <w:pPr>
        <w:pStyle w:val="BodyText"/>
      </w:pPr>
      <w:r>
        <w:t xml:space="preserve">    def GET(self, bbox):</w:t>
      </w:r>
    </w:p>
    <w:p w14:paraId="7913EE99" w14:textId="77777777" w:rsidR="002D1594" w:rsidRDefault="002D1594" w:rsidP="000E5536">
      <w:pPr>
        <w:pStyle w:val="BodyText"/>
      </w:pPr>
      <w:r>
        <w:t xml:space="preserve">        CELLSIZE = 1222.9924525618553 #cell size at zoom 15</w:t>
      </w:r>
    </w:p>
    <w:p w14:paraId="0CB54ECF" w14:textId="77777777" w:rsidR="002D1594" w:rsidRDefault="002D1594" w:rsidP="000E5536">
      <w:pPr>
        <w:pStyle w:val="BodyText"/>
      </w:pPr>
      <w:r>
        <w:t xml:space="preserve">        OFFSET = 20037508.3428        #offset for the web mercator projection</w:t>
      </w:r>
    </w:p>
    <w:p w14:paraId="229D0BFB" w14:textId="77777777" w:rsidR="002D1594" w:rsidRDefault="002D1594" w:rsidP="000E5536">
      <w:pPr>
        <w:pStyle w:val="BodyText"/>
      </w:pPr>
      <w:r>
        <w:t xml:space="preserve">        conn = psycopg2.connect(host="durga.jrc.org", database="dbdopa", user="usrdopa", password="W25e12b")</w:t>
      </w:r>
    </w:p>
    <w:p w14:paraId="7DE1592C" w14:textId="77777777" w:rsidR="002D1594" w:rsidRDefault="002D1594" w:rsidP="000E5536">
      <w:pPr>
        <w:pStyle w:val="BodyText"/>
      </w:pPr>
      <w:r>
        <w:t xml:space="preserve">        cur = conn.cursor()</w:t>
      </w:r>
    </w:p>
    <w:p w14:paraId="4926E7A4" w14:textId="77777777" w:rsidR="002D1594" w:rsidRDefault="002D1594" w:rsidP="000E5536">
      <w:pPr>
        <w:pStyle w:val="BodyText"/>
      </w:pPr>
      <w:r>
        <w:t xml:space="preserve">        cur.execute("SELECT tx,ty,z FROM public.pilotspeciesdata WHERE speciesid='17975'")</w:t>
      </w:r>
    </w:p>
    <w:p w14:paraId="749165C0" w14:textId="77777777" w:rsidR="002D1594" w:rsidRDefault="002D1594" w:rsidP="000E5536">
      <w:pPr>
        <w:pStyle w:val="BodyText"/>
      </w:pPr>
      <w:r>
        <w:t xml:space="preserve">        rows=cur.fetchall()</w:t>
      </w:r>
    </w:p>
    <w:p w14:paraId="08F97B87" w14:textId="77777777" w:rsidR="002D1594" w:rsidRDefault="002D1594" w:rsidP="000E5536">
      <w:pPr>
        <w:pStyle w:val="BodyText"/>
      </w:pPr>
      <w:r>
        <w:t xml:space="preserve">        data3d=numpy.transpose(numpy.array(rows,dtype="int32")) </w:t>
      </w:r>
    </w:p>
    <w:p w14:paraId="6604986C" w14:textId="77777777" w:rsidR="002D1594" w:rsidRDefault="002D1594" w:rsidP="000E5536">
      <w:pPr>
        <w:pStyle w:val="BodyText"/>
      </w:pPr>
      <w:r>
        <w:t xml:space="preserve">        minx=min(data3d[0]) #get the minx value</w:t>
      </w:r>
    </w:p>
    <w:p w14:paraId="595851C8" w14:textId="77777777" w:rsidR="002D1594" w:rsidRDefault="002D1594" w:rsidP="000E5536">
      <w:pPr>
        <w:pStyle w:val="BodyText"/>
      </w:pPr>
      <w:r>
        <w:t xml:space="preserve">        maxx=max(data3d[0]) #get the maxx value</w:t>
      </w:r>
    </w:p>
    <w:p w14:paraId="2C464ABC" w14:textId="77777777" w:rsidR="002D1594" w:rsidRDefault="002D1594" w:rsidP="000E5536">
      <w:pPr>
        <w:pStyle w:val="BodyText"/>
      </w:pPr>
      <w:r>
        <w:t xml:space="preserve">        miny=min(data3d[1]) #get the miny value</w:t>
      </w:r>
    </w:p>
    <w:p w14:paraId="1FADE969" w14:textId="77777777" w:rsidR="002D1594" w:rsidRDefault="002D1594" w:rsidP="000E5536">
      <w:pPr>
        <w:pStyle w:val="BodyText"/>
      </w:pPr>
      <w:r>
        <w:t xml:space="preserve">        maxy=max(data3d[1]) #get the maxy value</w:t>
      </w:r>
    </w:p>
    <w:p w14:paraId="6DE03630" w14:textId="77777777" w:rsidR="002D1594" w:rsidRDefault="002D1594" w:rsidP="000E5536">
      <w:pPr>
        <w:pStyle w:val="BodyText"/>
      </w:pPr>
      <w:r>
        <w:t xml:space="preserve">        width=maxx-minx+1   #get the width of the resulting image</w:t>
      </w:r>
    </w:p>
    <w:p w14:paraId="4D8BAF7F" w14:textId="77777777" w:rsidR="002D1594" w:rsidRDefault="002D1594" w:rsidP="000E5536">
      <w:pPr>
        <w:pStyle w:val="BodyText"/>
      </w:pPr>
      <w:r>
        <w:t xml:space="preserve">        height=maxy-miny+1  #get the height of the resulting image</w:t>
      </w:r>
    </w:p>
    <w:p w14:paraId="02D86FE2" w14:textId="77777777" w:rsidR="002D1594" w:rsidRDefault="002D1594" w:rsidP="000E5536">
      <w:pPr>
        <w:pStyle w:val="BodyText"/>
      </w:pPr>
      <w:r>
        <w:t xml:space="preserve">        data3d[0].__isub__(minx) #change the x values to be zero based by subtracting the minx value</w:t>
      </w:r>
    </w:p>
    <w:p w14:paraId="4448F549" w14:textId="77777777" w:rsidR="002D1594" w:rsidRDefault="002D1594" w:rsidP="000E5536">
      <w:pPr>
        <w:pStyle w:val="BodyText"/>
      </w:pPr>
      <w:r>
        <w:t xml:space="preserve">        data3d[1].__imul__(-1)   #do the same with the y values using a different calculation</w:t>
      </w:r>
    </w:p>
    <w:p w14:paraId="3DF6D69A" w14:textId="77777777" w:rsidR="002D1594" w:rsidRDefault="002D1594" w:rsidP="000E5536">
      <w:pPr>
        <w:pStyle w:val="BodyText"/>
      </w:pPr>
      <w:r>
        <w:t xml:space="preserve">        data3d[1].__iadd__(maxy)</w:t>
      </w:r>
    </w:p>
    <w:p w14:paraId="41939DB3"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5715A801" w14:textId="77777777" w:rsidR="002D1594" w:rsidRDefault="002D1594" w:rsidP="000E5536">
      <w:pPr>
        <w:pStyle w:val="BodyText"/>
      </w:pPr>
      <w:r>
        <w:t xml:space="preserve">        image = Image.fromarray(pixels) #create the output tif from the pixel values</w:t>
      </w:r>
    </w:p>
    <w:p w14:paraId="74DB0F3E" w14:textId="77777777" w:rsidR="002D1594" w:rsidRDefault="002D1594" w:rsidP="000E5536">
      <w:pPr>
        <w:pStyle w:val="BodyText"/>
      </w:pPr>
      <w:r>
        <w:t xml:space="preserve">        imagefile="/tmp/ID17975.tif"</w:t>
      </w:r>
    </w:p>
    <w:p w14:paraId="12E4B869" w14:textId="77777777" w:rsidR="002D1594" w:rsidRDefault="002D1594" w:rsidP="000E5536">
      <w:pPr>
        <w:pStyle w:val="BodyText"/>
      </w:pPr>
      <w:r>
        <w:t xml:space="preserve">        image.save(imagefile) #save the image to a file</w:t>
      </w:r>
    </w:p>
    <w:p w14:paraId="6B83436C" w14:textId="77777777" w:rsidR="002D1594" w:rsidRDefault="002D1594" w:rsidP="000E5536">
      <w:pPr>
        <w:pStyle w:val="BodyText"/>
      </w:pPr>
      <w:r>
        <w:t xml:space="preserve">        f = open(imagefile[:-3] + "tfw",'w') #open the tfw file to write the georeferencing coordinates in</w:t>
      </w:r>
    </w:p>
    <w:p w14:paraId="25BE77AE"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170201FD" w14:textId="77777777" w:rsidR="002D1594" w:rsidRDefault="002D1594" w:rsidP="000E5536">
      <w:pPr>
        <w:pStyle w:val="BodyText"/>
      </w:pPr>
      <w:r>
        <w:t xml:space="preserve">        topleftx=(minx*CELLSIZE)- OFFSET + (CELLSIZE/2) #get the top left x coordinate</w:t>
      </w:r>
    </w:p>
    <w:p w14:paraId="43130E18" w14:textId="77777777" w:rsidR="002D1594" w:rsidRDefault="002D1594" w:rsidP="000E5536">
      <w:pPr>
        <w:pStyle w:val="BodyText"/>
      </w:pPr>
      <w:r>
        <w:t xml:space="preserve">        toplefty=(maxy*CELLSIZE)- OFFSET + (CELLSIZE/2) #get the top left y coordinate</w:t>
      </w:r>
    </w:p>
    <w:p w14:paraId="4D1077A0" w14:textId="77777777" w:rsidR="002D1594" w:rsidRDefault="002D1594" w:rsidP="000E5536">
      <w:pPr>
        <w:pStyle w:val="BodyText"/>
      </w:pPr>
      <w:r>
        <w:lastRenderedPageBreak/>
        <w:t xml:space="preserve">        f.write(str(topleftx) + "\n")  #top left x coordinate</w:t>
      </w:r>
    </w:p>
    <w:p w14:paraId="0BCA04DA" w14:textId="77777777" w:rsidR="002D1594" w:rsidRDefault="002D1594" w:rsidP="000E5536">
      <w:pPr>
        <w:pStyle w:val="BodyText"/>
      </w:pPr>
      <w:r>
        <w:t xml:space="preserve">        f.write(str(toplefty) + "\n")  #top left y coordinate</w:t>
      </w:r>
    </w:p>
    <w:p w14:paraId="6028DCDC" w14:textId="77777777" w:rsidR="002D1594" w:rsidRDefault="002D1594" w:rsidP="000E5536">
      <w:pPr>
        <w:pStyle w:val="BodyText"/>
      </w:pPr>
      <w:r>
        <w:t xml:space="preserve">        f.close() #close the file</w:t>
      </w:r>
    </w:p>
    <w:p w14:paraId="1AADD092" w14:textId="77777777" w:rsidR="002D1594" w:rsidRDefault="002D1594" w:rsidP="000E5536">
      <w:pPr>
        <w:pStyle w:val="BodyText"/>
      </w:pPr>
      <w:r>
        <w:t xml:space="preserve">        web.header("Content-Type", "image/tiff")</w:t>
      </w:r>
    </w:p>
    <w:p w14:paraId="1927330E" w14:textId="77777777" w:rsidR="002D1594" w:rsidRDefault="002D1594" w:rsidP="000E5536">
      <w:pPr>
        <w:pStyle w:val="BodyText"/>
      </w:pPr>
      <w:r>
        <w:t xml:space="preserve">        return open(imagefile,"rb").read()</w:t>
      </w:r>
    </w:p>
    <w:p w14:paraId="0FDE548A" w14:textId="77777777" w:rsidR="002D1594" w:rsidRDefault="002D1594" w:rsidP="000E5536">
      <w:pPr>
        <w:pStyle w:val="BodyText"/>
      </w:pPr>
      <w:r>
        <w:tab/>
      </w:r>
      <w:r>
        <w:tab/>
      </w:r>
      <w:r>
        <w:tab/>
      </w:r>
    </w:p>
    <w:p w14:paraId="5F5DEB4D" w14:textId="77777777" w:rsidR="002D1594" w:rsidRDefault="002D1594" w:rsidP="000E5536">
      <w:pPr>
        <w:pStyle w:val="BodyText"/>
      </w:pPr>
      <w:r>
        <w:t># this row is not working for some reason - it works if you run it as python on the ehab machine</w:t>
      </w:r>
      <w:r>
        <w:tab/>
      </w:r>
      <w:r>
        <w:tab/>
      </w:r>
    </w:p>
    <w:p w14:paraId="3118D984" w14:textId="77777777" w:rsidR="002D1594" w:rsidRDefault="002D1594" w:rsidP="000E5536">
      <w:pPr>
        <w:pStyle w:val="BodyText"/>
      </w:pPr>
      <w:r>
        <w:t xml:space="preserve">data3d=numpy.transpose(numpy.array(rows)) </w:t>
      </w:r>
    </w:p>
    <w:p w14:paraId="215D700D" w14:textId="77777777" w:rsidR="002D1594" w:rsidRDefault="002D1594" w:rsidP="000E5536">
      <w:pPr>
        <w:pStyle w:val="BodyText"/>
      </w:pPr>
      <w:r>
        <w:t>But today (3/11/11) it is working fine for some reason.</w:t>
      </w:r>
    </w:p>
    <w:p w14:paraId="18A0670F" w14:textId="77777777" w:rsidR="002D1594" w:rsidRDefault="002D1594" w:rsidP="000E5536">
      <w:pPr>
        <w:pStyle w:val="BodyText"/>
      </w:pPr>
      <w:r>
        <w:t>But the following line is not working on the eHab machine:</w:t>
      </w:r>
    </w:p>
    <w:p w14:paraId="5C9E7719" w14:textId="77777777" w:rsidR="002D1594" w:rsidRDefault="002D1594" w:rsidP="000E5536">
      <w:pPr>
        <w:pStyle w:val="BodyText"/>
      </w:pPr>
      <w:r>
        <w:t>image = Image.fromarray(pixels)</w:t>
      </w:r>
    </w:p>
    <w:p w14:paraId="464BF351" w14:textId="77777777" w:rsidR="002D1594" w:rsidRDefault="002D1594" w:rsidP="000E5536">
      <w:pPr>
        <w:pStyle w:val="BodyText"/>
      </w:pPr>
      <w:r>
        <w:t>Traceback (most recent call last):</w:t>
      </w:r>
    </w:p>
    <w:p w14:paraId="6AC24037" w14:textId="77777777" w:rsidR="002D1594" w:rsidRDefault="002D1594" w:rsidP="000E5536">
      <w:pPr>
        <w:pStyle w:val="BodyText"/>
      </w:pPr>
      <w:r>
        <w:t xml:space="preserve">  File "&lt;stdin&gt;", line 1, in &lt;module&gt;</w:t>
      </w:r>
    </w:p>
    <w:p w14:paraId="39267D5C" w14:textId="77777777" w:rsidR="002D1594" w:rsidRDefault="002D1594" w:rsidP="000E5536">
      <w:pPr>
        <w:pStyle w:val="BodyText"/>
      </w:pPr>
      <w:r>
        <w:t xml:space="preserve">  File "/usr/lib64/python2.6/site-packages/PIL/Image.py", line 1886, in fromarray</w:t>
      </w:r>
    </w:p>
    <w:p w14:paraId="14A4042C" w14:textId="77777777" w:rsidR="002D1594" w:rsidRDefault="002D1594" w:rsidP="000E5536">
      <w:pPr>
        <w:pStyle w:val="BodyText"/>
      </w:pPr>
      <w:r>
        <w:t xml:space="preserve">    raise TypeError("Cannot handle this data type")</w:t>
      </w:r>
    </w:p>
    <w:p w14:paraId="7340C5FA" w14:textId="77777777" w:rsidR="002D1594" w:rsidRDefault="002D1594" w:rsidP="000E5536">
      <w:pPr>
        <w:pStyle w:val="BodyText"/>
      </w:pPr>
      <w:r>
        <w:t>TypeError: Cannot handle this data type</w:t>
      </w:r>
    </w:p>
    <w:p w14:paraId="16F7F84A" w14:textId="77777777" w:rsidR="002D1594" w:rsidRDefault="002D1594" w:rsidP="000E5536">
      <w:pPr>
        <w:pStyle w:val="BodyText"/>
      </w:pPr>
      <w:r>
        <w:t>But this works in Desktop. Why?</w:t>
      </w:r>
    </w:p>
    <w:p w14:paraId="41FCFB16" w14:textId="77777777" w:rsidR="002D1594" w:rsidRDefault="002D1594" w:rsidP="000E5536">
      <w:pPr>
        <w:pStyle w:val="BodyText"/>
      </w:pPr>
      <w:r>
        <w:t>To get the version of the PIL Image library:</w:t>
      </w:r>
    </w:p>
    <w:p w14:paraId="21394A6B" w14:textId="77777777" w:rsidR="002D1594" w:rsidRDefault="002D1594" w:rsidP="000E5536">
      <w:pPr>
        <w:pStyle w:val="BodyText"/>
      </w:pPr>
      <w:r>
        <w:t>&gt;&gt;&gt; Image.VERSION</w:t>
      </w:r>
    </w:p>
    <w:p w14:paraId="2DE8B307" w14:textId="77777777" w:rsidR="002D1594" w:rsidRDefault="002D1594" w:rsidP="000E5536">
      <w:pPr>
        <w:pStyle w:val="BodyText"/>
      </w:pPr>
      <w:r>
        <w:t>'1.1.7' on eHab and Desktop</w:t>
      </w:r>
    </w:p>
    <w:p w14:paraId="5328EA4F" w14:textId="77777777" w:rsidR="002D1594" w:rsidRDefault="002D1594" w:rsidP="000E5536">
      <w:pPr>
        <w:pStyle w:val="BodyText"/>
      </w:pPr>
      <w:r>
        <w:t>On the eHab machine the pixels matrix is datatype int64 and on the Desktop it is int32</w:t>
      </w:r>
    </w:p>
    <w:p w14:paraId="63B1BF93" w14:textId="77777777" w:rsidR="002D1594" w:rsidRDefault="002D1594" w:rsidP="000E5536">
      <w:pPr>
        <w:pStyle w:val="BodyText"/>
      </w:pPr>
      <w:r>
        <w:t>Why?</w:t>
      </w:r>
    </w:p>
    <w:p w14:paraId="350F534E"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27FB9634" w14:textId="77777777" w:rsidR="00D26186" w:rsidRDefault="00D26186" w:rsidP="000E5536">
      <w:pPr>
        <w:pStyle w:val="Heading5"/>
      </w:pPr>
      <w:r>
        <w:t>Asynchronous</w:t>
      </w:r>
    </w:p>
    <w:p w14:paraId="79BE0B93" w14:textId="77777777" w:rsidR="00D26186" w:rsidRDefault="00D26186" w:rsidP="008B6883">
      <w:pPr>
        <w:pStyle w:val="BodyText2"/>
      </w:pPr>
      <w:r>
        <w:t xml:space="preserve">Need to allow the server to return http calls asynchronously. When you run a long script on the server (e.g. </w:t>
      </w:r>
      <w:hyperlink r:id="rId422" w:history="1">
        <w:r w:rsidRPr="006C013C">
          <w:rPr>
            <w:rStyle w:val="Hyperlink"/>
          </w:rPr>
          <w:t>http://dopa-services.jrc.it/services/admin/populate_species_names_table</w:t>
        </w:r>
      </w:hyperlink>
      <w:r>
        <w:t>) this is exectuted by WebPy synchronously and after a while Apache fails:</w:t>
      </w:r>
    </w:p>
    <w:p w14:paraId="0ACEF992" w14:textId="77777777" w:rsidR="00D26186" w:rsidRDefault="00D26186" w:rsidP="008B550B">
      <w:pPr>
        <w:pStyle w:val="Unix"/>
      </w:pPr>
      <w:r>
        <w:t>[Tue Jan 14 09:31:40 2014] [error] [client 139.191.147.152]   import md5, referer: http://ehabitat-wps.jrc.it/eSpecies/dopaAdmin.html</w:t>
      </w:r>
    </w:p>
    <w:p w14:paraId="4149108F" w14:textId="77777777" w:rsidR="00D26186" w:rsidRDefault="00D26186" w:rsidP="008B550B">
      <w:pPr>
        <w:pStyle w:val="Unix"/>
      </w:pPr>
      <w:r>
        <w:t xml:space="preserve">[Tue Jan 14 09:37:40 2014] [warn] [client 139.191.147.152] Timeout waiting for output from CGI script /srv/www/dopa-services/cgi-bin/services, referer: </w:t>
      </w:r>
      <w:hyperlink r:id="rId423" w:history="1">
        <w:r w:rsidRPr="006C013C">
          <w:rPr>
            <w:rStyle w:val="Hyperlink"/>
          </w:rPr>
          <w:t>http://ehabitat-wps.jrc.it/eSpecies/dopaAdmin.html</w:t>
        </w:r>
      </w:hyperlink>
    </w:p>
    <w:p w14:paraId="2B0D1278" w14:textId="77777777" w:rsidR="00D26186" w:rsidRPr="00D26186" w:rsidRDefault="00D26186" w:rsidP="008B6883">
      <w:pPr>
        <w:pStyle w:val="BodyText2"/>
      </w:pPr>
      <w:r>
        <w:t>This will stop the Python script. The client script fails after 12 minutes for some reason.</w:t>
      </w:r>
    </w:p>
    <w:p w14:paraId="2F8A5B3D" w14:textId="77777777" w:rsidR="00D502D3" w:rsidRDefault="00D502D3" w:rsidP="007D2F52">
      <w:pPr>
        <w:pStyle w:val="Heading4"/>
      </w:pPr>
      <w:r>
        <w:t>Spatial data</w:t>
      </w:r>
    </w:p>
    <w:p w14:paraId="69DAFE3C" w14:textId="77777777" w:rsidR="00593B42" w:rsidRDefault="00593B42" w:rsidP="000E5536">
      <w:pPr>
        <w:pStyle w:val="Heading5"/>
      </w:pPr>
      <w:bookmarkStart w:id="103" w:name="_Toc315774604"/>
      <w:bookmarkEnd w:id="102"/>
      <w:r>
        <w:t xml:space="preserve">Converting quadkey </w:t>
      </w:r>
      <w:r w:rsidR="003010B9">
        <w:t>data</w:t>
      </w:r>
      <w:r>
        <w:t xml:space="preserve"> to a raster</w:t>
      </w:r>
      <w:bookmarkEnd w:id="103"/>
    </w:p>
    <w:p w14:paraId="11584427"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023B456B"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36E2C4A8" w14:textId="77777777" w:rsidR="00593B42" w:rsidRDefault="00593B42" w:rsidP="000E5536">
      <w:pPr>
        <w:pStyle w:val="ListBullet"/>
      </w:pPr>
      <w:r w:rsidRPr="0077669C">
        <w:rPr>
          <w:rStyle w:val="Hyperlink"/>
        </w:rPr>
        <w:t>LIDAR XYZ data to raster</w:t>
      </w:r>
      <w:r w:rsidR="00B21532">
        <w:fldChar w:fldCharType="end"/>
      </w:r>
    </w:p>
    <w:p w14:paraId="349F3002" w14:textId="77777777" w:rsidR="00593B42" w:rsidRDefault="00593B42" w:rsidP="000E5536">
      <w:pPr>
        <w:pStyle w:val="ListBullet"/>
      </w:pPr>
      <w:r>
        <w:t>XYZ to DEM</w:t>
      </w:r>
    </w:p>
    <w:p w14:paraId="5A019870" w14:textId="77777777" w:rsidR="00593B42" w:rsidRDefault="00593B42" w:rsidP="000E5536">
      <w:pPr>
        <w:pStyle w:val="ListBullet"/>
      </w:pPr>
      <w:r>
        <w:t>FME Desktop - RasterDEMGenerator</w:t>
      </w:r>
    </w:p>
    <w:p w14:paraId="0A41E71E" w14:textId="77777777" w:rsidR="00593B42" w:rsidRDefault="00593B42" w:rsidP="000E5536">
      <w:pPr>
        <w:pStyle w:val="ListBullet"/>
      </w:pPr>
      <w:r>
        <w:t>gdal_grid</w:t>
      </w:r>
    </w:p>
    <w:p w14:paraId="1D4C28FE" w14:textId="77777777" w:rsidR="00593B42" w:rsidRDefault="00593B42" w:rsidP="000E5536">
      <w:pPr>
        <w:pStyle w:val="ListBullet"/>
      </w:pPr>
      <w:r>
        <w:t>c#</w:t>
      </w:r>
    </w:p>
    <w:p w14:paraId="0DCD4981"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17899A4E"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14F15DE8"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0AAC5045" w14:textId="77777777" w:rsidR="00593B42" w:rsidRDefault="00593B42" w:rsidP="000E5536">
      <w:pPr>
        <w:pStyle w:val="ListBullet"/>
      </w:pPr>
      <w:r>
        <w:t>Could create a full byte array and create an image directly</w:t>
      </w:r>
    </w:p>
    <w:p w14:paraId="0F902962" w14:textId="77777777" w:rsidR="00593B42" w:rsidRDefault="00593B42" w:rsidP="000E5536">
      <w:pPr>
        <w:pStyle w:val="ListBullet"/>
      </w:pPr>
      <w:r>
        <w:t>Could use ArcGIS Server: IMapServer2.ExportMapImage Method  to generate an image but first need to create a new layer type in ArcGIS Desktop</w:t>
      </w:r>
    </w:p>
    <w:p w14:paraId="28903E90" w14:textId="77777777" w:rsidR="00593B42" w:rsidRDefault="00593B42" w:rsidP="000E5536">
      <w:pPr>
        <w:pStyle w:val="ListBullet"/>
      </w:pPr>
      <w:r>
        <w:t xml:space="preserve">Python Imaging Library: http://www.pythonware.com/products/pil/ </w:t>
      </w:r>
    </w:p>
    <w:p w14:paraId="40BCE95D" w14:textId="77777777" w:rsidR="00593B42" w:rsidRDefault="00593B42" w:rsidP="000E5536">
      <w:pPr>
        <w:pStyle w:val="ListBullet2"/>
      </w:pPr>
      <w:r>
        <w:t xml:space="preserve">particularly the ImageDraw module: </w:t>
      </w:r>
      <w:hyperlink r:id="rId424" w:history="1">
        <w:r w:rsidRPr="0077669C">
          <w:rPr>
            <w:rStyle w:val="Hyperlink"/>
          </w:rPr>
          <w:t>http://www.pythonware.com/library/pil/handbook/imagedraw.htm</w:t>
        </w:r>
      </w:hyperlink>
      <w:r>
        <w:t xml:space="preserve"> </w:t>
      </w:r>
    </w:p>
    <w:p w14:paraId="2A516077" w14:textId="77777777" w:rsidR="00593B42" w:rsidRDefault="00593B42" w:rsidP="000E5536">
      <w:pPr>
        <w:pStyle w:val="ListBullet2"/>
      </w:pPr>
      <w:r>
        <w:tab/>
      </w:r>
      <w:r>
        <w:tab/>
        <w:t>-</w:t>
      </w:r>
      <w:r>
        <w:tab/>
        <w:t>Methods: points - draws points from coordinates - but only with a single color</w:t>
      </w:r>
    </w:p>
    <w:p w14:paraId="0EEE7A3E"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DD45B29"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06BA2E68" w14:textId="77777777" w:rsidR="00593B42" w:rsidRDefault="00593B42" w:rsidP="000E5536">
      <w:pPr>
        <w:pStyle w:val="BodyText"/>
      </w:pPr>
      <w:r>
        <w:t xml:space="preserve">This is how to create a dense matrix from COO arrays (from here: </w:t>
      </w:r>
      <w:hyperlink r:id="rId425" w:anchor="scipy.sparse.coo_matrix)" w:history="1">
        <w:r w:rsidRPr="0077669C">
          <w:rPr>
            <w:rStyle w:val="Hyperlink"/>
          </w:rPr>
          <w:t>http://docs.scipy.org/doc/scipy/reference/generated/scipy.sparse.coo_matrix.html#scipy.sparse.coo_matrix)</w:t>
        </w:r>
      </w:hyperlink>
    </w:p>
    <w:p w14:paraId="2F92FEA9" w14:textId="77777777" w:rsidR="00593B42" w:rsidRDefault="00593B42" w:rsidP="000E5536">
      <w:pPr>
        <w:pStyle w:val="BodyText"/>
      </w:pPr>
      <w:r>
        <w:t>&gt;&gt;&gt; row  = array([0,3,1,0])</w:t>
      </w:r>
    </w:p>
    <w:p w14:paraId="354059AF" w14:textId="77777777" w:rsidR="00593B42" w:rsidRDefault="00593B42" w:rsidP="000E5536">
      <w:pPr>
        <w:pStyle w:val="BodyText"/>
      </w:pPr>
      <w:r>
        <w:t>&gt;&gt;&gt; col  = array([0,3,1,2])</w:t>
      </w:r>
    </w:p>
    <w:p w14:paraId="00BD6293" w14:textId="77777777" w:rsidR="00593B42" w:rsidRDefault="00593B42" w:rsidP="000E5536">
      <w:pPr>
        <w:pStyle w:val="BodyText"/>
      </w:pPr>
      <w:r>
        <w:t>&gt;&gt;&gt; data = array([4,5,7,9])</w:t>
      </w:r>
    </w:p>
    <w:p w14:paraId="7C7B4644" w14:textId="77777777" w:rsidR="00593B42" w:rsidRDefault="00593B42" w:rsidP="000E5536">
      <w:pPr>
        <w:pStyle w:val="BodyText"/>
      </w:pPr>
      <w:r>
        <w:t>&gt;&gt;&gt; coo_matrix( (data,(row,col)), shape=(4,4) ).todense()</w:t>
      </w:r>
    </w:p>
    <w:p w14:paraId="204386A2" w14:textId="77777777" w:rsidR="00593B42" w:rsidRDefault="00593B42" w:rsidP="000E5536">
      <w:pPr>
        <w:pStyle w:val="BodyText"/>
      </w:pPr>
      <w:r>
        <w:t>matrix([[4, 0, 9, 0],</w:t>
      </w:r>
    </w:p>
    <w:p w14:paraId="5990B178" w14:textId="77777777" w:rsidR="00593B42" w:rsidRDefault="00593B42" w:rsidP="000E5536">
      <w:pPr>
        <w:pStyle w:val="BodyText"/>
      </w:pPr>
      <w:r>
        <w:t xml:space="preserve">        [0, 7, 0, 0],</w:t>
      </w:r>
    </w:p>
    <w:p w14:paraId="1EF52069" w14:textId="77777777" w:rsidR="00593B42" w:rsidRDefault="00593B42" w:rsidP="000E5536">
      <w:pPr>
        <w:pStyle w:val="BodyText"/>
      </w:pPr>
      <w:r>
        <w:t xml:space="preserve">        [0, 0, 0, 0],</w:t>
      </w:r>
    </w:p>
    <w:p w14:paraId="3CE9317D" w14:textId="77777777" w:rsidR="00593B42" w:rsidRDefault="00593B42" w:rsidP="000E5536">
      <w:pPr>
        <w:pStyle w:val="BodyText"/>
      </w:pPr>
      <w:r>
        <w:t xml:space="preserve">        [0, 0, 0, 5]])</w:t>
      </w:r>
    </w:p>
    <w:p w14:paraId="591C5DFA" w14:textId="77777777" w:rsidR="00593B42" w:rsidRDefault="00593B42" w:rsidP="000E5536">
      <w:pPr>
        <w:pStyle w:val="BodyText"/>
      </w:pPr>
      <w:r>
        <w:t>NEED SCIPY!</w:t>
      </w:r>
    </w:p>
    <w:p w14:paraId="304E2A4B" w14:textId="77777777" w:rsidR="00593B42" w:rsidRDefault="00593B42" w:rsidP="000E5536">
      <w:pPr>
        <w:pStyle w:val="BodyText"/>
      </w:pPr>
      <w:r>
        <w:t xml:space="preserve">Installed from </w:t>
      </w:r>
      <w:hyperlink r:id="rId426" w:history="1">
        <w:r w:rsidRPr="0077669C">
          <w:rPr>
            <w:rStyle w:val="Hyperlink"/>
          </w:rPr>
          <w:t>http://sourceforge.net/projects/scipy/files/scipy/0.10.0b2/scipy-0.10.0b2-win32-superpack-python2.6.exe/download</w:t>
        </w:r>
      </w:hyperlink>
    </w:p>
    <w:p w14:paraId="41B95D5B" w14:textId="77777777" w:rsidR="00593B42" w:rsidRDefault="00593B42" w:rsidP="000E5536">
      <w:pPr>
        <w:pStyle w:val="BodyText"/>
      </w:pPr>
      <w:r>
        <w:t>Installing on IUCN machine:</w:t>
      </w:r>
    </w:p>
    <w:p w14:paraId="7F3F4B4A" w14:textId="77777777" w:rsidR="00593B42" w:rsidRDefault="00593B42" w:rsidP="000E5536">
      <w:pPr>
        <w:pStyle w:val="BodyText"/>
      </w:pPr>
      <w:r>
        <w:t xml:space="preserve">Python path: </w:t>
      </w:r>
      <w:r>
        <w:tab/>
      </w:r>
      <w:r>
        <w:tab/>
      </w:r>
      <w:r>
        <w:tab/>
      </w:r>
      <w:r>
        <w:tab/>
        <w:t>C:\Python26\ArcGIS10.0\</w:t>
      </w:r>
    </w:p>
    <w:p w14:paraId="3A3850EA" w14:textId="77777777" w:rsidR="00593B42" w:rsidRDefault="00593B42" w:rsidP="008B6883">
      <w:pPr>
        <w:pStyle w:val="BodyText2"/>
      </w:pPr>
      <w:r>
        <w:t xml:space="preserve">Installation directory: </w:t>
      </w:r>
      <w:r>
        <w:tab/>
        <w:t>C:\Python26\ArcGIS10.0\Lib\site-packages\</w:t>
      </w:r>
    </w:p>
    <w:p w14:paraId="1D8504BD" w14:textId="77777777" w:rsidR="00593B42" w:rsidRDefault="00593B42" w:rsidP="000E5536">
      <w:pPr>
        <w:pStyle w:val="BodyText"/>
      </w:pPr>
      <w:r>
        <w:t>Got - so now we need to get the dimensions of the output array.</w:t>
      </w:r>
    </w:p>
    <w:p w14:paraId="13139770" w14:textId="77777777" w:rsidR="00593B42" w:rsidRDefault="00593B42" w:rsidP="000E5536">
      <w:pPr>
        <w:pStyle w:val="BodyText"/>
      </w:pPr>
      <w:r>
        <w:t>Going to use data=numpy.load(r"E:\cottaan\My Documents\SpeciesGridData\ID13417.npy")</w:t>
      </w:r>
    </w:p>
    <w:p w14:paraId="71A54FD1" w14:textId="77777777" w:rsidR="00593B42" w:rsidRDefault="00593B42" w:rsidP="000E5536">
      <w:pPr>
        <w:pStyle w:val="BodyText"/>
      </w:pPr>
      <w:r>
        <w:t>as its small data</w:t>
      </w:r>
    </w:p>
    <w:p w14:paraId="6DF4049A" w14:textId="77777777" w:rsidR="00593B42" w:rsidRDefault="00593B42" w:rsidP="000E5536">
      <w:pPr>
        <w:pStyle w:val="BodyText"/>
      </w:pPr>
      <w:r>
        <w:t>&gt;&gt;&gt; data=numpy.load(r"E:\cottaan\My Documents\SpeciesGridData\ID13417.npy")</w:t>
      </w:r>
    </w:p>
    <w:p w14:paraId="45617591" w14:textId="77777777" w:rsidR="00593B42" w:rsidRDefault="00593B42" w:rsidP="000E5536">
      <w:pPr>
        <w:pStyle w:val="BodyText"/>
      </w:pPr>
      <w:r>
        <w:t>&gt;&gt;&gt; data3d=numpy.reshape(data,(3,len(data)/3)) #convert the numpy file to a 3d array ([x0,x1,xn],[y0,y1,yn],[z0,z1,zn])</w:t>
      </w:r>
    </w:p>
    <w:p w14:paraId="46E80BA0" w14:textId="77777777" w:rsidR="00593B42" w:rsidRDefault="00593B42" w:rsidP="000E5536">
      <w:pPr>
        <w:pStyle w:val="BodyText"/>
      </w:pPr>
      <w:r>
        <w:t>data3d:</w:t>
      </w:r>
    </w:p>
    <w:p w14:paraId="4F12CBB2" w14:textId="77777777" w:rsidR="00593B42" w:rsidRDefault="00593B42" w:rsidP="000E5536">
      <w:pPr>
        <w:pStyle w:val="BodyText"/>
      </w:pPr>
      <w:r>
        <w:t>array([[20525, 20524, 20524, 20524, 20523, 20523, 20523],</w:t>
      </w:r>
    </w:p>
    <w:p w14:paraId="1F1D4BF3" w14:textId="77777777" w:rsidR="00593B42" w:rsidRDefault="00593B42" w:rsidP="000E5536">
      <w:pPr>
        <w:pStyle w:val="BodyText"/>
      </w:pPr>
      <w:r>
        <w:t xml:space="preserve">       [ 9983,  9982,  9983,  9984,  9982,  9983,  9984],</w:t>
      </w:r>
    </w:p>
    <w:p w14:paraId="41F76C6A" w14:textId="77777777" w:rsidR="00593B42" w:rsidRDefault="00593B42" w:rsidP="000E5536">
      <w:pPr>
        <w:pStyle w:val="BodyText"/>
      </w:pPr>
      <w:r>
        <w:t xml:space="preserve">       [    1,     1,     1,     1,     1,     1,     1]])</w:t>
      </w:r>
    </w:p>
    <w:p w14:paraId="4C06EEC1" w14:textId="77777777" w:rsidR="00593B42" w:rsidRDefault="00593B42" w:rsidP="000E5536">
      <w:pPr>
        <w:pStyle w:val="BodyText"/>
      </w:pPr>
      <w:r>
        <w:t>This is a sparse array with:</w:t>
      </w:r>
    </w:p>
    <w:p w14:paraId="4102508F" w14:textId="77777777" w:rsidR="00593B42" w:rsidRDefault="00593B42" w:rsidP="000E5536">
      <w:pPr>
        <w:pStyle w:val="BodyText"/>
      </w:pPr>
      <w:r>
        <w:t>x values from 20523 to 20525</w:t>
      </w:r>
    </w:p>
    <w:p w14:paraId="10D94DC0" w14:textId="77777777" w:rsidR="00593B42" w:rsidRDefault="00593B42" w:rsidP="008B6883">
      <w:pPr>
        <w:pStyle w:val="BodyText2"/>
      </w:pPr>
      <w:r>
        <w:t>y values from 9982  to 9984</w:t>
      </w:r>
    </w:p>
    <w:p w14:paraId="7B888362" w14:textId="77777777" w:rsidR="00593B42" w:rsidRDefault="00593B42" w:rsidP="000E5536">
      <w:pPr>
        <w:pStyle w:val="BodyText"/>
      </w:pPr>
      <w:r>
        <w:t>9984</w:t>
      </w:r>
      <w:r>
        <w:tab/>
        <w:t>x</w:t>
      </w:r>
      <w:r>
        <w:tab/>
      </w:r>
      <w:r>
        <w:tab/>
        <w:t>x</w:t>
      </w:r>
      <w:r>
        <w:tab/>
      </w:r>
      <w:r>
        <w:tab/>
      </w:r>
    </w:p>
    <w:p w14:paraId="3F252F20" w14:textId="77777777" w:rsidR="00593B42" w:rsidRDefault="00593B42" w:rsidP="000E5536">
      <w:pPr>
        <w:pStyle w:val="BodyText"/>
      </w:pPr>
      <w:r>
        <w:t>9983</w:t>
      </w:r>
      <w:r>
        <w:tab/>
        <w:t>x</w:t>
      </w:r>
      <w:r>
        <w:tab/>
      </w:r>
      <w:r>
        <w:tab/>
        <w:t>x</w:t>
      </w:r>
      <w:r>
        <w:tab/>
      </w:r>
      <w:r>
        <w:tab/>
        <w:t>x</w:t>
      </w:r>
    </w:p>
    <w:p w14:paraId="108DC774" w14:textId="77777777" w:rsidR="00593B42" w:rsidRDefault="00593B42" w:rsidP="000E5536">
      <w:pPr>
        <w:pStyle w:val="BodyText"/>
      </w:pPr>
      <w:r>
        <w:t>9982</w:t>
      </w:r>
      <w:r>
        <w:tab/>
        <w:t>x</w:t>
      </w:r>
      <w:r>
        <w:tab/>
      </w:r>
      <w:r>
        <w:tab/>
        <w:t>x</w:t>
      </w:r>
      <w:r>
        <w:tab/>
      </w:r>
      <w:r>
        <w:tab/>
      </w:r>
    </w:p>
    <w:p w14:paraId="2A29650A" w14:textId="77777777" w:rsidR="00593B42" w:rsidRDefault="00593B42" w:rsidP="008B6883">
      <w:pPr>
        <w:pStyle w:val="BodyText2"/>
      </w:pPr>
      <w:r>
        <w:tab/>
      </w:r>
      <w:r>
        <w:tab/>
        <w:t>20523</w:t>
      </w:r>
      <w:r>
        <w:tab/>
        <w:t>20524</w:t>
      </w:r>
      <w:r>
        <w:tab/>
        <w:t>20525</w:t>
      </w:r>
    </w:p>
    <w:p w14:paraId="1115F771" w14:textId="77777777" w:rsidR="00593B42" w:rsidRDefault="00593B42" w:rsidP="000E5536">
      <w:pPr>
        <w:pStyle w:val="BodyText"/>
      </w:pPr>
      <w:r>
        <w:t>So the COO matrix needs to be 3x3:</w:t>
      </w:r>
    </w:p>
    <w:p w14:paraId="12C2767B" w14:textId="77777777" w:rsidR="00593B42" w:rsidRDefault="00593B42" w:rsidP="000E5536">
      <w:pPr>
        <w:pStyle w:val="BodyText"/>
      </w:pPr>
      <w:r>
        <w:t>&gt;&gt;&gt;scipy.sparse.coo_matrix( (data3d[2],(data3d[1],data3d[0])), shape=(3,3) ).todense()</w:t>
      </w:r>
    </w:p>
    <w:p w14:paraId="49480AA6" w14:textId="77777777" w:rsidR="00593B42" w:rsidRDefault="00593B42" w:rsidP="000E5536">
      <w:pPr>
        <w:pStyle w:val="BodyText"/>
      </w:pPr>
      <w:r>
        <w:t>Runtime error &lt;type 'exceptions.ValueError'&gt;: row index exceedes matrix dimensions</w:t>
      </w:r>
    </w:p>
    <w:p w14:paraId="6BCD6475" w14:textId="77777777" w:rsidR="00593B42" w:rsidRDefault="00593B42" w:rsidP="000E5536">
      <w:pPr>
        <w:pStyle w:val="BodyText"/>
      </w:pPr>
      <w:r>
        <w:t>This is because the row indices should start at 0. So we need to take 20523 off in the x direction:</w:t>
      </w:r>
    </w:p>
    <w:p w14:paraId="4193DAC2" w14:textId="77777777" w:rsidR="00593B42" w:rsidRDefault="00593B42" w:rsidP="000E5536">
      <w:pPr>
        <w:pStyle w:val="BodyText"/>
      </w:pPr>
      <w:r>
        <w:t>data3d[0].__isub__(20523)</w:t>
      </w:r>
    </w:p>
    <w:p w14:paraId="603C20DD" w14:textId="77777777" w:rsidR="00593B42" w:rsidRDefault="00593B42" w:rsidP="000E5536">
      <w:pPr>
        <w:pStyle w:val="BodyText"/>
      </w:pPr>
      <w:r>
        <w:t>and 9982 in the y direction:</w:t>
      </w:r>
    </w:p>
    <w:p w14:paraId="7DC596B2" w14:textId="77777777" w:rsidR="00593B42" w:rsidRDefault="00593B42" w:rsidP="000E5536">
      <w:pPr>
        <w:pStyle w:val="BodyText"/>
      </w:pPr>
      <w:r>
        <w:t>data3d[1].__isub__(9982)</w:t>
      </w:r>
    </w:p>
    <w:p w14:paraId="203337C2" w14:textId="77777777" w:rsidR="00593B42" w:rsidRDefault="00593B42" w:rsidP="000E5536">
      <w:pPr>
        <w:pStyle w:val="BodyText"/>
      </w:pPr>
      <w:r>
        <w:t>&gt;&gt;&gt; scipy.sparse.coo_matrix( (data3d[2],(data3d[1],data3d[0])), shape=(3,3) ).todense()</w:t>
      </w:r>
    </w:p>
    <w:p w14:paraId="67EEC226" w14:textId="77777777" w:rsidR="00593B42" w:rsidRDefault="00593B42" w:rsidP="000E5536">
      <w:pPr>
        <w:pStyle w:val="BodyText"/>
      </w:pPr>
      <w:r>
        <w:t>matrix([[1, 1, 0],</w:t>
      </w:r>
    </w:p>
    <w:p w14:paraId="4D9B203E" w14:textId="77777777" w:rsidR="00593B42" w:rsidRDefault="00593B42" w:rsidP="000E5536">
      <w:pPr>
        <w:pStyle w:val="BodyText"/>
      </w:pPr>
      <w:r>
        <w:t xml:space="preserve">        [1, 1, 1],</w:t>
      </w:r>
    </w:p>
    <w:p w14:paraId="5330CEB4" w14:textId="77777777" w:rsidR="00593B42" w:rsidRDefault="00593B42" w:rsidP="000E5536">
      <w:pPr>
        <w:pStyle w:val="BodyText"/>
      </w:pPr>
      <w:r>
        <w:t xml:space="preserve">        [1, 1, 0]])</w:t>
      </w:r>
    </w:p>
    <w:p w14:paraId="1276A39D" w14:textId="77777777" w:rsidR="00593B42" w:rsidRDefault="00593B42" w:rsidP="000E5536">
      <w:pPr>
        <w:pStyle w:val="BodyText"/>
      </w:pPr>
      <w:r>
        <w:t>WORKS!!!!!</w:t>
      </w:r>
    </w:p>
    <w:p w14:paraId="6C6F77CD" w14:textId="77777777" w:rsidR="00593B42" w:rsidRDefault="00593B42" w:rsidP="000E5536">
      <w:pPr>
        <w:pStyle w:val="BodyText"/>
      </w:pPr>
      <w:r>
        <w:t xml:space="preserve">Need to create an image from the matrix - information on the matrix class here: </w:t>
      </w:r>
      <w:hyperlink r:id="rId427" w:anchor="matrix-objects" w:history="1">
        <w:r w:rsidRPr="0077669C">
          <w:rPr>
            <w:rStyle w:val="Hyperlink"/>
          </w:rPr>
          <w:t>http://docs.scipy.org/doc/numpy/reference/arrays.classes.html#matrix-objects</w:t>
        </w:r>
      </w:hyperlink>
    </w:p>
    <w:p w14:paraId="0B53F567" w14:textId="77777777" w:rsidR="00593B42" w:rsidRDefault="00593B42" w:rsidP="000E5536">
      <w:pPr>
        <w:pStyle w:val="BodyText"/>
      </w:pPr>
      <w:r>
        <w:t>How to create a matrix from scratch:</w:t>
      </w:r>
    </w:p>
    <w:p w14:paraId="2EFA22B2" w14:textId="77777777" w:rsidR="00593B42" w:rsidRDefault="00593B42" w:rsidP="000E5536">
      <w:pPr>
        <w:pStyle w:val="BodyText"/>
      </w:pPr>
      <w:r>
        <w:t>&gt;&gt;&gt; from numpy import matrix</w:t>
      </w:r>
    </w:p>
    <w:p w14:paraId="4D11DBEF" w14:textId="77777777" w:rsidR="00593B42" w:rsidRDefault="00593B42" w:rsidP="008B6883">
      <w:pPr>
        <w:pStyle w:val="BodyText2"/>
      </w:pPr>
      <w:r>
        <w:t>&gt;&gt;&gt; a=matrix('1 2 3; 4 5 3')</w:t>
      </w:r>
    </w:p>
    <w:p w14:paraId="412F2E6D" w14:textId="77777777" w:rsidR="00593B42" w:rsidRDefault="00593B42" w:rsidP="000E5536">
      <w:pPr>
        <w:pStyle w:val="BodyText"/>
      </w:pPr>
      <w:r>
        <w:t>FULL CODE:</w:t>
      </w:r>
    </w:p>
    <w:p w14:paraId="4A14D3D4" w14:textId="77777777" w:rsidR="00593B42" w:rsidRDefault="00593B42" w:rsidP="000E5536">
      <w:pPr>
        <w:pStyle w:val="BodyText"/>
      </w:pPr>
      <w:r>
        <w:t>import numpy</w:t>
      </w:r>
    </w:p>
    <w:p w14:paraId="1C0F49C1" w14:textId="77777777" w:rsidR="00593B42" w:rsidRDefault="00593B42" w:rsidP="000E5536">
      <w:pPr>
        <w:pStyle w:val="BodyText"/>
      </w:pPr>
      <w:r>
        <w:t>import Image</w:t>
      </w:r>
    </w:p>
    <w:p w14:paraId="118D2D82" w14:textId="77777777" w:rsidR="00593B42" w:rsidRDefault="00593B42" w:rsidP="000E5536">
      <w:pPr>
        <w:pStyle w:val="BodyText"/>
      </w:pPr>
      <w:r>
        <w:lastRenderedPageBreak/>
        <w:t>from scipy.sparse import *</w:t>
      </w:r>
    </w:p>
    <w:p w14:paraId="70179723" w14:textId="77777777" w:rsidR="00593B42" w:rsidRDefault="00593B42" w:rsidP="000E5536">
      <w:pPr>
        <w:pStyle w:val="BodyText"/>
      </w:pPr>
      <w:r>
        <w:t>def numpyToImage(numpyfile,imagefile):</w:t>
      </w:r>
    </w:p>
    <w:p w14:paraId="540DFB6C" w14:textId="77777777" w:rsidR="00593B42" w:rsidRDefault="00593B42" w:rsidP="000E5536">
      <w:pPr>
        <w:pStyle w:val="BodyText"/>
      </w:pPr>
      <w:r>
        <w:tab/>
        <w:t>data=numpy.load(numpyfile)</w:t>
      </w:r>
    </w:p>
    <w:p w14:paraId="377332AE" w14:textId="77777777" w:rsidR="00593B42" w:rsidRDefault="00593B42" w:rsidP="000E5536">
      <w:pPr>
        <w:pStyle w:val="BodyText"/>
      </w:pPr>
      <w:r>
        <w:tab/>
        <w:t>data3d=numpy.reshape(data,(3,len(data)/3))</w:t>
      </w:r>
    </w:p>
    <w:p w14:paraId="596C0BE2" w14:textId="77777777" w:rsidR="00593B42" w:rsidRDefault="00593B42" w:rsidP="000E5536">
      <w:pPr>
        <w:pStyle w:val="BodyText"/>
      </w:pPr>
      <w:r>
        <w:tab/>
        <w:t>minx=min(data3d[0])</w:t>
      </w:r>
    </w:p>
    <w:p w14:paraId="2110D2AB" w14:textId="77777777" w:rsidR="00593B42" w:rsidRDefault="00593B42" w:rsidP="000E5536">
      <w:pPr>
        <w:pStyle w:val="BodyText"/>
      </w:pPr>
      <w:r>
        <w:tab/>
        <w:t>maxx=max(data3d[0])</w:t>
      </w:r>
    </w:p>
    <w:p w14:paraId="1D6E9D60" w14:textId="77777777" w:rsidR="00593B42" w:rsidRDefault="00593B42" w:rsidP="000E5536">
      <w:pPr>
        <w:pStyle w:val="BodyText"/>
      </w:pPr>
      <w:r>
        <w:tab/>
        <w:t>miny=min(data3d[1])</w:t>
      </w:r>
    </w:p>
    <w:p w14:paraId="379828A5" w14:textId="77777777" w:rsidR="00593B42" w:rsidRDefault="00593B42" w:rsidP="000E5536">
      <w:pPr>
        <w:pStyle w:val="BodyText"/>
      </w:pPr>
      <w:r>
        <w:tab/>
        <w:t>maxy=max(data3d[1])</w:t>
      </w:r>
    </w:p>
    <w:p w14:paraId="635C0154" w14:textId="77777777" w:rsidR="00593B42" w:rsidRDefault="00593B42" w:rsidP="000E5536">
      <w:pPr>
        <w:pStyle w:val="BodyText"/>
      </w:pPr>
      <w:r>
        <w:tab/>
        <w:t>arcpy.AddMessage("minx:" + str(minx) + " maxx:" + str(maxx) + " miny:" + str(miny) + " maxy:" + str(maxy))</w:t>
      </w:r>
    </w:p>
    <w:p w14:paraId="5BABE6FB" w14:textId="77777777" w:rsidR="00593B42" w:rsidRDefault="00593B42" w:rsidP="000E5536">
      <w:pPr>
        <w:pStyle w:val="BodyText"/>
      </w:pPr>
      <w:r>
        <w:tab/>
        <w:t>width=maxx-minx</w:t>
      </w:r>
    </w:p>
    <w:p w14:paraId="6CC90180" w14:textId="77777777" w:rsidR="00593B42" w:rsidRDefault="00593B42" w:rsidP="000E5536">
      <w:pPr>
        <w:pStyle w:val="BodyText"/>
      </w:pPr>
      <w:r>
        <w:tab/>
        <w:t>height=maxy-miny</w:t>
      </w:r>
    </w:p>
    <w:p w14:paraId="764B6EED" w14:textId="77777777" w:rsidR="00593B42" w:rsidRDefault="00593B42" w:rsidP="000E5536">
      <w:pPr>
        <w:pStyle w:val="BodyText"/>
      </w:pPr>
      <w:r>
        <w:tab/>
        <w:t>arcpy.AddMessage("width:" + str(width) + " height:" + str(height))</w:t>
      </w:r>
    </w:p>
    <w:p w14:paraId="46EB7BCC" w14:textId="77777777" w:rsidR="00593B42" w:rsidRDefault="00593B42" w:rsidP="000E5536">
      <w:pPr>
        <w:pStyle w:val="BodyText"/>
      </w:pPr>
      <w:r>
        <w:tab/>
        <w:t>data3d[0].__isub__(minx)</w:t>
      </w:r>
    </w:p>
    <w:p w14:paraId="52F92B22" w14:textId="77777777" w:rsidR="00593B42" w:rsidRDefault="00593B42" w:rsidP="000E5536">
      <w:pPr>
        <w:pStyle w:val="BodyText"/>
      </w:pPr>
      <w:r>
        <w:tab/>
        <w:t>data3d[1].__imul__(-1)</w:t>
      </w:r>
    </w:p>
    <w:p w14:paraId="3BF89204" w14:textId="77777777" w:rsidR="00593B42" w:rsidRDefault="00593B42" w:rsidP="000E5536">
      <w:pPr>
        <w:pStyle w:val="BodyText"/>
      </w:pPr>
      <w:r>
        <w:tab/>
        <w:t>data3d[1].__iadd__(maxx)</w:t>
      </w:r>
    </w:p>
    <w:p w14:paraId="4A06750D" w14:textId="77777777" w:rsidR="00593B42" w:rsidRDefault="00593B42" w:rsidP="000E5536">
      <w:pPr>
        <w:pStyle w:val="BodyText"/>
      </w:pPr>
      <w:r>
        <w:tab/>
        <w:t>pixels=coo_matrix((data3d[2],(data3d[1],data3d[0])), shape=(width+1,height+1)).todense()</w:t>
      </w:r>
    </w:p>
    <w:p w14:paraId="74C54624" w14:textId="77777777" w:rsidR="00593B42" w:rsidRDefault="00593B42" w:rsidP="000E5536">
      <w:pPr>
        <w:pStyle w:val="BodyText"/>
      </w:pPr>
      <w:r>
        <w:tab/>
        <w:t>image = Image.fromarray(pixels)</w:t>
      </w:r>
    </w:p>
    <w:p w14:paraId="4F20CBC9" w14:textId="77777777" w:rsidR="00593B42" w:rsidRDefault="00593B42" w:rsidP="008B6883">
      <w:pPr>
        <w:pStyle w:val="BodyText2"/>
      </w:pPr>
      <w:r>
        <w:tab/>
        <w:t>image.save(imagefile)</w:t>
      </w:r>
    </w:p>
    <w:p w14:paraId="3836CFD6" w14:textId="77777777" w:rsidR="00593B42" w:rsidRDefault="00593B42" w:rsidP="008B6883">
      <w:pPr>
        <w:pStyle w:val="BodyText2"/>
      </w:pPr>
      <w:r>
        <w:t>numpyToImage(r"E:\cottaan\My Documents\ArcGIS\ID13417.npy",r'E:\cottaan\My Documents\ArcGIS\ID13417.tif')</w:t>
      </w:r>
    </w:p>
    <w:p w14:paraId="29D01B36" w14:textId="77777777" w:rsidR="00593B42" w:rsidRDefault="00593B42" w:rsidP="000E5536">
      <w:pPr>
        <w:pStyle w:val="BodyText"/>
      </w:pPr>
      <w:r>
        <w:t>This works fine! But the image is upside down - the y values need some work.</w:t>
      </w:r>
    </w:p>
    <w:p w14:paraId="2FB0B19F" w14:textId="77777777" w:rsidR="00593B42" w:rsidRDefault="00593B42" w:rsidP="000E5536">
      <w:pPr>
        <w:pStyle w:val="BodyText"/>
      </w:pPr>
      <w:r>
        <w:t>So for:</w:t>
      </w:r>
    </w:p>
    <w:p w14:paraId="289AF3C9" w14:textId="77777777" w:rsidR="00593B42" w:rsidRDefault="00593B42" w:rsidP="000E5536">
      <w:pPr>
        <w:pStyle w:val="BodyText"/>
      </w:pPr>
      <w:r>
        <w:t>9984</w:t>
      </w:r>
      <w:r>
        <w:tab/>
        <w:t>x</w:t>
      </w:r>
      <w:r>
        <w:tab/>
      </w:r>
      <w:r>
        <w:tab/>
        <w:t>x</w:t>
      </w:r>
      <w:r>
        <w:tab/>
      </w:r>
      <w:r>
        <w:tab/>
      </w:r>
    </w:p>
    <w:p w14:paraId="5B872362" w14:textId="77777777" w:rsidR="00593B42" w:rsidRDefault="00593B42" w:rsidP="000E5536">
      <w:pPr>
        <w:pStyle w:val="BodyText"/>
      </w:pPr>
      <w:r>
        <w:t>9983</w:t>
      </w:r>
      <w:r>
        <w:tab/>
        <w:t>x</w:t>
      </w:r>
      <w:r>
        <w:tab/>
      </w:r>
      <w:r>
        <w:tab/>
        <w:t>x</w:t>
      </w:r>
      <w:r>
        <w:tab/>
      </w:r>
      <w:r>
        <w:tab/>
        <w:t>x</w:t>
      </w:r>
    </w:p>
    <w:p w14:paraId="6A655DBC" w14:textId="77777777" w:rsidR="00593B42" w:rsidRDefault="00593B42" w:rsidP="000E5536">
      <w:pPr>
        <w:pStyle w:val="BodyText"/>
      </w:pPr>
      <w:r>
        <w:t>9982</w:t>
      </w:r>
      <w:r>
        <w:tab/>
        <w:t>x</w:t>
      </w:r>
      <w:r>
        <w:tab/>
      </w:r>
      <w:r>
        <w:tab/>
        <w:t>x</w:t>
      </w:r>
      <w:r>
        <w:tab/>
      </w:r>
      <w:r>
        <w:tab/>
      </w:r>
    </w:p>
    <w:p w14:paraId="4DC9EE28" w14:textId="77777777" w:rsidR="00593B42" w:rsidRDefault="00593B42" w:rsidP="008B6883">
      <w:pPr>
        <w:pStyle w:val="BodyText2"/>
      </w:pPr>
      <w:r>
        <w:tab/>
      </w:r>
      <w:r>
        <w:tab/>
        <w:t>20523</w:t>
      </w:r>
      <w:r>
        <w:tab/>
        <w:t>20524</w:t>
      </w:r>
      <w:r>
        <w:tab/>
        <w:t>20525</w:t>
      </w:r>
    </w:p>
    <w:p w14:paraId="56C24DD8" w14:textId="77777777" w:rsidR="00593B42" w:rsidRDefault="00593B42" w:rsidP="000E5536">
      <w:pPr>
        <w:pStyle w:val="BodyText"/>
      </w:pPr>
      <w:r>
        <w:t>This becomes:</w:t>
      </w:r>
    </w:p>
    <w:p w14:paraId="77314516" w14:textId="77777777" w:rsidR="00593B42" w:rsidRDefault="00593B42" w:rsidP="000E5536">
      <w:pPr>
        <w:pStyle w:val="BodyText"/>
      </w:pPr>
      <w:r>
        <w:t>2</w:t>
      </w:r>
      <w:r>
        <w:tab/>
      </w:r>
      <w:r>
        <w:tab/>
        <w:t>x</w:t>
      </w:r>
      <w:r>
        <w:tab/>
      </w:r>
      <w:r>
        <w:tab/>
        <w:t>x</w:t>
      </w:r>
      <w:r>
        <w:tab/>
      </w:r>
      <w:r>
        <w:tab/>
      </w:r>
    </w:p>
    <w:p w14:paraId="3834533B" w14:textId="77777777" w:rsidR="00593B42" w:rsidRDefault="00593B42" w:rsidP="000E5536">
      <w:pPr>
        <w:pStyle w:val="BodyText"/>
      </w:pPr>
      <w:r>
        <w:t>1</w:t>
      </w:r>
      <w:r>
        <w:tab/>
      </w:r>
      <w:r>
        <w:tab/>
        <w:t>x</w:t>
      </w:r>
      <w:r>
        <w:tab/>
      </w:r>
      <w:r>
        <w:tab/>
        <w:t>x</w:t>
      </w:r>
      <w:r>
        <w:tab/>
      </w:r>
      <w:r>
        <w:tab/>
        <w:t>x</w:t>
      </w:r>
    </w:p>
    <w:p w14:paraId="4A69CA30" w14:textId="77777777" w:rsidR="00593B42" w:rsidRDefault="00593B42" w:rsidP="000E5536">
      <w:pPr>
        <w:pStyle w:val="BodyText"/>
      </w:pPr>
      <w:r>
        <w:t>0</w:t>
      </w:r>
      <w:r>
        <w:tab/>
      </w:r>
      <w:r>
        <w:tab/>
        <w:t>x</w:t>
      </w:r>
      <w:r>
        <w:tab/>
      </w:r>
      <w:r>
        <w:tab/>
        <w:t>x</w:t>
      </w:r>
      <w:r>
        <w:tab/>
      </w:r>
      <w:r>
        <w:tab/>
      </w:r>
    </w:p>
    <w:p w14:paraId="577E5F6A" w14:textId="77777777" w:rsidR="00593B42" w:rsidRDefault="00593B42" w:rsidP="008B6883">
      <w:pPr>
        <w:pStyle w:val="BodyText2"/>
      </w:pPr>
      <w:r>
        <w:tab/>
      </w:r>
      <w:r>
        <w:tab/>
        <w:t>0</w:t>
      </w:r>
      <w:r>
        <w:tab/>
      </w:r>
      <w:r>
        <w:tab/>
        <w:t>1</w:t>
      </w:r>
      <w:r>
        <w:tab/>
      </w:r>
      <w:r>
        <w:tab/>
        <w:t>2</w:t>
      </w:r>
    </w:p>
    <w:p w14:paraId="261F4664" w14:textId="77777777" w:rsidR="00593B42" w:rsidRDefault="00593B42" w:rsidP="000E5536">
      <w:pPr>
        <w:pStyle w:val="BodyText"/>
      </w:pPr>
      <w:r>
        <w:t>But it should be:</w:t>
      </w:r>
    </w:p>
    <w:p w14:paraId="18DC3EDA" w14:textId="77777777" w:rsidR="00593B42" w:rsidRDefault="00593B42" w:rsidP="000E5536">
      <w:pPr>
        <w:pStyle w:val="BodyText"/>
      </w:pPr>
      <w:r>
        <w:t>0</w:t>
      </w:r>
      <w:r>
        <w:tab/>
      </w:r>
      <w:r>
        <w:tab/>
        <w:t>x</w:t>
      </w:r>
      <w:r>
        <w:tab/>
      </w:r>
      <w:r>
        <w:tab/>
        <w:t>x</w:t>
      </w:r>
      <w:r>
        <w:tab/>
      </w:r>
      <w:r>
        <w:tab/>
      </w:r>
    </w:p>
    <w:p w14:paraId="5463E079" w14:textId="77777777" w:rsidR="00593B42" w:rsidRDefault="00593B42" w:rsidP="000E5536">
      <w:pPr>
        <w:pStyle w:val="BodyText"/>
      </w:pPr>
      <w:r>
        <w:t>1</w:t>
      </w:r>
      <w:r>
        <w:tab/>
      </w:r>
      <w:r>
        <w:tab/>
        <w:t>x</w:t>
      </w:r>
      <w:r>
        <w:tab/>
      </w:r>
      <w:r>
        <w:tab/>
        <w:t>x</w:t>
      </w:r>
      <w:r>
        <w:tab/>
      </w:r>
      <w:r>
        <w:tab/>
        <w:t>x</w:t>
      </w:r>
    </w:p>
    <w:p w14:paraId="16A77367" w14:textId="77777777" w:rsidR="00593B42" w:rsidRDefault="00593B42" w:rsidP="000E5536">
      <w:pPr>
        <w:pStyle w:val="BodyText"/>
      </w:pPr>
      <w:r>
        <w:t>2</w:t>
      </w:r>
      <w:r>
        <w:tab/>
      </w:r>
      <w:r>
        <w:tab/>
        <w:t>x</w:t>
      </w:r>
      <w:r>
        <w:tab/>
      </w:r>
      <w:r>
        <w:tab/>
        <w:t>x</w:t>
      </w:r>
      <w:r>
        <w:tab/>
      </w:r>
      <w:r>
        <w:tab/>
      </w:r>
    </w:p>
    <w:p w14:paraId="3102EA0B" w14:textId="77777777" w:rsidR="00593B42" w:rsidRDefault="00593B42" w:rsidP="000E5536">
      <w:pPr>
        <w:pStyle w:val="BodyText"/>
      </w:pPr>
      <w:r>
        <w:tab/>
      </w:r>
      <w:r>
        <w:tab/>
        <w:t>0</w:t>
      </w:r>
      <w:r>
        <w:tab/>
      </w:r>
      <w:r>
        <w:tab/>
        <w:t>1</w:t>
      </w:r>
      <w:r>
        <w:tab/>
      </w:r>
      <w:r>
        <w:tab/>
        <w:t>2</w:t>
      </w:r>
      <w:r>
        <w:tab/>
      </w:r>
      <w:r>
        <w:tab/>
      </w:r>
    </w:p>
    <w:p w14:paraId="57D9879A" w14:textId="77777777" w:rsidR="00593B42" w:rsidRDefault="00593B42" w:rsidP="008B6883">
      <w:pPr>
        <w:pStyle w:val="BodyText2"/>
      </w:pPr>
      <w:r>
        <w:t>So multiply by -1 and then add maxx</w:t>
      </w:r>
    </w:p>
    <w:p w14:paraId="4F341675" w14:textId="77777777" w:rsidR="00593B42" w:rsidRDefault="00593B42" w:rsidP="000E5536">
      <w:pPr>
        <w:pStyle w:val="BodyText"/>
      </w:pPr>
      <w:r>
        <w:t>Executing: NumpyFileToImage "D:\GIS Data\Andrew\ID17975.npy" "D:\GIS Data\Andrew\test.png"</w:t>
      </w:r>
    </w:p>
    <w:p w14:paraId="1C4E557B" w14:textId="77777777" w:rsidR="00593B42" w:rsidRDefault="00593B42" w:rsidP="000E5536">
      <w:pPr>
        <w:pStyle w:val="BodyText"/>
      </w:pPr>
      <w:r>
        <w:t>Start Time: Thu Oct 06 16:15:44 2011</w:t>
      </w:r>
    </w:p>
    <w:p w14:paraId="04321466" w14:textId="77777777" w:rsidR="00593B42" w:rsidRDefault="00593B42" w:rsidP="000E5536">
      <w:pPr>
        <w:pStyle w:val="BodyText"/>
      </w:pPr>
      <w:r>
        <w:t>Running script NumpyFileToImage...</w:t>
      </w:r>
    </w:p>
    <w:p w14:paraId="10452FD3" w14:textId="77777777" w:rsidR="00593B42" w:rsidRDefault="00593B42" w:rsidP="000E5536">
      <w:pPr>
        <w:pStyle w:val="BodyText"/>
      </w:pPr>
      <w:r>
        <w:t>minx:16061 maxx:16973 miny:26346 maxy:27211</w:t>
      </w:r>
    </w:p>
    <w:p w14:paraId="49486FEB" w14:textId="77777777" w:rsidR="00593B42" w:rsidRDefault="00593B42" w:rsidP="000E5536">
      <w:pPr>
        <w:pStyle w:val="BodyText"/>
      </w:pPr>
      <w:r>
        <w:t>width:912 height:865</w:t>
      </w:r>
    </w:p>
    <w:p w14:paraId="7AFA6209" w14:textId="77777777" w:rsidR="00593B42" w:rsidRDefault="00593B42" w:rsidP="008B6883">
      <w:pPr>
        <w:pStyle w:val="BodyText2"/>
      </w:pPr>
      <w:r>
        <w:t>Need to add in the georeferencing information.</w:t>
      </w:r>
    </w:p>
    <w:p w14:paraId="728FE109" w14:textId="77777777" w:rsidR="00593B42" w:rsidRDefault="00593B42" w:rsidP="000E5536">
      <w:pPr>
        <w:pStyle w:val="BodyText"/>
      </w:pPr>
      <w:r>
        <w:t>import scipy.sparse consistently crashes on windows!!!!!</w:t>
      </w:r>
    </w:p>
    <w:p w14:paraId="14B91A85" w14:textId="77777777" w:rsidR="00593B42" w:rsidRDefault="00593B42" w:rsidP="000E5536">
      <w:pPr>
        <w:pStyle w:val="BodyText"/>
      </w:pPr>
      <w:r>
        <w:t>On the IUCN machine:</w:t>
      </w:r>
    </w:p>
    <w:p w14:paraId="1C3B2AB9" w14:textId="77777777" w:rsidR="00593B42" w:rsidRDefault="00593B42" w:rsidP="000E5536">
      <w:pPr>
        <w:pStyle w:val="BodyText"/>
      </w:pPr>
      <w:r>
        <w:t>&gt;&gt;&gt; import scipy</w:t>
      </w:r>
    </w:p>
    <w:p w14:paraId="24E2BCD9" w14:textId="77777777" w:rsidR="00593B42" w:rsidRDefault="00593B42" w:rsidP="000E5536">
      <w:pPr>
        <w:pStyle w:val="BodyText"/>
      </w:pPr>
      <w:r>
        <w:t>UserWarning: Numpy 1.5.0 or above is recommended for this version of scipy (detected version 1.3.0)</w:t>
      </w:r>
    </w:p>
    <w:p w14:paraId="297388CE"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5054149C" w14:textId="77777777" w:rsidR="00593B42" w:rsidRDefault="00593B42" w:rsidP="000E5536">
      <w:pPr>
        <w:pStyle w:val="BodyText"/>
      </w:pPr>
      <w:r>
        <w:t>i know that version 1.6.1 broke it on my machine so maybe i'll try 1.5.1</w:t>
      </w:r>
    </w:p>
    <w:p w14:paraId="44A79357" w14:textId="77777777" w:rsidR="00593B42" w:rsidRDefault="00593B42" w:rsidP="000E5536">
      <w:pPr>
        <w:pStyle w:val="BodyText"/>
      </w:pPr>
      <w:r>
        <w:t xml:space="preserve">Installing from </w:t>
      </w:r>
      <w:hyperlink r:id="rId428" w:history="1">
        <w:r w:rsidRPr="0077669C">
          <w:rPr>
            <w:rStyle w:val="Hyperlink"/>
          </w:rPr>
          <w:t>http://sourceforge.net/projects/numpy/files/NumPy/1.5.1/numpy-1.5.1-win32-superpack-python2.6.exe/download</w:t>
        </w:r>
      </w:hyperlink>
    </w:p>
    <w:p w14:paraId="6BCC554F" w14:textId="77777777" w:rsidR="00593B42" w:rsidRDefault="00593B42" w:rsidP="000E5536">
      <w:pPr>
        <w:pStyle w:val="BodyText"/>
      </w:pPr>
      <w:r>
        <w:t>Installed and the numpy array stuff is still working!!! version 1.5.1 is OK!!</w:t>
      </w:r>
    </w:p>
    <w:p w14:paraId="18F19656" w14:textId="77777777" w:rsidR="00593B42" w:rsidRDefault="00593B42" w:rsidP="000E5536">
      <w:pPr>
        <w:pStyle w:val="BodyText"/>
      </w:pPr>
      <w:r>
        <w:t>Trying now. WORKS! import scipy.sparse works</w:t>
      </w:r>
    </w:p>
    <w:p w14:paraId="0721249B" w14:textId="77777777" w:rsidR="00593B42" w:rsidRDefault="00593B42" w:rsidP="000E5536">
      <w:pPr>
        <w:pStyle w:val="BodyText"/>
      </w:pPr>
      <w:r>
        <w:t>SO YOU NEED NUMPY 1.5.1 AND SCIPY 0.10.0b2</w:t>
      </w:r>
    </w:p>
    <w:p w14:paraId="1D860D1A" w14:textId="77777777" w:rsidR="00593B42" w:rsidRDefault="00593B42" w:rsidP="008B6883">
      <w:pPr>
        <w:pStyle w:val="BodyText2"/>
      </w:pPr>
      <w:r>
        <w:lastRenderedPageBreak/>
        <w:t>Installed numpy 1.5.1 on my desktop - hope the numpy stuff still works - it does!</w:t>
      </w:r>
    </w:p>
    <w:p w14:paraId="3AB15A2A" w14:textId="77777777" w:rsidR="00593B42" w:rsidRDefault="00593B42" w:rsidP="000E5536">
      <w:pPr>
        <w:pStyle w:val="BodyText"/>
      </w:pPr>
      <w:r>
        <w:t>Shortened the script and now here are the metrics:</w:t>
      </w:r>
    </w:p>
    <w:p w14:paraId="40DCCE2E" w14:textId="77777777" w:rsidR="00593B42" w:rsidRDefault="00593B42" w:rsidP="000E5536">
      <w:pPr>
        <w:pStyle w:val="BodyText"/>
      </w:pPr>
      <w:r>
        <w:t>Messages</w:t>
      </w:r>
    </w:p>
    <w:p w14:paraId="71DE9B24" w14:textId="77777777" w:rsidR="00593B42" w:rsidRDefault="00593B42" w:rsidP="000E5536">
      <w:pPr>
        <w:pStyle w:val="BodyText"/>
      </w:pPr>
      <w:r>
        <w:t>Executing: TMSTableToTMSFile22 '60203'</w:t>
      </w:r>
    </w:p>
    <w:p w14:paraId="03F2AB85" w14:textId="77777777" w:rsidR="00593B42" w:rsidRDefault="00593B42" w:rsidP="000E5536">
      <w:pPr>
        <w:pStyle w:val="BodyText"/>
      </w:pPr>
      <w:r>
        <w:t>Start Time: Fri Oct 28 10:23:25 2011</w:t>
      </w:r>
    </w:p>
    <w:p w14:paraId="0FAAAF1D" w14:textId="77777777" w:rsidR="00593B42" w:rsidRDefault="00593B42" w:rsidP="000E5536">
      <w:pPr>
        <w:pStyle w:val="BodyText"/>
      </w:pPr>
      <w:r>
        <w:t>Running script TMSTableToTMSFile22...</w:t>
      </w:r>
    </w:p>
    <w:p w14:paraId="220C9BF1" w14:textId="77777777" w:rsidR="00593B42" w:rsidRDefault="00593B42" w:rsidP="000E5536">
      <w:pPr>
        <w:pStyle w:val="BodyText"/>
      </w:pPr>
      <w:r>
        <w:t>Number records: 48121</w:t>
      </w:r>
    </w:p>
    <w:p w14:paraId="58C72D10" w14:textId="77777777" w:rsidR="00593B42" w:rsidRDefault="00593B42" w:rsidP="000E5536">
      <w:pPr>
        <w:pStyle w:val="BodyText"/>
      </w:pPr>
      <w:r>
        <w:t>Records returned: 2.07500004768ms</w:t>
      </w:r>
    </w:p>
    <w:p w14:paraId="6C18A7B6" w14:textId="77777777" w:rsidR="00593B42" w:rsidRDefault="00593B42" w:rsidP="000E5536">
      <w:pPr>
        <w:pStyle w:val="BodyText"/>
      </w:pPr>
      <w:r>
        <w:t>Transposed: 4.47499990463ms</w:t>
      </w:r>
    </w:p>
    <w:p w14:paraId="08E6D659" w14:textId="77777777" w:rsidR="00593B42" w:rsidRDefault="00593B42" w:rsidP="000E5536">
      <w:pPr>
        <w:pStyle w:val="BodyText"/>
      </w:pPr>
      <w:r>
        <w:t>Converted to dense matrix: 0.621000051498ms</w:t>
      </w:r>
    </w:p>
    <w:p w14:paraId="1AB9D719" w14:textId="77777777" w:rsidR="00593B42" w:rsidRDefault="00593B42" w:rsidP="000E5536">
      <w:pPr>
        <w:pStyle w:val="BodyText"/>
      </w:pPr>
      <w:r>
        <w:t>Created image: 0.0370001792908ms</w:t>
      </w:r>
    </w:p>
    <w:p w14:paraId="667D877D" w14:textId="77777777" w:rsidR="00593B42" w:rsidRDefault="00593B42" w:rsidP="000E5536">
      <w:pPr>
        <w:pStyle w:val="BodyText"/>
      </w:pPr>
      <w:r>
        <w:t>TOTAL TIME: 7.20900011063ms</w:t>
      </w:r>
    </w:p>
    <w:p w14:paraId="78C3A318" w14:textId="77777777" w:rsidR="00593B42" w:rsidRDefault="00593B42" w:rsidP="000E5536">
      <w:pPr>
        <w:pStyle w:val="BodyText"/>
      </w:pPr>
      <w:r>
        <w:t>Completed script TMSTableToTMSFile22...</w:t>
      </w:r>
    </w:p>
    <w:p w14:paraId="0454C403" w14:textId="77777777" w:rsidR="00593B42" w:rsidRDefault="00593B42" w:rsidP="008B6883">
      <w:pPr>
        <w:pStyle w:val="BodyText2"/>
      </w:pPr>
      <w:r>
        <w:t>Succeeded at Fri Oct 28 10:23:32 2011 (Elapsed Time: 7.00 seconds)</w:t>
      </w:r>
    </w:p>
    <w:p w14:paraId="42F056F8" w14:textId="77777777" w:rsidR="00593B42" w:rsidRDefault="00593B42" w:rsidP="000E5536">
      <w:pPr>
        <w:pStyle w:val="BodyText"/>
      </w:pPr>
      <w:r>
        <w:t>How do we return the data to the web browser? Basically, 3 options:</w:t>
      </w:r>
    </w:p>
    <w:p w14:paraId="1945448F" w14:textId="77777777" w:rsidR="00593B42" w:rsidRDefault="00593B42" w:rsidP="000E5536">
      <w:pPr>
        <w:pStyle w:val="BodyText"/>
      </w:pPr>
      <w:r>
        <w:t>1. Return it as an image that is rendered by my Python code</w:t>
      </w:r>
    </w:p>
    <w:p w14:paraId="1163DAF9" w14:textId="77777777" w:rsidR="00593B42" w:rsidRDefault="00593B42" w:rsidP="000E5536">
      <w:pPr>
        <w:pStyle w:val="BodyText"/>
      </w:pPr>
      <w:r>
        <w:t>2. Return it as an image that is rendered by GeoServer or equivalent</w:t>
      </w:r>
    </w:p>
    <w:p w14:paraId="3ED43EB3" w14:textId="77777777" w:rsidR="00593B42" w:rsidRDefault="00593B42" w:rsidP="008B6883">
      <w:pPr>
        <w:pStyle w:val="BodyText2"/>
      </w:pPr>
      <w:r>
        <w:t xml:space="preserve">3. Return it as JSON for client side rendering (example here: </w:t>
      </w:r>
      <w:hyperlink r:id="rId429" w:history="1">
        <w:r w:rsidRPr="0077669C">
          <w:rPr>
            <w:rStyle w:val="Hyperlink"/>
          </w:rPr>
          <w:t>http://help.arcgis.com/en/webapi/javascript/arcgis/help/jssamples_start.htm)- this would need to be zipped for large amounts of data</w:t>
        </w:r>
      </w:hyperlink>
    </w:p>
    <w:p w14:paraId="6F76345D" w14:textId="77777777" w:rsidR="00B37D09" w:rsidRDefault="0093510D" w:rsidP="000E5536">
      <w:pPr>
        <w:pStyle w:val="Heading5"/>
      </w:pPr>
      <w:bookmarkStart w:id="104" w:name="_Toc315774605"/>
      <w:r>
        <w:t xml:space="preserve">Creating </w:t>
      </w:r>
      <w:r w:rsidR="00D369B6">
        <w:t xml:space="preserve">dynamic </w:t>
      </w:r>
      <w:r>
        <w:t>image</w:t>
      </w:r>
      <w:r w:rsidR="00D369B6">
        <w:t>s</w:t>
      </w:r>
      <w:r>
        <w:t xml:space="preserve"> on the server</w:t>
      </w:r>
      <w:bookmarkEnd w:id="104"/>
    </w:p>
    <w:p w14:paraId="24C3BDBC" w14:textId="77777777" w:rsidR="00B37D09" w:rsidRDefault="0093510D" w:rsidP="000E5536">
      <w:pPr>
        <w:pStyle w:val="BodyText"/>
      </w:pPr>
      <w:r>
        <w:t>All browsers can handle png images so I am going to create png images for the extent. How do we control the colours in the image?</w:t>
      </w:r>
    </w:p>
    <w:p w14:paraId="0452A925"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722FADBB" w14:textId="77777777" w:rsidR="00B37D09" w:rsidRDefault="0093510D" w:rsidP="000E5536">
      <w:pPr>
        <w:pStyle w:val="BodyText"/>
      </w:pPr>
      <w:r>
        <w:t>&gt;&gt;&gt; image.getcolors() - shows how many colours are in the image</w:t>
      </w:r>
    </w:p>
    <w:p w14:paraId="2A28CF1A" w14:textId="77777777" w:rsidR="00B37D09" w:rsidRDefault="0093510D" w:rsidP="000E5536">
      <w:pPr>
        <w:pStyle w:val="BodyText"/>
      </w:pPr>
      <w:r>
        <w:t>[(86079, 1), (703666, 0)]</w:t>
      </w:r>
    </w:p>
    <w:p w14:paraId="7A9DEF22" w14:textId="77777777" w:rsidR="00B37D09" w:rsidRDefault="0093510D" w:rsidP="000E5536">
      <w:pPr>
        <w:pStyle w:val="BodyText"/>
      </w:pPr>
      <w:r>
        <w:t>&gt;&gt;&gt; image.mode</w:t>
      </w:r>
    </w:p>
    <w:p w14:paraId="17EBF1A0" w14:textId="77777777" w:rsidR="00B37D09" w:rsidRDefault="0093510D" w:rsidP="000E5536">
      <w:pPr>
        <w:pStyle w:val="BodyText"/>
      </w:pPr>
      <w:r>
        <w:t>'I' - this means 32-bit signed integer pixels</w:t>
      </w:r>
    </w:p>
    <w:p w14:paraId="51A14DC8" w14:textId="77777777" w:rsidR="00B37D09" w:rsidRDefault="0093510D" w:rsidP="000E5536">
      <w:pPr>
        <w:pStyle w:val="BodyText"/>
      </w:pPr>
      <w:r>
        <w:t>To convert to RGB use:</w:t>
      </w:r>
    </w:p>
    <w:p w14:paraId="3431D683" w14:textId="77777777" w:rsidR="00B37D09" w:rsidRDefault="0093510D" w:rsidP="000E5536">
      <w:pPr>
        <w:pStyle w:val="BodyText"/>
      </w:pPr>
      <w:r>
        <w:t>image = Image.fromarray(pixels).convert('RGB')</w:t>
      </w:r>
    </w:p>
    <w:p w14:paraId="76FF25CB" w14:textId="77777777" w:rsidR="00B37D09" w:rsidRDefault="0093510D" w:rsidP="000E5536">
      <w:pPr>
        <w:pStyle w:val="BodyText"/>
      </w:pPr>
      <w:r>
        <w:t>or to use a palette:</w:t>
      </w:r>
    </w:p>
    <w:p w14:paraId="3559E484" w14:textId="77777777" w:rsidR="00B37D09" w:rsidRDefault="0093510D" w:rsidP="000E5536">
      <w:pPr>
        <w:pStyle w:val="BodyText"/>
      </w:pPr>
      <w:r>
        <w:t xml:space="preserve">image = Image.fromarray(pixels).convert('P') </w:t>
      </w:r>
    </w:p>
    <w:p w14:paraId="54A07AE3" w14:textId="77777777" w:rsidR="00B37D09" w:rsidRDefault="0093510D" w:rsidP="000E5536">
      <w:pPr>
        <w:pStyle w:val="BodyText"/>
      </w:pPr>
      <w:r>
        <w:tab/>
      </w:r>
    </w:p>
    <w:p w14:paraId="2B9735A0" w14:textId="77777777" w:rsidR="00B37D09" w:rsidRDefault="0093510D" w:rsidP="000E5536">
      <w:pPr>
        <w:pStyle w:val="BodyText"/>
      </w:pPr>
      <w:r>
        <w:t>60203 is the slow one</w:t>
      </w:r>
      <w:r>
        <w:tab/>
      </w:r>
      <w:r>
        <w:tab/>
      </w:r>
    </w:p>
    <w:p w14:paraId="62F108D3" w14:textId="77777777" w:rsidR="00B37D09" w:rsidRDefault="000D5C35" w:rsidP="000E5536">
      <w:pPr>
        <w:pStyle w:val="BodyText"/>
      </w:pPr>
      <w:hyperlink r:id="rId430" w:history="1">
        <w:r w:rsidR="0093510D" w:rsidRPr="0077669C">
          <w:rPr>
            <w:rStyle w:val="Hyperlink"/>
          </w:rPr>
          <w:t>http://h03-dev-vm7/cgi-bin/REST/eSpecies/bbox/60203/richness</w:t>
        </w:r>
      </w:hyperlink>
    </w:p>
    <w:p w14:paraId="53EC6E5A" w14:textId="77777777" w:rsidR="00B37D09" w:rsidRDefault="0093510D" w:rsidP="000E5536">
      <w:pPr>
        <w:pStyle w:val="BodyText"/>
      </w:pPr>
      <w:r>
        <w:t>Here are the timings:</w:t>
      </w:r>
    </w:p>
    <w:p w14:paraId="30525B85" w14:textId="77777777" w:rsidR="00B37D09" w:rsidRDefault="0093510D" w:rsidP="000E5536">
      <w:pPr>
        <w:pStyle w:val="BodyText"/>
      </w:pPr>
      <w:r>
        <w:t>Number records: 674913</w:t>
      </w:r>
    </w:p>
    <w:p w14:paraId="628DDB93" w14:textId="77777777" w:rsidR="00B37D09" w:rsidRDefault="0093510D" w:rsidP="000E5536">
      <w:pPr>
        <w:pStyle w:val="BodyText"/>
      </w:pPr>
      <w:r>
        <w:t>Records returned: 2.16999983788ms</w:t>
      </w:r>
    </w:p>
    <w:p w14:paraId="772D8392" w14:textId="77777777" w:rsidR="00B37D09" w:rsidRDefault="0093510D" w:rsidP="000E5536">
      <w:pPr>
        <w:pStyle w:val="BodyText"/>
      </w:pPr>
      <w:r>
        <w:t>Transposed: 0.193000078201ms</w:t>
      </w:r>
    </w:p>
    <w:p w14:paraId="281D6AD5" w14:textId="77777777" w:rsidR="00B37D09" w:rsidRDefault="0093510D" w:rsidP="000E5536">
      <w:pPr>
        <w:pStyle w:val="BodyText"/>
      </w:pPr>
      <w:r>
        <w:t>Converted to dense matrix: 0.632999897003ms</w:t>
      </w:r>
    </w:p>
    <w:p w14:paraId="0B982B59" w14:textId="77777777" w:rsidR="00B37D09" w:rsidRDefault="0093510D" w:rsidP="000E5536">
      <w:pPr>
        <w:pStyle w:val="BodyText"/>
      </w:pPr>
      <w:r>
        <w:t>Created image: 0.0310001373291ms</w:t>
      </w:r>
    </w:p>
    <w:p w14:paraId="67C3B11F" w14:textId="77777777" w:rsidR="00B37D09" w:rsidRDefault="0093510D" w:rsidP="008B6883">
      <w:pPr>
        <w:pStyle w:val="BodyText2"/>
      </w:pPr>
      <w:r>
        <w:t>TOTAL TIME: 3.04799985886ms</w:t>
      </w:r>
    </w:p>
    <w:p w14:paraId="596EF084" w14:textId="77777777" w:rsidR="00B37D09" w:rsidRDefault="0093510D" w:rsidP="000E5536">
      <w:pPr>
        <w:pStyle w:val="BodyText"/>
      </w:pPr>
      <w:r>
        <w:t>We need to be able to return an image for a bounding box, similar to a WMS GetMap call. Here is an example query:</w:t>
      </w:r>
    </w:p>
    <w:p w14:paraId="100DD445" w14:textId="77777777" w:rsidR="00B37D09" w:rsidRDefault="0093510D" w:rsidP="000E5536">
      <w:pPr>
        <w:pStyle w:val="BodyText"/>
      </w:pPr>
      <w:r>
        <w:t>select * From (SELECT tx,ty,z FROM public.pilotspeciesdata WHERE speciesid='17975') as rows where tx&gt;27024 and tx&lt;28025 and ty&gt;14973 and ty&lt;16974</w:t>
      </w:r>
    </w:p>
    <w:p w14:paraId="7D950626" w14:textId="77777777" w:rsidR="00B37D09" w:rsidRDefault="0093510D" w:rsidP="000E5536">
      <w:pPr>
        <w:pStyle w:val="BodyText"/>
      </w:pPr>
      <w:r>
        <w:t>or as a url</w:t>
      </w:r>
    </w:p>
    <w:p w14:paraId="5919CAA7" w14:textId="77777777" w:rsidR="00B37D09" w:rsidRDefault="000D5C35" w:rsidP="008B6883">
      <w:pPr>
        <w:pStyle w:val="BodyText2"/>
      </w:pPr>
      <w:hyperlink r:id="rId431" w:history="1">
        <w:r w:rsidR="0093510D" w:rsidRPr="0077669C">
          <w:rPr>
            <w:rStyle w:val="Hyperlink"/>
          </w:rPr>
          <w:t>http://h03-dev-vm7/cgi-bin/REST/eSpecies/rangemap?minx=27024&amp;maxx=28025&amp;miny=14973&amp;maxy=16974</w:t>
        </w:r>
      </w:hyperlink>
    </w:p>
    <w:p w14:paraId="4D804368" w14:textId="77777777" w:rsidR="00B37D09" w:rsidRDefault="0093510D" w:rsidP="000E5536">
      <w:pPr>
        <w:pStyle w:val="BodyText"/>
      </w:pPr>
      <w:r>
        <w:t>We can use the extent helper to help us get the initial extent:</w:t>
      </w:r>
    </w:p>
    <w:p w14:paraId="4CA6C559" w14:textId="77777777" w:rsidR="00B37D09" w:rsidRDefault="000D5C35" w:rsidP="000E5536">
      <w:pPr>
        <w:pStyle w:val="BodyText"/>
      </w:pPr>
      <w:hyperlink r:id="rId432" w:history="1">
        <w:r w:rsidR="0093510D" w:rsidRPr="0077669C">
          <w:rPr>
            <w:rStyle w:val="Hyperlink"/>
          </w:rPr>
          <w:t>http://help.arcgis.com/en/webapps/flexviewer/extenthelper/flexviewer_extenthelper.html</w:t>
        </w:r>
      </w:hyperlink>
    </w:p>
    <w:p w14:paraId="34EDB5A2" w14:textId="77777777" w:rsidR="00B37D09" w:rsidRDefault="0093510D" w:rsidP="000E5536">
      <w:pPr>
        <w:pStyle w:val="BodyText"/>
      </w:pPr>
      <w:r>
        <w:t>Using this extent:</w:t>
      </w:r>
    </w:p>
    <w:p w14:paraId="1E5DDA93" w14:textId="77777777" w:rsidR="00B37D09" w:rsidRDefault="0093510D" w:rsidP="000E5536">
      <w:pPr>
        <w:pStyle w:val="BodyText"/>
      </w:pPr>
      <w:r>
        <w:t>new esri.geometry.Extent({"xmin":10707000,"ymin":-1193000,"xmax":15403000,"ymax":1040000,"spatialReference":{"wkid":102100}});</w:t>
      </w:r>
    </w:p>
    <w:p w14:paraId="11970143" w14:textId="77777777" w:rsidR="00B37D09" w:rsidRDefault="0093510D" w:rsidP="000E5536">
      <w:pPr>
        <w:pStyle w:val="BodyText"/>
      </w:pPr>
      <w:r>
        <w:lastRenderedPageBreak/>
        <w:t>I get the following bounding box parameters sent in the request:</w:t>
      </w:r>
    </w:p>
    <w:p w14:paraId="6918223B" w14:textId="77777777" w:rsidR="00B37D09" w:rsidRDefault="0093510D" w:rsidP="000E5536">
      <w:pPr>
        <w:pStyle w:val="BodyText"/>
      </w:pPr>
      <w:r>
        <w:t>bbox:10550311.45715201,-1328844.2714239948,15559688.54284799,1175844.2714239948</w:t>
      </w:r>
    </w:p>
    <w:p w14:paraId="5DE628CB" w14:textId="77777777" w:rsidR="00B37D09" w:rsidRDefault="0093510D" w:rsidP="000E5536">
      <w:pPr>
        <w:pStyle w:val="BodyText"/>
      </w:pPr>
      <w:r>
        <w:t>These are translated into:</w:t>
      </w:r>
    </w:p>
    <w:p w14:paraId="61B7DB25" w14:textId="77777777" w:rsidR="00B37D09" w:rsidRDefault="0093510D" w:rsidP="000E5536">
      <w:pPr>
        <w:pStyle w:val="BodyText"/>
      </w:pPr>
      <w:r>
        <w:t>25010 15297 29106 17345</w:t>
      </w:r>
    </w:p>
    <w:p w14:paraId="655F0DC1" w14:textId="77777777" w:rsidR="00B37D09" w:rsidRDefault="0093510D" w:rsidP="000E5536">
      <w:pPr>
        <w:pStyle w:val="BodyText"/>
      </w:pPr>
      <w:r>
        <w:t>But the bounds of the actual data for Orang Utan are:</w:t>
      </w:r>
    </w:p>
    <w:p w14:paraId="0A9F93DC" w14:textId="77777777" w:rsidR="00B37D09" w:rsidRDefault="0093510D" w:rsidP="008B6883">
      <w:pPr>
        <w:pStyle w:val="BodyText2"/>
      </w:pPr>
      <w:r>
        <w:t>26346 16061 27211 16973</w:t>
      </w:r>
    </w:p>
    <w:p w14:paraId="26F8243B" w14:textId="77777777" w:rsidR="00B37D09" w:rsidRDefault="0093510D" w:rsidP="000E5536">
      <w:pPr>
        <w:pStyle w:val="BodyText"/>
      </w:pPr>
      <w:r>
        <w:t>Using the extent for Sabah:</w:t>
      </w:r>
    </w:p>
    <w:p w14:paraId="1892C5F3" w14:textId="77777777" w:rsidR="00B37D09" w:rsidRDefault="0093510D" w:rsidP="000E5536">
      <w:pPr>
        <w:pStyle w:val="BodyText"/>
      </w:pPr>
      <w:r>
        <w:t>new esri.geometry.Extent({"xmin":12569000,"ymin":325000,"xmax":13157000,"ymax":604000,"spatialReference":{"wkid":102100}});</w:t>
      </w:r>
    </w:p>
    <w:p w14:paraId="51C0BEF0" w14:textId="77777777" w:rsidR="00B37D09" w:rsidRDefault="0093510D" w:rsidP="000E5536">
      <w:pPr>
        <w:pStyle w:val="BodyText"/>
      </w:pPr>
      <w:r>
        <w:t>I get the following bounding box parameters sent in the request:</w:t>
      </w:r>
    </w:p>
    <w:p w14:paraId="6A69D7D9" w14:textId="77777777" w:rsidR="00B37D09" w:rsidRDefault="0093510D" w:rsidP="000E5536">
      <w:pPr>
        <w:pStyle w:val="BodyText"/>
      </w:pPr>
      <w:r>
        <w:t>bbox:12549913.932143934,307956.9660719667,13176086.067856066,621043.0339280333</w:t>
      </w:r>
    </w:p>
    <w:p w14:paraId="798A97CA" w14:textId="77777777" w:rsidR="00B37D09" w:rsidRDefault="0093510D" w:rsidP="000E5536">
      <w:pPr>
        <w:pStyle w:val="BodyText"/>
      </w:pPr>
      <w:r>
        <w:t>These are translated into:</w:t>
      </w:r>
    </w:p>
    <w:p w14:paraId="54EE192B" w14:textId="77777777" w:rsidR="00B37D09" w:rsidRDefault="0093510D" w:rsidP="000E5536">
      <w:pPr>
        <w:pStyle w:val="BodyText"/>
      </w:pPr>
      <w:r>
        <w:t>26645 16635 27157 16891</w:t>
      </w:r>
    </w:p>
    <w:p w14:paraId="4D4858F8" w14:textId="77777777" w:rsidR="00B37D09" w:rsidRDefault="0093510D" w:rsidP="000E5536">
      <w:pPr>
        <w:pStyle w:val="BodyText"/>
      </w:pPr>
      <w:r>
        <w:t>width:</w:t>
      </w:r>
      <w:r>
        <w:tab/>
        <w:t>512</w:t>
      </w:r>
    </w:p>
    <w:p w14:paraId="6B89ED78" w14:textId="77777777" w:rsidR="00B37D09" w:rsidRDefault="0093510D" w:rsidP="000E5536">
      <w:pPr>
        <w:pStyle w:val="BodyText"/>
      </w:pPr>
      <w:r>
        <w:t>height:</w:t>
      </w:r>
      <w:r>
        <w:tab/>
        <w:t>256</w:t>
      </w:r>
    </w:p>
    <w:p w14:paraId="25680A75" w14:textId="77777777" w:rsidR="00B37D09" w:rsidRDefault="0093510D" w:rsidP="000E5536">
      <w:pPr>
        <w:pStyle w:val="BodyText"/>
      </w:pPr>
      <w:r>
        <w:t>The bounds of the species data will depend on which features are within the extent, so now the bounds are:</w:t>
      </w:r>
    </w:p>
    <w:p w14:paraId="2365F9B5" w14:textId="77777777" w:rsidR="00B37D09" w:rsidRDefault="0093510D" w:rsidP="000E5536">
      <w:pPr>
        <w:pStyle w:val="BodyText"/>
      </w:pPr>
      <w:r>
        <w:t>26927 16635 27155 16891</w:t>
      </w:r>
    </w:p>
    <w:p w14:paraId="1A294802" w14:textId="77777777" w:rsidR="00B37D09" w:rsidRDefault="0093510D" w:rsidP="000E5536">
      <w:pPr>
        <w:pStyle w:val="BodyText"/>
      </w:pPr>
      <w:r>
        <w:t>i.e. very different from the range</w:t>
      </w:r>
    </w:p>
    <w:p w14:paraId="3CBC317E" w14:textId="77777777" w:rsidR="00B37D09" w:rsidRDefault="0093510D" w:rsidP="000E5536">
      <w:pPr>
        <w:pStyle w:val="BodyText"/>
      </w:pPr>
      <w:r>
        <w:t>So we need to pad the x and y coordinates with zeros by subtracting the necessary values to the x and y data.</w:t>
      </w:r>
    </w:p>
    <w:p w14:paraId="1AC39487" w14:textId="77777777" w:rsidR="00B37D09" w:rsidRDefault="0093510D" w:rsidP="000E5536">
      <w:pPr>
        <w:pStyle w:val="BodyText"/>
      </w:pPr>
      <w:r>
        <w:t>For the x data, we have:</w:t>
      </w:r>
    </w:p>
    <w:p w14:paraId="5C25CC25" w14:textId="77777777" w:rsidR="00B37D09" w:rsidRDefault="0093510D" w:rsidP="000E5536">
      <w:pPr>
        <w:pStyle w:val="BodyText"/>
      </w:pPr>
      <w:r>
        <w:t>VIEWPORT:</w:t>
      </w:r>
      <w:r>
        <w:tab/>
        <w:t>mintx: 26645 minty: 16635 maxtx: 27157 maxty: 16891 widthTiles: 512 heightTiles: 256</w:t>
      </w:r>
    </w:p>
    <w:p w14:paraId="31157DC3" w14:textId="77777777" w:rsidR="00B37D09" w:rsidRDefault="0093510D" w:rsidP="000E5536">
      <w:pPr>
        <w:pStyle w:val="BodyText"/>
      </w:pPr>
      <w:r>
        <w:t>DATA:</w:t>
      </w:r>
      <w:r>
        <w:tab/>
      </w:r>
      <w:r>
        <w:tab/>
        <w:t>minx:  26927 miny:  16635 maxx:  27155 maxy:  16891 widthData:  228 heightData:  256</w:t>
      </w:r>
    </w:p>
    <w:p w14:paraId="20865EE9" w14:textId="77777777" w:rsidR="00B37D09" w:rsidRDefault="0093510D" w:rsidP="000E5536">
      <w:pPr>
        <w:pStyle w:val="BodyText"/>
      </w:pPr>
      <w:r>
        <w:t>So the x data starts at 26927-26645 = 282 pixel</w:t>
      </w:r>
    </w:p>
    <w:p w14:paraId="5DF3C58B" w14:textId="77777777" w:rsidR="00B37D09" w:rsidRDefault="0093510D" w:rsidP="008B6883">
      <w:pPr>
        <w:pStyle w:val="BodyText2"/>
      </w:pPr>
      <w:r>
        <w:t xml:space="preserve">       y data starts at 16635-16635 = 0 pixel</w:t>
      </w:r>
    </w:p>
    <w:p w14:paraId="6BEE4879" w14:textId="77777777" w:rsidR="00B37D09" w:rsidRDefault="0093510D" w:rsidP="000E5536">
      <w:pPr>
        <w:pStyle w:val="BodyText"/>
      </w:pPr>
      <w:r>
        <w:t>So  if the viewport width in tiles &lt; viewport width in pixels then we need to query the data, create and expand the image to send back to the client</w:t>
      </w:r>
    </w:p>
    <w:p w14:paraId="2F5F4823" w14:textId="77777777" w:rsidR="00B37D09" w:rsidRDefault="0093510D" w:rsidP="000E5536">
      <w:pPr>
        <w:pStyle w:val="BodyText"/>
      </w:pPr>
      <w:r>
        <w:tab/>
        <w:t>if the viewport width in tiles &gt; viewport width in pixels then we need to resample the data, create the image to send back to the client</w:t>
      </w:r>
    </w:p>
    <w:p w14:paraId="755F3C0E" w14:textId="77777777" w:rsidR="00B37D09" w:rsidRDefault="0093510D" w:rsidP="000E5536">
      <w:pPr>
        <w:pStyle w:val="BodyText"/>
      </w:pPr>
      <w:r>
        <w:tab/>
      </w:r>
    </w:p>
    <w:p w14:paraId="618FE104" w14:textId="77777777" w:rsidR="00B37D09" w:rsidRDefault="0093510D" w:rsidP="000E5536">
      <w:pPr>
        <w:pStyle w:val="BodyText"/>
      </w:pPr>
      <w:r>
        <w:t>Cant get it to work creating a COOMATRIX with x coordinates starting at 282, so trying a different method where we paste the image into another image</w:t>
      </w:r>
    </w:p>
    <w:p w14:paraId="67B84113" w14:textId="77777777" w:rsidR="00B37D09" w:rsidRDefault="0093510D" w:rsidP="000E5536">
      <w:pPr>
        <w:pStyle w:val="BodyText"/>
      </w:pPr>
      <w:r>
        <w:t>newImage = Image.new("P",(1024,512),0)</w:t>
      </w:r>
    </w:p>
    <w:p w14:paraId="22A561F3" w14:textId="77777777" w:rsidR="00B37D09" w:rsidRDefault="0093510D" w:rsidP="008B6883">
      <w:pPr>
        <w:pStyle w:val="BodyText2"/>
      </w:pPr>
      <w:r>
        <w:t>newImage.paste(image,(0,0,229,257))</w:t>
      </w:r>
    </w:p>
    <w:p w14:paraId="3DAB7E45" w14:textId="77777777" w:rsidR="00B37D09" w:rsidRDefault="0093510D" w:rsidP="000E5536">
      <w:pPr>
        <w:pStyle w:val="BodyText"/>
      </w:pPr>
      <w:r>
        <w:t>Looking into the rounding errors using the following extent:</w:t>
      </w:r>
    </w:p>
    <w:p w14:paraId="7717F27B" w14:textId="77777777" w:rsidR="00B37D09" w:rsidRDefault="0093510D" w:rsidP="000E5536">
      <w:pPr>
        <w:pStyle w:val="BodyText"/>
      </w:pPr>
      <w:r>
        <w:t>new esri.geometry.Extent({"xmin":12947800,"ymin":523800,"xmax":12984500,"ymax":541300,"spatialReference":{"wkid":102100}}); //test area for rounding areas</w:t>
      </w:r>
    </w:p>
    <w:p w14:paraId="6CBE5B95" w14:textId="77777777" w:rsidR="00B37D09" w:rsidRDefault="0093510D" w:rsidP="000E5536">
      <w:pPr>
        <w:pStyle w:val="BodyText"/>
      </w:pPr>
      <w:r>
        <w:t>Here are the calls when you left click 3 times:</w:t>
      </w:r>
    </w:p>
    <w:p w14:paraId="5DCC498E" w14:textId="77777777" w:rsidR="00B37D09" w:rsidRDefault="0093510D" w:rsidP="000E5536">
      <w:pPr>
        <w:pStyle w:val="BodyText"/>
      </w:pPr>
      <w:r>
        <w:t>load call:</w:t>
      </w:r>
      <w:r>
        <w:tab/>
        <w:t>bbox:12946582.120759021,522766.0603795106,12985717.879240979,542333.9396204894  minxt: 26969.9869</w:t>
      </w:r>
      <w:r>
        <w:tab/>
        <w:t>maxxt: 27001.9869</w:t>
      </w:r>
    </w:p>
    <w:p w14:paraId="012EB21E" w14:textId="77777777" w:rsidR="00B37D09" w:rsidRDefault="0093510D" w:rsidP="000E5536">
      <w:pPr>
        <w:pStyle w:val="BodyText"/>
      </w:pPr>
      <w:r>
        <w:t>Extent (t):</w:t>
      </w:r>
      <w:r>
        <w:tab/>
        <w:t>minx: 26969 miny: 16811 maxx: 27001 maxy: 16827 width: 33 height: 17 minxm: 12945375.1</w:t>
      </w:r>
    </w:p>
    <w:p w14:paraId="7773E117" w14:textId="77777777" w:rsidR="00B37D09" w:rsidRDefault="0093510D" w:rsidP="008B6883">
      <w:pPr>
        <w:pStyle w:val="BodyText2"/>
      </w:pPr>
      <w:r>
        <w:t>Range (t):</w:t>
      </w:r>
      <w:r>
        <w:tab/>
        <w:t>minx: 26986 miny: 16811 maxx: 27001 maxy: 16827 width: 16 height: 17</w:t>
      </w:r>
    </w:p>
    <w:p w14:paraId="338F3867"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18738EFA" w14:textId="77777777" w:rsidR="00B37D09" w:rsidRDefault="0093510D" w:rsidP="000E5536">
      <w:pPr>
        <w:pStyle w:val="BodyText"/>
      </w:pPr>
      <w:r>
        <w:t>Extent (t):</w:t>
      </w:r>
      <w:r>
        <w:tab/>
        <w:t>minx: 26969 miny: 16811 maxx: 27001 maxy: 16827 width: 33 height: 17</w:t>
      </w:r>
    </w:p>
    <w:p w14:paraId="2440D235" w14:textId="77777777" w:rsidR="00B37D09" w:rsidRDefault="0093510D" w:rsidP="008B6883">
      <w:pPr>
        <w:pStyle w:val="BodyText2"/>
      </w:pPr>
      <w:r>
        <w:t>Range (t):</w:t>
      </w:r>
      <w:r>
        <w:tab/>
        <w:t>minx: 26986 miny: 16811 maxx: 27001 maxy: 16827 width: 16 height: 17</w:t>
      </w:r>
    </w:p>
    <w:p w14:paraId="65CCF65F"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0314806B" w14:textId="77777777" w:rsidR="00B37D09" w:rsidRDefault="0093510D" w:rsidP="000E5536">
      <w:pPr>
        <w:pStyle w:val="BodyText"/>
      </w:pPr>
      <w:r>
        <w:t>Extent (t):</w:t>
      </w:r>
      <w:r>
        <w:tab/>
        <w:t>minx: 26968 miny: 16811 maxx: 27000 maxy: 16827 width: 33 height: 17</w:t>
      </w:r>
    </w:p>
    <w:p w14:paraId="448F3D8C" w14:textId="77777777" w:rsidR="00B37D09" w:rsidRDefault="0093510D" w:rsidP="008B6883">
      <w:pPr>
        <w:pStyle w:val="BodyText2"/>
      </w:pPr>
      <w:r>
        <w:t>Range (t):</w:t>
      </w:r>
      <w:r>
        <w:tab/>
        <w:t>minx: 26986 miny: 16811 maxx: 27000 maxy: 16827 width: 15 height: 17</w:t>
      </w:r>
    </w:p>
    <w:p w14:paraId="4638F1F0"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11A65902" w14:textId="77777777" w:rsidR="00B37D09" w:rsidRDefault="0093510D" w:rsidP="000E5536">
      <w:pPr>
        <w:pStyle w:val="BodyText"/>
      </w:pPr>
      <w:r>
        <w:t>Extent (t):</w:t>
      </w:r>
      <w:r>
        <w:tab/>
        <w:t>minx: 26968 miny: 16811 maxx: 27000 maxy: 16827 width: 33 height: 17</w:t>
      </w:r>
    </w:p>
    <w:p w14:paraId="35B16CE1" w14:textId="77777777" w:rsidR="00B37D09" w:rsidRDefault="0093510D" w:rsidP="008B6883">
      <w:pPr>
        <w:pStyle w:val="BodyText2"/>
      </w:pPr>
      <w:r>
        <w:lastRenderedPageBreak/>
        <w:t>Range (t):</w:t>
      </w:r>
      <w:r>
        <w:tab/>
        <w:t>minx: 26986 miny: 16811 maxx: 27000 maxy: 16827 width: 15 height: 17</w:t>
      </w:r>
    </w:p>
    <w:p w14:paraId="72AAD4B1"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1EAE8C27" w14:textId="77777777" w:rsidR="00B37D09" w:rsidRDefault="0093510D" w:rsidP="000E5536">
      <w:pPr>
        <w:pStyle w:val="BodyText"/>
      </w:pPr>
      <w:r>
        <w:t>Extent (t):</w:t>
      </w:r>
      <w:r>
        <w:tab/>
        <w:t>minx: 26967 miny: 16811 maxx: 26999 maxy: 16827 width: 33 height: 17</w:t>
      </w:r>
    </w:p>
    <w:p w14:paraId="294385C4" w14:textId="77777777" w:rsidR="00B37D09" w:rsidRDefault="0093510D" w:rsidP="008B6883">
      <w:pPr>
        <w:pStyle w:val="BodyText2"/>
      </w:pPr>
      <w:r>
        <w:t>Range (t):</w:t>
      </w:r>
      <w:r>
        <w:tab/>
        <w:t>minx: 26986 miny: 16811 maxx: 26999 maxy: 16827 width: 14 height: 17</w:t>
      </w:r>
    </w:p>
    <w:p w14:paraId="1E6F82A0"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6F30679" w14:textId="77777777" w:rsidR="00B37D09" w:rsidRDefault="0093510D" w:rsidP="000E5536">
      <w:pPr>
        <w:pStyle w:val="BodyText"/>
      </w:pPr>
      <w:r>
        <w:t>Extent (t):</w:t>
      </w:r>
      <w:r>
        <w:tab/>
        <w:t>minx: 26966 miny: 16811 maxx: 26998 maxy: 16827 width: 33 height: 17</w:t>
      </w:r>
    </w:p>
    <w:p w14:paraId="244C1B56" w14:textId="77777777" w:rsidR="00B37D09" w:rsidRDefault="0093510D" w:rsidP="008B6883">
      <w:pPr>
        <w:pStyle w:val="BodyText2"/>
      </w:pPr>
      <w:r>
        <w:t>Range (t):</w:t>
      </w:r>
      <w:r>
        <w:tab/>
        <w:t>minx: 26986 miny: 16811 maxx: 26998 maxy: 16827 width: 13 height: 17</w:t>
      </w:r>
    </w:p>
    <w:p w14:paraId="16C181BE" w14:textId="77777777" w:rsidR="00B37D09" w:rsidRDefault="0093510D" w:rsidP="008B6883">
      <w:pPr>
        <w:pStyle w:val="BodyText2"/>
      </w:pPr>
      <w:r>
        <w:t>So each time we are moving -764.3702828 to the left</w:t>
      </w:r>
    </w:p>
    <w:p w14:paraId="189B2527" w14:textId="77777777" w:rsidR="00B37D09" w:rsidRDefault="0093510D" w:rsidP="000E5536">
      <w:pPr>
        <w:pStyle w:val="BodyText"/>
      </w:pPr>
      <w:r>
        <w:t>In Chrome the Preview window shows the images and each square represents 6 px in the actual image</w:t>
      </w:r>
    </w:p>
    <w:p w14:paraId="12ECF574" w14:textId="77777777" w:rsidR="00B37D09" w:rsidRDefault="0093510D" w:rsidP="008B6883">
      <w:pPr>
        <w:pStyle w:val="BodyText2"/>
      </w:pPr>
      <w:r>
        <w:t>The extent is 32 tiles wide which is 512 px - so there are 14.2222222 px/tile</w:t>
      </w:r>
      <w:r w:rsidR="00134F30">
        <w:t>.</w:t>
      </w:r>
    </w:p>
    <w:p w14:paraId="27912408" w14:textId="77777777" w:rsidR="00134F30" w:rsidRDefault="00134F30" w:rsidP="000E5536">
      <w:pPr>
        <w:pStyle w:val="Heading6"/>
      </w:pPr>
      <w:r>
        <w:t>Creating images to disk</w:t>
      </w:r>
    </w:p>
    <w:p w14:paraId="062005ED"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158FFF5C" w14:textId="77777777" w:rsidR="00801E27" w:rsidRDefault="00382366" w:rsidP="000E5536">
      <w:pPr>
        <w:pStyle w:val="Heading6"/>
      </w:pPr>
      <w:r>
        <w:t>Palettes</w:t>
      </w:r>
    </w:p>
    <w:p w14:paraId="504430FB"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317EEBD" w14:textId="77777777" w:rsidR="00D21774" w:rsidRDefault="00D21774" w:rsidP="000E5536">
      <w:pPr>
        <w:pStyle w:val="BodyText"/>
      </w:pPr>
      <w:r>
        <w:t>2</w:t>
      </w:r>
      <w:r>
        <w:tab/>
        <w:t>is</w:t>
      </w:r>
      <w:r>
        <w:tab/>
        <w:t>45,105,210</w:t>
      </w:r>
    </w:p>
    <w:p w14:paraId="282EB588" w14:textId="77777777" w:rsidR="00D21774" w:rsidRDefault="00D21774" w:rsidP="000E5536">
      <w:pPr>
        <w:pStyle w:val="BodyText"/>
      </w:pPr>
      <w:r>
        <w:t>7</w:t>
      </w:r>
      <w:r>
        <w:tab/>
        <w:t>is</w:t>
      </w:r>
      <w:r>
        <w:tab/>
      </w:r>
      <w:r w:rsidR="004E42A6">
        <w:t>150,52,105</w:t>
      </w:r>
    </w:p>
    <w:p w14:paraId="22F6F953" w14:textId="77777777" w:rsidR="00E41BC5" w:rsidRDefault="00E41BC5" w:rsidP="000E5536">
      <w:pPr>
        <w:pStyle w:val="BodyText"/>
      </w:pPr>
      <w:r>
        <w:t>Palette is:</w:t>
      </w:r>
    </w:p>
    <w:p w14:paraId="77C7B399" w14:textId="77777777" w:rsidR="00E41BC5" w:rsidRDefault="00CC2D5A" w:rsidP="000E5536">
      <w:pPr>
        <w:pStyle w:val="BodyText"/>
      </w:pPr>
      <w:r>
        <w:t>0</w:t>
      </w:r>
      <w:r>
        <w:tab/>
      </w:r>
      <w:r w:rsidR="00E41BC5" w:rsidRPr="00E41BC5">
        <w:t xml:space="preserve">3, 126, 252, </w:t>
      </w:r>
    </w:p>
    <w:p w14:paraId="4341FB9A" w14:textId="77777777" w:rsidR="00E41BC5" w:rsidRDefault="00CC2D5A" w:rsidP="000E5536">
      <w:pPr>
        <w:pStyle w:val="BodyText"/>
      </w:pPr>
      <w:r>
        <w:t>1</w:t>
      </w:r>
      <w:r>
        <w:tab/>
      </w:r>
      <w:r w:rsidR="00E41BC5" w:rsidRPr="00E41BC5">
        <w:t xml:space="preserve">24, 115, 231, </w:t>
      </w:r>
    </w:p>
    <w:p w14:paraId="555E2912" w14:textId="77777777" w:rsidR="00E41BC5" w:rsidRDefault="00CC2D5A" w:rsidP="000E5536">
      <w:pPr>
        <w:pStyle w:val="BodyText"/>
      </w:pPr>
      <w:r>
        <w:t>2</w:t>
      </w:r>
      <w:r>
        <w:tab/>
      </w:r>
      <w:r w:rsidR="00E41BC5" w:rsidRPr="00E41BC5">
        <w:t xml:space="preserve">45, 105, 210, </w:t>
      </w:r>
    </w:p>
    <w:p w14:paraId="185A877C" w14:textId="77777777" w:rsidR="00E41BC5" w:rsidRDefault="00CC2D5A" w:rsidP="000E5536">
      <w:pPr>
        <w:pStyle w:val="BodyText"/>
      </w:pPr>
      <w:r>
        <w:t>3</w:t>
      </w:r>
      <w:r>
        <w:tab/>
      </w:r>
      <w:r w:rsidR="00E41BC5" w:rsidRPr="00E41BC5">
        <w:t xml:space="preserve">66, 94, 189, </w:t>
      </w:r>
    </w:p>
    <w:p w14:paraId="640C61C2" w14:textId="77777777" w:rsidR="00E41BC5" w:rsidRDefault="00CC2D5A" w:rsidP="000E5536">
      <w:pPr>
        <w:pStyle w:val="BodyText"/>
      </w:pPr>
      <w:r>
        <w:t>4</w:t>
      </w:r>
      <w:r>
        <w:tab/>
      </w:r>
      <w:r w:rsidR="00E41BC5" w:rsidRPr="00E41BC5">
        <w:t xml:space="preserve">87, 84, 168, </w:t>
      </w:r>
    </w:p>
    <w:p w14:paraId="4A0F34C8" w14:textId="77777777" w:rsidR="00E41BC5" w:rsidRDefault="00CC2D5A" w:rsidP="000E5536">
      <w:pPr>
        <w:pStyle w:val="BodyText"/>
      </w:pPr>
      <w:r>
        <w:t>5</w:t>
      </w:r>
      <w:r>
        <w:tab/>
      </w:r>
      <w:r w:rsidR="00E41BC5" w:rsidRPr="00E41BC5">
        <w:t xml:space="preserve">108, 73, 147, </w:t>
      </w:r>
    </w:p>
    <w:p w14:paraId="4468A650" w14:textId="77777777" w:rsidR="00E41BC5" w:rsidRDefault="00CC2D5A" w:rsidP="000E5536">
      <w:pPr>
        <w:pStyle w:val="BodyText"/>
      </w:pPr>
      <w:r>
        <w:t>6</w:t>
      </w:r>
      <w:r>
        <w:tab/>
      </w:r>
      <w:r w:rsidR="00E41BC5" w:rsidRPr="00E41BC5">
        <w:t xml:space="preserve">129, 63, 126, </w:t>
      </w:r>
    </w:p>
    <w:p w14:paraId="7DC113BD" w14:textId="77777777" w:rsidR="00E41BC5" w:rsidRDefault="00CC2D5A" w:rsidP="000E5536">
      <w:pPr>
        <w:pStyle w:val="BodyText"/>
      </w:pPr>
      <w:r>
        <w:t>7</w:t>
      </w:r>
      <w:r>
        <w:tab/>
      </w:r>
      <w:r w:rsidR="00E41BC5" w:rsidRPr="00E41BC5">
        <w:t xml:space="preserve">150, 52, 105, </w:t>
      </w:r>
    </w:p>
    <w:p w14:paraId="731F4134" w14:textId="77777777" w:rsidR="00E41BC5" w:rsidRDefault="00CC2D5A" w:rsidP="000E5536">
      <w:pPr>
        <w:pStyle w:val="BodyText"/>
      </w:pPr>
      <w:r>
        <w:t>8</w:t>
      </w:r>
      <w:r>
        <w:tab/>
      </w:r>
      <w:r w:rsidR="00E41BC5" w:rsidRPr="00E41BC5">
        <w:t xml:space="preserve">171, 42, 84, </w:t>
      </w:r>
    </w:p>
    <w:p w14:paraId="1115585C" w14:textId="77777777" w:rsidR="00E41BC5" w:rsidRDefault="00CC2D5A" w:rsidP="000E5536">
      <w:pPr>
        <w:pStyle w:val="BodyText"/>
      </w:pPr>
      <w:r>
        <w:t>9</w:t>
      </w:r>
      <w:r>
        <w:tab/>
      </w:r>
      <w:r w:rsidR="00E41BC5" w:rsidRPr="00E41BC5">
        <w:t xml:space="preserve">192, 31, 63, </w:t>
      </w:r>
    </w:p>
    <w:p w14:paraId="7AEB8D9F" w14:textId="77777777" w:rsidR="00E41BC5" w:rsidRDefault="00CC2D5A" w:rsidP="000E5536">
      <w:pPr>
        <w:pStyle w:val="BodyText"/>
      </w:pPr>
      <w:r>
        <w:t>10</w:t>
      </w:r>
      <w:r>
        <w:tab/>
      </w:r>
      <w:r w:rsidR="00E41BC5" w:rsidRPr="00E41BC5">
        <w:t xml:space="preserve">213, 21, 42, </w:t>
      </w:r>
    </w:p>
    <w:p w14:paraId="39A5028D" w14:textId="77777777" w:rsidR="00E41BC5" w:rsidRDefault="00CC2D5A" w:rsidP="000E5536">
      <w:pPr>
        <w:pStyle w:val="BodyText"/>
      </w:pPr>
      <w:r>
        <w:t>11</w:t>
      </w:r>
      <w:r>
        <w:tab/>
      </w:r>
      <w:r w:rsidR="00E41BC5" w:rsidRPr="00E41BC5">
        <w:t xml:space="preserve">234, 10, 21, </w:t>
      </w:r>
    </w:p>
    <w:p w14:paraId="0A5FA362" w14:textId="77777777" w:rsidR="00E41BC5" w:rsidRDefault="00CC2D5A" w:rsidP="000E5536">
      <w:pPr>
        <w:pStyle w:val="BodyText"/>
      </w:pPr>
      <w:r>
        <w:t>12</w:t>
      </w:r>
      <w:r>
        <w:tab/>
      </w:r>
      <w:r w:rsidR="00E41BC5" w:rsidRPr="00E41BC5">
        <w:t>255, 0, 0,</w:t>
      </w:r>
    </w:p>
    <w:p w14:paraId="120B9702" w14:textId="77777777" w:rsidR="00B011AE" w:rsidRDefault="00B011AE" w:rsidP="000E5536">
      <w:pPr>
        <w:pStyle w:val="BodyText"/>
      </w:pPr>
      <w:r>
        <w:t>13</w:t>
      </w:r>
      <w:r>
        <w:tab/>
      </w:r>
      <w:r w:rsidRPr="00B011AE">
        <w:t xml:space="preserve">13, 13, 13, </w:t>
      </w:r>
    </w:p>
    <w:p w14:paraId="61ACE83D" w14:textId="77777777" w:rsidR="00B011AE" w:rsidRDefault="00B011AE" w:rsidP="000E5536">
      <w:pPr>
        <w:pStyle w:val="BodyText"/>
      </w:pPr>
      <w:r>
        <w:t>14</w:t>
      </w:r>
      <w:r>
        <w:tab/>
      </w:r>
      <w:r w:rsidRPr="00B011AE">
        <w:t>14, 14, 14,</w:t>
      </w:r>
    </w:p>
    <w:p w14:paraId="4156550F"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280A05AE"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2388A6E6" w14:textId="77777777" w:rsidR="00324674" w:rsidRDefault="00324674" w:rsidP="008B550B">
      <w:pPr>
        <w:pStyle w:val="Code"/>
      </w:pPr>
      <w:r>
        <w:t xml:space="preserve">        if (minVal == maxVal):</w:t>
      </w:r>
    </w:p>
    <w:p w14:paraId="4C77925B" w14:textId="77777777" w:rsidR="00324674" w:rsidRDefault="00324674" w:rsidP="008B550B">
      <w:pPr>
        <w:pStyle w:val="Code"/>
      </w:pPr>
      <w:r>
        <w:t xml:space="preserve">            lut.extend([255, 0, 0])</w:t>
      </w:r>
    </w:p>
    <w:p w14:paraId="22368DDE" w14:textId="77777777" w:rsidR="00324674" w:rsidRDefault="00324674" w:rsidP="008B550B">
      <w:pPr>
        <w:pStyle w:val="Code"/>
      </w:pPr>
      <w:r>
        <w:t xml:space="preserve">        else:</w:t>
      </w:r>
    </w:p>
    <w:p w14:paraId="21ED4B34"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276ABD4B" w14:textId="77777777" w:rsidR="00324674" w:rsidRDefault="00324674" w:rsidP="008B550B">
      <w:pPr>
        <w:pStyle w:val="Code"/>
      </w:pPr>
      <w:r>
        <w:t xml:space="preserve">            if tmp &lt; 0: tmp = 0</w:t>
      </w:r>
    </w:p>
    <w:p w14:paraId="44ECB0F3" w14:textId="77777777" w:rsidR="00324674" w:rsidRDefault="00324674" w:rsidP="008B550B">
      <w:pPr>
        <w:pStyle w:val="Code"/>
      </w:pPr>
      <w:r>
        <w:t xml:space="preserve">            tmp2 = (scaling * (maxVal - i))</w:t>
      </w:r>
      <w:r w:rsidR="008C67DA">
        <w:tab/>
      </w:r>
      <w:r w:rsidR="008C67DA">
        <w:tab/>
      </w:r>
      <w:r w:rsidR="008C67DA">
        <w:tab/>
        <w:t>21*12 = 252</w:t>
      </w:r>
    </w:p>
    <w:p w14:paraId="474D37CA" w14:textId="77777777" w:rsidR="00324674" w:rsidRDefault="00324674" w:rsidP="008B550B">
      <w:pPr>
        <w:pStyle w:val="Code"/>
      </w:pPr>
      <w:r>
        <w:t xml:space="preserve">            if tmp2 &gt; 255: tmp2 = 255</w:t>
      </w:r>
    </w:p>
    <w:p w14:paraId="78620E3B" w14:textId="77777777" w:rsidR="00324674" w:rsidRDefault="00324674" w:rsidP="008B550B">
      <w:pPr>
        <w:pStyle w:val="Code"/>
      </w:pPr>
      <w:r>
        <w:t xml:space="preserve">            lut.extend([tmp, (scaling * (maxVal - i)) / 2, tmp2])</w:t>
      </w:r>
      <w:r w:rsidR="008C67DA">
        <w:t xml:space="preserve"> </w:t>
      </w:r>
      <w:r w:rsidR="008C67DA">
        <w:tab/>
        <w:t>3,126,252</w:t>
      </w:r>
    </w:p>
    <w:p w14:paraId="64C8E312" w14:textId="77777777" w:rsidR="00E665F5" w:rsidRDefault="00E665F5" w:rsidP="008B6883">
      <w:pPr>
        <w:pStyle w:val="BodyText2"/>
      </w:pPr>
      <w:r>
        <w:t>Loading an image into Image:</w:t>
      </w:r>
    </w:p>
    <w:p w14:paraId="09BC0A46" w14:textId="77777777" w:rsidR="00E665F5" w:rsidRDefault="00E665F5" w:rsidP="008B550B">
      <w:pPr>
        <w:pStyle w:val="Code"/>
      </w:pPr>
      <w:r>
        <w:t>&gt;&gt;&gt; file = "E:\\cottaan\\My Documents\\test.png"</w:t>
      </w:r>
    </w:p>
    <w:p w14:paraId="0DE2E604" w14:textId="77777777" w:rsidR="00E665F5" w:rsidRDefault="00E665F5" w:rsidP="008B550B">
      <w:pPr>
        <w:pStyle w:val="Code"/>
      </w:pPr>
      <w:r>
        <w:t>&gt;&gt;&gt; file</w:t>
      </w:r>
    </w:p>
    <w:p w14:paraId="549EDEF9" w14:textId="77777777" w:rsidR="00E665F5" w:rsidRDefault="00E665F5" w:rsidP="008B550B">
      <w:pPr>
        <w:pStyle w:val="Code"/>
      </w:pPr>
      <w:r>
        <w:t>'E:\\cottaan\\My Documents\\test.png'</w:t>
      </w:r>
    </w:p>
    <w:p w14:paraId="6DDCE726" w14:textId="77777777" w:rsidR="00E665F5" w:rsidRDefault="00E665F5" w:rsidP="008B550B">
      <w:pPr>
        <w:pStyle w:val="Code"/>
      </w:pPr>
      <w:r>
        <w:t xml:space="preserve">&gt;&gt;&gt; im = Image.open(file)  </w:t>
      </w:r>
    </w:p>
    <w:p w14:paraId="4E9C7DD6" w14:textId="77777777" w:rsidR="00E665F5" w:rsidRDefault="00E665F5" w:rsidP="008B550B">
      <w:pPr>
        <w:pStyle w:val="Code"/>
      </w:pPr>
      <w:r>
        <w:lastRenderedPageBreak/>
        <w:t>&gt;&gt;&gt; im</w:t>
      </w:r>
    </w:p>
    <w:p w14:paraId="64945D45" w14:textId="77777777" w:rsidR="00E665F5" w:rsidRDefault="00E665F5" w:rsidP="008B550B">
      <w:pPr>
        <w:pStyle w:val="Code"/>
      </w:pPr>
      <w:r>
        <w:t>&lt;PngImagePlugin.PngImageFile image mode=P size=1234x1225 at 0x2453D00&gt;</w:t>
      </w:r>
    </w:p>
    <w:p w14:paraId="2ACB1ACD" w14:textId="77777777" w:rsidR="00E665F5" w:rsidRDefault="00E665F5" w:rsidP="008B550B">
      <w:pPr>
        <w:pStyle w:val="Code"/>
      </w:pPr>
      <w:r>
        <w:t>&gt;&gt;&gt; im.palette</w:t>
      </w:r>
    </w:p>
    <w:p w14:paraId="4CCFF22E" w14:textId="77777777" w:rsidR="00E665F5" w:rsidRDefault="00E665F5" w:rsidP="008B550B">
      <w:pPr>
        <w:pStyle w:val="Code"/>
      </w:pPr>
      <w:r>
        <w:t>&lt;ImagePalette.ImagePalette instance at 0x02456238&gt;</w:t>
      </w:r>
    </w:p>
    <w:p w14:paraId="608AA208" w14:textId="77777777" w:rsidR="00E665F5" w:rsidRDefault="00E665F5" w:rsidP="008B550B">
      <w:pPr>
        <w:pStyle w:val="Code"/>
      </w:pPr>
      <w:r>
        <w:t>&gt;&gt;&gt; vars(im)</w:t>
      </w:r>
    </w:p>
    <w:p w14:paraId="4176E625" w14:textId="77777777" w:rsidR="00E665F5" w:rsidRDefault="00E665F5" w:rsidP="008B550B">
      <w:pPr>
        <w:pStyle w:val="Code"/>
      </w:pPr>
      <w:r>
        <w:t>{'info': {'transparency': 0}, 'category': 0, 'palette': &lt;ImagePalette.ImagePalette instance at 0x02456238&gt;, 'decoderconfig': (), 'text': {}, 'filename': 'E:\\cottaan\\My Documents\\test.png'</w:t>
      </w:r>
    </w:p>
    <w:p w14:paraId="09680019" w14:textId="77777777" w:rsidR="00E665F5" w:rsidRDefault="00E665F5" w:rsidP="008B550B">
      <w:pPr>
        <w:pStyle w:val="Code"/>
      </w:pPr>
      <w:r>
        <w:t>, 'fp': &lt;open file 'E:\cottaan\My Documents\test.png', mode 'rb' at 0x025845F8&gt;, 'readonly': 1, 'im': None, 'mode': 'P', 'decodermaxblock': 65536, 'tile': [('zip', (0, 0, 1234, 1225), 834L,</w:t>
      </w:r>
    </w:p>
    <w:p w14:paraId="75D86CB6" w14:textId="77777777" w:rsidR="00E665F5" w:rsidRDefault="00E665F5" w:rsidP="008B550B">
      <w:pPr>
        <w:pStyle w:val="Code"/>
      </w:pPr>
      <w:r>
        <w:t>'P')], '_PngImageFile__idat': 65536, 'png': &lt;PngImagePlugin.PngStream instance at 0x0246E288&gt;, 'size': (1234, 1225)}</w:t>
      </w:r>
    </w:p>
    <w:p w14:paraId="0ACF73B6" w14:textId="77777777" w:rsidR="00E665F5" w:rsidRDefault="00E665F5" w:rsidP="008B550B">
      <w:pPr>
        <w:pStyle w:val="Code"/>
      </w:pPr>
      <w:r>
        <w:t>&gt;&gt;&gt;</w:t>
      </w:r>
    </w:p>
    <w:p w14:paraId="5396CEAE" w14:textId="77777777" w:rsidR="00E665F5" w:rsidRPr="00382366" w:rsidRDefault="00E72CE1" w:rsidP="008B6883">
      <w:pPr>
        <w:pStyle w:val="BodyText2"/>
      </w:pPr>
      <w:r>
        <w:t>So the image is 1234x1225 in size.</w:t>
      </w:r>
    </w:p>
    <w:p w14:paraId="5B83C093" w14:textId="77777777" w:rsidR="00B37D09" w:rsidRDefault="005B7BEB" w:rsidP="000E5536">
      <w:pPr>
        <w:pStyle w:val="Heading5"/>
      </w:pPr>
      <w:bookmarkStart w:id="105" w:name="_Toc315774606"/>
      <w:r>
        <w:t>R</w:t>
      </w:r>
      <w:r w:rsidR="0093510D">
        <w:t>endering the data by resampling when zoomed out</w:t>
      </w:r>
      <w:bookmarkEnd w:id="105"/>
    </w:p>
    <w:p w14:paraId="687FBFA9" w14:textId="77777777" w:rsidR="00B37D09" w:rsidRDefault="0093510D" w:rsidP="000E5536">
      <w:pPr>
        <w:pStyle w:val="BodyText"/>
      </w:pPr>
      <w:r>
        <w:t>Here are the stats for the zoom window:</w:t>
      </w:r>
    </w:p>
    <w:p w14:paraId="07E8A4B1"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0302DC2B"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1FC50423" w14:textId="77777777" w:rsidR="00B37D09" w:rsidRDefault="0093510D" w:rsidP="000E5536">
      <w:pPr>
        <w:pStyle w:val="BodyText"/>
      </w:pPr>
      <w:r>
        <w:t>Output img size (px):</w:t>
      </w:r>
      <w:r>
        <w:tab/>
        <w:t>width:</w:t>
      </w:r>
      <w:r>
        <w:tab/>
        <w:t>1024</w:t>
      </w:r>
      <w:r>
        <w:tab/>
        <w:t>height:</w:t>
      </w:r>
      <w:r>
        <w:tab/>
        <w:t>512</w:t>
      </w:r>
    </w:p>
    <w:p w14:paraId="643C7421" w14:textId="77777777" w:rsidR="00B37D09" w:rsidRDefault="0093510D" w:rsidP="000E5536">
      <w:pPr>
        <w:pStyle w:val="BodyText"/>
      </w:pPr>
      <w:r>
        <w:t>ScaleFactor (px/tile):</w:t>
      </w:r>
      <w:r>
        <w:tab/>
        <w:t>0.5</w:t>
      </w:r>
    </w:p>
    <w:p w14:paraId="7E3FF66B" w14:textId="77777777" w:rsidR="00B37D09" w:rsidRDefault="0093510D" w:rsidP="000E5536">
      <w:pPr>
        <w:pStyle w:val="BodyText"/>
      </w:pPr>
      <w:r>
        <w:t>Scale (m/px):</w:t>
      </w:r>
      <w:r>
        <w:tab/>
      </w:r>
      <w:r>
        <w:tab/>
        <w:t>2445.98490512</w:t>
      </w:r>
    </w:p>
    <w:p w14:paraId="76DD5E4E"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2577C4DB" w14:textId="77777777" w:rsidR="00B37D09" w:rsidRDefault="0093510D" w:rsidP="000E5536">
      <w:pPr>
        <w:pStyle w:val="BodyText"/>
      </w:pPr>
      <w:r>
        <w:t>Instead of 170 ro</w:t>
      </w:r>
      <w:r w:rsidR="00B7567C">
        <w:t>ws in 61ms, there are now 100873</w:t>
      </w:r>
      <w:r>
        <w:t xml:space="preserve"> records in 421ms</w:t>
      </w:r>
    </w:p>
    <w:p w14:paraId="7EC7DC6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545F22E6"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60CAB67B" w14:textId="77777777" w:rsidR="00B37D09" w:rsidRDefault="0093510D" w:rsidP="000E5536">
      <w:pPr>
        <w:pStyle w:val="BodyText"/>
      </w:pPr>
      <w:r>
        <w:t>Zooming out:</w:t>
      </w:r>
    </w:p>
    <w:p w14:paraId="5BC78039" w14:textId="77777777" w:rsidR="00B37D09" w:rsidRDefault="0093510D" w:rsidP="000E5536">
      <w:pPr>
        <w:pStyle w:val="BodyText"/>
      </w:pPr>
      <w:r>
        <w:t>Scale factor</w:t>
      </w:r>
      <w:r>
        <w:tab/>
        <w:t>1/scale factor</w:t>
      </w:r>
      <w:r>
        <w:tab/>
        <w:t>quadkey digit to use</w:t>
      </w:r>
      <w:r>
        <w:tab/>
      </w:r>
    </w:p>
    <w:p w14:paraId="0F8EE7FF" w14:textId="77777777" w:rsidR="00B37D09" w:rsidRDefault="0093510D" w:rsidP="000E5536">
      <w:pPr>
        <w:pStyle w:val="BodyText"/>
      </w:pPr>
      <w:r>
        <w:t>1.0</w:t>
      </w:r>
      <w:r>
        <w:tab/>
      </w:r>
      <w:r>
        <w:tab/>
      </w:r>
      <w:r>
        <w:tab/>
      </w:r>
      <w:r>
        <w:tab/>
        <w:t>1</w:t>
      </w:r>
      <w:r>
        <w:tab/>
      </w:r>
      <w:r>
        <w:tab/>
      </w:r>
      <w:r>
        <w:tab/>
      </w:r>
      <w:r>
        <w:tab/>
        <w:t>15</w:t>
      </w:r>
    </w:p>
    <w:p w14:paraId="7866DA94" w14:textId="77777777" w:rsidR="00B37D09" w:rsidRDefault="0093510D" w:rsidP="000E5536">
      <w:pPr>
        <w:pStyle w:val="BodyText"/>
      </w:pPr>
      <w:r>
        <w:t>0.5</w:t>
      </w:r>
      <w:r>
        <w:tab/>
      </w:r>
      <w:r>
        <w:tab/>
      </w:r>
      <w:r>
        <w:tab/>
      </w:r>
      <w:r>
        <w:tab/>
        <w:t>2</w:t>
      </w:r>
      <w:r>
        <w:tab/>
      </w:r>
      <w:r>
        <w:tab/>
      </w:r>
      <w:r>
        <w:tab/>
      </w:r>
      <w:r>
        <w:tab/>
        <w:t>14</w:t>
      </w:r>
    </w:p>
    <w:p w14:paraId="1CDC61C5" w14:textId="77777777" w:rsidR="00B37D09" w:rsidRDefault="0093510D" w:rsidP="000E5536">
      <w:pPr>
        <w:pStyle w:val="BodyText"/>
      </w:pPr>
      <w:r>
        <w:t>0.25</w:t>
      </w:r>
      <w:r>
        <w:tab/>
      </w:r>
      <w:r>
        <w:tab/>
      </w:r>
      <w:r>
        <w:tab/>
        <w:t>4</w:t>
      </w:r>
      <w:r>
        <w:tab/>
      </w:r>
      <w:r>
        <w:tab/>
      </w:r>
      <w:r>
        <w:tab/>
      </w:r>
      <w:r>
        <w:tab/>
        <w:t>13</w:t>
      </w:r>
    </w:p>
    <w:p w14:paraId="4D9F7BBC" w14:textId="77777777" w:rsidR="00B37D09" w:rsidRDefault="0093510D" w:rsidP="000E5536">
      <w:pPr>
        <w:pStyle w:val="BodyText"/>
      </w:pPr>
      <w:r>
        <w:t>0.125</w:t>
      </w:r>
      <w:r>
        <w:tab/>
      </w:r>
      <w:r>
        <w:tab/>
      </w:r>
      <w:r>
        <w:tab/>
        <w:t>8</w:t>
      </w:r>
      <w:r>
        <w:tab/>
      </w:r>
      <w:r>
        <w:tab/>
      </w:r>
      <w:r>
        <w:tab/>
      </w:r>
      <w:r>
        <w:tab/>
        <w:t>12</w:t>
      </w:r>
    </w:p>
    <w:p w14:paraId="7A5ACBD6" w14:textId="77777777" w:rsidR="00B37D09" w:rsidRDefault="0093510D" w:rsidP="000E5536">
      <w:pPr>
        <w:pStyle w:val="BodyText"/>
      </w:pPr>
      <w:r>
        <w:tab/>
      </w:r>
      <w:r>
        <w:tab/>
      </w:r>
      <w:r>
        <w:tab/>
      </w:r>
      <w:r>
        <w:tab/>
        <w:t>16</w:t>
      </w:r>
      <w:r>
        <w:tab/>
      </w:r>
      <w:r>
        <w:tab/>
      </w:r>
      <w:r>
        <w:tab/>
      </w:r>
      <w:r>
        <w:tab/>
        <w:t>11</w:t>
      </w:r>
    </w:p>
    <w:p w14:paraId="084ACA34" w14:textId="77777777" w:rsidR="00B37D09" w:rsidRDefault="0093510D" w:rsidP="000E5536">
      <w:pPr>
        <w:pStyle w:val="BodyText"/>
      </w:pPr>
      <w:r>
        <w:tab/>
      </w:r>
      <w:r>
        <w:tab/>
      </w:r>
      <w:r>
        <w:tab/>
      </w:r>
      <w:r>
        <w:tab/>
        <w:t>32</w:t>
      </w:r>
      <w:r>
        <w:tab/>
      </w:r>
      <w:r>
        <w:tab/>
      </w:r>
      <w:r>
        <w:tab/>
      </w:r>
      <w:r>
        <w:tab/>
        <w:t>10</w:t>
      </w:r>
    </w:p>
    <w:p w14:paraId="383BF14D" w14:textId="77777777" w:rsidR="00B37D09" w:rsidRDefault="0093510D" w:rsidP="000E5536">
      <w:pPr>
        <w:pStyle w:val="BodyText"/>
      </w:pPr>
      <w:r>
        <w:tab/>
      </w:r>
      <w:r>
        <w:tab/>
      </w:r>
      <w:r>
        <w:tab/>
      </w:r>
      <w:r>
        <w:tab/>
        <w:t>64</w:t>
      </w:r>
      <w:r>
        <w:tab/>
      </w:r>
      <w:r>
        <w:tab/>
      </w:r>
      <w:r>
        <w:tab/>
      </w:r>
      <w:r>
        <w:tab/>
        <w:t>9</w:t>
      </w:r>
    </w:p>
    <w:p w14:paraId="6EA4EA97" w14:textId="77777777" w:rsidR="00B37D09" w:rsidRDefault="0093510D" w:rsidP="000E5536">
      <w:pPr>
        <w:pStyle w:val="BodyText"/>
      </w:pPr>
      <w:r>
        <w:tab/>
      </w:r>
      <w:r>
        <w:tab/>
      </w:r>
      <w:r>
        <w:tab/>
      </w:r>
      <w:r>
        <w:tab/>
        <w:t>128</w:t>
      </w:r>
      <w:r>
        <w:tab/>
      </w:r>
      <w:r>
        <w:tab/>
      </w:r>
      <w:r>
        <w:tab/>
      </w:r>
      <w:r>
        <w:tab/>
        <w:t>8</w:t>
      </w:r>
    </w:p>
    <w:p w14:paraId="47C897F8" w14:textId="77777777" w:rsidR="00B37D09" w:rsidRDefault="0093510D" w:rsidP="000E5536">
      <w:pPr>
        <w:pStyle w:val="BodyText"/>
      </w:pPr>
      <w:r>
        <w:tab/>
      </w:r>
      <w:r>
        <w:tab/>
      </w:r>
      <w:r>
        <w:tab/>
      </w:r>
      <w:r>
        <w:tab/>
        <w:t>256</w:t>
      </w:r>
      <w:r>
        <w:tab/>
      </w:r>
      <w:r>
        <w:tab/>
      </w:r>
      <w:r>
        <w:tab/>
      </w:r>
      <w:r>
        <w:tab/>
        <w:t>7</w:t>
      </w:r>
    </w:p>
    <w:p w14:paraId="757ADB55" w14:textId="77777777" w:rsidR="00B37D09" w:rsidRDefault="0093510D" w:rsidP="000E5536">
      <w:pPr>
        <w:pStyle w:val="BodyText"/>
      </w:pPr>
      <w:r>
        <w:tab/>
      </w:r>
      <w:r>
        <w:tab/>
      </w:r>
      <w:r>
        <w:tab/>
      </w:r>
      <w:r>
        <w:tab/>
        <w:t>512</w:t>
      </w:r>
      <w:r>
        <w:tab/>
      </w:r>
      <w:r>
        <w:tab/>
      </w:r>
      <w:r>
        <w:tab/>
      </w:r>
      <w:r>
        <w:tab/>
        <w:t>6</w:t>
      </w:r>
    </w:p>
    <w:p w14:paraId="053D4EB5" w14:textId="77777777" w:rsidR="00B37D09" w:rsidRDefault="0093510D" w:rsidP="000E5536">
      <w:pPr>
        <w:pStyle w:val="BodyText"/>
      </w:pPr>
      <w:r>
        <w:tab/>
      </w:r>
      <w:r>
        <w:tab/>
      </w:r>
      <w:r>
        <w:tab/>
      </w:r>
      <w:r>
        <w:tab/>
        <w:t>1024</w:t>
      </w:r>
      <w:r>
        <w:tab/>
      </w:r>
      <w:r>
        <w:tab/>
      </w:r>
      <w:r>
        <w:tab/>
        <w:t>5</w:t>
      </w:r>
    </w:p>
    <w:p w14:paraId="1C012EED" w14:textId="77777777" w:rsidR="00B37D09" w:rsidRDefault="0093510D" w:rsidP="000E5536">
      <w:pPr>
        <w:pStyle w:val="BodyText"/>
      </w:pPr>
      <w:r>
        <w:tab/>
      </w:r>
      <w:r>
        <w:tab/>
      </w:r>
      <w:r>
        <w:tab/>
      </w:r>
      <w:r>
        <w:tab/>
        <w:t>2048</w:t>
      </w:r>
      <w:r>
        <w:tab/>
      </w:r>
      <w:r>
        <w:tab/>
      </w:r>
      <w:r>
        <w:tab/>
        <w:t>4</w:t>
      </w:r>
    </w:p>
    <w:p w14:paraId="74720446" w14:textId="77777777" w:rsidR="00B37D09" w:rsidRDefault="0093510D" w:rsidP="000E5536">
      <w:pPr>
        <w:pStyle w:val="BodyText"/>
      </w:pPr>
      <w:r>
        <w:tab/>
      </w:r>
      <w:r>
        <w:tab/>
      </w:r>
      <w:r>
        <w:tab/>
      </w:r>
      <w:r>
        <w:tab/>
        <w:t>4096</w:t>
      </w:r>
      <w:r>
        <w:tab/>
      </w:r>
      <w:r>
        <w:tab/>
      </w:r>
      <w:r>
        <w:tab/>
        <w:t>3</w:t>
      </w:r>
    </w:p>
    <w:p w14:paraId="551AEAE3" w14:textId="77777777" w:rsidR="00B37D09" w:rsidRDefault="0093510D" w:rsidP="000E5536">
      <w:pPr>
        <w:pStyle w:val="BodyText"/>
      </w:pPr>
      <w:r>
        <w:tab/>
      </w:r>
      <w:r>
        <w:tab/>
      </w:r>
      <w:r>
        <w:tab/>
      </w:r>
      <w:r>
        <w:tab/>
        <w:t>8192</w:t>
      </w:r>
      <w:r>
        <w:tab/>
      </w:r>
      <w:r>
        <w:tab/>
      </w:r>
      <w:r>
        <w:tab/>
        <w:t>2</w:t>
      </w:r>
    </w:p>
    <w:p w14:paraId="04B1F13E" w14:textId="77777777" w:rsidR="00B37D09" w:rsidRDefault="0093510D" w:rsidP="008B6883">
      <w:pPr>
        <w:pStyle w:val="BodyText2"/>
      </w:pPr>
      <w:r>
        <w:tab/>
      </w:r>
      <w:r>
        <w:tab/>
      </w:r>
      <w:r>
        <w:tab/>
      </w:r>
      <w:r>
        <w:tab/>
        <w:t>16384</w:t>
      </w:r>
      <w:r>
        <w:tab/>
      </w:r>
      <w:r>
        <w:tab/>
      </w:r>
      <w:r>
        <w:tab/>
        <w:t>1</w:t>
      </w:r>
    </w:p>
    <w:p w14:paraId="398084C8" w14:textId="77777777" w:rsidR="00B37D09" w:rsidRDefault="0093510D" w:rsidP="008B6883">
      <w:pPr>
        <w:pStyle w:val="BodyText2"/>
      </w:pPr>
      <w:r>
        <w:t>So 2^-x = scale factor</w:t>
      </w:r>
    </w:p>
    <w:p w14:paraId="1272BB69" w14:textId="77777777" w:rsidR="00B37D09" w:rsidRDefault="0093510D" w:rsidP="008B6883">
      <w:pPr>
        <w:pStyle w:val="BodyText2"/>
      </w:pPr>
      <w:r>
        <w:t>or</w:t>
      </w:r>
    </w:p>
    <w:p w14:paraId="568C5AF3" w14:textId="77777777" w:rsidR="00B37D09" w:rsidRDefault="0093510D" w:rsidP="008B6883">
      <w:pPr>
        <w:pStyle w:val="BodyText2"/>
      </w:pPr>
      <w:r>
        <w:t>x = 15 - (ln(SF)/ln(2))*(-1)</w:t>
      </w:r>
    </w:p>
    <w:p w14:paraId="6189F1C5" w14:textId="77777777" w:rsidR="00B37D09" w:rsidRDefault="0093510D" w:rsidP="008B6883">
      <w:pPr>
        <w:pStyle w:val="BodyText2"/>
      </w:pPr>
      <w:r>
        <w:t>select min(test) From (SELECT substring(quadkey from 0 for 15) as test,quadkey,tx,ty,z FROM public.pilotspeciesdata WHERE speciesid='17975') as rows where tx BETWEEN 25728 and 27776 and ty BETWEEN 16008 and 17032 group by rows.test</w:t>
      </w:r>
    </w:p>
    <w:p w14:paraId="040CF613"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0048F2C6" w14:textId="77777777" w:rsidR="00B37D09" w:rsidRDefault="0093510D" w:rsidP="000E5536">
      <w:pPr>
        <w:pStyle w:val="BodyText"/>
      </w:pPr>
      <w:r>
        <w:t>Trying to make this more efficient:</w:t>
      </w:r>
    </w:p>
    <w:p w14:paraId="09964E6E"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664B83CA"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7A0BBC94" w14:textId="77777777" w:rsidR="00B37D09" w:rsidRDefault="0093510D" w:rsidP="000E5536">
      <w:pPr>
        <w:pStyle w:val="BodyText"/>
      </w:pPr>
      <w:r>
        <w:t>Creating a quadkey look up table:</w:t>
      </w:r>
    </w:p>
    <w:p w14:paraId="2F4E7360" w14:textId="77777777" w:rsidR="00B37D09" w:rsidRDefault="0093510D" w:rsidP="000E5536">
      <w:pPr>
        <w:pStyle w:val="BodyText"/>
      </w:pPr>
      <w:r>
        <w:t>CREATE TABLE public.quadkey</w:t>
      </w:r>
    </w:p>
    <w:p w14:paraId="6FACFC38" w14:textId="77777777" w:rsidR="00B37D09" w:rsidRDefault="0093510D" w:rsidP="000E5536">
      <w:pPr>
        <w:pStyle w:val="BodyText"/>
      </w:pPr>
      <w:r>
        <w:t>(</w:t>
      </w:r>
    </w:p>
    <w:p w14:paraId="5A54E215" w14:textId="77777777" w:rsidR="00B37D09" w:rsidRDefault="0093510D" w:rsidP="000E5536">
      <w:pPr>
        <w:pStyle w:val="BodyText"/>
      </w:pPr>
      <w:r>
        <w:t xml:space="preserve">  quadkey character(15) NOT NULL,</w:t>
      </w:r>
    </w:p>
    <w:p w14:paraId="057235A5" w14:textId="77777777" w:rsidR="00B37D09" w:rsidRDefault="0093510D" w:rsidP="000E5536">
      <w:pPr>
        <w:pStyle w:val="BodyText"/>
      </w:pPr>
      <w:r>
        <w:t xml:space="preserve">  tx smallint,</w:t>
      </w:r>
    </w:p>
    <w:p w14:paraId="0980B1A5" w14:textId="77777777" w:rsidR="00B37D09" w:rsidRDefault="0093510D" w:rsidP="000E5536">
      <w:pPr>
        <w:pStyle w:val="BodyText"/>
      </w:pPr>
      <w:r>
        <w:t xml:space="preserve">  ty smallint,</w:t>
      </w:r>
    </w:p>
    <w:p w14:paraId="292BAAFC" w14:textId="77777777" w:rsidR="00B37D09" w:rsidRDefault="0093510D" w:rsidP="000E5536">
      <w:pPr>
        <w:pStyle w:val="BodyText"/>
      </w:pPr>
      <w:r>
        <w:t xml:space="preserve">  qk14min character(14),</w:t>
      </w:r>
    </w:p>
    <w:p w14:paraId="0B4B4730" w14:textId="77777777" w:rsidR="00B37D09" w:rsidRDefault="0093510D" w:rsidP="000E5536">
      <w:pPr>
        <w:pStyle w:val="BodyText"/>
      </w:pPr>
      <w:r>
        <w:t xml:space="preserve">  qk14max character(14),</w:t>
      </w:r>
    </w:p>
    <w:p w14:paraId="61F6B468" w14:textId="77777777" w:rsidR="00B37D09" w:rsidRDefault="0093510D" w:rsidP="000E5536">
      <w:pPr>
        <w:pStyle w:val="BodyText"/>
      </w:pPr>
      <w:r>
        <w:t xml:space="preserve">  qk13min character(13),</w:t>
      </w:r>
    </w:p>
    <w:p w14:paraId="5073EDEB" w14:textId="77777777" w:rsidR="00B37D09" w:rsidRDefault="0093510D" w:rsidP="000E5536">
      <w:pPr>
        <w:pStyle w:val="BodyText"/>
      </w:pPr>
      <w:r>
        <w:t xml:space="preserve">  qk13max character(13),</w:t>
      </w:r>
    </w:p>
    <w:p w14:paraId="0A7B3F0B" w14:textId="77777777" w:rsidR="00B37D09" w:rsidRDefault="0093510D" w:rsidP="000E5536">
      <w:pPr>
        <w:pStyle w:val="BodyText"/>
      </w:pPr>
      <w:r>
        <w:t xml:space="preserve">  qk12min character(12),</w:t>
      </w:r>
    </w:p>
    <w:p w14:paraId="352E4756" w14:textId="77777777" w:rsidR="00B37D09" w:rsidRDefault="0093510D" w:rsidP="000E5536">
      <w:pPr>
        <w:pStyle w:val="BodyText"/>
      </w:pPr>
      <w:r>
        <w:t xml:space="preserve">  qk12max character(12),</w:t>
      </w:r>
    </w:p>
    <w:p w14:paraId="4B738CE0" w14:textId="77777777" w:rsidR="00B37D09" w:rsidRDefault="0093510D" w:rsidP="000E5536">
      <w:pPr>
        <w:pStyle w:val="BodyText"/>
      </w:pPr>
      <w:r>
        <w:t xml:space="preserve">  qk11min character(11),</w:t>
      </w:r>
    </w:p>
    <w:p w14:paraId="2AF05707" w14:textId="77777777" w:rsidR="00B37D09" w:rsidRDefault="0093510D" w:rsidP="000E5536">
      <w:pPr>
        <w:pStyle w:val="BodyText"/>
      </w:pPr>
      <w:r>
        <w:t xml:space="preserve">  qk11max character(11),</w:t>
      </w:r>
    </w:p>
    <w:p w14:paraId="61475F5D" w14:textId="77777777" w:rsidR="00B37D09" w:rsidRDefault="0093510D" w:rsidP="000E5536">
      <w:pPr>
        <w:pStyle w:val="BodyText"/>
      </w:pPr>
      <w:r>
        <w:t xml:space="preserve">  qk10min character(10),</w:t>
      </w:r>
    </w:p>
    <w:p w14:paraId="0A2258FE" w14:textId="77777777" w:rsidR="00B37D09" w:rsidRDefault="0093510D" w:rsidP="000E5536">
      <w:pPr>
        <w:pStyle w:val="BodyText"/>
      </w:pPr>
      <w:r>
        <w:t xml:space="preserve">  qk10max character(10),</w:t>
      </w:r>
    </w:p>
    <w:p w14:paraId="62BCB275" w14:textId="77777777" w:rsidR="00B37D09" w:rsidRDefault="0093510D" w:rsidP="000E5536">
      <w:pPr>
        <w:pStyle w:val="BodyText"/>
      </w:pPr>
      <w:r>
        <w:t xml:space="preserve">  qk9min character(9),</w:t>
      </w:r>
    </w:p>
    <w:p w14:paraId="7C171674" w14:textId="77777777" w:rsidR="00B37D09" w:rsidRDefault="0093510D" w:rsidP="000E5536">
      <w:pPr>
        <w:pStyle w:val="BodyText"/>
      </w:pPr>
      <w:r>
        <w:t xml:space="preserve">  qk9max character(9),</w:t>
      </w:r>
    </w:p>
    <w:p w14:paraId="1CC56C2F" w14:textId="77777777" w:rsidR="00B37D09" w:rsidRDefault="0093510D" w:rsidP="000E5536">
      <w:pPr>
        <w:pStyle w:val="BodyText"/>
      </w:pPr>
      <w:r>
        <w:t xml:space="preserve">  qk8min character(8),</w:t>
      </w:r>
    </w:p>
    <w:p w14:paraId="5CD40D48" w14:textId="77777777" w:rsidR="00B37D09" w:rsidRDefault="0093510D" w:rsidP="000E5536">
      <w:pPr>
        <w:pStyle w:val="BodyText"/>
      </w:pPr>
      <w:r>
        <w:t xml:space="preserve">  qk8max character(8),</w:t>
      </w:r>
    </w:p>
    <w:p w14:paraId="4E0E6490" w14:textId="77777777" w:rsidR="00B37D09" w:rsidRDefault="0093510D" w:rsidP="000E5536">
      <w:pPr>
        <w:pStyle w:val="BodyText"/>
      </w:pPr>
      <w:r>
        <w:t xml:space="preserve">  qk7min character(7),</w:t>
      </w:r>
    </w:p>
    <w:p w14:paraId="1934C740" w14:textId="77777777" w:rsidR="00B37D09" w:rsidRDefault="0093510D" w:rsidP="000E5536">
      <w:pPr>
        <w:pStyle w:val="BodyText"/>
      </w:pPr>
      <w:r>
        <w:t xml:space="preserve">  qk7max character(7),</w:t>
      </w:r>
    </w:p>
    <w:p w14:paraId="18CC9B0C" w14:textId="77777777" w:rsidR="00B37D09" w:rsidRDefault="0093510D" w:rsidP="000E5536">
      <w:pPr>
        <w:pStyle w:val="BodyText"/>
      </w:pPr>
      <w:r>
        <w:t xml:space="preserve">  qk6min character(6),</w:t>
      </w:r>
    </w:p>
    <w:p w14:paraId="7C64E90F" w14:textId="77777777" w:rsidR="00B37D09" w:rsidRDefault="0093510D" w:rsidP="000E5536">
      <w:pPr>
        <w:pStyle w:val="BodyText"/>
      </w:pPr>
      <w:r>
        <w:t xml:space="preserve">  qk6max character(6),</w:t>
      </w:r>
    </w:p>
    <w:p w14:paraId="464DCC26" w14:textId="77777777" w:rsidR="00B37D09" w:rsidRDefault="0093510D" w:rsidP="000E5536">
      <w:pPr>
        <w:pStyle w:val="BodyText"/>
      </w:pPr>
      <w:r>
        <w:t xml:space="preserve">  qk5min character(5),</w:t>
      </w:r>
    </w:p>
    <w:p w14:paraId="319DB6A1" w14:textId="77777777" w:rsidR="00B37D09" w:rsidRDefault="0093510D" w:rsidP="000E5536">
      <w:pPr>
        <w:pStyle w:val="BodyText"/>
      </w:pPr>
      <w:r>
        <w:t xml:space="preserve">  qk5max character(5),</w:t>
      </w:r>
    </w:p>
    <w:p w14:paraId="0A741CC0" w14:textId="77777777" w:rsidR="00B37D09" w:rsidRDefault="0093510D" w:rsidP="000E5536">
      <w:pPr>
        <w:pStyle w:val="BodyText"/>
      </w:pPr>
      <w:r>
        <w:t xml:space="preserve">  qk4min character(4),</w:t>
      </w:r>
    </w:p>
    <w:p w14:paraId="237FB88F" w14:textId="77777777" w:rsidR="00B37D09" w:rsidRDefault="0093510D" w:rsidP="000E5536">
      <w:pPr>
        <w:pStyle w:val="BodyText"/>
      </w:pPr>
      <w:r>
        <w:t xml:space="preserve">  qk4max character(4),</w:t>
      </w:r>
    </w:p>
    <w:p w14:paraId="75D81260" w14:textId="77777777" w:rsidR="00B37D09" w:rsidRDefault="0093510D" w:rsidP="000E5536">
      <w:pPr>
        <w:pStyle w:val="BodyText"/>
      </w:pPr>
      <w:r>
        <w:t xml:space="preserve">  qk3min character(3),</w:t>
      </w:r>
    </w:p>
    <w:p w14:paraId="7D45D133" w14:textId="77777777" w:rsidR="00B37D09" w:rsidRDefault="0093510D" w:rsidP="000E5536">
      <w:pPr>
        <w:pStyle w:val="BodyText"/>
      </w:pPr>
      <w:r>
        <w:t xml:space="preserve">  qk3max character(3),</w:t>
      </w:r>
    </w:p>
    <w:p w14:paraId="7A779A1E" w14:textId="77777777" w:rsidR="00B37D09" w:rsidRDefault="0093510D" w:rsidP="000E5536">
      <w:pPr>
        <w:pStyle w:val="BodyText"/>
      </w:pPr>
      <w:r>
        <w:t xml:space="preserve">  qk2min character(2),</w:t>
      </w:r>
    </w:p>
    <w:p w14:paraId="59607632" w14:textId="77777777" w:rsidR="00B37D09" w:rsidRDefault="0093510D" w:rsidP="000E5536">
      <w:pPr>
        <w:pStyle w:val="BodyText"/>
      </w:pPr>
      <w:r>
        <w:t xml:space="preserve">  qk2max character(2),</w:t>
      </w:r>
    </w:p>
    <w:p w14:paraId="64A33B65" w14:textId="77777777" w:rsidR="00B37D09" w:rsidRDefault="0093510D" w:rsidP="000E5536">
      <w:pPr>
        <w:pStyle w:val="BodyText"/>
      </w:pPr>
      <w:r>
        <w:t xml:space="preserve">  qk1min character(1),</w:t>
      </w:r>
    </w:p>
    <w:p w14:paraId="652A8CB9" w14:textId="77777777" w:rsidR="00B37D09" w:rsidRDefault="0093510D" w:rsidP="000E5536">
      <w:pPr>
        <w:pStyle w:val="BodyText"/>
      </w:pPr>
      <w:r>
        <w:t xml:space="preserve">  qk1max character(1),</w:t>
      </w:r>
    </w:p>
    <w:p w14:paraId="2C6578CA" w14:textId="77777777" w:rsidR="00B37D09" w:rsidRDefault="0093510D" w:rsidP="000E5536">
      <w:pPr>
        <w:pStyle w:val="BodyText"/>
      </w:pPr>
      <w:r>
        <w:t xml:space="preserve">  CONSTRAINT pk PRIMARY KEY (quadkey)</w:t>
      </w:r>
    </w:p>
    <w:p w14:paraId="4BD7A038" w14:textId="77777777" w:rsidR="00B37D09" w:rsidRDefault="0093510D" w:rsidP="000E5536">
      <w:pPr>
        <w:pStyle w:val="BodyText"/>
      </w:pPr>
      <w:r>
        <w:t>)</w:t>
      </w:r>
    </w:p>
    <w:p w14:paraId="2A2A5F15" w14:textId="77777777" w:rsidR="00B37D09" w:rsidRDefault="0093510D" w:rsidP="000E5536">
      <w:pPr>
        <w:pStyle w:val="BodyText"/>
      </w:pPr>
      <w:r>
        <w:t>WITH (</w:t>
      </w:r>
    </w:p>
    <w:p w14:paraId="368E8132" w14:textId="77777777" w:rsidR="00B37D09" w:rsidRDefault="0093510D" w:rsidP="000E5536">
      <w:pPr>
        <w:pStyle w:val="BodyText"/>
      </w:pPr>
      <w:r>
        <w:t xml:space="preserve">  OIDS=FALSE</w:t>
      </w:r>
    </w:p>
    <w:p w14:paraId="13FF2978" w14:textId="77777777" w:rsidR="00B37D09" w:rsidRDefault="0093510D" w:rsidP="000E5536">
      <w:pPr>
        <w:pStyle w:val="BodyText"/>
      </w:pPr>
      <w:r>
        <w:t>);</w:t>
      </w:r>
    </w:p>
    <w:p w14:paraId="3EE68CF4" w14:textId="77777777" w:rsidR="00B37D09" w:rsidRDefault="0093510D" w:rsidP="008B6883">
      <w:pPr>
        <w:pStyle w:val="BodyText2"/>
      </w:pPr>
      <w:r>
        <w:t>ALTER TABLE public.quadkey OWNER TO usrdopa;</w:t>
      </w:r>
    </w:p>
    <w:p w14:paraId="2DBA3480" w14:textId="77777777" w:rsidR="00B37D09" w:rsidRDefault="0093510D" w:rsidP="008B6883">
      <w:pPr>
        <w:pStyle w:val="BodyText2"/>
      </w:pPr>
      <w:r>
        <w:t>-- Index: public.qk_i1</w:t>
      </w:r>
    </w:p>
    <w:p w14:paraId="5B7CCD64" w14:textId="77777777" w:rsidR="00B37D09" w:rsidRDefault="0093510D" w:rsidP="008B6883">
      <w:pPr>
        <w:pStyle w:val="BodyText2"/>
      </w:pPr>
      <w:r>
        <w:t>-- DROP INDEX public.qk_i1;</w:t>
      </w:r>
    </w:p>
    <w:p w14:paraId="5DE06CB0" w14:textId="77777777" w:rsidR="00B37D09" w:rsidRDefault="0093510D" w:rsidP="000E5536">
      <w:pPr>
        <w:pStyle w:val="BodyText"/>
      </w:pPr>
      <w:r>
        <w:t>CREATE INDEX qk_i1</w:t>
      </w:r>
    </w:p>
    <w:p w14:paraId="05B68358" w14:textId="77777777" w:rsidR="00B37D09" w:rsidRDefault="0093510D" w:rsidP="000E5536">
      <w:pPr>
        <w:pStyle w:val="BodyText"/>
      </w:pPr>
      <w:r>
        <w:t xml:space="preserve">  ON public.quadkey</w:t>
      </w:r>
    </w:p>
    <w:p w14:paraId="45D96D8F" w14:textId="77777777" w:rsidR="00B37D09" w:rsidRDefault="0093510D" w:rsidP="000E5536">
      <w:pPr>
        <w:pStyle w:val="BodyText"/>
      </w:pPr>
      <w:r>
        <w:t xml:space="preserve">  USING btree</w:t>
      </w:r>
    </w:p>
    <w:p w14:paraId="414CCF55" w14:textId="77777777" w:rsidR="00B37D09" w:rsidRDefault="0093510D" w:rsidP="008B6883">
      <w:pPr>
        <w:pStyle w:val="BodyText2"/>
      </w:pPr>
      <w:r>
        <w:t xml:space="preserve">  (quadkey);</w:t>
      </w:r>
    </w:p>
    <w:p w14:paraId="3ABAB530" w14:textId="77777777" w:rsidR="00B37D09" w:rsidRDefault="0093510D" w:rsidP="008B6883">
      <w:pPr>
        <w:pStyle w:val="BodyText2"/>
      </w:pPr>
      <w:r>
        <w:t>-- Index: public.qk_i2</w:t>
      </w:r>
    </w:p>
    <w:p w14:paraId="27C5CCF4" w14:textId="77777777" w:rsidR="00B37D09" w:rsidRDefault="0093510D" w:rsidP="008B6883">
      <w:pPr>
        <w:pStyle w:val="BodyText2"/>
      </w:pPr>
      <w:r>
        <w:t>-- DROP INDEX public.qk_i2;</w:t>
      </w:r>
    </w:p>
    <w:p w14:paraId="6A54704C" w14:textId="77777777" w:rsidR="00B37D09" w:rsidRDefault="0093510D" w:rsidP="000E5536">
      <w:pPr>
        <w:pStyle w:val="BodyText"/>
      </w:pPr>
      <w:r>
        <w:t>CREATE INDEX qk_i2</w:t>
      </w:r>
    </w:p>
    <w:p w14:paraId="446514A3" w14:textId="77777777" w:rsidR="00B37D09" w:rsidRDefault="0093510D" w:rsidP="000E5536">
      <w:pPr>
        <w:pStyle w:val="BodyText"/>
      </w:pPr>
      <w:r>
        <w:t xml:space="preserve">  ON public.quadkey</w:t>
      </w:r>
    </w:p>
    <w:p w14:paraId="74D582CF" w14:textId="77777777" w:rsidR="00B37D09" w:rsidRDefault="0093510D" w:rsidP="000E5536">
      <w:pPr>
        <w:pStyle w:val="BodyText"/>
      </w:pPr>
      <w:r>
        <w:t xml:space="preserve">  USING btree</w:t>
      </w:r>
    </w:p>
    <w:p w14:paraId="3E0837FC" w14:textId="77777777" w:rsidR="00B37D09" w:rsidRDefault="0093510D" w:rsidP="008B6883">
      <w:pPr>
        <w:pStyle w:val="BodyText2"/>
      </w:pPr>
      <w:r>
        <w:lastRenderedPageBreak/>
        <w:t xml:space="preserve">  (tx);</w:t>
      </w:r>
    </w:p>
    <w:p w14:paraId="5C5890E4" w14:textId="77777777" w:rsidR="00B37D09" w:rsidRDefault="0093510D" w:rsidP="008B6883">
      <w:pPr>
        <w:pStyle w:val="BodyText2"/>
      </w:pPr>
      <w:r>
        <w:t>-- Index: public.qk_i3</w:t>
      </w:r>
    </w:p>
    <w:p w14:paraId="4CBB6C92" w14:textId="77777777" w:rsidR="00B37D09" w:rsidRDefault="0093510D" w:rsidP="008B6883">
      <w:pPr>
        <w:pStyle w:val="BodyText2"/>
      </w:pPr>
      <w:r>
        <w:t>-- DROP INDEX public.qk_i3;</w:t>
      </w:r>
    </w:p>
    <w:p w14:paraId="4D40EC8A" w14:textId="77777777" w:rsidR="00B37D09" w:rsidRDefault="0093510D" w:rsidP="000E5536">
      <w:pPr>
        <w:pStyle w:val="BodyText"/>
      </w:pPr>
      <w:r>
        <w:t>CREATE INDEX qk_i3</w:t>
      </w:r>
    </w:p>
    <w:p w14:paraId="4EBF3942" w14:textId="77777777" w:rsidR="00B37D09" w:rsidRDefault="0093510D" w:rsidP="000E5536">
      <w:pPr>
        <w:pStyle w:val="BodyText"/>
      </w:pPr>
      <w:r>
        <w:t xml:space="preserve">  ON public.quadkey</w:t>
      </w:r>
    </w:p>
    <w:p w14:paraId="19046BA0" w14:textId="77777777" w:rsidR="00B37D09" w:rsidRDefault="0093510D" w:rsidP="000E5536">
      <w:pPr>
        <w:pStyle w:val="BodyText"/>
      </w:pPr>
      <w:r>
        <w:t xml:space="preserve">  USING btree</w:t>
      </w:r>
    </w:p>
    <w:p w14:paraId="59A19A03" w14:textId="77777777" w:rsidR="00B37D09" w:rsidRDefault="0093510D" w:rsidP="008B6883">
      <w:pPr>
        <w:pStyle w:val="BodyText2"/>
      </w:pPr>
      <w:r>
        <w:t xml:space="preserve">  (ty);</w:t>
      </w:r>
    </w:p>
    <w:p w14:paraId="279E4A7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7E9BAE37" w14:textId="77777777" w:rsidR="00B37D09" w:rsidRDefault="0093510D" w:rsidP="000E5536">
      <w:pPr>
        <w:pStyle w:val="BodyText"/>
      </w:pPr>
      <w:r>
        <w:t>(SELECT distinct quadkeydata.quadkey, tms_tiles.x, tms_tiles.y,</w:t>
      </w:r>
    </w:p>
    <w:p w14:paraId="35775EE7" w14:textId="77777777" w:rsidR="00B37D09" w:rsidRDefault="0093510D" w:rsidP="000E5536">
      <w:pPr>
        <w:pStyle w:val="BodyText"/>
      </w:pPr>
      <w:r>
        <w:t>substring(quadkeydata.quadkey from 0 for 15) as qk14min,</w:t>
      </w:r>
    </w:p>
    <w:p w14:paraId="3F80A58D" w14:textId="77777777" w:rsidR="00B37D09" w:rsidRDefault="0093510D" w:rsidP="000E5536">
      <w:pPr>
        <w:pStyle w:val="BodyText"/>
      </w:pPr>
      <w:r>
        <w:t>substring(quadkeydata.quadkey from 0 for 14) as qk13min,</w:t>
      </w:r>
    </w:p>
    <w:p w14:paraId="455BDFB3" w14:textId="77777777" w:rsidR="00B37D09" w:rsidRDefault="0093510D" w:rsidP="000E5536">
      <w:pPr>
        <w:pStyle w:val="BodyText"/>
      </w:pPr>
      <w:r>
        <w:t>substring(quadkeydata.quadkey from 0 for 13) as qk12min,</w:t>
      </w:r>
    </w:p>
    <w:p w14:paraId="70A1A8D2" w14:textId="77777777" w:rsidR="00B37D09" w:rsidRDefault="0093510D" w:rsidP="000E5536">
      <w:pPr>
        <w:pStyle w:val="BodyText"/>
      </w:pPr>
      <w:r>
        <w:t>substring(quadkeydata.quadkey from 0 for 12) as qk11min,</w:t>
      </w:r>
    </w:p>
    <w:p w14:paraId="04D6757B" w14:textId="77777777" w:rsidR="00B37D09" w:rsidRDefault="0093510D" w:rsidP="000E5536">
      <w:pPr>
        <w:pStyle w:val="BodyText"/>
      </w:pPr>
      <w:r>
        <w:t>substring(quadkeydata.quadkey from 0 for 11) as qk10min,</w:t>
      </w:r>
    </w:p>
    <w:p w14:paraId="3265A675" w14:textId="77777777" w:rsidR="00B37D09" w:rsidRDefault="0093510D" w:rsidP="000E5536">
      <w:pPr>
        <w:pStyle w:val="BodyText"/>
      </w:pPr>
      <w:r>
        <w:t>substring(quadkeydata.quadkey from 0 for 10) as qk9min,</w:t>
      </w:r>
    </w:p>
    <w:p w14:paraId="00AFA7E1" w14:textId="77777777" w:rsidR="00B37D09" w:rsidRDefault="0093510D" w:rsidP="000E5536">
      <w:pPr>
        <w:pStyle w:val="BodyText"/>
      </w:pPr>
      <w:r>
        <w:t>substring(quadkeydata.quadkey from 0 for 9) as qk8min,</w:t>
      </w:r>
    </w:p>
    <w:p w14:paraId="6DC82040" w14:textId="77777777" w:rsidR="00B37D09" w:rsidRDefault="0093510D" w:rsidP="000E5536">
      <w:pPr>
        <w:pStyle w:val="BodyText"/>
      </w:pPr>
      <w:r>
        <w:t>substring(quadkeydata.quadkey from 0 for 8) as qk7min,</w:t>
      </w:r>
    </w:p>
    <w:p w14:paraId="318A3C53" w14:textId="77777777" w:rsidR="00B37D09" w:rsidRDefault="0093510D" w:rsidP="000E5536">
      <w:pPr>
        <w:pStyle w:val="BodyText"/>
      </w:pPr>
      <w:r>
        <w:t>substring(quadkeydata.quadkey from 0 for 7) as qk6min,</w:t>
      </w:r>
    </w:p>
    <w:p w14:paraId="1F3911F3" w14:textId="77777777" w:rsidR="00B37D09" w:rsidRDefault="0093510D" w:rsidP="000E5536">
      <w:pPr>
        <w:pStyle w:val="BodyText"/>
      </w:pPr>
      <w:r>
        <w:t>substring(quadkeydata.quadkey from 0 for 6) as qk5min,</w:t>
      </w:r>
    </w:p>
    <w:p w14:paraId="6B7249ED" w14:textId="77777777" w:rsidR="00B37D09" w:rsidRDefault="0093510D" w:rsidP="000E5536">
      <w:pPr>
        <w:pStyle w:val="BodyText"/>
      </w:pPr>
      <w:r>
        <w:t>substring(quadkeydata.quadkey from 0 for 5) as qk4min,</w:t>
      </w:r>
    </w:p>
    <w:p w14:paraId="1A8B0136" w14:textId="77777777" w:rsidR="00B37D09" w:rsidRDefault="0093510D" w:rsidP="000E5536">
      <w:pPr>
        <w:pStyle w:val="BodyText"/>
      </w:pPr>
      <w:r>
        <w:t>substring(quadkeydata.quadkey from 0 for 4) as qk3min,</w:t>
      </w:r>
    </w:p>
    <w:p w14:paraId="61BA2EAF" w14:textId="77777777" w:rsidR="00B37D09" w:rsidRDefault="0093510D" w:rsidP="000E5536">
      <w:pPr>
        <w:pStyle w:val="BodyText"/>
      </w:pPr>
      <w:r>
        <w:t>substring(quadkeydata.quadkey from 0 for 3) as qk2min,</w:t>
      </w:r>
    </w:p>
    <w:p w14:paraId="3E9DE703" w14:textId="77777777" w:rsidR="00B37D09" w:rsidRDefault="0093510D" w:rsidP="000E5536">
      <w:pPr>
        <w:pStyle w:val="BodyText"/>
      </w:pPr>
      <w:r>
        <w:t>substring(quadkeydata.quadkey from 0 for 2) as qk1min,</w:t>
      </w:r>
    </w:p>
    <w:p w14:paraId="4AB42618" w14:textId="77777777" w:rsidR="00B37D09" w:rsidRDefault="0093510D" w:rsidP="000E5536">
      <w:pPr>
        <w:pStyle w:val="BodyText"/>
      </w:pPr>
      <w:r>
        <w:t>(substring(quadkeydata.quadkey from 0 for 15)::bigint + 1) as qk14max,</w:t>
      </w:r>
    </w:p>
    <w:p w14:paraId="7C2655E9" w14:textId="77777777" w:rsidR="00B37D09" w:rsidRDefault="0093510D" w:rsidP="000E5536">
      <w:pPr>
        <w:pStyle w:val="BodyText"/>
      </w:pPr>
      <w:r>
        <w:t>(substring(quadkeydata.quadkey from 0 for 14)::bigint + 1) as qk13max,</w:t>
      </w:r>
    </w:p>
    <w:p w14:paraId="65BABAC3" w14:textId="77777777" w:rsidR="00B37D09" w:rsidRDefault="0093510D" w:rsidP="000E5536">
      <w:pPr>
        <w:pStyle w:val="BodyText"/>
      </w:pPr>
      <w:r>
        <w:t>(substring(quadkeydata.quadkey from 0 for 13)::bigint + 1) as qk12max,</w:t>
      </w:r>
    </w:p>
    <w:p w14:paraId="479BB311" w14:textId="77777777" w:rsidR="00B37D09" w:rsidRDefault="0093510D" w:rsidP="000E5536">
      <w:pPr>
        <w:pStyle w:val="BodyText"/>
      </w:pPr>
      <w:r>
        <w:t>(substring(quadkeydata.quadkey from 0 for 12)::bigint + 1) as qk11max,</w:t>
      </w:r>
    </w:p>
    <w:p w14:paraId="3B31600E" w14:textId="77777777" w:rsidR="00B37D09" w:rsidRDefault="0093510D" w:rsidP="000E5536">
      <w:pPr>
        <w:pStyle w:val="BodyText"/>
      </w:pPr>
      <w:r>
        <w:t>(substring(quadkeydata.quadkey from 0 for 11)::bigint + 1) as qk10max,</w:t>
      </w:r>
    </w:p>
    <w:p w14:paraId="703EBA7F" w14:textId="77777777" w:rsidR="00B37D09" w:rsidRDefault="0093510D" w:rsidP="000E5536">
      <w:pPr>
        <w:pStyle w:val="BodyText"/>
      </w:pPr>
      <w:r>
        <w:t>(substring(quadkeydata.quadkey from 0 for 10)::bigint + 1) as qk9max,</w:t>
      </w:r>
    </w:p>
    <w:p w14:paraId="318589EE" w14:textId="77777777" w:rsidR="00B37D09" w:rsidRDefault="0093510D" w:rsidP="000E5536">
      <w:pPr>
        <w:pStyle w:val="BodyText"/>
      </w:pPr>
      <w:r>
        <w:t>(substring(quadkeydata.quadkey from 0 for 9)::bigint + 1) as qk8max,</w:t>
      </w:r>
    </w:p>
    <w:p w14:paraId="6B094999" w14:textId="77777777" w:rsidR="00B37D09" w:rsidRDefault="0093510D" w:rsidP="000E5536">
      <w:pPr>
        <w:pStyle w:val="BodyText"/>
      </w:pPr>
      <w:r>
        <w:t>(substring(quadkeydata.quadkey from 0 for 8)::bigint + 1) as qk7max,</w:t>
      </w:r>
    </w:p>
    <w:p w14:paraId="5E596020" w14:textId="77777777" w:rsidR="00B37D09" w:rsidRDefault="0093510D" w:rsidP="000E5536">
      <w:pPr>
        <w:pStyle w:val="BodyText"/>
      </w:pPr>
      <w:r>
        <w:t>(substring(quadkeydata.quadkey from 0 for 7)::bigint + 1) as qk6max,</w:t>
      </w:r>
    </w:p>
    <w:p w14:paraId="25C99B0C" w14:textId="77777777" w:rsidR="00B37D09" w:rsidRDefault="0093510D" w:rsidP="000E5536">
      <w:pPr>
        <w:pStyle w:val="BodyText"/>
      </w:pPr>
      <w:r>
        <w:t>(substring(quadkeydata.quadkey from 0 for 6)::bigint + 1) as qk5max,</w:t>
      </w:r>
    </w:p>
    <w:p w14:paraId="424DD2A8" w14:textId="77777777" w:rsidR="00B37D09" w:rsidRDefault="0093510D" w:rsidP="000E5536">
      <w:pPr>
        <w:pStyle w:val="BodyText"/>
      </w:pPr>
      <w:r>
        <w:t>(substring(quadkeydata.quadkey from 0 for 5)::bigint + 1) as qk4max,</w:t>
      </w:r>
    </w:p>
    <w:p w14:paraId="3E9752D2" w14:textId="77777777" w:rsidR="00B37D09" w:rsidRDefault="0093510D" w:rsidP="000E5536">
      <w:pPr>
        <w:pStyle w:val="BodyText"/>
      </w:pPr>
      <w:r>
        <w:t>(substring(quadkeydata.quadkey from 0 for 4)::bigint + 1) as qk3max,</w:t>
      </w:r>
    </w:p>
    <w:p w14:paraId="4E510952" w14:textId="77777777" w:rsidR="00B37D09" w:rsidRDefault="0093510D" w:rsidP="000E5536">
      <w:pPr>
        <w:pStyle w:val="BodyText"/>
      </w:pPr>
      <w:r>
        <w:t>(substring(quadkeydata.quadkey from 0 for 3)::bigint + 1) as qk2max,</w:t>
      </w:r>
    </w:p>
    <w:p w14:paraId="15DF7020" w14:textId="77777777" w:rsidR="00B37D09" w:rsidRDefault="0093510D" w:rsidP="000E5536">
      <w:pPr>
        <w:pStyle w:val="BodyText"/>
      </w:pPr>
      <w:r>
        <w:t xml:space="preserve">(substring(quadkeydata.quadkey from 0 for 2)::bigint + 1) as qk1max </w:t>
      </w:r>
    </w:p>
    <w:p w14:paraId="37DD2D3A" w14:textId="77777777" w:rsidR="00B37D09" w:rsidRDefault="0093510D" w:rsidP="008B6883">
      <w:pPr>
        <w:pStyle w:val="BodyText2"/>
      </w:pPr>
      <w:r>
        <w:t>from quadkeydata, tms_tiles WHERE quadkeydata.quadkey=tms_tiles.quadkey and tx BETWEEN 25728 and 27776 and ty BETWEEN 15496 and 17544)</w:t>
      </w:r>
    </w:p>
    <w:p w14:paraId="3B1CED5A" w14:textId="77777777" w:rsidR="00B37D09" w:rsidRDefault="0093510D" w:rsidP="000E5536">
      <w:pPr>
        <w:pStyle w:val="BodyText"/>
      </w:pPr>
      <w:r>
        <w:t xml:space="preserve">started at 10:57 - failed after 2hours exactly! with </w:t>
      </w:r>
    </w:p>
    <w:p w14:paraId="5FCA6305" w14:textId="77777777" w:rsidR="00B37D09" w:rsidRDefault="0093510D" w:rsidP="000E5536">
      <w:pPr>
        <w:pStyle w:val="BodyText"/>
      </w:pPr>
      <w:r>
        <w:t>********** Error **********</w:t>
      </w:r>
    </w:p>
    <w:p w14:paraId="7245A209" w14:textId="77777777" w:rsidR="00B37D09" w:rsidRDefault="0093510D" w:rsidP="000E5536">
      <w:pPr>
        <w:pStyle w:val="BodyText"/>
      </w:pPr>
      <w:r>
        <w:t>In the Server.log file (E:\cottaan\My Documents\pgadmin.log) these are the records:</w:t>
      </w:r>
    </w:p>
    <w:p w14:paraId="746630B2"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0F671F91" w14:textId="77777777" w:rsidR="00B37D09" w:rsidRDefault="0093510D" w:rsidP="000E5536">
      <w:pPr>
        <w:pStyle w:val="BodyText"/>
      </w:pPr>
      <w:r>
        <w:t xml:space="preserve">Which is exactly when the Error in pgadmin returned!! </w:t>
      </w:r>
    </w:p>
    <w:p w14:paraId="0232BDBE" w14:textId="77777777" w:rsidR="00B37D09" w:rsidRDefault="0093510D" w:rsidP="008B6883">
      <w:pPr>
        <w:pStyle w:val="BodyText2"/>
      </w:pPr>
      <w:r>
        <w:t xml:space="preserve">This explains the issue: </w:t>
      </w:r>
      <w:hyperlink r:id="rId433" w:anchor="ConnDrop" w:history="1">
        <w:r w:rsidRPr="0077669C">
          <w:rPr>
            <w:rStyle w:val="Hyperlink"/>
          </w:rPr>
          <w:t>http://www.pgadmin.org/support/faq.php#ConnDrop</w:t>
        </w:r>
      </w:hyperlink>
    </w:p>
    <w:p w14:paraId="6FA5E11C" w14:textId="77777777" w:rsidR="00B37D09" w:rsidRDefault="0093510D" w:rsidP="008B6883">
      <w:pPr>
        <w:pStyle w:val="BodyText2"/>
      </w:pPr>
      <w:r>
        <w:t>Also got an error: Can not wait for thread termination. The handle is invalid</w:t>
      </w:r>
    </w:p>
    <w:p w14:paraId="49B9ED21" w14:textId="77777777" w:rsidR="00B37D09" w:rsidRDefault="0093510D" w:rsidP="000E5536">
      <w:pPr>
        <w:pStyle w:val="BodyText"/>
      </w:pPr>
      <w:r>
        <w:t>tx BETWEEN 26581 and 26591 and ty BETWEEN 16539 and 16544</w:t>
      </w:r>
    </w:p>
    <w:p w14:paraId="7CCAE26D" w14:textId="77777777" w:rsidR="00B37D09" w:rsidRDefault="0093510D" w:rsidP="008B6883">
      <w:pPr>
        <w:pStyle w:val="BodyText2"/>
      </w:pPr>
      <w:r>
        <w:t>tx BETWEEN 25728 and 27776 and ty BETWEEN 15496 and 17544</w:t>
      </w:r>
    </w:p>
    <w:p w14:paraId="0E5D6ED4" w14:textId="77777777" w:rsidR="00B37D09" w:rsidRDefault="0093510D" w:rsidP="008B6883">
      <w:pPr>
        <w:pStyle w:val="BodyText2"/>
      </w:pPr>
      <w:r>
        <w:t>-- Table: public.quadkey</w:t>
      </w:r>
    </w:p>
    <w:p w14:paraId="31717EFA" w14:textId="77777777" w:rsidR="00B37D09" w:rsidRDefault="0093510D" w:rsidP="008B6883">
      <w:pPr>
        <w:pStyle w:val="BodyText2"/>
      </w:pPr>
      <w:r>
        <w:t>-- DROP TABLE public.quadkey;</w:t>
      </w:r>
    </w:p>
    <w:p w14:paraId="6A210CFE" w14:textId="77777777" w:rsidR="00B37D09" w:rsidRDefault="0093510D" w:rsidP="008B6883">
      <w:pPr>
        <w:pStyle w:val="BodyText2"/>
      </w:pPr>
      <w:r>
        <w:lastRenderedPageBreak/>
        <w:t>Creating a simpler quadkey lookup table:</w:t>
      </w:r>
    </w:p>
    <w:p w14:paraId="10FC53C1" w14:textId="77777777" w:rsidR="00B37D09" w:rsidRDefault="0093510D" w:rsidP="000E5536">
      <w:pPr>
        <w:pStyle w:val="BodyText"/>
      </w:pPr>
      <w:r>
        <w:t>CREATE TABLE public.quadkey</w:t>
      </w:r>
    </w:p>
    <w:p w14:paraId="3B25C0AC" w14:textId="77777777" w:rsidR="00B37D09" w:rsidRDefault="0093510D" w:rsidP="000E5536">
      <w:pPr>
        <w:pStyle w:val="BodyText"/>
      </w:pPr>
      <w:r>
        <w:t>(</w:t>
      </w:r>
    </w:p>
    <w:p w14:paraId="325D4ABF" w14:textId="77777777" w:rsidR="00B37D09" w:rsidRDefault="0093510D" w:rsidP="000E5536">
      <w:pPr>
        <w:pStyle w:val="BodyText"/>
      </w:pPr>
      <w:r>
        <w:t xml:space="preserve">  quadkey character(15) NOT NULL,</w:t>
      </w:r>
    </w:p>
    <w:p w14:paraId="40094712" w14:textId="77777777" w:rsidR="00B37D09" w:rsidRDefault="0093510D" w:rsidP="000E5536">
      <w:pPr>
        <w:pStyle w:val="BodyText"/>
      </w:pPr>
      <w:r>
        <w:t xml:space="preserve">  tx smallint,</w:t>
      </w:r>
    </w:p>
    <w:p w14:paraId="3EF85488" w14:textId="77777777" w:rsidR="00B37D09" w:rsidRDefault="0093510D" w:rsidP="000E5536">
      <w:pPr>
        <w:pStyle w:val="BodyText"/>
      </w:pPr>
      <w:r>
        <w:t xml:space="preserve">  ty smallint,</w:t>
      </w:r>
    </w:p>
    <w:p w14:paraId="57CFBAD3" w14:textId="77777777" w:rsidR="00B37D09" w:rsidRDefault="0093510D" w:rsidP="000E5536">
      <w:pPr>
        <w:pStyle w:val="BodyText"/>
      </w:pPr>
      <w:r>
        <w:t xml:space="preserve">  qk14 character(14),</w:t>
      </w:r>
    </w:p>
    <w:p w14:paraId="573F0D30" w14:textId="77777777" w:rsidR="00B37D09" w:rsidRDefault="0093510D" w:rsidP="000E5536">
      <w:pPr>
        <w:pStyle w:val="BodyText"/>
      </w:pPr>
      <w:r>
        <w:t xml:space="preserve">  qk13 character(13),</w:t>
      </w:r>
    </w:p>
    <w:p w14:paraId="28E9D0CB" w14:textId="77777777" w:rsidR="00B37D09" w:rsidRDefault="0093510D" w:rsidP="000E5536">
      <w:pPr>
        <w:pStyle w:val="BodyText"/>
      </w:pPr>
      <w:r>
        <w:t xml:space="preserve">  qk12 character(12),</w:t>
      </w:r>
    </w:p>
    <w:p w14:paraId="2CFBB3DE" w14:textId="77777777" w:rsidR="00B37D09" w:rsidRDefault="0093510D" w:rsidP="000E5536">
      <w:pPr>
        <w:pStyle w:val="BodyText"/>
      </w:pPr>
      <w:r>
        <w:t xml:space="preserve">  qk11 character(11),</w:t>
      </w:r>
    </w:p>
    <w:p w14:paraId="4F30275C" w14:textId="77777777" w:rsidR="00B37D09" w:rsidRDefault="0093510D" w:rsidP="000E5536">
      <w:pPr>
        <w:pStyle w:val="BodyText"/>
      </w:pPr>
      <w:r>
        <w:t xml:space="preserve">  qk10 character(10),</w:t>
      </w:r>
    </w:p>
    <w:p w14:paraId="0562DADA" w14:textId="77777777" w:rsidR="00B37D09" w:rsidRDefault="0093510D" w:rsidP="000E5536">
      <w:pPr>
        <w:pStyle w:val="BodyText"/>
      </w:pPr>
      <w:r>
        <w:t xml:space="preserve">  qk9 character(9),</w:t>
      </w:r>
    </w:p>
    <w:p w14:paraId="3C729C49" w14:textId="77777777" w:rsidR="00B37D09" w:rsidRDefault="0093510D" w:rsidP="000E5536">
      <w:pPr>
        <w:pStyle w:val="BodyText"/>
      </w:pPr>
      <w:r>
        <w:t xml:space="preserve">  qk8 character(8),</w:t>
      </w:r>
    </w:p>
    <w:p w14:paraId="13E2741D" w14:textId="77777777" w:rsidR="00B37D09" w:rsidRDefault="0093510D" w:rsidP="000E5536">
      <w:pPr>
        <w:pStyle w:val="BodyText"/>
      </w:pPr>
      <w:r>
        <w:t xml:space="preserve">  qk7 character(7),</w:t>
      </w:r>
    </w:p>
    <w:p w14:paraId="718D3CF9" w14:textId="77777777" w:rsidR="00B37D09" w:rsidRDefault="0093510D" w:rsidP="000E5536">
      <w:pPr>
        <w:pStyle w:val="BodyText"/>
      </w:pPr>
      <w:r>
        <w:t xml:space="preserve">  qk6 character(6),</w:t>
      </w:r>
    </w:p>
    <w:p w14:paraId="5268FE63" w14:textId="77777777" w:rsidR="00B37D09" w:rsidRDefault="0093510D" w:rsidP="000E5536">
      <w:pPr>
        <w:pStyle w:val="BodyText"/>
      </w:pPr>
      <w:r>
        <w:t xml:space="preserve">  qk5 character(5),</w:t>
      </w:r>
    </w:p>
    <w:p w14:paraId="20F40564" w14:textId="77777777" w:rsidR="00B37D09" w:rsidRDefault="0093510D" w:rsidP="000E5536">
      <w:pPr>
        <w:pStyle w:val="BodyText"/>
      </w:pPr>
      <w:r>
        <w:t xml:space="preserve">  qk4 character(4),</w:t>
      </w:r>
    </w:p>
    <w:p w14:paraId="4C7F969C" w14:textId="77777777" w:rsidR="00B37D09" w:rsidRDefault="0093510D" w:rsidP="000E5536">
      <w:pPr>
        <w:pStyle w:val="BodyText"/>
      </w:pPr>
      <w:r>
        <w:t xml:space="preserve">  qk3 character(3),</w:t>
      </w:r>
    </w:p>
    <w:p w14:paraId="55C1AADF" w14:textId="77777777" w:rsidR="00B37D09" w:rsidRDefault="0093510D" w:rsidP="000E5536">
      <w:pPr>
        <w:pStyle w:val="BodyText"/>
      </w:pPr>
      <w:r>
        <w:t xml:space="preserve">  qk2 character(2),</w:t>
      </w:r>
    </w:p>
    <w:p w14:paraId="01C522CE" w14:textId="77777777" w:rsidR="00B37D09" w:rsidRDefault="0093510D" w:rsidP="000E5536">
      <w:pPr>
        <w:pStyle w:val="BodyText"/>
      </w:pPr>
      <w:r>
        <w:t xml:space="preserve">  qk1 character(1),</w:t>
      </w:r>
    </w:p>
    <w:p w14:paraId="02D4DAA2" w14:textId="77777777" w:rsidR="00B37D09" w:rsidRDefault="0093510D" w:rsidP="000E5536">
      <w:pPr>
        <w:pStyle w:val="BodyText"/>
      </w:pPr>
      <w:r>
        <w:t xml:space="preserve">  CONSTRAINT pk PRIMARY KEY (quadkey)</w:t>
      </w:r>
    </w:p>
    <w:p w14:paraId="3AD42942" w14:textId="77777777" w:rsidR="00B37D09" w:rsidRDefault="0093510D" w:rsidP="000E5536">
      <w:pPr>
        <w:pStyle w:val="BodyText"/>
      </w:pPr>
      <w:r>
        <w:t>)</w:t>
      </w:r>
    </w:p>
    <w:p w14:paraId="783FA07C" w14:textId="77777777" w:rsidR="00B37D09" w:rsidRDefault="0093510D" w:rsidP="000E5536">
      <w:pPr>
        <w:pStyle w:val="BodyText"/>
      </w:pPr>
      <w:r>
        <w:t>WITH (</w:t>
      </w:r>
    </w:p>
    <w:p w14:paraId="3BFCB39A" w14:textId="77777777" w:rsidR="00B37D09" w:rsidRDefault="0093510D" w:rsidP="000E5536">
      <w:pPr>
        <w:pStyle w:val="BodyText"/>
      </w:pPr>
      <w:r>
        <w:t xml:space="preserve">  OIDS=FALSE</w:t>
      </w:r>
    </w:p>
    <w:p w14:paraId="6882ECD7" w14:textId="77777777" w:rsidR="00B37D09" w:rsidRDefault="0093510D" w:rsidP="000E5536">
      <w:pPr>
        <w:pStyle w:val="BodyText"/>
      </w:pPr>
      <w:r>
        <w:t>);</w:t>
      </w:r>
    </w:p>
    <w:p w14:paraId="01C4E267" w14:textId="77777777" w:rsidR="00B37D09" w:rsidRDefault="0093510D" w:rsidP="008B6883">
      <w:pPr>
        <w:pStyle w:val="BodyText2"/>
      </w:pPr>
      <w:r>
        <w:t>ALTER TABLE public.quadkey OWNER TO usrdopa;</w:t>
      </w:r>
    </w:p>
    <w:p w14:paraId="792E4B47" w14:textId="77777777" w:rsidR="00B37D09" w:rsidRDefault="0093510D" w:rsidP="008B6883">
      <w:pPr>
        <w:pStyle w:val="BodyText2"/>
      </w:pPr>
      <w:r>
        <w:t>-- Index: public.qk_i1</w:t>
      </w:r>
    </w:p>
    <w:p w14:paraId="000AD60A" w14:textId="77777777" w:rsidR="00B37D09" w:rsidRDefault="0093510D" w:rsidP="008B6883">
      <w:pPr>
        <w:pStyle w:val="BodyText2"/>
      </w:pPr>
      <w:r>
        <w:t>-- DROP INDEX public.qk_i1;</w:t>
      </w:r>
    </w:p>
    <w:p w14:paraId="3AC1EFC3" w14:textId="77777777" w:rsidR="00B37D09" w:rsidRDefault="0093510D" w:rsidP="000E5536">
      <w:pPr>
        <w:pStyle w:val="BodyText"/>
      </w:pPr>
      <w:r>
        <w:t>CREATE INDEX qk_i1</w:t>
      </w:r>
    </w:p>
    <w:p w14:paraId="3D17D32C" w14:textId="77777777" w:rsidR="00B37D09" w:rsidRDefault="0093510D" w:rsidP="000E5536">
      <w:pPr>
        <w:pStyle w:val="BodyText"/>
      </w:pPr>
      <w:r>
        <w:t xml:space="preserve">  ON public.quadkey</w:t>
      </w:r>
    </w:p>
    <w:p w14:paraId="560D2376" w14:textId="77777777" w:rsidR="00B37D09" w:rsidRDefault="0093510D" w:rsidP="000E5536">
      <w:pPr>
        <w:pStyle w:val="BodyText"/>
      </w:pPr>
      <w:r>
        <w:t xml:space="preserve">  USING btree</w:t>
      </w:r>
    </w:p>
    <w:p w14:paraId="511655F6" w14:textId="77777777" w:rsidR="00B37D09" w:rsidRDefault="0093510D" w:rsidP="008B6883">
      <w:pPr>
        <w:pStyle w:val="BodyText2"/>
      </w:pPr>
      <w:r>
        <w:t xml:space="preserve">  (quadkey);</w:t>
      </w:r>
    </w:p>
    <w:p w14:paraId="60EC8E04" w14:textId="77777777" w:rsidR="00B37D09" w:rsidRDefault="0093510D" w:rsidP="008B6883">
      <w:pPr>
        <w:pStyle w:val="BodyText2"/>
      </w:pPr>
      <w:r>
        <w:t>-- Index: public.qk_i2</w:t>
      </w:r>
    </w:p>
    <w:p w14:paraId="6E110C83" w14:textId="77777777" w:rsidR="00B37D09" w:rsidRDefault="0093510D" w:rsidP="008B6883">
      <w:pPr>
        <w:pStyle w:val="BodyText2"/>
      </w:pPr>
      <w:r>
        <w:t>-- DROP INDEX public.qk_i2;</w:t>
      </w:r>
    </w:p>
    <w:p w14:paraId="1F19EE5C" w14:textId="77777777" w:rsidR="00B37D09" w:rsidRDefault="0093510D" w:rsidP="000E5536">
      <w:pPr>
        <w:pStyle w:val="BodyText"/>
      </w:pPr>
      <w:r>
        <w:t>CREATE INDEX qk_i2</w:t>
      </w:r>
    </w:p>
    <w:p w14:paraId="40DA0122" w14:textId="77777777" w:rsidR="00B37D09" w:rsidRDefault="0093510D" w:rsidP="000E5536">
      <w:pPr>
        <w:pStyle w:val="BodyText"/>
      </w:pPr>
      <w:r>
        <w:t xml:space="preserve">  ON public.quadkey</w:t>
      </w:r>
    </w:p>
    <w:p w14:paraId="066A5AA9" w14:textId="77777777" w:rsidR="00B37D09" w:rsidRDefault="0093510D" w:rsidP="000E5536">
      <w:pPr>
        <w:pStyle w:val="BodyText"/>
      </w:pPr>
      <w:r>
        <w:t xml:space="preserve">  USING btree</w:t>
      </w:r>
    </w:p>
    <w:p w14:paraId="3924A8B0" w14:textId="77777777" w:rsidR="00B37D09" w:rsidRDefault="0093510D" w:rsidP="008B6883">
      <w:pPr>
        <w:pStyle w:val="BodyText2"/>
      </w:pPr>
      <w:r>
        <w:t xml:space="preserve">  (tx);</w:t>
      </w:r>
    </w:p>
    <w:p w14:paraId="4E68309E" w14:textId="77777777" w:rsidR="00B37D09" w:rsidRDefault="0093510D" w:rsidP="008B6883">
      <w:pPr>
        <w:pStyle w:val="BodyText2"/>
      </w:pPr>
      <w:r>
        <w:t>-- Index: public.qk_i3</w:t>
      </w:r>
    </w:p>
    <w:p w14:paraId="0E1DFE95" w14:textId="77777777" w:rsidR="00B37D09" w:rsidRDefault="0093510D" w:rsidP="008B6883">
      <w:pPr>
        <w:pStyle w:val="BodyText2"/>
      </w:pPr>
      <w:r>
        <w:t>-- DROP INDEX public.qk_i3;</w:t>
      </w:r>
    </w:p>
    <w:p w14:paraId="2FBC6429" w14:textId="77777777" w:rsidR="00B37D09" w:rsidRDefault="0093510D" w:rsidP="000E5536">
      <w:pPr>
        <w:pStyle w:val="BodyText"/>
      </w:pPr>
      <w:r>
        <w:t>CREATE INDEX qk_i3</w:t>
      </w:r>
    </w:p>
    <w:p w14:paraId="695B3E0D" w14:textId="77777777" w:rsidR="00B37D09" w:rsidRDefault="0093510D" w:rsidP="000E5536">
      <w:pPr>
        <w:pStyle w:val="BodyText"/>
      </w:pPr>
      <w:r>
        <w:t xml:space="preserve">  ON public.quadkey</w:t>
      </w:r>
    </w:p>
    <w:p w14:paraId="6C686BA9" w14:textId="77777777" w:rsidR="00B37D09" w:rsidRDefault="0093510D" w:rsidP="000E5536">
      <w:pPr>
        <w:pStyle w:val="BodyText"/>
      </w:pPr>
      <w:r>
        <w:t xml:space="preserve">  USING btree</w:t>
      </w:r>
    </w:p>
    <w:p w14:paraId="7CF724A8" w14:textId="77777777" w:rsidR="00B37D09" w:rsidRDefault="0093510D" w:rsidP="000E5536">
      <w:pPr>
        <w:pStyle w:val="BodyText"/>
      </w:pPr>
      <w:r>
        <w:t xml:space="preserve">  (ty);</w:t>
      </w:r>
    </w:p>
    <w:p w14:paraId="30464162" w14:textId="77777777" w:rsidR="00B37D09" w:rsidRDefault="0093510D" w:rsidP="000E5536">
      <w:pPr>
        <w:pStyle w:val="BodyText"/>
      </w:pPr>
      <w:r>
        <w:t xml:space="preserve">  </w:t>
      </w:r>
    </w:p>
    <w:p w14:paraId="12472C4A" w14:textId="77777777" w:rsidR="00B37D09" w:rsidRDefault="0093510D" w:rsidP="000E5536">
      <w:pPr>
        <w:pStyle w:val="BodyText"/>
      </w:pPr>
      <w:r>
        <w:t>insert into public.quadkey (quadkey,tx,ty,qk14,qk13,qk12,qk11,qk10,qk9,qk8,qk7,qk6,qk5,qk4,qk3,qk2,qk1)</w:t>
      </w:r>
    </w:p>
    <w:p w14:paraId="4F7AC4A2" w14:textId="77777777" w:rsidR="00B37D09" w:rsidRDefault="0093510D" w:rsidP="000E5536">
      <w:pPr>
        <w:pStyle w:val="BodyText"/>
      </w:pPr>
      <w:r>
        <w:t>(SELECT quadkey, tx, ty,</w:t>
      </w:r>
    </w:p>
    <w:p w14:paraId="33D66C12" w14:textId="77777777" w:rsidR="00B37D09" w:rsidRDefault="0093510D" w:rsidP="000E5536">
      <w:pPr>
        <w:pStyle w:val="BodyText"/>
      </w:pPr>
      <w:r>
        <w:t>substring(quadkey from 0 for 15),</w:t>
      </w:r>
    </w:p>
    <w:p w14:paraId="43FCB39F" w14:textId="77777777" w:rsidR="00B37D09" w:rsidRDefault="0093510D" w:rsidP="000E5536">
      <w:pPr>
        <w:pStyle w:val="BodyText"/>
      </w:pPr>
      <w:r>
        <w:t>substring(quadkey from 0 for 14),</w:t>
      </w:r>
    </w:p>
    <w:p w14:paraId="5083C6BC" w14:textId="77777777" w:rsidR="00B37D09" w:rsidRDefault="0093510D" w:rsidP="000E5536">
      <w:pPr>
        <w:pStyle w:val="BodyText"/>
      </w:pPr>
      <w:r>
        <w:t>substring(quadkey from 0 for 13),</w:t>
      </w:r>
    </w:p>
    <w:p w14:paraId="6A6BEA51" w14:textId="77777777" w:rsidR="00B37D09" w:rsidRDefault="0093510D" w:rsidP="000E5536">
      <w:pPr>
        <w:pStyle w:val="BodyText"/>
      </w:pPr>
      <w:r>
        <w:t>substring(quadkey from 0 for 12),</w:t>
      </w:r>
    </w:p>
    <w:p w14:paraId="49092554" w14:textId="77777777" w:rsidR="00B37D09" w:rsidRDefault="0093510D" w:rsidP="000E5536">
      <w:pPr>
        <w:pStyle w:val="BodyText"/>
      </w:pPr>
      <w:r>
        <w:t>substring(quadkey from 0 for 11),</w:t>
      </w:r>
    </w:p>
    <w:p w14:paraId="7EE9E3AD" w14:textId="77777777" w:rsidR="00B37D09" w:rsidRDefault="0093510D" w:rsidP="000E5536">
      <w:pPr>
        <w:pStyle w:val="BodyText"/>
      </w:pPr>
      <w:r>
        <w:t>substring(quadkey from 0 for 10),</w:t>
      </w:r>
    </w:p>
    <w:p w14:paraId="6DD04DB8" w14:textId="77777777" w:rsidR="00B37D09" w:rsidRDefault="0093510D" w:rsidP="000E5536">
      <w:pPr>
        <w:pStyle w:val="BodyText"/>
      </w:pPr>
      <w:r>
        <w:t>substring(quadkey from 0 for 9),</w:t>
      </w:r>
    </w:p>
    <w:p w14:paraId="6B427F02" w14:textId="77777777" w:rsidR="00B37D09" w:rsidRDefault="0093510D" w:rsidP="000E5536">
      <w:pPr>
        <w:pStyle w:val="BodyText"/>
      </w:pPr>
      <w:r>
        <w:lastRenderedPageBreak/>
        <w:t>substring(quadkey from 0 for 8),</w:t>
      </w:r>
    </w:p>
    <w:p w14:paraId="710F509B" w14:textId="77777777" w:rsidR="00B37D09" w:rsidRDefault="0093510D" w:rsidP="000E5536">
      <w:pPr>
        <w:pStyle w:val="BodyText"/>
      </w:pPr>
      <w:r>
        <w:t>substring(quadkey from 0 for 7),</w:t>
      </w:r>
    </w:p>
    <w:p w14:paraId="73944543" w14:textId="77777777" w:rsidR="00B37D09" w:rsidRDefault="0093510D" w:rsidP="000E5536">
      <w:pPr>
        <w:pStyle w:val="BodyText"/>
      </w:pPr>
      <w:r>
        <w:t>substring(quadkey from 0 for 6),</w:t>
      </w:r>
    </w:p>
    <w:p w14:paraId="1A321E64" w14:textId="77777777" w:rsidR="00B37D09" w:rsidRDefault="0093510D" w:rsidP="000E5536">
      <w:pPr>
        <w:pStyle w:val="BodyText"/>
      </w:pPr>
      <w:r>
        <w:t>substring(quadkey from 0 for 5),</w:t>
      </w:r>
    </w:p>
    <w:p w14:paraId="0FC4B055" w14:textId="77777777" w:rsidR="00B37D09" w:rsidRDefault="0093510D" w:rsidP="000E5536">
      <w:pPr>
        <w:pStyle w:val="BodyText"/>
      </w:pPr>
      <w:r>
        <w:t>substring(quadkey from 0 for 4),</w:t>
      </w:r>
    </w:p>
    <w:p w14:paraId="07AD63BB" w14:textId="77777777" w:rsidR="00B37D09" w:rsidRDefault="0093510D" w:rsidP="000E5536">
      <w:pPr>
        <w:pStyle w:val="BodyText"/>
      </w:pPr>
      <w:r>
        <w:t>substring(quadkey from 0 for 3),</w:t>
      </w:r>
    </w:p>
    <w:p w14:paraId="21D7AEEA" w14:textId="77777777" w:rsidR="00B37D09" w:rsidRDefault="0093510D" w:rsidP="000E5536">
      <w:pPr>
        <w:pStyle w:val="BodyText"/>
      </w:pPr>
      <w:r>
        <w:t>substring(quadkey from 0 for 2)</w:t>
      </w:r>
    </w:p>
    <w:p w14:paraId="6A5E0067" w14:textId="77777777" w:rsidR="00B37D09" w:rsidRDefault="0093510D" w:rsidP="008B6883">
      <w:pPr>
        <w:pStyle w:val="BodyText2"/>
      </w:pPr>
      <w:r>
        <w:t>from tms_tiles WHERE tx BETWEEN 25728 and 27776 and ty BETWEEN 15496 and 17544)</w:t>
      </w:r>
    </w:p>
    <w:p w14:paraId="33424E81" w14:textId="77777777" w:rsidR="00B37D09" w:rsidRDefault="0093510D" w:rsidP="000E5536">
      <w:pPr>
        <w:pStyle w:val="BodyText"/>
      </w:pPr>
      <w:r>
        <w:t>tx BETWEEN 26581 and 26591 and ty BETWEEN 16539 and 16544</w:t>
      </w:r>
    </w:p>
    <w:p w14:paraId="11CA7199" w14:textId="77777777" w:rsidR="00B37D09" w:rsidRDefault="0093510D" w:rsidP="000E5536">
      <w:pPr>
        <w:pStyle w:val="BodyText"/>
      </w:pPr>
      <w:r>
        <w:t>tx BETWEEN 25728 and 27776 and ty BETWEEN 15496 and 17544</w:t>
      </w:r>
    </w:p>
    <w:p w14:paraId="1E74C00B" w14:textId="77777777" w:rsidR="00B37D09" w:rsidRDefault="0093510D" w:rsidP="008B6883">
      <w:pPr>
        <w:pStyle w:val="BodyText2"/>
      </w:pPr>
      <w:r>
        <w:t>tx BETWEEN 18900 and 19000 and ty BETWEEN 13900 and 14000 - FOR AFRICA</w:t>
      </w:r>
    </w:p>
    <w:p w14:paraId="7FF82814" w14:textId="77777777" w:rsidR="00B37D09" w:rsidRDefault="0093510D" w:rsidP="008B6883">
      <w:pPr>
        <w:pStyle w:val="BodyText2"/>
      </w:pPr>
      <w:r>
        <w:t>Query returned successfully: 4198401 rows affected, 537566 ms execution time.</w:t>
      </w:r>
    </w:p>
    <w:p w14:paraId="6E268F68" w14:textId="77777777" w:rsidR="00B37D09" w:rsidRDefault="0093510D" w:rsidP="000E5536">
      <w:pPr>
        <w:pStyle w:val="BodyText"/>
      </w:pPr>
      <w:r>
        <w:t>creating the statistics table:</w:t>
      </w:r>
    </w:p>
    <w:p w14:paraId="58588AA1" w14:textId="77777777" w:rsidR="00B37D09" w:rsidRDefault="0093510D" w:rsidP="000E5536">
      <w:pPr>
        <w:pStyle w:val="BodyText"/>
      </w:pPr>
      <w:r>
        <w:t xml:space="preserve">insert into public.pilotspeciesdatastatistics (select </w:t>
      </w:r>
    </w:p>
    <w:p w14:paraId="57CB3A73" w14:textId="77777777" w:rsidR="00B37D09" w:rsidRDefault="0093510D" w:rsidP="000E5536">
      <w:pPr>
        <w:pStyle w:val="BodyText"/>
      </w:pPr>
      <w:r>
        <w:t xml:space="preserve">  pilotspeciesdata.tx, </w:t>
      </w:r>
    </w:p>
    <w:p w14:paraId="2A8E2033" w14:textId="77777777" w:rsidR="00B37D09" w:rsidRDefault="0093510D" w:rsidP="000E5536">
      <w:pPr>
        <w:pStyle w:val="BodyText"/>
      </w:pPr>
      <w:r>
        <w:t xml:space="preserve">  pilotspeciesdata.ty, </w:t>
      </w:r>
    </w:p>
    <w:p w14:paraId="297616E0" w14:textId="77777777" w:rsidR="00B37D09" w:rsidRDefault="0093510D" w:rsidP="000E5536">
      <w:pPr>
        <w:pStyle w:val="BodyText"/>
      </w:pPr>
      <w:r>
        <w:t xml:space="preserve">  count(pilotspeciesdata.z) as z</w:t>
      </w:r>
    </w:p>
    <w:p w14:paraId="32585AC1" w14:textId="77777777" w:rsidR="00B37D09" w:rsidRDefault="0093510D" w:rsidP="000E5536">
      <w:pPr>
        <w:pStyle w:val="BodyText"/>
      </w:pPr>
      <w:r>
        <w:t xml:space="preserve">FROM </w:t>
      </w:r>
    </w:p>
    <w:p w14:paraId="029E6D9E" w14:textId="77777777" w:rsidR="00B37D09" w:rsidRDefault="0093510D" w:rsidP="000E5536">
      <w:pPr>
        <w:pStyle w:val="BodyText"/>
      </w:pPr>
      <w:r>
        <w:t xml:space="preserve">  public.pilotspeciesdata</w:t>
      </w:r>
    </w:p>
    <w:p w14:paraId="12DFEF2A" w14:textId="77777777" w:rsidR="00B37D09" w:rsidRDefault="0093510D" w:rsidP="000E5536">
      <w:pPr>
        <w:pStyle w:val="BodyText"/>
      </w:pPr>
      <w:r>
        <w:t xml:space="preserve"> group by tx,ty)</w:t>
      </w:r>
    </w:p>
    <w:p w14:paraId="33E6CA8B" w14:textId="77777777" w:rsidR="00B37D09" w:rsidRDefault="0093510D" w:rsidP="008B6883">
      <w:pPr>
        <w:pStyle w:val="BodyText2"/>
      </w:pPr>
      <w:r>
        <w:t>Query returned successfully: 62108937 rows affected, 9869543 ms execution time. - 2hrs 40mins</w:t>
      </w:r>
    </w:p>
    <w:p w14:paraId="37F50E63" w14:textId="77777777" w:rsidR="00B37D09" w:rsidRDefault="0093510D" w:rsidP="000E5536">
      <w:pPr>
        <w:pStyle w:val="BodyText"/>
      </w:pPr>
      <w:r>
        <w:t>insert into tmp (SELECT quadkey, x, y</w:t>
      </w:r>
    </w:p>
    <w:p w14:paraId="4F35C847" w14:textId="77777777" w:rsidR="00B37D09" w:rsidRDefault="0093510D" w:rsidP="000E5536">
      <w:pPr>
        <w:pStyle w:val="BodyText"/>
      </w:pPr>
      <w:r>
        <w:t xml:space="preserve">  FROM public.tms_tiles where x BETWEEN 25728 and 27776 and </w:t>
      </w:r>
    </w:p>
    <w:p w14:paraId="5D511D3D" w14:textId="77777777" w:rsidR="00B37D09" w:rsidRDefault="0093510D" w:rsidP="000E5536">
      <w:pPr>
        <w:pStyle w:val="BodyText"/>
      </w:pPr>
      <w:r>
        <w:t xml:space="preserve">  y BETWEEN 15496 and 17544)</w:t>
      </w:r>
    </w:p>
    <w:p w14:paraId="0BDB9803" w14:textId="77777777" w:rsidR="00B37D09" w:rsidRDefault="0093510D" w:rsidP="008B6883">
      <w:pPr>
        <w:pStyle w:val="BodyText2"/>
      </w:pPr>
      <w:r>
        <w:t>Query returned successfully: 4198401 rows affected, 889170 ms execution time.</w:t>
      </w:r>
    </w:p>
    <w:p w14:paraId="02635F52" w14:textId="77777777" w:rsidR="00B37D09" w:rsidRDefault="0093510D" w:rsidP="000E5536">
      <w:pPr>
        <w:pStyle w:val="BodyText"/>
      </w:pPr>
      <w:r>
        <w:t>UPDATE public.quadkey</w:t>
      </w:r>
    </w:p>
    <w:p w14:paraId="394C710E" w14:textId="77777777" w:rsidR="00B37D09" w:rsidRDefault="0093510D" w:rsidP="000E5536">
      <w:pPr>
        <w:pStyle w:val="BodyText"/>
      </w:pPr>
      <w:r>
        <w:t xml:space="preserve">   SET tx=tmp.tx , ty=tmp.ty</w:t>
      </w:r>
    </w:p>
    <w:p w14:paraId="4499FCA1" w14:textId="77777777" w:rsidR="00B37D09" w:rsidRDefault="0093510D" w:rsidP="000E5536">
      <w:pPr>
        <w:pStyle w:val="BodyText"/>
      </w:pPr>
      <w:r>
        <w:t xml:space="preserve">   from tmp</w:t>
      </w:r>
    </w:p>
    <w:p w14:paraId="627D9576" w14:textId="77777777" w:rsidR="00B37D09" w:rsidRDefault="0093510D" w:rsidP="008B6883">
      <w:pPr>
        <w:pStyle w:val="BodyText2"/>
      </w:pPr>
      <w:r>
        <w:t xml:space="preserve"> WHERE quadkey.quadkey = tmp.quadkey</w:t>
      </w:r>
    </w:p>
    <w:p w14:paraId="06DBBC11"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6CA96BE" w14:textId="77777777" w:rsidR="00B37D09" w:rsidRDefault="0093510D" w:rsidP="000E5536">
      <w:pPr>
        <w:pStyle w:val="BodyText"/>
      </w:pPr>
      <w:r>
        <w:t xml:space="preserve"> </w:t>
      </w:r>
    </w:p>
    <w:p w14:paraId="1505C434" w14:textId="77777777" w:rsidR="00B37D09" w:rsidRDefault="0093510D" w:rsidP="000E5536">
      <w:pPr>
        <w:pStyle w:val="BodyText"/>
      </w:pPr>
      <w:r>
        <w:t xml:space="preserve">Performance tuning for the richness queries: </w:t>
      </w:r>
    </w:p>
    <w:p w14:paraId="1944B5D1" w14:textId="77777777" w:rsidR="00B37D09" w:rsidRDefault="0093510D" w:rsidP="000E5536">
      <w:pPr>
        <w:pStyle w:val="BodyText"/>
      </w:pPr>
      <w:r>
        <w:t>SELECT min(public.quadkey.tx), min(public.quadkey.ty), count(objid)</w:t>
      </w:r>
    </w:p>
    <w:p w14:paraId="7BFFCBDE"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1F3D05A7" w14:textId="77777777" w:rsidR="00B37D09" w:rsidRDefault="0093510D" w:rsidP="008B6883">
      <w:pPr>
        <w:pStyle w:val="BodyText2"/>
      </w:pPr>
      <w:r>
        <w:t xml:space="preserve">  GROUP BY qk14;</w:t>
      </w:r>
    </w:p>
    <w:p w14:paraId="030E90D8" w14:textId="77777777" w:rsidR="00B37D09" w:rsidRDefault="0093510D" w:rsidP="008B6883">
      <w:pPr>
        <w:pStyle w:val="BodyText2"/>
      </w:pPr>
      <w:r>
        <w:t>Total query runtime: 593905 ms. 242456 rows retrieved. TOO SLOW.</w:t>
      </w:r>
    </w:p>
    <w:p w14:paraId="60D75248" w14:textId="77777777" w:rsidR="00B37D09" w:rsidRDefault="0093510D" w:rsidP="000E5536">
      <w:pPr>
        <w:pStyle w:val="BodyText"/>
      </w:pPr>
      <w:r>
        <w:t>Running a Vacuum Analyse on the quadkey table</w:t>
      </w:r>
    </w:p>
    <w:p w14:paraId="3F7C8D9E" w14:textId="77777777" w:rsidR="00B37D09" w:rsidRDefault="0093510D" w:rsidP="000E5536">
      <w:pPr>
        <w:pStyle w:val="BodyText"/>
      </w:pPr>
      <w:r>
        <w:t>WARNING:  skipping "pg_authid" --- only superuser can vacuum it</w:t>
      </w:r>
    </w:p>
    <w:p w14:paraId="2851C1BD" w14:textId="77777777" w:rsidR="00B37D09" w:rsidRDefault="0093510D" w:rsidP="000E5536">
      <w:pPr>
        <w:pStyle w:val="BodyText"/>
      </w:pPr>
      <w:r>
        <w:t>WARNING:  skipping "pg_database" --- only superuser can vacuum it</w:t>
      </w:r>
    </w:p>
    <w:p w14:paraId="6382333E" w14:textId="77777777" w:rsidR="00B37D09" w:rsidRDefault="0093510D" w:rsidP="000E5536">
      <w:pPr>
        <w:pStyle w:val="BodyText"/>
      </w:pPr>
      <w:r>
        <w:t>WARNING:  skipping "pg_tablespace" --- only superuser can vacuum it</w:t>
      </w:r>
    </w:p>
    <w:p w14:paraId="14F4CB96" w14:textId="77777777" w:rsidR="00B37D09" w:rsidRDefault="0093510D" w:rsidP="000E5536">
      <w:pPr>
        <w:pStyle w:val="BodyText"/>
      </w:pPr>
      <w:r>
        <w:t>WARNING:  skipping "pg_pltemplate" --- only superuser can vacuum it</w:t>
      </w:r>
    </w:p>
    <w:p w14:paraId="0E32E8DA" w14:textId="77777777" w:rsidR="00B37D09" w:rsidRDefault="0093510D" w:rsidP="000E5536">
      <w:pPr>
        <w:pStyle w:val="BodyText"/>
      </w:pPr>
      <w:r>
        <w:t>WARNING:  skipping "pg_shdepend" --- only superuser can vacuum it</w:t>
      </w:r>
    </w:p>
    <w:p w14:paraId="521B9EE1" w14:textId="77777777" w:rsidR="00B37D09" w:rsidRDefault="0093510D" w:rsidP="000E5536">
      <w:pPr>
        <w:pStyle w:val="BodyText"/>
      </w:pPr>
      <w:r>
        <w:t>WARNING:  skipping "pg_shdescription" --- only superuser can vacuum it</w:t>
      </w:r>
    </w:p>
    <w:p w14:paraId="08AAF39C" w14:textId="77777777" w:rsidR="00B37D09" w:rsidRDefault="0093510D" w:rsidP="000E5536">
      <w:pPr>
        <w:pStyle w:val="BodyText"/>
      </w:pPr>
      <w:r>
        <w:t>WARNING:  skipping "pg_auth_members" --- only superuser can vacuum it</w:t>
      </w:r>
    </w:p>
    <w:p w14:paraId="2150614B" w14:textId="77777777" w:rsidR="00B37D09" w:rsidRDefault="0093510D" w:rsidP="000E5536">
      <w:pPr>
        <w:pStyle w:val="BodyText"/>
      </w:pPr>
      <w:r>
        <w:t>NOTICE:   no notnull values, invalid stats</w:t>
      </w:r>
    </w:p>
    <w:p w14:paraId="23B147E0" w14:textId="77777777" w:rsidR="00B37D09" w:rsidRDefault="0093510D" w:rsidP="000E5536">
      <w:pPr>
        <w:pStyle w:val="BodyText"/>
      </w:pPr>
      <w:r>
        <w:t>NOTICE:   no notnull values, invalid stats</w:t>
      </w:r>
    </w:p>
    <w:p w14:paraId="631F16BE" w14:textId="77777777" w:rsidR="00B37D09" w:rsidRDefault="0093510D" w:rsidP="008B6883">
      <w:pPr>
        <w:pStyle w:val="BodyText2"/>
      </w:pPr>
      <w:r>
        <w:t>Query returned successfully with no result in 1997880 ms.</w:t>
      </w:r>
    </w:p>
    <w:p w14:paraId="3AB863F8" w14:textId="77777777" w:rsidR="00B37D09" w:rsidRDefault="0093510D" w:rsidP="000E5536">
      <w:pPr>
        <w:pStyle w:val="BodyText"/>
      </w:pPr>
      <w:r>
        <w:t>Try sub-queries? Views? Crosstab!</w:t>
      </w:r>
    </w:p>
    <w:p w14:paraId="4EDFFEFA" w14:textId="77777777" w:rsidR="00B37D09" w:rsidRDefault="0093510D" w:rsidP="000E5536">
      <w:pPr>
        <w:pStyle w:val="BodyText"/>
      </w:pPr>
      <w:r>
        <w:t>Tried a cross-tab in Access and it said too many column headers (792).</w:t>
      </w:r>
    </w:p>
    <w:p w14:paraId="0245AD84" w14:textId="77777777" w:rsidR="00B37D09" w:rsidRDefault="0093510D" w:rsidP="000E5536">
      <w:pPr>
        <w:pStyle w:val="BodyText"/>
      </w:pPr>
      <w:r>
        <w:t xml:space="preserve">But you can visualise the data in Access as a map, sort of: </w:t>
      </w:r>
    </w:p>
    <w:p w14:paraId="461E5B9F" w14:textId="77777777" w:rsidR="00B37D09" w:rsidRDefault="0093510D" w:rsidP="000E5536">
      <w:pPr>
        <w:pStyle w:val="BodyText"/>
      </w:pPr>
      <w:r>
        <w:lastRenderedPageBreak/>
        <w:t>TRANSFORM Min(public_quadkeydata.z) AS MinOfz</w:t>
      </w:r>
    </w:p>
    <w:p w14:paraId="15ADC539" w14:textId="77777777" w:rsidR="00B37D09" w:rsidRDefault="0093510D" w:rsidP="000E5536">
      <w:pPr>
        <w:pStyle w:val="BodyText"/>
      </w:pPr>
      <w:r>
        <w:t>SELECT public_quadkeydata.ty</w:t>
      </w:r>
    </w:p>
    <w:p w14:paraId="4673D9BF" w14:textId="77777777" w:rsidR="00B37D09" w:rsidRDefault="0093510D" w:rsidP="000E5536">
      <w:pPr>
        <w:pStyle w:val="BodyText"/>
      </w:pPr>
      <w:r>
        <w:t>FROM public_quadkeydata</w:t>
      </w:r>
    </w:p>
    <w:p w14:paraId="65755D82" w14:textId="77777777" w:rsidR="00B37D09" w:rsidRDefault="0093510D" w:rsidP="000E5536">
      <w:pPr>
        <w:pStyle w:val="BodyText"/>
      </w:pPr>
      <w:r>
        <w:t>WHERE (((public_quadkeydata.tx)&gt;26346 And (public_quadkeydata.tx)&lt;26513) AND ((public_quadkeydata.objid)=17975))</w:t>
      </w:r>
    </w:p>
    <w:p w14:paraId="62913E5C" w14:textId="77777777" w:rsidR="00B37D09" w:rsidRDefault="0093510D" w:rsidP="000E5536">
      <w:pPr>
        <w:pStyle w:val="BodyText"/>
      </w:pPr>
      <w:r>
        <w:t>GROUP BY public_quadkeydata.objid, public_quadkeydata.ty</w:t>
      </w:r>
    </w:p>
    <w:p w14:paraId="79122C1B" w14:textId="77777777" w:rsidR="00B37D09" w:rsidRDefault="0093510D" w:rsidP="000E5536">
      <w:pPr>
        <w:pStyle w:val="BodyText"/>
      </w:pPr>
      <w:r>
        <w:t xml:space="preserve">ORDER BY public_quadkeydata.ty DESC </w:t>
      </w:r>
    </w:p>
    <w:p w14:paraId="4932FC19" w14:textId="77777777" w:rsidR="00B37D09" w:rsidRDefault="0093510D" w:rsidP="008B6883">
      <w:pPr>
        <w:pStyle w:val="BodyText2"/>
      </w:pPr>
      <w:r>
        <w:t>PIVOT public_quadkeydata.tx;</w:t>
      </w:r>
    </w:p>
    <w:p w14:paraId="43FE2153" w14:textId="77777777" w:rsidR="00B37D09" w:rsidRDefault="0093510D" w:rsidP="008B6883">
      <w:pPr>
        <w:pStyle w:val="BodyText2"/>
      </w:pPr>
      <w:r>
        <w:t>BUT, rows with no data are not shown so this is not a proper map.</w:t>
      </w:r>
    </w:p>
    <w:p w14:paraId="0751499E" w14:textId="77777777" w:rsidR="00B37D09" w:rsidRDefault="0093510D" w:rsidP="008B6883">
      <w:pPr>
        <w:pStyle w:val="BodyText2"/>
      </w:pPr>
      <w:r>
        <w:t>Trying to create a crosstab in postgis:</w:t>
      </w:r>
    </w:p>
    <w:p w14:paraId="5481EB6B" w14:textId="77777777" w:rsidR="00B37D09" w:rsidRDefault="0093510D" w:rsidP="000E5536">
      <w:pPr>
        <w:pStyle w:val="BodyText"/>
      </w:pPr>
      <w:r>
        <w:t>SELECT *</w:t>
      </w:r>
    </w:p>
    <w:p w14:paraId="17314A7B" w14:textId="77777777" w:rsidR="00B37D09" w:rsidRDefault="0093510D" w:rsidP="000E5536">
      <w:pPr>
        <w:pStyle w:val="BodyText"/>
      </w:pPr>
      <w:r>
        <w:t>FROM tablefunc.crosstab</w:t>
      </w:r>
    </w:p>
    <w:p w14:paraId="590305A8" w14:textId="77777777" w:rsidR="00B37D09" w:rsidRDefault="0093510D" w:rsidP="000E5536">
      <w:pPr>
        <w:pStyle w:val="BodyText"/>
      </w:pPr>
      <w:r>
        <w:t>('SELECT tx, ty, z</w:t>
      </w:r>
    </w:p>
    <w:p w14:paraId="63FCE7FA" w14:textId="77777777" w:rsidR="00B37D09" w:rsidRDefault="0093510D" w:rsidP="000E5536">
      <w:pPr>
        <w:pStyle w:val="BodyText"/>
      </w:pPr>
      <w:r>
        <w:t xml:space="preserve">  FROM public.quadkeydata where objid=17975 order by 1,2')</w:t>
      </w:r>
    </w:p>
    <w:p w14:paraId="785C5BE0" w14:textId="77777777" w:rsidR="00B37D09" w:rsidRDefault="0093510D" w:rsidP="008B6883">
      <w:pPr>
        <w:pStyle w:val="BodyText2"/>
      </w:pPr>
      <w:r>
        <w:t xml:space="preserve">  AS ct(row_name text, category_1 text, category_2 text, category_3 text);</w:t>
      </w:r>
    </w:p>
    <w:p w14:paraId="0A3D9C76" w14:textId="77777777" w:rsidR="00B37D09" w:rsidRDefault="0093510D" w:rsidP="008B6883">
      <w:pPr>
        <w:pStyle w:val="BodyText2"/>
      </w:pPr>
      <w:r>
        <w:t xml:space="preserve">Tablefuncs dont exist! Getting gemit to install  </w:t>
      </w:r>
    </w:p>
    <w:p w14:paraId="78A8068C" w14:textId="77777777" w:rsidR="00B37D09" w:rsidRDefault="0093510D" w:rsidP="000E5536">
      <w:pPr>
        <w:pStyle w:val="BodyText"/>
      </w:pPr>
      <w:r>
        <w:t>SELECT *</w:t>
      </w:r>
    </w:p>
    <w:p w14:paraId="61102517" w14:textId="77777777" w:rsidR="00B37D09" w:rsidRDefault="0093510D" w:rsidP="000E5536">
      <w:pPr>
        <w:pStyle w:val="BodyText"/>
      </w:pPr>
      <w:r>
        <w:t>FROM crosstab</w:t>
      </w:r>
    </w:p>
    <w:p w14:paraId="436BC37D" w14:textId="77777777" w:rsidR="00B37D09" w:rsidRDefault="0093510D" w:rsidP="000E5536">
      <w:pPr>
        <w:pStyle w:val="BodyText"/>
      </w:pPr>
      <w:r>
        <w:t>('SELECT  ty::text,tx::text, z::text FROM public.quadkeydata where objid=17975 order by 1,2')</w:t>
      </w:r>
    </w:p>
    <w:p w14:paraId="18376DFA"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2182C1F3" w14:textId="77777777" w:rsidR="00B37D09" w:rsidRDefault="0093510D" w:rsidP="000E5536">
      <w:pPr>
        <w:pStyle w:val="BodyText"/>
      </w:pPr>
      <w:r>
        <w:t xml:space="preserve">  </w:t>
      </w:r>
    </w:p>
    <w:p w14:paraId="30574E9C" w14:textId="77777777" w:rsidR="00B37D09" w:rsidRDefault="0093510D" w:rsidP="000E5536">
      <w:pPr>
        <w:pStyle w:val="BodyText"/>
      </w:pPr>
      <w:r>
        <w:t>SELECT *</w:t>
      </w:r>
    </w:p>
    <w:p w14:paraId="206F8D84" w14:textId="77777777" w:rsidR="00B37D09" w:rsidRDefault="0093510D" w:rsidP="000E5536">
      <w:pPr>
        <w:pStyle w:val="BodyText"/>
      </w:pPr>
      <w:r>
        <w:t>FROM crosstab</w:t>
      </w:r>
    </w:p>
    <w:p w14:paraId="7294C86F" w14:textId="77777777" w:rsidR="00B37D09" w:rsidRDefault="0093510D" w:rsidP="000E5536">
      <w:pPr>
        <w:pStyle w:val="BodyText"/>
      </w:pPr>
      <w:r>
        <w:t>('SELECT ty::text,tx::text, z::text FROM public.quadkeydata where objid=17975 order by 1,2','select distinct ty::text FROM public.quadkeydata where objid=17975 order by 1')</w:t>
      </w:r>
    </w:p>
    <w:p w14:paraId="50DA2F1A" w14:textId="77777777" w:rsidR="00B37D09" w:rsidRDefault="0093510D" w:rsidP="008B6883">
      <w:pPr>
        <w:pStyle w:val="BodyText2"/>
      </w:pPr>
      <w:r>
        <w:t>AS ct(ty text, col1 text);</w:t>
      </w:r>
    </w:p>
    <w:p w14:paraId="5D4DDE1F" w14:textId="77777777" w:rsidR="00B37D09" w:rsidRDefault="0093510D" w:rsidP="000E5536">
      <w:pPr>
        <w:pStyle w:val="BodyText"/>
      </w:pPr>
      <w:r>
        <w:t>-- Executing query:</w:t>
      </w:r>
    </w:p>
    <w:p w14:paraId="0F4F37C3" w14:textId="77777777" w:rsidR="00B37D09" w:rsidRDefault="0093510D" w:rsidP="000E5536">
      <w:pPr>
        <w:pStyle w:val="BodyText"/>
      </w:pPr>
      <w:r>
        <w:t xml:space="preserve">select qk14 from quadkey </w:t>
      </w:r>
    </w:p>
    <w:p w14:paraId="6D1AE7EA" w14:textId="77777777" w:rsidR="00B37D09" w:rsidRDefault="0093510D" w:rsidP="000E5536">
      <w:pPr>
        <w:pStyle w:val="BodyText"/>
      </w:pPr>
      <w:r>
        <w:t>where tx BETWEEN 25728 and 27776 and ty BETWEEN 15496 and 17544</w:t>
      </w:r>
    </w:p>
    <w:p w14:paraId="3C3FDF10" w14:textId="77777777" w:rsidR="00B37D09" w:rsidRDefault="0093510D" w:rsidP="000E5536">
      <w:pPr>
        <w:pStyle w:val="BodyText"/>
      </w:pPr>
      <w:r>
        <w:t>Total query runtime: 14967 ms.</w:t>
      </w:r>
    </w:p>
    <w:p w14:paraId="795D47BE" w14:textId="77777777" w:rsidR="00B37D09" w:rsidRDefault="0093510D" w:rsidP="008B6883">
      <w:pPr>
        <w:pStyle w:val="BodyText2"/>
      </w:pPr>
      <w:r>
        <w:t>4198401 rows retrieved.</w:t>
      </w:r>
    </w:p>
    <w:p w14:paraId="0A96498D" w14:textId="77777777" w:rsidR="00B37D09" w:rsidRDefault="0093510D" w:rsidP="000E5536">
      <w:pPr>
        <w:pStyle w:val="BodyText"/>
      </w:pPr>
      <w:r>
        <w:t>-- Executing query:</w:t>
      </w:r>
    </w:p>
    <w:p w14:paraId="42904DB6" w14:textId="77777777" w:rsidR="00B37D09" w:rsidRDefault="0093510D" w:rsidP="000E5536">
      <w:pPr>
        <w:pStyle w:val="BodyText"/>
      </w:pPr>
      <w:r>
        <w:t xml:space="preserve">select distinct qk14 from quadkey </w:t>
      </w:r>
    </w:p>
    <w:p w14:paraId="35020E64" w14:textId="77777777" w:rsidR="00B37D09" w:rsidRDefault="0093510D" w:rsidP="000E5536">
      <w:pPr>
        <w:pStyle w:val="BodyText"/>
      </w:pPr>
      <w:r>
        <w:t>where tx BETWEEN 25728 and 27776 and ty BETWEEN 15496 and 17544</w:t>
      </w:r>
    </w:p>
    <w:p w14:paraId="2AEEF2EA" w14:textId="77777777" w:rsidR="00B37D09" w:rsidRDefault="0093510D" w:rsidP="000E5536">
      <w:pPr>
        <w:pStyle w:val="BodyText"/>
      </w:pPr>
      <w:r>
        <w:t>Total query runtime: 67003 ms.</w:t>
      </w:r>
    </w:p>
    <w:p w14:paraId="2BE9B3A8" w14:textId="77777777" w:rsidR="00B37D09" w:rsidRDefault="0093510D" w:rsidP="000E5536">
      <w:pPr>
        <w:pStyle w:val="BodyText"/>
      </w:pPr>
      <w:r>
        <w:t>1050625 rows retrieved.</w:t>
      </w:r>
    </w:p>
    <w:p w14:paraId="3F9DF3CC" w14:textId="77777777" w:rsidR="00B37D09" w:rsidRDefault="0093510D" w:rsidP="008B6883">
      <w:pPr>
        <w:pStyle w:val="BodyText2"/>
      </w:pPr>
      <w:r>
        <w:t>This was using a seq_scan for some reason!</w:t>
      </w:r>
    </w:p>
    <w:p w14:paraId="299EA2B1" w14:textId="77777777" w:rsidR="00B37D09" w:rsidRDefault="0093510D" w:rsidP="000E5536">
      <w:pPr>
        <w:pStyle w:val="BodyText"/>
      </w:pPr>
      <w:r>
        <w:t>-- Executing query:</w:t>
      </w:r>
    </w:p>
    <w:p w14:paraId="45D42203" w14:textId="77777777" w:rsidR="00B37D09" w:rsidRDefault="0093510D" w:rsidP="000E5536">
      <w:pPr>
        <w:pStyle w:val="BodyText"/>
      </w:pPr>
      <w:r>
        <w:t>SELECT substring(quadkey from 0 for 15) as level,tx,ty,z FROM public.quadkeydata WHERE tx BETWEEN 25728 and 27776 and ty BETWEEN 15496 and 17544</w:t>
      </w:r>
    </w:p>
    <w:p w14:paraId="7629B264" w14:textId="77777777" w:rsidR="00B37D09" w:rsidRDefault="0093510D" w:rsidP="000E5536">
      <w:pPr>
        <w:pStyle w:val="BodyText"/>
      </w:pPr>
      <w:r>
        <w:t>Total query runtime: 47171 ms.</w:t>
      </w:r>
    </w:p>
    <w:p w14:paraId="38AD9659" w14:textId="77777777" w:rsidR="00B37D09" w:rsidRDefault="0093510D" w:rsidP="008B6883">
      <w:pPr>
        <w:pStyle w:val="BodyText2"/>
      </w:pPr>
      <w:r>
        <w:t>4208901 rows retrieved.</w:t>
      </w:r>
    </w:p>
    <w:p w14:paraId="766D9D16" w14:textId="77777777" w:rsidR="00B37D09" w:rsidRDefault="0093510D" w:rsidP="000E5536">
      <w:pPr>
        <w:pStyle w:val="BodyText"/>
      </w:pPr>
      <w:r>
        <w:t>Query timings:</w:t>
      </w:r>
    </w:p>
    <w:p w14:paraId="66303D24" w14:textId="77777777" w:rsidR="00B37D09" w:rsidRDefault="0093510D" w:rsidP="000E5536">
      <w:pPr>
        <w:pStyle w:val="BodyText"/>
      </w:pPr>
      <w:r>
        <w:t>with composite index on tx and ty</w:t>
      </w:r>
    </w:p>
    <w:p w14:paraId="63A67A7F" w14:textId="77777777" w:rsidR="00B37D09" w:rsidRDefault="0093510D" w:rsidP="000E5536">
      <w:pPr>
        <w:pStyle w:val="BodyText"/>
      </w:pPr>
      <w:r>
        <w:t>Time</w:t>
      </w:r>
      <w:r>
        <w:tab/>
      </w:r>
      <w:r>
        <w:tab/>
        <w:t>SQL</w:t>
      </w:r>
    </w:p>
    <w:p w14:paraId="04B653F9" w14:textId="77777777" w:rsidR="00B37D09" w:rsidRDefault="0093510D" w:rsidP="008B6883">
      <w:pPr>
        <w:pStyle w:val="BodyText2"/>
      </w:pPr>
      <w:r>
        <w:t>11296</w:t>
      </w:r>
      <w:r>
        <w:tab/>
      </w:r>
      <w:r>
        <w:tab/>
        <w:t>SELECT substring(quadkey from 0 for 15) as level,tx,ty,z FROM public.quadkeydata WHERE tx BETWEEN 25728 and 27776 and ty BETWEEN 15496 and 17544</w:t>
      </w:r>
    </w:p>
    <w:p w14:paraId="61C03845" w14:textId="77777777" w:rsidR="00B37D09" w:rsidRDefault="0093510D" w:rsidP="000E5536">
      <w:pPr>
        <w:pStyle w:val="BodyText"/>
      </w:pPr>
      <w:r>
        <w:t>Common queries:</w:t>
      </w:r>
    </w:p>
    <w:p w14:paraId="263B8D7A" w14:textId="77777777" w:rsidR="00B37D09" w:rsidRDefault="0093510D" w:rsidP="000E5536">
      <w:pPr>
        <w:pStyle w:val="BodyText"/>
      </w:pPr>
      <w:r>
        <w:t>1. What endangered mammals occur in the same place as the Orang Utan:</w:t>
      </w:r>
    </w:p>
    <w:p w14:paraId="55AF5610"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42858E5C" w14:textId="77777777" w:rsidR="00B37D09" w:rsidRDefault="0093510D" w:rsidP="000E5536">
      <w:pPr>
        <w:pStyle w:val="BodyText"/>
      </w:pPr>
      <w:r>
        <w:t>Total query runtime: 21670 ms.</w:t>
      </w:r>
    </w:p>
    <w:p w14:paraId="18B34481" w14:textId="77777777" w:rsidR="00B37D09" w:rsidRDefault="0093510D" w:rsidP="008B6883">
      <w:pPr>
        <w:pStyle w:val="BodyText2"/>
      </w:pPr>
      <w:r>
        <w:lastRenderedPageBreak/>
        <w:t>14 rows retrieved.</w:t>
      </w:r>
    </w:p>
    <w:p w14:paraId="3057BD9D" w14:textId="77777777" w:rsidR="00B37D09" w:rsidRDefault="0093510D" w:rsidP="000E5536">
      <w:pPr>
        <w:pStyle w:val="BodyText"/>
      </w:pPr>
      <w:r>
        <w:t>6. What are the most important protected areas for Orang Utan?</w:t>
      </w:r>
    </w:p>
    <w:p w14:paraId="31120514" w14:textId="77777777" w:rsidR="00B37D09" w:rsidRDefault="0093510D" w:rsidP="000E5536">
      <w:pPr>
        <w:pStyle w:val="BodyText"/>
      </w:pPr>
      <w:r>
        <w:t>a) By percentage:</w:t>
      </w:r>
    </w:p>
    <w:p w14:paraId="1B59B054"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ACE34BF" w14:textId="77777777" w:rsidR="00B37D09" w:rsidRDefault="0093510D" w:rsidP="000E5536">
      <w:pPr>
        <w:pStyle w:val="BodyText"/>
      </w:pPr>
      <w:r>
        <w:t>Total query runtime: 2437 ms.</w:t>
      </w:r>
    </w:p>
    <w:p w14:paraId="33CA6000" w14:textId="77777777" w:rsidR="00B37D09" w:rsidRDefault="0093510D" w:rsidP="008B6883">
      <w:pPr>
        <w:pStyle w:val="BodyText2"/>
      </w:pPr>
      <w:r>
        <w:t>17 rows retrieved.</w:t>
      </w:r>
    </w:p>
    <w:p w14:paraId="75D1A6F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6FEDF5F" w14:textId="77777777" w:rsidR="00B37D09" w:rsidRDefault="0093510D" w:rsidP="000E5536">
      <w:pPr>
        <w:pStyle w:val="BodyText"/>
      </w:pPr>
      <w:r>
        <w:t>Total query runtime: 7421 ms.</w:t>
      </w:r>
    </w:p>
    <w:p w14:paraId="7ACBF562" w14:textId="77777777" w:rsidR="00B37D09" w:rsidRDefault="0093510D" w:rsidP="008B6883">
      <w:pPr>
        <w:pStyle w:val="BodyText2"/>
      </w:pPr>
      <w:r>
        <w:t>17 rows retrieved.</w:t>
      </w:r>
    </w:p>
    <w:p w14:paraId="7D91A171" w14:textId="77777777" w:rsidR="00B37D09" w:rsidRDefault="0093510D" w:rsidP="000E5536">
      <w:pPr>
        <w:pStyle w:val="BodyText"/>
      </w:pPr>
      <w:r>
        <w:t>b) By rank:</w:t>
      </w:r>
    </w:p>
    <w:p w14:paraId="56EB5B2B"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E1568D9" w14:textId="77777777" w:rsidR="00B37D09" w:rsidRDefault="0093510D" w:rsidP="000E5536">
      <w:pPr>
        <w:pStyle w:val="BodyText"/>
      </w:pPr>
      <w:r>
        <w:t>Total query runtime: 2331 ms.</w:t>
      </w:r>
    </w:p>
    <w:p w14:paraId="366419B6" w14:textId="77777777" w:rsidR="00B37D09" w:rsidRDefault="0093510D" w:rsidP="008B6883">
      <w:pPr>
        <w:pStyle w:val="BodyText2"/>
      </w:pPr>
      <w:r>
        <w:t>17 rows retrieved.</w:t>
      </w:r>
    </w:p>
    <w:p w14:paraId="393B1C88" w14:textId="77777777" w:rsidR="00B37D09" w:rsidRDefault="0093510D" w:rsidP="000E5536">
      <w:pPr>
        <w:pStyle w:val="BodyText"/>
      </w:pPr>
      <w:r>
        <w:t>c) By rank and percent:</w:t>
      </w:r>
    </w:p>
    <w:p w14:paraId="2BC256D6"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598A29E1" w14:textId="77777777" w:rsidR="00B37D09" w:rsidRDefault="0093510D" w:rsidP="000E5536">
      <w:pPr>
        <w:pStyle w:val="BodyText"/>
      </w:pPr>
      <w:r>
        <w:t>Total query runtime: 2278 ms.</w:t>
      </w:r>
    </w:p>
    <w:p w14:paraId="24758A49" w14:textId="77777777" w:rsidR="00B37D09" w:rsidRDefault="0093510D" w:rsidP="008B6883">
      <w:pPr>
        <w:pStyle w:val="BodyText2"/>
      </w:pPr>
      <w:r>
        <w:t>17 rows retrieved.</w:t>
      </w:r>
    </w:p>
    <w:p w14:paraId="4C46DB6D" w14:textId="77777777" w:rsidR="00B37D09" w:rsidRDefault="0093510D" w:rsidP="000E5536">
      <w:pPr>
        <w:pStyle w:val="BodyText"/>
      </w:pPr>
      <w:r>
        <w:t>d) By rank, percent and with protected area name:</w:t>
      </w:r>
    </w:p>
    <w:p w14:paraId="555CB452"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607E91D1" w14:textId="77777777" w:rsidR="00B37D09" w:rsidRDefault="0093510D" w:rsidP="000E5536">
      <w:pPr>
        <w:pStyle w:val="BodyText"/>
      </w:pPr>
      <w:r>
        <w:t>Total query runtime: 2531 ms.</w:t>
      </w:r>
    </w:p>
    <w:p w14:paraId="72ACEB92" w14:textId="77777777" w:rsidR="00B37D09" w:rsidRDefault="0093510D" w:rsidP="008B6883">
      <w:pPr>
        <w:pStyle w:val="BodyText2"/>
      </w:pPr>
      <w:r>
        <w:t>17 rows retrieved.</w:t>
      </w:r>
    </w:p>
    <w:p w14:paraId="6ED62869" w14:textId="77777777" w:rsidR="00B37D09" w:rsidRDefault="0093510D" w:rsidP="000E5536">
      <w:pPr>
        <w:pStyle w:val="BodyText"/>
      </w:pPr>
      <w:r>
        <w:t>17975;8673;4071;1;"  37.0";"Betung Kerihun"</w:t>
      </w:r>
    </w:p>
    <w:p w14:paraId="28D94566" w14:textId="77777777" w:rsidR="00B37D09" w:rsidRDefault="0093510D" w:rsidP="000E5536">
      <w:pPr>
        <w:pStyle w:val="BodyText"/>
      </w:pPr>
      <w:r>
        <w:t>17975;1490;2467;2;"  22.4";"Tanjung Puting"</w:t>
      </w:r>
    </w:p>
    <w:p w14:paraId="32481A45" w14:textId="77777777" w:rsidR="00B37D09" w:rsidRDefault="0093510D" w:rsidP="000E5536">
      <w:pPr>
        <w:pStyle w:val="BodyText"/>
      </w:pPr>
      <w:r>
        <w:t>17975;8796;832;3;"   7.6";"Taman Negara Banjaran Crocker"</w:t>
      </w:r>
    </w:p>
    <w:p w14:paraId="13249619" w14:textId="77777777" w:rsidR="00B37D09" w:rsidRDefault="0093510D" w:rsidP="000E5536">
      <w:pPr>
        <w:pStyle w:val="BodyText"/>
      </w:pPr>
      <w:r>
        <w:t>17975;62496;558;4;"   5.1";"Bukit Baka - Bukit Raya"</w:t>
      </w:r>
    </w:p>
    <w:p w14:paraId="7D9EE610" w14:textId="77777777" w:rsidR="00B37D09" w:rsidRDefault="0093510D" w:rsidP="000E5536">
      <w:pPr>
        <w:pStyle w:val="BodyText"/>
      </w:pPr>
      <w:r>
        <w:t>17975;20378;540;5;"   4.9";"Gunung Palung"</w:t>
      </w:r>
    </w:p>
    <w:p w14:paraId="53ED01BA" w14:textId="77777777" w:rsidR="00B37D09" w:rsidRDefault="0093510D" w:rsidP="000E5536">
      <w:pPr>
        <w:pStyle w:val="BodyText"/>
      </w:pPr>
      <w:r>
        <w:t>17975;8810;488;6;"   4.4";"Maliau Basin"</w:t>
      </w:r>
    </w:p>
    <w:p w14:paraId="4668179C" w14:textId="77777777" w:rsidR="00B37D09" w:rsidRDefault="0093510D" w:rsidP="000E5536">
      <w:pPr>
        <w:pStyle w:val="BodyText"/>
      </w:pPr>
      <w:r>
        <w:t>17975;3468;376;7;"   3.4";"Ulu Kalumpang"</w:t>
      </w:r>
    </w:p>
    <w:p w14:paraId="225E89C0" w14:textId="77777777" w:rsidR="00B37D09" w:rsidRDefault="0093510D" w:rsidP="000E5536">
      <w:pPr>
        <w:pStyle w:val="BodyText"/>
      </w:pPr>
      <w:r>
        <w:t>17975;10279;343;8;"   3.1";"Danum Valley"</w:t>
      </w:r>
    </w:p>
    <w:p w14:paraId="1FD74891" w14:textId="77777777" w:rsidR="00B37D09" w:rsidRDefault="0093510D" w:rsidP="000E5536">
      <w:pPr>
        <w:pStyle w:val="BodyText"/>
      </w:pPr>
      <w:r>
        <w:t>17975;1256;310;9;"   2.8";"Kutai"</w:t>
      </w:r>
    </w:p>
    <w:p w14:paraId="2107B6E6" w14:textId="77777777" w:rsidR="00B37D09" w:rsidRDefault="0093510D" w:rsidP="000E5536">
      <w:pPr>
        <w:pStyle w:val="BodyText"/>
      </w:pPr>
      <w:r>
        <w:t>17975;785;285;10;"   2.6";"Kinabalu"</w:t>
      </w:r>
    </w:p>
    <w:p w14:paraId="40004F53" w14:textId="77777777" w:rsidR="00B37D09" w:rsidRDefault="0093510D" w:rsidP="000E5536">
      <w:pPr>
        <w:pStyle w:val="BodyText"/>
      </w:pPr>
      <w:r>
        <w:t>17975;9882;254;11;"   2.3";"Sungai Imbak"</w:t>
      </w:r>
    </w:p>
    <w:p w14:paraId="66EFFEB6" w14:textId="77777777" w:rsidR="00B37D09" w:rsidRDefault="0093510D" w:rsidP="000E5536">
      <w:pPr>
        <w:pStyle w:val="BodyText"/>
      </w:pPr>
      <w:r>
        <w:t>17975;12250;189;12;"   1.7";"Batang Ai"</w:t>
      </w:r>
    </w:p>
    <w:p w14:paraId="200B8AF9" w14:textId="77777777" w:rsidR="00B37D09" w:rsidRDefault="0093510D" w:rsidP="000E5536">
      <w:pPr>
        <w:pStyle w:val="BodyText"/>
      </w:pPr>
      <w:r>
        <w:t>17975;3462;183;13;"   1.7";"Tawai"</w:t>
      </w:r>
    </w:p>
    <w:p w14:paraId="75DF39C9" w14:textId="77777777" w:rsidR="00B37D09" w:rsidRDefault="0093510D" w:rsidP="000E5536">
      <w:pPr>
        <w:pStyle w:val="BodyText"/>
      </w:pPr>
      <w:r>
        <w:t>17975;9845;84;14;"   0.8";"Silabukan"</w:t>
      </w:r>
    </w:p>
    <w:p w14:paraId="0FB8D13A" w14:textId="77777777" w:rsidR="00B37D09" w:rsidRDefault="0093510D" w:rsidP="000E5536">
      <w:pPr>
        <w:pStyle w:val="BodyText"/>
      </w:pPr>
      <w:r>
        <w:t>17975;1917;20;15;"   0.2";"Muara Kaman Sedulang"</w:t>
      </w:r>
    </w:p>
    <w:p w14:paraId="403F65A1" w14:textId="77777777" w:rsidR="00B37D09" w:rsidRDefault="0093510D" w:rsidP="000E5536">
      <w:pPr>
        <w:pStyle w:val="BodyText"/>
      </w:pPr>
      <w:r>
        <w:t>17975;795;3;16;"   0.0";"Tawau Hill Park"</w:t>
      </w:r>
    </w:p>
    <w:p w14:paraId="5B2A96DF" w14:textId="77777777" w:rsidR="00B37D09" w:rsidRDefault="0093510D" w:rsidP="008B6883">
      <w:pPr>
        <w:pStyle w:val="BodyText2"/>
      </w:pPr>
      <w:r>
        <w:lastRenderedPageBreak/>
        <w:t>17975;9842;2;17;"   0.0";"Gunung Lumaku"</w:t>
      </w:r>
    </w:p>
    <w:p w14:paraId="0BEACA7F" w14:textId="77777777" w:rsidR="00B37D09" w:rsidRDefault="0093510D" w:rsidP="000E5536">
      <w:pPr>
        <w:pStyle w:val="BodyText"/>
      </w:pPr>
      <w:r>
        <w:t>Species Richness for taxonomic groups</w:t>
      </w:r>
    </w:p>
    <w:p w14:paraId="496729AD"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15B6ACE3" w14:textId="77777777" w:rsidR="00B37D09" w:rsidRDefault="0093510D" w:rsidP="008B6883">
      <w:pPr>
        <w:pStyle w:val="BodyText2"/>
      </w:pPr>
      <w:r>
        <w:t>But cant query on richness for specific groups using this table - need to use the quadkeydata table</w:t>
      </w:r>
    </w:p>
    <w:p w14:paraId="1C134E8B" w14:textId="77777777" w:rsidR="00B37D09" w:rsidRDefault="0093510D" w:rsidP="000E5536">
      <w:pPr>
        <w:pStyle w:val="BodyText"/>
      </w:pPr>
      <w:r>
        <w:t>SELECT quadkeydata.tx, quadkeydata.ty, count(quadkeydata.objid) AS CountOfobjid</w:t>
      </w:r>
    </w:p>
    <w:p w14:paraId="2BB8E850" w14:textId="77777777" w:rsidR="00B37D09" w:rsidRDefault="0093510D" w:rsidP="000E5536">
      <w:pPr>
        <w:pStyle w:val="BodyText"/>
      </w:pPr>
      <w:r>
        <w:t xml:space="preserve">FROM speciestaxonomy,quadkeydata </w:t>
      </w:r>
    </w:p>
    <w:p w14:paraId="6FB51948" w14:textId="77777777" w:rsidR="00B37D09" w:rsidRDefault="0093510D" w:rsidP="000E5536">
      <w:pPr>
        <w:pStyle w:val="BodyText"/>
      </w:pPr>
      <w:r>
        <w:t>WHERE speciestaxonomy.tax_id=quadkeydata.objid</w:t>
      </w:r>
    </w:p>
    <w:p w14:paraId="1197BF4B" w14:textId="77777777" w:rsidR="00B37D09" w:rsidRDefault="0093510D" w:rsidP="000E5536">
      <w:pPr>
        <w:pStyle w:val="BodyText"/>
      </w:pPr>
      <w:r>
        <w:t>GROUP BY quadkeydata.tx, quadkeydata.ty, speciestaxonomy.class</w:t>
      </w:r>
    </w:p>
    <w:p w14:paraId="05925586" w14:textId="77777777" w:rsidR="00B37D09" w:rsidRDefault="0093510D" w:rsidP="000E5536">
      <w:pPr>
        <w:pStyle w:val="BodyText"/>
      </w:pPr>
      <w:r>
        <w:t>HAVING (((quadkeydata.tx)&gt;18900 And (quadkeydata.tx)&lt;19000) And ((quadkeydata.ty)&gt;13900 And (quadkeydata.ty)&lt;14000) And ((speciestaxonomy.class)='MAMMALIA'));</w:t>
      </w:r>
    </w:p>
    <w:p w14:paraId="59E7AEC6" w14:textId="77777777" w:rsidR="00B37D09" w:rsidRDefault="0093510D" w:rsidP="000E5536">
      <w:pPr>
        <w:pStyle w:val="BodyText"/>
      </w:pPr>
      <w:r>
        <w:t xml:space="preserve">  </w:t>
      </w:r>
    </w:p>
    <w:p w14:paraId="2828CB81" w14:textId="77777777" w:rsidR="00B37D09" w:rsidRDefault="0093510D" w:rsidP="000E5536">
      <w:pPr>
        <w:pStyle w:val="BodyText"/>
      </w:pPr>
      <w:r>
        <w:t>TEST QUERY FOR RESAMPLING:</w:t>
      </w:r>
    </w:p>
    <w:p w14:paraId="4013EB15"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572E4896" w14:textId="77777777" w:rsidR="00B37D09" w:rsidRDefault="0093510D" w:rsidP="000E5536">
      <w:pPr>
        <w:pStyle w:val="BodyText"/>
      </w:pPr>
      <w:r>
        <w:tab/>
      </w:r>
      <w:r>
        <w:tab/>
      </w:r>
    </w:p>
    <w:p w14:paraId="25A39908" w14:textId="77777777" w:rsidR="00525A3B" w:rsidRDefault="00525A3B" w:rsidP="000E5536">
      <w:pPr>
        <w:pStyle w:val="Heading5"/>
      </w:pPr>
      <w:bookmarkStart w:id="106" w:name="_Toc315774607"/>
      <w:r>
        <w:t>WMS Wrapper</w:t>
      </w:r>
    </w:p>
    <w:p w14:paraId="10328906" w14:textId="77777777" w:rsidR="00525A3B" w:rsidRDefault="00525A3B" w:rsidP="008B6883">
      <w:pPr>
        <w:pStyle w:val="BodyText2"/>
      </w:pPr>
      <w:r>
        <w:t xml:space="preserve">Here is a call to the </w:t>
      </w:r>
      <w:r w:rsidR="00BC7817">
        <w:t xml:space="preserve">old </w:t>
      </w:r>
      <w:r>
        <w:t>WMSServer:</w:t>
      </w:r>
    </w:p>
    <w:p w14:paraId="7DBF58BC" w14:textId="77777777" w:rsidR="00525A3B" w:rsidRDefault="000D5C35" w:rsidP="008B6883">
      <w:pPr>
        <w:pStyle w:val="BodyText2"/>
      </w:pPr>
      <w:hyperlink r:id="rId43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30BC0EEC" w14:textId="77777777" w:rsidR="00BC7817" w:rsidRDefault="00BC7817" w:rsidP="008B6883">
      <w:pPr>
        <w:pStyle w:val="BodyText2"/>
      </w:pPr>
      <w:r>
        <w:t>And here is the call to the new one:</w:t>
      </w:r>
    </w:p>
    <w:p w14:paraId="3995397E" w14:textId="77777777" w:rsidR="00BC7817" w:rsidRPr="00525A3B" w:rsidRDefault="000D5C35" w:rsidP="008B6883">
      <w:pPr>
        <w:pStyle w:val="BodyText2"/>
      </w:pPr>
      <w:hyperlink r:id="rId43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6"/>
    <w:p w14:paraId="2CCB74BC" w14:textId="77777777" w:rsidR="00D502D3" w:rsidRDefault="00D502D3" w:rsidP="007D2F52">
      <w:pPr>
        <w:pStyle w:val="Heading4"/>
      </w:pPr>
      <w:r>
        <w:t>Non-spatial data</w:t>
      </w:r>
    </w:p>
    <w:p w14:paraId="144A2199" w14:textId="77777777" w:rsidR="00D502D3" w:rsidRDefault="00D502D3" w:rsidP="000E5536">
      <w:pPr>
        <w:pStyle w:val="Heading5"/>
      </w:pPr>
      <w:r>
        <w:t>JSON return</w:t>
      </w:r>
    </w:p>
    <w:p w14:paraId="7AF7A120" w14:textId="77777777" w:rsidR="00E60E0B" w:rsidRDefault="00E60E0B" w:rsidP="008B6883">
      <w:pPr>
        <w:pStyle w:val="BodyText2"/>
      </w:pPr>
      <w:r>
        <w:t>Easy to return in Python using the json library.</w:t>
      </w:r>
    </w:p>
    <w:p w14:paraId="08ED51D3" w14:textId="77777777" w:rsidR="00960B10" w:rsidRDefault="00960B10" w:rsidP="008B6883">
      <w:pPr>
        <w:pStyle w:val="BodyText2"/>
      </w:pPr>
      <w:r>
        <w:t>To return an objectid use the following:</w:t>
      </w:r>
    </w:p>
    <w:p w14:paraId="1368AF3F" w14:textId="77777777" w:rsidR="00960B10" w:rsidRPr="00E60E0B" w:rsidRDefault="00960B10" w:rsidP="008B550B">
      <w:pPr>
        <w:pStyle w:val="Code"/>
      </w:pPr>
      <w:r w:rsidRPr="00960B10">
        <w:t>CAST (row_number() over() AS int) as objectid,</w:t>
      </w:r>
    </w:p>
    <w:p w14:paraId="3217C214" w14:textId="77777777" w:rsidR="00D502D3" w:rsidRDefault="00D502D3" w:rsidP="000E5536">
      <w:pPr>
        <w:pStyle w:val="Heading5"/>
      </w:pPr>
      <w:r>
        <w:t>XML return</w:t>
      </w:r>
    </w:p>
    <w:p w14:paraId="547D49F6"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658B5442" w14:textId="77777777" w:rsidR="00C85F70" w:rsidRDefault="00C85F70" w:rsidP="008B550B">
      <w:pPr>
        <w:pStyle w:val="Code"/>
      </w:pPr>
      <w:r w:rsidRPr="00C85F70">
        <w:t>import xml.etree.ElementTree as xml</w:t>
      </w:r>
    </w:p>
    <w:p w14:paraId="2D2C456A" w14:textId="77777777" w:rsidR="00C85F70" w:rsidRDefault="00C85F70" w:rsidP="008B550B">
      <w:pPr>
        <w:pStyle w:val="Code"/>
      </w:pPr>
      <w:r>
        <w:t>root = xml.Element('species</w:t>
      </w:r>
      <w:r w:rsidR="001F52FB">
        <w:t>List</w:t>
      </w:r>
      <w:r w:rsidRPr="00C85F70">
        <w:t>')</w:t>
      </w:r>
    </w:p>
    <w:p w14:paraId="166FBA65"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574E61B9" w14:textId="77777777" w:rsidR="004B274D" w:rsidRDefault="004B274D" w:rsidP="008B550B">
      <w:pPr>
        <w:pStyle w:val="Code"/>
      </w:pPr>
      <w:r>
        <w:t>for child in children:</w:t>
      </w:r>
    </w:p>
    <w:p w14:paraId="7507D669" w14:textId="77777777" w:rsidR="004B274D" w:rsidRDefault="004B274D" w:rsidP="008B550B">
      <w:pPr>
        <w:pStyle w:val="Code"/>
      </w:pPr>
      <w:r>
        <w:t xml:space="preserve">     root.append(child)</w:t>
      </w:r>
    </w:p>
    <w:p w14:paraId="48B9830A" w14:textId="77777777" w:rsidR="001219B0" w:rsidRDefault="000D5359" w:rsidP="008B6883">
      <w:pPr>
        <w:pStyle w:val="BodyText2"/>
      </w:pPr>
      <w:r>
        <w:t>To see the xml as text, use</w:t>
      </w:r>
      <w:r w:rsidR="001219B0">
        <w:t>:</w:t>
      </w:r>
    </w:p>
    <w:p w14:paraId="0FE4EB15" w14:textId="77777777" w:rsidR="000D5359" w:rsidRDefault="000D5359" w:rsidP="008B550B">
      <w:pPr>
        <w:pStyle w:val="Code"/>
      </w:pPr>
      <w:r>
        <w:t>xml.tostring(root)</w:t>
      </w:r>
    </w:p>
    <w:p w14:paraId="5C1B2CF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1997E8C1" w14:textId="77777777" w:rsidR="00B86F17" w:rsidRDefault="00B86F17" w:rsidP="008B6883">
      <w:pPr>
        <w:pStyle w:val="BodyText2"/>
      </w:pPr>
      <w:r>
        <w:lastRenderedPageBreak/>
        <w:t>The content type of the xml data that is streamed back must be set to ‘text/xml’ in order for it to be understood properly in the client app, e.g. Excel.</w:t>
      </w:r>
    </w:p>
    <w:p w14:paraId="73C8E75D" w14:textId="77777777" w:rsidR="000B6543" w:rsidRDefault="000B6543" w:rsidP="000E5536">
      <w:pPr>
        <w:pStyle w:val="Heading5"/>
      </w:pPr>
      <w:bookmarkStart w:id="107" w:name="_Ref369693258"/>
      <w:r>
        <w:t>PDF return</w:t>
      </w:r>
      <w:bookmarkEnd w:id="107"/>
    </w:p>
    <w:p w14:paraId="7D60BDE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03629FD7" w14:textId="77777777" w:rsidR="00BD09D2" w:rsidRDefault="000D5C35" w:rsidP="008B6883">
      <w:pPr>
        <w:pStyle w:val="BodyText2"/>
      </w:pPr>
      <w:hyperlink r:id="rId436" w:history="1">
        <w:r w:rsidR="00BD09D2">
          <w:rPr>
            <w:rStyle w:val="Hyperlink"/>
          </w:rPr>
          <w:t>http://dopa-services.jrc.ec.europa.eu/services/especies/get_pa_species_list2?wdpa_id=785&amp;rlstatus=EN&amp;format=json</w:t>
        </w:r>
      </w:hyperlink>
    </w:p>
    <w:p w14:paraId="799AA8E2" w14:textId="77777777" w:rsidR="00BD09D2" w:rsidRDefault="00BD09D2" w:rsidP="008B6883">
      <w:pPr>
        <w:pStyle w:val="BodyText2"/>
      </w:pPr>
      <w:r>
        <w:t>works but</w:t>
      </w:r>
    </w:p>
    <w:p w14:paraId="3D4DE5A1" w14:textId="77777777" w:rsidR="00BD09D2" w:rsidRDefault="000D5C35" w:rsidP="008B6883">
      <w:pPr>
        <w:pStyle w:val="BodyText2"/>
      </w:pPr>
      <w:hyperlink r:id="rId437" w:history="1">
        <w:r w:rsidR="00BD09D2" w:rsidRPr="00E25B67">
          <w:rPr>
            <w:rStyle w:val="Hyperlink"/>
          </w:rPr>
          <w:t>http://dopa-services.jrc.ec.europa.eu/services/especies/get_pa_species_list2?wdpa_id=785&amp;rlstatus=EN&amp;format=csv</w:t>
        </w:r>
      </w:hyperlink>
    </w:p>
    <w:p w14:paraId="706F3152" w14:textId="77777777" w:rsidR="00BD09D2" w:rsidRDefault="00FC008E" w:rsidP="008B6883">
      <w:pPr>
        <w:pStyle w:val="BodyText2"/>
      </w:pPr>
      <w:r>
        <w:t>doesn’t because of this species:</w:t>
      </w:r>
    </w:p>
    <w:p w14:paraId="74C3FCD7" w14:textId="77777777" w:rsidR="00FC008E" w:rsidRDefault="00FC008E" w:rsidP="008B550B">
      <w:pPr>
        <w:pStyle w:val="Code"/>
      </w:pPr>
      <w:r>
        <w:t xml:space="preserve">   "iucn_species_id": 10551, </w:t>
      </w:r>
    </w:p>
    <w:p w14:paraId="1DC7AD3B" w14:textId="77777777" w:rsidR="00FC008E" w:rsidRDefault="00FC008E" w:rsidP="008B550B">
      <w:pPr>
        <w:pStyle w:val="Code"/>
      </w:pPr>
      <w:r>
        <w:t xml:space="preserve">   "taxon": "Hylobates muelleri", </w:t>
      </w:r>
    </w:p>
    <w:p w14:paraId="104D8448" w14:textId="77777777" w:rsidR="00FC008E" w:rsidRDefault="00FC008E" w:rsidP="008B550B">
      <w:pPr>
        <w:pStyle w:val="Code"/>
      </w:pPr>
      <w:r>
        <w:t xml:space="preserve">   "common_name": "M\u00fcller's Bornean Gibbon", </w:t>
      </w:r>
    </w:p>
    <w:p w14:paraId="08D87B74"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404B494" w14:textId="77777777" w:rsidR="00BE4ECC" w:rsidRDefault="00BE4ECC" w:rsidP="000E5536">
      <w:pPr>
        <w:pStyle w:val="Heading5"/>
      </w:pPr>
      <w:r>
        <w:t>Encoding issues</w:t>
      </w:r>
    </w:p>
    <w:p w14:paraId="73908EB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0BC10E55"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084F775F" w14:textId="77777777" w:rsidR="00BE4ECC" w:rsidRDefault="00BE4ECC" w:rsidP="008B550B">
      <w:pPr>
        <w:pStyle w:val="sql"/>
      </w:pPr>
      <w:r w:rsidRPr="00C63794">
        <w:t>select * from especies.species_charisma where common_name like '%' || chr(65535) || '%'</w:t>
      </w:r>
    </w:p>
    <w:p w14:paraId="6BA33C98" w14:textId="77777777" w:rsidR="00BE4ECC" w:rsidRDefault="00C345B6" w:rsidP="008B6883">
      <w:pPr>
        <w:pStyle w:val="BodyText2"/>
      </w:pPr>
      <w:r>
        <w:t xml:space="preserve">can be corrected </w:t>
      </w:r>
      <w:r w:rsidR="00BE4ECC">
        <w:t>them with:</w:t>
      </w:r>
    </w:p>
    <w:p w14:paraId="70587F30" w14:textId="77777777" w:rsidR="00BE4ECC" w:rsidRDefault="00BE4ECC" w:rsidP="008B550B">
      <w:pPr>
        <w:pStyle w:val="sql"/>
      </w:pPr>
      <w:r w:rsidRPr="007E650A">
        <w:t>update species_charisma set common_name = null where common_name like '%' || chr(65535) || '%'</w:t>
      </w:r>
    </w:p>
    <w:p w14:paraId="0E144AE7"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3B8A3A23" w14:textId="77777777" w:rsidR="00792C2E" w:rsidRDefault="00792C2E" w:rsidP="007D2F52">
      <w:pPr>
        <w:pStyle w:val="Heading4"/>
      </w:pPr>
      <w:r>
        <w:t>Service metadata</w:t>
      </w:r>
    </w:p>
    <w:p w14:paraId="40E52FB9" w14:textId="77777777" w:rsidR="00792C2E" w:rsidRPr="00792C2E" w:rsidRDefault="00792C2E" w:rsidP="008B6883">
      <w:pPr>
        <w:pStyle w:val="BodyText2"/>
      </w:pPr>
      <w:r>
        <w:t xml:space="preserve">I like the metadata that is described </w:t>
      </w:r>
      <w:hyperlink r:id="rId438" w:anchor="!/api/Ext.data.JsonReader" w:history="1">
        <w:r w:rsidRPr="00792C2E">
          <w:rPr>
            <w:rStyle w:val="Hyperlink"/>
          </w:rPr>
          <w:t>here</w:t>
        </w:r>
      </w:hyperlink>
      <w:r>
        <w:t xml:space="preserve">. We </w:t>
      </w:r>
    </w:p>
    <w:p w14:paraId="3364B256" w14:textId="77777777" w:rsidR="00775BEC" w:rsidRDefault="00775BEC" w:rsidP="007D2F52">
      <w:pPr>
        <w:pStyle w:val="Heading4"/>
      </w:pPr>
      <w:r>
        <w:t>REST Server Directory Queries</w:t>
      </w:r>
    </w:p>
    <w:p w14:paraId="391A56D3" w14:textId="77777777" w:rsidR="00775BEC" w:rsidRPr="00775BEC" w:rsidRDefault="00775BEC" w:rsidP="008B6883">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42819E5D" w14:textId="77777777" w:rsidR="00CE495F" w:rsidRDefault="00CE495F" w:rsidP="007D2F52">
      <w:pPr>
        <w:pStyle w:val="Heading4"/>
      </w:pPr>
      <w:r>
        <w:t>Secure services</w:t>
      </w:r>
    </w:p>
    <w:p w14:paraId="01A53B18"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3AD8AB03" w14:textId="77777777" w:rsidR="004B6955" w:rsidRDefault="004B6955" w:rsidP="008B6883">
      <w:pPr>
        <w:pStyle w:val="BodyText2"/>
      </w:pPr>
      <w:r>
        <w:t xml:space="preserve">Looking into OAuth2 from this </w:t>
      </w:r>
      <w:hyperlink r:id="rId43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25255AC6" w14:textId="77777777" w:rsidR="00CD35DF" w:rsidRDefault="00CD35DF" w:rsidP="008B6883">
      <w:pPr>
        <w:pStyle w:val="BodyText2"/>
      </w:pPr>
      <w:r>
        <w:lastRenderedPageBreak/>
        <w:t xml:space="preserve">Cant find an existing Python OAuth2 provider, although there is a good blog </w:t>
      </w:r>
      <w:hyperlink r:id="rId44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4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42" w:history="1">
        <w:r w:rsidR="00D27B10" w:rsidRPr="00D27B10">
          <w:rPr>
            <w:rStyle w:val="Hyperlink"/>
          </w:rPr>
          <w:t>here</w:t>
        </w:r>
      </w:hyperlink>
      <w:r w:rsidR="00D27B10">
        <w:t>.</w:t>
      </w:r>
    </w:p>
    <w:p w14:paraId="25182437" w14:textId="77777777" w:rsidR="00C553F2" w:rsidRDefault="00C553F2" w:rsidP="008B550B">
      <w:pPr>
        <w:pStyle w:val="Code"/>
      </w:pPr>
      <w:r w:rsidRPr="00C553F2">
        <w:t>/etc/ssl/certs</w:t>
      </w:r>
      <w:r w:rsidR="00EB2F84">
        <w:t>/localhost.crt</w:t>
      </w:r>
    </w:p>
    <w:p w14:paraId="2A3213FE" w14:textId="77777777" w:rsidR="00C553F2" w:rsidRDefault="00C553F2" w:rsidP="008B550B">
      <w:pPr>
        <w:pStyle w:val="Code"/>
      </w:pPr>
      <w:r w:rsidRPr="00C553F2">
        <w:t>/etc/pki/tls/private/localhost.key</w:t>
      </w:r>
    </w:p>
    <w:p w14:paraId="5E35D216" w14:textId="77777777" w:rsidR="00780F23" w:rsidRDefault="00780F23" w:rsidP="008B6883">
      <w:pPr>
        <w:pStyle w:val="BodyText2"/>
      </w:pPr>
      <w:r>
        <w:t>Michael had a look and it looks like the map server machine is not listening on port 43 at all.</w:t>
      </w:r>
    </w:p>
    <w:p w14:paraId="51C97586" w14:textId="77777777"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270A0A">
        <w:rPr>
          <w:b/>
        </w:rPr>
        <w:t>Error! Reference source not found.</w:t>
      </w:r>
      <w:r>
        <w:fldChar w:fldCharType="end"/>
      </w:r>
      <w:r>
        <w:t xml:space="preserve"> - but there are some issues. The following url works on the internal REST Services Directory but not on the external one:</w:t>
      </w:r>
    </w:p>
    <w:p w14:paraId="38AE8639" w14:textId="77777777" w:rsidR="00136024" w:rsidRDefault="000D5C35" w:rsidP="008B6883">
      <w:pPr>
        <w:pStyle w:val="BodyText2"/>
      </w:pPr>
      <w:hyperlink r:id="rId44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1A600BCE" w14:textId="77777777" w:rsidR="00136024" w:rsidRDefault="00796B85" w:rsidP="008B6883">
      <w:pPr>
        <w:pStyle w:val="BodyText2"/>
      </w:pPr>
      <w:r>
        <w:t>Looking at the 'dopa_error_log'  on the h05-prod-vm3 machine, this is what we get:</w:t>
      </w:r>
    </w:p>
    <w:p w14:paraId="71B1A22B" w14:textId="77777777" w:rsidR="00796B85" w:rsidRDefault="00796B85" w:rsidP="008B550B">
      <w:pPr>
        <w:pStyle w:val="Unix"/>
      </w:pPr>
      <w:r>
        <w:t>[Fri Nov 15 14:39:04 2013] [error] [client 139.191.147.152] Traceback (most recent call last):</w:t>
      </w:r>
    </w:p>
    <w:p w14:paraId="46A73EA3" w14:textId="77777777" w:rsidR="00796B85" w:rsidRDefault="00796B85" w:rsidP="008B550B">
      <w:pPr>
        <w:pStyle w:val="Unix"/>
      </w:pPr>
      <w:r>
        <w:t>[Fri Nov 15 14:39:04 2013] [error] [client 139.191.147.152]   File "/usr/lib/python2.6/site-packages/web.py-0.37-py2.6.egg/web/application.py", line 239, in process</w:t>
      </w:r>
    </w:p>
    <w:p w14:paraId="191AC62A" w14:textId="77777777" w:rsidR="00796B85" w:rsidRDefault="00796B85" w:rsidP="008B550B">
      <w:pPr>
        <w:pStyle w:val="Unix"/>
      </w:pPr>
      <w:r>
        <w:t>[Fri Nov 15 14:39:04 2013] [error] [client 139.191.147.152]     return self.handle()</w:t>
      </w:r>
    </w:p>
    <w:p w14:paraId="3330EFA8" w14:textId="77777777" w:rsidR="00796B85" w:rsidRDefault="00796B85" w:rsidP="008B550B">
      <w:pPr>
        <w:pStyle w:val="Unix"/>
      </w:pPr>
      <w:r>
        <w:t>[Fri Nov 15 14:39:04 2013] [error] [client 139.191.147.152]   File "/usr/lib/python2.6/site-packages/web.py-0.37-py2.6.egg/web/application.py", line 230, in handle</w:t>
      </w:r>
    </w:p>
    <w:p w14:paraId="7766D4EC" w14:textId="77777777" w:rsidR="00796B85" w:rsidRDefault="00796B85" w:rsidP="008B550B">
      <w:pPr>
        <w:pStyle w:val="Unix"/>
      </w:pPr>
      <w:r>
        <w:t>[Fri Nov 15 14:39:04 2013] [error] [client 139.191.147.152]     return self._delegate(fn, self.fvars, args)</w:t>
      </w:r>
    </w:p>
    <w:p w14:paraId="3F035A38" w14:textId="77777777" w:rsidR="00796B85" w:rsidRDefault="00796B85" w:rsidP="008B550B">
      <w:pPr>
        <w:pStyle w:val="Unix"/>
      </w:pPr>
      <w:r>
        <w:t>[Fri Nov 15 14:39:04 2013] [error] [client 139.191.147.152]   File "/usr/lib/python2.6/site-packages/web.py-0.37-py2.6.egg/web/application.py", line 420, in _delegate</w:t>
      </w:r>
    </w:p>
    <w:p w14:paraId="7EA8F32D" w14:textId="77777777" w:rsidR="00796B85" w:rsidRDefault="00796B85" w:rsidP="008B550B">
      <w:pPr>
        <w:pStyle w:val="Unix"/>
      </w:pPr>
      <w:r>
        <w:t>[Fri Nov 15 14:39:04 2013] [error] [client 139.191.147.152]     return handle_class(cls)</w:t>
      </w:r>
    </w:p>
    <w:p w14:paraId="32860793" w14:textId="77777777" w:rsidR="00796B85" w:rsidRDefault="00796B85" w:rsidP="008B550B">
      <w:pPr>
        <w:pStyle w:val="Unix"/>
      </w:pPr>
      <w:r>
        <w:t>[Fri Nov 15 14:39:04 2013] [error] [client 139.191.147.152]   File "/usr/lib/python2.6/site-packages/web.py-0.37-py2.6.egg/web/application.py", line 396, in handle_class</w:t>
      </w:r>
    </w:p>
    <w:p w14:paraId="5ADD608D" w14:textId="77777777" w:rsidR="00796B85" w:rsidRDefault="00796B85" w:rsidP="008B550B">
      <w:pPr>
        <w:pStyle w:val="Unix"/>
      </w:pPr>
      <w:r>
        <w:t>[Fri Nov 15 14:39:04 2013] [error] [client 139.191.147.152]     return tocall(*args)</w:t>
      </w:r>
    </w:p>
    <w:p w14:paraId="79CDEC5E" w14:textId="77777777" w:rsidR="00796B85" w:rsidRDefault="00796B85" w:rsidP="008B550B">
      <w:pPr>
        <w:pStyle w:val="Unix"/>
      </w:pPr>
      <w:r>
        <w:t>[Fri Nov 15 14:39:04 2013] [error] [client 139.191.147.152]   File "/srv/www/dopa-services/cgi-bin/services", line 74, in GET</w:t>
      </w:r>
    </w:p>
    <w:p w14:paraId="6BF1C89C"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35A9E941" w14:textId="77777777" w:rsidR="00796B85" w:rsidRDefault="00796B85" w:rsidP="008B550B">
      <w:pPr>
        <w:pStyle w:val="Unix"/>
      </w:pPr>
      <w:r>
        <w:t>[Fri Nov 15 14:39:04 2013] [error] [client 139.191.147.152]   File "/srv/www/dopa-services/cgi-bin/services", line 155, in callservice</w:t>
      </w:r>
    </w:p>
    <w:p w14:paraId="526641B2" w14:textId="77777777" w:rsidR="00796B85" w:rsidRDefault="00796B85" w:rsidP="008B550B">
      <w:pPr>
        <w:pStyle w:val="Unix"/>
      </w:pPr>
      <w:r>
        <w:t>[Fri Nov 15 14:39:04 2013] [error] [client 139.191.147.152]     vals = ecasAuthenticate(servicename, params)</w:t>
      </w:r>
    </w:p>
    <w:p w14:paraId="37F336C3" w14:textId="77777777" w:rsidR="00796B85" w:rsidRDefault="00796B85" w:rsidP="008B550B">
      <w:pPr>
        <w:pStyle w:val="Unix"/>
      </w:pPr>
      <w:r>
        <w:t>[Fri Nov 15 14:39:04 2013] [error] [client 139.191.147.152]   File "/srv/www/dopa-services/cgi-bin/services", line 396, in ecasAuthenticate</w:t>
      </w:r>
    </w:p>
    <w:p w14:paraId="08889C4D"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7BE0F80E" w14:textId="77777777" w:rsidR="00796B85" w:rsidRDefault="00796B85" w:rsidP="008B550B">
      <w:pPr>
        <w:pStyle w:val="Unix"/>
      </w:pPr>
      <w:r>
        <w:t>[Fri Nov 15 14:39:04 2013] [error] [client 139.191.147.152]   File "/usr/lib/python2.6/site-packages/pycas.py", line 354, in login</w:t>
      </w:r>
    </w:p>
    <w:p w14:paraId="0099393C" w14:textId="77777777" w:rsidR="00796B85" w:rsidRDefault="00796B85" w:rsidP="008B550B">
      <w:pPr>
        <w:pStyle w:val="Unix"/>
      </w:pPr>
      <w:r>
        <w:t>[Fri Nov 15 14:39:04 2013] [error] [client 139.191.147.152]     ticket_status, id = get_ticket_status(cas_host,service_url,protocol,opt)</w:t>
      </w:r>
    </w:p>
    <w:p w14:paraId="113567ED" w14:textId="77777777" w:rsidR="00796B85" w:rsidRDefault="00796B85" w:rsidP="008B550B">
      <w:pPr>
        <w:pStyle w:val="Unix"/>
      </w:pPr>
      <w:r>
        <w:t>[Fri Nov 15 14:39:04 2013] [error] [client 139.191.147.152]   File "/usr/lib/python2.6/site-packages/pycas.py", line 313, in get_ticket_status</w:t>
      </w:r>
    </w:p>
    <w:p w14:paraId="48E09A42" w14:textId="77777777" w:rsidR="00796B85" w:rsidRDefault="00796B85" w:rsidP="008B550B">
      <w:pPr>
        <w:pStyle w:val="Unix"/>
      </w:pPr>
      <w:r>
        <w:t>[Fri Nov 15 14:39:04 2013] [error] [client 139.191.147.152]     ticket_status, id = validate_cas_2(cas_host, service_url, ticket, opt)</w:t>
      </w:r>
    </w:p>
    <w:p w14:paraId="6B8AACEE" w14:textId="77777777" w:rsidR="00796B85" w:rsidRDefault="00796B85" w:rsidP="008B550B">
      <w:pPr>
        <w:pStyle w:val="Unix"/>
      </w:pPr>
      <w:r>
        <w:t>[Fri Nov 15 14:39:04 2013] [error] [client 139.191.147.152]   File "/usr/lib/python2.6/site-packages/pycas.py", line 272, in validate_cas_2</w:t>
      </w:r>
    </w:p>
    <w:p w14:paraId="42190B9D" w14:textId="77777777" w:rsidR="00796B85" w:rsidRDefault="00796B85" w:rsidP="008B550B">
      <w:pPr>
        <w:pStyle w:val="Unix"/>
      </w:pPr>
      <w:r>
        <w:t>[Fri Nov 15 14:39:04 2013] [error] [client 139.191.147.152]     f_validate   = urllib.urlopen(cas_validate)</w:t>
      </w:r>
    </w:p>
    <w:p w14:paraId="55DF6844" w14:textId="77777777" w:rsidR="00796B85" w:rsidRDefault="00796B85" w:rsidP="008B550B">
      <w:pPr>
        <w:pStyle w:val="Unix"/>
      </w:pPr>
      <w:r>
        <w:t>[Fri Nov 15 14:39:04 2013] [error] [client 139.191.147.152]   File "/usr/lib64/python2.6/urllib.py", line 86, in urlopen</w:t>
      </w:r>
    </w:p>
    <w:p w14:paraId="76AFD78F" w14:textId="77777777" w:rsidR="00796B85" w:rsidRDefault="00796B85" w:rsidP="008B550B">
      <w:pPr>
        <w:pStyle w:val="Unix"/>
      </w:pPr>
      <w:r>
        <w:t>[Fri Nov 15 14:39:04 2013] [error] [client 139.191.147.152]     return opener.open(url)</w:t>
      </w:r>
    </w:p>
    <w:p w14:paraId="52ED8781" w14:textId="77777777" w:rsidR="00796B85" w:rsidRDefault="00796B85" w:rsidP="008B550B">
      <w:pPr>
        <w:pStyle w:val="Unix"/>
      </w:pPr>
      <w:r>
        <w:t>[Fri Nov 15 14:39:04 2013] [error] [client 139.191.147.152]   File "/usr/lib64/python2.6/urllib.py", line 207, in open</w:t>
      </w:r>
    </w:p>
    <w:p w14:paraId="7D7431C2" w14:textId="77777777" w:rsidR="00796B85" w:rsidRDefault="00796B85" w:rsidP="008B550B">
      <w:pPr>
        <w:pStyle w:val="Unix"/>
      </w:pPr>
      <w:r>
        <w:t>[Fri Nov 15 14:39:04 2013] [error] [client 139.191.147.152]     return getattr(self, name)(url)</w:t>
      </w:r>
    </w:p>
    <w:p w14:paraId="6DA5CDC5" w14:textId="77777777" w:rsidR="00796B85" w:rsidRDefault="00796B85" w:rsidP="008B550B">
      <w:pPr>
        <w:pStyle w:val="Unix"/>
      </w:pPr>
      <w:r>
        <w:t>[Fri Nov 15 14:39:04 2013] [error] [client 139.191.147.152]   File "/usr/lib64/python2.6/urllib.py", line 441, in open_https</w:t>
      </w:r>
    </w:p>
    <w:p w14:paraId="0CD3E6CC" w14:textId="77777777" w:rsidR="00796B85" w:rsidRDefault="00796B85" w:rsidP="008B550B">
      <w:pPr>
        <w:pStyle w:val="Unix"/>
      </w:pPr>
      <w:r>
        <w:t>[Fri Nov 15 14:39:04 2013] [error] [client 139.191.147.152]     h.endheaders()</w:t>
      </w:r>
    </w:p>
    <w:p w14:paraId="3849C6B3" w14:textId="77777777" w:rsidR="00796B85" w:rsidRDefault="00796B85" w:rsidP="008B550B">
      <w:pPr>
        <w:pStyle w:val="Unix"/>
      </w:pPr>
      <w:r>
        <w:t>[Fri Nov 15 14:39:04 2013] [error] [client 139.191.147.152]   File "/usr/lib64/python2.6/httplib.py", line 908, in endheaders</w:t>
      </w:r>
    </w:p>
    <w:p w14:paraId="0158896A" w14:textId="77777777" w:rsidR="00796B85" w:rsidRDefault="00796B85" w:rsidP="008B550B">
      <w:pPr>
        <w:pStyle w:val="Unix"/>
      </w:pPr>
      <w:r>
        <w:t>[Fri Nov 15 14:39:04 2013] [error] [client 139.191.147.152]     self._send_output()</w:t>
      </w:r>
    </w:p>
    <w:p w14:paraId="3C9C4674" w14:textId="77777777" w:rsidR="00796B85" w:rsidRDefault="00796B85" w:rsidP="008B550B">
      <w:pPr>
        <w:pStyle w:val="Unix"/>
      </w:pPr>
      <w:r>
        <w:t>[Fri Nov 15 14:39:04 2013] [error] [client 139.191.147.152]   File "/usr/lib64/python2.6/httplib.py", line 780, in _send_output</w:t>
      </w:r>
    </w:p>
    <w:p w14:paraId="5247AAA8" w14:textId="77777777" w:rsidR="00796B85" w:rsidRDefault="00796B85" w:rsidP="008B550B">
      <w:pPr>
        <w:pStyle w:val="Unix"/>
      </w:pPr>
      <w:r>
        <w:t>[Fri Nov 15 14:39:04 2013] [error] [client 139.191.147.152]     self.send(msg)</w:t>
      </w:r>
    </w:p>
    <w:p w14:paraId="226ABE28" w14:textId="77777777" w:rsidR="00796B85" w:rsidRDefault="00796B85" w:rsidP="008B550B">
      <w:pPr>
        <w:pStyle w:val="Unix"/>
      </w:pPr>
      <w:r>
        <w:t>[Fri Nov 15 14:39:04 2013] [error] [client 139.191.147.152]   File "/usr/lib64/python2.6/httplib.py", line 739, in send</w:t>
      </w:r>
    </w:p>
    <w:p w14:paraId="740DD72D" w14:textId="77777777" w:rsidR="00796B85" w:rsidRDefault="00796B85" w:rsidP="008B550B">
      <w:pPr>
        <w:pStyle w:val="Unix"/>
      </w:pPr>
      <w:r>
        <w:t>[Fri Nov 15 14:39:04 2013] [error] [client 139.191.147.152]     self.connect()</w:t>
      </w:r>
    </w:p>
    <w:p w14:paraId="5204C099" w14:textId="77777777" w:rsidR="00796B85" w:rsidRDefault="00796B85" w:rsidP="008B550B">
      <w:pPr>
        <w:pStyle w:val="Unix"/>
      </w:pPr>
      <w:r>
        <w:t>[Fri Nov 15 14:39:04 2013] [error] [client 139.191.147.152]   File "/usr/lib64/python2.6/httplib.py", line 1112, in connect</w:t>
      </w:r>
    </w:p>
    <w:p w14:paraId="1B5D931D" w14:textId="77777777" w:rsidR="00796B85" w:rsidRDefault="00796B85" w:rsidP="008B550B">
      <w:pPr>
        <w:pStyle w:val="Unix"/>
      </w:pPr>
      <w:r>
        <w:t>[Fri Nov 15 14:39:04 2013] [error] [client 139.191.147.152]     sock = socket.create_connection((self.host, self.port), self.timeout)</w:t>
      </w:r>
    </w:p>
    <w:p w14:paraId="6FE177BB" w14:textId="77777777" w:rsidR="00796B85" w:rsidRDefault="00796B85" w:rsidP="008B550B">
      <w:pPr>
        <w:pStyle w:val="Unix"/>
      </w:pPr>
      <w:r>
        <w:t>[Fri Nov 15 14:39:04 2013] [error] [client 139.191.147.152]   File "/usr/lib64/python2.6/socket.py", line 553, in create_connection</w:t>
      </w:r>
    </w:p>
    <w:p w14:paraId="37BB239D" w14:textId="77777777" w:rsidR="00796B85" w:rsidRDefault="00796B85" w:rsidP="008B550B">
      <w:pPr>
        <w:pStyle w:val="Unix"/>
      </w:pPr>
      <w:r>
        <w:t>[Fri Nov 15 14:39:04 2013] [error] [client 139.191.147.152]     for res in getaddrinfo(host, port, 0, SOCK_STREAM):</w:t>
      </w:r>
    </w:p>
    <w:p w14:paraId="2152206B" w14:textId="77777777" w:rsidR="00796B85" w:rsidRDefault="00796B85" w:rsidP="008B550B">
      <w:pPr>
        <w:pStyle w:val="Unix"/>
      </w:pPr>
      <w:r>
        <w:t>[Fri Nov 15 14:39:04 2013] [error] [client 139.191.147.152] IOError: [Errno socket error] [Errno -2] Name or service not known</w:t>
      </w:r>
    </w:p>
    <w:p w14:paraId="66B26F4D" w14:textId="77777777" w:rsidR="007E51C4" w:rsidRDefault="007E51C4" w:rsidP="007D2F52">
      <w:pPr>
        <w:pStyle w:val="Heading4"/>
      </w:pPr>
      <w:r>
        <w:t>Google Earth Engine API-based services</w:t>
      </w:r>
    </w:p>
    <w:p w14:paraId="6664D348" w14:textId="77777777" w:rsidR="007E51C4" w:rsidRDefault="009C61F8" w:rsidP="008B6883">
      <w:pPr>
        <w:pStyle w:val="BodyText2"/>
      </w:pPr>
      <w:r>
        <w:t xml:space="preserve">Creating a REST-based interface to return images generated by the Google Earth Engine API. </w:t>
      </w:r>
    </w:p>
    <w:p w14:paraId="450A6A17" w14:textId="77777777" w:rsidR="009C61F8" w:rsidRDefault="009C61F8" w:rsidP="000E5536">
      <w:pPr>
        <w:pStyle w:val="Heading5"/>
      </w:pPr>
      <w:r>
        <w:t>WMS wrapper</w:t>
      </w:r>
    </w:p>
    <w:p w14:paraId="3B94D4A4" w14:textId="77777777"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57AE5AB6" w14:textId="77777777" w:rsidR="00B37D09" w:rsidRDefault="00E22C9C" w:rsidP="0034374E">
      <w:pPr>
        <w:pStyle w:val="Heading3"/>
      </w:pPr>
      <w:r>
        <w:lastRenderedPageBreak/>
        <w:t>REST API Documentation</w:t>
      </w:r>
    </w:p>
    <w:p w14:paraId="56DAEEBA" w14:textId="77777777" w:rsidR="00E22C9C" w:rsidRPr="00E22C9C" w:rsidRDefault="00E22C9C" w:rsidP="007D2F52">
      <w:pPr>
        <w:pStyle w:val="Heading4"/>
      </w:pPr>
      <w:r>
        <w:t>RESTx</w:t>
      </w:r>
    </w:p>
    <w:p w14:paraId="28054404" w14:textId="77777777" w:rsidR="00B37D09" w:rsidRDefault="0093510D" w:rsidP="000E5536">
      <w:pPr>
        <w:pStyle w:val="BodyText"/>
      </w:pPr>
      <w:r>
        <w:t xml:space="preserve">Here is the root of the resources on the eHabitat machine: </w:t>
      </w:r>
      <w:hyperlink r:id="rId444" w:history="1">
        <w:r w:rsidRPr="0077669C">
          <w:rPr>
            <w:rStyle w:val="Hyperlink"/>
          </w:rPr>
          <w:t>http://h03-dev-vm7:8001/</w:t>
        </w:r>
      </w:hyperlink>
    </w:p>
    <w:p w14:paraId="6D0F1D40" w14:textId="77777777" w:rsidR="00B37D09" w:rsidRDefault="0093510D" w:rsidP="008B6883">
      <w:pPr>
        <w:pStyle w:val="BodyText2"/>
      </w:pPr>
      <w:r>
        <w:t xml:space="preserve">Following the doc to create you own component: </w:t>
      </w:r>
      <w:hyperlink r:id="rId445" w:history="1">
        <w:r w:rsidRPr="0077669C">
          <w:rPr>
            <w:rStyle w:val="Hyperlink"/>
          </w:rPr>
          <w:t>http://restx.mulesoft.org/writing-your-own-components:</w:t>
        </w:r>
      </w:hyperlink>
    </w:p>
    <w:p w14:paraId="77E20B3F" w14:textId="77777777" w:rsidR="00B37D09" w:rsidRDefault="0093510D" w:rsidP="000E5536">
      <w:pPr>
        <w:pStyle w:val="BodyText"/>
      </w:pPr>
      <w:r>
        <w:t>1. Create the new component</w:t>
      </w:r>
    </w:p>
    <w:p w14:paraId="35D6586A" w14:textId="77777777" w:rsidR="00B37D09" w:rsidRDefault="0093510D" w:rsidP="000E5536">
      <w:pPr>
        <w:pStyle w:val="BodyText"/>
      </w:pPr>
      <w:r>
        <w:t>webuser@h03-dev-vm7:~&gt; cd ../../usr/local/RESTx-0.9.4</w:t>
      </w:r>
    </w:p>
    <w:p w14:paraId="7B0A9CF7" w14:textId="77777777" w:rsidR="00B37D09" w:rsidRDefault="0093510D" w:rsidP="000E5536">
      <w:pPr>
        <w:pStyle w:val="BodyText"/>
      </w:pPr>
      <w:r>
        <w:t>webuser@h03-dev-vm7:/usr/local/RESTx-0.9.4&gt; ./restxctl component create ESpeciesServices python</w:t>
      </w:r>
    </w:p>
    <w:p w14:paraId="6134B45A" w14:textId="77777777" w:rsidR="00B37D09" w:rsidRDefault="0093510D" w:rsidP="000E5536">
      <w:pPr>
        <w:pStyle w:val="BodyText"/>
      </w:pPr>
      <w:r>
        <w:t>=== Creating a new Python component template. Name: eSpecies</w:t>
      </w:r>
    </w:p>
    <w:p w14:paraId="3DF7CE04" w14:textId="77777777" w:rsidR="00B37D09" w:rsidRDefault="0093510D" w:rsidP="000E5536">
      <w:pPr>
        <w:pStyle w:val="BodyText"/>
      </w:pPr>
      <w:r>
        <w:t>Created new component:           /usr/local/RESTx-0.9.4/src/python/restx/components/eSpecies.py</w:t>
      </w:r>
    </w:p>
    <w:p w14:paraId="66A749D1" w14:textId="77777777" w:rsidR="00B37D09" w:rsidRDefault="0093510D" w:rsidP="000E5536">
      <w:pPr>
        <w:pStyle w:val="BodyText"/>
      </w:pPr>
      <w:r>
        <w:t>Module/package of the component: restx.components.eSpecies</w:t>
      </w:r>
    </w:p>
    <w:p w14:paraId="3AC7B303" w14:textId="77777777" w:rsidR="00B37D09" w:rsidRDefault="0093510D" w:rsidP="000E5536">
      <w:pPr>
        <w:pStyle w:val="BodyText"/>
      </w:pPr>
      <w:r>
        <w:t>A server restart is required to enable the component: restxctl restart</w:t>
      </w:r>
    </w:p>
    <w:p w14:paraId="1A2B5CFF" w14:textId="77777777" w:rsidR="00B37D09" w:rsidRDefault="0093510D" w:rsidP="008B6883">
      <w:pPr>
        <w:pStyle w:val="BodyText2"/>
      </w:pPr>
      <w:r>
        <w:t>2. Edit the source - opened this in Aptana</w:t>
      </w:r>
    </w:p>
    <w:p w14:paraId="0C9B737D" w14:textId="77777777" w:rsidR="00B37D09" w:rsidRDefault="0093510D" w:rsidP="000E5536">
      <w:pPr>
        <w:pStyle w:val="BodyText"/>
      </w:pPr>
      <w:r>
        <w:t>3. Restart the server:</w:t>
      </w:r>
    </w:p>
    <w:p w14:paraId="42AA3583" w14:textId="77777777" w:rsidR="00B37D09" w:rsidRDefault="0093510D" w:rsidP="000E5536">
      <w:pPr>
        <w:pStyle w:val="BodyText"/>
      </w:pPr>
      <w:r>
        <w:t>./restxctl restart</w:t>
      </w:r>
    </w:p>
    <w:p w14:paraId="16D3B7C9" w14:textId="77777777" w:rsidR="00B37D09" w:rsidRDefault="0093510D" w:rsidP="000E5536">
      <w:pPr>
        <w:pStyle w:val="BodyText"/>
      </w:pPr>
      <w:r>
        <w:t xml:space="preserve">4. To delete a component: </w:t>
      </w:r>
    </w:p>
    <w:p w14:paraId="533E61A6" w14:textId="77777777" w:rsidR="00B37D09" w:rsidRDefault="0093510D" w:rsidP="000E5536">
      <w:pPr>
        <w:pStyle w:val="BodyText"/>
      </w:pPr>
      <w:r>
        <w:t>./restxctl component delete ESpeciesServices python</w:t>
      </w:r>
    </w:p>
    <w:p w14:paraId="1B351006" w14:textId="77777777" w:rsidR="00E22C9C" w:rsidRDefault="00E22C9C" w:rsidP="007D2F52">
      <w:pPr>
        <w:pStyle w:val="Heading4"/>
      </w:pPr>
      <w:r>
        <w:t>WADL</w:t>
      </w:r>
    </w:p>
    <w:p w14:paraId="5DB46D2D" w14:textId="77777777" w:rsidR="00E22C9C" w:rsidRPr="00E22C9C" w:rsidRDefault="00E22C9C" w:rsidP="000E5536">
      <w:pPr>
        <w:pStyle w:val="BodyText"/>
      </w:pPr>
      <w:r>
        <w:t>This looks more promising – basically a REST version of wsdl.</w:t>
      </w:r>
    </w:p>
    <w:p w14:paraId="6DCD3D9F" w14:textId="77777777" w:rsidR="00DF40A9" w:rsidRDefault="00E54678" w:rsidP="007D2F52">
      <w:pPr>
        <w:pStyle w:val="Heading4"/>
      </w:pPr>
      <w:bookmarkStart w:id="108" w:name="_Ref338922512"/>
      <w:bookmarkStart w:id="109" w:name="_Toc315774608"/>
      <w:r>
        <w:t>Using Introspection from PostGIS</w:t>
      </w:r>
      <w:bookmarkEnd w:id="108"/>
    </w:p>
    <w:p w14:paraId="75C1FAA3"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2DB9456A"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3D84BFC7" w14:textId="77777777" w:rsidTr="00E54678">
        <w:tc>
          <w:tcPr>
            <w:tcW w:w="1384" w:type="dxa"/>
          </w:tcPr>
          <w:p w14:paraId="37A8B346" w14:textId="77777777" w:rsidR="00E54678" w:rsidRPr="0072144B" w:rsidRDefault="00E54678" w:rsidP="00DD4343">
            <w:pPr>
              <w:pStyle w:val="Tiny"/>
            </w:pPr>
            <w:r w:rsidRPr="0072144B">
              <w:t>Function</w:t>
            </w:r>
          </w:p>
        </w:tc>
        <w:tc>
          <w:tcPr>
            <w:tcW w:w="3402" w:type="dxa"/>
          </w:tcPr>
          <w:p w14:paraId="5DF24E02" w14:textId="77777777" w:rsidR="00E54678" w:rsidRPr="0072144B" w:rsidRDefault="00E54678" w:rsidP="00DD4343">
            <w:pPr>
              <w:pStyle w:val="Tiny"/>
            </w:pPr>
            <w:r w:rsidRPr="0072144B">
              <w:t>Description</w:t>
            </w:r>
          </w:p>
        </w:tc>
        <w:tc>
          <w:tcPr>
            <w:tcW w:w="5103" w:type="dxa"/>
          </w:tcPr>
          <w:p w14:paraId="33A78ACE" w14:textId="77777777" w:rsidR="00E54678" w:rsidRPr="0072144B" w:rsidRDefault="00E54678" w:rsidP="00DD4343">
            <w:pPr>
              <w:pStyle w:val="Tiny"/>
            </w:pPr>
            <w:r w:rsidRPr="0072144B">
              <w:t>Example sql</w:t>
            </w:r>
          </w:p>
        </w:tc>
      </w:tr>
      <w:tr w:rsidR="00E54678" w:rsidRPr="0072144B" w14:paraId="66586B77" w14:textId="77777777" w:rsidTr="00E54678">
        <w:tc>
          <w:tcPr>
            <w:tcW w:w="1384" w:type="dxa"/>
          </w:tcPr>
          <w:p w14:paraId="28BDFEF3" w14:textId="77777777" w:rsidR="00E54678" w:rsidRPr="0072144B" w:rsidRDefault="00E54678" w:rsidP="00DD4343">
            <w:pPr>
              <w:pStyle w:val="Tiny"/>
            </w:pPr>
            <w:r w:rsidRPr="0072144B">
              <w:t>Parameters</w:t>
            </w:r>
          </w:p>
        </w:tc>
        <w:tc>
          <w:tcPr>
            <w:tcW w:w="3402" w:type="dxa"/>
          </w:tcPr>
          <w:p w14:paraId="1BEA78F6" w14:textId="77777777" w:rsidR="00E54678" w:rsidRPr="0072144B" w:rsidRDefault="00E54678" w:rsidP="00DD4343">
            <w:pPr>
              <w:pStyle w:val="Tiny"/>
            </w:pPr>
            <w:r w:rsidRPr="0072144B">
              <w:t>Information about a functions parameters</w:t>
            </w:r>
          </w:p>
        </w:tc>
        <w:tc>
          <w:tcPr>
            <w:tcW w:w="5103" w:type="dxa"/>
          </w:tcPr>
          <w:p w14:paraId="0D2F3030" w14:textId="77777777" w:rsidR="00E54678" w:rsidRPr="0072144B" w:rsidRDefault="00252140" w:rsidP="00DD4343">
            <w:pPr>
              <w:pStyle w:val="Tiny"/>
            </w:pPr>
            <w:r w:rsidRPr="00252140">
              <w:t>SELECT dtd_identifier, parameter_mode, parameter_name, data_type from information_schema.parameters where specific_name = 'redlist_intersect_301122544' order by 1;</w:t>
            </w:r>
          </w:p>
        </w:tc>
      </w:tr>
      <w:tr w:rsidR="00E54678" w:rsidRPr="0072144B" w14:paraId="05F901E2" w14:textId="77777777" w:rsidTr="00E54678">
        <w:tc>
          <w:tcPr>
            <w:tcW w:w="1384" w:type="dxa"/>
          </w:tcPr>
          <w:p w14:paraId="691F9FC0" w14:textId="77777777" w:rsidR="00E54678" w:rsidRPr="0072144B" w:rsidRDefault="00E54678" w:rsidP="00DD4343">
            <w:pPr>
              <w:pStyle w:val="Tiny"/>
            </w:pPr>
            <w:r w:rsidRPr="0072144B">
              <w:t>Routines</w:t>
            </w:r>
          </w:p>
        </w:tc>
        <w:tc>
          <w:tcPr>
            <w:tcW w:w="3402" w:type="dxa"/>
          </w:tcPr>
          <w:p w14:paraId="7D407BB0" w14:textId="77777777" w:rsidR="00E54678" w:rsidRPr="0072144B" w:rsidRDefault="00E54678" w:rsidP="00DD4343">
            <w:pPr>
              <w:pStyle w:val="Tiny"/>
            </w:pPr>
            <w:r w:rsidRPr="0072144B">
              <w:t>Information about the functions in the database</w:t>
            </w:r>
          </w:p>
        </w:tc>
        <w:tc>
          <w:tcPr>
            <w:tcW w:w="5103" w:type="dxa"/>
          </w:tcPr>
          <w:p w14:paraId="2DD60134" w14:textId="77777777" w:rsidR="00E54678" w:rsidRPr="0072144B" w:rsidRDefault="00E54678" w:rsidP="00DD4343">
            <w:pPr>
              <w:pStyle w:val="Tiny"/>
            </w:pPr>
            <w:r w:rsidRPr="0072144B">
              <w:t>SELECT * from information_schema.routines where routine_schema = 'especies';</w:t>
            </w:r>
          </w:p>
        </w:tc>
      </w:tr>
    </w:tbl>
    <w:p w14:paraId="3CC9F459"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46" w:anchor="FUNCTIONS-INFO-COMMENT-TABLE" w:history="1">
        <w:r w:rsidR="00AA169A" w:rsidRPr="00AD4996">
          <w:rPr>
            <w:rStyle w:val="Hyperlink"/>
          </w:rPr>
          <w:t>http://www.postgresql.org/docs/current/interactive/functions-info.html#FUNCTIONS-INFO-COMMENT-TABLE</w:t>
        </w:r>
      </w:hyperlink>
      <w:r w:rsidR="00AA169A">
        <w:t xml:space="preserve">. </w:t>
      </w:r>
    </w:p>
    <w:p w14:paraId="2AAFCB7B"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7B0E68EF" w14:textId="77777777" w:rsidTr="001A0148">
        <w:tc>
          <w:tcPr>
            <w:tcW w:w="5920" w:type="dxa"/>
          </w:tcPr>
          <w:p w14:paraId="351DFCA9" w14:textId="77777777" w:rsidR="001A0148" w:rsidRPr="00FA3E85" w:rsidRDefault="001A0148" w:rsidP="00DD4343">
            <w:pPr>
              <w:pStyle w:val="Tiny"/>
            </w:pPr>
            <w:r w:rsidRPr="00FA3E85">
              <w:t>SQL</w:t>
            </w:r>
          </w:p>
        </w:tc>
        <w:tc>
          <w:tcPr>
            <w:tcW w:w="2585" w:type="dxa"/>
          </w:tcPr>
          <w:p w14:paraId="5A72A41A" w14:textId="77777777" w:rsidR="001A0148" w:rsidRPr="00FA3E85" w:rsidRDefault="001A0148" w:rsidP="00DD4343">
            <w:pPr>
              <w:pStyle w:val="Tiny"/>
            </w:pPr>
            <w:r w:rsidRPr="00FA3E85">
              <w:t>Description</w:t>
            </w:r>
          </w:p>
        </w:tc>
      </w:tr>
      <w:tr w:rsidR="001A0148" w:rsidRPr="00FA3E85" w14:paraId="38DA4E92" w14:textId="77777777" w:rsidTr="001A0148">
        <w:tc>
          <w:tcPr>
            <w:tcW w:w="5920" w:type="dxa"/>
          </w:tcPr>
          <w:p w14:paraId="72DCA3D0" w14:textId="77777777" w:rsidR="001A0148" w:rsidRPr="00FA3E85" w:rsidRDefault="001A0148" w:rsidP="00DD4343">
            <w:pPr>
              <w:pStyle w:val="Tiny"/>
            </w:pPr>
            <w:r w:rsidRPr="00FA3E85">
              <w:t>SELECT description FROM pg_description JOIN pg_class ON pg_description.objoid = pg_class.oid WHERE relname = 'species_wdpa'</w:t>
            </w:r>
          </w:p>
        </w:tc>
        <w:tc>
          <w:tcPr>
            <w:tcW w:w="2585" w:type="dxa"/>
          </w:tcPr>
          <w:p w14:paraId="158560AB" w14:textId="77777777" w:rsidR="001A0148" w:rsidRPr="00FA3E85" w:rsidRDefault="001A0148" w:rsidP="00DD4343">
            <w:pPr>
              <w:pStyle w:val="Tiny"/>
            </w:pPr>
            <w:r w:rsidRPr="00FA3E85">
              <w:t>Gets the description for a tablename</w:t>
            </w:r>
          </w:p>
        </w:tc>
      </w:tr>
      <w:tr w:rsidR="001A0148" w:rsidRPr="00FA3E85" w14:paraId="412B8E96" w14:textId="77777777" w:rsidTr="001A0148">
        <w:tc>
          <w:tcPr>
            <w:tcW w:w="5920" w:type="dxa"/>
          </w:tcPr>
          <w:p w14:paraId="2A0517B3" w14:textId="77777777" w:rsidR="001A0148" w:rsidRPr="00FA3E85" w:rsidRDefault="001A0148" w:rsidP="00DD4343">
            <w:pPr>
              <w:pStyle w:val="Tiny"/>
            </w:pPr>
            <w:r w:rsidRPr="00FA3E85">
              <w:t>SELECT description FROM pg_description WHERE objoid = 'especies.species_wdpa'::regclass;</w:t>
            </w:r>
          </w:p>
        </w:tc>
        <w:tc>
          <w:tcPr>
            <w:tcW w:w="2585" w:type="dxa"/>
          </w:tcPr>
          <w:p w14:paraId="206AEDA5" w14:textId="77777777" w:rsidR="001A0148" w:rsidRPr="00FA3E85" w:rsidRDefault="001A0148" w:rsidP="00DD4343">
            <w:pPr>
              <w:pStyle w:val="Tiny"/>
            </w:pPr>
            <w:r w:rsidRPr="00FA3E85">
              <w:t>“</w:t>
            </w:r>
          </w:p>
        </w:tc>
      </w:tr>
      <w:tr w:rsidR="001A0148" w:rsidRPr="00FA3E85" w14:paraId="52B999CA" w14:textId="77777777" w:rsidTr="001A0148">
        <w:tc>
          <w:tcPr>
            <w:tcW w:w="5920" w:type="dxa"/>
          </w:tcPr>
          <w:p w14:paraId="3F09DA72" w14:textId="77777777" w:rsidR="001A0148" w:rsidRPr="00FA3E85" w:rsidRDefault="00310484" w:rsidP="00DD4343">
            <w:pPr>
              <w:pStyle w:val="Tiny"/>
            </w:pPr>
            <w:r w:rsidRPr="00FA3E85">
              <w:t>SELECT obj_description('especies.species_wdpa'::regclass, 'pg_class') ;</w:t>
            </w:r>
          </w:p>
        </w:tc>
        <w:tc>
          <w:tcPr>
            <w:tcW w:w="2585" w:type="dxa"/>
          </w:tcPr>
          <w:p w14:paraId="780E2BF7" w14:textId="77777777" w:rsidR="001A0148" w:rsidRPr="00FA3E85" w:rsidRDefault="00310484" w:rsidP="00DD4343">
            <w:pPr>
              <w:pStyle w:val="Tiny"/>
            </w:pPr>
            <w:r w:rsidRPr="00FA3E85">
              <w:t>“</w:t>
            </w:r>
          </w:p>
        </w:tc>
      </w:tr>
      <w:tr w:rsidR="00FA3E85" w:rsidRPr="00FA3E85" w14:paraId="55FD536C" w14:textId="77777777" w:rsidTr="001A0148">
        <w:tc>
          <w:tcPr>
            <w:tcW w:w="5920" w:type="dxa"/>
          </w:tcPr>
          <w:p w14:paraId="354DCC5A" w14:textId="77777777" w:rsidR="00FA3E85" w:rsidRPr="00FA3E85" w:rsidRDefault="00FA3E85" w:rsidP="00DD4343">
            <w:pPr>
              <w:pStyle w:val="Tiny"/>
            </w:pPr>
            <w:r w:rsidRPr="00FA3E85">
              <w:t>SELECT obj_description('especies.species_wdpa'::regclass);</w:t>
            </w:r>
          </w:p>
        </w:tc>
        <w:tc>
          <w:tcPr>
            <w:tcW w:w="2585" w:type="dxa"/>
          </w:tcPr>
          <w:p w14:paraId="04A556BD" w14:textId="77777777" w:rsidR="00FA3E85" w:rsidRPr="00FA3E85" w:rsidRDefault="00FA3E85" w:rsidP="00DD4343">
            <w:pPr>
              <w:pStyle w:val="Tiny"/>
            </w:pPr>
            <w:r>
              <w:t>“</w:t>
            </w:r>
          </w:p>
        </w:tc>
      </w:tr>
      <w:tr w:rsidR="00020AC0" w:rsidRPr="00FA3E85" w14:paraId="4F03D1B9" w14:textId="77777777" w:rsidTr="001A0148">
        <w:tc>
          <w:tcPr>
            <w:tcW w:w="5920" w:type="dxa"/>
          </w:tcPr>
          <w:p w14:paraId="72762A00" w14:textId="77777777" w:rsidR="00020AC0" w:rsidRPr="00FA3E85" w:rsidRDefault="00FA3E85" w:rsidP="00DD4343">
            <w:pPr>
              <w:pStyle w:val="Tiny"/>
            </w:pPr>
            <w:r w:rsidRPr="00FA3E85">
              <w:t>SELECT obj_description(301929987, 'pg_proc') ;</w:t>
            </w:r>
          </w:p>
        </w:tc>
        <w:tc>
          <w:tcPr>
            <w:tcW w:w="2585" w:type="dxa"/>
          </w:tcPr>
          <w:p w14:paraId="3A36450D" w14:textId="77777777" w:rsidR="00020AC0" w:rsidRPr="00FA3E85" w:rsidRDefault="00020AC0" w:rsidP="00DD4343">
            <w:pPr>
              <w:pStyle w:val="Tiny"/>
            </w:pPr>
            <w:r w:rsidRPr="00FA3E85">
              <w:t>Gets the description for a function</w:t>
            </w:r>
          </w:p>
        </w:tc>
      </w:tr>
      <w:tr w:rsidR="00FA3E85" w:rsidRPr="00FA3E85" w14:paraId="3AEF8F60" w14:textId="77777777" w:rsidTr="001A0148">
        <w:tc>
          <w:tcPr>
            <w:tcW w:w="5920" w:type="dxa"/>
          </w:tcPr>
          <w:p w14:paraId="6091836B" w14:textId="77777777" w:rsidR="00FA3E85" w:rsidRPr="00FA3E85" w:rsidRDefault="0030438D" w:rsidP="00DD4343">
            <w:pPr>
              <w:pStyle w:val="Tiny"/>
            </w:pPr>
            <w:r w:rsidRPr="0030438D">
              <w:t>SELECT 'especies.getpacount'::regproc;</w:t>
            </w:r>
          </w:p>
        </w:tc>
        <w:tc>
          <w:tcPr>
            <w:tcW w:w="2585" w:type="dxa"/>
          </w:tcPr>
          <w:p w14:paraId="496B7836" w14:textId="77777777" w:rsidR="00FA3E85" w:rsidRPr="00FA3E85" w:rsidRDefault="0030438D" w:rsidP="00DD4343">
            <w:pPr>
              <w:pStyle w:val="Tiny"/>
            </w:pPr>
            <w:r>
              <w:t>Gets the procedure OID</w:t>
            </w:r>
          </w:p>
        </w:tc>
      </w:tr>
      <w:tr w:rsidR="0030438D" w:rsidRPr="00FA3E85" w14:paraId="6C3A12E7" w14:textId="77777777" w:rsidTr="001A0148">
        <w:tc>
          <w:tcPr>
            <w:tcW w:w="5920" w:type="dxa"/>
          </w:tcPr>
          <w:p w14:paraId="135C34F6" w14:textId="77777777" w:rsidR="0030438D" w:rsidRPr="00FA3E85" w:rsidRDefault="0030438D" w:rsidP="00DD4343">
            <w:pPr>
              <w:pStyle w:val="Tiny"/>
            </w:pPr>
            <w:r w:rsidRPr="0030438D">
              <w:t>SELECT obj_description('especies.getpacount'::regproc, 'pg_proc');</w:t>
            </w:r>
          </w:p>
        </w:tc>
        <w:tc>
          <w:tcPr>
            <w:tcW w:w="2585" w:type="dxa"/>
          </w:tcPr>
          <w:p w14:paraId="53688819" w14:textId="77777777" w:rsidR="0030438D" w:rsidRDefault="0030438D" w:rsidP="00DD4343">
            <w:pPr>
              <w:pStyle w:val="Tiny"/>
            </w:pPr>
            <w:r w:rsidRPr="00FA3E85">
              <w:t>Gets the description for a function</w:t>
            </w:r>
          </w:p>
        </w:tc>
      </w:tr>
      <w:tr w:rsidR="00AC6437" w:rsidRPr="00FA3E85" w14:paraId="2E1C909E" w14:textId="77777777" w:rsidTr="001A0148">
        <w:tc>
          <w:tcPr>
            <w:tcW w:w="5920" w:type="dxa"/>
          </w:tcPr>
          <w:p w14:paraId="0AF4105F" w14:textId="77777777" w:rsidR="00AC6437" w:rsidRPr="0030438D" w:rsidRDefault="00AC6437" w:rsidP="00DD4343">
            <w:pPr>
              <w:pStyle w:val="Tiny"/>
            </w:pPr>
            <w:r w:rsidRPr="00AC6437">
              <w:t>SELECT specific_name, routine_name, obj_description(routine_name::regproc, 'pg_proc') from information_schema.routines where routine_schema = 'especies'</w:t>
            </w:r>
          </w:p>
        </w:tc>
        <w:tc>
          <w:tcPr>
            <w:tcW w:w="2585" w:type="dxa"/>
          </w:tcPr>
          <w:p w14:paraId="5024C814" w14:textId="77777777" w:rsidR="00AC6437" w:rsidRPr="00FA3E85" w:rsidRDefault="00AC6437" w:rsidP="00DD4343">
            <w:pPr>
              <w:pStyle w:val="Tiny"/>
            </w:pPr>
            <w:r>
              <w:t>Gets the function name and its description</w:t>
            </w:r>
          </w:p>
        </w:tc>
      </w:tr>
    </w:tbl>
    <w:p w14:paraId="18E4BFB6" w14:textId="77777777" w:rsidR="001A0148" w:rsidRDefault="00020AC0" w:rsidP="008B6883">
      <w:pPr>
        <w:pStyle w:val="BodyText2"/>
      </w:pPr>
      <w:r>
        <w:t xml:space="preserve">The last method is the best and the system catalog parameter is specified </w:t>
      </w:r>
      <w:hyperlink r:id="rId447" w:history="1">
        <w:r w:rsidRPr="00020AC0">
          <w:rPr>
            <w:rStyle w:val="Hyperlink"/>
          </w:rPr>
          <w:t>here</w:t>
        </w:r>
      </w:hyperlink>
      <w:r>
        <w:t>.</w:t>
      </w:r>
    </w:p>
    <w:p w14:paraId="1A9B7971" w14:textId="77777777" w:rsidR="005F686F" w:rsidRDefault="005F686F" w:rsidP="008B6883">
      <w:pPr>
        <w:pStyle w:val="BodyText2"/>
      </w:pPr>
      <w:r>
        <w:t xml:space="preserve">The getclass is a way of getting the class OID for a table – there are different ways of getting OIDs for other types of objects, e.g. to get the OID for a procedure you use regprocedure (see </w:t>
      </w:r>
      <w:hyperlink r:id="rId448" w:history="1">
        <w:r w:rsidRPr="005F686F">
          <w:rPr>
            <w:rStyle w:val="Hyperlink"/>
          </w:rPr>
          <w:t>here</w:t>
        </w:r>
      </w:hyperlink>
      <w:r w:rsidR="0030438D">
        <w:t xml:space="preserve">), e.g. </w:t>
      </w:r>
      <w:r w:rsidR="0030438D" w:rsidRPr="0030438D">
        <w:t>SELECT 'especies.getpacount'::regproc;</w:t>
      </w:r>
    </w:p>
    <w:p w14:paraId="598EB319" w14:textId="77777777" w:rsidR="00451288" w:rsidRDefault="00451288" w:rsidP="008B6883">
      <w:pPr>
        <w:pStyle w:val="BodyText2"/>
      </w:pPr>
      <w:r>
        <w:t xml:space="preserve">Looks like you cant put comments on a functions arguments </w:t>
      </w:r>
      <w:hyperlink r:id="rId449" w:history="1">
        <w:r w:rsidRPr="00451288">
          <w:rPr>
            <w:rStyle w:val="Hyperlink"/>
          </w:rPr>
          <w:t>boo</w:t>
        </w:r>
      </w:hyperlink>
      <w:r>
        <w:t xml:space="preserve"> </w:t>
      </w:r>
      <w:r>
        <w:sym w:font="Wingdings" w:char="F04C"/>
      </w:r>
      <w:r>
        <w:t>.</w:t>
      </w:r>
    </w:p>
    <w:p w14:paraId="5279B81F"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229968A3" w14:textId="77777777" w:rsidR="00AD6080" w:rsidRDefault="00AD6080" w:rsidP="008B550B">
      <w:pPr>
        <w:pStyle w:val="Code"/>
      </w:pPr>
      <w:r>
        <w:lastRenderedPageBreak/>
        <w:tab/>
        <w:t>$if functions:</w:t>
      </w:r>
    </w:p>
    <w:p w14:paraId="724FF3DA" w14:textId="77777777" w:rsidR="00AD6080" w:rsidRDefault="00AD6080" w:rsidP="008B550B">
      <w:pPr>
        <w:pStyle w:val="Code"/>
      </w:pPr>
      <w:r>
        <w:tab/>
      </w:r>
      <w:r>
        <w:tab/>
        <w:t>&lt;table&gt;&lt;tr&gt;&lt;th&gt;Service&lt;/th&gt;&lt;th colspan="3"&gt;Description&lt;/th&gt;&lt;/tr&gt;</w:t>
      </w:r>
    </w:p>
    <w:p w14:paraId="004AECB5" w14:textId="77777777" w:rsidR="00AD6080" w:rsidRDefault="00AD6080" w:rsidP="008B550B">
      <w:pPr>
        <w:pStyle w:val="Code"/>
      </w:pPr>
      <w:r>
        <w:tab/>
      </w:r>
      <w:r>
        <w:tab/>
        <w:t>$for f in functions:</w:t>
      </w:r>
    </w:p>
    <w:p w14:paraId="55678EA1" w14:textId="77777777" w:rsidR="00AD6080" w:rsidRDefault="00AD6080" w:rsidP="008B550B">
      <w:pPr>
        <w:pStyle w:val="Code"/>
      </w:pPr>
      <w:r>
        <w:tab/>
      </w:r>
      <w:r>
        <w:tab/>
      </w:r>
      <w:r>
        <w:tab/>
        <w:t xml:space="preserve">$ params = [i for i in parameters if i[0]==f[0]] </w:t>
      </w:r>
    </w:p>
    <w:p w14:paraId="00D79D25" w14:textId="77777777" w:rsidR="00AD6080" w:rsidRDefault="00AD6080" w:rsidP="008B550B">
      <w:pPr>
        <w:pStyle w:val="Code"/>
      </w:pPr>
      <w:r>
        <w:tab/>
      </w:r>
      <w:r>
        <w:tab/>
      </w:r>
      <w:r>
        <w:tab/>
        <w:t>$ callargs = ",".join(['17975' for i in params if (i[2]=='IN')])</w:t>
      </w:r>
    </w:p>
    <w:p w14:paraId="6AB45075" w14:textId="77777777" w:rsidR="00AD6080" w:rsidRDefault="00AD6080" w:rsidP="008B550B">
      <w:pPr>
        <w:pStyle w:val="Code"/>
      </w:pPr>
      <w:r>
        <w:tab/>
      </w:r>
      <w:r>
        <w:tab/>
      </w:r>
      <w:r>
        <w:tab/>
        <w:t>$if f[1][:3]=='get':</w:t>
      </w:r>
    </w:p>
    <w:p w14:paraId="227F854E" w14:textId="77777777" w:rsidR="00AD6080" w:rsidRDefault="00AD6080" w:rsidP="008B550B">
      <w:pPr>
        <w:pStyle w:val="Code"/>
      </w:pPr>
      <w:r>
        <w:tab/>
      </w:r>
      <w:r>
        <w:tab/>
      </w:r>
      <w:r>
        <w:tab/>
      </w:r>
      <w:r>
        <w:tab/>
        <w:t>&lt;tr&gt;&lt;td&gt;&lt;a href='$f[1]?$callargs' target='__examplecall' title="Example call"&gt;$f[1]&lt;/td&gt;&lt;td colspan="3"&gt;$f[2]&lt;/a&gt;&lt;/td&gt;&lt;/tr&gt;</w:t>
      </w:r>
    </w:p>
    <w:p w14:paraId="1129B663" w14:textId="77777777" w:rsidR="00AD6080" w:rsidRDefault="00AD6080" w:rsidP="008B550B">
      <w:pPr>
        <w:pStyle w:val="Code"/>
      </w:pPr>
      <w:r>
        <w:tab/>
      </w:r>
      <w:r>
        <w:tab/>
      </w:r>
      <w:r>
        <w:tab/>
        <w:t>$else:</w:t>
      </w:r>
    </w:p>
    <w:p w14:paraId="0846BE86" w14:textId="77777777" w:rsidR="00AD6080" w:rsidRDefault="00AD6080" w:rsidP="008B550B">
      <w:pPr>
        <w:pStyle w:val="Code"/>
      </w:pPr>
      <w:r>
        <w:tab/>
      </w:r>
      <w:r>
        <w:tab/>
      </w:r>
      <w:r>
        <w:tab/>
      </w:r>
      <w:r>
        <w:tab/>
        <w:t>&lt;tr&gt;&lt;td&gt;$f[1]&lt;/td&gt;&lt;td colspan="3"&gt;$f[2]&lt;/td&gt;&lt;/tr&gt;</w:t>
      </w:r>
    </w:p>
    <w:p w14:paraId="1D07C3E5" w14:textId="77777777" w:rsidR="00AD6080" w:rsidRDefault="00AD6080" w:rsidP="008B550B">
      <w:pPr>
        <w:pStyle w:val="Code"/>
      </w:pPr>
      <w:r>
        <w:tab/>
      </w:r>
      <w:r>
        <w:tab/>
      </w:r>
      <w:r>
        <w:tab/>
        <w:t>&lt;tr&gt;&lt;/tr&gt;</w:t>
      </w:r>
    </w:p>
    <w:p w14:paraId="4DF2D7EC" w14:textId="77777777" w:rsidR="00AD6080" w:rsidRDefault="00AD6080" w:rsidP="008B550B">
      <w:pPr>
        <w:pStyle w:val="Code"/>
      </w:pPr>
      <w:r>
        <w:tab/>
      </w:r>
      <w:r>
        <w:tab/>
      </w:r>
      <w:r>
        <w:tab/>
        <w:t>$for p in params:</w:t>
      </w:r>
    </w:p>
    <w:p w14:paraId="78524742" w14:textId="77777777" w:rsidR="00AD6080" w:rsidRDefault="00AD6080" w:rsidP="008B550B">
      <w:pPr>
        <w:pStyle w:val="Code"/>
      </w:pPr>
      <w:r>
        <w:tab/>
      </w:r>
      <w:r>
        <w:tab/>
      </w:r>
      <w:r>
        <w:tab/>
      </w:r>
      <w:r>
        <w:tab/>
        <w:t>&lt;tr&gt;&lt;td&gt;&lt;/td&gt;&lt;td class="param_mode"&gt;$p[2]&lt;/td&gt;&lt;td class="param_name"&gt;$p[3]&lt;/td&gt;&lt;td class="param_type"&gt;$p[4]&lt;/td&gt;&lt;/tr&gt;</w:t>
      </w:r>
    </w:p>
    <w:p w14:paraId="0784969B" w14:textId="77777777" w:rsidR="00AD6080" w:rsidRDefault="00AD6080" w:rsidP="008B550B">
      <w:pPr>
        <w:pStyle w:val="Code"/>
      </w:pPr>
      <w:r>
        <w:tab/>
      </w:r>
      <w:r>
        <w:tab/>
      </w:r>
      <w:r>
        <w:tab/>
      </w:r>
      <w:r>
        <w:tab/>
        <w:t>&lt;tr&gt;&lt;/tr&gt;</w:t>
      </w:r>
    </w:p>
    <w:p w14:paraId="049273E1" w14:textId="77777777" w:rsidR="00AD6080" w:rsidRDefault="00AD6080" w:rsidP="008B550B">
      <w:pPr>
        <w:pStyle w:val="Code"/>
      </w:pPr>
      <w:r>
        <w:tab/>
      </w:r>
      <w:r>
        <w:tab/>
        <w:t>&lt;/table&gt;</w:t>
      </w:r>
    </w:p>
    <w:p w14:paraId="017441BA" w14:textId="77777777" w:rsidR="00AD6080" w:rsidRDefault="00AD6080" w:rsidP="008B550B">
      <w:pPr>
        <w:pStyle w:val="Code"/>
      </w:pPr>
      <w:r>
        <w:tab/>
        <w:t>$else:</w:t>
      </w:r>
    </w:p>
    <w:p w14:paraId="640A3EE1" w14:textId="77777777" w:rsidR="00AD6080" w:rsidRDefault="00AD6080" w:rsidP="008B550B">
      <w:pPr>
        <w:pStyle w:val="Code"/>
      </w:pPr>
      <w:r>
        <w:tab/>
        <w:t xml:space="preserve">    No content</w:t>
      </w:r>
    </w:p>
    <w:p w14:paraId="781B346C"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46B7141C"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788B6031" w14:textId="77777777" w:rsidR="000F77F2" w:rsidRDefault="000F77F2" w:rsidP="008B550B">
      <w:pPr>
        <w:pStyle w:val="sql"/>
      </w:pPr>
      <w:r w:rsidRPr="000F77F2">
        <w:t>SELECT pg_get_function_arguments(302020830);</w:t>
      </w:r>
    </w:p>
    <w:p w14:paraId="15F638D5" w14:textId="77777777" w:rsidR="000F77F2" w:rsidRDefault="000F77F2" w:rsidP="008B6883">
      <w:pPr>
        <w:pStyle w:val="BodyText2"/>
      </w:pPr>
      <w:r>
        <w:t>will return:</w:t>
      </w:r>
    </w:p>
    <w:p w14:paraId="21EEEEC4" w14:textId="77777777" w:rsidR="000F77F2" w:rsidRDefault="000F77F2" w:rsidP="008B550B">
      <w:pPr>
        <w:pStyle w:val="sql"/>
      </w:pPr>
      <w:r w:rsidRPr="000F77F2">
        <w:t>country_id integer, presence_id integer[] DEFAULT '{1,2,3}'::integer[]</w:t>
      </w:r>
    </w:p>
    <w:p w14:paraId="664A8F32" w14:textId="77777777" w:rsidR="00B053E1" w:rsidRDefault="00B053E1" w:rsidP="008B6883">
      <w:pPr>
        <w:pStyle w:val="BodyText2"/>
      </w:pPr>
      <w:r>
        <w:t>Here is the function to get the schema names:</w:t>
      </w:r>
    </w:p>
    <w:p w14:paraId="556461A1"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07024FFC"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7EC318A3"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1D9517DC" w14:textId="77777777" w:rsidR="00B053E1" w:rsidRDefault="00B053E1" w:rsidP="008B6883">
      <w:pPr>
        <w:pStyle w:val="BodyText2"/>
      </w:pPr>
      <w:r>
        <w:t>Here is the function to get the service parameters:</w:t>
      </w:r>
    </w:p>
    <w:p w14:paraId="7BC10319"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36A0CE6B" w14:textId="77777777" w:rsidR="00386856" w:rsidRDefault="00386856" w:rsidP="000E5536">
      <w:pPr>
        <w:pStyle w:val="Heading5"/>
      </w:pPr>
      <w:r>
        <w:t>Writing compliant functions</w:t>
      </w:r>
    </w:p>
    <w:p w14:paraId="521BADEB"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0AEC026A"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1B256185" w14:textId="77777777" w:rsidR="00BC76AC" w:rsidRDefault="00BC76AC" w:rsidP="000E5536">
      <w:pPr>
        <w:pStyle w:val="Heading5"/>
      </w:pPr>
      <w:r>
        <w:t>With calls to Hadoop</w:t>
      </w:r>
    </w:p>
    <w:p w14:paraId="041AE9F6" w14:textId="77777777" w:rsidR="00BC76AC" w:rsidRDefault="00BC76AC" w:rsidP="008B6883">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78E3027" w14:textId="77777777" w:rsidR="00BC76AC" w:rsidRDefault="00BC76AC" w:rsidP="008B550B">
      <w:pPr>
        <w:pStyle w:val="sql"/>
      </w:pPr>
      <w:r>
        <w:t>CREATE OR REPLACE FUNCTION get_species_list_quadkey2(quadkey text)</w:t>
      </w:r>
    </w:p>
    <w:p w14:paraId="44D9FAF8"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797DDBC6" w14:textId="77777777" w:rsidR="00BC76AC" w:rsidRDefault="00BC76AC" w:rsidP="008B550B">
      <w:pPr>
        <w:pStyle w:val="sql"/>
      </w:pPr>
      <w:r>
        <w:t>$BODY$</w:t>
      </w:r>
    </w:p>
    <w:p w14:paraId="6C653968" w14:textId="77777777" w:rsidR="00BC76AC" w:rsidRDefault="00BC76AC" w:rsidP="008B550B">
      <w:pPr>
        <w:pStyle w:val="sql"/>
      </w:pPr>
      <w:r>
        <w:t>DECLARE</w:t>
      </w:r>
    </w:p>
    <w:p w14:paraId="02583C01" w14:textId="77777777" w:rsidR="00BC76AC" w:rsidRDefault="00BC76AC" w:rsidP="008B550B">
      <w:pPr>
        <w:pStyle w:val="sql"/>
      </w:pPr>
      <w:r>
        <w:t xml:space="preserve">  curtime timestamp := now();</w:t>
      </w:r>
    </w:p>
    <w:p w14:paraId="0E02912A" w14:textId="77777777" w:rsidR="00BC76AC" w:rsidRDefault="00BC76AC" w:rsidP="008B550B">
      <w:pPr>
        <w:pStyle w:val="sql"/>
      </w:pPr>
      <w:r>
        <w:t xml:space="preserve">  jobid integer;</w:t>
      </w:r>
    </w:p>
    <w:p w14:paraId="13879E7A" w14:textId="77777777" w:rsidR="00BC76AC" w:rsidRDefault="00BC76AC" w:rsidP="008B550B">
      <w:pPr>
        <w:pStyle w:val="sql"/>
      </w:pPr>
      <w:r>
        <w:t>BEGIN</w:t>
      </w:r>
    </w:p>
    <w:p w14:paraId="54D76ADD" w14:textId="77777777" w:rsidR="00BC76AC" w:rsidRDefault="00BC76AC" w:rsidP="008B550B">
      <w:pPr>
        <w:pStyle w:val="sql"/>
      </w:pPr>
      <w:r>
        <w:t xml:space="preserve">  INSERT INTO jobs(id,query_text,time_start) VALUES (DEFAULT,quadkey,curtime) RETURNING id INTO jobid;</w:t>
      </w:r>
    </w:p>
    <w:p w14:paraId="672B7121" w14:textId="77777777" w:rsidR="00BC76AC" w:rsidRDefault="00BC76AC" w:rsidP="008B550B">
      <w:pPr>
        <w:pStyle w:val="sql"/>
      </w:pPr>
      <w:r>
        <w:t xml:space="preserve">  PERFORM pg_notify('job_request',jobid::text);</w:t>
      </w:r>
    </w:p>
    <w:p w14:paraId="089FFED2" w14:textId="77777777" w:rsidR="00BC76AC" w:rsidRDefault="00BC76AC" w:rsidP="008B550B">
      <w:pPr>
        <w:pStyle w:val="sql"/>
      </w:pPr>
      <w:r>
        <w:t>END;</w:t>
      </w:r>
    </w:p>
    <w:p w14:paraId="7CFF6D1E" w14:textId="77777777" w:rsidR="00BC76AC" w:rsidRDefault="00BC76AC" w:rsidP="008B550B">
      <w:pPr>
        <w:pStyle w:val="sql"/>
      </w:pPr>
    </w:p>
    <w:p w14:paraId="6E0A05E4" w14:textId="77777777" w:rsidR="00BC76AC" w:rsidRDefault="00BC76AC" w:rsidP="008B550B">
      <w:pPr>
        <w:pStyle w:val="sql"/>
      </w:pPr>
      <w:r>
        <w:t>$BODY$</w:t>
      </w:r>
    </w:p>
    <w:p w14:paraId="1190EE8C" w14:textId="77777777" w:rsidR="00BC76AC" w:rsidRDefault="00BC76AC" w:rsidP="008B550B">
      <w:pPr>
        <w:pStyle w:val="sql"/>
      </w:pPr>
      <w:r>
        <w:lastRenderedPageBreak/>
        <w:t xml:space="preserve">  LANGUAGE plpgsql VOLATILE</w:t>
      </w:r>
    </w:p>
    <w:p w14:paraId="001C27F0" w14:textId="77777777" w:rsidR="00BC76AC" w:rsidRDefault="00BC76AC" w:rsidP="008B550B">
      <w:pPr>
        <w:pStyle w:val="sql"/>
      </w:pPr>
      <w:r>
        <w:t xml:space="preserve">  COST 100;</w:t>
      </w:r>
    </w:p>
    <w:p w14:paraId="5334C2B5" w14:textId="77777777" w:rsidR="00BC76AC" w:rsidRDefault="00BC76AC" w:rsidP="008B550B">
      <w:pPr>
        <w:pStyle w:val="sql"/>
      </w:pPr>
      <w:r>
        <w:t>ALTER FUNCTION get_species_list_quadkey2(text) OWNER TO especies;</w:t>
      </w:r>
    </w:p>
    <w:p w14:paraId="2A1E6D27" w14:textId="77777777" w:rsidR="00BC76AC" w:rsidRPr="00BC76AC" w:rsidRDefault="00BC76AC" w:rsidP="008B550B">
      <w:pPr>
        <w:pStyle w:val="sql"/>
      </w:pPr>
      <w:r>
        <w:t>COMMENT ON FUNCTION get_species_list_quadkey2(text) IS 'Test function';</w:t>
      </w:r>
    </w:p>
    <w:p w14:paraId="6C4E3965" w14:textId="77777777" w:rsidR="00A30C14" w:rsidRDefault="00A30C14" w:rsidP="000E5536">
      <w:pPr>
        <w:pStyle w:val="Heading5"/>
      </w:pPr>
      <w:r>
        <w:t>REST Services Directory Interface</w:t>
      </w:r>
    </w:p>
    <w:p w14:paraId="0FFCDBCB"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7288B736"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01E982DD"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764E0FA7"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2BBB82CA" w14:textId="77777777" w:rsidR="00A30C14" w:rsidRDefault="00A30C14" w:rsidP="008B6883">
      <w:pPr>
        <w:pStyle w:val="BodyText2"/>
      </w:pPr>
      <w:r>
        <w:t>I have moved the Google Earth Engine code into a separate module that has no UI and calls will change from:</w:t>
      </w:r>
    </w:p>
    <w:p w14:paraId="5395595F" w14:textId="77777777" w:rsidR="00A30C14" w:rsidRDefault="000D5C35" w:rsidP="008B6883">
      <w:pPr>
        <w:pStyle w:val="BodyText2"/>
      </w:pPr>
      <w:hyperlink r:id="rId450" w:history="1">
        <w:r w:rsidR="00A30C14">
          <w:rPr>
            <w:rStyle w:val="Hyperlink"/>
          </w:rPr>
          <w:t>http://dopa-services.jrc.it/services/gee/getDatesForPoint?POINT=114,5&amp;CRS=EPSG:4326</w:t>
        </w:r>
      </w:hyperlink>
      <w:r w:rsidR="00A30C14">
        <w:t xml:space="preserve"> </w:t>
      </w:r>
    </w:p>
    <w:p w14:paraId="2392711F" w14:textId="77777777" w:rsidR="00A30C14" w:rsidRDefault="00A30C14" w:rsidP="008B6883">
      <w:pPr>
        <w:pStyle w:val="BodyText2"/>
      </w:pPr>
      <w:r>
        <w:t xml:space="preserve">To </w:t>
      </w:r>
    </w:p>
    <w:p w14:paraId="440A8369" w14:textId="77777777" w:rsidR="00A30C14" w:rsidRPr="00A30C14" w:rsidRDefault="000D5C35" w:rsidP="008B6883">
      <w:pPr>
        <w:pStyle w:val="BodyText2"/>
      </w:pPr>
      <w:hyperlink r:id="rId451" w:history="1">
        <w:r w:rsidR="00A30C14" w:rsidRPr="00660CDF">
          <w:rPr>
            <w:rStyle w:val="Hyperlink"/>
          </w:rPr>
          <w:t>http://dopa-services.jrc.it/gee/getDatesForPoint?POINT=114,5&amp;CRS=EPSG:4326</w:t>
        </w:r>
      </w:hyperlink>
      <w:r w:rsidR="00A30C14">
        <w:t xml:space="preserve"> </w:t>
      </w:r>
    </w:p>
    <w:p w14:paraId="6260221E" w14:textId="77777777" w:rsidR="00F45427" w:rsidRDefault="00D42332" w:rsidP="0034374E">
      <w:pPr>
        <w:pStyle w:val="Heading3"/>
      </w:pPr>
      <w:r>
        <w:t>eSpecies</w:t>
      </w:r>
      <w:r w:rsidR="000248CA">
        <w:t xml:space="preserve"> API Specification</w:t>
      </w:r>
      <w:bookmarkEnd w:id="109"/>
    </w:p>
    <w:p w14:paraId="1D09C3F9" w14:textId="77777777" w:rsidR="00D42332" w:rsidRDefault="00D42332" w:rsidP="007D2F52">
      <w:pPr>
        <w:pStyle w:val="Heading4"/>
      </w:pPr>
      <w:r>
        <w:t>REST API</w:t>
      </w:r>
    </w:p>
    <w:p w14:paraId="1AAFF097"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6AAD8F1E" w14:textId="77777777" w:rsidR="00775F61" w:rsidRPr="00775F61" w:rsidRDefault="00775F61" w:rsidP="000E5536">
      <w:pPr>
        <w:pStyle w:val="Heading5"/>
      </w:pPr>
      <w:r>
        <w:t>By theme:</w:t>
      </w:r>
    </w:p>
    <w:p w14:paraId="1F586FEE"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1ECAC4DF" w14:textId="77777777" w:rsidR="003608E0" w:rsidRDefault="003608E0" w:rsidP="000E5536">
      <w:pPr>
        <w:pStyle w:val="BodyText"/>
      </w:pPr>
      <w:r>
        <w:t>/species/map/{</w:t>
      </w:r>
      <w:r w:rsidR="007F48D2">
        <w:rPr>
          <w:color w:val="FF0000"/>
        </w:rPr>
        <w:t>species</w:t>
      </w:r>
      <w:r w:rsidRPr="00204498">
        <w:rPr>
          <w:color w:val="FF0000"/>
        </w:rPr>
        <w:t>id</w:t>
      </w:r>
      <w:r>
        <w:t>}</w:t>
      </w:r>
    </w:p>
    <w:p w14:paraId="63EF5675"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6FD4B03A"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4D798639"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4A1F1AF0"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2659480C" w14:textId="77777777" w:rsidR="004D1BCC" w:rsidRDefault="004D1BCC" w:rsidP="000E5536">
      <w:pPr>
        <w:pStyle w:val="BodyText"/>
      </w:pPr>
      <w:r>
        <w:t>/pa/map/{</w:t>
      </w:r>
      <w:r w:rsidRPr="00204498">
        <w:rPr>
          <w:color w:val="FF0000"/>
        </w:rPr>
        <w:t>wdpaid</w:t>
      </w:r>
      <w:r>
        <w:t>}</w:t>
      </w:r>
    </w:p>
    <w:p w14:paraId="4A2DCC8D" w14:textId="77777777" w:rsidR="004D1BCC" w:rsidRDefault="004D1BCC" w:rsidP="000E5536">
      <w:pPr>
        <w:pStyle w:val="BodyText"/>
      </w:pPr>
      <w:r>
        <w:t>/pa/xyz/{</w:t>
      </w:r>
      <w:r w:rsidRPr="00204498">
        <w:rPr>
          <w:color w:val="FF0000"/>
        </w:rPr>
        <w:t>wdpaid</w:t>
      </w:r>
      <w:r>
        <w:t>}</w:t>
      </w:r>
    </w:p>
    <w:p w14:paraId="5A0D0F0B" w14:textId="77777777" w:rsidR="00D81F04" w:rsidRDefault="00D81F04" w:rsidP="000E5536">
      <w:pPr>
        <w:pStyle w:val="BodyText"/>
      </w:pPr>
      <w:r>
        <w:t>/pa/</w:t>
      </w:r>
      <w:r w:rsidR="00752E5D">
        <w:t>species</w:t>
      </w:r>
      <w:r>
        <w:t>count/{</w:t>
      </w:r>
      <w:r w:rsidRPr="00204498">
        <w:rPr>
          <w:color w:val="FF0000"/>
        </w:rPr>
        <w:t>wdpaid</w:t>
      </w:r>
      <w:r>
        <w:t>}</w:t>
      </w:r>
    </w:p>
    <w:p w14:paraId="42070053"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21A43623" w14:textId="77777777" w:rsidR="00196B83" w:rsidRDefault="00196B83" w:rsidP="000E5536">
      <w:pPr>
        <w:pStyle w:val="BodyText"/>
      </w:pPr>
      <w:r>
        <w:t>/country/speciescount/{</w:t>
      </w:r>
      <w:r w:rsidRPr="00204498">
        <w:rPr>
          <w:color w:val="FF0000"/>
        </w:rPr>
        <w:t>countryid</w:t>
      </w:r>
      <w:r>
        <w:t>}</w:t>
      </w:r>
    </w:p>
    <w:p w14:paraId="33BDA938" w14:textId="77777777" w:rsidR="00196B83" w:rsidRDefault="00196B83" w:rsidP="000E5536">
      <w:pPr>
        <w:pStyle w:val="BodyText"/>
      </w:pPr>
      <w:r>
        <w:t>/country/specieslist/{</w:t>
      </w:r>
      <w:r w:rsidRPr="00204498">
        <w:rPr>
          <w:color w:val="FF0000"/>
        </w:rPr>
        <w:t>countryid</w:t>
      </w:r>
      <w:r>
        <w:t>}</w:t>
      </w:r>
    </w:p>
    <w:p w14:paraId="0E118E48" w14:textId="77777777" w:rsidR="00196B83" w:rsidRDefault="00196B83" w:rsidP="000E5536">
      <w:pPr>
        <w:pStyle w:val="BodyText"/>
      </w:pPr>
      <w:r>
        <w:t>/country/pacount/{</w:t>
      </w:r>
      <w:r w:rsidRPr="00204498">
        <w:rPr>
          <w:color w:val="FF0000"/>
        </w:rPr>
        <w:t>countryid</w:t>
      </w:r>
      <w:r>
        <w:t>}</w:t>
      </w:r>
    </w:p>
    <w:p w14:paraId="528C17D4" w14:textId="77777777" w:rsidR="00196B83" w:rsidRDefault="00196B83" w:rsidP="000E5536">
      <w:pPr>
        <w:pStyle w:val="BodyText"/>
      </w:pPr>
      <w:r>
        <w:t>/country/palist/{</w:t>
      </w:r>
      <w:r w:rsidRPr="00204498">
        <w:rPr>
          <w:color w:val="FF0000"/>
        </w:rPr>
        <w:t>countryid</w:t>
      </w:r>
      <w:r>
        <w:t>}</w:t>
      </w:r>
    </w:p>
    <w:p w14:paraId="637AF848" w14:textId="77777777" w:rsidR="00FF2858" w:rsidRDefault="00FF2858" w:rsidP="000E5536">
      <w:pPr>
        <w:pStyle w:val="BodyText"/>
      </w:pPr>
      <w:r>
        <w:t>/richness/map</w:t>
      </w:r>
      <w:r w:rsidR="007E2DB1">
        <w:t>/{</w:t>
      </w:r>
      <w:r w:rsidR="007E2DB1" w:rsidRPr="007E2DB1">
        <w:rPr>
          <w:color w:val="FF0000"/>
        </w:rPr>
        <w:t>taxongroupid</w:t>
      </w:r>
      <w:r w:rsidR="007E2DB1">
        <w:t>}</w:t>
      </w:r>
    </w:p>
    <w:p w14:paraId="7F93BAF1" w14:textId="77777777" w:rsidR="00FF2858" w:rsidRDefault="00FF2858" w:rsidP="000E5536">
      <w:pPr>
        <w:pStyle w:val="BodyText"/>
      </w:pPr>
      <w:r>
        <w:t>/richness/xyz</w:t>
      </w:r>
      <w:r w:rsidR="007E2DB1">
        <w:t>/{</w:t>
      </w:r>
      <w:r w:rsidR="007E2DB1" w:rsidRPr="007E2DB1">
        <w:rPr>
          <w:color w:val="FF0000"/>
        </w:rPr>
        <w:t>taxongroupid</w:t>
      </w:r>
      <w:r w:rsidR="007E2DB1">
        <w:t>}</w:t>
      </w:r>
    </w:p>
    <w:p w14:paraId="6177B91E" w14:textId="77777777" w:rsidR="001770AB" w:rsidRPr="00952696" w:rsidRDefault="00775F61" w:rsidP="000E5536">
      <w:pPr>
        <w:pStyle w:val="Heading5"/>
      </w:pPr>
      <w:r>
        <w:t xml:space="preserve">By </w:t>
      </w:r>
      <w:r w:rsidR="00952696">
        <w:t>Bounding box</w:t>
      </w:r>
    </w:p>
    <w:p w14:paraId="4905A09F" w14:textId="77777777" w:rsidR="00587CB9" w:rsidRDefault="00587CB9" w:rsidP="008B6883">
      <w:pPr>
        <w:pStyle w:val="BodyText2"/>
      </w:pPr>
      <w:r>
        <w:t>The following REST services will return the information as either JSON or as a png image:</w:t>
      </w:r>
    </w:p>
    <w:p w14:paraId="77EFBCBD"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289BB7" w14:textId="77777777" w:rsidR="003A1899" w:rsidRDefault="003A1899" w:rsidP="000E5536">
      <w:pPr>
        <w:pStyle w:val="BodyText"/>
      </w:pPr>
      <w:r>
        <w:t>/bbox/{</w:t>
      </w:r>
      <w:r w:rsidRPr="00204498">
        <w:t>minx,mminy,maxx,maxy</w:t>
      </w:r>
      <w:r>
        <w:t>}/pa/</w:t>
      </w:r>
      <w:r w:rsidR="00105F18">
        <w:t>map/</w:t>
      </w:r>
      <w:r>
        <w:t>{</w:t>
      </w:r>
      <w:r w:rsidRPr="00204498">
        <w:t>wdpaid</w:t>
      </w:r>
      <w:r>
        <w:t>}</w:t>
      </w:r>
    </w:p>
    <w:p w14:paraId="07EA9B78"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4E5AF1DB"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11FD3F4B" w14:textId="77777777" w:rsidR="006D26D0" w:rsidRDefault="006D26D0" w:rsidP="000E5536">
      <w:pPr>
        <w:pStyle w:val="BodyText"/>
      </w:pPr>
      <w:r>
        <w:t>/bbox/{</w:t>
      </w:r>
      <w:r w:rsidRPr="00204498">
        <w:t>minx,mminy,maxx,maxy</w:t>
      </w:r>
      <w:r w:rsidR="00881E92">
        <w:t>}/</w:t>
      </w:r>
      <w:r>
        <w:t>pa</w:t>
      </w:r>
      <w:r w:rsidR="00881E92">
        <w:t>count</w:t>
      </w:r>
    </w:p>
    <w:p w14:paraId="3B71E6D4" w14:textId="77777777" w:rsidR="000F695D" w:rsidRDefault="000F695D" w:rsidP="000E5536">
      <w:pPr>
        <w:pStyle w:val="BodyText"/>
      </w:pPr>
      <w:r>
        <w:t>/bbox/{</w:t>
      </w:r>
      <w:r w:rsidRPr="00204498">
        <w:rPr>
          <w:color w:val="FF0000"/>
        </w:rPr>
        <w:t>minx,mminy,maxx,maxy</w:t>
      </w:r>
      <w:r w:rsidR="00881E92">
        <w:t>}/</w:t>
      </w:r>
      <w:r>
        <w:t>species</w:t>
      </w:r>
      <w:r w:rsidR="00881E92">
        <w:t>list</w:t>
      </w:r>
    </w:p>
    <w:p w14:paraId="1BB130E7" w14:textId="77777777" w:rsidR="000F695D" w:rsidRDefault="000F695D" w:rsidP="000E5536">
      <w:pPr>
        <w:pStyle w:val="BodyText"/>
      </w:pPr>
      <w:r>
        <w:t>/bbox/{</w:t>
      </w:r>
      <w:r w:rsidRPr="00204498">
        <w:t>minx,mminy,maxx,maxy</w:t>
      </w:r>
      <w:r w:rsidR="00881E92">
        <w:t>}/</w:t>
      </w:r>
      <w:r>
        <w:t>pa</w:t>
      </w:r>
      <w:r w:rsidR="00881E92">
        <w:t>list</w:t>
      </w:r>
    </w:p>
    <w:p w14:paraId="77ADD83E" w14:textId="77777777" w:rsidR="001C2B5A" w:rsidRDefault="00775F61" w:rsidP="000E5536">
      <w:pPr>
        <w:pStyle w:val="Heading5"/>
      </w:pPr>
      <w:r>
        <w:t xml:space="preserve">By </w:t>
      </w:r>
      <w:r w:rsidR="00F71638">
        <w:t>Quadkey</w:t>
      </w:r>
    </w:p>
    <w:p w14:paraId="634DC9EB" w14:textId="77777777" w:rsidR="00235E7F" w:rsidRDefault="00235E7F" w:rsidP="008B6883">
      <w:pPr>
        <w:pStyle w:val="BodyText2"/>
      </w:pPr>
      <w:r>
        <w:lastRenderedPageBreak/>
        <w:t>The following REST services will return the information as JSON:</w:t>
      </w:r>
    </w:p>
    <w:p w14:paraId="3A481EE7" w14:textId="77777777" w:rsidR="0094263D" w:rsidRDefault="0094263D" w:rsidP="000E5536">
      <w:pPr>
        <w:pStyle w:val="BodyText"/>
      </w:pPr>
      <w:r>
        <w:t>/quadkey/{</w:t>
      </w:r>
      <w:r w:rsidRPr="00204498">
        <w:rPr>
          <w:color w:val="FF0000"/>
        </w:rPr>
        <w:t>quadkey</w:t>
      </w:r>
      <w:r>
        <w:t>}/species</w:t>
      </w:r>
      <w:r w:rsidR="00D92364">
        <w:t>count</w:t>
      </w:r>
    </w:p>
    <w:p w14:paraId="7BD65849" w14:textId="77777777" w:rsidR="00D119E3" w:rsidRDefault="00D119E3" w:rsidP="000E5536">
      <w:pPr>
        <w:pStyle w:val="BodyText"/>
      </w:pPr>
      <w:r>
        <w:t>/quadkey/{</w:t>
      </w:r>
      <w:r w:rsidRPr="00204498">
        <w:rPr>
          <w:color w:val="FF0000"/>
        </w:rPr>
        <w:t>quadkey</w:t>
      </w:r>
      <w:r w:rsidR="00242F4A">
        <w:t>}/species</w:t>
      </w:r>
      <w:r w:rsidR="00D92364">
        <w:t>list</w:t>
      </w:r>
    </w:p>
    <w:p w14:paraId="6905D696" w14:textId="77777777" w:rsidR="0094263D" w:rsidRDefault="0094263D" w:rsidP="000E5536">
      <w:pPr>
        <w:pStyle w:val="BodyText"/>
      </w:pPr>
      <w:r>
        <w:t>/quadkey/{</w:t>
      </w:r>
      <w:r w:rsidRPr="00204498">
        <w:rPr>
          <w:color w:val="FF0000"/>
        </w:rPr>
        <w:t>quadkey</w:t>
      </w:r>
      <w:r w:rsidR="00242F4A">
        <w:t>}/pa</w:t>
      </w:r>
      <w:r w:rsidR="00D92364">
        <w:t>count</w:t>
      </w:r>
    </w:p>
    <w:p w14:paraId="20063241" w14:textId="77777777" w:rsidR="0094263D" w:rsidRDefault="0094263D" w:rsidP="000E5536">
      <w:pPr>
        <w:pStyle w:val="BodyText"/>
      </w:pPr>
      <w:r>
        <w:t>/quadkey/{</w:t>
      </w:r>
      <w:r w:rsidRPr="00204498">
        <w:rPr>
          <w:color w:val="FF0000"/>
        </w:rPr>
        <w:t>quadkey</w:t>
      </w:r>
      <w:r w:rsidR="00242F4A">
        <w:t>}/pa</w:t>
      </w:r>
      <w:r w:rsidR="00D92364">
        <w:t>list</w:t>
      </w:r>
    </w:p>
    <w:p w14:paraId="28C2A176" w14:textId="77777777" w:rsidR="006656D8" w:rsidRDefault="0068280B" w:rsidP="000E5536">
      <w:pPr>
        <w:pStyle w:val="Heading5"/>
      </w:pPr>
      <w:r>
        <w:t>Speciality</w:t>
      </w:r>
    </w:p>
    <w:p w14:paraId="4DB8E809"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49AA75A3"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2B6FDC49" w14:textId="77777777" w:rsidR="00F84FA8" w:rsidRPr="00F84FA8" w:rsidRDefault="00F84FA8" w:rsidP="000E5536">
      <w:pPr>
        <w:pStyle w:val="Heading6"/>
      </w:pPr>
      <w:r>
        <w:t>Richness for protected areas</w:t>
      </w:r>
    </w:p>
    <w:p w14:paraId="7D62AFD6" w14:textId="77777777" w:rsidR="00F84FA8" w:rsidRDefault="00F84FA8" w:rsidP="000E5536">
      <w:pPr>
        <w:pStyle w:val="BodyText"/>
      </w:pPr>
      <w:r>
        <w:t>The richness for protected areas REST call uses a query that is really slow. Need to speed it up.</w:t>
      </w:r>
    </w:p>
    <w:p w14:paraId="4E00A458" w14:textId="77777777" w:rsidR="0068280B" w:rsidRDefault="003F5962" w:rsidP="000E5536">
      <w:pPr>
        <w:pStyle w:val="BodyText"/>
      </w:pPr>
      <w:r>
        <w:t>/special/{</w:t>
      </w:r>
      <w:r w:rsidRPr="00204498">
        <w:rPr>
          <w:color w:val="FF0000"/>
        </w:rPr>
        <w:t>minx,mminy,maxx,maxy</w:t>
      </w:r>
      <w:r>
        <w:t>}/parichness</w:t>
      </w:r>
    </w:p>
    <w:p w14:paraId="09ADAAB3"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667A49A0"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7C676C98"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26BDEB85" w14:textId="77777777" w:rsidR="00F84FA8" w:rsidRDefault="00590F0C" w:rsidP="008B6883">
      <w:pPr>
        <w:pStyle w:val="BodyText2"/>
      </w:pPr>
      <w:r>
        <w:t>It is not the speed of the indices – IT IS THE VOLUME OF DATA THAT YOU ARE RETURNING IN YOUR QUERY!</w:t>
      </w:r>
    </w:p>
    <w:p w14:paraId="5F012129" w14:textId="77777777" w:rsidR="00660195" w:rsidRDefault="00660195" w:rsidP="008B6883">
      <w:pPr>
        <w:pStyle w:val="BodyText2"/>
      </w:pPr>
      <w:r>
        <w:t>SELECT * FROM quadkeydata WHERE tx BETWEEN 26000 AND 27000 and ty BETWEEN 16000 AND 17000 (&gt;5min)</w:t>
      </w:r>
    </w:p>
    <w:p w14:paraId="4962058D" w14:textId="77777777" w:rsidR="00660195" w:rsidRDefault="00660195" w:rsidP="008B6883">
      <w:pPr>
        <w:pStyle w:val="BodyText2"/>
      </w:pPr>
      <w:r>
        <w:t>SELECT * FROM quadkeydata WHERE tx BETWEEN 26000 AND 27000 and ty BETWEEN 16000 AND 17000 LIMIT 10 (11ms)</w:t>
      </w:r>
    </w:p>
    <w:p w14:paraId="507BBC07" w14:textId="77777777" w:rsidR="00F74F67" w:rsidRDefault="00F74F67" w:rsidP="008B6883">
      <w:pPr>
        <w:pStyle w:val="BodyText2"/>
      </w:pPr>
      <w:r>
        <w:t>LIMIT 100</w:t>
      </w:r>
      <w:r>
        <w:tab/>
        <w:t>10 ms</w:t>
      </w:r>
    </w:p>
    <w:p w14:paraId="35E92F29" w14:textId="77777777" w:rsidR="00F74F67" w:rsidRDefault="00F74F67" w:rsidP="000E5536">
      <w:pPr>
        <w:pStyle w:val="BodyText"/>
      </w:pPr>
      <w:r>
        <w:t>LIMIT 1000</w:t>
      </w:r>
      <w:r>
        <w:tab/>
        <w:t>22 ms</w:t>
      </w:r>
    </w:p>
    <w:p w14:paraId="4DC310D5" w14:textId="77777777" w:rsidR="00F74F67" w:rsidRDefault="00F74F67" w:rsidP="000E5536">
      <w:pPr>
        <w:pStyle w:val="BodyText"/>
      </w:pPr>
      <w:r>
        <w:t>LIMIT 10000</w:t>
      </w:r>
      <w:r>
        <w:tab/>
        <w:t>91 ms</w:t>
      </w:r>
    </w:p>
    <w:p w14:paraId="4F69AC85" w14:textId="77777777" w:rsidR="00F74F67" w:rsidRDefault="00F74F67" w:rsidP="000E5536">
      <w:pPr>
        <w:pStyle w:val="BodyText"/>
      </w:pPr>
      <w:r>
        <w:t>LIMIT 100000</w:t>
      </w:r>
      <w:r>
        <w:tab/>
        <w:t>1322 ms</w:t>
      </w:r>
    </w:p>
    <w:p w14:paraId="240C4ECC" w14:textId="77777777" w:rsidR="00F74F67" w:rsidRDefault="00F74F67" w:rsidP="000E5536">
      <w:pPr>
        <w:pStyle w:val="BodyText"/>
      </w:pPr>
      <w:r>
        <w:t>LIMIT 1000000</w:t>
      </w:r>
      <w:r>
        <w:tab/>
        <w:t>36974 ms</w:t>
      </w:r>
    </w:p>
    <w:p w14:paraId="0737B1D8" w14:textId="77777777" w:rsidR="006F2397" w:rsidRDefault="006F2397" w:rsidP="000E5536">
      <w:pPr>
        <w:pStyle w:val="Heading5"/>
      </w:pPr>
      <w:r>
        <w:t>Utility Functions</w:t>
      </w:r>
    </w:p>
    <w:p w14:paraId="7EAE54C0" w14:textId="77777777" w:rsidR="00936E6B" w:rsidRDefault="00936E6B" w:rsidP="000E5536">
      <w:pPr>
        <w:pStyle w:val="BodyText"/>
      </w:pPr>
      <w:r>
        <w:t xml:space="preserve">Get a quadkey for an x,y </w:t>
      </w:r>
      <w:r w:rsidR="00F524AD">
        <w:t xml:space="preserve">tile </w:t>
      </w:r>
      <w:r>
        <w:t>coordinate:</w:t>
      </w:r>
    </w:p>
    <w:p w14:paraId="00F64D2E" w14:textId="77777777" w:rsidR="006F2397" w:rsidRDefault="000D5C35" w:rsidP="000E5536">
      <w:pPr>
        <w:pStyle w:val="BodyText"/>
      </w:pPr>
      <w:hyperlink r:id="rId452" w:history="1">
        <w:r w:rsidR="00394CEC">
          <w:rPr>
            <w:rStyle w:val="Hyperlink"/>
          </w:rPr>
          <w:t>http://h03-dev-vm7/cgi-bin/eSpecies/getQuadkeyXY/27025,16972</w:t>
        </w:r>
      </w:hyperlink>
    </w:p>
    <w:p w14:paraId="03FB81E8" w14:textId="77777777" w:rsidR="00F524AD" w:rsidRDefault="00F524AD" w:rsidP="008B6883">
      <w:pPr>
        <w:pStyle w:val="BodyText2"/>
      </w:pPr>
      <w:r>
        <w:t>Get a quadkey for an eastings/northings coordinate:</w:t>
      </w:r>
    </w:p>
    <w:p w14:paraId="62B34A7E" w14:textId="77777777" w:rsidR="00F524AD" w:rsidRDefault="000D5C35" w:rsidP="000E5536">
      <w:pPr>
        <w:pStyle w:val="BodyText"/>
      </w:pPr>
      <w:hyperlink r:id="rId453" w:history="1">
        <w:r w:rsidR="00EE4094">
          <w:rPr>
            <w:rStyle w:val="Hyperlink"/>
          </w:rPr>
          <w:t>http://h03-dev-vm7/cgi-bin/eSpecies/getQuadkeyEastNorth/13013862.68772097,719119.5621069372</w:t>
        </w:r>
      </w:hyperlink>
    </w:p>
    <w:p w14:paraId="133DA55E" w14:textId="77777777" w:rsidR="005A46D9" w:rsidRDefault="005A46D9" w:rsidP="008B6883">
      <w:pPr>
        <w:pStyle w:val="BodyText2"/>
      </w:pPr>
      <w:r>
        <w:t>Get a quadkey for a lat/long coordinate:</w:t>
      </w:r>
    </w:p>
    <w:p w14:paraId="3EFDB65B" w14:textId="77777777" w:rsidR="005A46D9" w:rsidRPr="006F2397" w:rsidRDefault="000D5C35" w:rsidP="000E5536">
      <w:pPr>
        <w:pStyle w:val="BodyText"/>
      </w:pPr>
      <w:hyperlink r:id="rId454" w:history="1">
        <w:r w:rsidR="00F84705">
          <w:rPr>
            <w:rStyle w:val="Hyperlink"/>
          </w:rPr>
          <w:t>http://h03-dev-vm7/cgi-bin/eSpecies/getQuadkeyLatLong/6.446317749457646,116.905517578125</w:t>
        </w:r>
      </w:hyperlink>
    </w:p>
    <w:p w14:paraId="2649852C" w14:textId="77777777" w:rsidR="006F2397" w:rsidRDefault="006F2397" w:rsidP="000E5536">
      <w:pPr>
        <w:pStyle w:val="Heading5"/>
      </w:pPr>
      <w:r>
        <w:t>Example calls</w:t>
      </w:r>
    </w:p>
    <w:p w14:paraId="6D86A0BB" w14:textId="77777777" w:rsidR="00C82180" w:rsidRDefault="00C82180" w:rsidP="008B6883">
      <w:pPr>
        <w:pStyle w:val="BodyText2"/>
      </w:pPr>
      <w:r>
        <w:t>Here are some example calls:</w:t>
      </w:r>
    </w:p>
    <w:p w14:paraId="60D1052A" w14:textId="77777777" w:rsidR="00C82180" w:rsidRDefault="000D5C35" w:rsidP="008B6883">
      <w:pPr>
        <w:pStyle w:val="BodyText2"/>
      </w:pPr>
      <w:hyperlink r:id="rId455" w:history="1">
        <w:r w:rsidR="00EB5668">
          <w:rPr>
            <w:rStyle w:val="Hyperlink"/>
          </w:rPr>
          <w:t>http://h03-dev-vm7/cgi-bin/eSpecies/species/map/17975</w:t>
        </w:r>
      </w:hyperlink>
    </w:p>
    <w:p w14:paraId="4DC0175D" w14:textId="77777777" w:rsidR="00EB5668" w:rsidRDefault="000D5C35" w:rsidP="008B6883">
      <w:pPr>
        <w:pStyle w:val="BodyText2"/>
      </w:pPr>
      <w:hyperlink r:id="rId456" w:history="1">
        <w:r w:rsidR="00EB5668">
          <w:rPr>
            <w:rStyle w:val="Hyperlink"/>
          </w:rPr>
          <w:t>http://h03-dev-vm7/cgi-bin/eSpecies/species/xyz/17975</w:t>
        </w:r>
      </w:hyperlink>
    </w:p>
    <w:p w14:paraId="5D4D3555" w14:textId="77777777" w:rsidR="00EB5668" w:rsidRDefault="000D5C35" w:rsidP="008B6883">
      <w:pPr>
        <w:pStyle w:val="BodyText2"/>
      </w:pPr>
      <w:hyperlink r:id="rId457" w:history="1">
        <w:r w:rsidR="00EB5668">
          <w:rPr>
            <w:rStyle w:val="Hyperlink"/>
          </w:rPr>
          <w:t>http://h03-dev-vm7/cgi-bin/eSpecies/pa/map/785</w:t>
        </w:r>
      </w:hyperlink>
    </w:p>
    <w:p w14:paraId="7603E2F4" w14:textId="77777777" w:rsidR="00EB5668" w:rsidRDefault="000D5C35" w:rsidP="008B6883">
      <w:pPr>
        <w:pStyle w:val="BodyText2"/>
      </w:pPr>
      <w:hyperlink r:id="rId458" w:history="1">
        <w:r w:rsidR="00EB5668" w:rsidRPr="00C22EDF">
          <w:rPr>
            <w:rStyle w:val="Hyperlink"/>
          </w:rPr>
          <w:t>http://h03-dev-vm7/cgi-bin/eSpecies/pa/xyz/785</w:t>
        </w:r>
      </w:hyperlink>
    </w:p>
    <w:p w14:paraId="0E26AC1F" w14:textId="77777777" w:rsidR="00EB5668" w:rsidRDefault="000D5C35" w:rsidP="008B6883">
      <w:pPr>
        <w:pStyle w:val="BodyText2"/>
      </w:pPr>
      <w:hyperlink r:id="rId459" w:history="1">
        <w:r w:rsidR="00EB5668">
          <w:rPr>
            <w:rStyle w:val="Hyperlink"/>
          </w:rPr>
          <w:t>http://h03-dev-vm7/cgi-bin/eSpecies/pa/speciescount/785</w:t>
        </w:r>
      </w:hyperlink>
    </w:p>
    <w:p w14:paraId="7CA5CFF0" w14:textId="77777777" w:rsidR="00EB5668" w:rsidRDefault="000D5C35" w:rsidP="008B6883">
      <w:pPr>
        <w:pStyle w:val="BodyText2"/>
      </w:pPr>
      <w:hyperlink r:id="rId460" w:history="1">
        <w:r w:rsidR="008676E5" w:rsidRPr="00C22EDF">
          <w:rPr>
            <w:rStyle w:val="Hyperlink"/>
          </w:rPr>
          <w:t>http://h03-dev-vm7/cgi-bin/eSpecies/pa/specieslist/785</w:t>
        </w:r>
      </w:hyperlink>
    </w:p>
    <w:p w14:paraId="0027309D" w14:textId="77777777" w:rsidR="00A86F21" w:rsidRDefault="000D5C35" w:rsidP="008B6883">
      <w:pPr>
        <w:pStyle w:val="BodyText2"/>
      </w:pPr>
      <w:hyperlink r:id="rId461" w:history="1">
        <w:r w:rsidR="00A86F21">
          <w:rPr>
            <w:rStyle w:val="Hyperlink"/>
          </w:rPr>
          <w:t>http://h03-dev-vm7/cgi-bin/eSpecies/richness/map/aves</w:t>
        </w:r>
      </w:hyperlink>
    </w:p>
    <w:p w14:paraId="7A80A56A" w14:textId="77777777" w:rsidR="00D22686" w:rsidRDefault="000D5C35" w:rsidP="008B6883">
      <w:pPr>
        <w:pStyle w:val="BodyText2"/>
      </w:pPr>
      <w:hyperlink r:id="rId462" w:history="1">
        <w:r w:rsidR="00D22686">
          <w:rPr>
            <w:rStyle w:val="Hyperlink"/>
          </w:rPr>
          <w:t>http://h03-dev-vm7/cgi-bin/eSpecies/richness/xyz/aves</w:t>
        </w:r>
      </w:hyperlink>
    </w:p>
    <w:p w14:paraId="3456BE0F" w14:textId="77777777" w:rsidR="00B77447" w:rsidRDefault="000D5C35" w:rsidP="008B6883">
      <w:pPr>
        <w:pStyle w:val="BodyText2"/>
      </w:pPr>
      <w:hyperlink r:id="rId463" w:history="1">
        <w:r w:rsidR="00B77447">
          <w:rPr>
            <w:rStyle w:val="Hyperlink"/>
          </w:rPr>
          <w:t>http://h03-dev-vm7/cgi-bin/eSpecies/bbox/25728,16008,27776,17032/species/map/17975</w:t>
        </w:r>
      </w:hyperlink>
    </w:p>
    <w:p w14:paraId="7EC6128C" w14:textId="77777777" w:rsidR="00B77447" w:rsidRDefault="000D5C35" w:rsidP="008B6883">
      <w:pPr>
        <w:pStyle w:val="BodyText2"/>
      </w:pPr>
      <w:hyperlink r:id="rId464" w:history="1">
        <w:r w:rsidR="00B77447">
          <w:rPr>
            <w:rStyle w:val="Hyperlink"/>
          </w:rPr>
          <w:t>http://h03-dev-vm7/cgi-bin/eSpecies/bbox/25728,16008,27776,17032/pa/map/785</w:t>
        </w:r>
      </w:hyperlink>
    </w:p>
    <w:p w14:paraId="0FC2818B" w14:textId="77777777" w:rsidR="00B77447" w:rsidRDefault="000D5C35" w:rsidP="008B6883">
      <w:pPr>
        <w:pStyle w:val="BodyText2"/>
      </w:pPr>
      <w:hyperlink r:id="rId465" w:history="1">
        <w:r w:rsidR="00B77447">
          <w:rPr>
            <w:rStyle w:val="Hyperlink"/>
          </w:rPr>
          <w:t>http://h03-dev-vm7/cgi-bin/eSpecies/bbox/25728,16008,27776,17032/richness/map/aves</w:t>
        </w:r>
      </w:hyperlink>
    </w:p>
    <w:p w14:paraId="33F06E90" w14:textId="77777777" w:rsidR="008676E5" w:rsidRDefault="000D5C35" w:rsidP="008B6883">
      <w:pPr>
        <w:pStyle w:val="BodyText2"/>
      </w:pPr>
      <w:hyperlink r:id="rId466" w:history="1">
        <w:r w:rsidR="008676E5">
          <w:rPr>
            <w:rStyle w:val="Hyperlink"/>
          </w:rPr>
          <w:t>http://h03-dev-vm7/cgi-bin/eSpecies/bbox/25728,16008,27776,17032/speciescount</w:t>
        </w:r>
      </w:hyperlink>
    </w:p>
    <w:p w14:paraId="29CE6594" w14:textId="77777777" w:rsidR="008676E5" w:rsidRDefault="000D5C35" w:rsidP="008B6883">
      <w:pPr>
        <w:pStyle w:val="BodyText2"/>
      </w:pPr>
      <w:hyperlink r:id="rId467" w:history="1">
        <w:r w:rsidR="008676E5">
          <w:rPr>
            <w:rStyle w:val="Hyperlink"/>
          </w:rPr>
          <w:t>http://h03-dev-vm7/cgi-bin/eSpecies/bbox/25728,16008,27776,17032/specieslist</w:t>
        </w:r>
      </w:hyperlink>
    </w:p>
    <w:p w14:paraId="6E1B9B61" w14:textId="77777777" w:rsidR="00AE0ABD" w:rsidRDefault="000D5C35" w:rsidP="008B6883">
      <w:pPr>
        <w:pStyle w:val="BodyText2"/>
      </w:pPr>
      <w:hyperlink r:id="rId468" w:history="1">
        <w:r w:rsidR="00AE0ABD">
          <w:rPr>
            <w:rStyle w:val="Hyperlink"/>
          </w:rPr>
          <w:t>http://h03-dev-vm7/cgi-bin/eSpecies/bbox/25728,16008,27776,17032/pacount</w:t>
        </w:r>
      </w:hyperlink>
    </w:p>
    <w:p w14:paraId="3424D66B" w14:textId="77777777" w:rsidR="00AE0ABD" w:rsidRDefault="000D5C35" w:rsidP="008B6883">
      <w:pPr>
        <w:pStyle w:val="BodyText2"/>
      </w:pPr>
      <w:hyperlink r:id="rId469" w:history="1">
        <w:r w:rsidR="00AE0ABD">
          <w:rPr>
            <w:rStyle w:val="Hyperlink"/>
          </w:rPr>
          <w:t>http://h03-dev-vm7/cgi-bin/eSpecies/bbox/25728,16008,27776,17032/palist</w:t>
        </w:r>
      </w:hyperlink>
    </w:p>
    <w:p w14:paraId="04429C38" w14:textId="77777777" w:rsidR="00770EB7" w:rsidRDefault="000D5C35" w:rsidP="008B6883">
      <w:pPr>
        <w:pStyle w:val="BodyText2"/>
      </w:pPr>
      <w:hyperlink r:id="rId470" w:history="1">
        <w:r w:rsidR="00770EB7">
          <w:rPr>
            <w:rStyle w:val="Hyperlink"/>
          </w:rPr>
          <w:t>http://h03-dev-vm7/cgi-bin/eSpecies/quadkey/132320330232030/speciescount</w:t>
        </w:r>
      </w:hyperlink>
    </w:p>
    <w:p w14:paraId="0A6FBF8D" w14:textId="77777777" w:rsidR="00770EB7" w:rsidRDefault="000D5C35" w:rsidP="008B6883">
      <w:pPr>
        <w:pStyle w:val="BodyText2"/>
      </w:pPr>
      <w:hyperlink r:id="rId471" w:history="1">
        <w:r w:rsidR="00770EB7">
          <w:rPr>
            <w:rStyle w:val="Hyperlink"/>
          </w:rPr>
          <w:t>http://h03-dev-vm7/cgi-bin/eSpecies/quadkey/132320330232030/specieslist</w:t>
        </w:r>
      </w:hyperlink>
    </w:p>
    <w:p w14:paraId="7C144854" w14:textId="77777777" w:rsidR="00D14E0A" w:rsidRDefault="000D5C35" w:rsidP="008B6883">
      <w:pPr>
        <w:pStyle w:val="BodyText2"/>
      </w:pPr>
      <w:hyperlink r:id="rId472" w:history="1">
        <w:r w:rsidR="00242F4A">
          <w:rPr>
            <w:rStyle w:val="Hyperlink"/>
          </w:rPr>
          <w:t>http://h03-dev-vm7/cgi-bin/eSpecies/quadkey/132320323113002/pacount</w:t>
        </w:r>
      </w:hyperlink>
      <w:r w:rsidR="00242F4A">
        <w:t xml:space="preserve"> </w:t>
      </w:r>
    </w:p>
    <w:p w14:paraId="3127C2FD" w14:textId="77777777" w:rsidR="00D14E0A" w:rsidRDefault="000D5C35" w:rsidP="008B6883">
      <w:pPr>
        <w:pStyle w:val="BodyText2"/>
      </w:pPr>
      <w:hyperlink r:id="rId473" w:history="1">
        <w:r w:rsidR="00242F4A">
          <w:rPr>
            <w:rStyle w:val="Hyperlink"/>
          </w:rPr>
          <w:t>http://h03-dev-vm7/cgi-bin/eSpecies/quadkey/132320323113002/palist</w:t>
        </w:r>
      </w:hyperlink>
    </w:p>
    <w:p w14:paraId="5D704324" w14:textId="77777777" w:rsidR="00E42111" w:rsidRDefault="000D5C35" w:rsidP="008B6883">
      <w:pPr>
        <w:pStyle w:val="BodyText2"/>
      </w:pPr>
      <w:hyperlink r:id="rId474" w:history="1">
        <w:r w:rsidR="00E42111">
          <w:rPr>
            <w:rStyle w:val="Hyperlink"/>
          </w:rPr>
          <w:t>http://h03-dev-vm7/cgi-bin/eSpecies/quadkeydata/map/1/17975</w:t>
        </w:r>
      </w:hyperlink>
    </w:p>
    <w:p w14:paraId="36CCB71C" w14:textId="77777777" w:rsidR="00B77447" w:rsidRDefault="000D5C35" w:rsidP="008B6883">
      <w:pPr>
        <w:pStyle w:val="BodyText2"/>
      </w:pPr>
      <w:hyperlink r:id="rId475" w:history="1">
        <w:r w:rsidR="00A305B6">
          <w:rPr>
            <w:rStyle w:val="Hyperlink"/>
          </w:rPr>
          <w:t>http://h03-dev-vm7/cgi-bin/eSpecies/quadkeydata/xyz/2/785</w:t>
        </w:r>
      </w:hyperlink>
    </w:p>
    <w:p w14:paraId="669990C0" w14:textId="77777777" w:rsidR="00D42332" w:rsidRDefault="009163D3" w:rsidP="007D2F52">
      <w:pPr>
        <w:pStyle w:val="Heading4"/>
      </w:pPr>
      <w:r>
        <w:t>OGC API</w:t>
      </w:r>
    </w:p>
    <w:p w14:paraId="2C52FEF3" w14:textId="77777777" w:rsidR="00F45427" w:rsidRPr="00F45427" w:rsidRDefault="00F45427" w:rsidP="000E5536">
      <w:pPr>
        <w:pStyle w:val="BodyText"/>
      </w:pPr>
      <w:r w:rsidRPr="00F45427">
        <w:t xml:space="preserve"> </w:t>
      </w:r>
      <w:r w:rsidR="00D42332">
        <w:t>eSpecies/WMSServer</w:t>
      </w:r>
    </w:p>
    <w:p w14:paraId="070B8B05" w14:textId="77777777" w:rsidR="00B05E51" w:rsidRDefault="00B05E51" w:rsidP="0034374E">
      <w:pPr>
        <w:pStyle w:val="Heading3"/>
      </w:pPr>
      <w:bookmarkStart w:id="110" w:name="_Ref416944525"/>
      <w:bookmarkStart w:id="111" w:name="_Toc315774609"/>
      <w:r>
        <w:t>Configuring the services file</w:t>
      </w:r>
      <w:bookmarkEnd w:id="110"/>
    </w:p>
    <w:p w14:paraId="60E0F104" w14:textId="77777777"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308B1B1E"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639C209E" w14:textId="77777777" w:rsidR="00B05E51" w:rsidRDefault="00B05E51" w:rsidP="008B6883">
      <w:pPr>
        <w:pStyle w:val="BodyText2"/>
      </w:pPr>
      <w:r>
        <w:t>The documentroot simply tells apps to use the htdocs as the html root.</w:t>
      </w:r>
    </w:p>
    <w:p w14:paraId="779C3B9D" w14:textId="77777777" w:rsidR="00FD247F" w:rsidRDefault="007F571C" w:rsidP="008B6883">
      <w:pPr>
        <w:pStyle w:val="BodyText2"/>
      </w:pPr>
      <w:r>
        <w:t xml:space="preserve">I added a </w:t>
      </w:r>
      <w:r w:rsidR="00FD247F">
        <w:t>a new one for ibex on 20/11/14:</w:t>
      </w:r>
    </w:p>
    <w:p w14:paraId="3FA7FDA8" w14:textId="77777777" w:rsidR="007F571C" w:rsidRDefault="00FD247F" w:rsidP="008B550B">
      <w:pPr>
        <w:pStyle w:val="Code"/>
      </w:pPr>
      <w:r w:rsidRPr="00FD247F">
        <w:t>ScriptAlias /ibex /srv/www/dopa-services/cgi-bin/ibex</w:t>
      </w:r>
    </w:p>
    <w:p w14:paraId="2ABAE72E" w14:textId="77777777" w:rsidR="00583443" w:rsidRDefault="00583443" w:rsidP="008B6883">
      <w:pPr>
        <w:pStyle w:val="BodyText2"/>
      </w:pPr>
      <w:r>
        <w:t>Adding one on the SPREP Ubuntu Apache machine in the ‘</w:t>
      </w:r>
      <w:r w:rsidRPr="00583443">
        <w:t>etc/apache2/sites-available/000-default.conf</w:t>
      </w:r>
      <w:r>
        <w:t>’ file:</w:t>
      </w:r>
    </w:p>
    <w:p w14:paraId="5F439EAF" w14:textId="77777777" w:rsidR="00583443" w:rsidRDefault="00F25D5A" w:rsidP="008B550B">
      <w:pPr>
        <w:pStyle w:val="Code"/>
      </w:pPr>
      <w:r w:rsidRPr="00FD247F">
        <w:t>ScriptAlias /</w:t>
      </w:r>
      <w:r>
        <w:t xml:space="preserve">rest </w:t>
      </w:r>
      <w:r w:rsidRPr="00F25D5A">
        <w:t>/var/www/python-rest-server/cgi-bin/services</w:t>
      </w:r>
    </w:p>
    <w:p w14:paraId="402B8AA6" w14:textId="77777777" w:rsidR="00582A53" w:rsidRDefault="00582A53" w:rsidP="0034374E">
      <w:pPr>
        <w:pStyle w:val="Heading3"/>
      </w:pPr>
      <w:r>
        <w:t>Creating a blackbox install for REST Server</w:t>
      </w:r>
    </w:p>
    <w:p w14:paraId="6172CB6F"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0BF345F5" w14:textId="77777777" w:rsidR="002807A2" w:rsidRDefault="002807A2" w:rsidP="008B6883">
      <w:pPr>
        <w:pStyle w:val="BodyText2"/>
      </w:pPr>
      <w:r>
        <w:t>All packages are installed and working now, but there is a Permission Error when you try to create a session.</w:t>
      </w:r>
    </w:p>
    <w:p w14:paraId="0ECF794F" w14:textId="77777777" w:rsidR="002807A2" w:rsidRDefault="002807A2" w:rsidP="008B550B">
      <w:pPr>
        <w:pStyle w:val="Code"/>
      </w:pPr>
      <w:r w:rsidRPr="002807A2">
        <w:t>OSError: [Errno 13] Permission denied: '/srv/htdocs'</w:t>
      </w:r>
    </w:p>
    <w:p w14:paraId="486D931B"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2EB1509F" w14:textId="77777777" w:rsidR="00F415EE" w:rsidRDefault="00F415EE" w:rsidP="007D2F52">
      <w:pPr>
        <w:pStyle w:val="Heading4"/>
      </w:pPr>
      <w:r>
        <w:t>Database objects</w:t>
      </w:r>
    </w:p>
    <w:p w14:paraId="636EA71F" w14:textId="77777777" w:rsidR="00F210C0" w:rsidRDefault="00F210C0" w:rsidP="000E5536">
      <w:pPr>
        <w:pStyle w:val="Heading5"/>
      </w:pPr>
      <w:r>
        <w:t>REST Services Directory Functions</w:t>
      </w:r>
    </w:p>
    <w:p w14:paraId="270E356B" w14:textId="77777777"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5EF42CB7" w14:textId="77777777"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67240596" w14:textId="77777777" w:rsidR="00F210C0" w:rsidRDefault="00F210C0" w:rsidP="009B5185">
            <w:pPr>
              <w:pStyle w:val="TableTextHeader"/>
            </w:pPr>
            <w:r>
              <w:lastRenderedPageBreak/>
              <w:t>Schema</w:t>
            </w:r>
          </w:p>
        </w:tc>
        <w:tc>
          <w:tcPr>
            <w:tcW w:w="2790" w:type="dxa"/>
          </w:tcPr>
          <w:p w14:paraId="6BF742C7"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7C9ACBB"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1FEF919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58645DD1" w14:textId="77777777" w:rsidR="00F210C0" w:rsidRDefault="00F210C0" w:rsidP="00DD4343">
            <w:pPr>
              <w:pStyle w:val="Tiny"/>
            </w:pPr>
            <w:r>
              <w:t>utils</w:t>
            </w:r>
          </w:p>
        </w:tc>
        <w:tc>
          <w:tcPr>
            <w:tcW w:w="2790" w:type="dxa"/>
          </w:tcPr>
          <w:p w14:paraId="1D700600" w14:textId="77777777" w:rsidR="00F210C0"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6DA2F721"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7466231D"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44B23224" w14:textId="77777777" w:rsidR="00F210C0" w:rsidRDefault="00F210C0" w:rsidP="00DD4343">
            <w:pPr>
              <w:pStyle w:val="Tiny"/>
            </w:pPr>
            <w:r>
              <w:t>utils</w:t>
            </w:r>
          </w:p>
        </w:tc>
        <w:tc>
          <w:tcPr>
            <w:tcW w:w="2790" w:type="dxa"/>
          </w:tcPr>
          <w:p w14:paraId="033A5D75"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712004D4"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0E8D480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0D5E0840" w14:textId="77777777" w:rsidR="00F210C0" w:rsidRDefault="00F210C0" w:rsidP="00DD4343">
            <w:pPr>
              <w:pStyle w:val="Tiny"/>
            </w:pPr>
            <w:r>
              <w:t>utils</w:t>
            </w:r>
          </w:p>
        </w:tc>
        <w:tc>
          <w:tcPr>
            <w:tcW w:w="2790" w:type="dxa"/>
          </w:tcPr>
          <w:p w14:paraId="6B6F2456"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21D1F413"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5339AD7E"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5D12220B" w14:textId="77777777" w:rsidR="001620DF" w:rsidRDefault="001620DF" w:rsidP="00DD4343">
            <w:pPr>
              <w:pStyle w:val="Tiny"/>
            </w:pPr>
            <w:r>
              <w:t>utils</w:t>
            </w:r>
          </w:p>
        </w:tc>
        <w:tc>
          <w:tcPr>
            <w:tcW w:w="2790" w:type="dxa"/>
          </w:tcPr>
          <w:p w14:paraId="1BB0DB7C" w14:textId="77777777" w:rsidR="001620DF" w:rsidRPr="00F415EE" w:rsidRDefault="001620DF" w:rsidP="00DD434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6AE0F591" w14:textId="77777777" w:rsidR="001620DF" w:rsidRDefault="001620DF"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6C19150" w14:textId="77777777" w:rsidR="00F415EE" w:rsidRDefault="00F210C0" w:rsidP="000E5536">
      <w:pPr>
        <w:pStyle w:val="Heading5"/>
      </w:pPr>
      <w:r>
        <w:t>Schemas</w:t>
      </w:r>
    </w:p>
    <w:p w14:paraId="2AF0A266" w14:textId="77777777" w:rsidR="00F210C0" w:rsidRPr="00F210C0" w:rsidRDefault="00F210C0" w:rsidP="008B6883">
      <w:pPr>
        <w:pStyle w:val="BodyText2"/>
      </w:pPr>
      <w:r>
        <w:t>Database schemas must have descriptions otherwise they will not be shown in the REST Services Directory.</w:t>
      </w:r>
    </w:p>
    <w:p w14:paraId="6C92F1F4" w14:textId="77777777" w:rsidR="00560002" w:rsidRDefault="00560002" w:rsidP="0034374E">
      <w:pPr>
        <w:pStyle w:val="Heading3"/>
      </w:pPr>
      <w:r>
        <w:t>REST Server Issues</w:t>
      </w:r>
    </w:p>
    <w:p w14:paraId="5C5901BE" w14:textId="77777777"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5DA4C9A3" w14:textId="77777777" w:rsidR="00D66533" w:rsidRDefault="00D66533" w:rsidP="008B550B">
      <w:pPr>
        <w:pStyle w:val="Unix"/>
      </w:pPr>
      <w:r>
        <w:t>[Fri Feb 27 10:12:51 2015] [error] [client 139.191.170.13] Traceback (most recent call last):, referer: http://testdelta.jrc.it/en/pa/873</w:t>
      </w:r>
    </w:p>
    <w:p w14:paraId="15D85679"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277A14C9" w14:textId="77777777" w:rsidR="00D66533" w:rsidRDefault="00D66533" w:rsidP="008B550B">
      <w:pPr>
        <w:pStyle w:val="Unix"/>
      </w:pPr>
      <w:r>
        <w:t>[Fri Feb 27 10:12:51 2015] [error] [client 139.191.170.13]     return p(lambda: process(processors)), referer: http://testdelta.jrc.it/en/pa/873</w:t>
      </w:r>
    </w:p>
    <w:p w14:paraId="117C18AC"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60CB340E" w14:textId="77777777" w:rsidR="00D66533" w:rsidRDefault="00D66533" w:rsidP="008B550B">
      <w:pPr>
        <w:pStyle w:val="Unix"/>
      </w:pPr>
      <w:r>
        <w:t>[Fri Feb 27 10:12:51 2015] [error] [client 139.191.170.13]     self._cleanup(), referer: http://testdelta.jrc.it/en/pa/873</w:t>
      </w:r>
    </w:p>
    <w:p w14:paraId="6E98F86A"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7D7EF9F5" w14:textId="77777777" w:rsidR="00D66533" w:rsidRDefault="00D66533" w:rsidP="008B550B">
      <w:pPr>
        <w:pStyle w:val="Unix"/>
      </w:pPr>
      <w:r>
        <w:t>[Fri Feb 27 10:12:51 2015] [error] [client 139.191.170.13]     self.store.cleanup(timeout), referer: http://testdelta.jrc.it/en/pa/873</w:t>
      </w:r>
    </w:p>
    <w:p w14:paraId="0B482B29"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6AAC80CF" w14:textId="77777777" w:rsidR="00D66533" w:rsidRDefault="00D66533" w:rsidP="008B550B">
      <w:pPr>
        <w:pStyle w:val="Unix"/>
      </w:pPr>
      <w:r>
        <w:t>[Fri Feb 27 10:12:51 2015] [error] [client 139.191.170.13]     atime = os.stat(path).st_atime, referer: http://testdelta.jrc.it/en/pa/873</w:t>
      </w:r>
    </w:p>
    <w:p w14:paraId="76D678E3"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CE887B1" w14:textId="77777777" w:rsidR="00D66533" w:rsidRDefault="00D66533" w:rsidP="008B550B">
      <w:pPr>
        <w:pStyle w:val="Unix"/>
      </w:pPr>
      <w:r>
        <w:t>[Fri Feb 27 10:12:51 2015] [error] [client 139.191.170.13] , referer: http://testdelta.jrc.it/en/pa/873</w:t>
      </w:r>
    </w:p>
    <w:p w14:paraId="1FAA4215" w14:textId="77777777" w:rsidR="00560002" w:rsidRPr="00560002" w:rsidRDefault="00D66533" w:rsidP="008B6883">
      <w:pPr>
        <w:pStyle w:val="BodyText2"/>
      </w:pPr>
      <w:r>
        <w:t xml:space="preserve">In my REST server I create a session variable by writing to disk (see </w:t>
      </w:r>
      <w:hyperlink r:id="rId476" w:anchor="L31" w:history="1">
        <w:r w:rsidRPr="00D66533">
          <w:rPr>
            <w:rStyle w:val="Hyperlink"/>
          </w:rPr>
          <w:t>here</w:t>
        </w:r>
      </w:hyperlink>
      <w:r>
        <w:t>). This could be failing for some reason.</w:t>
      </w:r>
    </w:p>
    <w:p w14:paraId="61B5DC9E" w14:textId="77777777" w:rsidR="00DF6C76" w:rsidRDefault="00DF6C76" w:rsidP="003B37F4">
      <w:pPr>
        <w:pStyle w:val="Heading2"/>
      </w:pPr>
      <w:r>
        <w:t>Server Debugging</w:t>
      </w:r>
    </w:p>
    <w:p w14:paraId="18DD940F" w14:textId="77777777" w:rsidR="00DF6C76" w:rsidRDefault="00DF6C76" w:rsidP="008B6883">
      <w:pPr>
        <w:pStyle w:val="BodyText2"/>
      </w:pPr>
      <w:r>
        <w:t>There are some useful tools to help debug:</w:t>
      </w:r>
    </w:p>
    <w:p w14:paraId="0785C431" w14:textId="77777777" w:rsidR="009B0F4B" w:rsidRDefault="00922D51" w:rsidP="0034374E">
      <w:pPr>
        <w:pStyle w:val="Heading3"/>
      </w:pPr>
      <w:r>
        <w:t>Error logs</w:t>
      </w:r>
    </w:p>
    <w:p w14:paraId="31C43CE1" w14:textId="77777777" w:rsidR="009B0F4B" w:rsidRDefault="009B0F4B" w:rsidP="008B6883">
      <w:pPr>
        <w:pStyle w:val="BodyText2"/>
      </w:pPr>
      <w:r>
        <w:t>-f option to see updates</w:t>
      </w:r>
    </w:p>
    <w:p w14:paraId="50605C9A" w14:textId="77777777" w:rsidR="009B0F4B" w:rsidRDefault="009B0F4B" w:rsidP="008B6883">
      <w:pPr>
        <w:pStyle w:val="BodyText2"/>
      </w:pPr>
      <w:r>
        <w:t>-n 200 to see last 200 rows</w:t>
      </w:r>
    </w:p>
    <w:p w14:paraId="1BCD6A1F" w14:textId="77777777" w:rsidR="00DF6C76" w:rsidRDefault="00DF6C76" w:rsidP="008B6883">
      <w:pPr>
        <w:pStyle w:val="BodyText2"/>
      </w:pPr>
      <w:r>
        <w:t>On the map server machine</w:t>
      </w:r>
      <w:r w:rsidR="00B65C63">
        <w:t xml:space="preserve"> to get the apache error log for the REST Services Directory</w:t>
      </w:r>
      <w:r>
        <w:t>:</w:t>
      </w:r>
    </w:p>
    <w:p w14:paraId="326CE980" w14:textId="77777777"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17469CDC" w14:textId="77777777" w:rsidR="002204B2" w:rsidRDefault="002204B2" w:rsidP="008B550B">
      <w:pPr>
        <w:pStyle w:val="Unix"/>
      </w:pPr>
      <w:r>
        <w:t>or</w:t>
      </w:r>
    </w:p>
    <w:p w14:paraId="0AFC50B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0CB1E13D" w14:textId="77777777" w:rsidR="004661B1" w:rsidRDefault="004661B1" w:rsidP="008B6883">
      <w:pPr>
        <w:pStyle w:val="BodyText2"/>
      </w:pPr>
      <w:r>
        <w:t>On the other machines:</w:t>
      </w:r>
    </w:p>
    <w:p w14:paraId="1F1AA9B1" w14:textId="77777777" w:rsidR="00DF6C76" w:rsidRDefault="00DF6C76" w:rsidP="008B550B">
      <w:pPr>
        <w:pStyle w:val="Unix"/>
      </w:pPr>
      <w:r w:rsidRPr="005D2C88">
        <w:t>webuser@h03-dev-vm7:/var/tmp/log&gt; tail -f server.log</w:t>
      </w:r>
    </w:p>
    <w:p w14:paraId="5CECBE8B" w14:textId="77777777" w:rsidR="00DF6C76" w:rsidRDefault="00DF6C76" w:rsidP="008B550B">
      <w:pPr>
        <w:pStyle w:val="Unix"/>
      </w:pPr>
      <w:r>
        <w:t>webuser@h03-dev-vm7:</w:t>
      </w:r>
      <w:r w:rsidRPr="005D2C88">
        <w:t xml:space="preserve">&gt; tail -f </w:t>
      </w:r>
      <w:r>
        <w:t>../../var/tmp/log/</w:t>
      </w:r>
      <w:r w:rsidRPr="005D2C88">
        <w:t>server.log</w:t>
      </w:r>
    </w:p>
    <w:p w14:paraId="0156D323" w14:textId="77777777" w:rsidR="003E63B1" w:rsidRPr="006625C4" w:rsidRDefault="003E63B1" w:rsidP="008B550B">
      <w:pPr>
        <w:pStyle w:val="Unix"/>
      </w:pPr>
      <w:r>
        <w:t>SPREP Ubuntu machine:</w:t>
      </w:r>
      <w:r>
        <w:tab/>
      </w:r>
      <w:r w:rsidR="001726DB">
        <w:t xml:space="preserve">sudo tail –f </w:t>
      </w:r>
      <w:r w:rsidRPr="003E63B1">
        <w:t>/var/log/apache2/error.log</w:t>
      </w:r>
    </w:p>
    <w:p w14:paraId="7AEE83C2" w14:textId="77777777" w:rsidR="00DF6C76" w:rsidRDefault="00DF6C76" w:rsidP="008B6883">
      <w:pPr>
        <w:pStyle w:val="BodyText2"/>
      </w:pPr>
      <w:r>
        <w:t>This opens the server.log file interactively so that whenever you make a request it is shown automatically in the log.</w:t>
      </w:r>
    </w:p>
    <w:p w14:paraId="2B41A376"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1028C029" w14:textId="77777777" w:rsidR="00DF6C76" w:rsidRDefault="00DF6C76" w:rsidP="008B550B">
      <w:pPr>
        <w:pStyle w:val="Unix"/>
      </w:pPr>
      <w:r w:rsidRPr="008A5104">
        <w:t>webuser@h03-dev-vm7:/var/log/apache2 &gt; tail -f error_log</w:t>
      </w:r>
    </w:p>
    <w:p w14:paraId="066093A7" w14:textId="77777777" w:rsidR="00DF6C76" w:rsidRDefault="00DF6C76" w:rsidP="008B550B">
      <w:pPr>
        <w:pStyle w:val="Unix"/>
      </w:pPr>
      <w:r>
        <w:t>or</w:t>
      </w:r>
    </w:p>
    <w:p w14:paraId="420D2E55"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0EB7435B" w14:textId="77777777" w:rsidR="00DF6C76" w:rsidRDefault="00DF6C76" w:rsidP="008B6883">
      <w:pPr>
        <w:pStyle w:val="BodyText2"/>
      </w:pPr>
      <w:r>
        <w:t>Press ctrl+C to exit file monitoring.</w:t>
      </w:r>
    </w:p>
    <w:p w14:paraId="279FB0AF" w14:textId="77777777" w:rsidR="00093F2E" w:rsidRDefault="00093F2E" w:rsidP="008B6883">
      <w:pPr>
        <w:pStyle w:val="BodyText2"/>
      </w:pPr>
      <w:r>
        <w:t>You can also debug all current request using netstat on the command line:</w:t>
      </w:r>
    </w:p>
    <w:p w14:paraId="3449ED03" w14:textId="77777777" w:rsidR="00093F2E" w:rsidRDefault="00093F2E" w:rsidP="008B550B">
      <w:pPr>
        <w:pStyle w:val="Unix"/>
      </w:pPr>
      <w:r>
        <w:t>Netstat /f</w:t>
      </w:r>
    </w:p>
    <w:p w14:paraId="131651DA" w14:textId="77777777" w:rsidR="00093F2E" w:rsidRPr="00DF6C76" w:rsidRDefault="00093F2E" w:rsidP="008B6883">
      <w:pPr>
        <w:pStyle w:val="BodyText2"/>
      </w:pPr>
      <w:r>
        <w:lastRenderedPageBreak/>
        <w:t xml:space="preserve">This was used to check that I was still connecting to GBIF when I used their API – GBIFs address is </w:t>
      </w:r>
      <w:r w:rsidRPr="00093F2E">
        <w:t>130.226.238.144</w:t>
      </w:r>
      <w:r>
        <w:t>.</w:t>
      </w:r>
    </w:p>
    <w:p w14:paraId="5A4ECFCA" w14:textId="77777777" w:rsidR="000B0DEC" w:rsidRDefault="00000613" w:rsidP="0034374E">
      <w:pPr>
        <w:pStyle w:val="Heading3"/>
      </w:pPr>
      <w:r>
        <w:t xml:space="preserve">Monitoring </w:t>
      </w:r>
      <w:r w:rsidR="000B0DEC">
        <w:t>Processes</w:t>
      </w:r>
    </w:p>
    <w:p w14:paraId="1C86700C" w14:textId="77777777" w:rsidR="000B0DEC" w:rsidRPr="000B0DEC" w:rsidRDefault="000B0DEC" w:rsidP="008B6883">
      <w:pPr>
        <w:pStyle w:val="BodyText2"/>
      </w:pPr>
      <w:r>
        <w:t xml:space="preserve">- ps -fax | grep python   </w:t>
      </w:r>
    </w:p>
    <w:p w14:paraId="6C8532E8" w14:textId="77777777" w:rsidR="00BC77BE" w:rsidRDefault="006813C3" w:rsidP="003B37F4">
      <w:pPr>
        <w:pStyle w:val="Heading2"/>
      </w:pPr>
      <w:r>
        <w:t>Connecting the I</w:t>
      </w:r>
      <w:r w:rsidR="00BC77BE">
        <w:t>nternet to HBase</w:t>
      </w:r>
    </w:p>
    <w:p w14:paraId="4CFED11C"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66A90F7D" w14:textId="77777777" w:rsidR="00523ADB" w:rsidRDefault="00523ADB" w:rsidP="0034374E">
      <w:pPr>
        <w:pStyle w:val="Heading3"/>
      </w:pPr>
      <w:r>
        <w:t>Polling from Hadoop</w:t>
      </w:r>
    </w:p>
    <w:p w14:paraId="7EC412F6"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43185E6E"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18EB6D91" w14:textId="77777777" w:rsidR="00A149F0" w:rsidRDefault="00A149F0" w:rsidP="0034374E">
      <w:pPr>
        <w:pStyle w:val="Heading3"/>
      </w:pPr>
      <w:r>
        <w:t>Listening using Listen/Notify channels</w:t>
      </w:r>
    </w:p>
    <w:p w14:paraId="1AD711B8"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47CF829B" w14:textId="77777777" w:rsidR="00A149F0" w:rsidRDefault="00A149F0" w:rsidP="000E5536">
      <w:pPr>
        <w:pStyle w:val="ListBullet3"/>
      </w:pPr>
      <w:r>
        <w:t>Request to services module inserts a row into the jobs table</w:t>
      </w:r>
    </w:p>
    <w:p w14:paraId="7ED24813" w14:textId="77777777" w:rsidR="00A149F0" w:rsidRDefault="00A149F0" w:rsidP="000E5536">
      <w:pPr>
        <w:pStyle w:val="ListBullet3"/>
      </w:pPr>
      <w:r>
        <w:t>Trigger on Insert sends a job_request Notification</w:t>
      </w:r>
    </w:p>
    <w:p w14:paraId="642403F3" w14:textId="77777777" w:rsidR="00A149F0" w:rsidRDefault="00A149F0" w:rsidP="000E5536">
      <w:pPr>
        <w:pStyle w:val="ListBullet3"/>
      </w:pPr>
      <w:r>
        <w:t>Python code on Hadoop is listening for this notification and runs some code to generate the results</w:t>
      </w:r>
    </w:p>
    <w:p w14:paraId="54B875A4" w14:textId="77777777" w:rsidR="00A149F0" w:rsidRDefault="00A149F0" w:rsidP="000E5536">
      <w:pPr>
        <w:pStyle w:val="ListBullet3"/>
      </w:pPr>
      <w:r>
        <w:t>Results are inserted into the jobs table</w:t>
      </w:r>
    </w:p>
    <w:p w14:paraId="4385F1CA" w14:textId="77777777" w:rsidR="00A149F0" w:rsidRDefault="00A149F0" w:rsidP="000E5536">
      <w:pPr>
        <w:pStyle w:val="ListBullet3"/>
      </w:pPr>
      <w:r>
        <w:t>Trigger on Update sends a job_complete Notification</w:t>
      </w:r>
    </w:p>
    <w:p w14:paraId="0499AABA" w14:textId="77777777" w:rsidR="00A149F0" w:rsidRDefault="00A149F0" w:rsidP="000E5536">
      <w:pPr>
        <w:pStyle w:val="ListBullet3"/>
      </w:pPr>
      <w:r>
        <w:t>Python code in services module processes the Notification payload, i.e. the results</w:t>
      </w:r>
    </w:p>
    <w:p w14:paraId="16375AF8"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64A994D0" w14:textId="77777777" w:rsidR="00A149F0" w:rsidRDefault="00A149F0" w:rsidP="008B550B">
      <w:pPr>
        <w:pStyle w:val="sql"/>
      </w:pPr>
      <w:r w:rsidRPr="006825CB">
        <w:t>sql = "NOTIFY job_complete,'{''id'' : ''" + str(jobid) + "'', ''query_text'' : ''" + quadkey + "'', ''query_results'' : ''" + json.dumps(list(uniqueitems)) + "''}';"</w:t>
      </w:r>
    </w:p>
    <w:p w14:paraId="58BEDCA8" w14:textId="77777777" w:rsidR="00A149F0" w:rsidRDefault="00A149F0" w:rsidP="008B6883">
      <w:pPr>
        <w:pStyle w:val="BodyText2"/>
      </w:pPr>
      <w:r>
        <w:t>Also updated the job_request notification so that it is made from the server code rather than the Postgresql trigger:</w:t>
      </w:r>
    </w:p>
    <w:p w14:paraId="2D2404DB" w14:textId="77777777" w:rsidR="00A149F0" w:rsidRDefault="00A149F0" w:rsidP="008B550B">
      <w:pPr>
        <w:pStyle w:val="sql"/>
      </w:pPr>
      <w:r w:rsidRPr="00A149F0">
        <w:t>conn.cur.execute("NOTIFY job_request,'" + str(job_id) + "," + params['quadkey'] + "'")</w:t>
      </w:r>
    </w:p>
    <w:p w14:paraId="59DB07A5" w14:textId="77777777" w:rsidR="00A149F0" w:rsidRDefault="00A149F0" w:rsidP="008B6883">
      <w:pPr>
        <w:pStyle w:val="BodyText2"/>
      </w:pPr>
      <w:r>
        <w:t>Here is the test url:</w:t>
      </w:r>
    </w:p>
    <w:p w14:paraId="42C126B9" w14:textId="77777777" w:rsidR="00A149F0" w:rsidRDefault="000D5C35" w:rsidP="000E5536">
      <w:pPr>
        <w:pStyle w:val="BodyText"/>
        <w:rPr>
          <w:rStyle w:val="Hyperlink"/>
        </w:rPr>
      </w:pPr>
      <w:hyperlink r:id="rId477" w:history="1">
        <w:r w:rsidR="00A149F0">
          <w:rPr>
            <w:rStyle w:val="Hyperlink"/>
          </w:rPr>
          <w:t>http://dopa-services.jrc.it/services/especies/get_species_list_quadkey?quadkey=132320330230021&amp;ishadoop=true</w:t>
        </w:r>
      </w:hyperlink>
    </w:p>
    <w:p w14:paraId="06F762A0" w14:textId="77777777" w:rsidR="00A976AC" w:rsidRDefault="00A976AC" w:rsidP="000E5536">
      <w:pPr>
        <w:pStyle w:val="BodyText"/>
        <w:rPr>
          <w:rStyle w:val="Hyperlink"/>
        </w:rPr>
      </w:pPr>
    </w:p>
    <w:p w14:paraId="5B8F3850"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20704B00" w14:textId="77777777" w:rsidR="00A149F0" w:rsidRDefault="00A149F0" w:rsidP="008B550B">
      <w:pPr>
        <w:pStyle w:val="sql"/>
      </w:pPr>
      <w:r>
        <w:t>CREATE TABLE jobs</w:t>
      </w:r>
    </w:p>
    <w:p w14:paraId="0EFA1519" w14:textId="77777777" w:rsidR="00A149F0" w:rsidRDefault="00A149F0" w:rsidP="008B550B">
      <w:pPr>
        <w:pStyle w:val="sql"/>
      </w:pPr>
      <w:r>
        <w:t>(</w:t>
      </w:r>
    </w:p>
    <w:p w14:paraId="2B08083F" w14:textId="77777777" w:rsidR="00A149F0" w:rsidRDefault="00A149F0" w:rsidP="008B550B">
      <w:pPr>
        <w:pStyle w:val="sql"/>
      </w:pPr>
      <w:r>
        <w:t xml:space="preserve">  query_text text,</w:t>
      </w:r>
    </w:p>
    <w:p w14:paraId="6E311A26" w14:textId="77777777" w:rsidR="00A149F0" w:rsidRDefault="00A149F0" w:rsidP="008B550B">
      <w:pPr>
        <w:pStyle w:val="sql"/>
      </w:pPr>
      <w:r>
        <w:t xml:space="preserve">  query_results text,</w:t>
      </w:r>
    </w:p>
    <w:p w14:paraId="6CC505A9" w14:textId="77777777" w:rsidR="00A149F0" w:rsidRDefault="00A149F0" w:rsidP="008B550B">
      <w:pPr>
        <w:pStyle w:val="sql"/>
      </w:pPr>
      <w:r>
        <w:t xml:space="preserve">  time_start timestamp with time zone,</w:t>
      </w:r>
    </w:p>
    <w:p w14:paraId="5D7706EC" w14:textId="77777777" w:rsidR="00A149F0" w:rsidRDefault="00A149F0" w:rsidP="008B550B">
      <w:pPr>
        <w:pStyle w:val="sql"/>
      </w:pPr>
      <w:r>
        <w:t xml:space="preserve">  time_stop timestamp with time zone,</w:t>
      </w:r>
    </w:p>
    <w:p w14:paraId="3A51868B" w14:textId="77777777" w:rsidR="00A149F0" w:rsidRDefault="00A149F0" w:rsidP="008B550B">
      <w:pPr>
        <w:pStyle w:val="sql"/>
      </w:pPr>
      <w:r>
        <w:t xml:space="preserve">  id serial NOT NULL,</w:t>
      </w:r>
    </w:p>
    <w:p w14:paraId="64A3512B" w14:textId="77777777" w:rsidR="00A149F0" w:rsidRDefault="00A149F0" w:rsidP="008B550B">
      <w:pPr>
        <w:pStyle w:val="sql"/>
      </w:pPr>
      <w:r>
        <w:t xml:space="preserve">  CONSTRAINT j_pk PRIMARY KEY (id)</w:t>
      </w:r>
    </w:p>
    <w:p w14:paraId="686DD42E" w14:textId="77777777" w:rsidR="00A149F0" w:rsidRDefault="00A149F0" w:rsidP="008B550B">
      <w:pPr>
        <w:pStyle w:val="sql"/>
      </w:pPr>
      <w:r>
        <w:t>)</w:t>
      </w:r>
    </w:p>
    <w:p w14:paraId="5871E8B0" w14:textId="77777777" w:rsidR="00A149F0" w:rsidRDefault="00A149F0" w:rsidP="008B550B">
      <w:pPr>
        <w:pStyle w:val="sql"/>
      </w:pPr>
      <w:r>
        <w:t>WITH (</w:t>
      </w:r>
    </w:p>
    <w:p w14:paraId="24F88B12" w14:textId="77777777" w:rsidR="00A149F0" w:rsidRDefault="00A149F0" w:rsidP="008B550B">
      <w:pPr>
        <w:pStyle w:val="sql"/>
      </w:pPr>
      <w:r>
        <w:t xml:space="preserve">  OIDS=FALSE</w:t>
      </w:r>
    </w:p>
    <w:p w14:paraId="6DFBF0ED" w14:textId="77777777" w:rsidR="00A149F0" w:rsidRDefault="00A149F0" w:rsidP="008B550B">
      <w:pPr>
        <w:pStyle w:val="sql"/>
      </w:pPr>
      <w:r>
        <w:t>);</w:t>
      </w:r>
    </w:p>
    <w:p w14:paraId="7556A78F" w14:textId="77777777" w:rsidR="00A149F0" w:rsidRDefault="00A149F0" w:rsidP="008B550B">
      <w:pPr>
        <w:pStyle w:val="sql"/>
      </w:pPr>
      <w:r>
        <w:t>ALTER TABLE jobs OWNER TO especies;</w:t>
      </w:r>
    </w:p>
    <w:p w14:paraId="186715B5" w14:textId="77777777" w:rsidR="00A149F0" w:rsidRDefault="00A149F0" w:rsidP="008B550B">
      <w:pPr>
        <w:pStyle w:val="sql"/>
      </w:pPr>
      <w:r>
        <w:t>COMMENT ON TABLE jobs IS 'Table that contains a list of jobs and results for the Hadoop cluster';</w:t>
      </w:r>
    </w:p>
    <w:p w14:paraId="45B884DD" w14:textId="77777777" w:rsidR="00A149F0" w:rsidRDefault="00A149F0" w:rsidP="008B550B">
      <w:pPr>
        <w:pStyle w:val="sql"/>
      </w:pPr>
      <w:r>
        <w:t>CREATE TRIGGER job_request_completed</w:t>
      </w:r>
    </w:p>
    <w:p w14:paraId="52CDF065" w14:textId="77777777" w:rsidR="00A149F0" w:rsidRDefault="00A149F0" w:rsidP="008B550B">
      <w:pPr>
        <w:pStyle w:val="sql"/>
      </w:pPr>
      <w:r>
        <w:t xml:space="preserve">  AFTER UPDATE OF query_results</w:t>
      </w:r>
    </w:p>
    <w:p w14:paraId="418C31ED" w14:textId="77777777" w:rsidR="00A149F0" w:rsidRDefault="00A149F0" w:rsidP="008B550B">
      <w:pPr>
        <w:pStyle w:val="sql"/>
      </w:pPr>
      <w:r>
        <w:lastRenderedPageBreak/>
        <w:t xml:space="preserve">  ON jobs</w:t>
      </w:r>
    </w:p>
    <w:p w14:paraId="3A6425C4" w14:textId="77777777" w:rsidR="00A149F0" w:rsidRDefault="00A149F0" w:rsidP="008B550B">
      <w:pPr>
        <w:pStyle w:val="sql"/>
      </w:pPr>
      <w:r>
        <w:t xml:space="preserve">  FOR EACH ROW</w:t>
      </w:r>
    </w:p>
    <w:p w14:paraId="2F09B3C9" w14:textId="77777777" w:rsidR="00A149F0" w:rsidRDefault="00A149F0" w:rsidP="008B550B">
      <w:pPr>
        <w:pStyle w:val="sql"/>
      </w:pPr>
      <w:r>
        <w:t xml:space="preserve">  EXECUTE PROCEDURE job_request_completed_function();</w:t>
      </w:r>
    </w:p>
    <w:p w14:paraId="2242E8DC" w14:textId="77777777" w:rsidR="00A149F0" w:rsidRDefault="00A149F0" w:rsidP="008B550B">
      <w:pPr>
        <w:pStyle w:val="sql"/>
      </w:pPr>
      <w:r>
        <w:t>CREATE TRIGGER job_request_received</w:t>
      </w:r>
    </w:p>
    <w:p w14:paraId="7BEBF44B" w14:textId="77777777" w:rsidR="00A149F0" w:rsidRDefault="00A149F0" w:rsidP="008B550B">
      <w:pPr>
        <w:pStyle w:val="sql"/>
      </w:pPr>
      <w:r>
        <w:t xml:space="preserve">  AFTER INSERT</w:t>
      </w:r>
    </w:p>
    <w:p w14:paraId="2607E02D" w14:textId="77777777" w:rsidR="00A149F0" w:rsidRDefault="00A149F0" w:rsidP="008B550B">
      <w:pPr>
        <w:pStyle w:val="sql"/>
      </w:pPr>
      <w:r>
        <w:t xml:space="preserve">  ON jobs</w:t>
      </w:r>
    </w:p>
    <w:p w14:paraId="172FECCD" w14:textId="77777777" w:rsidR="00A149F0" w:rsidRDefault="00A149F0" w:rsidP="008B550B">
      <w:pPr>
        <w:pStyle w:val="sql"/>
      </w:pPr>
      <w:r>
        <w:t xml:space="preserve">  FOR EACH ROW</w:t>
      </w:r>
    </w:p>
    <w:p w14:paraId="249C2EC5" w14:textId="77777777" w:rsidR="00A149F0" w:rsidRDefault="00A149F0" w:rsidP="008B550B">
      <w:pPr>
        <w:pStyle w:val="sql"/>
      </w:pPr>
      <w:r>
        <w:t xml:space="preserve">  EXECUTE PROCEDURE job_request_received_function();</w:t>
      </w:r>
    </w:p>
    <w:p w14:paraId="16BAFB2F" w14:textId="77777777" w:rsidR="00A149F0" w:rsidRDefault="00A149F0" w:rsidP="008B550B">
      <w:pPr>
        <w:pStyle w:val="sql"/>
      </w:pPr>
    </w:p>
    <w:p w14:paraId="1E42F5B8" w14:textId="77777777" w:rsidR="00A149F0" w:rsidRPr="00B47332" w:rsidRDefault="00A149F0" w:rsidP="008B550B">
      <w:pPr>
        <w:pStyle w:val="sql"/>
      </w:pPr>
      <w:r w:rsidRPr="00B47332">
        <w:t>CREATE OR REPLACE FUNCTION job_request_received_function()</w:t>
      </w:r>
    </w:p>
    <w:p w14:paraId="09D95DCD" w14:textId="77777777" w:rsidR="00A149F0" w:rsidRPr="00B47332" w:rsidRDefault="00A149F0" w:rsidP="008B550B">
      <w:pPr>
        <w:pStyle w:val="sql"/>
      </w:pPr>
      <w:r w:rsidRPr="00B47332">
        <w:t>RETURNS trigger AS</w:t>
      </w:r>
    </w:p>
    <w:p w14:paraId="72F03FA9" w14:textId="77777777" w:rsidR="00A149F0" w:rsidRPr="00B47332" w:rsidRDefault="00A149F0" w:rsidP="008B550B">
      <w:pPr>
        <w:pStyle w:val="sql"/>
      </w:pPr>
      <w:r w:rsidRPr="00B47332">
        <w:t>$BODY$</w:t>
      </w:r>
    </w:p>
    <w:p w14:paraId="05C72D76" w14:textId="77777777" w:rsidR="00A149F0" w:rsidRPr="00B47332" w:rsidRDefault="00A149F0" w:rsidP="008B550B">
      <w:pPr>
        <w:pStyle w:val="sql"/>
      </w:pPr>
      <w:r w:rsidRPr="00B47332">
        <w:t>BEGIN</w:t>
      </w:r>
    </w:p>
    <w:p w14:paraId="4527AD1B" w14:textId="77777777" w:rsidR="00A149F0" w:rsidRPr="00B47332" w:rsidRDefault="00A149F0" w:rsidP="008B550B">
      <w:pPr>
        <w:pStyle w:val="sql"/>
      </w:pPr>
      <w:r w:rsidRPr="00B47332">
        <w:t>PERFORM pg_notify('job_request',NEW.id::text || ',' || NEW.query_text);</w:t>
      </w:r>
    </w:p>
    <w:p w14:paraId="1E28C937" w14:textId="77777777" w:rsidR="00A149F0" w:rsidRPr="00B47332" w:rsidRDefault="00A149F0" w:rsidP="008B550B">
      <w:pPr>
        <w:pStyle w:val="sql"/>
      </w:pPr>
      <w:r w:rsidRPr="00B47332">
        <w:t>RETURN NULL;</w:t>
      </w:r>
    </w:p>
    <w:p w14:paraId="1DBC05BE" w14:textId="77777777" w:rsidR="00A149F0" w:rsidRPr="00B47332" w:rsidRDefault="00A149F0" w:rsidP="008B550B">
      <w:pPr>
        <w:pStyle w:val="sql"/>
      </w:pPr>
      <w:r w:rsidRPr="00B47332">
        <w:t>END</w:t>
      </w:r>
    </w:p>
    <w:p w14:paraId="51351DCB" w14:textId="77777777" w:rsidR="00A149F0" w:rsidRPr="00B47332" w:rsidRDefault="00A149F0" w:rsidP="008B550B">
      <w:pPr>
        <w:pStyle w:val="sql"/>
      </w:pPr>
      <w:r w:rsidRPr="00B47332">
        <w:t>$BODY$</w:t>
      </w:r>
    </w:p>
    <w:p w14:paraId="7DC4D16E" w14:textId="77777777" w:rsidR="00A149F0" w:rsidRPr="00B47332" w:rsidRDefault="00A149F0" w:rsidP="008B550B">
      <w:pPr>
        <w:pStyle w:val="sql"/>
      </w:pPr>
      <w:r w:rsidRPr="00B47332">
        <w:t>LANGUAGE plpgsql VOLATILE</w:t>
      </w:r>
    </w:p>
    <w:p w14:paraId="02A35D41" w14:textId="77777777" w:rsidR="00A149F0" w:rsidRPr="00B47332" w:rsidRDefault="00A149F0" w:rsidP="008B550B">
      <w:pPr>
        <w:pStyle w:val="sql"/>
      </w:pPr>
      <w:r w:rsidRPr="00B47332">
        <w:t>COST 100;</w:t>
      </w:r>
    </w:p>
    <w:p w14:paraId="503D367E" w14:textId="77777777" w:rsidR="00A149F0" w:rsidRDefault="00A149F0" w:rsidP="008B550B">
      <w:pPr>
        <w:pStyle w:val="sql"/>
      </w:pPr>
      <w:r w:rsidRPr="00B47332">
        <w:t>ALTER FUNCTION job_request_received_function() OWNER TO especies;</w:t>
      </w:r>
    </w:p>
    <w:p w14:paraId="57605C3C" w14:textId="77777777" w:rsidR="00A149F0" w:rsidRDefault="00A149F0" w:rsidP="008B550B">
      <w:pPr>
        <w:pStyle w:val="sql"/>
      </w:pPr>
    </w:p>
    <w:p w14:paraId="26BF602F" w14:textId="77777777" w:rsidR="00A149F0" w:rsidRDefault="00A149F0" w:rsidP="008B550B">
      <w:pPr>
        <w:pStyle w:val="sql"/>
      </w:pPr>
      <w:r>
        <w:t>CREATE OR REPLACE FUNCTION job_request_completed_function()</w:t>
      </w:r>
    </w:p>
    <w:p w14:paraId="16D9C49E" w14:textId="77777777" w:rsidR="00A149F0" w:rsidRDefault="00A149F0" w:rsidP="008B550B">
      <w:pPr>
        <w:pStyle w:val="sql"/>
      </w:pPr>
      <w:r>
        <w:t>RETURNS trigger AS</w:t>
      </w:r>
    </w:p>
    <w:p w14:paraId="3B589733" w14:textId="77777777" w:rsidR="00A149F0" w:rsidRDefault="00A149F0" w:rsidP="008B550B">
      <w:pPr>
        <w:pStyle w:val="sql"/>
      </w:pPr>
      <w:r>
        <w:t>$BODY$</w:t>
      </w:r>
    </w:p>
    <w:p w14:paraId="50AD4309" w14:textId="77777777" w:rsidR="00A149F0" w:rsidRDefault="00A149F0" w:rsidP="008B550B">
      <w:pPr>
        <w:pStyle w:val="sql"/>
      </w:pPr>
      <w:r>
        <w:t>BEGIN</w:t>
      </w:r>
    </w:p>
    <w:p w14:paraId="21F1A35D" w14:textId="77777777" w:rsidR="00A149F0" w:rsidRDefault="00A149F0" w:rsidP="008B550B">
      <w:pPr>
        <w:pStyle w:val="sql"/>
      </w:pPr>
      <w:r>
        <w:t>PERFORM pg_notify('job_complete',NEW::text);</w:t>
      </w:r>
    </w:p>
    <w:p w14:paraId="4E14DA43" w14:textId="77777777" w:rsidR="00A149F0" w:rsidRDefault="00A149F0" w:rsidP="008B550B">
      <w:pPr>
        <w:pStyle w:val="sql"/>
      </w:pPr>
      <w:r>
        <w:t>RETURN NULL;</w:t>
      </w:r>
    </w:p>
    <w:p w14:paraId="11060E04" w14:textId="77777777" w:rsidR="00A149F0" w:rsidRDefault="00A149F0" w:rsidP="008B550B">
      <w:pPr>
        <w:pStyle w:val="sql"/>
      </w:pPr>
      <w:r>
        <w:t>END</w:t>
      </w:r>
    </w:p>
    <w:p w14:paraId="3054627B" w14:textId="77777777" w:rsidR="00A149F0" w:rsidRDefault="00A149F0" w:rsidP="008B550B">
      <w:pPr>
        <w:pStyle w:val="sql"/>
      </w:pPr>
      <w:r>
        <w:t>$BODY$</w:t>
      </w:r>
    </w:p>
    <w:p w14:paraId="3052D6E9" w14:textId="77777777" w:rsidR="00A149F0" w:rsidRDefault="00A149F0" w:rsidP="008B550B">
      <w:pPr>
        <w:pStyle w:val="sql"/>
      </w:pPr>
      <w:r>
        <w:t>LANGUAGE plpgsql VOLATILE</w:t>
      </w:r>
    </w:p>
    <w:p w14:paraId="750B7465" w14:textId="77777777" w:rsidR="00A149F0" w:rsidRDefault="00A149F0" w:rsidP="008B550B">
      <w:pPr>
        <w:pStyle w:val="sql"/>
      </w:pPr>
      <w:r>
        <w:t>COST 100;</w:t>
      </w:r>
    </w:p>
    <w:p w14:paraId="537D3908" w14:textId="77777777" w:rsidR="00A149F0" w:rsidRDefault="00A149F0" w:rsidP="008B550B">
      <w:pPr>
        <w:pStyle w:val="sql"/>
      </w:pPr>
      <w:r>
        <w:t>ALTER FUNCTION job_request_completed_function() OWNER TO especies;</w:t>
      </w:r>
    </w:p>
    <w:p w14:paraId="0601C8F1" w14:textId="77777777" w:rsidR="008F416B" w:rsidRDefault="008F416B" w:rsidP="003B37F4">
      <w:pPr>
        <w:pStyle w:val="Heading2"/>
      </w:pPr>
      <w:r>
        <w:t>Google Earth Engine OGC Wrapper</w:t>
      </w:r>
    </w:p>
    <w:p w14:paraId="0D8681A6" w14:textId="77777777"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270A0A">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7C286457" w14:textId="77777777" w:rsidR="00101008" w:rsidRPr="008F416B" w:rsidRDefault="007463DC" w:rsidP="008B6883">
      <w:pPr>
        <w:pStyle w:val="BodyText2"/>
      </w:pPr>
      <w:r>
        <w:t xml:space="preserve">I have implemented a basic WMS service for Sentinel data </w:t>
      </w:r>
      <w:hyperlink r:id="rId47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9" w:history="1">
        <w:r w:rsidR="00D34FC1" w:rsidRPr="00D34FC1">
          <w:rPr>
            <w:rStyle w:val="Hyperlink"/>
          </w:rPr>
          <w:t>here</w:t>
        </w:r>
      </w:hyperlink>
      <w:r w:rsidR="00D34FC1">
        <w:t>.</w:t>
      </w:r>
      <w:r w:rsidR="00BD6051">
        <w:t xml:space="preserve"> </w:t>
      </w:r>
    </w:p>
    <w:p w14:paraId="349E4FCC" w14:textId="77777777" w:rsidR="00E053EF" w:rsidRDefault="00E053EF" w:rsidP="000E5536">
      <w:pPr>
        <w:pStyle w:val="Heading1"/>
      </w:pPr>
      <w:r>
        <w:t xml:space="preserve">Publishing </w:t>
      </w:r>
      <w:r w:rsidR="00312E64">
        <w:t xml:space="preserve">and Sharing </w:t>
      </w:r>
      <w:r>
        <w:t>Services</w:t>
      </w:r>
    </w:p>
    <w:p w14:paraId="3868180E" w14:textId="77777777" w:rsidR="00683027" w:rsidRDefault="00683027" w:rsidP="003B37F4">
      <w:pPr>
        <w:pStyle w:val="Heading2"/>
      </w:pPr>
      <w:r>
        <w:t>Publishing</w:t>
      </w:r>
    </w:p>
    <w:p w14:paraId="0C6FADDA" w14:textId="77777777" w:rsidR="00683027" w:rsidRPr="00683027" w:rsidRDefault="00683027" w:rsidP="008B6883">
      <w:pPr>
        <w:pStyle w:val="BodyText2"/>
      </w:pPr>
    </w:p>
    <w:p w14:paraId="336D32BA" w14:textId="77777777" w:rsidR="00E053EF" w:rsidRDefault="00E053EF" w:rsidP="0034374E">
      <w:pPr>
        <w:pStyle w:val="Heading3"/>
      </w:pPr>
      <w:r>
        <w:t>Our own servers</w:t>
      </w:r>
    </w:p>
    <w:p w14:paraId="7F3FDBB0" w14:textId="77777777" w:rsidR="00683027" w:rsidRDefault="00683027" w:rsidP="007D2F52">
      <w:pPr>
        <w:pStyle w:val="Heading4"/>
      </w:pPr>
      <w:r>
        <w:t>ArcGIS Server</w:t>
      </w:r>
    </w:p>
    <w:p w14:paraId="4FDBF223" w14:textId="77777777" w:rsidR="00683027" w:rsidRDefault="00683027" w:rsidP="008B6883">
      <w:pPr>
        <w:pStyle w:val="BodyText2"/>
      </w:pPr>
      <w:r>
        <w:t>Don’t know where the instance is but we do have one.</w:t>
      </w:r>
    </w:p>
    <w:p w14:paraId="43E504A7" w14:textId="77777777" w:rsidR="00E053EF" w:rsidRDefault="00E053EF" w:rsidP="007D2F52">
      <w:pPr>
        <w:pStyle w:val="Heading4"/>
      </w:pPr>
      <w:r>
        <w:t>Geonetwork</w:t>
      </w:r>
    </w:p>
    <w:p w14:paraId="43F04FA3" w14:textId="77777777" w:rsidR="00E053EF" w:rsidRPr="000A1740" w:rsidRDefault="000D5C35" w:rsidP="008B6883">
      <w:pPr>
        <w:pStyle w:val="BodyText2"/>
      </w:pPr>
      <w:hyperlink r:id="rId480" w:history="1">
        <w:r w:rsidR="00E053EF">
          <w:rPr>
            <w:rStyle w:val="Hyperlink"/>
          </w:rPr>
          <w:t>http://h03-dev-vm15:8080/geonetwork/srv/en/main.home</w:t>
        </w:r>
      </w:hyperlink>
    </w:p>
    <w:p w14:paraId="752BF94D" w14:textId="77777777" w:rsidR="00683027" w:rsidRDefault="00683027" w:rsidP="007D2F52">
      <w:pPr>
        <w:pStyle w:val="Heading4"/>
      </w:pPr>
      <w:r>
        <w:t>GeoServer</w:t>
      </w:r>
    </w:p>
    <w:p w14:paraId="72F07083" w14:textId="77777777" w:rsidR="00270A0A" w:rsidRDefault="00C871EC" w:rsidP="00D335D7">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270A0A">
        <w:t>Installing</w:t>
      </w:r>
    </w:p>
    <w:p w14:paraId="0D193CD1" w14:textId="77777777" w:rsidR="00270A0A" w:rsidRDefault="00270A0A" w:rsidP="00D335D7">
      <w:pPr>
        <w:pStyle w:val="Heading5"/>
      </w:pPr>
      <w:r>
        <w:lastRenderedPageBreak/>
        <w:t>On Ubuntu 14.04</w:t>
      </w:r>
    </w:p>
    <w:p w14:paraId="1C3ECEB5" w14:textId="77777777" w:rsidR="00270A0A" w:rsidRDefault="00270A0A" w:rsidP="008B6883">
      <w:pPr>
        <w:pStyle w:val="BodyText2"/>
      </w:pPr>
      <w:r>
        <w:t xml:space="preserve">Installing v2.1.1 on Cloud9 on 28/3/17 following instructions </w:t>
      </w:r>
      <w:r w:rsidRPr="00DE63CE">
        <w:t>here</w:t>
      </w:r>
      <w:r>
        <w:t xml:space="preserve">. </w:t>
      </w:r>
    </w:p>
    <w:p w14:paraId="308CB2BF" w14:textId="77777777" w:rsidR="00270A0A" w:rsidRDefault="00270A0A" w:rsidP="008B6883">
      <w:pPr>
        <w:pStyle w:val="BodyText2"/>
      </w:pPr>
      <w:r>
        <w:t xml:space="preserve">Install Java (see </w:t>
      </w:r>
      <w:r w:rsidRPr="00DE63CE">
        <w:t>On Ubuntu 14.04</w:t>
      </w:r>
      <w:r>
        <w:t>)</w:t>
      </w:r>
    </w:p>
    <w:p w14:paraId="20B21DAF" w14:textId="77777777" w:rsidR="00270A0A" w:rsidRPr="00D335D7" w:rsidRDefault="00270A0A" w:rsidP="008B550B">
      <w:pPr>
        <w:pStyle w:val="Unix"/>
      </w:pPr>
      <w:r w:rsidRPr="00D335D7">
        <w:t>blishten:~/workspace (master) $ wget http://sourceforge.net/projects/geoserver/files/GeoServer/2.11.0/geoserver-2.11.0-bin.zip</w:t>
      </w:r>
    </w:p>
    <w:p w14:paraId="6C29834F" w14:textId="77777777" w:rsidR="00270A0A" w:rsidRDefault="00270A0A" w:rsidP="007D2F52">
      <w:pPr>
        <w:pStyle w:val="Heading4"/>
      </w:pPr>
      <w:r>
        <w:t>Servers</w:t>
      </w:r>
    </w:p>
    <w:p w14:paraId="0F9F6B82" w14:textId="77777777" w:rsidR="00270A0A" w:rsidRDefault="00270A0A" w:rsidP="008B6883">
      <w:pPr>
        <w:pStyle w:val="BodyText2"/>
      </w:pPr>
      <w:r>
        <w:t xml:space="preserve">For developers: </w:t>
      </w:r>
      <w:r w:rsidRPr="00DE63CE">
        <w:t>http://h05-dev-vm100.jrc.it:8080/geoserver/web/</w:t>
      </w:r>
      <w:r>
        <w:t xml:space="preserve"> u/p  Andrew/Changeme!1</w:t>
      </w:r>
    </w:p>
    <w:p w14:paraId="71EC0CCD" w14:textId="77777777" w:rsidR="00270A0A" w:rsidRDefault="00270A0A" w:rsidP="008B6883">
      <w:pPr>
        <w:pStyle w:val="BodyText2"/>
      </w:pPr>
      <w:r>
        <w:t xml:space="preserve">Live: </w:t>
      </w:r>
      <w:r w:rsidRPr="00DE63CE">
        <w:t>http://lrm-maps.jrc.ec.europa.eu/geoserver/</w:t>
      </w:r>
      <w:r>
        <w:t xml:space="preserve">  u/p </w:t>
      </w:r>
      <w:r w:rsidRPr="0046068F">
        <w:t>Andrew</w:t>
      </w:r>
      <w:r>
        <w:t>/</w:t>
      </w:r>
      <w:r w:rsidRPr="0046068F">
        <w:t>andrewgs11</w:t>
      </w:r>
    </w:p>
    <w:p w14:paraId="07B4059E" w14:textId="77777777" w:rsidR="00270A0A" w:rsidRPr="00894DFA" w:rsidRDefault="00270A0A" w:rsidP="008B6883">
      <w:pPr>
        <w:pStyle w:val="BodyText2"/>
      </w:pPr>
      <w:r>
        <w:t xml:space="preserve">This is </w:t>
      </w:r>
      <w:r w:rsidRPr="00DE63CE">
        <w:t>http://h05-prod-vm100.jrc.it:8080/geoserver/web/</w:t>
      </w:r>
    </w:p>
    <w:p w14:paraId="523A1EE6" w14:textId="77777777" w:rsidR="004C7895" w:rsidRDefault="00270A0A"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8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1AC05212" w14:textId="77777777" w:rsidR="00A410D3" w:rsidRDefault="00A410D3" w:rsidP="008B6883">
      <w:pPr>
        <w:pStyle w:val="BodyText2"/>
      </w:pPr>
      <w:r>
        <w:t>The geotiff files for species richness maps that are published in Geoserver are physically located here:</w:t>
      </w:r>
    </w:p>
    <w:p w14:paraId="5F194152" w14:textId="77777777" w:rsidR="00A410D3" w:rsidRDefault="00A410D3" w:rsidP="008B6883">
      <w:pPr>
        <w:pStyle w:val="BodyText2"/>
      </w:pPr>
      <w:r>
        <w:t>h05-dev-vm3</w:t>
      </w:r>
      <w:r w:rsidRPr="00A410D3">
        <w:t>/data/geoserver_data_dir/data/lrm-especies</w:t>
      </w:r>
      <w:r w:rsidR="007F05A3">
        <w:t>.</w:t>
      </w:r>
    </w:p>
    <w:p w14:paraId="66EBDD40" w14:textId="77777777" w:rsidR="0008256B" w:rsidRDefault="0008256B" w:rsidP="007D2F52">
      <w:pPr>
        <w:pStyle w:val="Heading4"/>
      </w:pPr>
      <w:r>
        <w:t>REST Services From PostGIS Functions</w:t>
      </w:r>
    </w:p>
    <w:p w14:paraId="0193C0C3" w14:textId="77777777"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270A0A">
        <w:t>Using Introspection from PostGIS</w:t>
      </w:r>
      <w:r>
        <w:fldChar w:fldCharType="end"/>
      </w:r>
      <w:r>
        <w:t xml:space="preserve"> we can publish REST services from PostGIS functions very easily. This is the workflow to publish functions.</w:t>
      </w:r>
    </w:p>
    <w:p w14:paraId="1C56AA85" w14:textId="77777777" w:rsidR="0008256B" w:rsidRDefault="0008256B" w:rsidP="000E5536">
      <w:pPr>
        <w:pStyle w:val="ListBullet2"/>
      </w:pPr>
      <w:r>
        <w:t>Create the data that will be used within your function</w:t>
      </w:r>
    </w:p>
    <w:p w14:paraId="43D87434" w14:textId="77777777" w:rsidR="0008256B" w:rsidRDefault="0008256B" w:rsidP="000E5536">
      <w:pPr>
        <w:pStyle w:val="ListBullet2"/>
      </w:pPr>
      <w:r>
        <w:t>Create a function to access the data. There are 2 possible syntaxes:</w:t>
      </w:r>
    </w:p>
    <w:p w14:paraId="61EEC398"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1FD29881" w14:textId="77777777" w:rsidR="0008256B" w:rsidRDefault="0008256B" w:rsidP="008B550B">
      <w:pPr>
        <w:pStyle w:val="sql"/>
      </w:pPr>
      <w:r>
        <w:t>language sql;</w:t>
      </w:r>
    </w:p>
    <w:p w14:paraId="6D31511F" w14:textId="77777777" w:rsidR="0008256B" w:rsidRDefault="0008256B" w:rsidP="000E5536">
      <w:pPr>
        <w:pStyle w:val="BodyText"/>
      </w:pPr>
      <w:r>
        <w:t>or</w:t>
      </w:r>
    </w:p>
    <w:p w14:paraId="1801FE50"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1F85F3D8" w14:textId="77777777" w:rsidR="0008256B" w:rsidRDefault="00C103DD" w:rsidP="008B550B">
      <w:pPr>
        <w:pStyle w:val="sql"/>
      </w:pPr>
      <w:r>
        <w:t>language sql;</w:t>
      </w:r>
    </w:p>
    <w:p w14:paraId="70E86275"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1E161D2A"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51699512" w14:textId="77777777" w:rsidR="00254DC9" w:rsidRDefault="00254DC9" w:rsidP="000E5536">
      <w:pPr>
        <w:pStyle w:val="Heading5"/>
      </w:pPr>
      <w:r>
        <w:t>Using the JRC REST Services Directory</w:t>
      </w:r>
    </w:p>
    <w:p w14:paraId="5A88B1F3" w14:textId="77777777" w:rsidR="00254DC9" w:rsidRDefault="00254DC9" w:rsidP="008B6883">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491F8C05" w14:textId="77777777" w:rsidR="00254DC9" w:rsidRDefault="00254DC9" w:rsidP="000E5536">
      <w:pPr>
        <w:pStyle w:val="ListBullet"/>
      </w:pPr>
      <w:r>
        <w:t>Create the function in PostGIS</w:t>
      </w:r>
    </w:p>
    <w:p w14:paraId="5A4B865D" w14:textId="77777777" w:rsidR="00254DC9" w:rsidRDefault="00254DC9" w:rsidP="000E5536">
      <w:pPr>
        <w:pStyle w:val="ListBullet"/>
      </w:pPr>
      <w:r>
        <w:t>Goto the REST Services Directory and create a new service using the ‘Add a new Function’ button at the top</w:t>
      </w:r>
    </w:p>
    <w:p w14:paraId="1E6E82DE" w14:textId="77777777" w:rsidR="00254DC9" w:rsidRDefault="00254DC9" w:rsidP="000E5536">
      <w:pPr>
        <w:pStyle w:val="ListBullet"/>
      </w:pPr>
      <w:r>
        <w:t>Fill in the details of the function</w:t>
      </w:r>
    </w:p>
    <w:p w14:paraId="109F3367" w14:textId="77777777" w:rsidR="00254DC9" w:rsidRDefault="00254DC9" w:rsidP="000E5536">
      <w:pPr>
        <w:pStyle w:val="ListBullet"/>
      </w:pPr>
      <w:r>
        <w:t>Go back to the function and create the metadata to go with it.</w:t>
      </w:r>
    </w:p>
    <w:p w14:paraId="4683A519" w14:textId="77777777" w:rsidR="00254DC9" w:rsidRPr="00254DC9" w:rsidRDefault="00254DC9" w:rsidP="000E5536">
      <w:pPr>
        <w:pStyle w:val="ListBullet"/>
      </w:pPr>
      <w:r>
        <w:t>From the Home page click on Access REST Services and go to the function to set it as intermediate and test it</w:t>
      </w:r>
    </w:p>
    <w:p w14:paraId="43619024" w14:textId="77777777" w:rsidR="00683027" w:rsidRPr="00683027" w:rsidRDefault="00683027" w:rsidP="0034374E">
      <w:pPr>
        <w:pStyle w:val="Heading3"/>
      </w:pPr>
      <w:r>
        <w:t>Hosted services</w:t>
      </w:r>
    </w:p>
    <w:p w14:paraId="10E389AD" w14:textId="77777777" w:rsidR="00E053EF" w:rsidRDefault="00E053EF" w:rsidP="007D2F52">
      <w:pPr>
        <w:pStyle w:val="Heading4"/>
      </w:pPr>
      <w:r>
        <w:t>Microsoft Azure Marketplace</w:t>
      </w:r>
    </w:p>
    <w:p w14:paraId="0425681A" w14:textId="77777777" w:rsidR="00E053EF" w:rsidRDefault="00E053EF" w:rsidP="008B6883">
      <w:pPr>
        <w:pStyle w:val="BodyText2"/>
      </w:pPr>
      <w:r>
        <w:t>We could publish our services in the Microsoft Azure Marketplace like UNDATA do.</w:t>
      </w:r>
    </w:p>
    <w:p w14:paraId="2A174E0A" w14:textId="77777777" w:rsidR="00683027" w:rsidRDefault="00683027" w:rsidP="007D2F52">
      <w:pPr>
        <w:pStyle w:val="Heading4"/>
      </w:pPr>
      <w:r>
        <w:t>Github</w:t>
      </w:r>
    </w:p>
    <w:p w14:paraId="5B19AFFF" w14:textId="77777777" w:rsidR="00683027" w:rsidRDefault="00683027" w:rsidP="008B6883">
      <w:pPr>
        <w:pStyle w:val="BodyText2"/>
      </w:pPr>
      <w:r>
        <w:lastRenderedPageBreak/>
        <w:t xml:space="preserve">You can publish data (including GeoJSON data) on Github and as GISTS: </w:t>
      </w:r>
      <w:hyperlink r:id="rId482" w:history="1">
        <w:r>
          <w:rPr>
            <w:rStyle w:val="Hyperlink"/>
          </w:rPr>
          <w:t>https://help.github.com/articles/mapping-geojson-files-on-github</w:t>
        </w:r>
      </w:hyperlink>
    </w:p>
    <w:p w14:paraId="0381A5BA" w14:textId="77777777" w:rsidR="00683027" w:rsidRDefault="00683027" w:rsidP="008B6883">
      <w:pPr>
        <w:pStyle w:val="BodyText2"/>
      </w:pPr>
      <w:r>
        <w:t xml:space="preserve">Good article </w:t>
      </w:r>
      <w:hyperlink r:id="rId483" w:history="1">
        <w:r w:rsidRPr="008C5AFB">
          <w:rPr>
            <w:rStyle w:val="Hyperlink"/>
          </w:rPr>
          <w:t>here</w:t>
        </w:r>
      </w:hyperlink>
      <w:r>
        <w:t xml:space="preserve"> about converting a shapefile to geojson using ogr2ogr. Trying it for the Kinabalu WDPA data (wdpaid=785):</w:t>
      </w:r>
    </w:p>
    <w:p w14:paraId="1FBF8D1D" w14:textId="77777777" w:rsidR="00683027" w:rsidRDefault="00683027" w:rsidP="008B550B">
      <w:pPr>
        <w:pStyle w:val="Code"/>
      </w:pPr>
      <w:r>
        <w:t>C:\Users\cottaan&gt;ogr2ogr -f GeoJSON kinabalu.geojson "E:\cottaan\My Documents\ArcGIS\Kinabalu.shp"</w:t>
      </w:r>
    </w:p>
    <w:p w14:paraId="12956263" w14:textId="77777777" w:rsidR="00BC6765" w:rsidRDefault="00BC6765" w:rsidP="008B550B">
      <w:pPr>
        <w:pStyle w:val="Code"/>
      </w:pPr>
      <w:r>
        <w:t>C:\Users\cottaan&gt;ogr2ogr -f GeoJSON borneo.geojson "E:\cottaan\My Documents\ArcGIS\Borneo_PA_Polygons.shp"</w:t>
      </w:r>
    </w:p>
    <w:p w14:paraId="07EC2312" w14:textId="77777777" w:rsidR="00E13512" w:rsidRDefault="00E13512" w:rsidP="008B550B">
      <w:pPr>
        <w:pStyle w:val="Code"/>
      </w:pPr>
      <w:r>
        <w:t>C:\Users\cottaan&gt;ogr2ogr -f GeoJSON SE_DRC.geojson "</w:t>
      </w:r>
      <w:r w:rsidRPr="00E13512">
        <w:t>E:\cottaan\My Documents\ArcGIS\SE_DRC_PAs.shp</w:t>
      </w:r>
      <w:r>
        <w:t>"</w:t>
      </w:r>
    </w:p>
    <w:p w14:paraId="090A185F" w14:textId="77777777" w:rsidR="00683027" w:rsidRDefault="00683027" w:rsidP="008B6883">
      <w:pPr>
        <w:pStyle w:val="BodyText2"/>
      </w:pPr>
      <w:r>
        <w:t xml:space="preserve">The result is on Github </w:t>
      </w:r>
      <w:hyperlink r:id="rId484" w:history="1">
        <w:r w:rsidRPr="00BE1D5E">
          <w:rPr>
            <w:rStyle w:val="Hyperlink"/>
          </w:rPr>
          <w:t>here</w:t>
        </w:r>
      </w:hyperlink>
      <w:r>
        <w:t xml:space="preserve">.  You can then share that geoJson back using some Github specific HTML-embed code. </w:t>
      </w:r>
      <w:hyperlink r:id="rId485" w:history="1">
        <w:r w:rsidRPr="000B1C16">
          <w:rPr>
            <w:rStyle w:val="Hyperlink"/>
          </w:rPr>
          <w:t>Here</w:t>
        </w:r>
      </w:hyperlink>
      <w:r>
        <w:t xml:space="preserve"> is a quick demo. Here is the raw </w:t>
      </w:r>
      <w:hyperlink r:id="rId486" w:history="1">
        <w:r w:rsidRPr="000B1C16">
          <w:rPr>
            <w:rStyle w:val="Hyperlink"/>
          </w:rPr>
          <w:t>geojson</w:t>
        </w:r>
      </w:hyperlink>
      <w:r>
        <w:t xml:space="preserve">. You can also put the GeoJSON on Gist as a snippet of code which is great. Its available </w:t>
      </w:r>
      <w:hyperlink r:id="rId487" w:history="1">
        <w:r w:rsidRPr="00872D92">
          <w:rPr>
            <w:rStyle w:val="Hyperlink"/>
          </w:rPr>
          <w:t>here</w:t>
        </w:r>
      </w:hyperlink>
      <w:r>
        <w:t>.</w:t>
      </w:r>
    </w:p>
    <w:p w14:paraId="6355BC24" w14:textId="77777777" w:rsidR="00461230" w:rsidRDefault="00683027" w:rsidP="008B6883">
      <w:pPr>
        <w:pStyle w:val="BodyText2"/>
      </w:pPr>
      <w:r>
        <w:t xml:space="preserve">However, you cant render it using the ESRI Javascript API as it only supports ESRIs JSON format and not GeoJSON. See </w:t>
      </w:r>
      <w:hyperlink r:id="rId48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9" w:history="1">
        <w:r w:rsidRPr="00683027">
          <w:rPr>
            <w:rStyle w:val="Hyperlink"/>
          </w:rPr>
          <w:t>KOOP</w:t>
        </w:r>
      </w:hyperlink>
      <w:r>
        <w:t xml:space="preserve"> and a node.js implementation </w:t>
      </w:r>
      <w:hyperlink r:id="rId490" w:history="1">
        <w:r w:rsidRPr="00683027">
          <w:rPr>
            <w:rStyle w:val="Hyperlink"/>
          </w:rPr>
          <w:t>here</w:t>
        </w:r>
      </w:hyperlink>
      <w:r>
        <w:t xml:space="preserve">. </w:t>
      </w:r>
      <w:r w:rsidR="00791FF1">
        <w:t xml:space="preserve">Also </w:t>
      </w:r>
      <w:hyperlink r:id="rId491" w:history="1">
        <w:r w:rsidR="00791FF1" w:rsidRPr="00791FF1">
          <w:rPr>
            <w:rStyle w:val="Hyperlink"/>
          </w:rPr>
          <w:t>https://github.com/Esri/geojson-utils</w:t>
        </w:r>
      </w:hyperlink>
      <w:r w:rsidR="00791FF1">
        <w:t>.</w:t>
      </w:r>
    </w:p>
    <w:p w14:paraId="6B1FA3CB" w14:textId="77777777" w:rsidR="00213F0D" w:rsidRDefault="00213F0D" w:rsidP="008B6883">
      <w:pPr>
        <w:pStyle w:val="BodyText2"/>
      </w:pPr>
      <w:r>
        <w:t>You can convert json data on the fly to esri json to render in the JS API - I have done this in the geojsonEsri.html page.</w:t>
      </w:r>
    </w:p>
    <w:p w14:paraId="37DB801C" w14:textId="77777777" w:rsidR="00683027" w:rsidRDefault="00461230" w:rsidP="008B6883">
      <w:pPr>
        <w:pStyle w:val="BodyText2"/>
      </w:pPr>
      <w:r>
        <w:t xml:space="preserve">Chelm provides a repo called </w:t>
      </w:r>
      <w:hyperlink r:id="rId49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93" w:history="1">
        <w:r w:rsidR="00683027" w:rsidRPr="00F1127E">
          <w:rPr>
            <w:rStyle w:val="Hyperlink"/>
          </w:rPr>
          <w:t>Leaflet</w:t>
        </w:r>
      </w:hyperlink>
      <w:r w:rsidR="00683027">
        <w:t xml:space="preserve">. </w:t>
      </w:r>
    </w:p>
    <w:p w14:paraId="7ACE723B" w14:textId="77777777" w:rsidR="0018086D" w:rsidRPr="008C5AFB" w:rsidRDefault="0018086D" w:rsidP="008B6883">
      <w:pPr>
        <w:pStyle w:val="BodyText2"/>
      </w:pPr>
      <w:r>
        <w:t xml:space="preserve">There is a good GeoJSON repository on Github here: </w:t>
      </w:r>
      <w:hyperlink r:id="rId494" w:history="1">
        <w:r>
          <w:rPr>
            <w:rStyle w:val="Hyperlink"/>
          </w:rPr>
          <w:t>https://github.com/nvkelso/natural-earth-vector/tree/master/geojson</w:t>
        </w:r>
      </w:hyperlink>
      <w:r>
        <w:t xml:space="preserve"> with lots of goodies.</w:t>
      </w:r>
    </w:p>
    <w:p w14:paraId="5D014D40" w14:textId="77777777" w:rsidR="00E053EF" w:rsidRDefault="00E053EF" w:rsidP="003B37F4">
      <w:pPr>
        <w:pStyle w:val="Heading2"/>
      </w:pPr>
      <w:r>
        <w:t>Sharing</w:t>
      </w:r>
    </w:p>
    <w:p w14:paraId="15FD67FE" w14:textId="77777777" w:rsidR="00E053EF" w:rsidRDefault="00E053EF" w:rsidP="0034374E">
      <w:pPr>
        <w:pStyle w:val="Heading3"/>
      </w:pPr>
      <w:r>
        <w:t>ArcGIS.com</w:t>
      </w:r>
    </w:p>
    <w:p w14:paraId="358B49A6" w14:textId="77777777" w:rsidR="00E053EF" w:rsidRDefault="00E053EF" w:rsidP="0034374E">
      <w:pPr>
        <w:pStyle w:val="Heading3"/>
      </w:pPr>
      <w:r>
        <w:t>Harvard WorldMap</w:t>
      </w:r>
    </w:p>
    <w:p w14:paraId="3B953EFF" w14:textId="77777777" w:rsidR="00E053EF" w:rsidRDefault="000D5C35" w:rsidP="008B6883">
      <w:pPr>
        <w:pStyle w:val="BodyText2"/>
      </w:pPr>
      <w:hyperlink r:id="rId495" w:history="1">
        <w:r w:rsidR="00E053EF">
          <w:rPr>
            <w:rStyle w:val="Hyperlink"/>
          </w:rPr>
          <w:t>http://worldmap.harvard.edu</w:t>
        </w:r>
      </w:hyperlink>
    </w:p>
    <w:p w14:paraId="679E805F" w14:textId="77777777" w:rsidR="00E053EF" w:rsidRPr="008A57B8" w:rsidRDefault="00E053EF" w:rsidP="008B6883">
      <w:pPr>
        <w:pStyle w:val="BodyText2"/>
      </w:pPr>
      <w:r>
        <w:t>No creating your own Groups to share data to.</w:t>
      </w:r>
    </w:p>
    <w:p w14:paraId="46AF9E25" w14:textId="77777777" w:rsidR="006126B0" w:rsidRDefault="006126B0" w:rsidP="00B30C63">
      <w:pPr>
        <w:pStyle w:val="Heading1"/>
      </w:pPr>
      <w:bookmarkStart w:id="112" w:name="_Toc315774614"/>
      <w:bookmarkEnd w:id="111"/>
      <w:r>
        <w:t>Websites</w:t>
      </w:r>
    </w:p>
    <w:p w14:paraId="5A52BEEA" w14:textId="77777777" w:rsidR="00E851E0" w:rsidRDefault="00E851E0" w:rsidP="00B30C63">
      <w:pPr>
        <w:pStyle w:val="Heading2"/>
      </w:pPr>
      <w:r>
        <w:t>BIOPAMA</w:t>
      </w:r>
    </w:p>
    <w:p w14:paraId="3373102B" w14:textId="77777777" w:rsidR="0041069A" w:rsidRDefault="00464E7A" w:rsidP="00B30C63">
      <w:pPr>
        <w:pStyle w:val="Heading3"/>
      </w:pPr>
      <w:r>
        <w:t>Reference Information System v1</w:t>
      </w:r>
    </w:p>
    <w:p w14:paraId="60401072" w14:textId="77777777" w:rsidR="00B80FAB" w:rsidRDefault="00B80FAB" w:rsidP="00B30C63">
      <w:pPr>
        <w:pStyle w:val="Heading4"/>
      </w:pPr>
      <w:r>
        <w:t>Home Page</w:t>
      </w:r>
    </w:p>
    <w:p w14:paraId="14C3C28E" w14:textId="77777777" w:rsidR="00455BE1" w:rsidRDefault="00455BE1" w:rsidP="00B30C63">
      <w:pPr>
        <w:pStyle w:val="Heading4"/>
      </w:pPr>
      <w:r>
        <w:t xml:space="preserve">Land Cover Change </w:t>
      </w:r>
    </w:p>
    <w:p w14:paraId="350B6C99" w14:textId="77777777" w:rsidR="00455BE1" w:rsidRDefault="00455BE1" w:rsidP="00B30C63">
      <w:pPr>
        <w:pStyle w:val="Heading5"/>
      </w:pPr>
      <w:r>
        <w:t>Landsat scenes</w:t>
      </w:r>
    </w:p>
    <w:p w14:paraId="1251E71A" w14:textId="77777777" w:rsidR="00455BE1" w:rsidRDefault="00455BE1" w:rsidP="00B30C63">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6" w:history="1">
        <w:r w:rsidRPr="00E27DA2">
          <w:rPr>
            <w:rStyle w:val="Hyperlink"/>
          </w:rPr>
          <w:t>here</w:t>
        </w:r>
      </w:hyperlink>
      <w:r>
        <w:t>). The parallel one caused ‘Too Many Concurrent Agreggations’ error so I had to do it the slow way.</w:t>
      </w:r>
    </w:p>
    <w:p w14:paraId="6B1B88CA" w14:textId="77777777" w:rsidR="00455BE1" w:rsidRDefault="00455BE1" w:rsidP="00B30C6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7"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270A0A">
        <w:t>Missing scenes</w:t>
      </w:r>
      <w:r>
        <w:fldChar w:fldCharType="end"/>
      </w:r>
      <w:r>
        <w:t xml:space="preserve"> for an explanation.</w:t>
      </w:r>
    </w:p>
    <w:p w14:paraId="1A5B9E01" w14:textId="77777777" w:rsidR="00CB3E4B" w:rsidRDefault="00CB3E4B" w:rsidP="00B30C63">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w:t>
      </w:r>
      <w:r w:rsidR="00ED5A21">
        <w:lastRenderedPageBreak/>
        <w:t xml:space="preserve">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47C94023" w14:textId="77777777" w:rsidR="00393E0A" w:rsidRPr="0041069A" w:rsidRDefault="00393E0A" w:rsidP="00B30C6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0EAE6C43" w14:textId="77777777" w:rsidR="00455BE1" w:rsidRDefault="00455BE1" w:rsidP="00B30C63">
      <w:pPr>
        <w:pStyle w:val="Heading5"/>
      </w:pPr>
      <w:r>
        <w:t>PA Boundary</w:t>
      </w:r>
    </w:p>
    <w:p w14:paraId="547C0F3F" w14:textId="77777777" w:rsidR="00455BE1" w:rsidRDefault="00455BE1" w:rsidP="00B30C63">
      <w:pPr>
        <w:pStyle w:val="BodyText2"/>
      </w:pPr>
      <w:r>
        <w:t>James is loading these separately.</w:t>
      </w:r>
    </w:p>
    <w:p w14:paraId="3661B39D" w14:textId="77777777" w:rsidR="00455BE1" w:rsidRDefault="00455BE1" w:rsidP="00B30C63">
      <w:pPr>
        <w:pStyle w:val="Heading5"/>
      </w:pPr>
      <w:r>
        <w:t>Validated Land Cover Segments</w:t>
      </w:r>
    </w:p>
    <w:p w14:paraId="5D344BB3" w14:textId="77777777" w:rsidR="00455BE1" w:rsidRPr="004F4893" w:rsidRDefault="00455BE1" w:rsidP="00B30C63">
      <w:pPr>
        <w:pStyle w:val="BodyText2"/>
      </w:pPr>
      <w:r>
        <w:t xml:space="preserve">What are these? These are from ies-pgsql2.jrc.org/h05ibex/pais - </w:t>
      </w:r>
    </w:p>
    <w:p w14:paraId="3A48FEAD" w14:textId="77777777" w:rsidR="00455BE1" w:rsidRDefault="00455BE1" w:rsidP="00B30C63">
      <w:pPr>
        <w:pStyle w:val="Heading4"/>
      </w:pPr>
      <w:r>
        <w:t>PA Page</w:t>
      </w:r>
    </w:p>
    <w:p w14:paraId="1D5EF4DD" w14:textId="77777777" w:rsidR="00455BE1" w:rsidRDefault="00455BE1" w:rsidP="00B30C63">
      <w:pPr>
        <w:pStyle w:val="BodyText2"/>
      </w:pPr>
      <w:r>
        <w:t>Added the PhotoViewer widget. Now adding the ImageController widget on 9/9/16.</w:t>
      </w:r>
      <w:r w:rsidR="00B80284">
        <w:t xml:space="preserve"> </w:t>
      </w:r>
    </w:p>
    <w:p w14:paraId="5EE476BC" w14:textId="77777777" w:rsidR="009D013C" w:rsidRPr="00455BE1" w:rsidRDefault="009D013C" w:rsidP="00B30C63">
      <w:pPr>
        <w:pStyle w:val="BodyText2"/>
      </w:pPr>
      <w:r>
        <w:t xml:space="preserve">Click on the Edit Panel button for the </w:t>
      </w:r>
    </w:p>
    <w:p w14:paraId="7DABE9D4" w14:textId="77777777" w:rsidR="00EF594B" w:rsidRDefault="00EF594B" w:rsidP="00B30C63">
      <w:pPr>
        <w:pStyle w:val="Heading4"/>
      </w:pPr>
      <w:r>
        <w:t>Protected Area Coverage Analysis</w:t>
      </w:r>
    </w:p>
    <w:p w14:paraId="47365A8F" w14:textId="77777777" w:rsidR="00EF594B" w:rsidRDefault="00EF594B" w:rsidP="00B30C63">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8" w:history="1">
        <w:r w:rsidRPr="00325015">
          <w:rPr>
            <w:rStyle w:val="Hyperlink"/>
          </w:rPr>
          <w:t>\\BECKINSALE\export\WDPA_June_2016_FLAT</w:t>
        </w:r>
      </w:hyperlink>
      <w:r>
        <w:t>. This is Santiagos description of the process:</w:t>
      </w:r>
    </w:p>
    <w:p w14:paraId="0B3CF333" w14:textId="77777777" w:rsidR="00EF594B" w:rsidRDefault="00EF594B" w:rsidP="00B30C63">
      <w:pPr>
        <w:pStyle w:val="ListBullet2"/>
      </w:pPr>
      <w:r>
        <w:t xml:space="preserve">The public version of the </w:t>
      </w:r>
      <w:r w:rsidRPr="0019117D">
        <w:t>World Database on Protected Areas (WDPA)</w:t>
      </w:r>
      <w:r>
        <w:t xml:space="preserve"> for June 2016 was downloaded as a file geodatabase from Protected Planet (</w:t>
      </w:r>
      <w:hyperlink r:id="rId499" w:history="1">
        <w:r w:rsidRPr="001C11D2">
          <w:rPr>
            <w:rStyle w:val="Hyperlink"/>
          </w:rPr>
          <w:t>http://www.protectedplanet.net/</w:t>
        </w:r>
      </w:hyperlink>
      <w:r>
        <w:t>).</w:t>
      </w:r>
    </w:p>
    <w:p w14:paraId="3C4A9770" w14:textId="77777777" w:rsidR="00EF594B" w:rsidRDefault="00EF594B" w:rsidP="00B30C63">
      <w:pPr>
        <w:pStyle w:val="ListBullet2"/>
      </w:pPr>
      <w:r>
        <w:t>All the processing described next was done using ArcGIS 10.3.1.</w:t>
      </w:r>
    </w:p>
    <w:p w14:paraId="14A0681A" w14:textId="77777777" w:rsidR="00EF594B" w:rsidRDefault="00EF594B" w:rsidP="00B30C63">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8C65AB3" w14:textId="77777777" w:rsidR="00EF594B" w:rsidRDefault="00EF594B" w:rsidP="00B30C63">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1C927A25" w14:textId="77777777" w:rsidR="00EF594B" w:rsidRDefault="00EF594B" w:rsidP="00B30C63">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3A648D3F" w14:textId="77777777" w:rsidR="00EF594B" w:rsidRPr="0019117D" w:rsidRDefault="00EF594B" w:rsidP="00B30C63">
      <w:pPr>
        <w:pStyle w:val="ListBullet2"/>
      </w:pPr>
      <w:r>
        <w:t>The final flat layer was compared against the original non-flat WDPA June 2016 downloaded from Protected Planet and against itself to check that no protected areas were omitted or duplicated in the final flat layer.</w:t>
      </w:r>
    </w:p>
    <w:p w14:paraId="3E8B7F61" w14:textId="77777777" w:rsidR="00EF594B" w:rsidRDefault="00987256" w:rsidP="00B30C63">
      <w:pPr>
        <w:pStyle w:val="BodyText2"/>
      </w:pPr>
      <w:r>
        <w:t>I created a topology to check that there are no overlapping features – started at 09:45 on 31/8/16.</w:t>
      </w:r>
      <w:r w:rsidR="005C099F">
        <w:t xml:space="preserve"> Finished in 1 hour – only tiny issues of overlapping features in Sri Lanka.</w:t>
      </w:r>
    </w:p>
    <w:p w14:paraId="08A28FBF" w14:textId="77777777" w:rsidR="005C099F" w:rsidRDefault="005C099F" w:rsidP="00B30C63">
      <w:pPr>
        <w:pStyle w:val="BodyText2"/>
      </w:pPr>
      <w:r>
        <w:t>There are some issues with using this dissolved layer in the analysis:</w:t>
      </w:r>
    </w:p>
    <w:p w14:paraId="5F714E41" w14:textId="77777777" w:rsidR="005C099F" w:rsidRDefault="005C099F" w:rsidP="00B30C63">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18D3F27A" w14:textId="77777777" w:rsidR="005C099F" w:rsidRDefault="005C099F" w:rsidP="00B30C63">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1609E427" w14:textId="77777777" w:rsidR="005C099F" w:rsidRPr="00EF594B" w:rsidRDefault="005C099F" w:rsidP="00B30C63">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148257A1" w14:textId="77777777" w:rsidR="00464E7A" w:rsidRDefault="00464E7A" w:rsidP="00B30C63">
      <w:pPr>
        <w:pStyle w:val="Heading3"/>
      </w:pPr>
      <w:r>
        <w:t>Reference Information System v2</w:t>
      </w:r>
    </w:p>
    <w:p w14:paraId="67687C73" w14:textId="77777777" w:rsidR="0084367A" w:rsidRDefault="0084367A" w:rsidP="00B30C63">
      <w:pPr>
        <w:pStyle w:val="Heading4"/>
      </w:pPr>
      <w:bookmarkStart w:id="113" w:name="_Building_for_production"/>
      <w:bookmarkEnd w:id="113"/>
      <w:r>
        <w:lastRenderedPageBreak/>
        <w:t>Building for production</w:t>
      </w:r>
    </w:p>
    <w:p w14:paraId="2E7B3420" w14:textId="77777777" w:rsidR="0084367A" w:rsidRDefault="0084367A" w:rsidP="00B30C63">
      <w:pPr>
        <w:pStyle w:val="BodyText2"/>
      </w:pPr>
      <w:r>
        <w:t>Make sure you add all the build files to the Git commit - these are normally ignored by the Git ignore file.</w:t>
      </w:r>
      <w:r w:rsidR="002C052E">
        <w:t xml:space="preserve"> Change the homepage setting in the package.json file to where you want to host it:</w:t>
      </w:r>
    </w:p>
    <w:p w14:paraId="478B7C20" w14:textId="77777777" w:rsidR="00283C19" w:rsidRDefault="002C052E" w:rsidP="00B30C63">
      <w:pPr>
        <w:pStyle w:val="BodyText2"/>
      </w:pPr>
      <w:r>
        <w:t xml:space="preserve">e.g. </w:t>
      </w:r>
      <w:r w:rsidR="00283C19">
        <w:t>for the Penrose machine:</w:t>
      </w:r>
    </w:p>
    <w:p w14:paraId="4D25C2EC" w14:textId="77777777" w:rsidR="00283C19" w:rsidRDefault="00283C19" w:rsidP="00B30C63">
      <w:pPr>
        <w:pStyle w:val="Code"/>
      </w:pPr>
      <w:r w:rsidRPr="00283C19">
        <w:t xml:space="preserve">  "homepage": "http://beta.biopama.org/wireframes/regional/build/"</w:t>
      </w:r>
    </w:p>
    <w:p w14:paraId="3CB3B5C5" w14:textId="77777777" w:rsidR="00237C8F" w:rsidRDefault="00237C8F" w:rsidP="00B30C63">
      <w:pPr>
        <w:pStyle w:val="Code"/>
      </w:pPr>
      <w:r w:rsidRPr="00283C19">
        <w:t xml:space="preserve">  "homepage": "http://beta.biopama.org/wireframes/</w:t>
      </w:r>
      <w:r>
        <w:t>acp</w:t>
      </w:r>
      <w:r w:rsidRPr="00283C19">
        <w:t>/build/"</w:t>
      </w:r>
    </w:p>
    <w:p w14:paraId="55511ED5" w14:textId="77777777" w:rsidR="002C052E" w:rsidRDefault="000D5C35" w:rsidP="00B30C63">
      <w:pPr>
        <w:pStyle w:val="BodyText2"/>
      </w:pPr>
      <w:hyperlink r:id="rId500" w:history="1">
        <w:r w:rsidR="002C052E" w:rsidRPr="00215ABB">
          <w:rPr>
            <w:rStyle w:val="Hyperlink"/>
          </w:rPr>
          <w:t>http://beta.biopama.org/node-js/biopama-regional/build/</w:t>
        </w:r>
      </w:hyperlink>
      <w:r w:rsidR="002C052E">
        <w:t xml:space="preserve"> </w:t>
      </w:r>
    </w:p>
    <w:p w14:paraId="2418AA2C" w14:textId="77777777" w:rsidR="0084367A" w:rsidRDefault="0084367A" w:rsidP="00B30C63">
      <w:pPr>
        <w:pStyle w:val="Unix"/>
      </w:pPr>
      <w:r w:rsidRPr="0084367A">
        <w:t>blishten:~/workspace (gh-pages) $ git add biopama-regional/build/* -f</w:t>
      </w:r>
    </w:p>
    <w:p w14:paraId="614516D3" w14:textId="77777777" w:rsidR="0084367A" w:rsidRDefault="0084367A" w:rsidP="00B30C63">
      <w:pPr>
        <w:pStyle w:val="Unix"/>
      </w:pPr>
      <w:r w:rsidRPr="0084367A">
        <w:t>blishten:~/workspace (gh-pages) $ git commit -m 'build v0.1'</w:t>
      </w:r>
    </w:p>
    <w:p w14:paraId="32898960" w14:textId="77777777" w:rsidR="00B34F4D" w:rsidRPr="0084367A" w:rsidRDefault="00B34F4D" w:rsidP="00B30C63">
      <w:pPr>
        <w:pStyle w:val="Unix"/>
      </w:pPr>
      <w:r w:rsidRPr="00B34F4D">
        <w:t>blishten:~/workspace (gh-pages) $ git push</w:t>
      </w:r>
    </w:p>
    <w:p w14:paraId="6167F0DA" w14:textId="77777777" w:rsidR="00832ECC" w:rsidRDefault="00832ECC" w:rsidP="00B30C63">
      <w:pPr>
        <w:pStyle w:val="Heading4"/>
      </w:pPr>
      <w:r>
        <w:t>Design</w:t>
      </w:r>
    </w:p>
    <w:p w14:paraId="6B8FD840" w14:textId="77777777" w:rsidR="00832ECC" w:rsidRDefault="00832ECC" w:rsidP="00B30C63">
      <w:pPr>
        <w:pStyle w:val="BodyText2"/>
      </w:pPr>
      <w:r>
        <w:t>Will be based on the Google Material Design principles - see</w:t>
      </w:r>
      <w:r w:rsidR="00A75F74">
        <w:t xml:space="preserve"> </w:t>
      </w:r>
      <w:hyperlink w:anchor="_Google_Material_Design" w:history="1">
        <w:r w:rsidR="00A75F74" w:rsidRPr="00A75F74">
          <w:rPr>
            <w:rStyle w:val="Hyperlink"/>
          </w:rPr>
          <w:t>Google Material Design</w:t>
        </w:r>
      </w:hyperlink>
      <w:r w:rsidR="00A75F74">
        <w:t>.</w:t>
      </w:r>
    </w:p>
    <w:p w14:paraId="0867EF29" w14:textId="77777777" w:rsidR="0084367A" w:rsidRDefault="0084367A" w:rsidP="00B30C63">
      <w:pPr>
        <w:pStyle w:val="Heading4"/>
      </w:pPr>
      <w:r>
        <w:t>Hosting</w:t>
      </w:r>
    </w:p>
    <w:p w14:paraId="164EBE8E" w14:textId="77777777" w:rsidR="00F206F7" w:rsidRDefault="0084367A" w:rsidP="00B30C63">
      <w:pPr>
        <w:pStyle w:val="BodyText2"/>
      </w:pPr>
      <w:r>
        <w:t xml:space="preserve">On Penroses computer with these details (see </w:t>
      </w:r>
      <w:hyperlink w:anchor="_Configuring" w:history="1">
        <w:r w:rsidRPr="002F76EA">
          <w:rPr>
            <w:rStyle w:val="Hyperlink"/>
          </w:rPr>
          <w:t>Configuring</w:t>
        </w:r>
      </w:hyperlink>
      <w:r>
        <w:t xml:space="preserve">). </w:t>
      </w:r>
    </w:p>
    <w:p w14:paraId="65F10C13" w14:textId="77777777" w:rsidR="0084367A" w:rsidRDefault="0084367A" w:rsidP="00B30C63">
      <w:pPr>
        <w:pStyle w:val="BodyText2"/>
      </w:pPr>
      <w:r>
        <w:t xml:space="preserve">The home folder for the beta.biopama.org address is /home/biopama/public_html/beta/. </w:t>
      </w:r>
    </w:p>
    <w:p w14:paraId="6B692179" w14:textId="77777777" w:rsidR="00464E7A" w:rsidRDefault="00464E7A" w:rsidP="00B30C63">
      <w:pPr>
        <w:pStyle w:val="Heading4"/>
      </w:pPr>
      <w:r>
        <w:t>Update workflow</w:t>
      </w:r>
    </w:p>
    <w:p w14:paraId="3B36005D" w14:textId="77777777" w:rsidR="00464E7A" w:rsidRDefault="00464E7A" w:rsidP="00B30C63">
      <w:pPr>
        <w:pStyle w:val="Heading5"/>
      </w:pPr>
      <w:r>
        <w:t>WDPA</w:t>
      </w:r>
    </w:p>
    <w:p w14:paraId="21B8CEB9" w14:textId="77777777" w:rsidR="00B35182" w:rsidRDefault="00B35182" w:rsidP="00B30C63">
      <w:pPr>
        <w:pStyle w:val="Heading6"/>
      </w:pPr>
      <w:r>
        <w:t>To MapBox</w:t>
      </w:r>
    </w:p>
    <w:p w14:paraId="49DF4801" w14:textId="77777777" w:rsidR="00464E7A" w:rsidRDefault="00464E7A" w:rsidP="00B30C63">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48097F6A"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15DA1C11" w14:textId="77777777" w:rsidR="007A5632" w:rsidRPr="007A5632" w:rsidRDefault="007A5632" w:rsidP="00B30C63">
            <w:pPr>
              <w:pStyle w:val="TableText"/>
              <w:rPr>
                <w:rStyle w:val="text"/>
                <w:b w:val="0"/>
              </w:rPr>
            </w:pPr>
            <w:r>
              <w:rPr>
                <w:rStyle w:val="text"/>
                <w:b w:val="0"/>
              </w:rPr>
              <w:t>Dataset</w:t>
            </w:r>
          </w:p>
        </w:tc>
        <w:tc>
          <w:tcPr>
            <w:tcW w:w="4696" w:type="dxa"/>
          </w:tcPr>
          <w:p w14:paraId="6B737983" w14:textId="77777777" w:rsidR="007A5632" w:rsidRPr="007A5632" w:rsidRDefault="007A5632" w:rsidP="00B30C63">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72C17031"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F69E3D8" w14:textId="77777777" w:rsidR="007A5632" w:rsidRPr="007A5632" w:rsidRDefault="007A5632" w:rsidP="00B30C63">
            <w:pPr>
              <w:pStyle w:val="TableText"/>
              <w:rPr>
                <w:rStyle w:val="text"/>
                <w:b w:val="0"/>
              </w:rPr>
            </w:pPr>
            <w:r>
              <w:rPr>
                <w:rStyle w:val="text"/>
                <w:b w:val="0"/>
              </w:rPr>
              <w:t xml:space="preserve">1. </w:t>
            </w:r>
            <w:r w:rsidRPr="007A5632">
              <w:rPr>
                <w:rStyle w:val="text"/>
                <w:b w:val="0"/>
              </w:rPr>
              <w:t>Polygon features</w:t>
            </w:r>
          </w:p>
        </w:tc>
        <w:tc>
          <w:tcPr>
            <w:tcW w:w="4696" w:type="dxa"/>
          </w:tcPr>
          <w:p w14:paraId="0C56A33F"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61DAC4C9"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01F9EC82" w14:textId="77777777" w:rsidR="007A5632" w:rsidRPr="007A5632" w:rsidRDefault="007A5632" w:rsidP="00B30C63">
            <w:pPr>
              <w:pStyle w:val="TableText"/>
              <w:rPr>
                <w:rStyle w:val="text"/>
                <w:b w:val="0"/>
              </w:rPr>
            </w:pPr>
            <w:r>
              <w:rPr>
                <w:rStyle w:val="text"/>
                <w:b w:val="0"/>
              </w:rPr>
              <w:t xml:space="preserve">2. </w:t>
            </w:r>
            <w:r w:rsidRPr="007A5632">
              <w:rPr>
                <w:rStyle w:val="text"/>
                <w:b w:val="0"/>
              </w:rPr>
              <w:t>Point features</w:t>
            </w:r>
          </w:p>
        </w:tc>
        <w:tc>
          <w:tcPr>
            <w:tcW w:w="4696" w:type="dxa"/>
          </w:tcPr>
          <w:p w14:paraId="6BF2EF7F"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63819597"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0BC4849" w14:textId="77777777" w:rsidR="007A5632" w:rsidRPr="007A5632" w:rsidRDefault="009E7F58" w:rsidP="00B30C63">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22DD642"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26851E7A"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7D54A62E" w14:textId="77777777" w:rsidR="007A5632" w:rsidRPr="007A5632" w:rsidRDefault="009E7F58" w:rsidP="00B30C63">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3783B3B"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2A88081A"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5BEEF234" w14:textId="77777777" w:rsidR="00B35182" w:rsidRPr="007A5632" w:rsidRDefault="009E7F58" w:rsidP="00B30C63">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78CEA475" w14:textId="77777777" w:rsidR="007A5632" w:rsidRPr="007A5632" w:rsidRDefault="00071799"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1B780B61"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3FABA0FE" w14:textId="77777777" w:rsidR="00071799" w:rsidRPr="007A5632" w:rsidRDefault="00071799" w:rsidP="00B30C63">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364BF80E" w14:textId="77777777" w:rsidR="00071799" w:rsidRPr="007A5632" w:rsidRDefault="00071799"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675936FE" w14:textId="77777777" w:rsidR="00B35182" w:rsidRDefault="00B35182" w:rsidP="00B30C63">
      <w:pPr>
        <w:pStyle w:val="Heading6"/>
      </w:pPr>
      <w:r>
        <w:t>To REST Service</w:t>
      </w:r>
    </w:p>
    <w:p w14:paraId="649F954C" w14:textId="77777777" w:rsidR="00B35182" w:rsidRPr="00B35182" w:rsidRDefault="00B35182" w:rsidP="00B30C63">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592F7B72" w14:textId="77777777" w:rsidR="00E851E0" w:rsidRDefault="00E851E0" w:rsidP="00B30C63">
      <w:pPr>
        <w:pStyle w:val="Heading2"/>
      </w:pPr>
      <w:r>
        <w:t>JRC Websites</w:t>
      </w:r>
    </w:p>
    <w:p w14:paraId="0D9FA167" w14:textId="77777777" w:rsidR="00E851E0" w:rsidRDefault="00E851E0" w:rsidP="00B30C63">
      <w:pPr>
        <w:pStyle w:val="Heading3"/>
      </w:pPr>
      <w:r>
        <w:t>Community Image Data Portal</w:t>
      </w:r>
      <w:r w:rsidR="00D10452">
        <w:t xml:space="preserve"> (CID Portal)</w:t>
      </w:r>
    </w:p>
    <w:p w14:paraId="3FFFAFDB" w14:textId="77777777" w:rsidR="00FB034E" w:rsidRDefault="00FB034E" w:rsidP="00B30C63">
      <w:pPr>
        <w:pStyle w:val="Heading4"/>
      </w:pPr>
      <w:r>
        <w:t>Non-Sentinel 2</w:t>
      </w:r>
    </w:p>
    <w:p w14:paraId="4F0A2A51" w14:textId="77777777" w:rsidR="00FB034E" w:rsidRPr="00B81F32" w:rsidRDefault="00FB034E" w:rsidP="00B30C63">
      <w:pPr>
        <w:pStyle w:val="BodyText2"/>
      </w:pPr>
      <w:r>
        <w:t>This was developed by Dario Simonetti and is also called ‘</w:t>
      </w:r>
      <w:r w:rsidRPr="00B81F32">
        <w:t>The Joint Research Centre Earth Observation Data and</w:t>
      </w:r>
      <w:r>
        <w:t xml:space="preserve"> Processing Platform (JEODPP)’ - available </w:t>
      </w:r>
      <w:hyperlink r:id="rId501" w:history="1">
        <w:r w:rsidRPr="00D10452">
          <w:rPr>
            <w:rStyle w:val="Hyperlink"/>
          </w:rPr>
          <w:t>here</w:t>
        </w:r>
      </w:hyperlink>
      <w:r>
        <w:t>.</w:t>
      </w:r>
    </w:p>
    <w:p w14:paraId="54064363" w14:textId="77777777" w:rsidR="00FB034E" w:rsidRDefault="00FB034E" w:rsidP="00B30C63">
      <w:pPr>
        <w:pStyle w:val="Heading4"/>
      </w:pPr>
      <w:r>
        <w:t>Sentinel 2</w:t>
      </w:r>
    </w:p>
    <w:p w14:paraId="0F53FE44" w14:textId="77777777" w:rsidR="00FB034E" w:rsidRPr="00FB034E" w:rsidRDefault="000D5C35" w:rsidP="00B30C63">
      <w:pPr>
        <w:pStyle w:val="BodyText2"/>
      </w:pPr>
      <w:hyperlink r:id="rId502" w:history="1">
        <w:r w:rsidR="00FB034E" w:rsidRPr="00FB034E">
          <w:rPr>
            <w:rStyle w:val="Hyperlink"/>
          </w:rPr>
          <w:t>Here</w:t>
        </w:r>
      </w:hyperlink>
      <w:r w:rsidR="00FB034E">
        <w:t xml:space="preserve"> is the UI for Sentinel 2 imagery.</w:t>
      </w:r>
    </w:p>
    <w:p w14:paraId="244E2D41" w14:textId="77777777" w:rsidR="00E851E0" w:rsidRDefault="00E851E0" w:rsidP="00B30C63">
      <w:pPr>
        <w:pStyle w:val="Heading2"/>
      </w:pPr>
      <w:r>
        <w:t>My Websites</w:t>
      </w:r>
    </w:p>
    <w:p w14:paraId="662AD314" w14:textId="77777777" w:rsidR="00CE0402" w:rsidRDefault="00CE0402" w:rsidP="00B30C63">
      <w:pPr>
        <w:pStyle w:val="Heading3"/>
      </w:pPr>
      <w:r>
        <w:lastRenderedPageBreak/>
        <w:t>Canopies Validation Tool</w:t>
      </w:r>
    </w:p>
    <w:p w14:paraId="13F09683" w14:textId="77777777" w:rsidR="00CE0402" w:rsidRDefault="00CE0402" w:rsidP="00B30C63">
      <w:pPr>
        <w:pStyle w:val="BodyText2"/>
      </w:pPr>
      <w:r>
        <w:t>Jorges website is here:</w:t>
      </w:r>
    </w:p>
    <w:p w14:paraId="0FCAD6D1" w14:textId="77777777" w:rsidR="00CE0402" w:rsidRDefault="000D5C35" w:rsidP="00B30C63">
      <w:pPr>
        <w:pStyle w:val="BodyText2"/>
      </w:pPr>
      <w:hyperlink r:id="rId503" w:history="1">
        <w:r w:rsidR="00CE0402" w:rsidRPr="00707B3F">
          <w:rPr>
            <w:rStyle w:val="Hyperlink"/>
          </w:rPr>
          <w:t>http://fise.jrc.ec.europa.eu/canhemon/slippy_map_ol2/</w:t>
        </w:r>
      </w:hyperlink>
      <w:r w:rsidR="00CE0402">
        <w:t xml:space="preserve"> </w:t>
      </w:r>
    </w:p>
    <w:p w14:paraId="739FBE61" w14:textId="77777777" w:rsidR="00CE0402" w:rsidRDefault="00CE0402" w:rsidP="00B30C63">
      <w:pPr>
        <w:pStyle w:val="BodyText2"/>
      </w:pPr>
      <w:r>
        <w:t>Using the WMS service:</w:t>
      </w:r>
    </w:p>
    <w:p w14:paraId="525780C1" w14:textId="77777777" w:rsidR="00CE0402" w:rsidRPr="00A219EA" w:rsidRDefault="00CE0402" w:rsidP="00B30C63">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01F34D26" w14:textId="77777777" w:rsidR="00CE0402" w:rsidRDefault="00CE0402" w:rsidP="00B30C63">
      <w:pPr>
        <w:pStyle w:val="Heading3"/>
      </w:pPr>
      <w:r>
        <w:t>CBD Target 11 tool</w:t>
      </w:r>
    </w:p>
    <w:p w14:paraId="6DE366E5" w14:textId="77777777" w:rsidR="00CE0402" w:rsidRDefault="00CE0402" w:rsidP="00B30C63">
      <w:pPr>
        <w:pStyle w:val="Heading4"/>
      </w:pPr>
      <w:r>
        <w:t>Data preprocessing</w:t>
      </w:r>
    </w:p>
    <w:p w14:paraId="47EF52F5" w14:textId="77777777" w:rsidR="00A17AC6" w:rsidRDefault="00CE0402" w:rsidP="00B30C6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04"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434E63D6" w14:textId="77777777" w:rsidR="00BD031B" w:rsidRDefault="00BD031B" w:rsidP="00B30C63">
      <w:pPr>
        <w:pStyle w:val="Heading5"/>
      </w:pPr>
      <w:r>
        <w:t>Attempt 1</w:t>
      </w:r>
    </w:p>
    <w:p w14:paraId="3158D29F" w14:textId="77777777" w:rsidR="00A17AC6" w:rsidRDefault="00A17AC6" w:rsidP="00B30C63">
      <w:pPr>
        <w:pStyle w:val="BodyText2"/>
      </w:pPr>
      <w:r>
        <w:t>First attempt failed after 80 mins with:</w:t>
      </w:r>
    </w:p>
    <w:p w14:paraId="3794FB59" w14:textId="77777777" w:rsidR="00A17AC6" w:rsidRPr="00642107" w:rsidRDefault="00A17AC6" w:rsidP="00B30C63">
      <w:pPr>
        <w:pStyle w:val="GPError"/>
      </w:pPr>
      <w:r w:rsidRPr="00642107">
        <w:t>Traceback (most recent call last):</w:t>
      </w:r>
    </w:p>
    <w:p w14:paraId="697B5A26" w14:textId="77777777" w:rsidR="00A17AC6" w:rsidRPr="00642107" w:rsidRDefault="00A17AC6" w:rsidP="00B30C63">
      <w:pPr>
        <w:pStyle w:val="GPError"/>
      </w:pPr>
      <w:r w:rsidRPr="00642107">
        <w:t xml:space="preserve">  File "&lt;string&gt;", line 1702, in execute</w:t>
      </w:r>
    </w:p>
    <w:p w14:paraId="3C3E5552" w14:textId="77777777" w:rsidR="00A17AC6" w:rsidRPr="00642107" w:rsidRDefault="00A17AC6" w:rsidP="00B30C63">
      <w:pPr>
        <w:pStyle w:val="GPError"/>
      </w:pPr>
      <w:r w:rsidRPr="00642107">
        <w:t xml:space="preserve">  File "&lt;string&gt;", line 1493, in intersectPolygons</w:t>
      </w:r>
    </w:p>
    <w:p w14:paraId="3E5C0BBF" w14:textId="77777777" w:rsidR="00A17AC6" w:rsidRPr="00642107" w:rsidRDefault="00A17AC6" w:rsidP="00B30C63">
      <w:pPr>
        <w:pStyle w:val="GPError"/>
      </w:pPr>
      <w:r w:rsidRPr="00642107">
        <w:t xml:space="preserve">  File "c:\arcgis10.4\desktop10.5\arcpy\arcpy\management.py", line 4660, in Dissolve</w:t>
      </w:r>
    </w:p>
    <w:p w14:paraId="6C3B79DF" w14:textId="77777777" w:rsidR="00A17AC6" w:rsidRPr="00642107" w:rsidRDefault="00A17AC6" w:rsidP="00B30C63">
      <w:pPr>
        <w:pStyle w:val="GPError"/>
      </w:pPr>
      <w:r w:rsidRPr="00642107">
        <w:t xml:space="preserve">    raise e</w:t>
      </w:r>
    </w:p>
    <w:p w14:paraId="40BF57E6" w14:textId="77777777" w:rsidR="00A17AC6" w:rsidRPr="00642107" w:rsidRDefault="00A17AC6" w:rsidP="00B30C63">
      <w:pPr>
        <w:pStyle w:val="GPError"/>
      </w:pPr>
      <w:r w:rsidRPr="00642107">
        <w:t>ExecuteError: Failed to execute. Parameters are not valid.</w:t>
      </w:r>
    </w:p>
    <w:p w14:paraId="079BDE03" w14:textId="77777777" w:rsidR="00A17AC6" w:rsidRPr="00642107" w:rsidRDefault="00A17AC6" w:rsidP="00B30C63">
      <w:pPr>
        <w:pStyle w:val="GPError"/>
      </w:pPr>
      <w:r w:rsidRPr="00642107">
        <w:t>ERROR 000732: Input Features: Dataset in_memory/intersected does not exist or is not supported</w:t>
      </w:r>
    </w:p>
    <w:p w14:paraId="01A0C933" w14:textId="77777777" w:rsidR="00A17AC6" w:rsidRPr="00642107" w:rsidRDefault="00A17AC6" w:rsidP="00B30C63">
      <w:pPr>
        <w:pStyle w:val="GPError"/>
      </w:pPr>
      <w:r w:rsidRPr="00642107">
        <w:t>ERROR 000369: Invalid input field(s)</w:t>
      </w:r>
    </w:p>
    <w:p w14:paraId="10534E2C" w14:textId="77777777" w:rsidR="00A17AC6" w:rsidRPr="00642107" w:rsidRDefault="00A17AC6" w:rsidP="00B30C63">
      <w:pPr>
        <w:pStyle w:val="GPError"/>
      </w:pPr>
      <w:r w:rsidRPr="00642107">
        <w:t>Failed to execute (Dissolve)</w:t>
      </w:r>
    </w:p>
    <w:p w14:paraId="66EA9AA4" w14:textId="77777777" w:rsidR="00375D6A" w:rsidRDefault="00375D6A" w:rsidP="00B30C63">
      <w:pPr>
        <w:pStyle w:val="BodyText2"/>
      </w:pPr>
      <w:r>
        <w:t>Changed the intersected output to a feature class.</w:t>
      </w:r>
    </w:p>
    <w:p w14:paraId="513B74CF" w14:textId="77777777" w:rsidR="00BD031B" w:rsidRDefault="00BD031B" w:rsidP="00B30C63">
      <w:pPr>
        <w:pStyle w:val="Heading5"/>
      </w:pPr>
      <w:r>
        <w:t>Attempt 2</w:t>
      </w:r>
    </w:p>
    <w:p w14:paraId="70FD08A8" w14:textId="77777777" w:rsidR="00BD031B" w:rsidRDefault="00BD031B" w:rsidP="00B30C63">
      <w:pPr>
        <w:pStyle w:val="BodyText2"/>
      </w:pPr>
      <w:r>
        <w:t xml:space="preserve">Second attempt failed after </w:t>
      </w:r>
      <w:r w:rsidR="002F660D">
        <w:t xml:space="preserve">54 mins while trying to intersect my GAUL country boundaries with the WDPA polygons and appended terrestrial buffered points. </w:t>
      </w:r>
    </w:p>
    <w:p w14:paraId="3641FE9B" w14:textId="77777777" w:rsidR="00BD031B" w:rsidRDefault="00BD031B" w:rsidP="00B30C63">
      <w:pPr>
        <w:pStyle w:val="GPError"/>
      </w:pPr>
      <w:r>
        <w:t>ExecuteError: ERROR 999999: Error executing function.</w:t>
      </w:r>
    </w:p>
    <w:p w14:paraId="1CD1579A" w14:textId="77777777" w:rsidR="00BD031B" w:rsidRDefault="00BD031B" w:rsidP="00B30C63">
      <w:pPr>
        <w:pStyle w:val="GPError"/>
      </w:pPr>
      <w:r>
        <w:t>The table was not found.</w:t>
      </w:r>
    </w:p>
    <w:p w14:paraId="261A79E0" w14:textId="77777777" w:rsidR="00BD031B" w:rsidRDefault="00BD031B" w:rsidP="00B30C63">
      <w:pPr>
        <w:pStyle w:val="GPError"/>
      </w:pPr>
      <w:r>
        <w:t>The table was not found. [intersected]</w:t>
      </w:r>
    </w:p>
    <w:p w14:paraId="60C2526D" w14:textId="77777777" w:rsidR="00BD031B" w:rsidRDefault="00BD031B" w:rsidP="00B30C63">
      <w:pPr>
        <w:pStyle w:val="GPError"/>
      </w:pPr>
      <w:r>
        <w:t>The table was not found.</w:t>
      </w:r>
    </w:p>
    <w:p w14:paraId="19E10773" w14:textId="77777777" w:rsidR="00BD031B" w:rsidRDefault="00BD031B" w:rsidP="00B30C63">
      <w:pPr>
        <w:pStyle w:val="GPError"/>
      </w:pPr>
      <w:r>
        <w:t>The table was not found. [intersected]</w:t>
      </w:r>
    </w:p>
    <w:p w14:paraId="68E7972C" w14:textId="77777777" w:rsidR="00BD031B" w:rsidRDefault="00BD031B" w:rsidP="00B30C63">
      <w:pPr>
        <w:pStyle w:val="GPError"/>
      </w:pPr>
      <w:r>
        <w:t>Invalid Topology [Incomplete void poly.]</w:t>
      </w:r>
    </w:p>
    <w:p w14:paraId="179F6F5E" w14:textId="77777777" w:rsidR="00BD031B" w:rsidRDefault="00BD031B" w:rsidP="00B30C63">
      <w:pPr>
        <w:pStyle w:val="GPError"/>
      </w:pPr>
      <w:r>
        <w:t>Failed to execute (Intersect).</w:t>
      </w:r>
    </w:p>
    <w:p w14:paraId="5A8030B4" w14:textId="77777777" w:rsidR="002F660D" w:rsidRDefault="002F660D" w:rsidP="00B30C6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2D95524" w14:textId="77777777" w:rsidR="00614D00" w:rsidRDefault="00614D00" w:rsidP="00B30C63">
      <w:pPr>
        <w:pStyle w:val="Heading5"/>
      </w:pPr>
      <w:r>
        <w:t>Attempt 3</w:t>
      </w:r>
    </w:p>
    <w:p w14:paraId="66A40132" w14:textId="77777777" w:rsidR="00E60ED5" w:rsidRDefault="00E60ED5" w:rsidP="00B30C63">
      <w:pPr>
        <w:pStyle w:val="BodyText2"/>
      </w:pPr>
      <w:r>
        <w:t>Second attempt failed after 7hrs 47 mins:</w:t>
      </w:r>
    </w:p>
    <w:p w14:paraId="3CCEC112" w14:textId="77777777" w:rsidR="00614D00" w:rsidRDefault="00614D00" w:rsidP="00B30C63">
      <w:pPr>
        <w:pStyle w:val="GPMessage"/>
      </w:pPr>
      <w:r>
        <w:t xml:space="preserve">Intersecting the </w:t>
      </w:r>
      <w:r w:rsidRPr="00730979">
        <w:t>marine</w:t>
      </w:r>
      <w:r>
        <w:t xml:space="preserve"> protected areas with the eez boundaries</w:t>
      </w:r>
    </w:p>
    <w:p w14:paraId="62D19B37" w14:textId="77777777" w:rsidR="00614D00" w:rsidRDefault="00614D00" w:rsidP="00B30C63">
      <w:pPr>
        <w:pStyle w:val="GPError"/>
      </w:pPr>
      <w:r>
        <w:t>Traceback (most recent call last):</w:t>
      </w:r>
    </w:p>
    <w:p w14:paraId="1E3C785B" w14:textId="77777777" w:rsidR="00614D00" w:rsidRDefault="00614D00" w:rsidP="00B30C63">
      <w:pPr>
        <w:pStyle w:val="GPError"/>
      </w:pPr>
      <w:r>
        <w:t xml:space="preserve">  File "&lt;string&gt;", line 1711, in execute</w:t>
      </w:r>
    </w:p>
    <w:p w14:paraId="10E1F9B4" w14:textId="77777777" w:rsidR="00614D00" w:rsidRDefault="00614D00" w:rsidP="00B30C63">
      <w:pPr>
        <w:pStyle w:val="GPError"/>
      </w:pPr>
      <w:r>
        <w:t xml:space="preserve">  File "&lt;string&gt;", line 1493, in intersectPolygons</w:t>
      </w:r>
    </w:p>
    <w:p w14:paraId="48351C2C" w14:textId="77777777" w:rsidR="00614D00" w:rsidRDefault="00614D00" w:rsidP="00B30C63">
      <w:pPr>
        <w:pStyle w:val="GPError"/>
      </w:pPr>
      <w:r>
        <w:t xml:space="preserve">  File "c:\arcgis10.4\desktop10.5\arcpy\arcpy\analysis.py", line 333, in Intersect</w:t>
      </w:r>
    </w:p>
    <w:p w14:paraId="38869D26" w14:textId="77777777" w:rsidR="00614D00" w:rsidRDefault="00614D00" w:rsidP="00B30C63">
      <w:pPr>
        <w:pStyle w:val="GPError"/>
      </w:pPr>
      <w:r>
        <w:t xml:space="preserve">    raise e</w:t>
      </w:r>
    </w:p>
    <w:p w14:paraId="1F479A7E" w14:textId="77777777" w:rsidR="00614D00" w:rsidRDefault="00614D00" w:rsidP="00B30C63">
      <w:pPr>
        <w:pStyle w:val="GPError"/>
      </w:pPr>
      <w:r>
        <w:t>ExecuteError: ERROR 999999: Error executing function.</w:t>
      </w:r>
    </w:p>
    <w:p w14:paraId="18FE8587" w14:textId="77777777" w:rsidR="00614D00" w:rsidRDefault="00614D00" w:rsidP="00B30C63">
      <w:pPr>
        <w:pStyle w:val="GPError"/>
      </w:pPr>
      <w:r>
        <w:t>The table was not found.</w:t>
      </w:r>
    </w:p>
    <w:p w14:paraId="775556E5" w14:textId="77777777" w:rsidR="00614D00" w:rsidRDefault="00614D00" w:rsidP="00B30C63">
      <w:pPr>
        <w:pStyle w:val="GPError"/>
      </w:pPr>
      <w:r>
        <w:t>The table was not found. [intersected]</w:t>
      </w:r>
    </w:p>
    <w:p w14:paraId="1FF37AA4" w14:textId="77777777" w:rsidR="00614D00" w:rsidRDefault="00614D00" w:rsidP="00B30C63">
      <w:pPr>
        <w:pStyle w:val="GPError"/>
      </w:pPr>
      <w:r>
        <w:t>The table was not found.</w:t>
      </w:r>
    </w:p>
    <w:p w14:paraId="5AB4AB56" w14:textId="77777777" w:rsidR="00614D00" w:rsidRDefault="00614D00" w:rsidP="00B30C63">
      <w:pPr>
        <w:pStyle w:val="GPError"/>
      </w:pPr>
      <w:r>
        <w:t>The table was not found. [intersected]</w:t>
      </w:r>
    </w:p>
    <w:p w14:paraId="601DE033" w14:textId="77777777" w:rsidR="00614D00" w:rsidRDefault="00614D00" w:rsidP="00B30C63">
      <w:pPr>
        <w:pStyle w:val="GPError"/>
      </w:pPr>
      <w:r>
        <w:t>Invalid Topology [Incomplete void poly.]</w:t>
      </w:r>
    </w:p>
    <w:p w14:paraId="752EFC2F" w14:textId="77777777" w:rsidR="00614D00" w:rsidRDefault="00614D00" w:rsidP="00B30C63">
      <w:pPr>
        <w:pStyle w:val="GPError"/>
      </w:pPr>
      <w:r>
        <w:t>Failed to execute (Intersect).</w:t>
      </w:r>
    </w:p>
    <w:p w14:paraId="268D9A5A" w14:textId="77777777" w:rsidR="00614D00" w:rsidRDefault="00614D00" w:rsidP="00B30C63">
      <w:pPr>
        <w:pStyle w:val="GPError"/>
      </w:pPr>
      <w:r>
        <w:t>Failed to execute (getWDPACoverageStatistics).</w:t>
      </w:r>
    </w:p>
    <w:p w14:paraId="21672B2A" w14:textId="77777777" w:rsidR="00407F7D" w:rsidRDefault="00407F7D" w:rsidP="00B30C63">
      <w:pPr>
        <w:pStyle w:val="BodyText2"/>
      </w:pPr>
      <w:r>
        <w:t>Failed manually doing an intersect on the WDPA merged points and polygons and my EEZ boundaries.</w:t>
      </w:r>
    </w:p>
    <w:p w14:paraId="0DEFB424" w14:textId="77777777" w:rsidR="00407F7D" w:rsidRDefault="00407F7D" w:rsidP="00B30C63">
      <w:pPr>
        <w:pStyle w:val="Heading5"/>
      </w:pPr>
      <w:r>
        <w:lastRenderedPageBreak/>
        <w:t>Attempt 4</w:t>
      </w:r>
    </w:p>
    <w:p w14:paraId="3FDE804D" w14:textId="77777777" w:rsidR="00407F7D" w:rsidRPr="00407F7D" w:rsidRDefault="00407F7D" w:rsidP="00B30C63">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55ECDECA" w14:textId="77777777" w:rsidR="00CE0402" w:rsidRPr="00CE0402" w:rsidRDefault="00AA41D2" w:rsidP="00B30C63">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7B2BDCE5" w14:textId="77777777" w:rsidR="00D00F0D" w:rsidRDefault="00D00F0D" w:rsidP="00B30C63">
      <w:pPr>
        <w:pStyle w:val="Heading5"/>
      </w:pPr>
      <w:r>
        <w:t>Attempt 5</w:t>
      </w:r>
    </w:p>
    <w:p w14:paraId="5CC64483" w14:textId="77777777" w:rsidR="00D00F0D" w:rsidRDefault="00D00F0D" w:rsidP="00B30C63">
      <w:pPr>
        <w:pStyle w:val="BodyText2"/>
      </w:pPr>
      <w:r>
        <w:t>While processing Australia for 199</w:t>
      </w:r>
      <w:r w:rsidR="000D4ADD">
        <w:t>6</w:t>
      </w:r>
      <w:r>
        <w:t>:</w:t>
      </w:r>
    </w:p>
    <w:p w14:paraId="3D3F313A" w14:textId="77777777" w:rsidR="00D00F0D" w:rsidRDefault="00D00F0D" w:rsidP="00B30C63">
      <w:pPr>
        <w:pStyle w:val="GPError"/>
      </w:pPr>
      <w:r>
        <w:t>Traceback (most recent call last):</w:t>
      </w:r>
    </w:p>
    <w:p w14:paraId="3C505D88" w14:textId="77777777" w:rsidR="00D00F0D" w:rsidRDefault="00D00F0D" w:rsidP="00B30C63">
      <w:pPr>
        <w:pStyle w:val="GPError"/>
      </w:pPr>
      <w:r>
        <w:t xml:space="preserve">  File "&lt;string&gt;", line 1723, in execute</w:t>
      </w:r>
    </w:p>
    <w:p w14:paraId="7220ED9D" w14:textId="77777777" w:rsidR="00D00F0D" w:rsidRDefault="00D00F0D" w:rsidP="00B30C63">
      <w:pPr>
        <w:pStyle w:val="GPError"/>
      </w:pPr>
      <w:r>
        <w:t xml:space="preserve">  File "&lt;string&gt;", line 1586, in getCoverageStatistics</w:t>
      </w:r>
    </w:p>
    <w:p w14:paraId="74489D9D" w14:textId="77777777" w:rsidR="00D00F0D" w:rsidRDefault="00D00F0D" w:rsidP="00B30C63">
      <w:pPr>
        <w:pStyle w:val="GPError"/>
      </w:pPr>
      <w:r>
        <w:t xml:space="preserve">  File "c:\arcgis10.4\desktop10.5\arcpy\arcpy\management.py", line 4660, in Dissolve</w:t>
      </w:r>
    </w:p>
    <w:p w14:paraId="20D37A5C" w14:textId="77777777" w:rsidR="00D00F0D" w:rsidRDefault="00D00F0D" w:rsidP="00B30C63">
      <w:pPr>
        <w:pStyle w:val="GPError"/>
      </w:pPr>
      <w:r>
        <w:t xml:space="preserve">    raise e</w:t>
      </w:r>
    </w:p>
    <w:p w14:paraId="6C09EBAB" w14:textId="77777777" w:rsidR="00D00F0D" w:rsidRDefault="00D00F0D" w:rsidP="00B30C63">
      <w:pPr>
        <w:pStyle w:val="GPError"/>
      </w:pPr>
      <w:r>
        <w:t>ExecuteError: ERROR 999999: Error executing function.</w:t>
      </w:r>
    </w:p>
    <w:p w14:paraId="53A2ED91" w14:textId="77777777" w:rsidR="00D00F0D" w:rsidRDefault="00D00F0D" w:rsidP="00B30C63">
      <w:pPr>
        <w:pStyle w:val="GPError"/>
      </w:pPr>
      <w:r>
        <w:t>Out of memory [previous_coverage]</w:t>
      </w:r>
    </w:p>
    <w:p w14:paraId="2C80A3A0" w14:textId="77777777" w:rsidR="00D00F0D" w:rsidRDefault="00D00F0D" w:rsidP="00B30C63">
      <w:pPr>
        <w:pStyle w:val="GPError"/>
      </w:pPr>
      <w:r>
        <w:t>Failed to execute (Dissolve).</w:t>
      </w:r>
    </w:p>
    <w:p w14:paraId="5E1203B2" w14:textId="77777777" w:rsidR="00614DCB" w:rsidRDefault="00614DCB" w:rsidP="00B30C6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7424A3F2" w14:textId="77777777" w:rsidR="001719DE" w:rsidRDefault="001719DE" w:rsidP="00B30C63">
      <w:pPr>
        <w:pStyle w:val="Heading5"/>
      </w:pPr>
      <w:r>
        <w:t>Attempt 6</w:t>
      </w:r>
    </w:p>
    <w:p w14:paraId="3CB2646A" w14:textId="77777777" w:rsidR="001719DE" w:rsidRDefault="001719DE" w:rsidP="00B30C63">
      <w:pPr>
        <w:pStyle w:val="BodyText2"/>
      </w:pPr>
      <w:r>
        <w:t>Runs until DEU 2004 when it just cycles the dissolve step round and round. Trying it running in the background.</w:t>
      </w:r>
      <w:r w:rsidR="00980806">
        <w:t xml:space="preserve"> No difference. Trying in ArcGIS Pro - there is a migration guide </w:t>
      </w:r>
      <w:hyperlink r:id="rId505"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22C306C2" w14:textId="77777777" w:rsidR="006839B0" w:rsidRDefault="006839B0" w:rsidP="00B30C63">
      <w:pPr>
        <w:pStyle w:val="BodyText2"/>
      </w:pPr>
      <w:r>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2EE7088F" w14:textId="77777777" w:rsidR="00C33A59" w:rsidRDefault="00613771" w:rsidP="00B30C63">
      <w:pPr>
        <w:pStyle w:val="BodyText2"/>
      </w:pPr>
      <w:r>
        <w:rPr>
          <w:noProof/>
          <w:lang w:bidi="ar-SA"/>
        </w:rPr>
        <w:drawing>
          <wp:inline distT="0" distB="0" distL="0" distR="0" wp14:anchorId="00A94551" wp14:editId="78D4EDF8">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04025BF" w14:textId="77777777" w:rsidR="00C33A59" w:rsidRPr="00C33A59" w:rsidRDefault="00C33A59" w:rsidP="00B30C63">
      <w:pPr>
        <w:autoSpaceDE w:val="0"/>
        <w:autoSpaceDN w:val="0"/>
        <w:adjustRightInd w:val="0"/>
        <w:spacing w:before="0" w:after="0" w:line="240" w:lineRule="auto"/>
        <w:ind w:left="150"/>
        <w:rPr>
          <w:rFonts w:ascii="Consolas" w:eastAsia="Times New Roman" w:hAnsi="Consolas" w:cs="Consolas"/>
          <w:color w:val="4A4A4A"/>
          <w:sz w:val="12"/>
          <w:szCs w:val="18"/>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67F4FB62" w14:textId="77777777" w:rsidR="00C33A59" w:rsidRPr="00AE2E5C" w:rsidRDefault="00C33A59" w:rsidP="00837495">
      <w:pPr>
        <w:pStyle w:val="ArcGISProGPError"/>
      </w:pPr>
      <w:r w:rsidRPr="00AE2E5C">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AE2E5C">
        <w:rPr>
          <w:noProof/>
        </w:rPr>
        <w:drawing>
          <wp:inline distT="0" distB="0" distL="0" distR="0" wp14:anchorId="1BBA301E" wp14:editId="50D4B900">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EB2249">
        <w:rPr>
          <w:b/>
          <w:color w:val="0000FF"/>
          <w:u w:val="single"/>
        </w:rPr>
        <w:t>ERROR 999999:</w:t>
      </w:r>
      <w:r w:rsidRPr="00AE2E5C">
        <w:t xml:space="preserve"> Error executing function.Invalid Topology [Topoengine error.]Failed to execute (Dissolve).Failed to execute (CalculateWDPACoverageStatistics).</w:t>
      </w:r>
    </w:p>
    <w:p w14:paraId="3C5CC721" w14:textId="77777777" w:rsidR="00C33A59" w:rsidRPr="00C33A59" w:rsidRDefault="00C33A59" w:rsidP="00B30C63">
      <w:pPr>
        <w:autoSpaceDE w:val="0"/>
        <w:autoSpaceDN w:val="0"/>
        <w:adjustRightInd w:val="0"/>
        <w:spacing w:before="45" w:after="0" w:line="240" w:lineRule="auto"/>
        <w:rPr>
          <w:rFonts w:ascii="Segoe UI" w:eastAsia="Times New Roman" w:hAnsi="Segoe UI" w:cs="Times New Roman"/>
          <w:color w:val="808080"/>
          <w:sz w:val="12"/>
          <w:szCs w:val="18"/>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4E4FFF60" w14:textId="77777777" w:rsidR="00C33A59" w:rsidRDefault="008B6883" w:rsidP="00B30C63">
      <w:pPr>
        <w:pStyle w:val="BodyText2"/>
      </w:pPr>
      <w:r>
        <w:t>Lots and lots of disk writing when I close ArcGIS Pro - I think its struggling with the USA tiling. Retrying only on the USA.</w:t>
      </w:r>
    </w:p>
    <w:p w14:paraId="6E04DD2A" w14:textId="77777777" w:rsidR="00AE2E5C" w:rsidRDefault="00AE2E5C" w:rsidP="00AE2E5C">
      <w:pPr>
        <w:pStyle w:val="Heading5"/>
      </w:pPr>
      <w:r>
        <w:t>Attempt 7</w:t>
      </w:r>
    </w:p>
    <w:p w14:paraId="4BA5858D" w14:textId="77777777" w:rsidR="00AE2E5C" w:rsidRDefault="00AE2E5C" w:rsidP="00837495">
      <w:pPr>
        <w:pStyle w:val="ArcGISProGPError"/>
      </w:pPr>
      <w:r w:rsidRPr="00AE2E5C">
        <w:t>ERROR 999999: Error executing function.</w:t>
      </w:r>
      <w:r>
        <w:t xml:space="preserve"> </w:t>
      </w:r>
      <w:r w:rsidRPr="00AE2E5C">
        <w:t>Invalid Topology [Cannot open cache file.]</w:t>
      </w:r>
      <w:r>
        <w:t xml:space="preserve"> </w:t>
      </w:r>
      <w:r w:rsidRPr="00AE2E5C">
        <w:t>Failed to execute (Dissolve).Failed to execute (CalculateWDPACoverageStatistics).</w:t>
      </w:r>
    </w:p>
    <w:p w14:paraId="28013E47" w14:textId="77777777" w:rsidR="00EB2249" w:rsidRDefault="00EB2249" w:rsidP="00837495">
      <w:pPr>
        <w:pStyle w:val="ArcGISProGPMessage"/>
      </w:pPr>
      <w:r w:rsidRPr="00EB2249">
        <w:t>Failed at 10 April 2018 03:48:38 (Elapsed Time: 161 hours 41 minutes 14 seconds)</w:t>
      </w:r>
    </w:p>
    <w:p w14:paraId="52BEEB48" w14:textId="77777777" w:rsidR="00EB2249" w:rsidRDefault="00EB2249" w:rsidP="00EB2249">
      <w:pPr>
        <w:pStyle w:val="BodyText2"/>
      </w:pPr>
      <w:r>
        <w:t>Failed on the following with the 'Close programs to prevent information loss error':</w:t>
      </w:r>
    </w:p>
    <w:p w14:paraId="0154F98F" w14:textId="77777777" w:rsidR="00EB2249" w:rsidRPr="00EB2249" w:rsidRDefault="00EB2249" w:rsidP="00EB2249">
      <w:pPr>
        <w:pStyle w:val="BodyText2"/>
      </w:pPr>
      <w:r w:rsidRPr="00EB2249">
        <w:t>...CRI</w:t>
      </w:r>
      <w:r w:rsidRPr="00EB2249">
        <w:tab/>
        <w:t>marine</w:t>
      </w:r>
      <w:r w:rsidRPr="00EB2249">
        <w:tab/>
        <w:t>1999</w:t>
      </w:r>
      <w:r w:rsidRPr="00EB2249">
        <w:tab/>
        <w:t>1 designated</w:t>
      </w:r>
      <w:r w:rsidRPr="00EB2249">
        <w:tab/>
        <w:t xml:space="preserve">    510.63 Km2 in area</w:t>
      </w:r>
      <w:r w:rsidRPr="00EB2249">
        <w:tab/>
        <w:t xml:space="preserve">    510.63 Km2 in new area</w:t>
      </w:r>
      <w:r w:rsidRPr="00EB2249">
        <w:tab/>
        <w:t xml:space="preserve">   4691.10 Km2 </w:t>
      </w:r>
      <w:r>
        <w:t>..</w:t>
      </w:r>
    </w:p>
    <w:p w14:paraId="33F6929B" w14:textId="77777777" w:rsidR="000A497E" w:rsidRDefault="000A497E" w:rsidP="00B30C63">
      <w:pPr>
        <w:pStyle w:val="Heading4"/>
      </w:pPr>
      <w:r>
        <w:lastRenderedPageBreak/>
        <w:t>Data loading</w:t>
      </w:r>
    </w:p>
    <w:p w14:paraId="15630BDF" w14:textId="77777777" w:rsidR="00A86918" w:rsidRDefault="00A86918" w:rsidP="00B30C63">
      <w:pPr>
        <w:pStyle w:val="Heading5"/>
      </w:pPr>
      <w:r>
        <w:t>Coverage Statistics</w:t>
      </w:r>
    </w:p>
    <w:p w14:paraId="13CB1489" w14:textId="77777777" w:rsidR="000A497E" w:rsidRDefault="00AD5981" w:rsidP="00B30C63">
      <w:pPr>
        <w:pStyle w:val="ListBullet"/>
      </w:pPr>
      <w:r>
        <w:t>Creating</w:t>
      </w:r>
      <w:r w:rsidR="000A497E">
        <w:t xml:space="preserve"> table</w:t>
      </w:r>
      <w:r>
        <w:t>s</w:t>
      </w:r>
      <w:r w:rsidR="000A497E">
        <w:t xml:space="preserve"> in the c9 db-server biopama database in the public schema:</w:t>
      </w:r>
    </w:p>
    <w:p w14:paraId="70DF9589" w14:textId="77777777" w:rsidR="002B6BC3" w:rsidRDefault="002B6BC3" w:rsidP="00B30C63">
      <w:pPr>
        <w:pStyle w:val="sql"/>
      </w:pPr>
      <w:r>
        <w:t xml:space="preserve">CREATE TABLE </w:t>
      </w:r>
      <w:r w:rsidR="00A614CA">
        <w:t>public</w:t>
      </w:r>
      <w:r>
        <w:t>.wdpa_terrestrial_coverage_statistics(iso3 text,yr smallint,new_area double precision,cum_area double precision)WITH(OIDS=TRUE);</w:t>
      </w:r>
    </w:p>
    <w:p w14:paraId="4C788F15" w14:textId="77777777" w:rsidR="00AD5981" w:rsidRDefault="00AD5981" w:rsidP="00B30C63">
      <w:pPr>
        <w:pStyle w:val="sql"/>
      </w:pPr>
      <w:r>
        <w:t>CREATE TABLE public.wdpa_marine_coverage_statistics(iso3 text,yr smallint,new_area double precision,cum_area double precision)WITH(OIDS=TRUE);</w:t>
      </w:r>
    </w:p>
    <w:p w14:paraId="481606D9" w14:textId="77777777" w:rsidR="00F756A7" w:rsidRDefault="00F756A7" w:rsidP="00B30C63">
      <w:pPr>
        <w:pStyle w:val="ListBullet"/>
      </w:pPr>
      <w:r>
        <w:t>Export the table from ArcGIS and remove the OBJECTID field in the text file.</w:t>
      </w:r>
    </w:p>
    <w:p w14:paraId="10119418" w14:textId="77777777" w:rsidR="00F756A7" w:rsidRDefault="00F756A7" w:rsidP="00B30C63">
      <w:pPr>
        <w:pStyle w:val="ListBullet"/>
      </w:pPr>
      <w:r>
        <w:t>Click on the table in phpPgAdmin and click on Import and import the text file.</w:t>
      </w:r>
    </w:p>
    <w:p w14:paraId="0D6B075B" w14:textId="77777777" w:rsidR="00A86918" w:rsidRDefault="00A86918" w:rsidP="00B30C63">
      <w:pPr>
        <w:pStyle w:val="Heading5"/>
      </w:pPr>
      <w:r>
        <w:t>Spatial Data</w:t>
      </w:r>
    </w:p>
    <w:p w14:paraId="5E05EF18" w14:textId="77777777" w:rsidR="00A86918" w:rsidRDefault="00A86918" w:rsidP="00B30C63">
      <w:pPr>
        <w:pStyle w:val="BodyText2"/>
      </w:pPr>
      <w:r>
        <w:t xml:space="preserve">The </w:t>
      </w:r>
      <w:r w:rsidR="00B30C63">
        <w:t xml:space="preserve">CBD Target 11 </w:t>
      </w:r>
      <w:r>
        <w:t>tool needs the following spatial data loade</w:t>
      </w:r>
      <w:r w:rsidR="001B07CB">
        <w:t xml:space="preserve">d on MapBox. </w:t>
      </w:r>
    </w:p>
    <w:p w14:paraId="24B25F09" w14:textId="77777777" w:rsidR="00A86918" w:rsidRPr="00A86918" w:rsidRDefault="00A86918" w:rsidP="00B30C63">
      <w:pPr>
        <w:pStyle w:val="ListBullet"/>
      </w:pPr>
      <w:r>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69F4A4A6" w14:textId="77777777" w:rsidR="00A86918" w:rsidRPr="001B07CB" w:rsidRDefault="00A86918" w:rsidP="00B30C63">
      <w:pPr>
        <w:pStyle w:val="ListBullet"/>
      </w:pPr>
      <w:r>
        <w:rPr>
          <w:lang w:val="en"/>
        </w:rPr>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695D5FF9" w14:textId="77777777" w:rsidR="001B07CB" w:rsidRDefault="001B07CB" w:rsidP="001B07CB">
      <w:pPr>
        <w:pStyle w:val="BodyText2"/>
      </w:pPr>
      <w:r w:rsidRPr="001B07CB">
        <w:t>The process is to</w:t>
      </w:r>
      <w:r>
        <w:t>:</w:t>
      </w:r>
    </w:p>
    <w:p w14:paraId="3E37D456" w14:textId="77777777" w:rsidR="001B07CB" w:rsidRDefault="001B07CB" w:rsidP="008009C3">
      <w:pPr>
        <w:pStyle w:val="ListBullet"/>
      </w:pPr>
      <w:r>
        <w:t>U</w:t>
      </w:r>
      <w:r w:rsidRPr="001B07CB">
        <w:t xml:space="preserve">pload the spatial data as </w:t>
      </w:r>
      <w:r w:rsidR="008009C3">
        <w:t>a zipped shapefile</w:t>
      </w:r>
      <w:r>
        <w:t xml:space="preserve"> to </w:t>
      </w:r>
      <w:r w:rsidR="008009C3">
        <w:t xml:space="preserve">the c9 </w:t>
      </w:r>
      <w:r w:rsidR="008009C3" w:rsidRPr="008009C3">
        <w:t>gce-ubuntu14-04-micro</w:t>
      </w:r>
      <w:r w:rsidR="008009C3">
        <w:t xml:space="preserve"> workspace</w:t>
      </w:r>
    </w:p>
    <w:p w14:paraId="7ED9AAE6" w14:textId="77777777" w:rsidR="001B07CB" w:rsidRDefault="001B07CB" w:rsidP="001B07CB">
      <w:pPr>
        <w:pStyle w:val="ListBullet"/>
      </w:pPr>
      <w:r>
        <w:t>Create geojson file from the shapefile</w:t>
      </w:r>
      <w:r w:rsidR="0068153F">
        <w:t xml:space="preserve"> (marine took 9 mins)</w:t>
      </w:r>
      <w:r w:rsidR="00037D3C">
        <w:t xml:space="preserve"> </w:t>
      </w:r>
    </w:p>
    <w:p w14:paraId="7F7E3A94" w14:textId="77777777" w:rsidR="00C62A5D" w:rsidRDefault="00C62A5D" w:rsidP="00C62A5D">
      <w:pPr>
        <w:pStyle w:val="Unix"/>
      </w:pPr>
      <w:r w:rsidRPr="00C62A5D">
        <w:t>a_cottam@ubuntu14-04:~$ ogr2ogr -f GeoJSON marine.geojson marine_split_wgs84.shp</w:t>
      </w:r>
    </w:p>
    <w:p w14:paraId="289A37E1" w14:textId="77777777" w:rsidR="001B07CB" w:rsidRDefault="001B07CB" w:rsidP="001B07CB">
      <w:pPr>
        <w:pStyle w:val="ListBullet"/>
      </w:pPr>
      <w:r>
        <w:t>Use the geojson file in Tippecanoe to create an mbtile output</w:t>
      </w:r>
      <w:r w:rsidR="00C31774">
        <w:t xml:space="preserve"> </w:t>
      </w:r>
      <w:r w:rsidR="00BD257D">
        <w:t xml:space="preserve">(see </w:t>
      </w:r>
      <w:hyperlink w:anchor="_WDPA_marine_and" w:history="1">
        <w:r w:rsidR="00BD257D" w:rsidRPr="00BD257D">
          <w:rPr>
            <w:rStyle w:val="Hyperlink"/>
          </w:rPr>
          <w:t>WDPA marine and terrestrial March 2018</w:t>
        </w:r>
      </w:hyperlink>
      <w:r w:rsidR="00BD257D">
        <w:t>)</w:t>
      </w:r>
    </w:p>
    <w:p w14:paraId="3F5E6CCF" w14:textId="77777777" w:rsidR="001B07CB" w:rsidRPr="00A86918" w:rsidRDefault="001B07CB" w:rsidP="001B07CB">
      <w:pPr>
        <w:pStyle w:val="ListBullet"/>
      </w:pPr>
      <w:r>
        <w:t>Load this into MapBox</w:t>
      </w:r>
    </w:p>
    <w:p w14:paraId="24811246" w14:textId="77777777" w:rsidR="00E94CE7" w:rsidRDefault="00E94CE7" w:rsidP="00B30C63">
      <w:pPr>
        <w:pStyle w:val="Heading4"/>
      </w:pPr>
      <w:r>
        <w:t>Service Publishing</w:t>
      </w:r>
    </w:p>
    <w:p w14:paraId="06A6CF71" w14:textId="77777777" w:rsidR="00C26718" w:rsidRDefault="00C26718" w:rsidP="00B30C63">
      <w:pPr>
        <w:pStyle w:val="BodyText2"/>
      </w:pPr>
      <w:r>
        <w:t>Creating the functions for the REST Services</w:t>
      </w:r>
      <w:r w:rsidR="00E94CE7">
        <w:t>:</w:t>
      </w:r>
    </w:p>
    <w:p w14:paraId="4870C485" w14:textId="77777777" w:rsidR="007A485C" w:rsidRDefault="007A485C" w:rsidP="007A485C">
      <w:pPr>
        <w:pStyle w:val="sql"/>
      </w:pPr>
      <w:r>
        <w:t>CREATE OR REPLACE FUNCTION services.get_wdpa_terrestrial_coverage_statistics(IN iso3code text) RETURNS TABLE(country_area double precision, iso3 text,yr smallint,new_area double precision,cum_area double precision) AS 'select g.area country_area,g.iso3,s.yr, s.new_area, s.cum_area from gaul_areas g, wdpa_terrestrial_coverage_statistics s where g.iso3 = $1 and g.iso3=s.iso3 order by 2' LANGUAGE sql STABLE;</w:t>
      </w:r>
    </w:p>
    <w:p w14:paraId="292FEB13" w14:textId="77777777" w:rsidR="00C26718" w:rsidRDefault="007A485C" w:rsidP="007A485C">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2E59F9B1" w14:textId="77777777" w:rsidR="00423DBE" w:rsidRDefault="00423DBE" w:rsidP="00423DBE">
      <w:pPr>
        <w:pStyle w:val="BodyText2"/>
      </w:pPr>
    </w:p>
    <w:p w14:paraId="4CCCC135" w14:textId="77777777" w:rsidR="005A1B83" w:rsidRDefault="005A1B83" w:rsidP="005A1B83">
      <w:pPr>
        <w:pStyle w:val="sql"/>
      </w:pPr>
      <w:r>
        <w:t>CREATE OR REPLACE FUNCTION services.get_wdpa_marine_coverage_statistics(IN iso3code text) RETURNS TABLE(country_area double precision, iso3 text,yr smallint,new_area double precision,cum_area double precision) AS 'select g.area country_area,g.iso3,s.yr, s.new_area, s.cum_area from eez_areas g, wdpa_marine_coverage_statistics s where g.iso3 = $1 and g.iso3=s.iso3 order by 2' LANGUAGE sql STABLE;</w:t>
      </w:r>
    </w:p>
    <w:p w14:paraId="661CFA26" w14:textId="77777777" w:rsidR="00C26718" w:rsidRDefault="005A1B83" w:rsidP="005A1B83">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00B5733A" w14:textId="77777777" w:rsidR="00E851E0" w:rsidRDefault="00E851E0" w:rsidP="00B30C63">
      <w:pPr>
        <w:pStyle w:val="Heading3"/>
      </w:pPr>
      <w:r>
        <w:t>Custom Layer types for ArcGIS Javascript API</w:t>
      </w:r>
    </w:p>
    <w:p w14:paraId="4C122F5E" w14:textId="77777777" w:rsidR="00E851E0" w:rsidRDefault="00E851E0" w:rsidP="00B30C63">
      <w:pPr>
        <w:pStyle w:val="BodyText2"/>
      </w:pPr>
      <w:r>
        <w:t xml:space="preserve">All of the custom layers that were developed in ArcGIS Javascript API 2.7 need to be refactored to make use of the AMD Dojo model. See the documentation </w:t>
      </w:r>
      <w:hyperlink r:id="rId508" w:anchor="jshelp/migration_30.htm" w:history="1">
        <w:r w:rsidRPr="00DC16E1">
          <w:rPr>
            <w:rStyle w:val="Hyperlink"/>
          </w:rPr>
          <w:t>here</w:t>
        </w:r>
      </w:hyperlink>
      <w:r>
        <w:t xml:space="preserve"> for an example of an external class file that uses the new model.</w:t>
      </w:r>
    </w:p>
    <w:p w14:paraId="70B004EF" w14:textId="77777777" w:rsidR="00E851E0" w:rsidRDefault="00E851E0" w:rsidP="00B30C63">
      <w:pPr>
        <w:pStyle w:val="Heading4"/>
      </w:pPr>
      <w:r>
        <w:t>Constructors and inheritance</w:t>
      </w:r>
    </w:p>
    <w:p w14:paraId="2BBA3DAF" w14:textId="77777777" w:rsidR="00E851E0" w:rsidRDefault="00E851E0" w:rsidP="00B30C63">
      <w:pPr>
        <w:pStyle w:val="BodyText2"/>
      </w:pPr>
      <w:r>
        <w:t>There is very little docs on inheritance in using dojo.declare so here is what I have discovered:</w:t>
      </w:r>
    </w:p>
    <w:p w14:paraId="22DD3BF7" w14:textId="77777777" w:rsidR="00E851E0" w:rsidRDefault="00E851E0" w:rsidP="00B30C63">
      <w:pPr>
        <w:pStyle w:val="ListBullet"/>
      </w:pPr>
      <w:r>
        <w:t>In dojo.declare you can include the following section which controls when the constructor is called in your class:</w:t>
      </w:r>
    </w:p>
    <w:p w14:paraId="1C5240F5" w14:textId="77777777" w:rsidR="00E851E0" w:rsidRPr="00D70117" w:rsidRDefault="00E851E0" w:rsidP="00B30C63">
      <w:pPr>
        <w:pStyle w:val="Code"/>
      </w:pPr>
      <w:r w:rsidRPr="00D70117">
        <w:t>"-chains-" : {</w:t>
      </w:r>
    </w:p>
    <w:p w14:paraId="1A92C2C2" w14:textId="77777777" w:rsidR="00E851E0" w:rsidRPr="00D70117" w:rsidRDefault="00E851E0" w:rsidP="00B30C63">
      <w:pPr>
        <w:pStyle w:val="Code"/>
      </w:pPr>
      <w:r w:rsidRPr="00D70117">
        <w:t>constructor : "before"</w:t>
      </w:r>
    </w:p>
    <w:p w14:paraId="0B465875" w14:textId="77777777" w:rsidR="00E851E0" w:rsidRPr="00D70117" w:rsidRDefault="00E851E0" w:rsidP="00B30C63">
      <w:pPr>
        <w:pStyle w:val="Code"/>
        <w:rPr>
          <w:sz w:val="20"/>
        </w:rPr>
      </w:pPr>
      <w:r w:rsidRPr="00D70117">
        <w:lastRenderedPageBreak/>
        <w:t>},</w:t>
      </w:r>
    </w:p>
    <w:p w14:paraId="24BC3B06" w14:textId="77777777" w:rsidR="00E851E0" w:rsidRDefault="00E851E0" w:rsidP="00B30C63">
      <w:pPr>
        <w:pStyle w:val="ListBullet"/>
      </w:pPr>
      <w:r>
        <w:t>When you specify before your constructor is called before the superclasses constructor.</w:t>
      </w:r>
    </w:p>
    <w:p w14:paraId="643129B2" w14:textId="77777777" w:rsidR="00E851E0" w:rsidRDefault="00E851E0" w:rsidP="00B30C63">
      <w:pPr>
        <w:pStyle w:val="ListBullet"/>
      </w:pPr>
      <w:r>
        <w:t>If you want to manually call the superclasses constructor then set constructor : “manual”</w:t>
      </w:r>
    </w:p>
    <w:p w14:paraId="4D198DAB" w14:textId="77777777" w:rsidR="00E851E0" w:rsidRPr="00B253B2" w:rsidRDefault="00E851E0" w:rsidP="00B30C63">
      <w:pPr>
        <w:pStyle w:val="ListBullet"/>
      </w:pPr>
      <w:r>
        <w:t>You must include a reference to the superclass javascript file in the html page</w:t>
      </w:r>
    </w:p>
    <w:p w14:paraId="685CCA8F" w14:textId="77777777" w:rsidR="00E851E0" w:rsidRDefault="00E851E0" w:rsidP="00B30C63">
      <w:pPr>
        <w:pStyle w:val="Heading4"/>
      </w:pPr>
      <w:r>
        <w:t>Accessing the layers image</w:t>
      </w:r>
    </w:p>
    <w:p w14:paraId="4AD3D04D" w14:textId="77777777" w:rsidR="00E851E0" w:rsidRDefault="00E851E0" w:rsidP="00B30C6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3AEAF995" w14:textId="77777777" w:rsidR="00E851E0" w:rsidRDefault="00E851E0" w:rsidP="00B30C63">
      <w:pPr>
        <w:pStyle w:val="Heading5"/>
      </w:pPr>
      <w:r>
        <w:t>Dealing with Cross-domain issues</w:t>
      </w:r>
    </w:p>
    <w:p w14:paraId="63759A46" w14:textId="77777777" w:rsidR="00E851E0" w:rsidRPr="00A67AF6" w:rsidRDefault="00E851E0" w:rsidP="00B30C63">
      <w:pPr>
        <w:pStyle w:val="Heading6"/>
      </w:pPr>
      <w:r>
        <w:t>Using a proxy</w:t>
      </w:r>
    </w:p>
    <w:p w14:paraId="31AC64C5" w14:textId="77777777" w:rsidR="00E851E0" w:rsidRDefault="00E851E0" w:rsidP="00B30C6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09" w:history="1">
        <w:r>
          <w:rPr>
            <w:rStyle w:val="Hyperlink"/>
          </w:rPr>
          <w:t>https://developer.mozilla.org/en/CORS_Enabled_Image</w:t>
        </w:r>
      </w:hyperlink>
      <w:r>
        <w:t>).</w:t>
      </w:r>
    </w:p>
    <w:p w14:paraId="3DA29E47" w14:textId="77777777" w:rsidR="00E851E0" w:rsidRDefault="00E851E0" w:rsidP="00B30C63">
      <w:pPr>
        <w:pStyle w:val="BodyText2"/>
      </w:pPr>
      <w:r>
        <w:t>We are directly specifying the url of the image to load into the canvas – is this is from the IUCN Red List Web Service then we are taiting the canvas:</w:t>
      </w:r>
    </w:p>
    <w:p w14:paraId="229ED2ED" w14:textId="77777777" w:rsidR="00E851E0" w:rsidRDefault="00E851E0" w:rsidP="00B30C63">
      <w:pPr>
        <w:pStyle w:val="Code"/>
      </w:pPr>
      <w:r>
        <w:t>i</w:t>
      </w:r>
      <w:r w:rsidRPr="00B14AAF">
        <w:t>nstance._img.src = response.url;</w:t>
      </w:r>
    </w:p>
    <w:p w14:paraId="420E8C5D" w14:textId="77777777" w:rsidR="00E851E0" w:rsidRDefault="00E851E0" w:rsidP="00B30C63">
      <w:pPr>
        <w:pStyle w:val="BodyText2"/>
      </w:pPr>
      <w:r>
        <w:t xml:space="preserve">Apparently you know its tainted when the origin-clean flag is false – but I cant find this anywhere! So I have to get the image via a proxy page. Creating a proxy page by following the instructions here </w:t>
      </w:r>
      <w:hyperlink r:id="rId510" w:history="1">
        <w:r>
          <w:rPr>
            <w:rStyle w:val="Hyperlink"/>
          </w:rPr>
          <w:t>http://help.arcgis.com/en/webapi/javascript/arcgis/help/jshelp_start.htm</w:t>
        </w:r>
      </w:hyperlink>
      <w:r>
        <w:t>.</w:t>
      </w:r>
    </w:p>
    <w:p w14:paraId="432BA374" w14:textId="77777777" w:rsidR="00E851E0" w:rsidRDefault="00E851E0" w:rsidP="00B30C63">
      <w:pPr>
        <w:pStyle w:val="ListBullet"/>
      </w:pPr>
      <w:r>
        <w:t>Downloading the php page (</w:t>
      </w:r>
      <w:hyperlink r:id="rId511" w:history="1">
        <w:r w:rsidRPr="00FC1C17">
          <w:rPr>
            <w:rStyle w:val="Hyperlink"/>
          </w:rPr>
          <w:t>http://help.arcgis.com/en/webapi/javascript/arcgis/help/jshelp/proxypage_php.zip</w:t>
        </w:r>
      </w:hyperlink>
      <w:r>
        <w:t>)</w:t>
      </w:r>
    </w:p>
    <w:p w14:paraId="7C2A608B" w14:textId="77777777" w:rsidR="00E851E0" w:rsidRDefault="00E851E0" w:rsidP="00B30C63">
      <w:pPr>
        <w:pStyle w:val="ListBullet"/>
      </w:pPr>
      <w:r>
        <w:t>Saved to ‘h03-dev-vm7</w:t>
      </w:r>
      <w:r w:rsidRPr="002137CF">
        <w:t>/srv/www/htdocs/proxy.php</w:t>
      </w:r>
      <w:r>
        <w:t>’</w:t>
      </w:r>
    </w:p>
    <w:p w14:paraId="00C6B8AC" w14:textId="77777777" w:rsidR="00E851E0" w:rsidRDefault="00E851E0" w:rsidP="00B30C63">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62A761D8" w14:textId="77777777" w:rsidR="00E851E0" w:rsidRDefault="00E851E0" w:rsidP="00B30C63">
      <w:pPr>
        <w:pStyle w:val="Code"/>
      </w:pPr>
      <w:r w:rsidRPr="00E62BB1">
        <w:t>array( 'url' =&gt; 'http://mapservices.iucnredlist.org/ArcGIS/rest/services/',    'matchAll' =&gt; true, 'token' =&gt; 'XNtEI7EbEB7a11XtWlGp0nSHnMiZwjdtlFsCsC6rtxZZl7JKueBNtPoVk-4Hkf2d' )</w:t>
      </w:r>
    </w:p>
    <w:p w14:paraId="4A61809F" w14:textId="77777777" w:rsidR="00E851E0" w:rsidRDefault="00E851E0" w:rsidP="00B30C63">
      <w:pPr>
        <w:pStyle w:val="BodyText2"/>
      </w:pPr>
      <w:r>
        <w:t>Seemed to slow down loading of the tiles – also had to add the National Geographic Map too.</w:t>
      </w:r>
    </w:p>
    <w:p w14:paraId="1990414F" w14:textId="77777777" w:rsidR="00E851E0" w:rsidRDefault="00E851E0" w:rsidP="00B30C63">
      <w:pPr>
        <w:pStyle w:val="BodyText2"/>
      </w:pPr>
      <w:r>
        <w:t>This is the call I want to forward:</w:t>
      </w:r>
    </w:p>
    <w:p w14:paraId="4E263C9B" w14:textId="77777777" w:rsidR="00E851E0" w:rsidRDefault="000D5C35" w:rsidP="00B30C63">
      <w:pPr>
        <w:pStyle w:val="BodyText2"/>
        <w:rPr>
          <w:rFonts w:ascii="Consolas" w:hAnsi="Consolas" w:cs="Consolas"/>
          <w:color w:val="000000"/>
          <w:sz w:val="13"/>
          <w:szCs w:val="13"/>
          <w:shd w:val="clear" w:color="auto" w:fill="FFFFFF"/>
        </w:rPr>
      </w:pPr>
      <w:hyperlink r:id="rId512"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2BEFD609" w14:textId="77777777" w:rsidR="00E851E0" w:rsidRDefault="00E851E0" w:rsidP="00B30C63">
      <w:pPr>
        <w:pStyle w:val="BodyText2"/>
      </w:pPr>
      <w:r>
        <w:t>In my client I add:</w:t>
      </w:r>
    </w:p>
    <w:p w14:paraId="2AF2D4F0" w14:textId="77777777" w:rsidR="00E851E0" w:rsidRDefault="00E851E0" w:rsidP="00B30C63">
      <w:pPr>
        <w:pStyle w:val="Code"/>
      </w:pPr>
      <w:r>
        <w:t>esri.config.defaults.io.proxyUrl = "../proxy.php";</w:t>
      </w:r>
    </w:p>
    <w:p w14:paraId="40DFC178" w14:textId="77777777" w:rsidR="00E851E0" w:rsidRDefault="00E851E0" w:rsidP="00B30C63">
      <w:pPr>
        <w:pStyle w:val="Code"/>
      </w:pPr>
      <w:r>
        <w:t>esri.config.defaults.io.alwaysUseProxy = true;</w:t>
      </w:r>
    </w:p>
    <w:p w14:paraId="630E00F8" w14:textId="77777777" w:rsidR="00E851E0" w:rsidRDefault="00E851E0" w:rsidP="00B30C63">
      <w:pPr>
        <w:pStyle w:val="BodyText2"/>
      </w:pPr>
      <w:r>
        <w:t>So that every call uses the proxy – this is not really what I want. What I really want is for the calls to the IUCN Red List Service to use the proxy and no others. How do I do that?</w:t>
      </w:r>
    </w:p>
    <w:p w14:paraId="2B4804E9" w14:textId="77777777" w:rsidR="00E851E0" w:rsidRDefault="00E851E0" w:rsidP="00B30C6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13"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04F117D2" w14:textId="77777777" w:rsidR="00E851E0" w:rsidRDefault="00E851E0" w:rsidP="00B30C63">
      <w:pPr>
        <w:pStyle w:val="Heading6"/>
      </w:pPr>
      <w:r>
        <w:t>Updating the Server to support CORS</w:t>
      </w:r>
    </w:p>
    <w:p w14:paraId="302B771B" w14:textId="77777777" w:rsidR="00E851E0" w:rsidRDefault="00E851E0" w:rsidP="00B30C63">
      <w:pPr>
        <w:pStyle w:val="Heading7"/>
      </w:pPr>
      <w:r>
        <w:t>IIS</w:t>
      </w:r>
    </w:p>
    <w:p w14:paraId="0E8519E8" w14:textId="77777777" w:rsidR="00E851E0" w:rsidRDefault="00E851E0" w:rsidP="00B30C63">
      <w:pPr>
        <w:pStyle w:val="BodyText2"/>
      </w:pPr>
      <w:r>
        <w:t>Following instructions here:</w:t>
      </w:r>
    </w:p>
    <w:p w14:paraId="233F9D9E" w14:textId="77777777" w:rsidR="00E851E0" w:rsidRDefault="000D5C35" w:rsidP="00B30C63">
      <w:pPr>
        <w:pStyle w:val="BodyText2"/>
      </w:pPr>
      <w:hyperlink r:id="rId514" w:history="1">
        <w:r w:rsidR="00E851E0">
          <w:rPr>
            <w:rStyle w:val="Hyperlink"/>
          </w:rPr>
          <w:t>http://enable-cors.org/</w:t>
        </w:r>
      </w:hyperlink>
    </w:p>
    <w:p w14:paraId="5A8E830C" w14:textId="77777777" w:rsidR="00E851E0" w:rsidRDefault="00E851E0" w:rsidP="00B30C63">
      <w:pPr>
        <w:pStyle w:val="BodyText2"/>
      </w:pPr>
      <w:r>
        <w:t>So in theory you can enable you server to support cross-domain images. On the IUCN machine I update the REST web.config file to support CORS:</w:t>
      </w:r>
    </w:p>
    <w:p w14:paraId="28465C98" w14:textId="77777777" w:rsidR="00E851E0" w:rsidRDefault="00E851E0" w:rsidP="00B30C63">
      <w:pPr>
        <w:pStyle w:val="ListBullet2"/>
      </w:pPr>
      <w:r>
        <w:t>Opened Notepad as an administrator</w:t>
      </w:r>
    </w:p>
    <w:p w14:paraId="2E5B0903" w14:textId="77777777" w:rsidR="00E851E0" w:rsidRDefault="00E851E0" w:rsidP="00B30C63">
      <w:pPr>
        <w:pStyle w:val="ListBullet2"/>
      </w:pPr>
      <w:r>
        <w:lastRenderedPageBreak/>
        <w:t>Opened ‘</w:t>
      </w:r>
      <w:r w:rsidRPr="00620DFF">
        <w:t>C:\inetpub\wwwroot\ArcGIS\rest</w:t>
      </w:r>
      <w:r>
        <w:t>\web.config’ and added:</w:t>
      </w:r>
    </w:p>
    <w:p w14:paraId="7575911A" w14:textId="77777777" w:rsidR="00E851E0" w:rsidRPr="00620DFF" w:rsidRDefault="00E851E0" w:rsidP="00B30C63">
      <w:pPr>
        <w:pStyle w:val="Code"/>
        <w:rPr>
          <w:lang w:eastAsia="en-GB" w:bidi="ar-SA"/>
        </w:rPr>
      </w:pPr>
      <w:r w:rsidRPr="00620DFF">
        <w:rPr>
          <w:lang w:eastAsia="en-GB" w:bidi="ar-SA"/>
        </w:rPr>
        <w:t>&lt;httpProtocol&gt;</w:t>
      </w:r>
    </w:p>
    <w:p w14:paraId="3A4C8A8E" w14:textId="77777777" w:rsidR="00E851E0" w:rsidRPr="00620DFF" w:rsidRDefault="00E851E0" w:rsidP="00B30C63">
      <w:pPr>
        <w:pStyle w:val="Code"/>
        <w:rPr>
          <w:lang w:eastAsia="en-GB" w:bidi="ar-SA"/>
        </w:rPr>
      </w:pPr>
      <w:r w:rsidRPr="00620DFF">
        <w:rPr>
          <w:lang w:eastAsia="en-GB" w:bidi="ar-SA"/>
        </w:rPr>
        <w:t xml:space="preserve">     &lt;customHeaders&gt;</w:t>
      </w:r>
    </w:p>
    <w:p w14:paraId="256C4A05" w14:textId="77777777" w:rsidR="00E851E0" w:rsidRPr="00620DFF" w:rsidRDefault="00E851E0" w:rsidP="00B30C63">
      <w:pPr>
        <w:pStyle w:val="Code"/>
        <w:rPr>
          <w:lang w:eastAsia="en-GB" w:bidi="ar-SA"/>
        </w:rPr>
      </w:pPr>
      <w:r w:rsidRPr="00620DFF">
        <w:rPr>
          <w:lang w:eastAsia="en-GB" w:bidi="ar-SA"/>
        </w:rPr>
        <w:t xml:space="preserve">       &lt;add name="Access-Control-Allow-Origin" value="*" /&gt;</w:t>
      </w:r>
    </w:p>
    <w:p w14:paraId="466072E4" w14:textId="77777777" w:rsidR="00E851E0" w:rsidRPr="00620DFF" w:rsidRDefault="00E851E0" w:rsidP="00B30C63">
      <w:pPr>
        <w:pStyle w:val="Code"/>
        <w:rPr>
          <w:lang w:eastAsia="en-GB" w:bidi="ar-SA"/>
        </w:rPr>
      </w:pPr>
      <w:r w:rsidRPr="00620DFF">
        <w:rPr>
          <w:lang w:eastAsia="en-GB" w:bidi="ar-SA"/>
        </w:rPr>
        <w:t xml:space="preserve">     &lt;/customHeaders&gt;</w:t>
      </w:r>
    </w:p>
    <w:p w14:paraId="7D245CD5" w14:textId="77777777" w:rsidR="00E851E0" w:rsidRPr="00620DFF" w:rsidRDefault="00E851E0" w:rsidP="00B30C63">
      <w:pPr>
        <w:pStyle w:val="Code"/>
        <w:rPr>
          <w:lang w:eastAsia="en-GB" w:bidi="ar-SA"/>
        </w:rPr>
      </w:pPr>
      <w:r w:rsidRPr="00620DFF">
        <w:rPr>
          <w:lang w:eastAsia="en-GB" w:bidi="ar-SA"/>
        </w:rPr>
        <w:t xml:space="preserve">   &lt;/httpProtocol&gt;</w:t>
      </w:r>
    </w:p>
    <w:p w14:paraId="770A4692" w14:textId="77777777" w:rsidR="00E851E0" w:rsidRDefault="00E851E0" w:rsidP="00B30C63">
      <w:pPr>
        <w:pStyle w:val="ListBullet2"/>
      </w:pPr>
      <w:r>
        <w:t>Saved the file and checked to see if it made any difference</w:t>
      </w:r>
    </w:p>
    <w:p w14:paraId="60423E28" w14:textId="77777777" w:rsidR="00E851E0" w:rsidRDefault="00E851E0" w:rsidP="00B30C63">
      <w:pPr>
        <w:pStyle w:val="ListBullet2"/>
      </w:pPr>
      <w:r>
        <w:t>Now when I request a page I see that the image has a header 'Access-Control-Allow-Origin: *’</w:t>
      </w:r>
    </w:p>
    <w:p w14:paraId="68576CC1" w14:textId="77777777" w:rsidR="00E851E0" w:rsidRDefault="00E851E0" w:rsidP="00B30C63">
      <w:pPr>
        <w:pStyle w:val="BodyText2"/>
      </w:pPr>
      <w:r>
        <w:t>But I’m still getting security exceptions from the canvas saying its tainted. Even when I use the ERSI Javascript config to specify the server as CORS enabled- it still doesnt work (</w:t>
      </w:r>
      <w:hyperlink r:id="rId515" w:history="1">
        <w:r>
          <w:rPr>
            <w:rStyle w:val="Hyperlink"/>
          </w:rPr>
          <w:t>http://help.arcgis.com/en/webapi/javascript/arcgis/help/jsapi_start.htm</w:t>
        </w:r>
      </w:hyperlink>
      <w:r>
        <w:t xml:space="preserve"> - corsEnabledServers)</w:t>
      </w:r>
    </w:p>
    <w:p w14:paraId="7CF41B59" w14:textId="77777777" w:rsidR="00E851E0" w:rsidRDefault="00E851E0" w:rsidP="00B30C63">
      <w:pPr>
        <w:pStyle w:val="Heading6"/>
      </w:pPr>
      <w:r>
        <w:t>Client CORS requests</w:t>
      </w:r>
    </w:p>
    <w:p w14:paraId="3BCA3379" w14:textId="77777777" w:rsidR="00E851E0" w:rsidRDefault="00E851E0" w:rsidP="00B30C6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57257276" w14:textId="77777777" w:rsidR="00E851E0" w:rsidRDefault="00E851E0" w:rsidP="00B30C63">
      <w:pPr>
        <w:pStyle w:val="Code"/>
      </w:pPr>
      <w:r>
        <w:tab/>
      </w:r>
      <w:r>
        <w:tab/>
      </w:r>
      <w:r>
        <w:tab/>
        <w:t>}).then(lang.hitch(this, function(response) {</w:t>
      </w:r>
    </w:p>
    <w:p w14:paraId="52A4F9F9" w14:textId="77777777" w:rsidR="00E851E0" w:rsidRDefault="00E851E0" w:rsidP="00B30C63">
      <w:pPr>
        <w:pStyle w:val="Code"/>
      </w:pPr>
      <w:r>
        <w:tab/>
      </w:r>
      <w:r>
        <w:tab/>
      </w:r>
      <w:r>
        <w:tab/>
      </w:r>
      <w:r>
        <w:tab/>
        <w:t>this._img_loading.crossOrigin = "Anonymous";</w:t>
      </w:r>
    </w:p>
    <w:p w14:paraId="1E16AEE2" w14:textId="77777777" w:rsidR="00E851E0" w:rsidRDefault="00E851E0" w:rsidP="00B30C63">
      <w:pPr>
        <w:pStyle w:val="Code"/>
      </w:pPr>
      <w:r>
        <w:tab/>
      </w:r>
      <w:r>
        <w:tab/>
      </w:r>
      <w:r>
        <w:tab/>
      </w:r>
      <w:r>
        <w:tab/>
        <w:t>callback(response.url);</w:t>
      </w:r>
    </w:p>
    <w:p w14:paraId="673FDD61" w14:textId="77777777" w:rsidR="00E851E0" w:rsidRDefault="00E851E0" w:rsidP="00B30C63">
      <w:pPr>
        <w:pStyle w:val="Code"/>
      </w:pPr>
      <w:r>
        <w:tab/>
      </w:r>
      <w:r>
        <w:tab/>
      </w:r>
      <w:r>
        <w:tab/>
        <w:t>}));</w:t>
      </w:r>
    </w:p>
    <w:p w14:paraId="181CC4CE" w14:textId="77777777" w:rsidR="00E851E0" w:rsidRPr="00193E1E" w:rsidRDefault="00E851E0" w:rsidP="00B30C63">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22B6E243" w14:textId="77777777" w:rsidR="00E851E0" w:rsidRDefault="00E851E0" w:rsidP="00B30C63">
      <w:pPr>
        <w:pStyle w:val="Heading4"/>
      </w:pPr>
      <w:r>
        <w:t>QuadkeyLayer class</w:t>
      </w:r>
    </w:p>
    <w:p w14:paraId="5D12EC7F" w14:textId="77777777" w:rsidR="00E851E0" w:rsidRDefault="00E851E0" w:rsidP="00B30C63">
      <w:pPr>
        <w:pStyle w:val="BodyText2"/>
      </w:pPr>
      <w:r>
        <w:t>According to the ESRI Javascript API (</w:t>
      </w:r>
      <w:hyperlink r:id="rId516" w:history="1">
        <w:r>
          <w:rPr>
            <w:rStyle w:val="Hyperlink"/>
          </w:rPr>
          <w:t>http://help.arcgis.com/en/webapi/javascript/arcgis/help/jshelp_start.htm</w:t>
        </w:r>
      </w:hyperlink>
      <w:r>
        <w:t>) there is no support for extending GraphicsLayer, but I have extended it to create the quadkeyLayer (</w:t>
      </w:r>
      <w:hyperlink r:id="rId517" w:history="1">
        <w:r>
          <w:rPr>
            <w:rStyle w:val="Hyperlink"/>
          </w:rPr>
          <w:t>https://github.com/andrewcottam/eSpecies-Client-Demo/blob/master/classes/QuadkeyLayer.js</w:t>
        </w:r>
      </w:hyperlink>
      <w:r>
        <w:t>). This shows the Quadkeys on top of a map.</w:t>
      </w:r>
    </w:p>
    <w:p w14:paraId="3A079AE8" w14:textId="77777777" w:rsidR="00E851E0" w:rsidRDefault="00E851E0" w:rsidP="00B30C63">
      <w:pPr>
        <w:pStyle w:val="Heading4"/>
      </w:pPr>
      <w:r>
        <w:t>ESpeciesDynamicMapServiceLayer class</w:t>
      </w:r>
    </w:p>
    <w:p w14:paraId="50CE76CB" w14:textId="77777777" w:rsidR="00E851E0" w:rsidRPr="003D69B3" w:rsidRDefault="00E851E0" w:rsidP="00B30C63">
      <w:pPr>
        <w:pStyle w:val="BodyText2"/>
      </w:pPr>
      <w:r>
        <w:t xml:space="preserve">The eSpecies layer extends the DynamicMapServiceLayer class to render the data from the eSpecies WMS services in the ArcGIS Javascript API. </w:t>
      </w:r>
      <w:hyperlink r:id="rId518" w:history="1">
        <w:r>
          <w:rPr>
            <w:rStyle w:val="Hyperlink"/>
          </w:rPr>
          <w:t>https://github.com/andrewcottam/eSpecies-Client-Demo/blob/master/classes/ESpeciesLayer.js</w:t>
        </w:r>
      </w:hyperlink>
    </w:p>
    <w:p w14:paraId="1BB032A6" w14:textId="77777777" w:rsidR="00E851E0" w:rsidRDefault="00E851E0" w:rsidP="00B30C63">
      <w:pPr>
        <w:pStyle w:val="Heading4"/>
      </w:pPr>
      <w:r>
        <w:t>Threshold Layer class</w:t>
      </w:r>
    </w:p>
    <w:p w14:paraId="5193C92B" w14:textId="77777777" w:rsidR="00E851E0" w:rsidRDefault="00E851E0" w:rsidP="00B30C6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19" w:history="1">
        <w:r>
          <w:rPr>
            <w:rStyle w:val="Hyperlink"/>
          </w:rPr>
          <w:t>https://github.com/andrewcottam/eSpecies-Client-Demo/blob/master/classes/ThresholdLayer.js</w:t>
        </w:r>
      </w:hyperlink>
    </w:p>
    <w:p w14:paraId="2D995FAC" w14:textId="77777777" w:rsidR="00E851E0" w:rsidRDefault="00E851E0" w:rsidP="00B30C63">
      <w:pPr>
        <w:pStyle w:val="Heading4"/>
      </w:pPr>
      <w:r>
        <w:t>Google Earth Engine Layer</w:t>
      </w:r>
    </w:p>
    <w:p w14:paraId="6FF81649" w14:textId="77777777" w:rsidR="00E851E0" w:rsidRDefault="00E851E0" w:rsidP="00B30C63">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1B7BCF54" w14:textId="77777777" w:rsidR="00E851E0" w:rsidRDefault="00E851E0" w:rsidP="00B30C63">
      <w:pPr>
        <w:pStyle w:val="BodyText2"/>
      </w:pPr>
      <w:r>
        <w:rPr>
          <w:noProof/>
          <w:lang w:bidi="ar-SA"/>
        </w:rPr>
        <w:drawing>
          <wp:inline distT="0" distB="0" distL="0" distR="0" wp14:anchorId="0BCA277E" wp14:editId="6559D53A">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425604B6" wp14:editId="78FF9082">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7F57B59F" wp14:editId="62DF9244">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35FB1E22" wp14:editId="7DBFD99C">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3">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7CD9710" w14:textId="77777777" w:rsidR="00E851E0" w:rsidRDefault="00E851E0" w:rsidP="00B30C63">
      <w:pPr>
        <w:pStyle w:val="BodyText2"/>
      </w:pPr>
      <w:r>
        <w:t>_setMap</w:t>
      </w:r>
      <w:r>
        <w:tab/>
      </w:r>
      <w:r>
        <w:tab/>
      </w:r>
      <w:r>
        <w:tab/>
        <w:t>getImageUrl</w:t>
      </w:r>
      <w:r>
        <w:tab/>
        <w:t>With no canvas getImageUrl</w:t>
      </w:r>
      <w:r>
        <w:tab/>
      </w:r>
      <w:r>
        <w:tab/>
        <w:t>Mended!</w:t>
      </w:r>
    </w:p>
    <w:p w14:paraId="252940F1" w14:textId="77777777" w:rsidR="00E851E0" w:rsidRDefault="00E851E0" w:rsidP="00B30C6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3AAD2868" w14:textId="77777777" w:rsidR="00E851E0" w:rsidRDefault="00E851E0" w:rsidP="00B30C63">
      <w:pPr>
        <w:pStyle w:val="BodyText2"/>
      </w:pPr>
      <w:r>
        <w:lastRenderedPageBreak/>
        <w:t>The following are some example options for the GEELayer:</w:t>
      </w:r>
    </w:p>
    <w:p w14:paraId="1FF3E2DE" w14:textId="77777777" w:rsidR="00E851E0" w:rsidRDefault="00E851E0" w:rsidP="00B30C63">
      <w:pPr>
        <w:pStyle w:val="Code"/>
      </w:pPr>
      <w:r>
        <w:t>addGEELayer({</w:t>
      </w:r>
    </w:p>
    <w:p w14:paraId="6A532441" w14:textId="77777777" w:rsidR="00E851E0" w:rsidRDefault="00E851E0" w:rsidP="00B30C63">
      <w:pPr>
        <w:pStyle w:val="Code"/>
      </w:pPr>
      <w:r>
        <w:t>sceneid : selectedSceneId,</w:t>
      </w:r>
    </w:p>
    <w:p w14:paraId="12A2C801" w14:textId="77777777" w:rsidR="00E851E0" w:rsidRDefault="00E851E0" w:rsidP="00B30C63">
      <w:pPr>
        <w:pStyle w:val="Code"/>
      </w:pPr>
      <w:r>
        <w:t>removeCloud : false,</w:t>
      </w:r>
    </w:p>
    <w:p w14:paraId="09DF818B" w14:textId="77777777" w:rsidR="00E851E0" w:rsidRDefault="00E851E0" w:rsidP="00B30C63">
      <w:pPr>
        <w:pStyle w:val="Code"/>
      </w:pPr>
      <w:r>
        <w:t>removeIllumination : false,</w:t>
      </w:r>
    </w:p>
    <w:p w14:paraId="5E79674B" w14:textId="77777777" w:rsidR="00E851E0" w:rsidRDefault="00E851E0" w:rsidP="00B30C63">
      <w:pPr>
        <w:pStyle w:val="Code"/>
      </w:pPr>
      <w:r>
        <w:t>redBand : "B4",</w:t>
      </w:r>
    </w:p>
    <w:p w14:paraId="727C921E" w14:textId="77777777" w:rsidR="00E851E0" w:rsidRDefault="00E851E0" w:rsidP="00B30C63">
      <w:pPr>
        <w:pStyle w:val="Code"/>
      </w:pPr>
      <w:r>
        <w:t>greenBand : "B3",</w:t>
      </w:r>
    </w:p>
    <w:p w14:paraId="2FFE7BFD" w14:textId="77777777" w:rsidR="00E851E0" w:rsidRDefault="00E851E0" w:rsidP="00B30C63">
      <w:pPr>
        <w:pStyle w:val="Code"/>
      </w:pPr>
      <w:r>
        <w:t>blueBand : "B2"</w:t>
      </w:r>
    </w:p>
    <w:p w14:paraId="50E772C0" w14:textId="77777777" w:rsidR="00E851E0" w:rsidRDefault="00E851E0" w:rsidP="00B30C63">
      <w:pPr>
        <w:pStyle w:val="Code"/>
      </w:pPr>
      <w:r>
        <w:t>});</w:t>
      </w:r>
    </w:p>
    <w:p w14:paraId="5A2A016C" w14:textId="77777777" w:rsidR="00E851E0" w:rsidRDefault="00E851E0" w:rsidP="00B30C63">
      <w:pPr>
        <w:pStyle w:val="Code"/>
      </w:pPr>
      <w:r>
        <w:t>addGEELayer({</w:t>
      </w:r>
    </w:p>
    <w:p w14:paraId="188565A0" w14:textId="77777777" w:rsidR="00E851E0" w:rsidRDefault="00E851E0" w:rsidP="00B30C63">
      <w:pPr>
        <w:pStyle w:val="Code"/>
      </w:pPr>
      <w:r>
        <w:tab/>
        <w:t>sceneid : selectedSceneId,</w:t>
      </w:r>
    </w:p>
    <w:p w14:paraId="50987959" w14:textId="77777777" w:rsidR="00E851E0" w:rsidRDefault="00E851E0" w:rsidP="00B30C63">
      <w:pPr>
        <w:pStyle w:val="Code"/>
      </w:pPr>
      <w:r>
        <w:tab/>
        <w:t>hsv : true</w:t>
      </w:r>
    </w:p>
    <w:p w14:paraId="04743D74" w14:textId="77777777" w:rsidR="00E851E0" w:rsidRPr="007C0D68" w:rsidRDefault="00E851E0" w:rsidP="00B30C63">
      <w:pPr>
        <w:pStyle w:val="Code"/>
      </w:pPr>
      <w:r>
        <w:t>});</w:t>
      </w:r>
    </w:p>
    <w:p w14:paraId="7A6630C0" w14:textId="77777777" w:rsidR="00E851E0" w:rsidRDefault="00E851E0" w:rsidP="00B30C63">
      <w:pPr>
        <w:pStyle w:val="Heading3"/>
      </w:pPr>
      <w:r>
        <w:t>eSpecies Pilot website</w:t>
      </w:r>
    </w:p>
    <w:p w14:paraId="3D693CFF" w14:textId="77777777" w:rsidR="00E851E0" w:rsidRDefault="00E851E0" w:rsidP="00B30C63">
      <w:pPr>
        <w:pStyle w:val="BodyText"/>
      </w:pPr>
      <w:r>
        <w:t>The live production machine is:</w:t>
      </w:r>
    </w:p>
    <w:p w14:paraId="0955D73C" w14:textId="77777777" w:rsidR="00E851E0" w:rsidRDefault="000D5C35" w:rsidP="00B30C63">
      <w:pPr>
        <w:pStyle w:val="BodyText"/>
      </w:pPr>
      <w:hyperlink r:id="rId524" w:history="1">
        <w:r w:rsidR="00E851E0" w:rsidRPr="0077669C">
          <w:rPr>
            <w:rStyle w:val="Hyperlink"/>
          </w:rPr>
          <w:t>http://ehabitat-wps.jrc.ec.europa.eu/</w:t>
        </w:r>
      </w:hyperlink>
    </w:p>
    <w:p w14:paraId="3D2ECF0C" w14:textId="77777777" w:rsidR="00E851E0" w:rsidRDefault="00E851E0" w:rsidP="00B30C63">
      <w:pPr>
        <w:pStyle w:val="BodyText"/>
      </w:pPr>
      <w:r>
        <w:t>so the REST services are at:</w:t>
      </w:r>
    </w:p>
    <w:p w14:paraId="47C9C651" w14:textId="77777777" w:rsidR="00E851E0" w:rsidRDefault="000D5C35" w:rsidP="00B30C63">
      <w:pPr>
        <w:pStyle w:val="BodyText2"/>
      </w:pPr>
      <w:hyperlink r:id="rId525" w:history="1">
        <w:r w:rsidR="00E851E0" w:rsidRPr="0077669C">
          <w:rPr>
            <w:rStyle w:val="Hyperlink"/>
          </w:rPr>
          <w:t>http://ehabitat-wps.jrc.ec.europa.eu/cgi-bin/REST/eSpecies</w:t>
        </w:r>
      </w:hyperlink>
    </w:p>
    <w:p w14:paraId="22C9EBCB" w14:textId="77777777" w:rsidR="00E851E0" w:rsidRDefault="00E851E0" w:rsidP="00B30C63">
      <w:pPr>
        <w:pStyle w:val="BodyText"/>
      </w:pPr>
      <w:r>
        <w:t>Good example species for Borneo:</w:t>
      </w:r>
    </w:p>
    <w:p w14:paraId="37678078" w14:textId="77777777" w:rsidR="00E851E0" w:rsidRDefault="00E851E0" w:rsidP="00B30C63">
      <w:pPr>
        <w:pStyle w:val="BodyText2"/>
      </w:pPr>
      <w:r>
        <w:t>4649 - Sumatran water shrew - this species has a really small distribution (about 1km2) and doesnt map properly!</w:t>
      </w:r>
    </w:p>
    <w:p w14:paraId="18B85E80" w14:textId="77777777" w:rsidR="00E851E0" w:rsidRDefault="00E851E0" w:rsidP="00B30C63">
      <w:pPr>
        <w:pStyle w:val="BodyText"/>
      </w:pPr>
      <w:r>
        <w:t>146530</w:t>
      </w:r>
      <w:r>
        <w:tab/>
        <w:t>Bornean Whistler</w:t>
      </w:r>
    </w:p>
    <w:p w14:paraId="740E2558" w14:textId="77777777" w:rsidR="00E851E0" w:rsidRDefault="00E851E0" w:rsidP="00B30C63">
      <w:pPr>
        <w:pStyle w:val="BodyText"/>
      </w:pPr>
      <w:r>
        <w:t>143510</w:t>
      </w:r>
      <w:r>
        <w:tab/>
        <w:t>Ruddy Cuckoo-Dove</w:t>
      </w:r>
    </w:p>
    <w:p w14:paraId="5DBBA0CC" w14:textId="77777777" w:rsidR="00E851E0" w:rsidRDefault="00E851E0" w:rsidP="00B30C63">
      <w:pPr>
        <w:pStyle w:val="BodyText"/>
      </w:pPr>
      <w:r>
        <w:t>143650</w:t>
      </w:r>
      <w:r>
        <w:tab/>
        <w:t>Jambu Fruit Dove - has 2 statuses - the red is not mapped</w:t>
      </w:r>
    </w:p>
    <w:p w14:paraId="02148775" w14:textId="77777777" w:rsidR="00E851E0" w:rsidRDefault="00E851E0" w:rsidP="00B30C63">
      <w:pPr>
        <w:pStyle w:val="BodyText"/>
      </w:pPr>
      <w:r>
        <w:t>148015</w:t>
      </w:r>
      <w:r>
        <w:tab/>
        <w:t>Puff-backed Bulbul - has 2 statuses - the red is not mapped - better</w:t>
      </w:r>
    </w:p>
    <w:p w14:paraId="689D42B5" w14:textId="77777777" w:rsidR="00E851E0" w:rsidRDefault="00E851E0" w:rsidP="00B30C63">
      <w:pPr>
        <w:pStyle w:val="BodyText"/>
      </w:pPr>
      <w:r>
        <w:t>144097</w:t>
      </w:r>
      <w:r>
        <w:tab/>
        <w:t>Little Ringed Plover - only in Kalimantan</w:t>
      </w:r>
    </w:p>
    <w:p w14:paraId="7415043A" w14:textId="77777777" w:rsidR="00E851E0" w:rsidRDefault="00E851E0" w:rsidP="00B30C63">
      <w:pPr>
        <w:pStyle w:val="BodyText"/>
      </w:pPr>
      <w:r>
        <w:t>144317</w:t>
      </w:r>
      <w:r>
        <w:tab/>
        <w:t>Besra</w:t>
      </w:r>
      <w:r>
        <w:tab/>
      </w:r>
    </w:p>
    <w:p w14:paraId="65501A2E" w14:textId="77777777" w:rsidR="00E851E0" w:rsidRDefault="00E851E0" w:rsidP="00B30C63">
      <w:pPr>
        <w:pStyle w:val="BodyText"/>
      </w:pPr>
      <w:r>
        <w:t>144517</w:t>
      </w:r>
      <w:r>
        <w:tab/>
        <w:t xml:space="preserve">Wallace's Hawk-eagle - lowland only FAVORITE – the actual IUCN ID is now </w:t>
      </w:r>
      <w:r w:rsidRPr="00E148DD">
        <w:t>106003557</w:t>
      </w:r>
    </w:p>
    <w:p w14:paraId="4D095351" w14:textId="77777777" w:rsidR="00E851E0" w:rsidRDefault="00E851E0" w:rsidP="00B30C63">
      <w:pPr>
        <w:pStyle w:val="BodyText2"/>
      </w:pPr>
      <w:r>
        <w:t>144240</w:t>
      </w:r>
      <w:r>
        <w:tab/>
        <w:t>Greater Crested Tern - marine and coastal</w:t>
      </w:r>
    </w:p>
    <w:p w14:paraId="79CE26E2" w14:textId="77777777" w:rsidR="00E851E0" w:rsidRDefault="00E851E0" w:rsidP="00B30C63">
      <w:pPr>
        <w:pStyle w:val="BodyText"/>
      </w:pPr>
      <w:r>
        <w:t>Test wdpa:</w:t>
      </w:r>
    </w:p>
    <w:p w14:paraId="74B6B1D8" w14:textId="77777777" w:rsidR="00E851E0" w:rsidRDefault="00E851E0" w:rsidP="00B30C63">
      <w:pPr>
        <w:pStyle w:val="BodyText"/>
      </w:pPr>
      <w:r>
        <w:t xml:space="preserve">785 </w:t>
      </w:r>
      <w:r>
        <w:tab/>
        <w:t>Kinabalu National Park</w:t>
      </w:r>
    </w:p>
    <w:p w14:paraId="1FD1B484" w14:textId="77777777" w:rsidR="00E851E0" w:rsidRDefault="00E851E0" w:rsidP="00B30C63">
      <w:pPr>
        <w:pStyle w:val="BodyText2"/>
      </w:pPr>
      <w:r>
        <w:t xml:space="preserve">1357 </w:t>
      </w:r>
      <w:r>
        <w:tab/>
        <w:t>Suikerbosrand Provincial Nature Reserve in South Africa</w:t>
      </w:r>
    </w:p>
    <w:p w14:paraId="4B06E7F8" w14:textId="77777777" w:rsidR="00E851E0" w:rsidRDefault="00E851E0" w:rsidP="00B30C63">
      <w:pPr>
        <w:pStyle w:val="BodyText"/>
      </w:pPr>
      <w:r>
        <w:t>For black rhino (6557) there are lots of overlapping polygons with different statuses, e.g. extinct, reintroduced etc and these mean that when you get a list of species for a quadkey you get 2 for black rhino</w:t>
      </w:r>
    </w:p>
    <w:p w14:paraId="62FE01E3" w14:textId="77777777" w:rsidR="00E851E0" w:rsidRDefault="00E851E0" w:rsidP="00B30C63">
      <w:pPr>
        <w:pStyle w:val="BodyText"/>
      </w:pPr>
      <w:r>
        <w:t>Validating vector data against raster data:</w:t>
      </w:r>
    </w:p>
    <w:p w14:paraId="459B57C7" w14:textId="77777777" w:rsidR="00E851E0" w:rsidRDefault="00E851E0" w:rsidP="00B30C63">
      <w:pPr>
        <w:pStyle w:val="BodyText"/>
      </w:pPr>
      <w:r>
        <w:t>174097</w:t>
      </w:r>
    </w:p>
    <w:p w14:paraId="73833FDC" w14:textId="77777777" w:rsidR="00E851E0" w:rsidRDefault="00E851E0" w:rsidP="00B30C63">
      <w:pPr>
        <w:pStyle w:val="BodyText"/>
      </w:pPr>
      <w:r>
        <w:t>5228</w:t>
      </w:r>
    </w:p>
    <w:p w14:paraId="0D35E192" w14:textId="77777777" w:rsidR="00E851E0" w:rsidRDefault="00E851E0" w:rsidP="00B30C63">
      <w:pPr>
        <w:pStyle w:val="BodyText2"/>
      </w:pPr>
      <w:r>
        <w:t>176801</w:t>
      </w:r>
    </w:p>
    <w:p w14:paraId="671B613F" w14:textId="77777777" w:rsidR="00E851E0" w:rsidRDefault="00E851E0" w:rsidP="00B30C63">
      <w:pPr>
        <w:pStyle w:val="BodyText2"/>
      </w:pPr>
      <w:r>
        <w:t xml:space="preserve">Here is an example of using the HTML5 canvas in the Javascript API: </w:t>
      </w:r>
      <w:hyperlink r:id="rId526" w:history="1">
        <w:r w:rsidRPr="0077669C">
          <w:rPr>
            <w:rStyle w:val="Hyperlink"/>
          </w:rPr>
          <w:t>http://help.arcgis.com/en/webapi/javascript/arcgis/help/jssamples_start.htm</w:t>
        </w:r>
      </w:hyperlink>
    </w:p>
    <w:p w14:paraId="206EAB78" w14:textId="77777777" w:rsidR="00E851E0" w:rsidRDefault="00E851E0" w:rsidP="00B30C63">
      <w:pPr>
        <w:pStyle w:val="BodyText"/>
      </w:pPr>
      <w:r>
        <w:t>SOEs</w:t>
      </w:r>
    </w:p>
    <w:p w14:paraId="50B4DE8E" w14:textId="77777777" w:rsidR="00E851E0" w:rsidRDefault="00E851E0" w:rsidP="00B30C63">
      <w:pPr>
        <w:pStyle w:val="BodyText"/>
      </w:pPr>
      <w:r>
        <w:t>1. Built a new SOE template called eSpeciesSOE</w:t>
      </w:r>
    </w:p>
    <w:p w14:paraId="45CABDC2" w14:textId="77777777" w:rsidR="00E851E0" w:rsidRDefault="00E851E0" w:rsidP="00B30C63">
      <w:pPr>
        <w:pStyle w:val="BodyText"/>
      </w:pPr>
      <w:r>
        <w:t>2. Signed the project with eSpecies as the key</w:t>
      </w:r>
    </w:p>
    <w:p w14:paraId="0DDEA2F5" w14:textId="77777777" w:rsidR="00E851E0" w:rsidRDefault="00E851E0" w:rsidP="00B30C63">
      <w:pPr>
        <w:pStyle w:val="BodyText"/>
      </w:pPr>
      <w:r>
        <w:t>3. Saved the project and rebuilt</w:t>
      </w:r>
    </w:p>
    <w:p w14:paraId="311E3E90" w14:textId="77777777" w:rsidR="00E851E0" w:rsidRDefault="00E851E0" w:rsidP="00B30C63">
      <w:pPr>
        <w:pStyle w:val="BodyText"/>
      </w:pPr>
      <w:r>
        <w:t>4. Registered the dll with COM (running cmd as the administrator)</w:t>
      </w:r>
    </w:p>
    <w:p w14:paraId="7052DE92" w14:textId="77777777" w:rsidR="00E851E0" w:rsidRDefault="00E851E0" w:rsidP="00B30C63">
      <w:pPr>
        <w:pStyle w:val="BodyText"/>
      </w:pPr>
      <w:r>
        <w:t>C:\WINDOWS\microsoft.net\Framework\v2.0.50727\regasm "C:\Users\AndrewCottam\Documents\Visual Studio 2008\Projects\eSpeciesSOE\eSpeciesSOE\bin\Release\eSpeciesSOE.dll" /codebase</w:t>
      </w:r>
    </w:p>
    <w:p w14:paraId="36317316" w14:textId="77777777" w:rsidR="00E851E0" w:rsidRDefault="00E851E0" w:rsidP="00B30C63">
      <w:pPr>
        <w:pStyle w:val="BodyText"/>
      </w:pPr>
      <w:r>
        <w:t>5. Gave the SOC account permission for the project folder</w:t>
      </w:r>
    </w:p>
    <w:p w14:paraId="2218EA23" w14:textId="77777777" w:rsidR="00E851E0" w:rsidRDefault="00E851E0" w:rsidP="00B30C63">
      <w:pPr>
        <w:pStyle w:val="BodyText2"/>
      </w:pPr>
      <w:r>
        <w:t>6. Added the RegisterSimpleRESTSOE project and changed all CLSIDs to eSpeciesSOE. Set as startup project and ran. Registered ok.</w:t>
      </w:r>
    </w:p>
    <w:p w14:paraId="30DAFDB5" w14:textId="77777777" w:rsidR="00E851E0" w:rsidRDefault="00E851E0" w:rsidP="00B30C63">
      <w:pPr>
        <w:pStyle w:val="Heading4"/>
      </w:pPr>
      <w:bookmarkStart w:id="114" w:name="_Toc315774611"/>
      <w:r>
        <w:t>Development on the eHabitat machine</w:t>
      </w:r>
      <w:bookmarkEnd w:id="114"/>
    </w:p>
    <w:p w14:paraId="5C43DD0C" w14:textId="77777777" w:rsidR="00E851E0" w:rsidRDefault="00E851E0" w:rsidP="00B30C63">
      <w:pPr>
        <w:pStyle w:val="BodyText2"/>
      </w:pPr>
      <w:r>
        <w:t>You need to be in the Remote System Explorer perspective to be able to create files in Aptana.</w:t>
      </w:r>
    </w:p>
    <w:p w14:paraId="3283FC76" w14:textId="77777777" w:rsidR="00E851E0" w:rsidRDefault="00E851E0" w:rsidP="00B30C63">
      <w:pPr>
        <w:pStyle w:val="BodyText2"/>
      </w:pPr>
      <w:r>
        <w:lastRenderedPageBreak/>
        <w:t xml:space="preserve">Content Assist for the ESRI Javascript API is not available through Windows | References in Aptana 3 - the content assist has changed - see here: </w:t>
      </w:r>
      <w:hyperlink r:id="rId527" w:history="1">
        <w:r w:rsidRPr="0077669C">
          <w:rPr>
            <w:rStyle w:val="Hyperlink"/>
          </w:rPr>
          <w:t>http://wiki.appcelerator.org/display/tis/Migrating+from+Aptana+Studio+2+to+Aptana+Studio+3</w:t>
        </w:r>
      </w:hyperlink>
    </w:p>
    <w:p w14:paraId="0C791250" w14:textId="77777777" w:rsidR="00E851E0" w:rsidRDefault="00E851E0" w:rsidP="00B30C63">
      <w:pPr>
        <w:pStyle w:val="BodyText2"/>
      </w:pPr>
      <w:r>
        <w:t>And from the ESRI forum:</w:t>
      </w:r>
    </w:p>
    <w:p w14:paraId="1BC03991" w14:textId="77777777" w:rsidR="00E851E0" w:rsidRDefault="000D5C35" w:rsidP="00B30C63">
      <w:pPr>
        <w:pStyle w:val="BodyText2"/>
      </w:pPr>
      <w:hyperlink r:id="rId528" w:history="1">
        <w:r w:rsidR="00E851E0" w:rsidRPr="0077669C">
          <w:rPr>
            <w:rStyle w:val="Hyperlink"/>
          </w:rPr>
          <w:t>http://forums.arcgis.com/threads/29384-Aptana-3.0-JSAPI-code-assist</w:t>
        </w:r>
      </w:hyperlink>
    </w:p>
    <w:p w14:paraId="386D337D" w14:textId="77777777" w:rsidR="00E851E0" w:rsidRDefault="00E851E0" w:rsidP="00B30C63">
      <w:pPr>
        <w:pStyle w:val="BodyText"/>
      </w:pPr>
      <w:r>
        <w:t>If you put callbackParamName: "callback", into the dojo get it doesnt call the load. How do you get the returned data?</w:t>
      </w:r>
    </w:p>
    <w:p w14:paraId="505D04A5" w14:textId="77777777" w:rsidR="00E851E0" w:rsidRDefault="00E851E0" w:rsidP="00B30C63">
      <w:pPr>
        <w:pStyle w:val="BodyText2"/>
      </w:pPr>
      <w:r>
        <w:t>Cant get it to consume the REST service that I have set up!!! Something to do with the callbackparamname and jsonp</w:t>
      </w:r>
    </w:p>
    <w:p w14:paraId="1B881DA9" w14:textId="77777777" w:rsidR="00E851E0" w:rsidRDefault="00E851E0" w:rsidP="00B30C63">
      <w:pPr>
        <w:pStyle w:val="BodyText2"/>
      </w:pPr>
      <w:r>
        <w:t>Dijit.byId("grid") isnt working in my code and i had to copy the header code from the ArcGIS samples to make it work - not sure what the difference is.</w:t>
      </w:r>
    </w:p>
    <w:p w14:paraId="4FE6AF90" w14:textId="77777777" w:rsidR="00E851E0" w:rsidRDefault="00E851E0" w:rsidP="00B30C63">
      <w:pPr>
        <w:pStyle w:val="BodyText"/>
      </w:pPr>
      <w:r>
        <w:t>Something is happening with the tiled images from ArcGIS Online - they are not loading in some cases</w:t>
      </w:r>
    </w:p>
    <w:p w14:paraId="5FEA18FA" w14:textId="77777777" w:rsidR="00E851E0" w:rsidRDefault="00E851E0" w:rsidP="00B30C63">
      <w:pPr>
        <w:pStyle w:val="BodyText"/>
      </w:pPr>
      <w:r>
        <w:t xml:space="preserve">the last number (e.g. 25,26,27) is the easting so 5/14/27 means zoom/y/x </w:t>
      </w:r>
    </w:p>
    <w:p w14:paraId="32CD1DB7" w14:textId="77777777" w:rsidR="00E851E0" w:rsidRDefault="000D5C35" w:rsidP="00B30C63">
      <w:pPr>
        <w:pStyle w:val="BodyText2"/>
      </w:pPr>
      <w:hyperlink r:id="rId529" w:history="1">
        <w:r w:rsidR="00E851E0" w:rsidRPr="0077669C">
          <w:rPr>
            <w:rStyle w:val="Hyperlink"/>
          </w:rPr>
          <w:t>http://server.arcgisonline.com/ArcGIS/rest/services/World_Topo_Map/MapServer/tile/7/61/104 - not found</w:t>
        </w:r>
        <w:r w:rsidR="00E851E0" w:rsidRPr="0077669C">
          <w:rPr>
            <w:rStyle w:val="Hyperlink"/>
          </w:rPr>
          <w:tab/>
        </w:r>
      </w:hyperlink>
    </w:p>
    <w:p w14:paraId="01F9C8BB" w14:textId="77777777" w:rsidR="00E851E0" w:rsidRDefault="00E851E0" w:rsidP="00B30C63">
      <w:pPr>
        <w:pStyle w:val="BodyText2"/>
      </w:pPr>
      <w:r>
        <w:t>Every time i click on the map the floating panel increases in width/height by 18px - its only happening on the floatingpanel.show method for some reason</w:t>
      </w:r>
    </w:p>
    <w:p w14:paraId="669659D7" w14:textId="77777777" w:rsidR="00E851E0" w:rsidRDefault="00E851E0" w:rsidP="00B30C63">
      <w:pPr>
        <w:pStyle w:val="Heading4"/>
      </w:pPr>
      <w:bookmarkStart w:id="115" w:name="_Toc315774613"/>
      <w:r>
        <w:t>Getting quadkeys for a search polygon</w:t>
      </w:r>
      <w:bookmarkEnd w:id="115"/>
    </w:p>
    <w:p w14:paraId="310177E2" w14:textId="77777777" w:rsidR="00E851E0" w:rsidRDefault="00E851E0" w:rsidP="00B30C63">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060DD5D" w14:textId="77777777" w:rsidR="00E851E0" w:rsidRDefault="00E851E0" w:rsidP="00B30C63">
      <w:pPr>
        <w:pStyle w:val="BodyText2"/>
      </w:pPr>
      <w:r>
        <w:t>Getting the quadkeys for a box:</w:t>
      </w:r>
    </w:p>
    <w:p w14:paraId="3F18FE78" w14:textId="77777777" w:rsidR="00E851E0" w:rsidRDefault="00E851E0" w:rsidP="00B30C63">
      <w:pPr>
        <w:pStyle w:val="BodyText"/>
      </w:pPr>
      <w:r>
        <w:t>This is the pixel resolution when i test on my monitor with a map width of 900 pixels:</w:t>
      </w:r>
    </w:p>
    <w:p w14:paraId="3CE71896" w14:textId="77777777" w:rsidR="00E851E0" w:rsidRDefault="00E851E0" w:rsidP="00B30C63">
      <w:pPr>
        <w:pStyle w:val="BodyText"/>
      </w:pPr>
      <w:r>
        <w:t>zoom    resolution (m)</w:t>
      </w:r>
      <w:r>
        <w:tab/>
      </w:r>
      <w:r>
        <w:tab/>
        <w:t>resampling?</w:t>
      </w:r>
    </w:p>
    <w:p w14:paraId="08A707EA" w14:textId="77777777" w:rsidR="00E851E0" w:rsidRDefault="00E851E0" w:rsidP="00B30C63">
      <w:pPr>
        <w:pStyle w:val="BodyText"/>
      </w:pPr>
      <w:r>
        <w:t>0       156543</w:t>
      </w:r>
      <w:r>
        <w:tab/>
      </w:r>
      <w:r>
        <w:tab/>
      </w:r>
      <w:r>
        <w:tab/>
      </w:r>
      <w:r>
        <w:tab/>
        <w:t>yes</w:t>
      </w:r>
    </w:p>
    <w:p w14:paraId="0AE7522F" w14:textId="77777777" w:rsidR="00E851E0" w:rsidRDefault="00E851E0" w:rsidP="00B30C63">
      <w:pPr>
        <w:pStyle w:val="BodyText"/>
      </w:pPr>
      <w:r>
        <w:t xml:space="preserve">1       78271   (default) </w:t>
      </w:r>
      <w:r>
        <w:tab/>
        <w:t>yes</w:t>
      </w:r>
    </w:p>
    <w:p w14:paraId="67489510" w14:textId="77777777" w:rsidR="00E851E0" w:rsidRDefault="00E851E0" w:rsidP="00B30C63">
      <w:pPr>
        <w:pStyle w:val="BodyText"/>
      </w:pPr>
      <w:r>
        <w:t>2       39135</w:t>
      </w:r>
      <w:r>
        <w:tab/>
      </w:r>
      <w:r>
        <w:tab/>
      </w:r>
      <w:r>
        <w:tab/>
      </w:r>
      <w:r>
        <w:tab/>
        <w:t>yes</w:t>
      </w:r>
    </w:p>
    <w:p w14:paraId="668B654C" w14:textId="77777777" w:rsidR="00E851E0" w:rsidRDefault="00E851E0" w:rsidP="00B30C63">
      <w:pPr>
        <w:pStyle w:val="BodyText"/>
      </w:pPr>
      <w:r>
        <w:t>3       19567</w:t>
      </w:r>
      <w:r>
        <w:tab/>
      </w:r>
      <w:r>
        <w:tab/>
      </w:r>
      <w:r>
        <w:tab/>
      </w:r>
      <w:r>
        <w:tab/>
        <w:t>yes</w:t>
      </w:r>
    </w:p>
    <w:p w14:paraId="0CB9F053" w14:textId="77777777" w:rsidR="00E851E0" w:rsidRDefault="00E851E0" w:rsidP="00B30C63">
      <w:pPr>
        <w:pStyle w:val="BodyText"/>
      </w:pPr>
      <w:r>
        <w:t>4</w:t>
      </w:r>
      <w:r>
        <w:tab/>
      </w:r>
      <w:r>
        <w:tab/>
        <w:t>9784</w:t>
      </w:r>
      <w:r>
        <w:tab/>
      </w:r>
      <w:r>
        <w:tab/>
      </w:r>
      <w:r>
        <w:tab/>
      </w:r>
      <w:r>
        <w:tab/>
        <w:t>yes</w:t>
      </w:r>
    </w:p>
    <w:p w14:paraId="54456037" w14:textId="77777777" w:rsidR="00E851E0" w:rsidRDefault="00E851E0" w:rsidP="00B30C63">
      <w:pPr>
        <w:pStyle w:val="BodyText"/>
      </w:pPr>
      <w:r>
        <w:t>5</w:t>
      </w:r>
      <w:r>
        <w:tab/>
      </w:r>
      <w:r>
        <w:tab/>
        <w:t>4892</w:t>
      </w:r>
      <w:r>
        <w:tab/>
      </w:r>
      <w:r>
        <w:tab/>
      </w:r>
      <w:r>
        <w:tab/>
      </w:r>
      <w:r>
        <w:tab/>
        <w:t>yes</w:t>
      </w:r>
    </w:p>
    <w:p w14:paraId="04890370" w14:textId="77777777" w:rsidR="00E851E0" w:rsidRDefault="00E851E0" w:rsidP="00B30C63">
      <w:pPr>
        <w:pStyle w:val="BodyText"/>
      </w:pPr>
      <w:r>
        <w:t>6</w:t>
      </w:r>
      <w:r>
        <w:tab/>
      </w:r>
      <w:r>
        <w:tab/>
        <w:t>2446</w:t>
      </w:r>
      <w:r>
        <w:tab/>
      </w:r>
      <w:r>
        <w:tab/>
      </w:r>
      <w:r>
        <w:tab/>
      </w:r>
      <w:r>
        <w:tab/>
        <w:t>yes</w:t>
      </w:r>
    </w:p>
    <w:p w14:paraId="175590EB" w14:textId="77777777" w:rsidR="00E851E0" w:rsidRDefault="00E851E0" w:rsidP="00B30C63">
      <w:pPr>
        <w:pStyle w:val="BodyText"/>
      </w:pPr>
      <w:r>
        <w:t>7</w:t>
      </w:r>
      <w:r>
        <w:tab/>
      </w:r>
      <w:r>
        <w:tab/>
        <w:t>1223</w:t>
      </w:r>
      <w:r>
        <w:tab/>
      </w:r>
      <w:r>
        <w:tab/>
      </w:r>
      <w:r>
        <w:tab/>
      </w:r>
      <w:r>
        <w:tab/>
        <w:t>no</w:t>
      </w:r>
    </w:p>
    <w:p w14:paraId="48A547CF" w14:textId="77777777" w:rsidR="00E851E0" w:rsidRDefault="00E851E0" w:rsidP="00B30C63">
      <w:pPr>
        <w:pStyle w:val="BodyText"/>
      </w:pPr>
      <w:r>
        <w:t>8</w:t>
      </w:r>
      <w:r>
        <w:tab/>
      </w:r>
      <w:r>
        <w:tab/>
        <w:t>611</w:t>
      </w:r>
      <w:r>
        <w:tab/>
      </w:r>
      <w:r>
        <w:tab/>
      </w:r>
      <w:r>
        <w:tab/>
      </w:r>
      <w:r>
        <w:tab/>
      </w:r>
      <w:r>
        <w:tab/>
        <w:t>no</w:t>
      </w:r>
    </w:p>
    <w:p w14:paraId="07C0B222" w14:textId="77777777" w:rsidR="00E851E0" w:rsidRDefault="00E851E0" w:rsidP="00B30C63">
      <w:pPr>
        <w:pStyle w:val="BodyText"/>
      </w:pPr>
      <w:r>
        <w:t>9</w:t>
      </w:r>
      <w:r>
        <w:tab/>
      </w:r>
      <w:r>
        <w:tab/>
        <w:t>306</w:t>
      </w:r>
      <w:r>
        <w:tab/>
      </w:r>
      <w:r>
        <w:tab/>
      </w:r>
      <w:r>
        <w:tab/>
      </w:r>
      <w:r>
        <w:tab/>
      </w:r>
      <w:r>
        <w:tab/>
        <w:t>no</w:t>
      </w:r>
    </w:p>
    <w:p w14:paraId="067E8557" w14:textId="77777777" w:rsidR="00E851E0" w:rsidRDefault="00E851E0" w:rsidP="00B30C63">
      <w:pPr>
        <w:pStyle w:val="BodyText"/>
      </w:pPr>
      <w:r>
        <w:t>10</w:t>
      </w:r>
      <w:r>
        <w:tab/>
      </w:r>
      <w:r>
        <w:tab/>
        <w:t>153</w:t>
      </w:r>
      <w:r>
        <w:tab/>
      </w:r>
      <w:r>
        <w:tab/>
      </w:r>
      <w:r>
        <w:tab/>
      </w:r>
      <w:r>
        <w:tab/>
      </w:r>
      <w:r>
        <w:tab/>
        <w:t>no</w:t>
      </w:r>
    </w:p>
    <w:p w14:paraId="3ECE1CEB" w14:textId="77777777" w:rsidR="00E851E0" w:rsidRDefault="00E851E0" w:rsidP="00B30C63">
      <w:pPr>
        <w:pStyle w:val="BodyText"/>
      </w:pPr>
      <w:r>
        <w:t>11</w:t>
      </w:r>
      <w:r>
        <w:tab/>
      </w:r>
      <w:r>
        <w:tab/>
        <w:t>76</w:t>
      </w:r>
      <w:r>
        <w:tab/>
      </w:r>
      <w:r>
        <w:tab/>
      </w:r>
      <w:r>
        <w:tab/>
      </w:r>
      <w:r>
        <w:tab/>
      </w:r>
      <w:r>
        <w:tab/>
        <w:t>no</w:t>
      </w:r>
    </w:p>
    <w:p w14:paraId="043833B3" w14:textId="77777777" w:rsidR="00E851E0" w:rsidRDefault="00E851E0" w:rsidP="00B30C63">
      <w:pPr>
        <w:pStyle w:val="BodyText"/>
      </w:pPr>
      <w:r>
        <w:t>12</w:t>
      </w:r>
      <w:r>
        <w:tab/>
      </w:r>
      <w:r>
        <w:tab/>
        <w:t>38</w:t>
      </w:r>
      <w:r>
        <w:tab/>
      </w:r>
      <w:r>
        <w:tab/>
      </w:r>
      <w:r>
        <w:tab/>
      </w:r>
      <w:r>
        <w:tab/>
      </w:r>
      <w:r>
        <w:tab/>
        <w:t>no</w:t>
      </w:r>
    </w:p>
    <w:p w14:paraId="7B2402B6" w14:textId="77777777" w:rsidR="00E851E0" w:rsidRDefault="00E851E0" w:rsidP="00B30C63">
      <w:pPr>
        <w:pStyle w:val="BodyText"/>
      </w:pPr>
      <w:r>
        <w:t>13</w:t>
      </w:r>
      <w:r>
        <w:tab/>
      </w:r>
      <w:r>
        <w:tab/>
        <w:t>19</w:t>
      </w:r>
      <w:r>
        <w:tab/>
      </w:r>
      <w:r>
        <w:tab/>
      </w:r>
      <w:r>
        <w:tab/>
      </w:r>
      <w:r>
        <w:tab/>
      </w:r>
      <w:r>
        <w:tab/>
        <w:t>no</w:t>
      </w:r>
    </w:p>
    <w:p w14:paraId="2F88F229" w14:textId="77777777" w:rsidR="00E851E0" w:rsidRDefault="00E851E0" w:rsidP="00B30C63">
      <w:pPr>
        <w:pStyle w:val="BodyText"/>
      </w:pPr>
      <w:r>
        <w:t>14</w:t>
      </w:r>
      <w:r>
        <w:tab/>
      </w:r>
      <w:r>
        <w:tab/>
        <w:t>9.5</w:t>
      </w:r>
      <w:r>
        <w:tab/>
      </w:r>
      <w:r>
        <w:tab/>
      </w:r>
      <w:r>
        <w:tab/>
      </w:r>
      <w:r>
        <w:tab/>
      </w:r>
      <w:r>
        <w:tab/>
        <w:t>no</w:t>
      </w:r>
    </w:p>
    <w:p w14:paraId="33BED40E" w14:textId="77777777" w:rsidR="00E851E0" w:rsidRDefault="00E851E0" w:rsidP="00B30C63">
      <w:pPr>
        <w:pStyle w:val="BodyText"/>
      </w:pPr>
      <w:r>
        <w:t>15</w:t>
      </w:r>
      <w:r>
        <w:tab/>
      </w:r>
      <w:r>
        <w:tab/>
        <w:t>4.8</w:t>
      </w:r>
      <w:r>
        <w:tab/>
      </w:r>
      <w:r>
        <w:tab/>
      </w:r>
      <w:r>
        <w:tab/>
      </w:r>
      <w:r>
        <w:tab/>
      </w:r>
      <w:r>
        <w:tab/>
        <w:t>no</w:t>
      </w:r>
    </w:p>
    <w:p w14:paraId="3AD9E9AA" w14:textId="77777777" w:rsidR="00E851E0" w:rsidRDefault="00E851E0" w:rsidP="00B30C63">
      <w:pPr>
        <w:pStyle w:val="BodyText"/>
      </w:pPr>
      <w:r>
        <w:tab/>
      </w:r>
    </w:p>
    <w:p w14:paraId="54E5EAA9" w14:textId="77777777" w:rsidR="00E851E0" w:rsidRDefault="00E851E0" w:rsidP="00B30C63">
      <w:pPr>
        <w:pStyle w:val="BodyText"/>
      </w:pPr>
      <w:r>
        <w:t>e.g. for the island of borneo</w:t>
      </w:r>
    </w:p>
    <w:p w14:paraId="13682F50" w14:textId="77777777" w:rsidR="00E851E0" w:rsidRDefault="00E851E0" w:rsidP="00B30C63">
      <w:pPr>
        <w:pStyle w:val="BodyText"/>
      </w:pPr>
      <w:r>
        <w:t>this is a problem because borneo spans the equator and so the only quadtree that covers the whole island is at zoom 0!</w:t>
      </w:r>
    </w:p>
    <w:p w14:paraId="1EEBC257" w14:textId="77777777" w:rsidR="00E851E0" w:rsidRDefault="00E851E0" w:rsidP="00B30C63">
      <w:pPr>
        <w:pStyle w:val="Heading4"/>
      </w:pPr>
      <w:bookmarkStart w:id="116" w:name="_Ref333584309"/>
      <w:r>
        <w:t>Pixel manipulation with HTML5 canvas element</w:t>
      </w:r>
      <w:bookmarkEnd w:id="116"/>
    </w:p>
    <w:p w14:paraId="558B58DF" w14:textId="77777777" w:rsidR="00E851E0" w:rsidRPr="005D0AAB" w:rsidRDefault="00E851E0" w:rsidP="00B30C63">
      <w:pPr>
        <w:pStyle w:val="BodyText"/>
      </w:pPr>
    </w:p>
    <w:p w14:paraId="5DDD57F9" w14:textId="77777777" w:rsidR="00E851E0" w:rsidRDefault="00E851E0" w:rsidP="00B30C63">
      <w:pPr>
        <w:pStyle w:val="BodyText"/>
      </w:pPr>
      <w:r>
        <w:t>Basing my pixel manipulator on Simons VisualRaster (</w:t>
      </w:r>
      <w:hyperlink r:id="rId530" w:history="1">
        <w:r>
          <w:rPr>
            <w:rStyle w:val="Hyperlink"/>
          </w:rPr>
          <w:t>https://github.com/Vizzuality/visualraster</w:t>
        </w:r>
      </w:hyperlink>
      <w:r>
        <w:t xml:space="preserve">). There are issues of getting image data from another domain! So put the threshold.html file on h03-dev-vm7. </w:t>
      </w:r>
    </w:p>
    <w:p w14:paraId="0F84DA0E" w14:textId="77777777" w:rsidR="00E851E0" w:rsidRDefault="00E851E0" w:rsidP="00B30C63">
      <w:pPr>
        <w:pStyle w:val="BodyText"/>
      </w:pPr>
      <w:r>
        <w:t>Working on Chrome, Firefox but not IE8 at work.</w:t>
      </w:r>
    </w:p>
    <w:p w14:paraId="76AE0274" w14:textId="77777777" w:rsidR="00E851E0" w:rsidRDefault="00E851E0" w:rsidP="00B30C6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270A0A">
        <w:t>High richness along the coasts</w:t>
      </w:r>
      <w:r>
        <w:fldChar w:fldCharType="end"/>
      </w:r>
      <w:r>
        <w:t>).</w:t>
      </w:r>
    </w:p>
    <w:p w14:paraId="0CA12543" w14:textId="77777777" w:rsidR="00E851E0" w:rsidRDefault="00E851E0" w:rsidP="00B30C63">
      <w:pPr>
        <w:pStyle w:val="BodyText2"/>
      </w:pPr>
      <w:r>
        <w:t xml:space="preserve">You can use the </w:t>
      </w:r>
      <w:hyperlink r:id="rId531"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32"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D1F3E67" w14:textId="77777777" w:rsidR="00E851E0" w:rsidRDefault="00E851E0" w:rsidP="00B30C6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39598AC9"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2A9BEB2" w14:textId="77777777" w:rsidR="00E851E0" w:rsidRPr="00496CBB" w:rsidRDefault="00E851E0" w:rsidP="00B30C63">
            <w:pPr>
              <w:pStyle w:val="Tiny"/>
            </w:pPr>
            <w:r w:rsidRPr="00496CBB">
              <w:lastRenderedPageBreak/>
              <w:t>Operator</w:t>
            </w:r>
          </w:p>
        </w:tc>
        <w:tc>
          <w:tcPr>
            <w:tcW w:w="1780" w:type="dxa"/>
          </w:tcPr>
          <w:p w14:paraId="5505A53A"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4A097DB"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2FEE9B14"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6FC02508"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62BDC7B8"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B2E03A2" w14:textId="77777777" w:rsidR="00E851E0" w:rsidRPr="00496CBB" w:rsidRDefault="00E851E0" w:rsidP="00B30C63">
            <w:pPr>
              <w:pStyle w:val="Tiny"/>
            </w:pPr>
            <w:r w:rsidRPr="00496CBB">
              <w:t>A over B</w:t>
            </w:r>
          </w:p>
        </w:tc>
        <w:tc>
          <w:tcPr>
            <w:tcW w:w="1780" w:type="dxa"/>
          </w:tcPr>
          <w:p w14:paraId="6F4E23A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3BBD581"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7FA831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6084D3C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06A5B6E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25A3C7CB" w14:textId="77777777" w:rsidR="00E851E0" w:rsidRPr="00496CBB" w:rsidRDefault="00E851E0" w:rsidP="00B30C63">
            <w:pPr>
              <w:pStyle w:val="Tiny"/>
            </w:pPr>
            <w:r>
              <w:t>A in B</w:t>
            </w:r>
          </w:p>
        </w:tc>
        <w:tc>
          <w:tcPr>
            <w:tcW w:w="1780" w:type="dxa"/>
          </w:tcPr>
          <w:p w14:paraId="17348A7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55AFE6C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834E59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00598D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01604642"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66898C" w14:textId="77777777" w:rsidR="00E851E0" w:rsidRPr="00496CBB" w:rsidRDefault="00E851E0" w:rsidP="00B30C63">
            <w:pPr>
              <w:pStyle w:val="Tiny"/>
            </w:pPr>
            <w:r>
              <w:t>A out B</w:t>
            </w:r>
          </w:p>
        </w:tc>
        <w:tc>
          <w:tcPr>
            <w:tcW w:w="1780" w:type="dxa"/>
          </w:tcPr>
          <w:p w14:paraId="5EB7889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2004D3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9EB08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02E7602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3638090C"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5740B26" w14:textId="77777777" w:rsidR="00E851E0" w:rsidRPr="00496CBB" w:rsidRDefault="00E851E0" w:rsidP="00B30C63">
            <w:pPr>
              <w:pStyle w:val="Tiny"/>
            </w:pPr>
            <w:r>
              <w:t>A atop B</w:t>
            </w:r>
          </w:p>
        </w:tc>
        <w:tc>
          <w:tcPr>
            <w:tcW w:w="1780" w:type="dxa"/>
          </w:tcPr>
          <w:p w14:paraId="2FDC91F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3BD9277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14CC05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20B4A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3D95BF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BFD4B9" w14:textId="77777777" w:rsidR="00E851E0" w:rsidRPr="00496CBB" w:rsidRDefault="00E851E0" w:rsidP="00B30C63">
            <w:pPr>
              <w:pStyle w:val="Tiny"/>
            </w:pPr>
            <w:r>
              <w:t>B over A</w:t>
            </w:r>
          </w:p>
        </w:tc>
        <w:tc>
          <w:tcPr>
            <w:tcW w:w="1780" w:type="dxa"/>
          </w:tcPr>
          <w:p w14:paraId="40507BF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AB1C7B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147AEC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60875A2"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995A55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4D8420A" w14:textId="77777777" w:rsidR="00E851E0" w:rsidRPr="00496CBB" w:rsidRDefault="00E851E0" w:rsidP="00B30C63">
            <w:pPr>
              <w:pStyle w:val="Tiny"/>
            </w:pPr>
            <w:r>
              <w:t>B in A</w:t>
            </w:r>
          </w:p>
        </w:tc>
        <w:tc>
          <w:tcPr>
            <w:tcW w:w="1780" w:type="dxa"/>
          </w:tcPr>
          <w:p w14:paraId="676A506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749B3FE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02F0765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5DF98CA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4EBF3D5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F577DE" w14:textId="77777777" w:rsidR="00E851E0" w:rsidRPr="00496CBB" w:rsidRDefault="00E851E0" w:rsidP="00B30C63">
            <w:pPr>
              <w:pStyle w:val="Tiny"/>
            </w:pPr>
            <w:r>
              <w:t>B out A</w:t>
            </w:r>
          </w:p>
        </w:tc>
        <w:tc>
          <w:tcPr>
            <w:tcW w:w="1780" w:type="dxa"/>
          </w:tcPr>
          <w:p w14:paraId="4004310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7BD9A7E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680BBC0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53A75A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59BFD9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9A1E225" w14:textId="77777777" w:rsidR="00E851E0" w:rsidRPr="00496CBB" w:rsidRDefault="00E851E0" w:rsidP="00B30C63">
            <w:pPr>
              <w:pStyle w:val="Tiny"/>
            </w:pPr>
            <w:r>
              <w:t>B atop A</w:t>
            </w:r>
          </w:p>
        </w:tc>
        <w:tc>
          <w:tcPr>
            <w:tcW w:w="1780" w:type="dxa"/>
          </w:tcPr>
          <w:p w14:paraId="726D523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66F92C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02F0C3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27F38E04"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3A3D66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5CF67C" w14:textId="77777777" w:rsidR="00E851E0" w:rsidRPr="00496CBB" w:rsidRDefault="00E851E0" w:rsidP="00B30C63">
            <w:pPr>
              <w:pStyle w:val="Tiny"/>
            </w:pPr>
            <w:r>
              <w:t>A plus B</w:t>
            </w:r>
          </w:p>
        </w:tc>
        <w:tc>
          <w:tcPr>
            <w:tcW w:w="1780" w:type="dxa"/>
          </w:tcPr>
          <w:p w14:paraId="656897F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89B8D7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28DFB4D"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BEE64F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5CF93FC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F64541A" w14:textId="77777777" w:rsidR="00E851E0" w:rsidRPr="00496CBB" w:rsidRDefault="00E851E0" w:rsidP="00B30C63">
            <w:pPr>
              <w:pStyle w:val="Tiny"/>
            </w:pPr>
            <w:r w:rsidRPr="00496CBB">
              <w:t>A</w:t>
            </w:r>
            <w:r>
              <w:t xml:space="preserve"> minus B</w:t>
            </w:r>
          </w:p>
        </w:tc>
        <w:tc>
          <w:tcPr>
            <w:tcW w:w="1780" w:type="dxa"/>
          </w:tcPr>
          <w:p w14:paraId="26FB55D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1319F91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6676DB13"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78BF464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D53151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111AC75" w14:textId="77777777" w:rsidR="00E851E0" w:rsidRPr="00496CBB" w:rsidRDefault="00E851E0" w:rsidP="00B30C63">
            <w:pPr>
              <w:pStyle w:val="Tiny"/>
            </w:pPr>
            <w:r>
              <w:t>A xor B</w:t>
            </w:r>
          </w:p>
        </w:tc>
        <w:tc>
          <w:tcPr>
            <w:tcW w:w="1780" w:type="dxa"/>
          </w:tcPr>
          <w:p w14:paraId="7E11F08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1146283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B819B7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636547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25F72AF"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75D3EF0" w14:textId="77777777" w:rsidR="00E851E0" w:rsidRPr="00496CBB" w:rsidRDefault="00E851E0" w:rsidP="00B30C63">
            <w:pPr>
              <w:pStyle w:val="Tiny"/>
            </w:pPr>
            <w:r>
              <w:t>A</w:t>
            </w:r>
          </w:p>
        </w:tc>
        <w:tc>
          <w:tcPr>
            <w:tcW w:w="1780" w:type="dxa"/>
          </w:tcPr>
          <w:p w14:paraId="7F447BB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14BF9D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ABCBAC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1556EA1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bl>
    <w:p w14:paraId="62BF86DA" w14:textId="77777777" w:rsidR="00E851E0" w:rsidRDefault="00E851E0" w:rsidP="00B30C6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8A54CE2" w14:textId="77777777" w:rsidR="00E851E0" w:rsidRDefault="00E851E0" w:rsidP="00B30C63">
      <w:pPr>
        <w:pStyle w:val="BodyText2"/>
      </w:pPr>
      <w:r>
        <w:t xml:space="preserve">Hooray, after lots of messing around (mainly with buggy firefox) I’ve got a workable solution: </w:t>
      </w:r>
    </w:p>
    <w:p w14:paraId="28836553" w14:textId="77777777" w:rsidR="00E851E0" w:rsidRDefault="00E851E0" w:rsidP="00B30C63">
      <w:pPr>
        <w:pStyle w:val="Code"/>
      </w:pPr>
      <w:r>
        <w:tab/>
      </w:r>
      <w:r>
        <w:tab/>
      </w:r>
      <w:r>
        <w:tab/>
        <w:t>this._context.clearRect(0, 0, this._mapWidth, this._mapHeight);</w:t>
      </w:r>
    </w:p>
    <w:p w14:paraId="53D2F838" w14:textId="77777777" w:rsidR="00E851E0" w:rsidRDefault="00E851E0" w:rsidP="00B30C63">
      <w:pPr>
        <w:pStyle w:val="Code"/>
      </w:pPr>
      <w:r>
        <w:tab/>
      </w:r>
      <w:r>
        <w:tab/>
      </w:r>
      <w:r>
        <w:tab/>
        <w:t>this._context.globalCompositeOperation = "source-over";</w:t>
      </w:r>
    </w:p>
    <w:p w14:paraId="5F8958BB" w14:textId="77777777" w:rsidR="00E851E0" w:rsidRDefault="00E851E0" w:rsidP="00B30C63">
      <w:pPr>
        <w:pStyle w:val="Code"/>
      </w:pPr>
      <w:r>
        <w:tab/>
      </w:r>
      <w:r>
        <w:tab/>
      </w:r>
      <w:r>
        <w:tab/>
        <w:t>this._context.drawImage(this.overlayLayerImage, 0, 0);</w:t>
      </w:r>
    </w:p>
    <w:p w14:paraId="331DD65A" w14:textId="77777777" w:rsidR="00E851E0" w:rsidRDefault="00E851E0" w:rsidP="00B30C63">
      <w:pPr>
        <w:pStyle w:val="Code"/>
      </w:pPr>
      <w:r>
        <w:tab/>
      </w:r>
      <w:r>
        <w:tab/>
      </w:r>
      <w:r>
        <w:tab/>
        <w:t>this._context.globalCompositeOperation = “source-atop”;</w:t>
      </w:r>
    </w:p>
    <w:p w14:paraId="1AB4FB10" w14:textId="77777777" w:rsidR="00E851E0" w:rsidRDefault="00E851E0" w:rsidP="00B30C63">
      <w:pPr>
        <w:pStyle w:val="Code"/>
      </w:pPr>
      <w:r>
        <w:tab/>
      </w:r>
      <w:r>
        <w:tab/>
      </w:r>
      <w:r>
        <w:tab/>
        <w:t>this._context.drawImage(this.baseLayerImage, 0, 0);</w:t>
      </w:r>
    </w:p>
    <w:p w14:paraId="2C10496A" w14:textId="77777777" w:rsidR="00E851E0" w:rsidRDefault="00E851E0" w:rsidP="00B30C6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07DD2E9E" w14:textId="77777777" w:rsidR="00E851E0" w:rsidRDefault="00E851E0" w:rsidP="00B30C63">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B522556" w14:textId="77777777" w:rsidR="00E851E0" w:rsidRDefault="00E851E0" w:rsidP="00B30C63">
      <w:pPr>
        <w:pStyle w:val="Heading3"/>
      </w:pPr>
      <w:r>
        <w:t>ESRI Javascript API</w:t>
      </w:r>
    </w:p>
    <w:p w14:paraId="296F2817" w14:textId="77777777" w:rsidR="00E851E0" w:rsidRDefault="00E851E0" w:rsidP="00B30C6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2861B7A6" w14:textId="77777777" w:rsidR="00E851E0" w:rsidRDefault="000D5C35" w:rsidP="00B30C63">
      <w:pPr>
        <w:pStyle w:val="BodyText2"/>
      </w:pPr>
      <w:hyperlink r:id="rId533" w:history="1">
        <w:r w:rsidR="00E851E0">
          <w:rPr>
            <w:rStyle w:val="Hyperlink"/>
          </w:rPr>
          <w:t>http://ajax.googleapis.com/ajax/libs/dojo/1.8.1/dijit//form/Select.js</w:t>
        </w:r>
      </w:hyperlink>
    </w:p>
    <w:p w14:paraId="47CF251C" w14:textId="77777777" w:rsidR="00E851E0" w:rsidRDefault="000D5C35" w:rsidP="00B30C63">
      <w:pPr>
        <w:pStyle w:val="BodyText"/>
      </w:pPr>
      <w:hyperlink r:id="rId534" w:history="1">
        <w:r w:rsidR="00E851E0">
          <w:rPr>
            <w:rStyle w:val="Hyperlink"/>
          </w:rPr>
          <w:t>http://serverapi.arcgisonline.com/jsapi/arcgis/3.4/js/dojo/dijit/form/Select.js</w:t>
        </w:r>
      </w:hyperlink>
    </w:p>
    <w:p w14:paraId="70CF79C9" w14:textId="77777777" w:rsidR="00E851E0" w:rsidRDefault="00E851E0" w:rsidP="00B30C63">
      <w:pPr>
        <w:pStyle w:val="BodyText2"/>
      </w:pPr>
      <w:r>
        <w:t>I get: dojo/parser::parse() error TypeError – when I load with 2, but not with 1.</w:t>
      </w:r>
    </w:p>
    <w:p w14:paraId="62801352" w14:textId="77777777" w:rsidR="00E851E0" w:rsidRDefault="00E851E0" w:rsidP="00B30C6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35" w:history="1">
        <w:r w:rsidRPr="00757DD0">
          <w:rPr>
            <w:rStyle w:val="Hyperlink"/>
          </w:rPr>
          <w:t>here</w:t>
        </w:r>
      </w:hyperlink>
      <w:r>
        <w:t>.</w:t>
      </w:r>
    </w:p>
    <w:p w14:paraId="66722201" w14:textId="77777777" w:rsidR="00E851E0" w:rsidRDefault="00E851E0" w:rsidP="00B30C63">
      <w:pPr>
        <w:pStyle w:val="Heading3"/>
      </w:pPr>
      <w:r>
        <w:t>Google Earth Spectral Library Building Tool</w:t>
      </w:r>
    </w:p>
    <w:p w14:paraId="438F6BD0" w14:textId="77777777" w:rsidR="00E851E0" w:rsidRDefault="00E851E0" w:rsidP="00B30C63">
      <w:pPr>
        <w:pStyle w:val="Heading4"/>
      </w:pPr>
      <w:r>
        <w:t xml:space="preserve">Getting an SVG image </w:t>
      </w:r>
    </w:p>
    <w:p w14:paraId="7027D02B" w14:textId="77777777" w:rsidR="00E851E0" w:rsidRDefault="00E851E0" w:rsidP="00B30C63">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4269F802" w14:textId="77777777" w:rsidR="00E851E0" w:rsidRDefault="00E851E0" w:rsidP="00B30C63">
      <w:pPr>
        <w:pStyle w:val="Heading4"/>
      </w:pPr>
      <w:r>
        <w:t>Calculating the expression for an algorithm</w:t>
      </w:r>
    </w:p>
    <w:p w14:paraId="765C3E43" w14:textId="77777777" w:rsidR="00E851E0" w:rsidRDefault="00E851E0" w:rsidP="00B30C63">
      <w:pPr>
        <w:pStyle w:val="BodyText2"/>
      </w:pPr>
      <w:r>
        <w:t>The following works in Javascript using the polygon.js code:</w:t>
      </w:r>
    </w:p>
    <w:p w14:paraId="4BCD92DD" w14:textId="77777777" w:rsidR="00E851E0" w:rsidRDefault="00E851E0" w:rsidP="00B30C63">
      <w:pPr>
        <w:pStyle w:val="Code"/>
      </w:pPr>
      <w:r w:rsidRPr="00934C85">
        <w:t>POLYGON.tessellate([new vec2(100,250),new vec2(0.2,124),new vec2(0.3,124),new vec2(320,300),new vec2(370,260),new vec2(330,200),new vec2(210,200),new vec2(260,260)], []);</w:t>
      </w:r>
    </w:p>
    <w:p w14:paraId="2888124F" w14:textId="77777777" w:rsidR="00E851E0" w:rsidRDefault="00E851E0" w:rsidP="00B30C63">
      <w:pPr>
        <w:pStyle w:val="BodyText2"/>
      </w:pPr>
      <w:r>
        <w:t>But the following do:</w:t>
      </w:r>
    </w:p>
    <w:p w14:paraId="07333B5E" w14:textId="77777777" w:rsidR="00E851E0" w:rsidRDefault="00E851E0" w:rsidP="00B30C63">
      <w:pPr>
        <w:pStyle w:val="Code"/>
      </w:pPr>
      <w:r w:rsidRPr="00934C85">
        <w:t>POLYGON.tessellate([new vec2(100,250),new vec2(0.2,124),new vec2(0.3,125),new vec2(320,300),new vec2(370,260),new vec2(330,200),new vec2(210,200),new vec2(260,260)], []);</w:t>
      </w:r>
    </w:p>
    <w:p w14:paraId="53793062" w14:textId="77777777" w:rsidR="00E851E0" w:rsidRDefault="00E851E0" w:rsidP="00B30C63">
      <w:pPr>
        <w:pStyle w:val="Code"/>
      </w:pPr>
      <w:r w:rsidRPr="00934C85">
        <w:lastRenderedPageBreak/>
        <w:t>POLYGON.tessellate([new vec2(162,324),new vec2(324,324),new vec2(322,188),new vec2(162,188)], []);</w:t>
      </w:r>
    </w:p>
    <w:p w14:paraId="6B41F205" w14:textId="77777777" w:rsidR="00E851E0" w:rsidRDefault="00E851E0" w:rsidP="00B30C63">
      <w:pPr>
        <w:pStyle w:val="BodyText2"/>
      </w:pPr>
      <w:r>
        <w:t xml:space="preserve">Seems to be to do with a point having the same x coordinate as the previous point. But this is unreliable. There are other librarys for polygon triangulation. The </w:t>
      </w:r>
      <w:hyperlink r:id="rId536" w:history="1">
        <w:r w:rsidRPr="008913AD">
          <w:rPr>
            <w:rStyle w:val="Hyperlink"/>
          </w:rPr>
          <w:t>https://github.com/r3mi/poly2tri.js</w:t>
        </w:r>
      </w:hyperlink>
      <w:r>
        <w:t xml:space="preserve"> library works!!</w:t>
      </w:r>
    </w:p>
    <w:p w14:paraId="5BEEA286" w14:textId="77777777" w:rsidR="00E851E0" w:rsidRPr="00F813A0" w:rsidRDefault="000D5C35" w:rsidP="00B30C63">
      <w:pPr>
        <w:pStyle w:val="BodyText2"/>
      </w:pPr>
      <w:hyperlink r:id="rId537" w:history="1">
        <w:r w:rsidR="00E851E0" w:rsidRPr="008913AD">
          <w:rPr>
            <w:rStyle w:val="Hyperlink"/>
          </w:rPr>
          <w:t>https://github.com/r3mi/poly2tri.js</w:t>
        </w:r>
      </w:hyperlink>
      <w:r w:rsidR="00E851E0">
        <w:t xml:space="preserve"> and </w:t>
      </w:r>
      <w:hyperlink r:id="rId538" w:history="1">
        <w:r w:rsidR="00E851E0" w:rsidRPr="008913AD">
          <w:rPr>
            <w:rStyle w:val="Hyperlink"/>
          </w:rPr>
          <w:t>http://cecchi.me/portfolio/triangulation</w:t>
        </w:r>
      </w:hyperlink>
      <w:r w:rsidR="00E851E0">
        <w:t xml:space="preserve"> </w:t>
      </w:r>
    </w:p>
    <w:p w14:paraId="6CDDE07E" w14:textId="77777777" w:rsidR="00E851E0" w:rsidRDefault="00E851E0" w:rsidP="00B30C63">
      <w:pPr>
        <w:pStyle w:val="Heading4"/>
      </w:pPr>
      <w:r>
        <w:t>Creating new landcover classes</w:t>
      </w:r>
    </w:p>
    <w:p w14:paraId="16FA3E9B" w14:textId="77777777" w:rsidR="00E851E0" w:rsidRDefault="00E851E0" w:rsidP="00B30C63">
      <w:pPr>
        <w:pStyle w:val="ListBullet2"/>
      </w:pPr>
      <w:r>
        <w:t>Create new landcover classes in the database in the glc2000_categories</w:t>
      </w:r>
    </w:p>
    <w:p w14:paraId="19408B77" w14:textId="77777777" w:rsidR="00E851E0" w:rsidRDefault="00E851E0" w:rsidP="00B30C63">
      <w:pPr>
        <w:pStyle w:val="ListBullet2"/>
      </w:pPr>
      <w:r>
        <w:t>Create the rules in the Geoserver style editor</w:t>
      </w:r>
    </w:p>
    <w:p w14:paraId="5C330ED3" w14:textId="77777777" w:rsidR="00E851E0" w:rsidRPr="00633FE1" w:rsidRDefault="00E851E0" w:rsidP="00B30C63">
      <w:pPr>
        <w:pStyle w:val="ListBullet2"/>
      </w:pPr>
      <w:r>
        <w:t>These new rules are automatically updated in any layers that reference them without having to re-save</w:t>
      </w:r>
    </w:p>
    <w:p w14:paraId="2DCC9024" w14:textId="77777777" w:rsidR="00E851E0" w:rsidRDefault="00E851E0" w:rsidP="00B30C63">
      <w:pPr>
        <w:pStyle w:val="Heading4"/>
      </w:pPr>
      <w:r>
        <w:t>Creating the GeoServer gee_spectral_data service</w:t>
      </w:r>
    </w:p>
    <w:p w14:paraId="1BC2869A" w14:textId="77777777" w:rsidR="00E851E0" w:rsidRDefault="00E851E0" w:rsidP="00B30C63">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10B28D67" w14:textId="77777777" w:rsidR="00E851E0" w:rsidRDefault="00E851E0" w:rsidP="00B30C63">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2CE75886" w14:textId="77777777" w:rsidR="00E851E0" w:rsidRDefault="00E851E0" w:rsidP="00B30C63">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23BD7AF" w14:textId="77777777" w:rsidR="00E851E0" w:rsidRPr="00C41621" w:rsidRDefault="00E851E0" w:rsidP="00B30C6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0CCE2799" w14:textId="77777777" w:rsidR="006126B0" w:rsidRDefault="006126B0" w:rsidP="00B30C63">
      <w:pPr>
        <w:pStyle w:val="Heading3"/>
      </w:pPr>
      <w:r>
        <w:t>Roadless Areas Validation Tool</w:t>
      </w:r>
    </w:p>
    <w:p w14:paraId="5BD1D5F2" w14:textId="77777777" w:rsidR="00B76430" w:rsidRPr="00B76430" w:rsidRDefault="00B76430" w:rsidP="00B30C63">
      <w:pPr>
        <w:pStyle w:val="BodyText2"/>
      </w:pPr>
      <w:r>
        <w:rPr>
          <w:noProof/>
          <w:lang w:bidi="ar-SA"/>
        </w:rPr>
        <w:drawing>
          <wp:inline distT="0" distB="0" distL="0" distR="0" wp14:anchorId="440C3F04" wp14:editId="24DA5459">
            <wp:extent cx="5936615" cy="3043555"/>
            <wp:effectExtent l="0" t="0" r="6985"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9">
                      <a:extLst>
                        <a:ext uri="{28A0092B-C50C-407E-A947-70E740481C1C}">
                          <a14:useLocalDpi xmlns:a14="http://schemas.microsoft.com/office/drawing/2010/main" val="0"/>
                        </a:ext>
                      </a:extLst>
                    </a:blip>
                    <a:srcRect/>
                    <a:stretch>
                      <a:fillRect/>
                    </a:stretch>
                  </pic:blipFill>
                  <pic:spPr bwMode="auto">
                    <a:xfrm>
                      <a:off x="0" y="0"/>
                      <a:ext cx="5936615" cy="3043555"/>
                    </a:xfrm>
                    <a:prstGeom prst="rect">
                      <a:avLst/>
                    </a:prstGeom>
                    <a:noFill/>
                    <a:ln>
                      <a:noFill/>
                    </a:ln>
                  </pic:spPr>
                </pic:pic>
              </a:graphicData>
            </a:graphic>
          </wp:inline>
        </w:drawing>
      </w:r>
    </w:p>
    <w:p w14:paraId="1C099C0D" w14:textId="77777777" w:rsidR="006126B0" w:rsidRDefault="006126B0" w:rsidP="00B30C63">
      <w:pPr>
        <w:pStyle w:val="Heading4"/>
      </w:pPr>
      <w:r>
        <w:t>Database development</w:t>
      </w:r>
    </w:p>
    <w:p w14:paraId="37B47138" w14:textId="77777777" w:rsidR="000B493D" w:rsidRDefault="000B493D" w:rsidP="00B30C63">
      <w:pPr>
        <w:pStyle w:val="Heading5"/>
      </w:pPr>
      <w:r>
        <w:lastRenderedPageBreak/>
        <w:t>Africa</w:t>
      </w:r>
    </w:p>
    <w:p w14:paraId="20684AA9" w14:textId="77777777" w:rsidR="000B493D" w:rsidRDefault="000B493D" w:rsidP="00B30C63">
      <w:pPr>
        <w:pStyle w:val="BodyText2"/>
      </w:pPr>
      <w:r>
        <w:t xml:space="preserve">Christelle has produced a set of validation sites for the roadless areas project and they are here: </w:t>
      </w:r>
    </w:p>
    <w:p w14:paraId="5C04FCA6" w14:textId="77777777" w:rsidR="000B493D" w:rsidRDefault="000B493D" w:rsidP="00B30C63">
      <w:pPr>
        <w:pStyle w:val="BodyText2"/>
      </w:pPr>
      <w:r w:rsidRPr="006126B0">
        <w:t>E:\cottaan\My Documents\ArcGIS\roadless\AllStrata_250firstMOD_dates.shp</w:t>
      </w:r>
    </w:p>
    <w:p w14:paraId="465D628B" w14:textId="77777777" w:rsidR="000B493D" w:rsidRDefault="000B493D" w:rsidP="00B30C63">
      <w:pPr>
        <w:pStyle w:val="BodyText2"/>
      </w:pPr>
      <w:r>
        <w:t xml:space="preserve">These data will be moved to GEE and each specific date or year will be given a scene of the image that will be used for the validation. </w:t>
      </w:r>
    </w:p>
    <w:p w14:paraId="079A3A1A" w14:textId="77777777" w:rsidR="000B493D" w:rsidRDefault="000B493D" w:rsidP="00B30C63">
      <w:pPr>
        <w:pStyle w:val="ListBullet2"/>
      </w:pPr>
      <w:r>
        <w:t>Adding a new field FID_ and populating it with the FID field (which is of type ObjectID as is not exported).</w:t>
      </w:r>
    </w:p>
    <w:p w14:paraId="42B3B57C" w14:textId="77777777" w:rsidR="000B493D" w:rsidRDefault="000B493D" w:rsidP="00B30C63">
      <w:pPr>
        <w:pStyle w:val="ListBullet2"/>
      </w:pPr>
      <w:r>
        <w:t>Exporting to GML using Google Earth Pro as it preserves fields – But it rounds the double data types! So exporting using FME</w:t>
      </w:r>
    </w:p>
    <w:p w14:paraId="03463F2D" w14:textId="77777777" w:rsidR="000B493D" w:rsidRDefault="000B493D" w:rsidP="00B30C63">
      <w:pPr>
        <w:pStyle w:val="ListBullet2"/>
      </w:pPr>
      <w:r>
        <w:t xml:space="preserve">Importing to </w:t>
      </w:r>
      <w:hyperlink r:id="rId540" w:history="1">
        <w:r w:rsidRPr="00734C58">
          <w:rPr>
            <w:rStyle w:val="Hyperlink"/>
          </w:rPr>
          <w:t>GFT</w:t>
        </w:r>
      </w:hyperlink>
    </w:p>
    <w:p w14:paraId="38F24EC1" w14:textId="77777777" w:rsidR="000B493D" w:rsidRDefault="000B493D" w:rsidP="00B30C63">
      <w:pPr>
        <w:pStyle w:val="ListBullet2"/>
      </w:pPr>
      <w:r>
        <w:t>Changing data types for Year1, Year2, Year3 from Date/Time to Text</w:t>
      </w:r>
    </w:p>
    <w:p w14:paraId="42C41ECD" w14:textId="77777777" w:rsidR="000B493D" w:rsidRDefault="000B493D" w:rsidP="00B30C63">
      <w:pPr>
        <w:pStyle w:val="ListBullet2"/>
      </w:pPr>
      <w:r>
        <w:t>Deleted name and description column</w:t>
      </w:r>
    </w:p>
    <w:p w14:paraId="78DE8366" w14:textId="77777777" w:rsidR="000B493D" w:rsidRDefault="000B493D" w:rsidP="00B30C63">
      <w:pPr>
        <w:pStyle w:val="ListBullet2"/>
      </w:pPr>
      <w:r>
        <w:t>Creating GEE project called ‘Roadless Areas/Populate SceneIDs’ to populate the sceneids</w:t>
      </w:r>
    </w:p>
    <w:p w14:paraId="0B63D399" w14:textId="77777777" w:rsidR="000B493D" w:rsidRDefault="000B493D" w:rsidP="00B30C63">
      <w:pPr>
        <w:pStyle w:val="ListBullet2"/>
      </w:pPr>
      <w:r>
        <w:t>There are some missing sceneids for Year1</w:t>
      </w:r>
    </w:p>
    <w:p w14:paraId="0FB94BA8" w14:textId="77777777" w:rsidR="000B493D" w:rsidRDefault="000B493D" w:rsidP="00B30C63">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529832EA" w14:textId="77777777" w:rsidR="000B493D" w:rsidRDefault="000D5C35" w:rsidP="00B30C63">
      <w:pPr>
        <w:pStyle w:val="ListBullet2"/>
      </w:pPr>
      <w:hyperlink r:id="rId541" w:history="1">
        <w:r w:rsidR="000B493D" w:rsidRPr="009A285E">
          <w:rPr>
            <w:rStyle w:val="Hyperlink"/>
          </w:rPr>
          <w:t>Exported</w:t>
        </w:r>
      </w:hyperlink>
      <w:r w:rsidR="000B493D">
        <w:t xml:space="preserve"> from Access to Postgresql and ran </w:t>
      </w:r>
      <w:hyperlink r:id="rId542" w:history="1">
        <w:r w:rsidR="000B493D" w:rsidRPr="009A285E">
          <w:rPr>
            <w:rStyle w:val="Hyperlink"/>
          </w:rPr>
          <w:t>query</w:t>
        </w:r>
      </w:hyperlink>
      <w:r w:rsidR="000B493D">
        <w:t xml:space="preserve"> in Postgresql to create the validation table fields</w:t>
      </w:r>
    </w:p>
    <w:p w14:paraId="33E60E67" w14:textId="77777777" w:rsidR="000B493D" w:rsidRDefault="000B493D" w:rsidP="00B30C63">
      <w:pPr>
        <w:pStyle w:val="BodyText2"/>
      </w:pPr>
      <w:r>
        <w:t xml:space="preserve">23/8/16 Updated the GEE project so that validation points </w:t>
      </w:r>
      <w:r w:rsidR="00B73C57">
        <w:t>are not created</w:t>
      </w:r>
      <w:r>
        <w:t xml:space="preserve"> where there is no data in the image (e.g. for L7 in SLC areas).</w:t>
      </w:r>
    </w:p>
    <w:p w14:paraId="1BC365A1" w14:textId="77777777" w:rsidR="000B493D" w:rsidRDefault="000B493D" w:rsidP="00B30C63">
      <w:pPr>
        <w:pStyle w:val="BodyText2"/>
      </w:pPr>
      <w:r>
        <w:t>13/10/16 When trying to create images on the roadless areas website using the sceneids that I had pre-populated, there is a sceneid which is no longer found:</w:t>
      </w:r>
    </w:p>
    <w:p w14:paraId="321E8DA8" w14:textId="77777777" w:rsidR="000B493D" w:rsidRDefault="000B493D" w:rsidP="00B30C63">
      <w:pPr>
        <w:pStyle w:val="GoogleEarthEngineError"/>
      </w:pPr>
      <w:r w:rsidRPr="008724E0">
        <w:t>Image.load: Image asset 'LANDSAT/LT5_L1T_TOA/LT51990552011035MPS00' not found.</w:t>
      </w:r>
    </w:p>
    <w:p w14:paraId="592D3A66" w14:textId="77777777" w:rsidR="000B493D" w:rsidRDefault="000B493D" w:rsidP="00B30C63">
      <w:pPr>
        <w:pStyle w:val="BodyText2"/>
      </w:pPr>
      <w:r>
        <w:t xml:space="preserve">Not sure why, but checking other sceneids. There are 8 in total that no longer exist and have probably been renamed: </w:t>
      </w:r>
    </w:p>
    <w:p w14:paraId="37264920" w14:textId="77777777" w:rsidR="000B493D" w:rsidRDefault="000B493D" w:rsidP="00B30C63">
      <w:pPr>
        <w:pStyle w:val="BodyText2"/>
      </w:pPr>
      <w:r>
        <w:t>LANDSAT/LT5_L1T_TOA/LT51990552011035MPS00 does not exist</w:t>
      </w:r>
    </w:p>
    <w:p w14:paraId="52D023F2" w14:textId="77777777" w:rsidR="000B493D" w:rsidRDefault="000B493D" w:rsidP="00B30C63">
      <w:pPr>
        <w:pStyle w:val="BodyText2"/>
      </w:pPr>
      <w:r>
        <w:t>LANDSAT/LT5_L1T_TOA/LT51990552011051MPS00 does not exist</w:t>
      </w:r>
    </w:p>
    <w:p w14:paraId="15FFD428" w14:textId="77777777" w:rsidR="000B493D" w:rsidRDefault="000B493D" w:rsidP="00B30C63">
      <w:pPr>
        <w:pStyle w:val="BodyText2"/>
      </w:pPr>
      <w:r>
        <w:t>LANDSAT/LT5_L1T_TOA/LT51740632008140JSA01 does not exist</w:t>
      </w:r>
    </w:p>
    <w:p w14:paraId="127AC2D3" w14:textId="77777777" w:rsidR="000B493D" w:rsidRDefault="000B493D" w:rsidP="00B30C63">
      <w:pPr>
        <w:pStyle w:val="BodyText2"/>
      </w:pPr>
      <w:r>
        <w:t>LANDSAT/LT5_L1T_TOA/LT51990552011035MPS00 does not exist</w:t>
      </w:r>
    </w:p>
    <w:p w14:paraId="0A90C64A" w14:textId="77777777" w:rsidR="000B493D" w:rsidRDefault="000B493D" w:rsidP="00B30C63">
      <w:pPr>
        <w:pStyle w:val="BodyText2"/>
      </w:pPr>
      <w:r>
        <w:t>LANDSAT/LT5_L1T_TOA/LT51990552011035MPS00 does not exist</w:t>
      </w:r>
    </w:p>
    <w:p w14:paraId="6F13A9BF" w14:textId="77777777" w:rsidR="000B493D" w:rsidRDefault="000B493D" w:rsidP="00B30C63">
      <w:pPr>
        <w:pStyle w:val="BodyText2"/>
      </w:pPr>
      <w:r>
        <w:t>LANDSAT/LT5_L1T_TOA/LT51990552011051MPS00 does not exist</w:t>
      </w:r>
    </w:p>
    <w:p w14:paraId="6063EC50" w14:textId="77777777" w:rsidR="000B493D" w:rsidRDefault="000B493D" w:rsidP="00B30C63">
      <w:pPr>
        <w:pStyle w:val="BodyText2"/>
      </w:pPr>
      <w:r>
        <w:t>LANDSAT/LT5_L1T_TOA/LT51740632008140JSA01 does not exist</w:t>
      </w:r>
    </w:p>
    <w:p w14:paraId="746D9080" w14:textId="77777777" w:rsidR="000B493D" w:rsidRDefault="000B493D" w:rsidP="00B30C6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2A4D7DBB" w14:textId="77777777" w:rsidR="000B493D" w:rsidRDefault="000B493D" w:rsidP="00B30C63">
      <w:pPr>
        <w:pStyle w:val="Heading5"/>
      </w:pPr>
      <w:r>
        <w:t>Asia</w:t>
      </w:r>
    </w:p>
    <w:p w14:paraId="79DD32E4" w14:textId="77777777" w:rsidR="00356EF5" w:rsidRDefault="000B493D" w:rsidP="00B30C63">
      <w:pPr>
        <w:pStyle w:val="BodyText2"/>
      </w:pPr>
      <w:r>
        <w:t>12/1/17</w:t>
      </w:r>
      <w:r>
        <w:tab/>
      </w:r>
      <w:r w:rsidR="00356EF5">
        <w:t xml:space="preserve">Pre-processing data – similar </w:t>
      </w:r>
      <w:r w:rsidR="00CB5593">
        <w:t>to Africa but simplified.</w:t>
      </w:r>
    </w:p>
    <w:p w14:paraId="35F64B5E" w14:textId="77777777" w:rsidR="000B493D" w:rsidRDefault="00CB5593" w:rsidP="00B30C63">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43"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44B61669" w14:textId="77777777" w:rsidR="00741A43" w:rsidRDefault="00741A43" w:rsidP="00B30C63">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8869C01" w14:textId="77777777" w:rsidR="003F30F4" w:rsidRDefault="00070F88" w:rsidP="00B30C63">
      <w:pPr>
        <w:pStyle w:val="ListBullet2"/>
      </w:pPr>
      <w:r>
        <w:t>Downloaded the csv and i</w:t>
      </w:r>
      <w:r w:rsidR="00881259">
        <w:t xml:space="preserve">mported to Postgresql using </w:t>
      </w:r>
      <w:hyperlink r:id="rId544" w:history="1">
        <w:r w:rsidR="00881259" w:rsidRPr="00881259">
          <w:rPr>
            <w:rStyle w:val="Hyperlink"/>
          </w:rPr>
          <w:t>FME</w:t>
        </w:r>
      </w:hyperlink>
    </w:p>
    <w:p w14:paraId="7F1B8E61" w14:textId="77777777" w:rsidR="00D04FE8" w:rsidRDefault="00D04FE8" w:rsidP="00B30C63">
      <w:pPr>
        <w:pStyle w:val="ListBullet2"/>
      </w:pPr>
      <w:r>
        <w:t xml:space="preserve">Ran </w:t>
      </w:r>
      <w:hyperlink r:id="rId545" w:history="1">
        <w:r w:rsidRPr="009A285E">
          <w:rPr>
            <w:rStyle w:val="Hyperlink"/>
          </w:rPr>
          <w:t>query</w:t>
        </w:r>
      </w:hyperlink>
      <w:r>
        <w:t xml:space="preserve"> in Postgresql to create the validation table fields</w:t>
      </w:r>
    </w:p>
    <w:p w14:paraId="5F320C08" w14:textId="77777777" w:rsidR="009130C0" w:rsidRPr="00D80E59" w:rsidRDefault="009130C0" w:rsidP="00B30C63">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E048538" w14:textId="77777777" w:rsidR="00D80E59" w:rsidRDefault="00D80E59" w:rsidP="00B30C63">
      <w:pPr>
        <w:pStyle w:val="Heading5"/>
      </w:pPr>
      <w:r>
        <w:t>South America</w:t>
      </w:r>
    </w:p>
    <w:p w14:paraId="2E7787EB" w14:textId="77777777" w:rsidR="00D80E59" w:rsidRDefault="00D80E59" w:rsidP="00B30C63">
      <w:pPr>
        <w:pStyle w:val="BodyText2"/>
      </w:pPr>
      <w:r>
        <w:t>20/6/17</w:t>
      </w:r>
      <w:r>
        <w:tab/>
        <w:t>Pre-processing data.</w:t>
      </w:r>
    </w:p>
    <w:p w14:paraId="3AA5FC4B" w14:textId="77777777" w:rsidR="009F395F" w:rsidRDefault="009F395F" w:rsidP="00B30C63">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0CCC8C63" w14:textId="77777777" w:rsidR="009F395F" w:rsidRDefault="009F395F" w:rsidP="00B30C63">
      <w:pPr>
        <w:pStyle w:val="ListBullet2"/>
      </w:pPr>
      <w:r>
        <w:t xml:space="preserve">Exported the AsValues tab to FT using </w:t>
      </w:r>
      <w:hyperlink r:id="rId546" w:history="1">
        <w:r w:rsidRPr="00CB5593">
          <w:rPr>
            <w:rStyle w:val="Hyperlink"/>
          </w:rPr>
          <w:t>FME</w:t>
        </w:r>
      </w:hyperlink>
      <w:r>
        <w:t xml:space="preserve"> – Year1, Year2, Year3, FirstDate and LastDate are all converted to text otherwise they are exported from GEE as floats</w:t>
      </w:r>
    </w:p>
    <w:p w14:paraId="1E325BDA" w14:textId="77777777" w:rsidR="009F395F" w:rsidRDefault="009F395F" w:rsidP="00B30C63">
      <w:pPr>
        <w:pStyle w:val="ListBullet2"/>
      </w:pPr>
      <w:r>
        <w:lastRenderedPageBreak/>
        <w:t xml:space="preserve">Created GEE project called ‘Roadless Areas/Populate SceneIDs South America to populate the sceneids </w:t>
      </w:r>
    </w:p>
    <w:p w14:paraId="0CFA8248" w14:textId="77777777" w:rsidR="00DA09CD" w:rsidRDefault="00DA09CD" w:rsidP="00B30C63">
      <w:pPr>
        <w:pStyle w:val="ListBullet2"/>
      </w:pPr>
      <w:r>
        <w:t xml:space="preserve">Downloaded the csv and imported to Postgresql using </w:t>
      </w:r>
      <w:hyperlink r:id="rId547" w:history="1">
        <w:r w:rsidRPr="00881259">
          <w:rPr>
            <w:rStyle w:val="Hyperlink"/>
          </w:rPr>
          <w:t>FME</w:t>
        </w:r>
      </w:hyperlink>
    </w:p>
    <w:p w14:paraId="0164AD99" w14:textId="77777777" w:rsidR="00877800" w:rsidRDefault="006A32FB" w:rsidP="00B30C63">
      <w:pPr>
        <w:pStyle w:val="ListBullet2"/>
      </w:pPr>
      <w:r>
        <w:t xml:space="preserve">Ran </w:t>
      </w:r>
      <w:hyperlink r:id="rId548" w:history="1">
        <w:r w:rsidRPr="009A285E">
          <w:rPr>
            <w:rStyle w:val="Hyperlink"/>
          </w:rPr>
          <w:t>query</w:t>
        </w:r>
      </w:hyperlink>
      <w:r>
        <w:t xml:space="preserve"> in Postgresql to create the validation table </w:t>
      </w:r>
    </w:p>
    <w:p w14:paraId="0E6464DB" w14:textId="77777777" w:rsidR="006A32FB" w:rsidRDefault="0057169D" w:rsidP="00B30C63">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3C7DE7B9" w14:textId="77777777" w:rsidR="00312842" w:rsidRDefault="00312842" w:rsidP="00B30C63">
      <w:pPr>
        <w:pStyle w:val="BodyText2"/>
      </w:pPr>
      <w:r>
        <w:t>27/7/17</w:t>
      </w:r>
      <w:r>
        <w:tab/>
        <w:t>Producing the results for Christelle.</w:t>
      </w:r>
    </w:p>
    <w:p w14:paraId="452F7218" w14:textId="77777777" w:rsidR="00171500" w:rsidRDefault="00171500" w:rsidP="00B30C63">
      <w:pPr>
        <w:pStyle w:val="ListBullet2"/>
      </w:pPr>
      <w:r>
        <w:t xml:space="preserve">In the C9 db-server phpPgAdmin </w:t>
      </w:r>
      <w:hyperlink r:id="rId549" w:history="1">
        <w:r w:rsidRPr="00171500">
          <w:rPr>
            <w:rStyle w:val="Hyperlink"/>
          </w:rPr>
          <w:t>UI</w:t>
        </w:r>
      </w:hyperlink>
      <w:r>
        <w:t>, clicked on ‘roadless|schemas|public|tables|roadless_areas_validation_points’</w:t>
      </w:r>
    </w:p>
    <w:p w14:paraId="4838E89F" w14:textId="77777777" w:rsidR="00171500" w:rsidRDefault="00171500" w:rsidP="00B30C63">
      <w:pPr>
        <w:pStyle w:val="ListBullet2"/>
      </w:pPr>
      <w:r>
        <w:t>Clicked on Export|Data only|Format CSV|Download</w:t>
      </w:r>
    </w:p>
    <w:p w14:paraId="4A40F6CD" w14:textId="77777777" w:rsidR="00312842" w:rsidRDefault="00312842" w:rsidP="00B30C63">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3948E48C" w14:textId="77777777" w:rsidR="00E576E3" w:rsidRDefault="004A4711" w:rsidP="00B30C63">
      <w:pPr>
        <w:pStyle w:val="ListBullet2"/>
      </w:pPr>
      <w:r>
        <w:t>Imported the ‘ies-pgsql.jrc.org|h05googleearthengine|especies|</w:t>
      </w:r>
      <w:r w:rsidRPr="004A4711">
        <w:t>roadless_areas_validation_points_s_america</w:t>
      </w:r>
      <w:r>
        <w:t>’ table into Access to create samerica_points table</w:t>
      </w:r>
    </w:p>
    <w:p w14:paraId="3C74B30A" w14:textId="77777777" w:rsidR="0083604A" w:rsidRDefault="0083604A" w:rsidP="00B30C63">
      <w:pPr>
        <w:pStyle w:val="Heading5"/>
      </w:pPr>
      <w:r>
        <w:t>Global</w:t>
      </w:r>
    </w:p>
    <w:p w14:paraId="64055ADA" w14:textId="77777777" w:rsidR="00211478" w:rsidRDefault="0083604A" w:rsidP="00211478">
      <w:pPr>
        <w:pStyle w:val="Heading6"/>
      </w:pPr>
      <w:r>
        <w:t>5/3/18</w:t>
      </w:r>
      <w:r>
        <w:tab/>
      </w:r>
    </w:p>
    <w:p w14:paraId="3C7B3D54" w14:textId="77777777" w:rsidR="0083604A" w:rsidRDefault="0083604A" w:rsidP="00B30C63">
      <w:pPr>
        <w:pStyle w:val="BodyText2"/>
      </w:pPr>
      <w:r>
        <w:t xml:space="preserve">Christelle has sent a set of validation points where </w:t>
      </w:r>
      <w:r w:rsidRPr="0083604A">
        <w:t>there are some inconsistencies between the roadless class, the landsat interpretation and the HR interpretation</w:t>
      </w:r>
      <w:r>
        <w:t xml:space="preserve"> (1526 points). For these she has provided the lat/</w:t>
      </w:r>
      <w:r w:rsidR="00A83AB0">
        <w:t>long and the existing scene id and all she wants to do is to go through and re-validate them again.</w:t>
      </w:r>
    </w:p>
    <w:p w14:paraId="5EEC9B14" w14:textId="77777777" w:rsidR="00A83AB0" w:rsidRDefault="00A83AB0" w:rsidP="00B30C63">
      <w:pPr>
        <w:pStyle w:val="BodyText2"/>
      </w:pPr>
      <w:r>
        <w:t>The database is on my c9 dbserver workspace and I need to import the points that she wants to revalidate:</w:t>
      </w:r>
    </w:p>
    <w:p w14:paraId="360626C2" w14:textId="77777777" w:rsidR="00A83AB0" w:rsidRDefault="005508B3" w:rsidP="00B30C63">
      <w:pPr>
        <w:pStyle w:val="sql"/>
      </w:pPr>
      <w:r>
        <w:t xml:space="preserve">CREATE TABLE roadless_areas_validation_points(    fid_ double precision,    lng double precision,    lat double precision,    sceneid character varying,    </w:t>
      </w:r>
      <w:r w:rsidR="00B677B6">
        <w:t>s</w:t>
      </w:r>
      <w:r>
        <w:t>ceneid_source character varying,    rnd integer,    _order integer,    objectid integer,    satelliteimagevalidation text,    highresimagevalidation text,    highresimagedate text,    entry_date timestamp without time zone,    username text,    checkout_date timestamp without time zone);</w:t>
      </w:r>
    </w:p>
    <w:p w14:paraId="2509A7CF" w14:textId="77777777" w:rsidR="005508B3" w:rsidRDefault="005508B3" w:rsidP="00B30C63">
      <w:pPr>
        <w:pStyle w:val="BodyText2"/>
      </w:pPr>
      <w:r>
        <w:t xml:space="preserve">Then import the csv file that Christelle sent. </w:t>
      </w:r>
      <w:r w:rsidR="008E44C9">
        <w:t>Then update the required rows (updating the objectid field to be a random number):</w:t>
      </w:r>
    </w:p>
    <w:p w14:paraId="7E77870A" w14:textId="77777777" w:rsidR="00B677B6" w:rsidRDefault="00B677B6" w:rsidP="00B30C63">
      <w:pPr>
        <w:pStyle w:val="sql"/>
      </w:pPr>
      <w:r w:rsidRPr="00B677B6">
        <w:t>update roadless_areas_validation_points set sceneid_source='Unknown',</w:t>
      </w:r>
      <w:r w:rsidR="008E44C9">
        <w:t xml:space="preserve"> rnd=fid_,_order=1,objectid=</w:t>
      </w:r>
      <w:r w:rsidR="008E44C9" w:rsidRPr="008E44C9">
        <w:t>floor(random() * (1000000-0+1) + 0)::int;</w:t>
      </w:r>
    </w:p>
    <w:p w14:paraId="4A84787A" w14:textId="77777777" w:rsidR="00AF09C9" w:rsidRDefault="00AF09C9" w:rsidP="00B30C63">
      <w:pPr>
        <w:pStyle w:val="BodyText2"/>
      </w:pPr>
      <w:r>
        <w:t>To produce the results I got the data from phpPgAdmin imported into the Access database and ran the '</w:t>
      </w:r>
      <w:r w:rsidRPr="00AF09C9">
        <w:t>Results March 2018</w:t>
      </w:r>
      <w:r>
        <w:t>' query.</w:t>
      </w:r>
    </w:p>
    <w:p w14:paraId="570EC53F" w14:textId="77777777" w:rsidR="00211478" w:rsidRDefault="00211478" w:rsidP="000D3FDD">
      <w:pPr>
        <w:pStyle w:val="Heading6"/>
      </w:pPr>
      <w:r>
        <w:t>27/3/18</w:t>
      </w:r>
    </w:p>
    <w:p w14:paraId="6CB1F56C" w14:textId="77777777" w:rsidR="00211478" w:rsidRDefault="00211478" w:rsidP="00211478">
      <w:pPr>
        <w:pStyle w:val="BodyText2"/>
      </w:pPr>
      <w:r>
        <w:t>New set of validation points.</w:t>
      </w:r>
      <w:r w:rsidR="00EE3E19">
        <w:t xml:space="preserve"> She has provided the lat/long and the existing scene id and wants to do is to go through and re-validate them again.</w:t>
      </w:r>
    </w:p>
    <w:p w14:paraId="022133E3" w14:textId="77777777" w:rsidR="000D3FDD" w:rsidRDefault="000D3FDD" w:rsidP="005E663B">
      <w:pPr>
        <w:pStyle w:val="ListNumber"/>
        <w:numPr>
          <w:ilvl w:val="0"/>
          <w:numId w:val="48"/>
        </w:numPr>
      </w:pPr>
      <w:r>
        <w:t>Import the spreadsheet into 'roadless/public/tables/</w:t>
      </w:r>
      <w:r w:rsidRPr="000D3FDD">
        <w:t>r</w:t>
      </w:r>
      <w:r>
        <w:t>oadless_areas_validation_points' (from previous section)</w:t>
      </w:r>
    </w:p>
    <w:p w14:paraId="4ED0447C" w14:textId="77777777" w:rsidR="00237F98" w:rsidRDefault="00237F98" w:rsidP="005E663B">
      <w:pPr>
        <w:pStyle w:val="ListNumber"/>
        <w:numPr>
          <w:ilvl w:val="0"/>
          <w:numId w:val="48"/>
        </w:numPr>
      </w:pPr>
      <w:r>
        <w:t>Update the various fields</w:t>
      </w:r>
    </w:p>
    <w:p w14:paraId="26E02BA8" w14:textId="77777777" w:rsidR="00237F98" w:rsidRDefault="00237F98" w:rsidP="00237F98">
      <w:pPr>
        <w:pStyle w:val="sql"/>
      </w:pPr>
      <w:r w:rsidRPr="00B677B6">
        <w:t>update roadless_areas_validation_points set sceneid_source='Unknown',</w:t>
      </w:r>
      <w:r>
        <w:t xml:space="preserve"> rnd=fid_,_order=1,objectid=</w:t>
      </w:r>
      <w:r w:rsidRPr="008E44C9">
        <w:t>floor(random() * (1000000-0+1) + 0)::int;</w:t>
      </w:r>
    </w:p>
    <w:p w14:paraId="00F79803" w14:textId="77777777" w:rsidR="003D2F80" w:rsidRPr="00211478" w:rsidRDefault="003D2F80" w:rsidP="005E663B">
      <w:pPr>
        <w:pStyle w:val="ListNumber"/>
      </w:pPr>
      <w:r>
        <w:t>Created a unique index on objectid to check there were no duplicates</w:t>
      </w:r>
    </w:p>
    <w:p w14:paraId="358F659C" w14:textId="77777777" w:rsidR="00E16A65" w:rsidRDefault="00E16A65" w:rsidP="00B30C63">
      <w:pPr>
        <w:pStyle w:val="Heading4"/>
      </w:pPr>
      <w:r>
        <w:t>Creating the website</w:t>
      </w:r>
    </w:p>
    <w:p w14:paraId="5939E631" w14:textId="77777777" w:rsidR="00E16A65" w:rsidRDefault="00E16A65" w:rsidP="00B30C63">
      <w:pPr>
        <w:pStyle w:val="BodyText2"/>
      </w:pPr>
      <w:r>
        <w:t xml:space="preserve">Cloning a copy of my SWDB_Validation_Tool by following </w:t>
      </w:r>
      <w:hyperlink r:id="rId550"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270A0A">
        <w:t>Issues</w:t>
      </w:r>
      <w:r w:rsidR="00F74BBA">
        <w:fldChar w:fldCharType="end"/>
      </w:r>
      <w:r w:rsidR="00F74BBA">
        <w:t>.</w:t>
      </w:r>
    </w:p>
    <w:p w14:paraId="1D40C6E9" w14:textId="77777777" w:rsidR="00BC05F6" w:rsidRDefault="00BC05F6" w:rsidP="00B30C63">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591B9BB4" w14:textId="77777777" w:rsidR="009B4392" w:rsidRPr="00E16A65" w:rsidRDefault="00E35848" w:rsidP="00B30C6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13313809" w14:textId="77777777" w:rsidR="006126B0" w:rsidRDefault="006126B0" w:rsidP="00B30C63">
      <w:pPr>
        <w:pStyle w:val="Heading3"/>
      </w:pPr>
      <w:r>
        <w:t>WebGL Globe</w:t>
      </w:r>
    </w:p>
    <w:p w14:paraId="623F7D78" w14:textId="77777777" w:rsidR="006126B0" w:rsidRPr="000C69D3" w:rsidRDefault="006126B0" w:rsidP="00B30C63">
      <w:pPr>
        <w:pStyle w:val="BodyText2"/>
      </w:pPr>
      <w:r>
        <w:t>Used the Google WebGL Globe to show protected areas richness. There were issues with relative paths in the code and the globe/world.jpg basemap had to be physically copied to the dev3 machine in a folder called globe.</w:t>
      </w:r>
    </w:p>
    <w:p w14:paraId="38BD5A62" w14:textId="77777777" w:rsidR="00B37D09" w:rsidRDefault="0093510D" w:rsidP="000E5536">
      <w:pPr>
        <w:pStyle w:val="Heading1"/>
      </w:pPr>
      <w:r>
        <w:t>Technologies</w:t>
      </w:r>
      <w:bookmarkEnd w:id="112"/>
    </w:p>
    <w:p w14:paraId="534129C2" w14:textId="77777777" w:rsidR="004B461D" w:rsidRDefault="004B461D" w:rsidP="003B37F4">
      <w:pPr>
        <w:pStyle w:val="Heading2"/>
      </w:pPr>
      <w:r>
        <w:lastRenderedPageBreak/>
        <w:t>Authentication</w:t>
      </w:r>
    </w:p>
    <w:p w14:paraId="05EBCE3F" w14:textId="77777777" w:rsidR="004B461D" w:rsidRDefault="004B461D" w:rsidP="008B6883">
      <w:pPr>
        <w:pStyle w:val="BodyText2"/>
      </w:pPr>
      <w:r>
        <w:t xml:space="preserve">CAS protocol here </w:t>
      </w:r>
      <w:hyperlink r:id="rId551" w:history="1">
        <w:r>
          <w:rPr>
            <w:rStyle w:val="Hyperlink"/>
          </w:rPr>
          <w:t>http://www.jasig.org/cas/protocol</w:t>
        </w:r>
      </w:hyperlink>
    </w:p>
    <w:p w14:paraId="42540766" w14:textId="77777777" w:rsidR="004B461D" w:rsidRDefault="004B461D" w:rsidP="008B6883">
      <w:pPr>
        <w:pStyle w:val="BodyText2"/>
      </w:pPr>
      <w:r>
        <w:t xml:space="preserve">Walkthrough here </w:t>
      </w:r>
      <w:hyperlink r:id="rId552" w:history="1">
        <w:r>
          <w:rPr>
            <w:rStyle w:val="Hyperlink"/>
          </w:rPr>
          <w:t>https://wiki.jasig.org/display/CAS/Proxy+CAS+Walkthrough</w:t>
        </w:r>
      </w:hyperlink>
      <w:r>
        <w:t xml:space="preserve"> </w:t>
      </w:r>
    </w:p>
    <w:p w14:paraId="2CACBCF5" w14:textId="77777777" w:rsidR="004B461D" w:rsidRDefault="004B461D" w:rsidP="008B6883">
      <w:pPr>
        <w:pStyle w:val="BodyText2"/>
      </w:pPr>
      <w:r>
        <w:rPr>
          <w:noProof/>
          <w:lang w:bidi="ar-SA"/>
        </w:rPr>
        <w:drawing>
          <wp:inline distT="0" distB="0" distL="0" distR="0" wp14:anchorId="66E29047" wp14:editId="1CC5EB9B">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79D9C1DE" w14:textId="77777777" w:rsidR="004B461D" w:rsidRDefault="004B461D" w:rsidP="008B6883">
      <w:pPr>
        <w:pStyle w:val="BodyText2"/>
      </w:pPr>
      <w:r>
        <w:t xml:space="preserve">CAS_SERVER = </w:t>
      </w:r>
      <w:hyperlink r:id="rId554" w:history="1">
        <w:r w:rsidRPr="00EC2620">
          <w:rPr>
            <w:rStyle w:val="Hyperlink"/>
          </w:rPr>
          <w:t>https://intragate.ec.europa.eu/cas/login</w:t>
        </w:r>
      </w:hyperlink>
    </w:p>
    <w:p w14:paraId="31EF4AB3" w14:textId="77777777" w:rsidR="004B461D" w:rsidRDefault="004B461D" w:rsidP="008B6883">
      <w:pPr>
        <w:pStyle w:val="BodyText2"/>
      </w:pPr>
      <w:r>
        <w:t xml:space="preserve">step1: </w:t>
      </w:r>
    </w:p>
    <w:p w14:paraId="441181FB" w14:textId="77777777" w:rsidR="004B461D" w:rsidRDefault="000D5C35" w:rsidP="008B6883">
      <w:pPr>
        <w:pStyle w:val="BodyText2"/>
      </w:pPr>
      <w:hyperlink r:id="rId555" w:history="1">
        <w:r w:rsidR="004B461D" w:rsidRPr="00EC2620">
          <w:rPr>
            <w:rStyle w:val="Hyperlink"/>
          </w:rPr>
          <w:t>https://intragate.ec.europa.eu/cas/login?service=http://localhost/test</w:t>
        </w:r>
      </w:hyperlink>
      <w:r w:rsidR="004B461D">
        <w:t xml:space="preserve"> </w:t>
      </w:r>
    </w:p>
    <w:p w14:paraId="6EB44290" w14:textId="77777777" w:rsidR="004B461D" w:rsidRDefault="004B461D" w:rsidP="008B6883">
      <w:pPr>
        <w:pStyle w:val="BodyText2"/>
      </w:pPr>
      <w:r>
        <w:t>Enter u/p</w:t>
      </w:r>
    </w:p>
    <w:p w14:paraId="146A79FD" w14:textId="77777777" w:rsidR="004B461D" w:rsidRDefault="004B461D" w:rsidP="008B6883">
      <w:pPr>
        <w:pStyle w:val="BodyText2"/>
      </w:pPr>
      <w:r>
        <w:t xml:space="preserve">step2: redirected to </w:t>
      </w:r>
    </w:p>
    <w:p w14:paraId="53D69322" w14:textId="77777777" w:rsidR="004B461D" w:rsidRDefault="000D5C35" w:rsidP="008B6883">
      <w:pPr>
        <w:pStyle w:val="BodyText2"/>
      </w:pPr>
      <w:hyperlink r:id="rId55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69D77057" w14:textId="77777777" w:rsidR="004B461D" w:rsidRDefault="004B461D" w:rsidP="008B6883">
      <w:pPr>
        <w:pStyle w:val="BodyText2"/>
      </w:pPr>
      <w:r>
        <w:t>step3: validate ticket and get user</w:t>
      </w:r>
    </w:p>
    <w:p w14:paraId="08FDB684" w14:textId="77777777" w:rsidR="004B461D" w:rsidRDefault="000D5C35" w:rsidP="008B6883">
      <w:pPr>
        <w:pStyle w:val="BodyText2"/>
      </w:pPr>
      <w:hyperlink r:id="rId55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84F9191" w14:textId="77777777" w:rsidR="004B461D" w:rsidRDefault="004B461D" w:rsidP="008B6883">
      <w:pPr>
        <w:pStyle w:val="BodyText2"/>
      </w:pPr>
      <w:r>
        <w:t>returns:</w:t>
      </w:r>
    </w:p>
    <w:p w14:paraId="6F901036" w14:textId="77777777" w:rsidR="004B461D" w:rsidRDefault="004B461D" w:rsidP="008B550B">
      <w:pPr>
        <w:pStyle w:val="Code"/>
      </w:pPr>
      <w:r>
        <w:t>&lt;cas:serviceResponse server="ECAS PRODUCTION version 3.5.2.13389 - 17/10/2013 - 12:25" date="2013-11-14T13:23:06.767+01:00" xmlns:cas="https://ecas.ec.europa.eu/cas/schemas"&gt;</w:t>
      </w:r>
    </w:p>
    <w:p w14:paraId="04CACBBA" w14:textId="77777777" w:rsidR="004B461D" w:rsidRDefault="004B461D" w:rsidP="008B550B">
      <w:pPr>
        <w:pStyle w:val="Code"/>
      </w:pPr>
      <w:r>
        <w:t>&lt;cas:authenticationSuccess&gt;</w:t>
      </w:r>
    </w:p>
    <w:p w14:paraId="72F64575" w14:textId="77777777" w:rsidR="004B461D" w:rsidRDefault="004B461D" w:rsidP="008B550B">
      <w:pPr>
        <w:pStyle w:val="Code"/>
      </w:pPr>
      <w:r>
        <w:t>&lt;cas:user&gt;cottaan&lt;/cas:user&gt;</w:t>
      </w:r>
    </w:p>
    <w:p w14:paraId="6CD37DC1" w14:textId="77777777" w:rsidR="004B461D" w:rsidRDefault="004B461D" w:rsidP="008B550B">
      <w:pPr>
        <w:pStyle w:val="Code"/>
      </w:pPr>
      <w:r>
        <w:t>&lt;cas:strength&gt;STRONG&lt;/cas:strength&gt;</w:t>
      </w:r>
    </w:p>
    <w:p w14:paraId="088C56D1" w14:textId="77777777" w:rsidR="004B461D" w:rsidRDefault="004B461D" w:rsidP="008B550B">
      <w:pPr>
        <w:pStyle w:val="Code"/>
      </w:pPr>
      <w:r>
        <w:t>&lt;cas:authenticationFactors number="1"&gt;</w:t>
      </w:r>
    </w:p>
    <w:p w14:paraId="0AEB5397" w14:textId="77777777" w:rsidR="004B461D" w:rsidRDefault="004B461D" w:rsidP="008B550B">
      <w:pPr>
        <w:pStyle w:val="Code"/>
      </w:pPr>
      <w:r>
        <w:t>&lt;cas:moniker&gt;andrew.cottam@jrc.ec.europa.eu&lt;/cas:moniker&gt;</w:t>
      </w:r>
    </w:p>
    <w:p w14:paraId="00F27C29" w14:textId="77777777" w:rsidR="004B461D" w:rsidRDefault="004B461D" w:rsidP="008B550B">
      <w:pPr>
        <w:pStyle w:val="Code"/>
      </w:pPr>
      <w:r>
        <w:t>&lt;/cas:authenticationFactors&gt;</w:t>
      </w:r>
    </w:p>
    <w:p w14:paraId="7191DC20" w14:textId="77777777" w:rsidR="004B461D" w:rsidRDefault="004B461D" w:rsidP="008B550B">
      <w:pPr>
        <w:pStyle w:val="Code"/>
      </w:pPr>
      <w:r>
        <w:t>&lt;cas:loginDate&gt;2013-11-14T13:20:21.703+01:00&lt;/cas:loginDate&gt;</w:t>
      </w:r>
    </w:p>
    <w:p w14:paraId="03B6B06A" w14:textId="77777777" w:rsidR="004B461D" w:rsidRDefault="004B461D" w:rsidP="008B550B">
      <w:pPr>
        <w:pStyle w:val="Code"/>
      </w:pPr>
      <w:r>
        <w:t>&lt;cas:ticketType&gt;SERVICE&lt;/cas:ticketType&gt;</w:t>
      </w:r>
    </w:p>
    <w:p w14:paraId="129A8A08" w14:textId="77777777" w:rsidR="004B461D" w:rsidRDefault="004B461D" w:rsidP="008B550B">
      <w:pPr>
        <w:pStyle w:val="Code"/>
      </w:pPr>
      <w:r>
        <w:t>&lt;/cas:authenticationSuccess&gt;</w:t>
      </w:r>
    </w:p>
    <w:p w14:paraId="4DAE1F3C" w14:textId="77777777" w:rsidR="004B461D" w:rsidRDefault="004B461D" w:rsidP="008B550B">
      <w:pPr>
        <w:pStyle w:val="Code"/>
      </w:pPr>
      <w:r>
        <w:t>&lt;/cas:serviceResponse&gt;</w:t>
      </w:r>
    </w:p>
    <w:p w14:paraId="2BF121D5"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CABA478"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58" w:history="1">
        <w:r w:rsidRPr="00EC2620">
          <w:rPr>
            <w:rStyle w:val="Hyperlink"/>
          </w:rPr>
          <w:t>http://dopa-services.jrc.ec.europa.eu/services</w:t>
        </w:r>
      </w:hyperlink>
      <w:r>
        <w:t xml:space="preserve"> ). However, if you want another application (e.g. </w:t>
      </w:r>
      <w:hyperlink r:id="rId55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D1835C" w14:textId="77777777" w:rsidR="00523F26" w:rsidRDefault="00523F26" w:rsidP="00523F26">
      <w:pPr>
        <w:pStyle w:val="Heading3"/>
      </w:pPr>
      <w:r w:rsidRPr="00523F26">
        <w:t>Using OAuth 2.0 to Access Google APIs</w:t>
      </w:r>
    </w:p>
    <w:p w14:paraId="63A92C3F" w14:textId="77777777" w:rsidR="004A5484" w:rsidRDefault="004A5484" w:rsidP="004A5484">
      <w:pPr>
        <w:pStyle w:val="Heading4"/>
      </w:pPr>
      <w:r>
        <w:lastRenderedPageBreak/>
        <w:t xml:space="preserve">Using the </w:t>
      </w:r>
      <w:r w:rsidR="00A30E3E">
        <w:t xml:space="preserve">Google API </w:t>
      </w:r>
      <w:r>
        <w:t>Javascript Client Libraries</w:t>
      </w:r>
    </w:p>
    <w:p w14:paraId="6C136631" w14:textId="77777777" w:rsidR="00E85EDB" w:rsidRDefault="00E85EDB" w:rsidP="008B6883">
      <w:pPr>
        <w:pStyle w:val="BodyText2"/>
      </w:pPr>
      <w:r>
        <w:t xml:space="preserve">Main page is here: </w:t>
      </w:r>
      <w:hyperlink r:id="rId560" w:history="1">
        <w:r w:rsidRPr="00790189">
          <w:rPr>
            <w:rStyle w:val="Hyperlink"/>
          </w:rPr>
          <w:t>https://developers.google.com/api-client-library/javascript/</w:t>
        </w:r>
      </w:hyperlink>
      <w:r>
        <w:t xml:space="preserve"> </w:t>
      </w:r>
    </w:p>
    <w:p w14:paraId="3F4468ED" w14:textId="77777777" w:rsidR="004A5484" w:rsidRDefault="004A5484" w:rsidP="004A5484">
      <w:pPr>
        <w:pStyle w:val="Heading4"/>
      </w:pPr>
      <w:r>
        <w:t>Using Google Sign-In for Websites</w:t>
      </w:r>
    </w:p>
    <w:p w14:paraId="3E7A2124" w14:textId="77777777" w:rsidR="004A5484" w:rsidRDefault="00E85EDB" w:rsidP="008B6883">
      <w:pPr>
        <w:pStyle w:val="BodyText2"/>
      </w:pPr>
      <w:r>
        <w:t>Main page is</w:t>
      </w:r>
      <w:r w:rsidR="004A5484">
        <w:t xml:space="preserve"> here</w:t>
      </w:r>
      <w:r>
        <w:t xml:space="preserve">: </w:t>
      </w:r>
      <w:hyperlink r:id="rId561" w:history="1">
        <w:r w:rsidRPr="00790189">
          <w:rPr>
            <w:rStyle w:val="Hyperlink"/>
          </w:rPr>
          <w:t>https://developers.google.com/identity/sign-in/web/</w:t>
        </w:r>
      </w:hyperlink>
      <w:r>
        <w:t xml:space="preserve"> </w:t>
      </w:r>
      <w:r w:rsidR="004A5484">
        <w:t xml:space="preserve"> </w:t>
      </w:r>
    </w:p>
    <w:p w14:paraId="6E564222" w14:textId="77777777" w:rsidR="009A2838" w:rsidRDefault="009A2838" w:rsidP="0034374E">
      <w:pPr>
        <w:pStyle w:val="Heading3"/>
      </w:pPr>
      <w:r>
        <w:t>Walkthrough in a browser</w:t>
      </w:r>
    </w:p>
    <w:p w14:paraId="7E340D4E" w14:textId="77777777" w:rsidR="009A2838" w:rsidRDefault="002B4584" w:rsidP="008B6883">
      <w:pPr>
        <w:pStyle w:val="BodyText2"/>
      </w:pPr>
      <w:r>
        <w:t>Enter a request to login to ECAS with a ficticious service:</w:t>
      </w:r>
    </w:p>
    <w:p w14:paraId="2DEF6C63" w14:textId="77777777" w:rsidR="002B4584" w:rsidRDefault="000D5C35" w:rsidP="008B550B">
      <w:pPr>
        <w:pStyle w:val="Code"/>
      </w:pPr>
      <w:hyperlink r:id="rId562" w:history="1">
        <w:r w:rsidR="002E4F85" w:rsidRPr="008913AD">
          <w:rPr>
            <w:rStyle w:val="Hyperlink"/>
          </w:rPr>
          <w:t>https://intragate.ec.europa.eu/cas/login?service=http://localhost/bling</w:t>
        </w:r>
      </w:hyperlink>
    </w:p>
    <w:p w14:paraId="551DDFF7" w14:textId="77777777" w:rsidR="002E4F85" w:rsidRDefault="002E4F85" w:rsidP="008B6883">
      <w:pPr>
        <w:pStyle w:val="BodyText2"/>
      </w:pPr>
      <w:r>
        <w:t>Take the tcket that is returned and append it to the serviceValidate method:</w:t>
      </w:r>
    </w:p>
    <w:p w14:paraId="7625E3F0" w14:textId="77777777" w:rsidR="002E4F85" w:rsidRDefault="000D5C35" w:rsidP="008B550B">
      <w:pPr>
        <w:pStyle w:val="Code"/>
      </w:pPr>
      <w:hyperlink r:id="rId563"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26A66CE5" w14:textId="77777777" w:rsidR="004F7ED9" w:rsidRDefault="004F7ED9" w:rsidP="008B6883">
      <w:pPr>
        <w:pStyle w:val="BodyText2"/>
      </w:pPr>
      <w:r>
        <w:t>This will give you the following:</w:t>
      </w:r>
    </w:p>
    <w:p w14:paraId="59AC46A9"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411FA772" w14:textId="77777777" w:rsidR="004F7ED9" w:rsidRDefault="004F7ED9" w:rsidP="008B550B">
      <w:pPr>
        <w:pStyle w:val="Code"/>
      </w:pPr>
      <w:r>
        <w:t>&lt;cas:authenticationSuccess&gt;</w:t>
      </w:r>
    </w:p>
    <w:p w14:paraId="7667A963" w14:textId="77777777" w:rsidR="004F7ED9" w:rsidRDefault="004F7ED9" w:rsidP="008B550B">
      <w:pPr>
        <w:pStyle w:val="Code"/>
      </w:pPr>
      <w:r>
        <w:t>&lt;cas:user&gt;cottaan&lt;/cas:user&gt;</w:t>
      </w:r>
    </w:p>
    <w:p w14:paraId="01DA272A" w14:textId="77777777" w:rsidR="004F7ED9" w:rsidRDefault="004F7ED9" w:rsidP="008B550B">
      <w:pPr>
        <w:pStyle w:val="Code"/>
      </w:pPr>
      <w:r>
        <w:t>&lt;cas:strength&gt;STRONG&lt;/cas:strength&gt;</w:t>
      </w:r>
    </w:p>
    <w:p w14:paraId="291D34D3" w14:textId="77777777" w:rsidR="004F7ED9" w:rsidRDefault="004F7ED9" w:rsidP="008B550B">
      <w:pPr>
        <w:pStyle w:val="Code"/>
      </w:pPr>
      <w:r>
        <w:t>&lt;cas:authenticationFactors number="1"&gt;</w:t>
      </w:r>
    </w:p>
    <w:p w14:paraId="60804FD4" w14:textId="77777777" w:rsidR="004F7ED9" w:rsidRDefault="004F7ED9" w:rsidP="008B550B">
      <w:pPr>
        <w:pStyle w:val="Code"/>
      </w:pPr>
      <w:r>
        <w:t>&lt;cas:moniker&gt;andrew.cottam@jrc.ec.europa.eu&lt;/cas:moniker&gt;</w:t>
      </w:r>
    </w:p>
    <w:p w14:paraId="35836C4E" w14:textId="77777777" w:rsidR="004F7ED9" w:rsidRDefault="004F7ED9" w:rsidP="008B550B">
      <w:pPr>
        <w:pStyle w:val="Code"/>
      </w:pPr>
      <w:r>
        <w:t>&lt;/cas:authenticationFactors&gt;</w:t>
      </w:r>
    </w:p>
    <w:p w14:paraId="0DDEC295" w14:textId="77777777" w:rsidR="004F7ED9" w:rsidRDefault="004F7ED9" w:rsidP="008B550B">
      <w:pPr>
        <w:pStyle w:val="Code"/>
      </w:pPr>
      <w:r>
        <w:t>&lt;cas:loginDate&gt;2014-03-11T15:06:54.323+01:00&lt;/cas:loginDate&gt;</w:t>
      </w:r>
    </w:p>
    <w:p w14:paraId="35DB843A" w14:textId="77777777" w:rsidR="004F7ED9" w:rsidRDefault="004F7ED9" w:rsidP="008B550B">
      <w:pPr>
        <w:pStyle w:val="Code"/>
      </w:pPr>
      <w:r>
        <w:t>&lt;cas:ticketType&gt;SERVICE&lt;/cas:ticketType&gt;</w:t>
      </w:r>
    </w:p>
    <w:p w14:paraId="416C8474" w14:textId="77777777" w:rsidR="004F7ED9" w:rsidRDefault="004F7ED9" w:rsidP="008B550B">
      <w:pPr>
        <w:pStyle w:val="Code"/>
      </w:pPr>
      <w:r>
        <w:t>&lt;/cas:authenticationSuccess&gt;</w:t>
      </w:r>
    </w:p>
    <w:p w14:paraId="7B2238BE" w14:textId="77777777" w:rsidR="004F7ED9" w:rsidRDefault="004F7ED9" w:rsidP="008B550B">
      <w:pPr>
        <w:pStyle w:val="Code"/>
      </w:pPr>
      <w:r>
        <w:t>&lt;/cas:serviceResponse&gt;</w:t>
      </w:r>
    </w:p>
    <w:p w14:paraId="6AE7D2B9" w14:textId="77777777" w:rsidR="004F7ED9" w:rsidRDefault="004F7ED9" w:rsidP="008B6883">
      <w:pPr>
        <w:pStyle w:val="BodyText2"/>
      </w:pPr>
      <w:r>
        <w:t>For a proxy request, enter a pgtUrl:</w:t>
      </w:r>
    </w:p>
    <w:p w14:paraId="5A8BED3B" w14:textId="77777777" w:rsidR="004F7ED9" w:rsidRDefault="000D5C35" w:rsidP="008B550B">
      <w:pPr>
        <w:pStyle w:val="Code"/>
      </w:pPr>
      <w:hyperlink r:id="rId564"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4518CB2C" w14:textId="77777777" w:rsidR="004F7ED9" w:rsidRDefault="004F7ED9" w:rsidP="008B6883">
      <w:pPr>
        <w:pStyle w:val="BodyText2"/>
      </w:pPr>
      <w:r>
        <w:t>This will return:</w:t>
      </w:r>
    </w:p>
    <w:p w14:paraId="63372F8C"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7280286"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4F5A167" w14:textId="77777777" w:rsidR="004F7ED9" w:rsidRDefault="004F7ED9" w:rsidP="008B550B">
      <w:pPr>
        <w:pStyle w:val="Code"/>
      </w:pPr>
      <w:r>
        <w:t>&lt;/cas:serviceResponse&gt;</w:t>
      </w:r>
    </w:p>
    <w:p w14:paraId="4E3DB446" w14:textId="77777777" w:rsidR="004F7ED9" w:rsidRDefault="004F7ED9" w:rsidP="008B6883">
      <w:pPr>
        <w:pStyle w:val="BodyText2"/>
      </w:pPr>
      <w:r>
        <w:t>Try again with https:</w:t>
      </w:r>
    </w:p>
    <w:p w14:paraId="3039C2B0"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32EEAAF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09207A3B" w14:textId="77777777" w:rsidR="004F7ED9" w:rsidRDefault="004F7ED9" w:rsidP="008B550B">
      <w:pPr>
        <w:pStyle w:val="Code"/>
      </w:pPr>
      <w:r>
        <w:t>&lt;/cas:serviceResponse&gt;</w:t>
      </w:r>
    </w:p>
    <w:p w14:paraId="3DFDD006" w14:textId="77777777" w:rsidR="004F7ED9" w:rsidRDefault="004F7ED9" w:rsidP="008B550B">
      <w:pPr>
        <w:pStyle w:val="Code"/>
      </w:pPr>
      <w:r>
        <w:t>This is because the it domain cant be accessed externally! Need to do it on the ec.europa.eu domain.</w:t>
      </w:r>
    </w:p>
    <w:p w14:paraId="4D223E8F" w14:textId="77777777" w:rsidR="00A510B7" w:rsidRDefault="00A510B7" w:rsidP="0034374E">
      <w:pPr>
        <w:pStyle w:val="Heading3"/>
      </w:pPr>
      <w:r>
        <w:t>Walkthrough on the REST Server</w:t>
      </w:r>
    </w:p>
    <w:p w14:paraId="35C6DF9F" w14:textId="77777777" w:rsidR="00A510B7" w:rsidRDefault="00A510B7" w:rsidP="008B6883">
      <w:pPr>
        <w:pStyle w:val="BodyText2"/>
      </w:pPr>
      <w:r>
        <w:t>I have created a number of service end points to logon to ECAS and authenticate to secure services.</w:t>
      </w:r>
    </w:p>
    <w:p w14:paraId="297DB147" w14:textId="77777777" w:rsidR="00A510B7" w:rsidRDefault="00A510B7" w:rsidP="008B6883">
      <w:pPr>
        <w:pStyle w:val="BodyText2"/>
      </w:pPr>
      <w:r>
        <w:t>For example, if we try and log on to the following service, we get an authentication error:</w:t>
      </w:r>
    </w:p>
    <w:p w14:paraId="5606B474" w14:textId="77777777" w:rsidR="00A510B7" w:rsidRDefault="000D5C35" w:rsidP="008B6883">
      <w:pPr>
        <w:pStyle w:val="BodyText2"/>
      </w:pPr>
      <w:hyperlink r:id="rId565" w:history="1">
        <w:r w:rsidR="00A510B7" w:rsidRPr="008913AD">
          <w:rPr>
            <w:rStyle w:val="Hyperlink"/>
          </w:rPr>
          <w:t>http://dopa-services.jrc.it/services/especies/_set_test?param1=1</w:t>
        </w:r>
      </w:hyperlink>
      <w:r w:rsidR="00A510B7">
        <w:t xml:space="preserve"> </w:t>
      </w:r>
    </w:p>
    <w:p w14:paraId="5A45A0CD" w14:textId="77777777" w:rsidR="007159F2" w:rsidRDefault="007159F2" w:rsidP="008B6883">
      <w:pPr>
        <w:pStyle w:val="BodyText2"/>
      </w:pPr>
      <w:r>
        <w:t>But, if we authenticate with ECAS using the following url then we can reload the service and it will work. This sets a number of webpy sessions variables:</w:t>
      </w:r>
    </w:p>
    <w:p w14:paraId="3C36D06F" w14:textId="77777777" w:rsidR="007159F2" w:rsidRDefault="000D5C35" w:rsidP="008B6883">
      <w:pPr>
        <w:pStyle w:val="BodyText2"/>
      </w:pPr>
      <w:hyperlink r:id="rId566" w:history="1">
        <w:r w:rsidR="007159F2" w:rsidRPr="008913AD">
          <w:rPr>
            <w:rStyle w:val="Hyperlink"/>
          </w:rPr>
          <w:t>http://dopa-services.jrc.it/services/ecasLogin</w:t>
        </w:r>
      </w:hyperlink>
      <w:r w:rsidR="007159F2">
        <w:t xml:space="preserve"> </w:t>
      </w:r>
    </w:p>
    <w:p w14:paraId="1DE704BF" w14:textId="77777777" w:rsidR="00A510B7" w:rsidRDefault="007159F2" w:rsidP="008B6883">
      <w:pPr>
        <w:pStyle w:val="BodyText2"/>
      </w:pPr>
      <w:r>
        <w:t>Then at the end of the session, we need to kill the webpy session using the following:</w:t>
      </w:r>
    </w:p>
    <w:p w14:paraId="42ADE5BC" w14:textId="77777777" w:rsidR="007159F2" w:rsidRDefault="000D5C35" w:rsidP="008B6883">
      <w:pPr>
        <w:pStyle w:val="BodyText2"/>
      </w:pPr>
      <w:hyperlink r:id="rId567" w:history="1">
        <w:r w:rsidR="007159F2" w:rsidRPr="008913AD">
          <w:rPr>
            <w:rStyle w:val="Hyperlink"/>
          </w:rPr>
          <w:t>http://dopa-services.jrc.it/services/endSession</w:t>
        </w:r>
      </w:hyperlink>
      <w:r w:rsidR="007159F2">
        <w:t xml:space="preserve"> </w:t>
      </w:r>
    </w:p>
    <w:p w14:paraId="245328AD" w14:textId="77777777" w:rsidR="007159F2" w:rsidRDefault="003A00B6" w:rsidP="008B6883">
      <w:pPr>
        <w:pStyle w:val="BodyText2"/>
      </w:pPr>
      <w:r>
        <w:lastRenderedPageBreak/>
        <w:t>There is an additional url to logout of ECAS:</w:t>
      </w:r>
    </w:p>
    <w:p w14:paraId="254C4459" w14:textId="77777777" w:rsidR="003A00B6" w:rsidRDefault="000D5C35" w:rsidP="008B6883">
      <w:pPr>
        <w:pStyle w:val="BodyText2"/>
      </w:pPr>
      <w:hyperlink r:id="rId568" w:history="1">
        <w:r w:rsidR="003A00B6" w:rsidRPr="008913AD">
          <w:rPr>
            <w:rStyle w:val="Hyperlink"/>
          </w:rPr>
          <w:t>http://dopa-services.jrc.it/services/ecasLogout</w:t>
        </w:r>
      </w:hyperlink>
    </w:p>
    <w:p w14:paraId="79E6D974" w14:textId="77777777" w:rsidR="003A00B6" w:rsidRPr="00A510B7" w:rsidRDefault="003A00B6" w:rsidP="008B6883">
      <w:pPr>
        <w:pStyle w:val="BodyText2"/>
      </w:pPr>
      <w:r>
        <w:t xml:space="preserve">This will log you out from your ECAS session on the intragate address. </w:t>
      </w:r>
    </w:p>
    <w:p w14:paraId="28313027" w14:textId="77777777" w:rsidR="005F4FCD" w:rsidRDefault="005F4FCD" w:rsidP="0034374E">
      <w:pPr>
        <w:pStyle w:val="Heading3"/>
      </w:pPr>
      <w:r>
        <w:t>GUI-less implementation</w:t>
      </w:r>
    </w:p>
    <w:p w14:paraId="02110923" w14:textId="77777777" w:rsidR="005F4FCD" w:rsidRDefault="005F4FCD" w:rsidP="008B6883">
      <w:pPr>
        <w:pStyle w:val="BodyText2"/>
      </w:pPr>
      <w:r>
        <w:t>This is supposed to be a GUI-less implementation:</w:t>
      </w:r>
    </w:p>
    <w:p w14:paraId="62982355" w14:textId="77777777" w:rsidR="005F4FCD" w:rsidRPr="005F4FCD" w:rsidRDefault="000D5C35" w:rsidP="008B6883">
      <w:pPr>
        <w:pStyle w:val="BodyText2"/>
      </w:pPr>
      <w:hyperlink r:id="rId569" w:history="1">
        <w:r w:rsidR="005F4FCD" w:rsidRPr="008913AD">
          <w:rPr>
            <w:rStyle w:val="Hyperlink"/>
          </w:rPr>
          <w:t>https://code.google.com/r/edmundcrewe-proxypatch/source/browse/django_cas/tests/cas_tests.py</w:t>
        </w:r>
      </w:hyperlink>
      <w:r w:rsidR="005F4FCD">
        <w:t xml:space="preserve"> </w:t>
      </w:r>
    </w:p>
    <w:p w14:paraId="019066C0" w14:textId="77777777" w:rsidR="00CD403A" w:rsidRDefault="00CD403A" w:rsidP="003B37F4">
      <w:pPr>
        <w:pStyle w:val="Heading2"/>
      </w:pPr>
      <w:r>
        <w:t xml:space="preserve">Cloud </w:t>
      </w:r>
      <w:r w:rsidR="002E5A35">
        <w:t xml:space="preserve">Tools and </w:t>
      </w:r>
      <w:r w:rsidR="006B4B9A">
        <w:t>Services</w:t>
      </w:r>
    </w:p>
    <w:p w14:paraId="1BC28954" w14:textId="77777777" w:rsidR="00B779DA" w:rsidRDefault="00D5642A" w:rsidP="00B779DA">
      <w:pPr>
        <w:pStyle w:val="Heading3"/>
      </w:pPr>
      <w:r>
        <w:t>Amazon Web Services</w:t>
      </w:r>
    </w:p>
    <w:p w14:paraId="111B0A20" w14:textId="77777777" w:rsidR="00B779DA" w:rsidRDefault="00B779DA" w:rsidP="00B779DA">
      <w:pPr>
        <w:pStyle w:val="Heading4"/>
      </w:pPr>
      <w:r>
        <w:t>Accounts</w:t>
      </w:r>
    </w:p>
    <w:p w14:paraId="55602BDA" w14:textId="77777777" w:rsidR="00B779DA" w:rsidRDefault="00455D6C" w:rsidP="008B6883">
      <w:pPr>
        <w:pStyle w:val="BodyText2"/>
      </w:pPr>
      <w:r>
        <w:t>Root account credentials:</w:t>
      </w:r>
      <w:r>
        <w:tab/>
      </w:r>
      <w:r>
        <w:tab/>
      </w:r>
      <w:hyperlink r:id="rId570" w:history="1">
        <w:r w:rsidR="00B779DA" w:rsidRPr="00BA7BD9">
          <w:rPr>
            <w:rStyle w:val="Hyperlink"/>
          </w:rPr>
          <w:t>a.cottam@gmail.com</w:t>
        </w:r>
      </w:hyperlink>
      <w:r w:rsidR="00B779DA">
        <w:t xml:space="preserve"> thargaL88$</w:t>
      </w:r>
    </w:p>
    <w:p w14:paraId="657F318F" w14:textId="77777777" w:rsidR="00455D6C" w:rsidRPr="00B37B4C" w:rsidRDefault="00455D6C" w:rsidP="008B6883">
      <w:pPr>
        <w:pStyle w:val="BodyText2"/>
        <w:rPr>
          <w:rStyle w:val="Emphasis"/>
        </w:rPr>
      </w:pPr>
      <w:r w:rsidRPr="00B37B4C">
        <w:rPr>
          <w:rStyle w:val="Emphasis"/>
        </w:rPr>
        <w:t>IAM user:</w:t>
      </w:r>
    </w:p>
    <w:p w14:paraId="5B9D178F" w14:textId="77777777" w:rsidR="00455D6C" w:rsidRDefault="00455D6C" w:rsidP="00B37B4C">
      <w:pPr>
        <w:pStyle w:val="BodyText"/>
      </w:pPr>
      <w:r>
        <w:t>Account ID or alias:</w:t>
      </w:r>
      <w:r>
        <w:tab/>
      </w:r>
      <w:r>
        <w:tab/>
      </w:r>
      <w:r w:rsidR="006E6D89" w:rsidRPr="006E6D89">
        <w:t>888762120662</w:t>
      </w:r>
    </w:p>
    <w:p w14:paraId="349DB645" w14:textId="77777777" w:rsidR="00455D6C" w:rsidRDefault="00455D6C" w:rsidP="00B37B4C">
      <w:pPr>
        <w:pStyle w:val="BodyText"/>
      </w:pPr>
      <w:r>
        <w:t>IAM user name:</w:t>
      </w:r>
      <w:r>
        <w:tab/>
      </w:r>
      <w:r>
        <w:tab/>
      </w:r>
      <w:r w:rsidR="006E6D89">
        <w:t>Andrew_Cottam</w:t>
      </w:r>
    </w:p>
    <w:p w14:paraId="21664F6F" w14:textId="77777777" w:rsidR="006E6D89" w:rsidRPr="00B779DA" w:rsidRDefault="006E6D89" w:rsidP="00B37B4C">
      <w:pPr>
        <w:pStyle w:val="BodyText"/>
      </w:pPr>
      <w:r>
        <w:t>Password:</w:t>
      </w:r>
      <w:r>
        <w:tab/>
      </w:r>
      <w:r>
        <w:tab/>
        <w:t>thargal88</w:t>
      </w:r>
    </w:p>
    <w:p w14:paraId="6D020B0C" w14:textId="77777777" w:rsidR="00E05FB5" w:rsidRDefault="00E05FB5" w:rsidP="00E05FB5">
      <w:pPr>
        <w:pStyle w:val="Heading4"/>
      </w:pPr>
      <w:bookmarkStart w:id="117" w:name="_Cloud9"/>
      <w:bookmarkEnd w:id="117"/>
      <w:r>
        <w:t>Cloud9</w:t>
      </w:r>
    </w:p>
    <w:p w14:paraId="026EAE45" w14:textId="77777777" w:rsidR="00E05FB5" w:rsidRDefault="00E35513" w:rsidP="008B6883">
      <w:pPr>
        <w:pStyle w:val="BodyText2"/>
      </w:pPr>
      <w:r>
        <w:t xml:space="preserve">On c9 before it was bought out by Amazon - </w:t>
      </w:r>
      <w:hyperlink r:id="rId571" w:history="1">
        <w:r w:rsidR="00E05FB5" w:rsidRPr="00E0003B">
          <w:rPr>
            <w:rStyle w:val="Hyperlink"/>
          </w:rPr>
          <w:t>Here</w:t>
        </w:r>
      </w:hyperlink>
      <w:r w:rsidR="00E05FB5">
        <w:t xml:space="preserve">. </w:t>
      </w:r>
      <w:hyperlink r:id="rId572" w:history="1">
        <w:r w:rsidR="00E05FB5" w:rsidRPr="00540B56">
          <w:rPr>
            <w:rStyle w:val="Hyperlink"/>
          </w:rPr>
          <w:t>A.cottam@gmail.com</w:t>
        </w:r>
      </w:hyperlink>
      <w:r w:rsidR="00E05FB5">
        <w:t>, blishten. Created a new Workspace on 25/1/17 – it took 8 mins to create.</w:t>
      </w:r>
    </w:p>
    <w:p w14:paraId="6B20378C" w14:textId="77777777" w:rsidR="004F30FA" w:rsidRDefault="004F30FA" w:rsidP="004F30FA">
      <w:pPr>
        <w:pStyle w:val="Heading5"/>
      </w:pPr>
      <w:bookmarkStart w:id="118" w:name="_CORS_1"/>
      <w:bookmarkEnd w:id="118"/>
      <w:r>
        <w:t>Code Completion</w:t>
      </w:r>
    </w:p>
    <w:p w14:paraId="4DFFF5B0" w14:textId="77777777" w:rsidR="004F30FA" w:rsidRDefault="004F30FA" w:rsidP="004F30FA">
      <w:pPr>
        <w:pStyle w:val="BodyText2"/>
      </w:pPr>
      <w:r>
        <w:t>Don’t know how this came up:</w:t>
      </w:r>
    </w:p>
    <w:p w14:paraId="6F814D35" w14:textId="77777777" w:rsidR="004F30FA" w:rsidRDefault="004F30FA" w:rsidP="004F30FA">
      <w:pPr>
        <w:pStyle w:val="BodyText2"/>
      </w:pPr>
      <w:r>
        <w:rPr>
          <w:noProof/>
          <w:lang w:bidi="ar-SA"/>
        </w:rPr>
        <w:drawing>
          <wp:inline distT="0" distB="0" distL="0" distR="0" wp14:anchorId="6FEC5DCA" wp14:editId="59D70F55">
            <wp:extent cx="2338182" cy="1016758"/>
            <wp:effectExtent l="0" t="0" r="508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2358891" cy="1025763"/>
                    </a:xfrm>
                    <a:prstGeom prst="rect">
                      <a:avLst/>
                    </a:prstGeom>
                    <a:noFill/>
                    <a:ln>
                      <a:noFill/>
                    </a:ln>
                  </pic:spPr>
                </pic:pic>
              </a:graphicData>
            </a:graphic>
          </wp:inline>
        </w:drawing>
      </w:r>
    </w:p>
    <w:p w14:paraId="4E7BD626" w14:textId="77777777" w:rsidR="004F30FA" w:rsidRPr="004F30FA" w:rsidRDefault="000D5C35" w:rsidP="004F30FA">
      <w:pPr>
        <w:pStyle w:val="BodyText2"/>
      </w:pPr>
      <w:hyperlink r:id="rId574" w:history="1">
        <w:r w:rsidR="004F30FA" w:rsidRPr="004F30FA">
          <w:rPr>
            <w:rStyle w:val="Hyperlink"/>
          </w:rPr>
          <w:t>This</w:t>
        </w:r>
      </w:hyperlink>
      <w:r w:rsidR="004F30FA">
        <w:t xml:space="preserve"> is the installation guide.</w:t>
      </w:r>
    </w:p>
    <w:p w14:paraId="7FD35F38" w14:textId="77777777" w:rsidR="00E05FB5" w:rsidRDefault="00E05FB5" w:rsidP="00E05FB5">
      <w:pPr>
        <w:pStyle w:val="Heading5"/>
      </w:pPr>
      <w:r>
        <w:t>Data transfer</w:t>
      </w:r>
    </w:p>
    <w:p w14:paraId="6AF8EB5D" w14:textId="77777777" w:rsidR="00E05FB5" w:rsidRDefault="00E05FB5" w:rsidP="00E05FB5">
      <w:pPr>
        <w:pStyle w:val="Heading6"/>
      </w:pPr>
      <w:r>
        <w:t>Import</w:t>
      </w:r>
    </w:p>
    <w:p w14:paraId="6A6A5115" w14:textId="77777777" w:rsidR="00E05FB5" w:rsidRDefault="00E05FB5" w:rsidP="008B6883">
      <w:pPr>
        <w:pStyle w:val="BodyText2"/>
      </w:pPr>
      <w:r>
        <w:t>Drag and drop</w:t>
      </w:r>
    </w:p>
    <w:p w14:paraId="0BB58E0A" w14:textId="77777777" w:rsidR="00E05FB5" w:rsidRPr="00EA2F07" w:rsidRDefault="00E05FB5" w:rsidP="008B6883">
      <w:pPr>
        <w:pStyle w:val="BodyText2"/>
      </w:pPr>
      <w:r>
        <w:t>Unzip &lt;archive.zip&gt;</w:t>
      </w:r>
    </w:p>
    <w:p w14:paraId="4F16CF54" w14:textId="77777777" w:rsidR="00E05FB5" w:rsidRDefault="00E05FB5" w:rsidP="00E05FB5">
      <w:pPr>
        <w:pStyle w:val="Heading6"/>
      </w:pPr>
      <w:r>
        <w:t>Export</w:t>
      </w:r>
    </w:p>
    <w:p w14:paraId="391C9E1C" w14:textId="77777777" w:rsidR="00E05FB5" w:rsidRPr="00B416C0" w:rsidRDefault="00E05FB5" w:rsidP="008B6883">
      <w:pPr>
        <w:pStyle w:val="BodyText2"/>
      </w:pPr>
      <w:r>
        <w:t>You can store data on Google Cloud Platform using the gutils.</w:t>
      </w:r>
    </w:p>
    <w:p w14:paraId="19EA74C9" w14:textId="77777777" w:rsidR="007065D0" w:rsidRDefault="007065D0" w:rsidP="007065D0">
      <w:pPr>
        <w:pStyle w:val="Heading5"/>
      </w:pPr>
      <w:bookmarkStart w:id="119" w:name="_gdal,_shapely_and"/>
      <w:bookmarkEnd w:id="119"/>
      <w:r>
        <w:t>Deployment</w:t>
      </w:r>
    </w:p>
    <w:p w14:paraId="528F09FA" w14:textId="77777777" w:rsidR="002E71A3" w:rsidRPr="002E71A3" w:rsidRDefault="002E71A3" w:rsidP="008B6883">
      <w:pPr>
        <w:pStyle w:val="BodyText2"/>
      </w:pPr>
      <w:r>
        <w:t>On AWS you can deploy on Amazon Lightsail (i.e. an Amazon VM) or using a CodeStar project.</w:t>
      </w:r>
    </w:p>
    <w:p w14:paraId="547E962F" w14:textId="77777777" w:rsidR="004D6495" w:rsidRDefault="004D6495" w:rsidP="004D6495">
      <w:pPr>
        <w:pStyle w:val="Heading5"/>
      </w:pPr>
      <w:r>
        <w:t>Git integration</w:t>
      </w:r>
    </w:p>
    <w:p w14:paraId="1754652A" w14:textId="77777777" w:rsidR="004D6495" w:rsidRDefault="004D6495" w:rsidP="004D6495">
      <w:pPr>
        <w:pStyle w:val="Heading6"/>
      </w:pPr>
      <w:r>
        <w:lastRenderedPageBreak/>
        <w:t>Issues</w:t>
      </w:r>
    </w:p>
    <w:p w14:paraId="1BB9B8CD" w14:textId="77777777" w:rsidR="004D6495" w:rsidRPr="004D6495" w:rsidRDefault="004D6495" w:rsidP="004D6495">
      <w:pPr>
        <w:pStyle w:val="BodyText2"/>
      </w:pPr>
      <w:r>
        <w:t>Git integration (i.e. the changes panel) does not seem to work on the ssh connection to the Penrose machine. Maybe its because the ssh connection is to the '</w:t>
      </w:r>
      <w:r w:rsidRPr="004D6495">
        <w:t>/home/biopama/public_html/beta/</w:t>
      </w:r>
      <w:r>
        <w:t>' folder which is not a Git repo. The '</w:t>
      </w:r>
      <w:r w:rsidRPr="004D6495">
        <w:t>/home/biopama/public_html/beta/wireframes/</w:t>
      </w:r>
      <w:r>
        <w:t>' folder is.</w:t>
      </w:r>
      <w:r w:rsidR="000129A8">
        <w:t xml:space="preserve"> Yes! I have created a new workspace which points to the Git repo and it works fine.</w:t>
      </w:r>
    </w:p>
    <w:p w14:paraId="3EF36152" w14:textId="77777777" w:rsidR="00E05FB5" w:rsidRDefault="00E05FB5" w:rsidP="00E05FB5">
      <w:pPr>
        <w:pStyle w:val="Heading5"/>
      </w:pPr>
      <w:r>
        <w:t>Issues</w:t>
      </w:r>
    </w:p>
    <w:p w14:paraId="19E96042" w14:textId="77777777" w:rsidR="00E05FB5" w:rsidRDefault="00E05FB5" w:rsidP="00E05FB5">
      <w:pPr>
        <w:pStyle w:val="Heading6"/>
      </w:pPr>
      <w:r>
        <w:t>Authorisation</w:t>
      </w:r>
    </w:p>
    <w:p w14:paraId="291E72CF"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102736D5" w14:textId="77777777" w:rsidR="00E05FB5" w:rsidRPr="007C3364" w:rsidRDefault="00E05FB5" w:rsidP="008B6883">
      <w:pPr>
        <w:pStyle w:val="BodyText2"/>
      </w:pPr>
      <w:r>
        <w:rPr>
          <w:noProof/>
          <w:lang w:bidi="ar-SA"/>
        </w:rPr>
        <w:drawing>
          <wp:inline distT="0" distB="0" distL="0" distR="0" wp14:anchorId="2A7420F3" wp14:editId="4420C16D">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4B6F55BB" w14:textId="77777777" w:rsidR="00E05FB5" w:rsidRDefault="00E05FB5" w:rsidP="00E05FB5">
      <w:pPr>
        <w:pStyle w:val="Heading6"/>
      </w:pPr>
      <w:r>
        <w:t>Cloning from GitHub</w:t>
      </w:r>
    </w:p>
    <w:p w14:paraId="0938C44C" w14:textId="77777777" w:rsidR="00BB7E30" w:rsidRDefault="00BB7E30" w:rsidP="00BB7E30">
      <w:pPr>
        <w:pStyle w:val="Heading7"/>
      </w:pPr>
      <w:r>
        <w:t>With more than one branch</w:t>
      </w:r>
    </w:p>
    <w:p w14:paraId="61CF5785" w14:textId="77777777" w:rsidR="00E05FB5" w:rsidRDefault="00E05FB5" w:rsidP="008B6883">
      <w:pPr>
        <w:pStyle w:val="BodyText2"/>
      </w:pPr>
      <w:r>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A5D8732" w14:textId="77777777" w:rsidR="00E05FB5" w:rsidRDefault="00E05FB5" w:rsidP="008B6883">
      <w:pPr>
        <w:pStyle w:val="BodyText2"/>
      </w:pPr>
      <w:r>
        <w:t>SOLUTION: ‘Clone to edit’ the repo in Cloud9 and if there are no files showing in the Workspace run the following:</w:t>
      </w:r>
    </w:p>
    <w:p w14:paraId="21186900" w14:textId="77777777" w:rsidR="00E05FB5" w:rsidRDefault="00E05FB5" w:rsidP="00E05FB5">
      <w:pPr>
        <w:pStyle w:val="Unix"/>
      </w:pPr>
      <w:r w:rsidRPr="002E1A56">
        <w:t>blishten:~/workspace (master) $ git pull origin gh-pages</w:t>
      </w:r>
      <w:r>
        <w:t xml:space="preserve"> </w:t>
      </w:r>
      <w:r w:rsidRPr="002E1A56">
        <w:t>gh-pages</w:t>
      </w:r>
    </w:p>
    <w:p w14:paraId="4080E4B0" w14:textId="77777777" w:rsidR="00E05FB5" w:rsidRDefault="00E05FB5" w:rsidP="008B6883">
      <w:pPr>
        <w:pStyle w:val="BodyText2"/>
      </w:pPr>
      <w:r>
        <w:t xml:space="preserve">This time all the files were shown properly and I could run the *.html pages using the Cloud9 Apache httpd server at the following address </w:t>
      </w:r>
      <w:hyperlink r:id="rId576" w:history="1">
        <w:r w:rsidRPr="00540B56">
          <w:rPr>
            <w:rStyle w:val="Hyperlink"/>
          </w:rPr>
          <w:t>https://leaflet-map-blishten.c9users.io/index.html</w:t>
        </w:r>
      </w:hyperlink>
      <w:r w:rsidR="000066EB">
        <w:t xml:space="preserve"> </w:t>
      </w:r>
    </w:p>
    <w:p w14:paraId="2BD21CEA" w14:textId="77777777" w:rsidR="00BB7E30" w:rsidRDefault="00BB7E30" w:rsidP="00BB7E30">
      <w:pPr>
        <w:pStyle w:val="Heading7"/>
      </w:pPr>
      <w:r>
        <w:t>Without having to authenticate</w:t>
      </w:r>
    </w:p>
    <w:p w14:paraId="36AC02D8" w14:textId="77777777" w:rsidR="00BB7E30" w:rsidRPr="00BB7E30" w:rsidRDefault="00BB7E30" w:rsidP="00BB7E30">
      <w:pPr>
        <w:pStyle w:val="BodyText2"/>
      </w:pPr>
      <w:r>
        <w:t>You have to create the workspace using the ssh clone string from GitHub not the https string.</w:t>
      </w:r>
    </w:p>
    <w:p w14:paraId="7FF5D708" w14:textId="77777777" w:rsidR="00E05FB5" w:rsidRDefault="00E05FB5" w:rsidP="00E05FB5">
      <w:pPr>
        <w:pStyle w:val="Heading6"/>
      </w:pPr>
      <w:r>
        <w:t>Connecting to Google Cloud Platform</w:t>
      </w:r>
    </w:p>
    <w:p w14:paraId="15474173"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69A68FD9"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35E96514" w14:textId="77777777" w:rsidR="00E05FB5" w:rsidRDefault="00E05FB5" w:rsidP="008B6883">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5D783A9" w14:textId="77777777" w:rsidR="00E05FB5" w:rsidRDefault="00E05FB5" w:rsidP="008B6883">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47E2CA9A" w14:textId="77777777" w:rsidR="00E05FB5" w:rsidRDefault="00E05FB5" w:rsidP="008B6883">
      <w:pPr>
        <w:pStyle w:val="BodyText2"/>
      </w:pPr>
      <w:r>
        <w:t>Created a new project in console</w:t>
      </w:r>
    </w:p>
    <w:p w14:paraId="62835879" w14:textId="77777777" w:rsidR="00E05FB5" w:rsidRDefault="00E05FB5" w:rsidP="00E05FB5">
      <w:pPr>
        <w:pStyle w:val="ListBullet"/>
      </w:pPr>
      <w:r>
        <w:t>Created a new app engine (using US central location) and cancelled the tutorial</w:t>
      </w:r>
    </w:p>
    <w:p w14:paraId="63E614B0" w14:textId="77777777" w:rsidR="00E05FB5" w:rsidRDefault="00E05FB5" w:rsidP="00E05FB5">
      <w:pPr>
        <w:pStyle w:val="ListBullet"/>
      </w:pPr>
      <w:r>
        <w:t>Connected the account in Cloud9</w:t>
      </w:r>
    </w:p>
    <w:p w14:paraId="0CB49203" w14:textId="77777777" w:rsidR="00E05FB5" w:rsidRDefault="00E05FB5" w:rsidP="00E05FB5">
      <w:pPr>
        <w:pStyle w:val="ListBullet"/>
      </w:pPr>
      <w:r>
        <w:lastRenderedPageBreak/>
        <w:t>Clicked on the repositories view and clone to edit</w:t>
      </w:r>
    </w:p>
    <w:p w14:paraId="06522A0D" w14:textId="77777777" w:rsidR="00E05FB5" w:rsidRDefault="00E05FB5" w:rsidP="00E05FB5">
      <w:pPr>
        <w:pStyle w:val="ListBullet"/>
      </w:pPr>
      <w:r>
        <w:t>Changed new workspace to Google Cloud Platform and selected geeImageServerUs</w:t>
      </w:r>
    </w:p>
    <w:p w14:paraId="1923E79A" w14:textId="77777777" w:rsidR="00E05FB5" w:rsidRDefault="00E05FB5" w:rsidP="00E05FB5">
      <w:pPr>
        <w:pStyle w:val="ListBullet"/>
      </w:pPr>
      <w:r>
        <w:t xml:space="preserve">Cloned </w:t>
      </w:r>
      <w:hyperlink r:id="rId577" w:history="1">
        <w:r w:rsidRPr="00D85C27">
          <w:rPr>
            <w:rStyle w:val="Hyperlink"/>
          </w:rPr>
          <w:t>git@github.com:andrewcottam/geeImageServer.git</w:t>
        </w:r>
      </w:hyperlink>
      <w:r>
        <w:t xml:space="preserve"> into the root</w:t>
      </w:r>
    </w:p>
    <w:p w14:paraId="1178BF3D" w14:textId="77777777" w:rsidR="00E05FB5" w:rsidRDefault="00E05FB5" w:rsidP="00E05FB5">
      <w:pPr>
        <w:pStyle w:val="Heading6"/>
      </w:pPr>
      <w:r>
        <w:t>CORS</w:t>
      </w:r>
    </w:p>
    <w:p w14:paraId="604D34CA" w14:textId="77777777" w:rsidR="00E05FB5" w:rsidRDefault="00E05FB5" w:rsidP="008B6883">
      <w:pPr>
        <w:pStyle w:val="BodyText2"/>
      </w:pPr>
      <w:r>
        <w:t>Cross domain scripting is not supported by default so you have to enable it.</w:t>
      </w:r>
    </w:p>
    <w:p w14:paraId="0CEF1AFA" w14:textId="77777777" w:rsidR="00E05FB5" w:rsidRDefault="00E05FB5" w:rsidP="00E05FB5">
      <w:pPr>
        <w:pStyle w:val="Heading7"/>
      </w:pPr>
      <w:r>
        <w:t>Apache</w:t>
      </w:r>
    </w:p>
    <w:p w14:paraId="4BEAAA62" w14:textId="77777777" w:rsidR="00E05FB5" w:rsidRDefault="00E05FB5" w:rsidP="008B6883">
      <w:pPr>
        <w:pStyle w:val="BodyText2"/>
      </w:pPr>
      <w:r>
        <w:t>Normally we would add the following to the httpd.conf file for Apache but that doesn’t exist on Ubuntu</w:t>
      </w:r>
    </w:p>
    <w:p w14:paraId="049748F9" w14:textId="77777777" w:rsidR="00E05FB5" w:rsidRDefault="00E05FB5" w:rsidP="00E05FB5">
      <w:pPr>
        <w:pStyle w:val="Unix"/>
      </w:pPr>
      <w:r w:rsidRPr="00044DD9">
        <w:t>blishten:/ $ sudo find / -name httpd.conf</w:t>
      </w:r>
    </w:p>
    <w:p w14:paraId="3AD723FE" w14:textId="77777777" w:rsidR="00E05FB5" w:rsidRDefault="00E05FB5" w:rsidP="008B6883">
      <w:pPr>
        <w:pStyle w:val="BodyText2"/>
      </w:pPr>
      <w:r>
        <w:t>This is because, u</w:t>
      </w:r>
      <w:r w:rsidRPr="00044DD9">
        <w:t>nder Ubuntu, httpd.conf is apache2.conf, and it's in /etc/apache2</w:t>
      </w:r>
      <w:r>
        <w:t>. So use vi to add the following:</w:t>
      </w:r>
    </w:p>
    <w:p w14:paraId="6A8C8F34" w14:textId="77777777" w:rsidR="00E05FB5" w:rsidRDefault="00E05FB5" w:rsidP="00E05FB5">
      <w:pPr>
        <w:pStyle w:val="Unix"/>
      </w:pPr>
      <w:r>
        <w:t xml:space="preserve">blishten: </w:t>
      </w:r>
      <w:r w:rsidRPr="003300BC">
        <w:t xml:space="preserve">~/workspace (gh-pages) </w:t>
      </w:r>
      <w:r w:rsidRPr="00002BC6">
        <w:t>$ cd /etc/apache2/</w:t>
      </w:r>
    </w:p>
    <w:p w14:paraId="2D5EA61E" w14:textId="77777777" w:rsidR="00E05FB5" w:rsidRDefault="00E05FB5" w:rsidP="00E05FB5">
      <w:pPr>
        <w:pStyle w:val="Unix"/>
      </w:pPr>
      <w:r w:rsidRPr="00A33CD4">
        <w:t xml:space="preserve">blishten:/etc/apache2 $ sudo vi apache2.conf                                                                                                                                                                                                                                                                                                                                                   </w:t>
      </w:r>
    </w:p>
    <w:p w14:paraId="231799C7" w14:textId="77777777" w:rsidR="00E05FB5" w:rsidRDefault="00E05FB5" w:rsidP="00E05FB5">
      <w:pPr>
        <w:pStyle w:val="Code"/>
      </w:pPr>
      <w:r>
        <w:t>&lt;Directory /&gt;</w:t>
      </w:r>
    </w:p>
    <w:p w14:paraId="5B7328B4" w14:textId="77777777" w:rsidR="00E05FB5" w:rsidRDefault="00E05FB5" w:rsidP="00E05FB5">
      <w:pPr>
        <w:pStyle w:val="Code"/>
      </w:pPr>
      <w:r>
        <w:t xml:space="preserve">        Options FollowSymLinks</w:t>
      </w:r>
    </w:p>
    <w:p w14:paraId="6BED712E" w14:textId="77777777" w:rsidR="00E05FB5" w:rsidRDefault="00E05FB5" w:rsidP="00E05FB5">
      <w:pPr>
        <w:pStyle w:val="Code"/>
      </w:pPr>
      <w:r>
        <w:t xml:space="preserve">        AllowOverride None</w:t>
      </w:r>
    </w:p>
    <w:p w14:paraId="0F1BF237" w14:textId="77777777" w:rsidR="00E05FB5" w:rsidRDefault="00E05FB5" w:rsidP="00E05FB5">
      <w:pPr>
        <w:pStyle w:val="Code"/>
      </w:pPr>
      <w:r>
        <w:t xml:space="preserve">        Require all denied</w:t>
      </w:r>
    </w:p>
    <w:p w14:paraId="3E27EF3D" w14:textId="77777777" w:rsidR="00E05FB5" w:rsidRPr="00087A57" w:rsidRDefault="00E05FB5" w:rsidP="00E05FB5">
      <w:pPr>
        <w:pStyle w:val="Code"/>
      </w:pPr>
      <w:r w:rsidRPr="00087A57">
        <w:t xml:space="preserve">        </w:t>
      </w:r>
      <w:r w:rsidRPr="003300BC">
        <w:rPr>
          <w:color w:val="FF0000"/>
        </w:rPr>
        <w:t>Header set Access-Control-Allow-Origin "*"</w:t>
      </w:r>
    </w:p>
    <w:p w14:paraId="1D11C709" w14:textId="77777777" w:rsidR="00E05FB5" w:rsidRDefault="00E05FB5" w:rsidP="00E05FB5">
      <w:pPr>
        <w:pStyle w:val="Code"/>
      </w:pPr>
      <w:r>
        <w:t xml:space="preserve">&lt;/Directory&gt; </w:t>
      </w:r>
    </w:p>
    <w:p w14:paraId="4E0D6FDF" w14:textId="77777777" w:rsidR="00E05FB5" w:rsidRDefault="00E05FB5" w:rsidP="00E05FB5">
      <w:pPr>
        <w:pStyle w:val="Code"/>
      </w:pPr>
      <w:r>
        <w:t>..</w:t>
      </w:r>
    </w:p>
    <w:p w14:paraId="7489A26A" w14:textId="77777777" w:rsidR="00E05FB5" w:rsidRDefault="00E05FB5" w:rsidP="00E05FB5">
      <w:pPr>
        <w:pStyle w:val="Code"/>
      </w:pPr>
      <w:r>
        <w:t>&lt;Directory /var/www/&gt;</w:t>
      </w:r>
    </w:p>
    <w:p w14:paraId="5F28A5A1" w14:textId="77777777" w:rsidR="00E05FB5" w:rsidRDefault="00E05FB5" w:rsidP="00E05FB5">
      <w:pPr>
        <w:pStyle w:val="Code"/>
      </w:pPr>
      <w:r>
        <w:t xml:space="preserve">        </w:t>
      </w:r>
      <w:r w:rsidRPr="00044DD9">
        <w:t>Header set Access-Control-Allow-Origin "*"</w:t>
      </w:r>
    </w:p>
    <w:p w14:paraId="35670BB3" w14:textId="77777777" w:rsidR="00E05FB5" w:rsidRDefault="00E05FB5" w:rsidP="00E05FB5">
      <w:pPr>
        <w:pStyle w:val="Code"/>
      </w:pPr>
      <w:r>
        <w:t xml:space="preserve">        Options Indexes FollowSymLinks</w:t>
      </w:r>
    </w:p>
    <w:p w14:paraId="4D388F51" w14:textId="77777777" w:rsidR="00E05FB5" w:rsidRDefault="00E05FB5" w:rsidP="00E05FB5">
      <w:pPr>
        <w:pStyle w:val="Code"/>
      </w:pPr>
      <w:r>
        <w:t xml:space="preserve">        AllowOverride None</w:t>
      </w:r>
    </w:p>
    <w:p w14:paraId="0DDF0699" w14:textId="77777777" w:rsidR="00E05FB5" w:rsidRDefault="00E05FB5" w:rsidP="00E05FB5">
      <w:pPr>
        <w:pStyle w:val="Code"/>
      </w:pPr>
      <w:r>
        <w:t xml:space="preserve">        Require all granted</w:t>
      </w:r>
    </w:p>
    <w:p w14:paraId="400CCBD6" w14:textId="77777777" w:rsidR="00E05FB5" w:rsidRDefault="00E05FB5" w:rsidP="00E05FB5">
      <w:pPr>
        <w:pStyle w:val="Code"/>
      </w:pPr>
      <w:r>
        <w:t>&lt;/Directory&gt;</w:t>
      </w:r>
    </w:p>
    <w:p w14:paraId="45F4A9AF" w14:textId="77777777" w:rsidR="00E05FB5" w:rsidRDefault="00E05FB5" w:rsidP="008B6883">
      <w:pPr>
        <w:pStyle w:val="BodyText2"/>
      </w:pPr>
      <w:r>
        <w:t>Then ESC, : x RETURN. Then:</w:t>
      </w:r>
    </w:p>
    <w:p w14:paraId="561E695A" w14:textId="77777777" w:rsidR="00E05FB5" w:rsidRDefault="00E05FB5" w:rsidP="00E05FB5">
      <w:pPr>
        <w:pStyle w:val="Unix"/>
      </w:pPr>
      <w:r w:rsidRPr="00034455">
        <w:t>blishten:/etc/apache2 $ sudo a2enmod headers</w:t>
      </w:r>
    </w:p>
    <w:p w14:paraId="67BC862C" w14:textId="77777777" w:rsidR="00E05FB5" w:rsidRDefault="00E05FB5" w:rsidP="00E05FB5">
      <w:pPr>
        <w:pStyle w:val="Unix"/>
      </w:pPr>
      <w:r>
        <w:t>Enabling module headers.</w:t>
      </w:r>
    </w:p>
    <w:p w14:paraId="46743614" w14:textId="77777777" w:rsidR="00E05FB5" w:rsidRDefault="00E05FB5" w:rsidP="00E05FB5">
      <w:pPr>
        <w:pStyle w:val="Unix"/>
      </w:pPr>
      <w:r>
        <w:t>To activate the new configuration, you need to run:</w:t>
      </w:r>
    </w:p>
    <w:p w14:paraId="734B6CE9" w14:textId="77777777" w:rsidR="00E05FB5" w:rsidRDefault="00E05FB5" w:rsidP="00E05FB5">
      <w:pPr>
        <w:pStyle w:val="Unix"/>
      </w:pPr>
      <w:r>
        <w:t xml:space="preserve">  service apache2 restart</w:t>
      </w:r>
    </w:p>
    <w:p w14:paraId="2F9E2A12" w14:textId="77777777" w:rsidR="00E05FB5" w:rsidRDefault="00E05FB5" w:rsidP="00E05FB5">
      <w:pPr>
        <w:pStyle w:val="Unix"/>
      </w:pPr>
      <w:r>
        <w:t>blishten:/etc/apache2 $ service apache2 restart</w:t>
      </w:r>
    </w:p>
    <w:p w14:paraId="61C0BF17" w14:textId="77777777" w:rsidR="00E05FB5" w:rsidRDefault="00E05FB5" w:rsidP="00E05FB5">
      <w:pPr>
        <w:pStyle w:val="Unix"/>
      </w:pPr>
      <w:r>
        <w:t xml:space="preserve"> * Restarting web server apache2</w:t>
      </w:r>
    </w:p>
    <w:p w14:paraId="3A6FCB4B" w14:textId="77777777" w:rsidR="00E05FB5" w:rsidRDefault="00E05FB5" w:rsidP="00E05FB5">
      <w:pPr>
        <w:pStyle w:val="Unix"/>
      </w:pPr>
      <w:r>
        <w:t xml:space="preserve">   ...done.</w:t>
      </w:r>
    </w:p>
    <w:p w14:paraId="6DD6D256" w14:textId="77777777" w:rsidR="00E05FB5" w:rsidRDefault="00E05FB5" w:rsidP="00E05FB5">
      <w:pPr>
        <w:pStyle w:val="Unix"/>
      </w:pPr>
      <w:r>
        <w:t>blishten:/etc/apache2 $ apachectl -t</w:t>
      </w:r>
    </w:p>
    <w:p w14:paraId="65502221" w14:textId="77777777" w:rsidR="00E05FB5" w:rsidRDefault="00E05FB5" w:rsidP="00E05FB5">
      <w:pPr>
        <w:pStyle w:val="Unix"/>
      </w:pPr>
      <w:r w:rsidRPr="00034455">
        <w:t>Syntax OK</w:t>
      </w:r>
    </w:p>
    <w:p w14:paraId="4E3A339D" w14:textId="77777777" w:rsidR="00E05FB5" w:rsidRPr="00044DD9" w:rsidRDefault="00E05FB5" w:rsidP="008B6883">
      <w:pPr>
        <w:pStyle w:val="BodyText2"/>
      </w:pPr>
      <w:r>
        <w:t xml:space="preserve">CORS is now working on </w:t>
      </w:r>
      <w:hyperlink r:id="rId578" w:history="1">
        <w:r w:rsidRPr="00736B16">
          <w:rPr>
            <w:rStyle w:val="Hyperlink"/>
          </w:rPr>
          <w:t>https://python-blishten.c9users.io/</w:t>
        </w:r>
      </w:hyperlink>
      <w:r>
        <w:t xml:space="preserve"> !</w:t>
      </w:r>
    </w:p>
    <w:p w14:paraId="29DAEFE5" w14:textId="77777777" w:rsidR="00E05FB5" w:rsidRDefault="00E05FB5" w:rsidP="00E05FB5">
      <w:pPr>
        <w:pStyle w:val="Heading7"/>
      </w:pPr>
      <w:bookmarkStart w:id="120" w:name="_Jetty"/>
      <w:bookmarkEnd w:id="120"/>
      <w:r>
        <w:t>Jetty</w:t>
      </w:r>
    </w:p>
    <w:p w14:paraId="4F31E035"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79"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47733E0D" w14:textId="77777777" w:rsidR="00E05FB5" w:rsidRDefault="00E05FB5" w:rsidP="00E05FB5">
      <w:pPr>
        <w:pStyle w:val="ListBullet"/>
      </w:pPr>
      <w:r>
        <w:t xml:space="preserve">Download jetty-servlets.jar from </w:t>
      </w:r>
      <w:hyperlink r:id="rId580" w:history="1">
        <w:r w:rsidRPr="00A5061D">
          <w:rPr>
            <w:rStyle w:val="Hyperlink"/>
          </w:rPr>
          <w:t>http://central.maven.org/maven2/org/eclipse/jetty/jetty-servlets/9.2.13.v20150730/</w:t>
        </w:r>
      </w:hyperlink>
    </w:p>
    <w:p w14:paraId="2B2048AC" w14:textId="77777777" w:rsidR="00E05FB5" w:rsidRDefault="00E05FB5" w:rsidP="00E05FB5">
      <w:pPr>
        <w:pStyle w:val="ListBullet"/>
      </w:pPr>
      <w:r>
        <w:t xml:space="preserve">Rename </w:t>
      </w:r>
      <w:r w:rsidRPr="005E3C3C">
        <w:t>to jetty-servlets.jar</w:t>
      </w:r>
    </w:p>
    <w:p w14:paraId="1090C10F" w14:textId="77777777" w:rsidR="00E05FB5" w:rsidRDefault="00E05FB5" w:rsidP="00E05FB5">
      <w:pPr>
        <w:pStyle w:val="Unix"/>
      </w:pPr>
      <w:r>
        <w:t>blishten:/usr/share/geoserver/lib $ sudo cp /usr/share/jetty/lib/jetty-util.jar /usr/share/geoserver/webapps/geoserver/WEB-INF/lib</w:t>
      </w:r>
    </w:p>
    <w:p w14:paraId="1C4B165F" w14:textId="77777777" w:rsidR="00E05FB5" w:rsidRDefault="00E05FB5" w:rsidP="00E05FB5">
      <w:pPr>
        <w:pStyle w:val="Unix"/>
      </w:pPr>
      <w:r>
        <w:t>blishten:/usr/share/geoserver/lib $ sudo cp /home/ubuntu/workspace/jetty-servlets.jar /usr/share/geoserver/webapps/geoserver/WEB-INF/lib</w:t>
      </w:r>
    </w:p>
    <w:p w14:paraId="07A5FDA7" w14:textId="77777777" w:rsidR="00E05FB5" w:rsidRPr="005E3C3C" w:rsidRDefault="00E05FB5" w:rsidP="008B6883">
      <w:pPr>
        <w:pStyle w:val="BodyText2"/>
      </w:pPr>
      <w:r>
        <w:t>Restart geoserver.</w:t>
      </w:r>
    </w:p>
    <w:p w14:paraId="0600998F" w14:textId="77777777" w:rsidR="00C62FAD" w:rsidRDefault="00C62FAD" w:rsidP="00C62FAD">
      <w:pPr>
        <w:pStyle w:val="Heading6"/>
      </w:pPr>
      <w:r>
        <w:t>Creating Environments</w:t>
      </w:r>
    </w:p>
    <w:p w14:paraId="600FA4AA" w14:textId="77777777" w:rsidR="00C62FAD" w:rsidRDefault="00C62FAD" w:rsidP="008B6883">
      <w:pPr>
        <w:pStyle w:val="BodyText2"/>
      </w:pPr>
      <w:r>
        <w:t>On 8/1/18 I am trying to create new Environments on AWS Cloud9 but they fail with an error:</w:t>
      </w:r>
    </w:p>
    <w:p w14:paraId="532D03EB" w14:textId="77777777" w:rsidR="00C62FAD" w:rsidRDefault="00C62FAD" w:rsidP="008B6883">
      <w:pPr>
        <w:pStyle w:val="BodyText2"/>
      </w:pPr>
      <w:r>
        <w:rPr>
          <w:noProof/>
          <w:lang w:bidi="ar-SA"/>
        </w:rPr>
        <w:lastRenderedPageBreak/>
        <w:drawing>
          <wp:inline distT="0" distB="0" distL="0" distR="0" wp14:anchorId="37A94073" wp14:editId="731A4B0C">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1">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00FC395F" w14:textId="77777777" w:rsidR="00C62FAD" w:rsidRDefault="00C62FAD" w:rsidP="008B6883">
      <w:pPr>
        <w:pStyle w:val="BodyText2"/>
      </w:pPr>
      <w:r>
        <w:t>Whether I am logged in as a root user or as an IAM user. In the CloudFormation console I see the following error when it tries to create an Environment:</w:t>
      </w:r>
    </w:p>
    <w:p w14:paraId="6731B3AC"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78C6B63B" w14:textId="77777777"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7A49FE8D" w14:textId="77777777" w:rsidR="00E05FB5" w:rsidRDefault="00E05FB5" w:rsidP="00E05FB5">
      <w:pPr>
        <w:pStyle w:val="Heading6"/>
      </w:pPr>
      <w:r>
        <w:t>Debugging Python code</w:t>
      </w:r>
    </w:p>
    <w:p w14:paraId="03B750A7" w14:textId="77777777" w:rsidR="00E05FB5" w:rsidRDefault="00E05FB5" w:rsidP="00E05FB5">
      <w:pPr>
        <w:pStyle w:val="Heading7"/>
      </w:pPr>
      <w:r>
        <w:t>Errors</w:t>
      </w:r>
    </w:p>
    <w:p w14:paraId="2A9DB9A9" w14:textId="77777777" w:rsidR="00E05FB5" w:rsidRDefault="00E05FB5" w:rsidP="00E05FB5">
      <w:pPr>
        <w:pStyle w:val="Heading8"/>
      </w:pPr>
      <w:r w:rsidRPr="00467EBA">
        <w:t>/usr/bin/python2: No module</w:t>
      </w:r>
      <w:r>
        <w:t xml:space="preserve"> named ikpdb</w:t>
      </w:r>
    </w:p>
    <w:p w14:paraId="7FE85B90" w14:textId="77777777" w:rsidR="00E05FB5" w:rsidRDefault="00E05FB5" w:rsidP="008B6883">
      <w:pPr>
        <w:pStyle w:val="BodyText2"/>
      </w:pPr>
      <w:r>
        <w:t>When I tried to debug Python code I got an error:</w:t>
      </w:r>
    </w:p>
    <w:p w14:paraId="100D94FB" w14:textId="77777777" w:rsidR="00E05FB5" w:rsidRPr="00467EBA" w:rsidRDefault="00E05FB5" w:rsidP="00E05FB5">
      <w:pPr>
        <w:pStyle w:val="Cloud9Console"/>
      </w:pPr>
      <w:r w:rsidRPr="00467EBA">
        <w:t>/usr/bin/python2: No module named ikpdb</w:t>
      </w:r>
    </w:p>
    <w:p w14:paraId="741929C9" w14:textId="77777777" w:rsidR="00E05FB5" w:rsidRPr="00467EBA" w:rsidRDefault="00E05FB5" w:rsidP="00E05FB5">
      <w:pPr>
        <w:pStyle w:val="Cloud9Console"/>
      </w:pPr>
      <w:r w:rsidRPr="00467EBA">
        <w:t xml:space="preserve">    To use python debugger install ikpdb by running: </w:t>
      </w:r>
    </w:p>
    <w:p w14:paraId="0465049A" w14:textId="77777777" w:rsidR="00E05FB5" w:rsidRPr="00467EBA" w:rsidRDefault="00E05FB5" w:rsidP="00E05FB5">
      <w:pPr>
        <w:pStyle w:val="Cloud9Console"/>
      </w:pPr>
      <w:r w:rsidRPr="00467EBA">
        <w:t xml:space="preserve">        sudo apt-get update;</w:t>
      </w:r>
    </w:p>
    <w:p w14:paraId="326E2FBC" w14:textId="77777777" w:rsidR="00E05FB5" w:rsidRPr="00467EBA" w:rsidRDefault="00E05FB5" w:rsidP="00E05FB5">
      <w:pPr>
        <w:pStyle w:val="Cloud9Console"/>
      </w:pPr>
      <w:r w:rsidRPr="00467EBA">
        <w:t xml:space="preserve">        sudo apt-get install python-dev;</w:t>
      </w:r>
    </w:p>
    <w:p w14:paraId="482A0415" w14:textId="77777777" w:rsidR="00E05FB5" w:rsidRDefault="00E05FB5" w:rsidP="00E05FB5">
      <w:pPr>
        <w:pStyle w:val="Cloud9Console"/>
      </w:pPr>
      <w:r w:rsidRPr="00467EBA">
        <w:t xml:space="preserve">        sudo pip install ikpdb;</w:t>
      </w:r>
    </w:p>
    <w:p w14:paraId="0EEB69BB" w14:textId="77777777" w:rsidR="00E05FB5" w:rsidRPr="009E76EC" w:rsidRDefault="00E05FB5" w:rsidP="008B6883">
      <w:pPr>
        <w:pStyle w:val="BodyText2"/>
      </w:pPr>
      <w:r>
        <w:t>Ran these in the bash window. Now debugging works fine!</w:t>
      </w:r>
    </w:p>
    <w:p w14:paraId="7843E513" w14:textId="77777777" w:rsidR="00E05FB5" w:rsidRDefault="00E05FB5" w:rsidP="00E05FB5">
      <w:pPr>
        <w:pStyle w:val="Heading8"/>
      </w:pPr>
      <w:r w:rsidRPr="009E76EC">
        <w:t>socket.error: [Errno 98] Address already in use</w:t>
      </w:r>
    </w:p>
    <w:p w14:paraId="5FB8084E" w14:textId="77777777" w:rsidR="00E05FB5" w:rsidRPr="009E76EC" w:rsidRDefault="00E05FB5" w:rsidP="008B6883">
      <w:pPr>
        <w:pStyle w:val="BodyText2"/>
      </w:pPr>
      <w:r>
        <w:t>On 8/11/2017 got this error. This only occurs in debugging mode. Restart the workspace to solve.</w:t>
      </w:r>
    </w:p>
    <w:p w14:paraId="322382A9" w14:textId="77777777" w:rsidR="00E05FB5" w:rsidRDefault="00E05FB5" w:rsidP="00E05FB5">
      <w:pPr>
        <w:pStyle w:val="Heading6"/>
      </w:pPr>
      <w:r>
        <w:t>Javascript folder</w:t>
      </w:r>
    </w:p>
    <w:p w14:paraId="17585D92" w14:textId="77777777"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340A6B27" w14:textId="77777777" w:rsidR="00E05FB5" w:rsidRDefault="00E05FB5" w:rsidP="00E05FB5">
      <w:pPr>
        <w:pStyle w:val="Heading6"/>
      </w:pPr>
      <w:r>
        <w:t>Workspace not loading</w:t>
      </w:r>
    </w:p>
    <w:p w14:paraId="0EBD8B17" w14:textId="77777777" w:rsidR="00E05FB5" w:rsidRDefault="00E05FB5" w:rsidP="008B6883">
      <w:pPr>
        <w:pStyle w:val="BodyText2"/>
      </w:pPr>
      <w:r>
        <w:t>On 13/3/17 I tried to open the Python workspace but it showed the following screen:</w:t>
      </w:r>
    </w:p>
    <w:p w14:paraId="188DB59E" w14:textId="77777777" w:rsidR="00E05FB5" w:rsidRDefault="00E05FB5" w:rsidP="008B6883">
      <w:pPr>
        <w:pStyle w:val="BodyText2"/>
      </w:pPr>
      <w:r>
        <w:rPr>
          <w:noProof/>
          <w:lang w:bidi="ar-SA"/>
        </w:rPr>
        <w:lastRenderedPageBreak/>
        <w:drawing>
          <wp:inline distT="0" distB="0" distL="0" distR="0" wp14:anchorId="52BE124E" wp14:editId="60D1196B">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2">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F7D3416" w14:textId="77777777" w:rsidR="00E05FB5" w:rsidRPr="00A1250A" w:rsidRDefault="00E05FB5" w:rsidP="008B6883">
      <w:pPr>
        <w:pStyle w:val="BodyText2"/>
      </w:pPr>
      <w:r>
        <w:t xml:space="preserve">This didn’t go away and there is a support </w:t>
      </w:r>
      <w:hyperlink r:id="rId583" w:history="1">
        <w:r w:rsidRPr="00A1250A">
          <w:rPr>
            <w:rStyle w:val="Hyperlink"/>
          </w:rPr>
          <w:t>thread</w:t>
        </w:r>
      </w:hyperlink>
      <w:r>
        <w:t xml:space="preserve"> about it which I posted in. The other workspaces migrated with no problem although the vector tiles one took 25 minutes.</w:t>
      </w:r>
    </w:p>
    <w:p w14:paraId="5143E09F" w14:textId="77777777" w:rsidR="00E05FB5" w:rsidRDefault="00E05FB5" w:rsidP="00E05FB5">
      <w:pPr>
        <w:pStyle w:val="Heading6"/>
      </w:pPr>
      <w:r>
        <w:t>Services stopping</w:t>
      </w:r>
    </w:p>
    <w:p w14:paraId="340D092E"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7326063F" w14:textId="77777777" w:rsidR="00E05FB5" w:rsidRDefault="00E05FB5" w:rsidP="008B6883">
      <w:pPr>
        <w:pStyle w:val="BodyText2"/>
      </w:pPr>
      <w:r>
        <w:t>However, On 8/6/2017 when I tried to open the phpPgAdmin I got the following screen:</w:t>
      </w:r>
    </w:p>
    <w:p w14:paraId="14CA853E" w14:textId="77777777" w:rsidR="00E05FB5" w:rsidRDefault="00E05FB5" w:rsidP="008B6883">
      <w:pPr>
        <w:pStyle w:val="BodyText2"/>
      </w:pPr>
      <w:r>
        <w:rPr>
          <w:noProof/>
          <w:lang w:bidi="ar-SA"/>
        </w:rPr>
        <w:drawing>
          <wp:inline distT="0" distB="0" distL="0" distR="0" wp14:anchorId="50C90AF7" wp14:editId="4BB6918D">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4">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386653CC" w14:textId="77777777" w:rsidR="00E05FB5" w:rsidRDefault="00E05FB5" w:rsidP="008B6883">
      <w:pPr>
        <w:pStyle w:val="BodyText2"/>
      </w:pPr>
    </w:p>
    <w:p w14:paraId="48A97C65" w14:textId="77777777" w:rsidR="00E05FB5" w:rsidRDefault="00E05FB5" w:rsidP="008B6883">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585" w:history="1">
        <w:r w:rsidRPr="00134976">
          <w:rPr>
            <w:rStyle w:val="Hyperlink"/>
          </w:rPr>
          <w:t>https://community.c9.io/t/what-are-hot-workspaces/1334</w:t>
        </w:r>
      </w:hyperlink>
      <w:r>
        <w:t xml:space="preserve"> You have to access the workspace in the IDE to keep it permanently hot: </w:t>
      </w:r>
      <w:hyperlink r:id="rId586" w:history="1">
        <w:r w:rsidRPr="00134976">
          <w:rPr>
            <w:rStyle w:val="Hyperlink"/>
          </w:rPr>
          <w:t>https://docs.c9.io/docs/inactive-workspaces</w:t>
        </w:r>
      </w:hyperlink>
      <w:r>
        <w:t>.</w:t>
      </w:r>
    </w:p>
    <w:p w14:paraId="29160CE1" w14:textId="77777777" w:rsidR="00E05FB5" w:rsidRPr="00C97C55" w:rsidRDefault="00E05FB5" w:rsidP="008B6883">
      <w:pPr>
        <w:pStyle w:val="BodyText2"/>
      </w:pPr>
      <w:r>
        <w:t>10/7/17 After a weekend (when my PC had rebooted and the browser with the workspaces open closed) I was shown the above screen again when trying to access phpPgAdmin. However, the services were running which is weird.</w:t>
      </w:r>
    </w:p>
    <w:p w14:paraId="4DF8D394" w14:textId="77777777" w:rsidR="007065D0" w:rsidRPr="00C241C5" w:rsidRDefault="007065D0" w:rsidP="007065D0">
      <w:pPr>
        <w:pStyle w:val="Heading5"/>
      </w:pPr>
      <w:r>
        <w:t>My Workspaces</w:t>
      </w:r>
    </w:p>
    <w:p w14:paraId="5DD9A550" w14:textId="77777777" w:rsidR="00D079DB" w:rsidRDefault="00D079DB" w:rsidP="00D079DB">
      <w:pPr>
        <w:pStyle w:val="Heading6"/>
      </w:pPr>
      <w:r>
        <w:t>beta-biopama-org-wireframes</w:t>
      </w:r>
    </w:p>
    <w:p w14:paraId="01A7D205" w14:textId="77777777" w:rsidR="00D079DB" w:rsidRPr="00D079DB" w:rsidRDefault="00D079DB" w:rsidP="00D079DB">
      <w:pPr>
        <w:pStyle w:val="BodyText2"/>
      </w:pPr>
      <w:r>
        <w:lastRenderedPageBreak/>
        <w:t xml:space="preserve">This points to the </w:t>
      </w:r>
      <w:hyperlink w:anchor="_Penrose" w:history="1">
        <w:r w:rsidRPr="00D079DB">
          <w:rPr>
            <w:rStyle w:val="Hyperlink"/>
          </w:rPr>
          <w:t>Penrose</w:t>
        </w:r>
      </w:hyperlink>
      <w:r>
        <w:t xml:space="preserve"> machine. See that section for info.</w:t>
      </w:r>
    </w:p>
    <w:p w14:paraId="1E30C922" w14:textId="77777777" w:rsidR="007065D0" w:rsidRDefault="007065D0" w:rsidP="007065D0">
      <w:pPr>
        <w:pStyle w:val="Heading6"/>
      </w:pPr>
      <w:r>
        <w:t>db-server</w:t>
      </w:r>
    </w:p>
    <w:p w14:paraId="50A0E37C" w14:textId="77777777" w:rsidR="007065D0" w:rsidRPr="00B55B38" w:rsidRDefault="007065D0" w:rsidP="008B6883">
      <w:pPr>
        <w:pStyle w:val="BodyText2"/>
      </w:pPr>
      <w:r>
        <w:t>Created on 27/3/17 and installing the following:</w:t>
      </w:r>
    </w:p>
    <w:p w14:paraId="4743F1FD" w14:textId="77777777" w:rsidR="007065D0" w:rsidRDefault="007065D0" w:rsidP="007065D0">
      <w:pPr>
        <w:pStyle w:val="Heading7"/>
      </w:pPr>
      <w:r>
        <w:t>Initialisation</w:t>
      </w:r>
    </w:p>
    <w:p w14:paraId="14A7424A" w14:textId="77777777" w:rsidR="007065D0" w:rsidRDefault="007065D0" w:rsidP="008B6883">
      <w:pPr>
        <w:pStyle w:val="BodyText2"/>
      </w:pPr>
      <w:r>
        <w:t>After a restart you need to restart Apache (in the C9 Runner), Postgres and GeoServer:</w:t>
      </w:r>
    </w:p>
    <w:p w14:paraId="6FA6E061" w14:textId="77777777" w:rsidR="007065D0" w:rsidRDefault="007065D0" w:rsidP="007065D0">
      <w:pPr>
        <w:pStyle w:val="Unix"/>
      </w:pPr>
      <w:r w:rsidRPr="00152E4F">
        <w:t xml:space="preserve">blishten:~/workspace (master) $ </w:t>
      </w:r>
      <w:r w:rsidRPr="000A2397">
        <w:t>sudo service postgresql start</w:t>
      </w:r>
    </w:p>
    <w:p w14:paraId="6FFADEB9" w14:textId="77777777" w:rsidR="007065D0" w:rsidRDefault="007065D0" w:rsidP="007065D0">
      <w:pPr>
        <w:pStyle w:val="Unix"/>
      </w:pPr>
      <w:r w:rsidRPr="00152E4F">
        <w:t xml:space="preserve">blishten:~/workspace (master) $ </w:t>
      </w:r>
      <w:r>
        <w:t>cd /usr/share/geoserver/bin</w:t>
      </w:r>
    </w:p>
    <w:p w14:paraId="063F5838" w14:textId="77777777" w:rsidR="007065D0" w:rsidRPr="000A2397" w:rsidRDefault="007065D0" w:rsidP="007065D0">
      <w:pPr>
        <w:pStyle w:val="Unix"/>
      </w:pPr>
      <w:r>
        <w:t>blishten:/usr/share/geoserver/bin $ sudo sh startup.sh</w:t>
      </w:r>
    </w:p>
    <w:p w14:paraId="47281D4E" w14:textId="77777777" w:rsidR="007065D0" w:rsidRDefault="007065D0" w:rsidP="007065D0">
      <w:pPr>
        <w:pStyle w:val="Heading8"/>
      </w:pPr>
      <w:r>
        <w:t>.profile file</w:t>
      </w:r>
    </w:p>
    <w:p w14:paraId="68F925AE" w14:textId="77777777" w:rsidR="007065D0" w:rsidRDefault="007065D0" w:rsidP="008B6883">
      <w:pPr>
        <w:pStyle w:val="BodyText2"/>
      </w:pPr>
      <w:r>
        <w:t>In theory you can use ‘</w:t>
      </w:r>
      <w:r w:rsidRPr="007C278D">
        <w:t>/home/ubuntu/.profile</w:t>
      </w:r>
      <w:r>
        <w:t xml:space="preserve">’ to startup various services when you log in. For example, the following code would start Postgres on login (from </w:t>
      </w:r>
      <w:hyperlink r:id="rId587" w:history="1">
        <w:r w:rsidRPr="007C278D">
          <w:rPr>
            <w:rStyle w:val="Hyperlink"/>
          </w:rPr>
          <w:t>here</w:t>
        </w:r>
      </w:hyperlink>
      <w:r>
        <w:t>):</w:t>
      </w:r>
    </w:p>
    <w:p w14:paraId="39277714" w14:textId="77777777" w:rsidR="007065D0" w:rsidRDefault="007065D0" w:rsidP="007065D0">
      <w:pPr>
        <w:pStyle w:val="Code"/>
      </w:pPr>
      <w:r>
        <w:t>function checkstart {</w:t>
      </w:r>
    </w:p>
    <w:p w14:paraId="3A0FFF33" w14:textId="77777777" w:rsidR="007065D0" w:rsidRDefault="007065D0" w:rsidP="007065D0">
      <w:pPr>
        <w:pStyle w:val="Code"/>
      </w:pPr>
      <w:r>
        <w:t>service=$1</w:t>
      </w:r>
    </w:p>
    <w:p w14:paraId="12BE2591" w14:textId="77777777" w:rsidR="007065D0" w:rsidRDefault="007065D0" w:rsidP="007065D0">
      <w:pPr>
        <w:pStyle w:val="Code"/>
      </w:pPr>
      <w:r>
        <w:t>if [[ ! $(ps -ef | grep -v grep | grep "$service" | wc -l) &gt; 0 ]]</w:t>
      </w:r>
    </w:p>
    <w:p w14:paraId="23B3DD95" w14:textId="77777777" w:rsidR="007065D0" w:rsidRDefault="007065D0" w:rsidP="007065D0">
      <w:pPr>
        <w:pStyle w:val="Code"/>
      </w:pPr>
      <w:r>
        <w:t>then</w:t>
      </w:r>
    </w:p>
    <w:p w14:paraId="46484F8E" w14:textId="77777777" w:rsidR="007065D0" w:rsidRDefault="007065D0" w:rsidP="007065D0">
      <w:pPr>
        <w:pStyle w:val="Code"/>
      </w:pPr>
      <w:r>
        <w:t>sudo service $service start &amp;</w:t>
      </w:r>
    </w:p>
    <w:p w14:paraId="5F20DDCA" w14:textId="77777777" w:rsidR="007065D0" w:rsidRDefault="007065D0" w:rsidP="007065D0">
      <w:pPr>
        <w:pStyle w:val="Code"/>
      </w:pPr>
      <w:r>
        <w:t>fi</w:t>
      </w:r>
    </w:p>
    <w:p w14:paraId="0AE97B1B" w14:textId="77777777" w:rsidR="007065D0" w:rsidRDefault="007065D0" w:rsidP="007065D0">
      <w:pPr>
        <w:pStyle w:val="Code"/>
      </w:pPr>
      <w:r>
        <w:t>}</w:t>
      </w:r>
    </w:p>
    <w:p w14:paraId="3A2483CA" w14:textId="77777777" w:rsidR="007065D0" w:rsidRDefault="007065D0" w:rsidP="007065D0">
      <w:pPr>
        <w:pStyle w:val="Code"/>
      </w:pPr>
      <w:r>
        <w:t>checkstart postgresql</w:t>
      </w:r>
    </w:p>
    <w:p w14:paraId="25E0B314" w14:textId="77777777" w:rsidR="007065D0" w:rsidRDefault="007065D0" w:rsidP="008B6883">
      <w:pPr>
        <w:pStyle w:val="BodyText2"/>
      </w:pPr>
      <w:r>
        <w:t>I tried to do this to start GeoServer on login, but kept getting the following error:</w:t>
      </w:r>
    </w:p>
    <w:p w14:paraId="3842BFD0" w14:textId="77777777" w:rsidR="007065D0" w:rsidRPr="007C278D" w:rsidRDefault="007065D0" w:rsidP="007065D0">
      <w:pPr>
        <w:pStyle w:val="Code"/>
      </w:pPr>
      <w:r w:rsidRPr="007654BA">
        <w:t>The GEOSERVER_HOME environment variable is not defined</w:t>
      </w:r>
    </w:p>
    <w:p w14:paraId="73C55538" w14:textId="77777777" w:rsidR="007065D0" w:rsidRDefault="007065D0" w:rsidP="007065D0">
      <w:pPr>
        <w:pStyle w:val="Heading7"/>
      </w:pPr>
      <w:r>
        <w:t>Installations</w:t>
      </w:r>
      <w:r w:rsidRPr="00880813">
        <w:t xml:space="preserve"> </w:t>
      </w:r>
    </w:p>
    <w:p w14:paraId="74632A32" w14:textId="77777777" w:rsidR="00950C26" w:rsidRDefault="00950C26" w:rsidP="007065D0">
      <w:pPr>
        <w:pStyle w:val="Heading8"/>
      </w:pPr>
      <w:r>
        <w:t>Anaconda</w:t>
      </w:r>
    </w:p>
    <w:p w14:paraId="1B56ACE3" w14:textId="77777777" w:rsidR="004C1CA0" w:rsidRDefault="00950C26" w:rsidP="00950C26">
      <w:pPr>
        <w:pStyle w:val="BodyText2"/>
      </w:pPr>
      <w:r>
        <w:t xml:space="preserve">Installing on 18/4/18 following instructions </w:t>
      </w:r>
      <w:hyperlink r:id="rId588" w:anchor="install-python-gis-on-linux-mac" w:history="1">
        <w:r w:rsidRPr="00950C26">
          <w:rPr>
            <w:rStyle w:val="Hyperlink"/>
          </w:rPr>
          <w:t>here</w:t>
        </w:r>
      </w:hyperlink>
      <w:r>
        <w:t>.</w:t>
      </w:r>
      <w:r w:rsidR="000C5EBC">
        <w:t xml:space="preserve"> Installed to </w:t>
      </w:r>
      <w:r w:rsidR="000C5EBC" w:rsidRPr="000C5EBC">
        <w:t>/home/ubuntu/anaconda3</w:t>
      </w:r>
      <w:r w:rsidR="000C5EBC">
        <w:t xml:space="preserve">. </w:t>
      </w:r>
      <w:r w:rsidR="00BD6E03">
        <w:t xml:space="preserve">Damn – this </w:t>
      </w:r>
      <w:r w:rsidR="00D10B69">
        <w:t>is Python 3.5 and I need 2.7 for the web.py stuff. Uninstalling by deleting the anaconda3 directory.</w:t>
      </w:r>
      <w:r w:rsidR="006F7CBB">
        <w:t xml:space="preserve"> </w:t>
      </w:r>
    </w:p>
    <w:p w14:paraId="67334985" w14:textId="77777777" w:rsidR="00950C26" w:rsidRDefault="006F7CBB" w:rsidP="00950C26">
      <w:pPr>
        <w:pStyle w:val="BodyText2"/>
      </w:pPr>
      <w:r>
        <w:t>Installing 2.7 Python version</w:t>
      </w:r>
      <w:r w:rsidR="004C1CA0">
        <w:t xml:space="preserve"> using </w:t>
      </w:r>
      <w:hyperlink r:id="rId589" w:history="1">
        <w:r w:rsidR="004C1CA0" w:rsidRPr="004C1CA0">
          <w:rPr>
            <w:rStyle w:val="Hyperlink"/>
          </w:rPr>
          <w:t>these</w:t>
        </w:r>
      </w:hyperlink>
      <w:r w:rsidR="004C1CA0">
        <w:t xml:space="preserve"> instructions</w:t>
      </w:r>
      <w:r>
        <w:t>:</w:t>
      </w:r>
    </w:p>
    <w:p w14:paraId="359850FA" w14:textId="77777777" w:rsidR="004C1CA0" w:rsidRDefault="004C1CA0" w:rsidP="004C1CA0">
      <w:pPr>
        <w:pStyle w:val="Unix"/>
      </w:pPr>
      <w:r w:rsidRPr="004C1CA0">
        <w:t xml:space="preserve">blishten:~/workspace (master) $ wget </w:t>
      </w:r>
      <w:hyperlink r:id="rId590" w:history="1">
        <w:r w:rsidRPr="00634A52">
          <w:rPr>
            <w:rStyle w:val="Hyperlink"/>
          </w:rPr>
          <w:t>https://repo.continuum.io/archive/Anaconda2-5.1.0-Linux-x86_64.sh</w:t>
        </w:r>
      </w:hyperlink>
      <w:r w:rsidRPr="004C1CA0">
        <w:t xml:space="preserve"> </w:t>
      </w:r>
    </w:p>
    <w:p w14:paraId="2F67629C" w14:textId="77777777" w:rsidR="004C1CA0" w:rsidRDefault="004C1CA0" w:rsidP="004C1CA0">
      <w:pPr>
        <w:pStyle w:val="Unix"/>
      </w:pPr>
      <w:r w:rsidRPr="004C1CA0">
        <w:t xml:space="preserve">blishten:~/workspace (master) $ </w:t>
      </w:r>
      <w:r w:rsidR="00012E9B">
        <w:t xml:space="preserve">bash </w:t>
      </w:r>
      <w:r w:rsidRPr="004C1CA0">
        <w:t>Anaconda2-5.1.0-Linux-x86_64.sh</w:t>
      </w:r>
    </w:p>
    <w:p w14:paraId="2C3EC1B5" w14:textId="77777777" w:rsidR="00012E9B" w:rsidRDefault="00012E9B" w:rsidP="00012E9B">
      <w:pPr>
        <w:pStyle w:val="BodyText2"/>
      </w:pPr>
      <w:r>
        <w:t xml:space="preserve">Installed in </w:t>
      </w:r>
      <w:r w:rsidRPr="00012E9B">
        <w:t>/home/ubuntu/anaconda2</w:t>
      </w:r>
      <w:r>
        <w:t>.</w:t>
      </w:r>
      <w:r w:rsidR="00CC077A">
        <w:t xml:space="preserve"> Appended the install location to the end of the </w:t>
      </w:r>
      <w:r w:rsidR="00CC077A" w:rsidRPr="00CC077A">
        <w:t>/home/ubuntu/.bashrc</w:t>
      </w:r>
      <w:r w:rsidR="00CC077A">
        <w:t xml:space="preserve"> file.</w:t>
      </w:r>
    </w:p>
    <w:p w14:paraId="7E99F7B8" w14:textId="77777777" w:rsidR="006F19FD" w:rsidRDefault="006F19FD" w:rsidP="004C1CA0">
      <w:pPr>
        <w:pStyle w:val="Heading8"/>
      </w:pPr>
      <w:r>
        <w:t>Geopandas</w:t>
      </w:r>
    </w:p>
    <w:p w14:paraId="73C14C2C" w14:textId="77777777" w:rsidR="006F19FD" w:rsidRDefault="006F19FD" w:rsidP="006F19FD">
      <w:pPr>
        <w:pStyle w:val="BodyText2"/>
      </w:pPr>
      <w:r>
        <w:t xml:space="preserve">I need to install this to be able to join a shapefile to an attribute table at the end of the Marxan processing. Installing following instructions </w:t>
      </w:r>
      <w:hyperlink r:id="rId591" w:anchor="installing-geopandas" w:history="1">
        <w:r w:rsidRPr="006F19FD">
          <w:rPr>
            <w:rStyle w:val="Hyperlink"/>
          </w:rPr>
          <w:t>here</w:t>
        </w:r>
      </w:hyperlink>
      <w:r>
        <w:t>.</w:t>
      </w:r>
    </w:p>
    <w:p w14:paraId="5994176A" w14:textId="77777777" w:rsidR="00E70A77" w:rsidRDefault="00E70A77" w:rsidP="00E70A77">
      <w:pPr>
        <w:pStyle w:val="Unix"/>
      </w:pPr>
      <w:r>
        <w:t>blishten:~/workspace (master) $ conda install -c conda-forge geopandas</w:t>
      </w:r>
    </w:p>
    <w:p w14:paraId="215318D9" w14:textId="77777777" w:rsidR="00E70A77" w:rsidRDefault="00E70A77" w:rsidP="00E70A77">
      <w:pPr>
        <w:pStyle w:val="Unix"/>
      </w:pPr>
      <w:r>
        <w:t>Solving environment: done</w:t>
      </w:r>
    </w:p>
    <w:p w14:paraId="0BED006C" w14:textId="77777777" w:rsidR="00E70A77" w:rsidRDefault="00E70A77" w:rsidP="00E70A77">
      <w:pPr>
        <w:pStyle w:val="Unix"/>
      </w:pPr>
      <w:r>
        <w:t>==&gt; WARNING: A newer version of conda exists. &lt;==</w:t>
      </w:r>
    </w:p>
    <w:p w14:paraId="1E35DC92" w14:textId="77777777" w:rsidR="00E70A77" w:rsidRDefault="00E70A77" w:rsidP="00E70A77">
      <w:pPr>
        <w:pStyle w:val="Unix"/>
      </w:pPr>
      <w:r>
        <w:t xml:space="preserve">  current version: 4.4.10</w:t>
      </w:r>
    </w:p>
    <w:p w14:paraId="135B7C66" w14:textId="77777777" w:rsidR="00E70A77" w:rsidRDefault="00E70A77" w:rsidP="00E70A77">
      <w:pPr>
        <w:pStyle w:val="Unix"/>
      </w:pPr>
      <w:r>
        <w:t xml:space="preserve">  latest version: 4.5.1</w:t>
      </w:r>
    </w:p>
    <w:p w14:paraId="37C000BD" w14:textId="77777777" w:rsidR="00E70A77" w:rsidRDefault="00E70A77" w:rsidP="00E70A77">
      <w:pPr>
        <w:pStyle w:val="Unix"/>
      </w:pPr>
      <w:r>
        <w:t>Please update conda by running</w:t>
      </w:r>
    </w:p>
    <w:p w14:paraId="5BE92887" w14:textId="77777777" w:rsidR="006F7CBB" w:rsidRDefault="00E70A77" w:rsidP="00E70A77">
      <w:pPr>
        <w:pStyle w:val="Unix"/>
      </w:pPr>
      <w:r>
        <w:t xml:space="preserve">    $ conda update -n base conda</w:t>
      </w:r>
      <w:r w:rsidR="00A21FE9">
        <w:t>\</w:t>
      </w:r>
    </w:p>
    <w:p w14:paraId="1AC4A307" w14:textId="77777777" w:rsidR="00A21FE9" w:rsidRDefault="00A21FE9" w:rsidP="00A21FE9">
      <w:pPr>
        <w:pStyle w:val="BodyText2"/>
      </w:pPr>
      <w:r>
        <w:t>Installed OK. Then updated conda.</w:t>
      </w:r>
    </w:p>
    <w:p w14:paraId="04AF112C" w14:textId="77777777" w:rsidR="00A21FE9" w:rsidRDefault="00A21FE9" w:rsidP="00A21FE9">
      <w:pPr>
        <w:pStyle w:val="Unix"/>
      </w:pPr>
      <w:r w:rsidRPr="00A21FE9">
        <w:t>blishten:~/workspace (master) $ conda update -n base conda\</w:t>
      </w:r>
    </w:p>
    <w:p w14:paraId="4B327F5A" w14:textId="77777777" w:rsidR="00C9024A" w:rsidRDefault="00C9024A" w:rsidP="00C9024A">
      <w:pPr>
        <w:pStyle w:val="BodyText2"/>
      </w:pPr>
      <w:r>
        <w:t>Getting an error when trying to import:</w:t>
      </w:r>
    </w:p>
    <w:p w14:paraId="6B4C8CA4" w14:textId="77777777" w:rsidR="00C9024A" w:rsidRPr="00C9024A" w:rsidRDefault="00C9024A" w:rsidP="00C9024A">
      <w:pPr>
        <w:pStyle w:val="Unix"/>
        <w:rPr>
          <w:lang w:val="en-GB"/>
        </w:rPr>
      </w:pPr>
      <w:r w:rsidRPr="00C9024A">
        <w:rPr>
          <w:lang w:val="en-GB"/>
        </w:rPr>
        <w:t>import geopandas as gpd</w:t>
      </w:r>
    </w:p>
    <w:p w14:paraId="72BC4D76" w14:textId="77777777" w:rsidR="00C9024A" w:rsidRDefault="00C9024A" w:rsidP="00A21FE9">
      <w:pPr>
        <w:pStyle w:val="Unix"/>
      </w:pPr>
      <w:r w:rsidRPr="00C9024A">
        <w:t>ImportError: /home/ubuntu/anaconda2/lib/python2.7/site-packages/fiona/../../.././libkea.so.1.4.7: undefined symbol: _ZN2H56H5FileC1ERKSsjRKNS_17FileCreatPropListERKNS_15FileAccPropListE</w:t>
      </w:r>
    </w:p>
    <w:p w14:paraId="3CF498A3" w14:textId="77777777" w:rsidR="00C3014C" w:rsidRDefault="00C3014C" w:rsidP="00C3014C">
      <w:pPr>
        <w:pStyle w:val="BodyText2"/>
      </w:pPr>
      <w:r>
        <w:t>Uninstalled conda2 and tried again and it worked:</w:t>
      </w:r>
    </w:p>
    <w:p w14:paraId="0E9066EE" w14:textId="77777777" w:rsidR="00992E08" w:rsidRDefault="00992E08" w:rsidP="00992E08">
      <w:pPr>
        <w:pStyle w:val="Unix"/>
      </w:pPr>
      <w:r w:rsidRPr="004C1CA0">
        <w:t xml:space="preserve">blishten:~/workspace (master) $ wget </w:t>
      </w:r>
      <w:hyperlink r:id="rId592" w:history="1">
        <w:r w:rsidRPr="00634A52">
          <w:rPr>
            <w:rStyle w:val="Hyperlink"/>
          </w:rPr>
          <w:t>https://repo.continuum.io/archive/Anaconda2-5.1.0-Linux-x86_64.sh</w:t>
        </w:r>
      </w:hyperlink>
      <w:r w:rsidRPr="004C1CA0">
        <w:t xml:space="preserve"> </w:t>
      </w:r>
    </w:p>
    <w:p w14:paraId="54C97766" w14:textId="77777777" w:rsidR="00992E08" w:rsidRDefault="00992E08" w:rsidP="00992E08">
      <w:pPr>
        <w:pStyle w:val="Unix"/>
      </w:pPr>
      <w:r w:rsidRPr="004C1CA0">
        <w:t xml:space="preserve">blishten:~/workspace (master) $ </w:t>
      </w:r>
      <w:r>
        <w:t xml:space="preserve">bash </w:t>
      </w:r>
      <w:r w:rsidRPr="004C1CA0">
        <w:t>Anaconda2-5.1.0-Linux-x86_64.sh</w:t>
      </w:r>
    </w:p>
    <w:p w14:paraId="4FF67412" w14:textId="77777777" w:rsidR="00C3014C" w:rsidRDefault="00992E08" w:rsidP="00992E08">
      <w:pPr>
        <w:pStyle w:val="Unix"/>
      </w:pPr>
      <w:r w:rsidRPr="00992E08">
        <w:t>blishten:~/workspace (master) $ conda update -n base conda</w:t>
      </w:r>
    </w:p>
    <w:p w14:paraId="3CCFC595" w14:textId="77777777" w:rsidR="00992E08" w:rsidRDefault="00992E08" w:rsidP="00992E08">
      <w:pPr>
        <w:pStyle w:val="Unix"/>
      </w:pPr>
      <w:r w:rsidRPr="00992E08">
        <w:lastRenderedPageBreak/>
        <w:t>blishten:~/workspace (master) $ conda install geopandas</w:t>
      </w:r>
      <w:r>
        <w:t xml:space="preserve">                        NOTE THIS IS DIFFERENT FROM THE ABOVE!!! ITS NOT FROM THE CONDA-FORGE CHANNEL</w:t>
      </w:r>
    </w:p>
    <w:p w14:paraId="09DBC651" w14:textId="77777777" w:rsidR="00992E08" w:rsidRDefault="00992E08" w:rsidP="00992E08">
      <w:pPr>
        <w:pStyle w:val="BodyText2"/>
      </w:pPr>
      <w:r>
        <w:t>Reading in a shapefile:</w:t>
      </w:r>
    </w:p>
    <w:p w14:paraId="4F53B517" w14:textId="77777777" w:rsidR="00992E08" w:rsidRDefault="00992E08" w:rsidP="00992E08">
      <w:pPr>
        <w:pStyle w:val="Unix"/>
      </w:pPr>
      <w:r>
        <w:t>Import geopandas as gpd</w:t>
      </w:r>
    </w:p>
    <w:p w14:paraId="59571EE0" w14:textId="77777777" w:rsidR="00992E08" w:rsidRPr="006F19FD" w:rsidRDefault="00992E08" w:rsidP="00992E08">
      <w:pPr>
        <w:pStyle w:val="Unix"/>
      </w:pPr>
      <w:r w:rsidRPr="00992E08">
        <w:t>gpd.read_file("/home/ubuntu/workspace/marxan/Marxan243/MarxanData_unix/pulayer1km.shp")</w:t>
      </w:r>
    </w:p>
    <w:p w14:paraId="7E486A50" w14:textId="77777777" w:rsidR="007065D0" w:rsidRDefault="007065D0" w:rsidP="007065D0">
      <w:pPr>
        <w:pStyle w:val="Heading8"/>
      </w:pPr>
      <w:r>
        <w:t>Geoserver</w:t>
      </w:r>
    </w:p>
    <w:p w14:paraId="3B237154" w14:textId="77777777" w:rsidR="007065D0" w:rsidRPr="000E245C" w:rsidRDefault="007065D0" w:rsidP="008B6883">
      <w:pPr>
        <w:pStyle w:val="BodyText2"/>
      </w:pPr>
      <w:r>
        <w:t xml:space="preserve">See </w:t>
      </w:r>
      <w:hyperlink w:anchor="_GeoServer" w:history="1">
        <w:r w:rsidRPr="000E245C">
          <w:rPr>
            <w:rStyle w:val="Hyperlink"/>
          </w:rPr>
          <w:t>GeoServer</w:t>
        </w:r>
      </w:hyperlink>
      <w:r>
        <w:t>.</w:t>
      </w:r>
    </w:p>
    <w:p w14:paraId="59BF7D81" w14:textId="77777777" w:rsidR="007065D0" w:rsidRDefault="007065D0" w:rsidP="007065D0">
      <w:pPr>
        <w:pStyle w:val="Heading9"/>
      </w:pPr>
      <w:r>
        <w:t>Configure to run on a custom port</w:t>
      </w:r>
    </w:p>
    <w:p w14:paraId="223E9D79" w14:textId="77777777" w:rsidR="007065D0" w:rsidRDefault="007065D0" w:rsidP="008B6883">
      <w:pPr>
        <w:pStyle w:val="BodyText2"/>
      </w:pPr>
      <w:r>
        <w:t xml:space="preserve">Navigated to </w:t>
      </w:r>
      <w:hyperlink r:id="rId593"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572BFC1A" w14:textId="77777777" w:rsidR="007065D0" w:rsidRDefault="007065D0" w:rsidP="007065D0">
      <w:pPr>
        <w:pStyle w:val="Unix"/>
      </w:pPr>
      <w:r w:rsidRPr="00B22680">
        <w:t xml:space="preserve">blishten:~/workspace (master) $ </w:t>
      </w:r>
      <w:r>
        <w:t xml:space="preserve">sudo vi </w:t>
      </w:r>
      <w:r w:rsidRPr="00C307FF">
        <w:t>usr/share/geoserver/start.ini</w:t>
      </w:r>
    </w:p>
    <w:p w14:paraId="4D7366C8" w14:textId="77777777" w:rsidR="007065D0" w:rsidRDefault="007065D0" w:rsidP="007065D0">
      <w:pPr>
        <w:pStyle w:val="Unix"/>
      </w:pPr>
      <w:r>
        <w:t>&lt;changed port to 8081&gt;</w:t>
      </w:r>
    </w:p>
    <w:p w14:paraId="5F3AF1BA" w14:textId="77777777" w:rsidR="007065D0" w:rsidRDefault="007065D0" w:rsidP="007065D0">
      <w:pPr>
        <w:pStyle w:val="Unix"/>
      </w:pPr>
      <w:r w:rsidRPr="00C307FF">
        <w:t>blishten:/usr/share/geoserver/bin $ sudo sh startup.sh</w:t>
      </w:r>
    </w:p>
    <w:p w14:paraId="73585C10" w14:textId="77777777" w:rsidR="007065D0" w:rsidRDefault="007065D0" w:rsidP="007065D0">
      <w:pPr>
        <w:pStyle w:val="Heading9"/>
      </w:pPr>
      <w:r>
        <w:t>Configure CORS</w:t>
      </w:r>
    </w:p>
    <w:p w14:paraId="1FD0B672"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24F3E4CB" w14:textId="77777777" w:rsidR="007065D0" w:rsidRDefault="007065D0" w:rsidP="008B6883">
      <w:pPr>
        <w:pStyle w:val="BodyText2"/>
      </w:pPr>
      <w:r>
        <w:rPr>
          <w:noProof/>
          <w:lang w:bidi="ar-SA"/>
        </w:rPr>
        <w:drawing>
          <wp:inline distT="0" distB="0" distL="0" distR="0" wp14:anchorId="35FAB6AC" wp14:editId="6E3EC643">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3B9D0E1F" w14:textId="77777777" w:rsidR="007065D0" w:rsidRDefault="007065D0" w:rsidP="008B6883">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133394F4" w14:textId="77777777" w:rsidR="007065D0" w:rsidRDefault="007065D0" w:rsidP="007065D0">
      <w:pPr>
        <w:pStyle w:val="Heading9"/>
      </w:pPr>
      <w:r>
        <w:t>Workspace specific configuration</w:t>
      </w:r>
    </w:p>
    <w:p w14:paraId="3CE61860" w14:textId="77777777" w:rsidR="007065D0" w:rsidRDefault="007065D0" w:rsidP="008B6883">
      <w:pPr>
        <w:pStyle w:val="BodyText2"/>
      </w:pPr>
      <w:r>
        <w:t>Removed unused data layers and workspaces.</w:t>
      </w:r>
    </w:p>
    <w:p w14:paraId="6241FC81" w14:textId="77777777" w:rsidR="007065D0" w:rsidRDefault="007065D0" w:rsidP="008B6883">
      <w:pPr>
        <w:pStyle w:val="BodyText2"/>
      </w:pPr>
      <w:r>
        <w:t>Creating the _gee_spectral_data layer:</w:t>
      </w:r>
    </w:p>
    <w:p w14:paraId="1880D4B5" w14:textId="77777777" w:rsidR="007065D0" w:rsidRDefault="007065D0" w:rsidP="007065D0">
      <w:pPr>
        <w:pStyle w:val="ListBullet2"/>
      </w:pPr>
      <w:r>
        <w:t>In GeoServer click the Layers tab</w:t>
      </w:r>
    </w:p>
    <w:p w14:paraId="216CD030" w14:textId="77777777" w:rsidR="007065D0" w:rsidRDefault="007065D0" w:rsidP="007065D0">
      <w:pPr>
        <w:pStyle w:val="ListBullet2"/>
      </w:pPr>
      <w:r>
        <w:t>Click Add New Layer and select the ‘gee_workspace:gee’ workspace</w:t>
      </w:r>
    </w:p>
    <w:p w14:paraId="667B9043" w14:textId="77777777" w:rsidR="007065D0" w:rsidRDefault="007065D0" w:rsidP="007065D0">
      <w:pPr>
        <w:pStyle w:val="ListBullet2"/>
      </w:pPr>
      <w:r>
        <w:t>Click Publish next to the _gee_spectral_data layer name</w:t>
      </w:r>
    </w:p>
    <w:p w14:paraId="2D5A377A" w14:textId="77777777" w:rsidR="007065D0" w:rsidRDefault="007065D0" w:rsidP="007065D0">
      <w:pPr>
        <w:pStyle w:val="ListBullet2"/>
      </w:pPr>
      <w:r>
        <w:t>Error in GeoServer log: ‘</w:t>
      </w:r>
      <w:r w:rsidRPr="00DA79BD">
        <w:t>failed to acquire lock to page with id '6', attempted for 1 minutes out of allowed 1 minute. The thread that holds the lock has name 'qtp1830908236-20'</w:t>
      </w:r>
      <w:r>
        <w:t>’</w:t>
      </w:r>
    </w:p>
    <w:p w14:paraId="790F14B0" w14:textId="77777777" w:rsidR="007065D0" w:rsidRPr="00E348C8" w:rsidRDefault="007065D0" w:rsidP="007065D0">
      <w:pPr>
        <w:pStyle w:val="ListBullet2"/>
      </w:pPr>
      <w:r>
        <w:t>Click on publish again and it loads the layer configuration page and then seems to be OK</w:t>
      </w:r>
    </w:p>
    <w:p w14:paraId="5299AE2E" w14:textId="77777777" w:rsidR="007065D0" w:rsidRDefault="007065D0" w:rsidP="007065D0">
      <w:pPr>
        <w:pStyle w:val="Heading8"/>
      </w:pPr>
      <w:r>
        <w:t>phpPgAdmin</w:t>
      </w:r>
    </w:p>
    <w:p w14:paraId="6CBBF97E"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595" w:history="1">
        <w:r w:rsidRPr="00127382">
          <w:rPr>
            <w:rStyle w:val="Hyperlink"/>
          </w:rPr>
          <w:t>https://db-server-blishten.c9users.io/phppgadmin/</w:t>
        </w:r>
      </w:hyperlink>
      <w:r>
        <w:t>. Logged in as jrc/thargal88</w:t>
      </w:r>
    </w:p>
    <w:p w14:paraId="025F4E5D" w14:textId="77777777" w:rsidR="007065D0" w:rsidRDefault="007065D0" w:rsidP="007065D0">
      <w:pPr>
        <w:pStyle w:val="Heading8"/>
      </w:pPr>
      <w:r>
        <w:t>PostGIS</w:t>
      </w:r>
    </w:p>
    <w:p w14:paraId="1D4DF55E"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52CAD7BD" w14:textId="77777777" w:rsidR="007065D0" w:rsidRDefault="007065D0" w:rsidP="007065D0">
      <w:pPr>
        <w:pStyle w:val="Heading8"/>
      </w:pPr>
      <w:bookmarkStart w:id="121" w:name="_Postgresql"/>
      <w:bookmarkEnd w:id="121"/>
      <w:r>
        <w:t>Postgresql</w:t>
      </w:r>
    </w:p>
    <w:p w14:paraId="4AC34E2B" w14:textId="77777777" w:rsidR="007065D0" w:rsidRDefault="007065D0" w:rsidP="008B6883">
      <w:pPr>
        <w:pStyle w:val="BodyText2"/>
      </w:pPr>
      <w:r>
        <w:t>Configuring Postgres which is already installed:</w:t>
      </w:r>
    </w:p>
    <w:p w14:paraId="419A9FA9" w14:textId="77777777" w:rsidR="007065D0" w:rsidRDefault="007065D0" w:rsidP="007065D0">
      <w:pPr>
        <w:pStyle w:val="Unix"/>
      </w:pPr>
      <w:r>
        <w:t xml:space="preserve">blishten:~/workspace (master) $ </w:t>
      </w:r>
      <w:r w:rsidRPr="00BD1FA2">
        <w:t xml:space="preserve">sudo service postgresql start </w:t>
      </w:r>
    </w:p>
    <w:p w14:paraId="63EC00A4" w14:textId="77777777" w:rsidR="007065D0" w:rsidRDefault="007065D0" w:rsidP="007065D0">
      <w:pPr>
        <w:pStyle w:val="Unix"/>
      </w:pPr>
      <w:r>
        <w:t>blishten:~/workspace (master) $ sudo sudo -u postgres psql</w:t>
      </w:r>
    </w:p>
    <w:p w14:paraId="6FE18325" w14:textId="77777777" w:rsidR="007065D0" w:rsidRDefault="007065D0" w:rsidP="007065D0">
      <w:pPr>
        <w:pStyle w:val="Unix"/>
      </w:pPr>
      <w:r>
        <w:t>postgres=# \password postgres</w:t>
      </w:r>
    </w:p>
    <w:p w14:paraId="39710E0A" w14:textId="77777777" w:rsidR="007065D0" w:rsidRDefault="007065D0" w:rsidP="007065D0">
      <w:pPr>
        <w:pStyle w:val="Unix"/>
      </w:pPr>
      <w:r>
        <w:t>Enter new password: thargal88</w:t>
      </w:r>
    </w:p>
    <w:p w14:paraId="4134692E" w14:textId="77777777" w:rsidR="007065D0" w:rsidRDefault="007065D0" w:rsidP="007065D0">
      <w:pPr>
        <w:pStyle w:val="Unix"/>
      </w:pPr>
      <w:r>
        <w:t>Enter it again: thargal88</w:t>
      </w:r>
    </w:p>
    <w:p w14:paraId="12B3D17F" w14:textId="77777777" w:rsidR="007065D0" w:rsidRDefault="007065D0" w:rsidP="007065D0">
      <w:pPr>
        <w:pStyle w:val="Unix"/>
      </w:pPr>
      <w:r>
        <w:t>postgres=# \q</w:t>
      </w:r>
    </w:p>
    <w:p w14:paraId="1778A911" w14:textId="77777777" w:rsidR="007065D0" w:rsidRDefault="007065D0" w:rsidP="007065D0">
      <w:pPr>
        <w:pStyle w:val="Unix"/>
      </w:pPr>
      <w:r>
        <w:lastRenderedPageBreak/>
        <w:t>blishten:~/workspace $ sudo sudo -u postgres createuser jrc -P -s</w:t>
      </w:r>
    </w:p>
    <w:p w14:paraId="0AFA9FEF" w14:textId="77777777" w:rsidR="007065D0" w:rsidRDefault="007065D0" w:rsidP="007065D0">
      <w:pPr>
        <w:pStyle w:val="Unix"/>
      </w:pPr>
      <w:r>
        <w:t>Enter password for new role: thargal88</w:t>
      </w:r>
    </w:p>
    <w:p w14:paraId="4BD6547D" w14:textId="77777777" w:rsidR="007065D0" w:rsidRDefault="007065D0" w:rsidP="007065D0">
      <w:pPr>
        <w:pStyle w:val="Unix"/>
      </w:pPr>
      <w:r>
        <w:t>Enter it again:</w:t>
      </w:r>
      <w:r w:rsidRPr="00F02317">
        <w:t xml:space="preserve"> </w:t>
      </w:r>
      <w:r>
        <w:t>thargal88</w:t>
      </w:r>
    </w:p>
    <w:p w14:paraId="78740FE1" w14:textId="77777777" w:rsidR="007065D0" w:rsidRDefault="007065D0" w:rsidP="007065D0">
      <w:pPr>
        <w:pStyle w:val="Heading8"/>
      </w:pPr>
      <w:bookmarkStart w:id="122" w:name="_Python_REST_Server"/>
      <w:bookmarkEnd w:id="122"/>
      <w:r>
        <w:t>Python REST Server</w:t>
      </w:r>
    </w:p>
    <w:p w14:paraId="17922E17" w14:textId="77777777" w:rsidR="007065D0" w:rsidRDefault="007065D0" w:rsidP="005E663B">
      <w:pPr>
        <w:pStyle w:val="ListNumber"/>
        <w:numPr>
          <w:ilvl w:val="0"/>
          <w:numId w:val="38"/>
        </w:numPr>
      </w:pPr>
      <w:r>
        <w:t>Create a database in phpPgAdmin with UTF-8 encoding</w:t>
      </w:r>
    </w:p>
    <w:p w14:paraId="5DFEEBDD" w14:textId="77777777" w:rsidR="007065D0" w:rsidRDefault="007065D0" w:rsidP="005E663B">
      <w:pPr>
        <w:pStyle w:val="ListNumber"/>
      </w:pPr>
      <w:r w:rsidRPr="003630B2">
        <w:t>Run the sql script database_objects.sql to create the necessary database objects in Postgresql</w:t>
      </w:r>
    </w:p>
    <w:p w14:paraId="17AB7061" w14:textId="77777777" w:rsidR="007065D0" w:rsidRDefault="007065D0" w:rsidP="005E663B">
      <w:pPr>
        <w:pStyle w:val="ListNumber"/>
      </w:pPr>
      <w:r>
        <w:t>Copy the Python REST Server folder into the workspace</w:t>
      </w:r>
    </w:p>
    <w:p w14:paraId="2702ECB7" w14:textId="77777777" w:rsidR="007065D0" w:rsidRDefault="007065D0" w:rsidP="005E663B">
      <w:pPr>
        <w:pStyle w:val="ListNumber"/>
      </w:pPr>
      <w:r>
        <w:t xml:space="preserve">Create the resources.py file with the database connection. </w:t>
      </w:r>
    </w:p>
    <w:p w14:paraId="363FFA27" w14:textId="77777777" w:rsidR="007065D0" w:rsidRDefault="007065D0" w:rsidP="005E663B">
      <w:pPr>
        <w:pStyle w:val="ListNumber"/>
      </w:pPr>
      <w:r>
        <w:t xml:space="preserve">Set document root in the resources file to </w:t>
      </w:r>
      <w:r w:rsidRPr="00DF1303">
        <w:t>"../../../../../python-rest-server/htmldocs/"</w:t>
      </w:r>
    </w:p>
    <w:p w14:paraId="4F6C838F"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10FFD32D" w14:textId="77777777" w:rsidR="007065D0" w:rsidRDefault="007065D0" w:rsidP="007065D0">
      <w:pPr>
        <w:pStyle w:val="Unix"/>
      </w:pPr>
      <w:r w:rsidRPr="003630B2">
        <w:t>blishten:~/workspace $ sudo easy_install psycopg2</w:t>
      </w:r>
    </w:p>
    <w:p w14:paraId="4155311A" w14:textId="77777777" w:rsidR="007065D0" w:rsidRDefault="007065D0" w:rsidP="007065D0">
      <w:pPr>
        <w:pStyle w:val="Unix"/>
      </w:pPr>
      <w:r w:rsidRPr="003630B2">
        <w:t>blishten:~/workspace $ sudo easy_install pdfkit</w:t>
      </w:r>
    </w:p>
    <w:p w14:paraId="7C497E6B" w14:textId="77777777" w:rsidR="007065D0" w:rsidRDefault="007065D0" w:rsidP="007065D0">
      <w:pPr>
        <w:pStyle w:val="Unix"/>
      </w:pPr>
      <w:r w:rsidRPr="003630B2">
        <w:t>blishten:~/workspace $ sudo easy_install lxml</w:t>
      </w:r>
    </w:p>
    <w:p w14:paraId="2A83D61E" w14:textId="77777777" w:rsidR="007065D0" w:rsidRDefault="007065D0" w:rsidP="007065D0">
      <w:pPr>
        <w:pStyle w:val="Unix"/>
      </w:pPr>
      <w:r w:rsidRPr="003630B2">
        <w:t xml:space="preserve">blishten:~/workspace $ </w:t>
      </w:r>
      <w:r>
        <w:t xml:space="preserve">sudo </w:t>
      </w:r>
      <w:r w:rsidRPr="003630B2">
        <w:t>easy_install web.py</w:t>
      </w:r>
    </w:p>
    <w:p w14:paraId="1EBA117F" w14:textId="77777777" w:rsidR="007065D0" w:rsidRDefault="007065D0" w:rsidP="007065D0">
      <w:pPr>
        <w:pStyle w:val="Unix"/>
      </w:pPr>
      <w:r w:rsidRPr="00CA22F1">
        <w:t>blishten:~/workspace (master) $</w:t>
      </w:r>
      <w:r>
        <w:t xml:space="preserve"> </w:t>
      </w:r>
      <w:r w:rsidRPr="001421BA">
        <w:t>sudo a2enmod cgi</w:t>
      </w:r>
    </w:p>
    <w:p w14:paraId="633DEB62" w14:textId="77777777" w:rsidR="007065D0" w:rsidRDefault="007065D0" w:rsidP="007065D0">
      <w:pPr>
        <w:pStyle w:val="Unix"/>
      </w:pPr>
      <w:r w:rsidRPr="001421BA">
        <w:t>blishten:~/workspace (master) $ sudo vi /etc/apache2/conf-available/serve-cgi-bin.conf</w:t>
      </w:r>
    </w:p>
    <w:p w14:paraId="597BFBEC" w14:textId="77777777" w:rsidR="007065D0" w:rsidRDefault="007065D0" w:rsidP="008B6883">
      <w:pPr>
        <w:pStyle w:val="BodyText2"/>
      </w:pPr>
      <w:r>
        <w:t>In the IfDefine section of the file, enter the following:</w:t>
      </w:r>
    </w:p>
    <w:p w14:paraId="047C671A" w14:textId="77777777" w:rsidR="007065D0" w:rsidRDefault="007065D0" w:rsidP="007065D0">
      <w:pPr>
        <w:pStyle w:val="Code"/>
      </w:pPr>
      <w:r>
        <w:t xml:space="preserve">                ScriptAlias /cgi-bin/ /home/ubuntu/workspace/python-rest-server/cgi-bin/</w:t>
      </w:r>
    </w:p>
    <w:p w14:paraId="338C062C" w14:textId="77777777" w:rsidR="007065D0" w:rsidRDefault="007065D0" w:rsidP="007065D0">
      <w:pPr>
        <w:pStyle w:val="Code"/>
      </w:pPr>
      <w:r>
        <w:t xml:space="preserve">                &lt;Directory "/home/ubuntu/workspace/python-rest-server/cgi-bin"&gt;</w:t>
      </w:r>
    </w:p>
    <w:p w14:paraId="1DD58287" w14:textId="77777777" w:rsidR="007065D0" w:rsidRDefault="007065D0" w:rsidP="007065D0">
      <w:pPr>
        <w:pStyle w:val="Code"/>
      </w:pPr>
      <w:r>
        <w:t xml:space="preserve">                        AllowOverride None</w:t>
      </w:r>
    </w:p>
    <w:p w14:paraId="22FD45E5" w14:textId="77777777" w:rsidR="007065D0" w:rsidRDefault="007065D0" w:rsidP="007065D0">
      <w:pPr>
        <w:pStyle w:val="Code"/>
      </w:pPr>
      <w:r>
        <w:t xml:space="preserve">                        Options +ExecCGI -MultiViews +SymLinksIfOwnerMatch</w:t>
      </w:r>
    </w:p>
    <w:p w14:paraId="696F154A" w14:textId="77777777" w:rsidR="007065D0" w:rsidRDefault="007065D0" w:rsidP="007065D0">
      <w:pPr>
        <w:pStyle w:val="Code"/>
      </w:pPr>
      <w:r>
        <w:t xml:space="preserve">                        AddHandler cgi-script .cgi .py</w:t>
      </w:r>
    </w:p>
    <w:p w14:paraId="6590B370" w14:textId="77777777" w:rsidR="007065D0" w:rsidRDefault="007065D0" w:rsidP="007065D0">
      <w:pPr>
        <w:pStyle w:val="Code"/>
      </w:pPr>
      <w:r>
        <w:t xml:space="preserve">                        Require all granted</w:t>
      </w:r>
    </w:p>
    <w:p w14:paraId="7B40BDAE" w14:textId="77777777" w:rsidR="007065D0" w:rsidRDefault="007065D0" w:rsidP="007065D0">
      <w:pPr>
        <w:pStyle w:val="Code"/>
      </w:pPr>
      <w:r>
        <w:t xml:space="preserve">                &lt;/Directory&gt;</w:t>
      </w:r>
    </w:p>
    <w:p w14:paraId="7DB9AEEC" w14:textId="77777777" w:rsidR="007065D0" w:rsidRDefault="007065D0" w:rsidP="008B6883">
      <w:pPr>
        <w:pStyle w:val="BodyText2"/>
      </w:pPr>
      <w:r>
        <w:t>Then set permissions:</w:t>
      </w:r>
    </w:p>
    <w:p w14:paraId="57789788" w14:textId="77777777" w:rsidR="007065D0" w:rsidRDefault="007065D0" w:rsidP="007065D0">
      <w:pPr>
        <w:pStyle w:val="Unix"/>
      </w:pPr>
      <w:r w:rsidRPr="001421BA">
        <w:t xml:space="preserve">blishten:~/workspace (master) $ </w:t>
      </w:r>
      <w:r w:rsidRPr="00E279D7">
        <w:t>chmod +x -R /home/ubuntu/workspace/python-rest-server/cgi-bin</w:t>
      </w:r>
    </w:p>
    <w:p w14:paraId="485A29BA" w14:textId="77777777" w:rsidR="007065D0" w:rsidRDefault="007065D0" w:rsidP="008B6883">
      <w:pPr>
        <w:pStyle w:val="BodyText2"/>
      </w:pPr>
      <w:r>
        <w:t>Start Apache</w:t>
      </w:r>
    </w:p>
    <w:p w14:paraId="45FF9EEF" w14:textId="77777777" w:rsidR="007065D0" w:rsidRPr="00CA22F1" w:rsidRDefault="007065D0" w:rsidP="008B6883">
      <w:pPr>
        <w:pStyle w:val="BodyText2"/>
      </w:pPr>
      <w:r>
        <w:t xml:space="preserve">Available here </w:t>
      </w:r>
      <w:hyperlink r:id="rId596" w:history="1">
        <w:r>
          <w:rPr>
            <w:rStyle w:val="Hyperlink"/>
          </w:rPr>
          <w:t>https://db-server-blishten.c9users.io/cgi-bin/services.py/</w:t>
        </w:r>
      </w:hyperlink>
      <w:r>
        <w:t xml:space="preserve"> </w:t>
      </w:r>
    </w:p>
    <w:p w14:paraId="7A8112E8" w14:textId="77777777" w:rsidR="00DC2CA0" w:rsidRDefault="00DC2CA0" w:rsidP="00DC2CA0">
      <w:pPr>
        <w:pStyle w:val="Heading8"/>
      </w:pPr>
      <w:r>
        <w:t>webapp2</w:t>
      </w:r>
    </w:p>
    <w:p w14:paraId="44BF578D" w14:textId="77777777" w:rsidR="00DC2CA0" w:rsidRDefault="004F3875" w:rsidP="00DC2CA0">
      <w:pPr>
        <w:pStyle w:val="BodyText2"/>
      </w:pPr>
      <w:r>
        <w:t xml:space="preserve">Getting </w:t>
      </w:r>
      <w:r w:rsidR="0037716E">
        <w:t xml:space="preserve">it running </w:t>
      </w:r>
      <w:r w:rsidR="00DC2CA0">
        <w:t xml:space="preserve">on its own outside of Google </w:t>
      </w:r>
      <w:r>
        <w:t>App Engine</w:t>
      </w:r>
      <w:r w:rsidR="00DC2CA0">
        <w:t>.</w:t>
      </w:r>
      <w:r>
        <w:t xml:space="preserve"> Following instructions </w:t>
      </w:r>
      <w:hyperlink r:id="rId597" w:history="1">
        <w:r w:rsidRPr="0037716E">
          <w:rPr>
            <w:rStyle w:val="Hyperlink"/>
          </w:rPr>
          <w:t>here</w:t>
        </w:r>
      </w:hyperlink>
      <w:r>
        <w:t>.</w:t>
      </w:r>
    </w:p>
    <w:p w14:paraId="7B8E8D11" w14:textId="77777777" w:rsidR="0037716E" w:rsidRDefault="0037716E" w:rsidP="0037716E">
      <w:pPr>
        <w:pStyle w:val="Heading9"/>
      </w:pPr>
      <w:r>
        <w:t>Prerequisite packages</w:t>
      </w:r>
    </w:p>
    <w:p w14:paraId="26C6C501" w14:textId="77777777" w:rsidR="00DC2CA0" w:rsidRDefault="00DC2CA0" w:rsidP="00DC2CA0">
      <w:pPr>
        <w:pStyle w:val="Unix"/>
        <w:rPr>
          <w:lang w:val="en-GB" w:bidi="ar-SA"/>
        </w:rPr>
      </w:pPr>
      <w:r w:rsidRPr="00DC2CA0">
        <w:rPr>
          <w:lang w:val="en-GB" w:bidi="ar-SA"/>
        </w:rPr>
        <w:t>pip inst</w:t>
      </w:r>
      <w:r w:rsidR="0037716E">
        <w:rPr>
          <w:lang w:val="en-GB" w:bidi="ar-SA"/>
        </w:rPr>
        <w:t>all webapp2</w:t>
      </w:r>
    </w:p>
    <w:p w14:paraId="32808CB5" w14:textId="77777777" w:rsidR="0037716E" w:rsidRDefault="0037716E" w:rsidP="0037716E">
      <w:pPr>
        <w:pStyle w:val="Unix"/>
        <w:rPr>
          <w:lang w:val="en-GB" w:bidi="ar-SA"/>
        </w:rPr>
      </w:pPr>
      <w:r w:rsidRPr="00DC2CA0">
        <w:rPr>
          <w:lang w:val="en-GB" w:bidi="ar-SA"/>
        </w:rPr>
        <w:t>pip install WebOb</w:t>
      </w:r>
    </w:p>
    <w:p w14:paraId="08A2D153" w14:textId="77777777" w:rsidR="004F3875" w:rsidRDefault="0037716E" w:rsidP="00DC2CA0">
      <w:pPr>
        <w:pStyle w:val="Unix"/>
        <w:rPr>
          <w:lang w:val="en-GB" w:bidi="ar-SA"/>
        </w:rPr>
      </w:pPr>
      <w:r w:rsidRPr="00DC2CA0">
        <w:rPr>
          <w:lang w:val="en-GB" w:bidi="ar-SA"/>
        </w:rPr>
        <w:t xml:space="preserve">pip install </w:t>
      </w:r>
      <w:r>
        <w:rPr>
          <w:lang w:val="en-GB" w:bidi="ar-SA"/>
        </w:rPr>
        <w:t>Paste</w:t>
      </w:r>
    </w:p>
    <w:p w14:paraId="69452143" w14:textId="77777777" w:rsidR="0037716E" w:rsidRDefault="0037716E" w:rsidP="0037716E">
      <w:pPr>
        <w:pStyle w:val="Heading9"/>
        <w:rPr>
          <w:lang w:val="en-GB" w:bidi="ar-SA"/>
        </w:rPr>
      </w:pPr>
      <w:r>
        <w:rPr>
          <w:lang w:val="en-GB" w:bidi="ar-SA"/>
        </w:rPr>
        <w:t>Configuring Apache</w:t>
      </w:r>
    </w:p>
    <w:p w14:paraId="1C19E574" w14:textId="77777777" w:rsidR="00FB6924" w:rsidRDefault="00FB6924" w:rsidP="00FB6924">
      <w:pPr>
        <w:pStyle w:val="BodyText2"/>
      </w:pPr>
      <w:r>
        <w:t>Install and enable wsgi:</w:t>
      </w:r>
    </w:p>
    <w:p w14:paraId="28844C03" w14:textId="77777777" w:rsidR="00FB6924" w:rsidRDefault="00FB6924" w:rsidP="00FB6924">
      <w:pPr>
        <w:pStyle w:val="Unix"/>
        <w:rPr>
          <w:lang w:val="en-GB" w:bidi="ar-SA"/>
        </w:rPr>
      </w:pPr>
      <w:r w:rsidRPr="00FB6924">
        <w:rPr>
          <w:lang w:val="en-GB" w:bidi="ar-SA"/>
        </w:rPr>
        <w:t>blishten:/etc/apache2/sites-available $ sudo apt-get install libapache2-mod-wsgi</w:t>
      </w:r>
    </w:p>
    <w:p w14:paraId="7664E3C1" w14:textId="77777777" w:rsidR="00FB6924" w:rsidRPr="00FB6924" w:rsidRDefault="00FB6924" w:rsidP="00FB6924">
      <w:pPr>
        <w:pStyle w:val="BodyText2"/>
      </w:pPr>
      <w:r>
        <w:rPr>
          <w:lang w:val="en-GB" w:bidi="ar-SA"/>
        </w:rPr>
        <w:t>Create a site conf file:</w:t>
      </w:r>
    </w:p>
    <w:p w14:paraId="17826D0F" w14:textId="77777777" w:rsidR="00DC2CA0" w:rsidRDefault="004F3875" w:rsidP="004F3875">
      <w:pPr>
        <w:pStyle w:val="Unix"/>
      </w:pPr>
      <w:r w:rsidRPr="004F3875">
        <w:t>blishten:/etc/apache2/sites-available $ sudo cp 000-default.conf marxan.conf</w:t>
      </w:r>
    </w:p>
    <w:p w14:paraId="019E9B5D" w14:textId="77777777" w:rsidR="00FB6924" w:rsidRDefault="00FB6924" w:rsidP="00FB6924">
      <w:pPr>
        <w:pStyle w:val="BodyText2"/>
      </w:pPr>
      <w:r>
        <w:t>And add the necessary data:</w:t>
      </w:r>
    </w:p>
    <w:p w14:paraId="3CBAFA21" w14:textId="77777777" w:rsidR="00FB6924" w:rsidRDefault="00C04AD2" w:rsidP="004F3875">
      <w:pPr>
        <w:pStyle w:val="Unix"/>
      </w:pPr>
      <w:r>
        <w:t>Couldn’t get it to work! Trying cgi and  web</w:t>
      </w:r>
    </w:p>
    <w:p w14:paraId="6C1A986E" w14:textId="77777777" w:rsidR="00CD243C" w:rsidRDefault="00CD243C" w:rsidP="00CD243C">
      <w:pPr>
        <w:pStyle w:val="BodyText2"/>
      </w:pPr>
      <w:r>
        <w:t>Load the site and restart Apache:</w:t>
      </w:r>
    </w:p>
    <w:p w14:paraId="5356B476" w14:textId="77777777" w:rsidR="00CD243C" w:rsidRDefault="00CD243C" w:rsidP="00CD243C">
      <w:pPr>
        <w:pStyle w:val="Unix"/>
      </w:pPr>
      <w:r w:rsidRPr="00CD243C">
        <w:t>blishten:/etc/apache2/sites-available $ sudo a2ensite marxan.conf</w:t>
      </w:r>
    </w:p>
    <w:p w14:paraId="4056007D" w14:textId="77777777" w:rsidR="00CD243C" w:rsidRDefault="00CD243C" w:rsidP="00CD243C">
      <w:pPr>
        <w:pStyle w:val="Unix"/>
      </w:pPr>
      <w:r w:rsidRPr="00CD243C">
        <w:t>blishten:/etc/apache2/sites-available $ sudo service apache2 reload</w:t>
      </w:r>
    </w:p>
    <w:p w14:paraId="3E5D8B49" w14:textId="77777777" w:rsidR="00C04AD2" w:rsidRDefault="00C04AD2" w:rsidP="00C04AD2">
      <w:pPr>
        <w:pStyle w:val="Heading9"/>
      </w:pPr>
      <w:r>
        <w:t>Web</w:t>
      </w:r>
    </w:p>
    <w:p w14:paraId="25B53B20" w14:textId="77777777" w:rsidR="00C04AD2" w:rsidRPr="00C04AD2" w:rsidRDefault="00957557" w:rsidP="00957557">
      <w:pPr>
        <w:pStyle w:val="Unix"/>
      </w:pPr>
      <w:r>
        <w:t>Pip install web</w:t>
      </w:r>
    </w:p>
    <w:p w14:paraId="34A9F8AB" w14:textId="77777777" w:rsidR="007065D0" w:rsidRDefault="007065D0" w:rsidP="007065D0">
      <w:pPr>
        <w:pStyle w:val="Heading7"/>
      </w:pPr>
      <w:r>
        <w:t>Issues</w:t>
      </w:r>
    </w:p>
    <w:p w14:paraId="77B57AE1" w14:textId="77777777" w:rsidR="007065D0" w:rsidRDefault="007065D0" w:rsidP="007065D0">
      <w:pPr>
        <w:pStyle w:val="Heading8"/>
      </w:pPr>
      <w:r>
        <w:lastRenderedPageBreak/>
        <w:t>Disk space</w:t>
      </w:r>
    </w:p>
    <w:p w14:paraId="083803E0"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67F95ED9" w14:textId="77777777" w:rsidR="007065D0" w:rsidRPr="00A0012C" w:rsidRDefault="007065D0" w:rsidP="008B6883">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64B886B1" w14:textId="77777777" w:rsidR="007065D0" w:rsidRDefault="007065D0" w:rsidP="007065D0">
      <w:pPr>
        <w:pStyle w:val="Heading7"/>
      </w:pPr>
      <w:r>
        <w:t>Database loading</w:t>
      </w:r>
    </w:p>
    <w:p w14:paraId="161428AB" w14:textId="77777777" w:rsidR="007065D0" w:rsidRDefault="007065D0" w:rsidP="007065D0">
      <w:pPr>
        <w:pStyle w:val="Heading8"/>
      </w:pPr>
      <w:r>
        <w:t>From h05googleearthengine</w:t>
      </w:r>
    </w:p>
    <w:p w14:paraId="1E68DEF9" w14:textId="77777777" w:rsidR="007065D0" w:rsidRDefault="007065D0" w:rsidP="008B6883">
      <w:pPr>
        <w:pStyle w:val="BodyText2"/>
      </w:pPr>
      <w:r>
        <w:t>Backing up and restoring the Google Earth Engine data that is for the Spectral Library Building Tool.</w:t>
      </w:r>
    </w:p>
    <w:p w14:paraId="383EA86F" w14:textId="77777777" w:rsidR="007065D0" w:rsidRDefault="007065D0" w:rsidP="008B6883">
      <w:pPr>
        <w:pStyle w:val="BodyText2"/>
      </w:pPr>
      <w:r>
        <w:t>At JRC in the ies-psql.jrc.org/h05googleearthengine database (this script was actually generated by the Backup.. right click option in pgAdmin):</w:t>
      </w:r>
    </w:p>
    <w:p w14:paraId="56D08A15"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194E26B7" w14:textId="77777777" w:rsidR="007065D0" w:rsidRDefault="007065D0" w:rsidP="008B6883">
      <w:pPr>
        <w:pStyle w:val="BodyText2"/>
      </w:pPr>
      <w:r>
        <w:t>On Cloud9:</w:t>
      </w:r>
    </w:p>
    <w:p w14:paraId="66300136" w14:textId="77777777" w:rsidR="007065D0" w:rsidRDefault="007065D0" w:rsidP="007065D0">
      <w:pPr>
        <w:pStyle w:val="Unix"/>
      </w:pPr>
      <w:r>
        <w:t xml:space="preserve">blishten:~/workspace (master) $ createdb -T template0 h05googleearthengine -E UTF8 </w:t>
      </w:r>
    </w:p>
    <w:p w14:paraId="5AAB6070" w14:textId="77777777" w:rsidR="007065D0" w:rsidRDefault="007065D0" w:rsidP="007065D0">
      <w:pPr>
        <w:pStyle w:val="Unix"/>
      </w:pPr>
      <w:r>
        <w:t>blishten:~/workspace (master) $ psql -d h05googleearthengine -c "CREATE EXTENSION postgis"</w:t>
      </w:r>
    </w:p>
    <w:p w14:paraId="7B9F9122" w14:textId="77777777" w:rsidR="007065D0" w:rsidRDefault="007065D0" w:rsidP="007065D0">
      <w:pPr>
        <w:pStyle w:val="Unix"/>
      </w:pPr>
      <w:r>
        <w:t>blishten:~/workspace (master) $ psql -d h05googleearthengine -c "CREATE EXTENSION postgis_topology"</w:t>
      </w:r>
    </w:p>
    <w:p w14:paraId="338FCD7F" w14:textId="77777777" w:rsidR="007065D0" w:rsidRDefault="007065D0" w:rsidP="007065D0">
      <w:pPr>
        <w:pStyle w:val="Unix"/>
      </w:pPr>
      <w:r>
        <w:t>blishten:~/workspace (master) $ psql -d h05googleearthengine -c "CREATE SCHEMA especies"</w:t>
      </w:r>
    </w:p>
    <w:p w14:paraId="2ECB5CA0" w14:textId="77777777" w:rsidR="007065D0" w:rsidRDefault="007065D0" w:rsidP="007065D0">
      <w:pPr>
        <w:pStyle w:val="Unix"/>
      </w:pPr>
      <w:r>
        <w:t xml:space="preserve">blishten:~/workspace (master) $ </w:t>
      </w:r>
      <w:r w:rsidRPr="00021D10">
        <w:t>psql -d h05googleearthengine -c "ALTER SCHEMA especies OWNER TO h05googleearthengine"</w:t>
      </w:r>
    </w:p>
    <w:p w14:paraId="4AAD37A6" w14:textId="77777777" w:rsidR="007065D0" w:rsidRDefault="007065D0" w:rsidP="007065D0">
      <w:pPr>
        <w:pStyle w:val="Unix"/>
      </w:pPr>
      <w:r>
        <w:t>blishten:~/workspace (master) $ psql -d h05googleearthengine -c "COMMENT ON SCHEMA especies IS 'Google Earth Engine related services'"</w:t>
      </w:r>
    </w:p>
    <w:p w14:paraId="723CA6C1" w14:textId="77777777" w:rsidR="007065D0" w:rsidRDefault="007065D0" w:rsidP="007065D0">
      <w:pPr>
        <w:pStyle w:val="Unix"/>
      </w:pPr>
      <w:r>
        <w:t xml:space="preserve">blishten:~/workspace (master) $ pg_restore -d h05googleearthengine '/home/ubuntu/workspace/gee_db.backup'  </w:t>
      </w:r>
    </w:p>
    <w:p w14:paraId="1BD636F2" w14:textId="77777777" w:rsidR="007065D0" w:rsidRPr="00C90A20" w:rsidRDefault="007065D0" w:rsidP="007065D0">
      <w:pPr>
        <w:pStyle w:val="Unix"/>
      </w:pPr>
      <w:r>
        <w:t xml:space="preserve">blishten:~/workspace (master) $ pg_restore -d h05googleearthengine '/home/ubuntu/workspace/gee_validation_results.backup'  </w:t>
      </w:r>
    </w:p>
    <w:p w14:paraId="0406AD12" w14:textId="77777777" w:rsidR="007065D0" w:rsidRPr="00C90A20" w:rsidRDefault="007065D0" w:rsidP="007065D0">
      <w:pPr>
        <w:pStyle w:val="Unix"/>
      </w:pPr>
      <w:r w:rsidRPr="00B1666B">
        <w:t>blishten:~/workspace (master) $ pg_restore -d h05googleearthengine '/home/ubuntu/workspace/backups/gee_validated_sites.backup'</w:t>
      </w:r>
    </w:p>
    <w:p w14:paraId="0F2A4623" w14:textId="77777777" w:rsidR="007065D0" w:rsidRDefault="007065D0" w:rsidP="007065D0">
      <w:pPr>
        <w:pStyle w:val="Heading8"/>
      </w:pPr>
      <w:r>
        <w:t>From h05ibex</w:t>
      </w:r>
    </w:p>
    <w:p w14:paraId="63D161D6"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72A346A0" w14:textId="77777777" w:rsidR="007065D0" w:rsidRDefault="007065D0" w:rsidP="007065D0">
      <w:pPr>
        <w:pStyle w:val="Unix"/>
      </w:pPr>
      <w:r>
        <w:t xml:space="preserve">blishten:~/workspace $ sudo sudo -u postgres createuser </w:t>
      </w:r>
      <w:r w:rsidRPr="0076051F">
        <w:t>h05ibexespecies</w:t>
      </w:r>
      <w:r>
        <w:t xml:space="preserve"> -P -s</w:t>
      </w:r>
    </w:p>
    <w:p w14:paraId="7CD959F0" w14:textId="77777777" w:rsidR="007065D0" w:rsidRDefault="007065D0" w:rsidP="007065D0">
      <w:pPr>
        <w:pStyle w:val="Unix"/>
      </w:pPr>
      <w:r>
        <w:t>Enter password for new role: 1h4rtn311</w:t>
      </w:r>
    </w:p>
    <w:p w14:paraId="395C4918" w14:textId="77777777" w:rsidR="007065D0" w:rsidRDefault="007065D0" w:rsidP="007065D0">
      <w:pPr>
        <w:pStyle w:val="Unix"/>
      </w:pPr>
      <w:r>
        <w:t>Enter it again:</w:t>
      </w:r>
      <w:r w:rsidRPr="00F02317">
        <w:t xml:space="preserve"> </w:t>
      </w:r>
      <w:r>
        <w:t>1h4rtn311</w:t>
      </w:r>
    </w:p>
    <w:p w14:paraId="246CEFC4" w14:textId="77777777" w:rsidR="007065D0" w:rsidRDefault="007065D0" w:rsidP="007065D0">
      <w:pPr>
        <w:pStyle w:val="Unix"/>
      </w:pPr>
      <w:r w:rsidRPr="00A259F1">
        <w:t xml:space="preserve">blishten:~/workspace (master) $ pg_restore -d h05googleearthengine '/home/ubuntu/workspace/backups/tourism_potential_africa.backup'  </w:t>
      </w:r>
    </w:p>
    <w:p w14:paraId="02370813" w14:textId="77777777" w:rsidR="007065D0" w:rsidRDefault="007065D0" w:rsidP="007065D0">
      <w:pPr>
        <w:pStyle w:val="Heading7"/>
      </w:pPr>
      <w:r>
        <w:t>REST functions</w:t>
      </w:r>
    </w:p>
    <w:p w14:paraId="143D7A86"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15923450"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24ED8C13" w14:textId="77777777" w:rsidR="0042022B" w:rsidRDefault="0042022B" w:rsidP="0042022B">
      <w:pPr>
        <w:pStyle w:val="Heading6"/>
      </w:pPr>
      <w:r>
        <w:t xml:space="preserve">gce-ubuntu-14-04-micro </w:t>
      </w:r>
    </w:p>
    <w:p w14:paraId="4823726B" w14:textId="77777777" w:rsidR="0042022B" w:rsidRPr="0042022B" w:rsidRDefault="0042022B" w:rsidP="0042022B">
      <w:pPr>
        <w:pStyle w:val="BodyText2"/>
      </w:pPr>
      <w:r>
        <w:t xml:space="preserve">This is a remote ssh workspace. There were some issues with this workspace see </w:t>
      </w:r>
      <w:hyperlink w:anchor="_Errors" w:history="1">
        <w:r w:rsidRPr="0042022B">
          <w:rPr>
            <w:rStyle w:val="Hyperlink"/>
          </w:rPr>
          <w:t>Errors</w:t>
        </w:r>
      </w:hyperlink>
      <w:r>
        <w:t>.</w:t>
      </w:r>
      <w:r w:rsidR="00736BF6">
        <w:t xml:space="preserve"> Deleted on 27/03/2018 since the boot disk size was 150Gb and I couldn’t make it any smaller - using the wdpa-vector-tiles VM instead (see </w:t>
      </w:r>
      <w:hyperlink w:anchor="_vector-tiles" w:history="1">
        <w:r w:rsidR="00736BF6" w:rsidRPr="00736BF6">
          <w:rPr>
            <w:rStyle w:val="Hyperlink"/>
          </w:rPr>
          <w:t>vector-tiles</w:t>
        </w:r>
      </w:hyperlink>
      <w:r w:rsidR="00736BF6">
        <w:t>).</w:t>
      </w:r>
    </w:p>
    <w:p w14:paraId="12E95195" w14:textId="77777777" w:rsidR="00147640" w:rsidRDefault="00147640" w:rsidP="00147640">
      <w:pPr>
        <w:pStyle w:val="Heading6"/>
      </w:pPr>
      <w:r>
        <w:t>gce-wdpa-vector-tiles</w:t>
      </w:r>
    </w:p>
    <w:p w14:paraId="1BEB8B63" w14:textId="77777777" w:rsidR="00147640" w:rsidRPr="00BF28FE" w:rsidRDefault="00147640" w:rsidP="00147640">
      <w:pPr>
        <w:pStyle w:val="BodyText2"/>
      </w:pPr>
      <w:r>
        <w:t>This connects to the GCE wdpa-vector-tiles VM and is used to produce vector tiles where the C9 instance doesn’t have enough memory or storage.</w:t>
      </w:r>
    </w:p>
    <w:p w14:paraId="364F08AB" w14:textId="77777777" w:rsidR="005713B3" w:rsidRDefault="005713B3" w:rsidP="005713B3">
      <w:pPr>
        <w:pStyle w:val="Heading6"/>
      </w:pPr>
      <w:r>
        <w:t>node-js</w:t>
      </w:r>
    </w:p>
    <w:p w14:paraId="110C4856" w14:textId="77777777" w:rsidR="005713B3" w:rsidRDefault="007C51EB" w:rsidP="005713B3">
      <w:pPr>
        <w:pStyle w:val="Heading7"/>
      </w:pPr>
      <w:r>
        <w:t>Installations</w:t>
      </w:r>
    </w:p>
    <w:p w14:paraId="1F3FD845" w14:textId="77777777" w:rsidR="00F66ECA" w:rsidRDefault="00F66ECA" w:rsidP="00F66ECA">
      <w:pPr>
        <w:pStyle w:val="BodyText2"/>
      </w:pPr>
      <w:r>
        <w:t>Initialise a node project using npm init:</w:t>
      </w:r>
    </w:p>
    <w:p w14:paraId="6F589E6A" w14:textId="77777777" w:rsidR="00F66ECA" w:rsidRPr="00F66ECA" w:rsidRDefault="00F66ECA" w:rsidP="00F66ECA">
      <w:pPr>
        <w:pStyle w:val="Unix"/>
      </w:pPr>
      <w:r w:rsidRPr="004E2581">
        <w:t>blishten:~/workspace/biopama-demo-bootstrap (gh-pages) $ npm init</w:t>
      </w:r>
    </w:p>
    <w:p w14:paraId="35C2300F" w14:textId="77777777" w:rsidR="008A518E" w:rsidRDefault="008A518E" w:rsidP="008A518E">
      <w:pPr>
        <w:pStyle w:val="Heading8"/>
      </w:pPr>
      <w:bookmarkStart w:id="123" w:name="_React"/>
      <w:bookmarkStart w:id="124" w:name="_Bootstrap"/>
      <w:bookmarkEnd w:id="123"/>
      <w:bookmarkEnd w:id="124"/>
      <w:r>
        <w:lastRenderedPageBreak/>
        <w:t>Bootstrap</w:t>
      </w:r>
    </w:p>
    <w:p w14:paraId="75BA8A7C" w14:textId="77777777" w:rsidR="008A518E" w:rsidRPr="008A518E" w:rsidRDefault="008A518E" w:rsidP="008A518E">
      <w:pPr>
        <w:pStyle w:val="BodyText2"/>
      </w:pPr>
      <w:r>
        <w:t xml:space="preserve">See </w:t>
      </w:r>
      <w:hyperlink w:anchor="_Brew_1" w:history="1">
        <w:r w:rsidRPr="003075D0">
          <w:rPr>
            <w:rStyle w:val="Hyperlink"/>
          </w:rPr>
          <w:t>here</w:t>
        </w:r>
      </w:hyperlink>
      <w:r>
        <w:t>.</w:t>
      </w:r>
    </w:p>
    <w:p w14:paraId="105FAB7D" w14:textId="77777777" w:rsidR="007C51EB" w:rsidRDefault="007C51EB" w:rsidP="007C51EB">
      <w:pPr>
        <w:pStyle w:val="Heading8"/>
      </w:pPr>
      <w:r>
        <w:t>React</w:t>
      </w:r>
    </w:p>
    <w:p w14:paraId="41429860" w14:textId="77777777" w:rsidR="00FF2440" w:rsidRPr="00FF2440" w:rsidRDefault="00FF2440" w:rsidP="00FF2440">
      <w:pPr>
        <w:pStyle w:val="BodyText2"/>
      </w:pPr>
      <w:r>
        <w:t xml:space="preserve">See </w:t>
      </w:r>
    </w:p>
    <w:p w14:paraId="32DC7D08" w14:textId="77777777" w:rsidR="00126B6B" w:rsidRDefault="00126B6B" w:rsidP="00126B6B">
      <w:pPr>
        <w:pStyle w:val="Heading9"/>
      </w:pPr>
      <w:r>
        <w:t>Installing</w:t>
      </w:r>
    </w:p>
    <w:p w14:paraId="4FB573CC" w14:textId="77777777" w:rsidR="00B9449F" w:rsidRDefault="007C51EB" w:rsidP="00B9449F">
      <w:pPr>
        <w:pStyle w:val="BodyText2"/>
      </w:pPr>
      <w:r>
        <w:t xml:space="preserve">Following instructions </w:t>
      </w:r>
      <w:hyperlink r:id="rId598" w:history="1">
        <w:r w:rsidRPr="007C51EB">
          <w:rPr>
            <w:rStyle w:val="Hyperlink"/>
          </w:rPr>
          <w:t>here</w:t>
        </w:r>
      </w:hyperlink>
      <w:r>
        <w:t xml:space="preserve"> to install React, React-dom and React-scripts.</w:t>
      </w:r>
      <w:r w:rsidR="00B9449F">
        <w:t xml:space="preserve"> </w:t>
      </w:r>
    </w:p>
    <w:p w14:paraId="7F28356B" w14:textId="77777777" w:rsidR="00B9449F" w:rsidRDefault="00B9449F" w:rsidP="00B9449F">
      <w:pPr>
        <w:pStyle w:val="Unix"/>
      </w:pPr>
      <w:r w:rsidRPr="00B9449F">
        <w:t>npm install -g create-react-app</w:t>
      </w:r>
    </w:p>
    <w:p w14:paraId="449641AE" w14:textId="77777777" w:rsidR="00B9449F" w:rsidRDefault="009B2CF3" w:rsidP="00B9449F">
      <w:pPr>
        <w:pStyle w:val="Unix"/>
      </w:pPr>
      <w:r w:rsidRPr="009B2CF3">
        <w:t xml:space="preserve">create-react-app </w:t>
      </w:r>
    </w:p>
    <w:p w14:paraId="53629B22" w14:textId="77777777" w:rsidR="00126B6B" w:rsidRDefault="00126B6B" w:rsidP="00126B6B">
      <w:pPr>
        <w:pStyle w:val="Heading9"/>
      </w:pPr>
      <w:r>
        <w:t>Starting</w:t>
      </w:r>
    </w:p>
    <w:p w14:paraId="08E648E9" w14:textId="77777777" w:rsidR="00B9449F" w:rsidRDefault="00B9449F" w:rsidP="00B9449F">
      <w:pPr>
        <w:pStyle w:val="BodyText2"/>
      </w:pPr>
      <w:r>
        <w:t>Then you have to do this:</w:t>
      </w:r>
    </w:p>
    <w:p w14:paraId="0587D928" w14:textId="77777777" w:rsidR="00B9449F" w:rsidRDefault="00B9449F" w:rsidP="00B9449F">
      <w:pPr>
        <w:pStyle w:val="Unix"/>
      </w:pPr>
      <w:r>
        <w:t>cd my-app</w:t>
      </w:r>
    </w:p>
    <w:p w14:paraId="47A28416" w14:textId="77777777" w:rsidR="00B9449F" w:rsidRDefault="00B9449F" w:rsidP="00B9449F">
      <w:pPr>
        <w:pStyle w:val="Unix"/>
      </w:pPr>
      <w:r>
        <w:t>npm start</w:t>
      </w:r>
    </w:p>
    <w:p w14:paraId="40B20E71" w14:textId="77777777" w:rsidR="00B9449F" w:rsidRDefault="005D038D" w:rsidP="00B9449F">
      <w:pPr>
        <w:pStyle w:val="BodyText2"/>
      </w:pPr>
      <w:r>
        <w:t>npm start runs the code in the scripts section of the package.json file:</w:t>
      </w:r>
    </w:p>
    <w:p w14:paraId="09E0E5B6" w14:textId="77777777" w:rsidR="005D038D" w:rsidRDefault="005D038D" w:rsidP="005D038D">
      <w:pPr>
        <w:pStyle w:val="Code"/>
      </w:pPr>
      <w:r>
        <w:t>{</w:t>
      </w:r>
    </w:p>
    <w:p w14:paraId="13D936BC" w14:textId="77777777" w:rsidR="005D038D" w:rsidRDefault="005D038D" w:rsidP="005D038D">
      <w:pPr>
        <w:pStyle w:val="Code"/>
      </w:pPr>
      <w:r>
        <w:t xml:space="preserve">  "name": "my-app",</w:t>
      </w:r>
    </w:p>
    <w:p w14:paraId="0F1585F1" w14:textId="77777777" w:rsidR="005D038D" w:rsidRDefault="005D038D" w:rsidP="005D038D">
      <w:pPr>
        <w:pStyle w:val="Code"/>
      </w:pPr>
      <w:r>
        <w:t xml:space="preserve">  "version": "0.1.0",</w:t>
      </w:r>
    </w:p>
    <w:p w14:paraId="47C03881" w14:textId="77777777" w:rsidR="005D038D" w:rsidRDefault="005D038D" w:rsidP="005D038D">
      <w:pPr>
        <w:pStyle w:val="Code"/>
      </w:pPr>
      <w:r>
        <w:t xml:space="preserve">  "private": true,</w:t>
      </w:r>
    </w:p>
    <w:p w14:paraId="3444916B" w14:textId="77777777" w:rsidR="005D038D" w:rsidRDefault="005D038D" w:rsidP="005D038D">
      <w:pPr>
        <w:pStyle w:val="Code"/>
      </w:pPr>
      <w:r>
        <w:t xml:space="preserve">  "dependencies": {</w:t>
      </w:r>
    </w:p>
    <w:p w14:paraId="458B8692" w14:textId="77777777" w:rsidR="005D038D" w:rsidRDefault="005D038D" w:rsidP="005D038D">
      <w:pPr>
        <w:pStyle w:val="Code"/>
      </w:pPr>
      <w:r>
        <w:t xml:space="preserve">    "react": "^16.2.0",</w:t>
      </w:r>
    </w:p>
    <w:p w14:paraId="14B65A92" w14:textId="77777777" w:rsidR="005D038D" w:rsidRDefault="005D038D" w:rsidP="005D038D">
      <w:pPr>
        <w:pStyle w:val="Code"/>
      </w:pPr>
      <w:r>
        <w:t xml:space="preserve">    "react-dom": "^16.2.0",</w:t>
      </w:r>
    </w:p>
    <w:p w14:paraId="32BD4A1D" w14:textId="77777777" w:rsidR="005D038D" w:rsidRDefault="005D038D" w:rsidP="005D038D">
      <w:pPr>
        <w:pStyle w:val="Code"/>
      </w:pPr>
      <w:r>
        <w:t xml:space="preserve">    "react-scripts": "1.1.0"</w:t>
      </w:r>
    </w:p>
    <w:p w14:paraId="22D1016B" w14:textId="77777777" w:rsidR="005D038D" w:rsidRDefault="005D038D" w:rsidP="005D038D">
      <w:pPr>
        <w:pStyle w:val="Code"/>
      </w:pPr>
      <w:r>
        <w:t xml:space="preserve">  },</w:t>
      </w:r>
    </w:p>
    <w:p w14:paraId="47303944" w14:textId="77777777" w:rsidR="005D038D" w:rsidRDefault="005D038D" w:rsidP="005D038D">
      <w:pPr>
        <w:pStyle w:val="Code"/>
      </w:pPr>
      <w:r>
        <w:t xml:space="preserve">  "scripts": {</w:t>
      </w:r>
    </w:p>
    <w:p w14:paraId="2011C5EA" w14:textId="77777777" w:rsidR="005D038D" w:rsidRDefault="005D038D" w:rsidP="005D038D">
      <w:pPr>
        <w:pStyle w:val="Code"/>
      </w:pPr>
      <w:r>
        <w:t xml:space="preserve">    "start": "react-scripts start",</w:t>
      </w:r>
    </w:p>
    <w:p w14:paraId="64E25E2C" w14:textId="77777777" w:rsidR="005D038D" w:rsidRDefault="005D038D" w:rsidP="005D038D">
      <w:pPr>
        <w:pStyle w:val="Code"/>
      </w:pPr>
      <w:r>
        <w:t xml:space="preserve">    "build": "react-scripts build",</w:t>
      </w:r>
    </w:p>
    <w:p w14:paraId="5B43B8B7" w14:textId="77777777" w:rsidR="005D038D" w:rsidRDefault="005D038D" w:rsidP="005D038D">
      <w:pPr>
        <w:pStyle w:val="Code"/>
      </w:pPr>
      <w:r>
        <w:t xml:space="preserve">    "test": "react-scripts test --env=jsdom",</w:t>
      </w:r>
    </w:p>
    <w:p w14:paraId="5012328D" w14:textId="77777777" w:rsidR="005D038D" w:rsidRDefault="005D038D" w:rsidP="005D038D">
      <w:pPr>
        <w:pStyle w:val="Code"/>
      </w:pPr>
      <w:r>
        <w:t xml:space="preserve">    "eject": "react-scripts eject"</w:t>
      </w:r>
    </w:p>
    <w:p w14:paraId="652A1E8A" w14:textId="77777777" w:rsidR="005D038D" w:rsidRDefault="005D038D" w:rsidP="005D038D">
      <w:pPr>
        <w:pStyle w:val="Code"/>
      </w:pPr>
      <w:r>
        <w:t xml:space="preserve">  }</w:t>
      </w:r>
    </w:p>
    <w:p w14:paraId="1BE293BD" w14:textId="77777777" w:rsidR="005D038D" w:rsidRDefault="005D038D" w:rsidP="005D038D">
      <w:pPr>
        <w:pStyle w:val="Code"/>
      </w:pPr>
      <w:r>
        <w:t>}</w:t>
      </w:r>
    </w:p>
    <w:p w14:paraId="5E4A79F2" w14:textId="77777777" w:rsidR="00EA32B8" w:rsidRDefault="00EA32B8" w:rsidP="00364091">
      <w:pPr>
        <w:pStyle w:val="BodyText2"/>
      </w:pPr>
      <w:r>
        <w:t>If you want to run the development server on a different port, then spec</w:t>
      </w:r>
      <w:r w:rsidR="00BA59CA">
        <w:t>ify it in the package.json file, e.g. on port 8081:</w:t>
      </w:r>
    </w:p>
    <w:p w14:paraId="6A353345" w14:textId="77777777" w:rsidR="00EA32B8" w:rsidRDefault="00EA32B8" w:rsidP="00EA32B8">
      <w:pPr>
        <w:pStyle w:val="Code"/>
      </w:pPr>
      <w:r w:rsidRPr="00EA32B8">
        <w:t xml:space="preserve">    "start": "PORT=8081 react-scripts start",</w:t>
      </w:r>
    </w:p>
    <w:p w14:paraId="15FCCFA9" w14:textId="77777777" w:rsidR="00364091" w:rsidRDefault="00364091" w:rsidP="00364091">
      <w:pPr>
        <w:pStyle w:val="BodyText2"/>
      </w:pPr>
      <w:r>
        <w:t xml:space="preserve">This </w:t>
      </w:r>
      <w:r w:rsidR="001B3987">
        <w:t>shows the following</w:t>
      </w:r>
      <w:r>
        <w:t>:</w:t>
      </w:r>
    </w:p>
    <w:p w14:paraId="1EB747F6" w14:textId="77777777" w:rsidR="001B3987" w:rsidRDefault="001B3987" w:rsidP="00E031B6">
      <w:pPr>
        <w:pStyle w:val="Unix"/>
      </w:pPr>
      <w:r>
        <w:t>&gt; my-app@0.1.0 start /home/ubuntu/workspace/my-app</w:t>
      </w:r>
    </w:p>
    <w:p w14:paraId="7850595E" w14:textId="77777777" w:rsidR="001B3987" w:rsidRDefault="001B3987" w:rsidP="00E031B6">
      <w:pPr>
        <w:pStyle w:val="Unix"/>
      </w:pPr>
      <w:r>
        <w:t>&gt; react-scripts start</w:t>
      </w:r>
    </w:p>
    <w:p w14:paraId="3D816369" w14:textId="77777777"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27CF7B27" w14:textId="77777777" w:rsidR="00364091" w:rsidRPr="001B3987" w:rsidRDefault="00364091" w:rsidP="00E031B6">
      <w:pPr>
        <w:pStyle w:val="Unix"/>
      </w:pPr>
      <w:r w:rsidRPr="001B3987">
        <w:t>Compiled successfully!</w:t>
      </w:r>
    </w:p>
    <w:p w14:paraId="5DB44FFF" w14:textId="77777777" w:rsidR="00364091" w:rsidRDefault="00364091" w:rsidP="00E031B6">
      <w:pPr>
        <w:pStyle w:val="Unix"/>
      </w:pPr>
    </w:p>
    <w:p w14:paraId="696DD8C1" w14:textId="77777777" w:rsidR="00364091" w:rsidRDefault="00364091" w:rsidP="00E031B6">
      <w:pPr>
        <w:pStyle w:val="Unix"/>
      </w:pPr>
      <w:r>
        <w:t>You can now view my-app in the browser.</w:t>
      </w:r>
    </w:p>
    <w:p w14:paraId="36214C44" w14:textId="77777777" w:rsidR="00364091" w:rsidRDefault="00364091" w:rsidP="00E031B6">
      <w:pPr>
        <w:pStyle w:val="Unix"/>
      </w:pPr>
    </w:p>
    <w:p w14:paraId="3677929D" w14:textId="77777777" w:rsidR="00364091" w:rsidRDefault="00364091" w:rsidP="00E031B6">
      <w:pPr>
        <w:pStyle w:val="Unix"/>
      </w:pPr>
      <w:r>
        <w:t xml:space="preserve">  Local:            http://localhost:8080/</w:t>
      </w:r>
    </w:p>
    <w:p w14:paraId="24405692" w14:textId="77777777" w:rsidR="00364091" w:rsidRDefault="00364091" w:rsidP="00E031B6">
      <w:pPr>
        <w:pStyle w:val="Unix"/>
      </w:pPr>
      <w:r>
        <w:t xml:space="preserve">  On Your Network:  http://172.17.0.45:8080/</w:t>
      </w:r>
    </w:p>
    <w:p w14:paraId="5345E818" w14:textId="77777777" w:rsidR="00364091" w:rsidRDefault="00364091" w:rsidP="00E031B6">
      <w:pPr>
        <w:pStyle w:val="Unix"/>
      </w:pPr>
    </w:p>
    <w:p w14:paraId="3BE5BE61" w14:textId="77777777" w:rsidR="00364091" w:rsidRDefault="00364091" w:rsidP="00E031B6">
      <w:pPr>
        <w:pStyle w:val="Unix"/>
      </w:pPr>
      <w:r>
        <w:t>Note that the development build is not optimized.</w:t>
      </w:r>
    </w:p>
    <w:p w14:paraId="77C56B06" w14:textId="77777777" w:rsidR="00364091" w:rsidRDefault="00364091" w:rsidP="00E031B6">
      <w:pPr>
        <w:pStyle w:val="Unix"/>
      </w:pPr>
      <w:r>
        <w:t>To create a production build, use npm run build.</w:t>
      </w:r>
    </w:p>
    <w:p w14:paraId="6BA7B293" w14:textId="77777777" w:rsidR="00597D4D" w:rsidRDefault="00597D4D" w:rsidP="00597D4D">
      <w:pPr>
        <w:pStyle w:val="BodyText2"/>
      </w:pPr>
      <w:r>
        <w:t>The React server is now running on port 8080 and so when you go to the Cloud9 workspace, you see the React homepage:</w:t>
      </w:r>
    </w:p>
    <w:p w14:paraId="1B7A92BD" w14:textId="77777777" w:rsidR="00597D4D" w:rsidRDefault="00597D4D" w:rsidP="00597D4D">
      <w:pPr>
        <w:pStyle w:val="BodyText2"/>
      </w:pPr>
      <w:r>
        <w:rPr>
          <w:noProof/>
          <w:lang w:bidi="ar-SA"/>
        </w:rPr>
        <w:lastRenderedPageBreak/>
        <w:drawing>
          <wp:inline distT="0" distB="0" distL="0" distR="0" wp14:anchorId="7948FA1D" wp14:editId="7FB01B73">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485C0E56" w14:textId="77777777" w:rsidR="00126B6B" w:rsidRDefault="00126B6B" w:rsidP="00597D4D">
      <w:pPr>
        <w:pStyle w:val="BodyText2"/>
      </w:pPr>
      <w:r>
        <w:t>I have written a Runner called React that you can use to run the Development Server.</w:t>
      </w:r>
    </w:p>
    <w:p w14:paraId="0E9EE37E" w14:textId="77777777" w:rsidR="00126B6B" w:rsidRDefault="00126B6B" w:rsidP="00126B6B">
      <w:pPr>
        <w:pStyle w:val="Heading9"/>
      </w:pPr>
      <w:r>
        <w:t>Building</w:t>
      </w:r>
    </w:p>
    <w:p w14:paraId="008A21FC" w14:textId="77777777" w:rsidR="00126B6B" w:rsidRDefault="00126B6B" w:rsidP="00597D4D">
      <w:pPr>
        <w:pStyle w:val="BodyText2"/>
      </w:pPr>
      <w:r>
        <w:t>The first time you build you get the following:</w:t>
      </w:r>
    </w:p>
    <w:p w14:paraId="4E465F6B" w14:textId="77777777" w:rsidR="00E031B6" w:rsidRDefault="00E031B6" w:rsidP="00E031B6">
      <w:pPr>
        <w:pStyle w:val="Unix"/>
      </w:pPr>
      <w:r>
        <w:t>blishten:~/workspace/</w:t>
      </w:r>
      <w:r w:rsidR="006A5E6B">
        <w:t>biopama-demo-react</w:t>
      </w:r>
      <w:r>
        <w:t xml:space="preserve"> (master) $ npm run build</w:t>
      </w:r>
    </w:p>
    <w:p w14:paraId="7CC75F6A" w14:textId="77777777" w:rsidR="00E031B6" w:rsidRDefault="00E031B6" w:rsidP="00E031B6">
      <w:pPr>
        <w:pStyle w:val="Unix"/>
      </w:pPr>
    </w:p>
    <w:p w14:paraId="07A45F1F" w14:textId="77777777" w:rsidR="00E031B6" w:rsidRDefault="00E031B6" w:rsidP="00E031B6">
      <w:pPr>
        <w:pStyle w:val="Unix"/>
      </w:pPr>
      <w:r>
        <w:t>&gt; my-app@0.1.0 build /home/ubuntu/workspace/</w:t>
      </w:r>
      <w:r w:rsidR="006A5E6B">
        <w:t>biopama-demo-react</w:t>
      </w:r>
    </w:p>
    <w:p w14:paraId="47E1D43F" w14:textId="77777777" w:rsidR="00E031B6" w:rsidRDefault="00E031B6" w:rsidP="00E031B6">
      <w:pPr>
        <w:pStyle w:val="Unix"/>
      </w:pPr>
      <w:r>
        <w:t>&gt; react-scripts build</w:t>
      </w:r>
    </w:p>
    <w:p w14:paraId="3D984044" w14:textId="77777777" w:rsidR="00E031B6" w:rsidRDefault="00E031B6" w:rsidP="00E031B6">
      <w:pPr>
        <w:pStyle w:val="Unix"/>
      </w:pPr>
    </w:p>
    <w:p w14:paraId="14E64034" w14:textId="77777777" w:rsidR="00E031B6" w:rsidRDefault="00E031B6" w:rsidP="00E031B6">
      <w:pPr>
        <w:pStyle w:val="Unix"/>
      </w:pPr>
      <w:r>
        <w:t>Creating an optimized production build...</w:t>
      </w:r>
    </w:p>
    <w:p w14:paraId="6039DA03" w14:textId="77777777" w:rsidR="00E031B6" w:rsidRDefault="00E031B6" w:rsidP="00E031B6">
      <w:pPr>
        <w:pStyle w:val="Unix"/>
      </w:pPr>
      <w:r>
        <w:t>Compiled successfully.</w:t>
      </w:r>
    </w:p>
    <w:p w14:paraId="266D9E1A" w14:textId="77777777" w:rsidR="00E031B6" w:rsidRDefault="00E031B6" w:rsidP="00E031B6">
      <w:pPr>
        <w:pStyle w:val="Unix"/>
      </w:pPr>
      <w:r>
        <w:t>File sizes after gzip:</w:t>
      </w:r>
    </w:p>
    <w:p w14:paraId="56570C55" w14:textId="77777777" w:rsidR="00E031B6" w:rsidRDefault="00E031B6" w:rsidP="00E031B6">
      <w:pPr>
        <w:pStyle w:val="Unix"/>
      </w:pPr>
    </w:p>
    <w:p w14:paraId="6480FE41" w14:textId="77777777" w:rsidR="00E031B6" w:rsidRDefault="00E031B6" w:rsidP="00E031B6">
      <w:pPr>
        <w:pStyle w:val="Unix"/>
      </w:pPr>
      <w:r>
        <w:t xml:space="preserve">  35.72 KB  build/static/js/main.ee7b2412.js</w:t>
      </w:r>
    </w:p>
    <w:p w14:paraId="43A6FA99" w14:textId="77777777" w:rsidR="00E031B6" w:rsidRDefault="00E031B6" w:rsidP="00E031B6">
      <w:pPr>
        <w:pStyle w:val="Unix"/>
      </w:pPr>
      <w:r>
        <w:t xml:space="preserve">  299 B     build/static/css/main.c17080f1.css</w:t>
      </w:r>
    </w:p>
    <w:p w14:paraId="77E8AA80" w14:textId="77777777" w:rsidR="00E031B6" w:rsidRDefault="00E031B6" w:rsidP="00E031B6">
      <w:pPr>
        <w:pStyle w:val="Unix"/>
      </w:pPr>
    </w:p>
    <w:p w14:paraId="33E1F86C" w14:textId="77777777" w:rsidR="00E031B6" w:rsidRDefault="00E031B6" w:rsidP="00E031B6">
      <w:pPr>
        <w:pStyle w:val="Unix"/>
      </w:pPr>
      <w:r>
        <w:t>The project was built assuming it is hosted at the server root.</w:t>
      </w:r>
    </w:p>
    <w:p w14:paraId="7F040DE3" w14:textId="77777777" w:rsidR="00E031B6" w:rsidRDefault="00E031B6" w:rsidP="00E031B6">
      <w:pPr>
        <w:pStyle w:val="Unix"/>
      </w:pPr>
      <w:r>
        <w:t>You can control this with the homepage field in your package.json.</w:t>
      </w:r>
    </w:p>
    <w:p w14:paraId="5995C8AE" w14:textId="77777777" w:rsidR="00E031B6" w:rsidRDefault="00E031B6" w:rsidP="00E031B6">
      <w:pPr>
        <w:pStyle w:val="Unix"/>
      </w:pPr>
      <w:r>
        <w:t>For example, add this to build it for GitHub Pages:</w:t>
      </w:r>
    </w:p>
    <w:p w14:paraId="6240A7EE" w14:textId="77777777" w:rsidR="00E031B6" w:rsidRDefault="00E031B6" w:rsidP="00E031B6">
      <w:pPr>
        <w:pStyle w:val="Unix"/>
      </w:pPr>
    </w:p>
    <w:p w14:paraId="657744CD" w14:textId="77777777" w:rsidR="00E031B6" w:rsidRDefault="00E031B6" w:rsidP="00E031B6">
      <w:pPr>
        <w:pStyle w:val="Unix"/>
      </w:pPr>
      <w:r>
        <w:t xml:space="preserve">  "homepage" : "http://myname.github.io/myapp",</w:t>
      </w:r>
    </w:p>
    <w:p w14:paraId="2B976988" w14:textId="77777777" w:rsidR="00E031B6" w:rsidRDefault="00E031B6" w:rsidP="00E031B6">
      <w:pPr>
        <w:pStyle w:val="Unix"/>
      </w:pPr>
    </w:p>
    <w:p w14:paraId="6AB83FF3" w14:textId="77777777" w:rsidR="00E031B6" w:rsidRDefault="00E031B6" w:rsidP="00E031B6">
      <w:pPr>
        <w:pStyle w:val="Unix"/>
      </w:pPr>
      <w:r>
        <w:t>The build folder is ready to be deployed.</w:t>
      </w:r>
    </w:p>
    <w:p w14:paraId="397A3A4C" w14:textId="77777777" w:rsidR="00E031B6" w:rsidRDefault="00E031B6" w:rsidP="00E031B6">
      <w:pPr>
        <w:pStyle w:val="Unix"/>
      </w:pPr>
      <w:r>
        <w:t>You may serve it with a static server:</w:t>
      </w:r>
    </w:p>
    <w:p w14:paraId="211B5A77" w14:textId="77777777" w:rsidR="00E031B6" w:rsidRDefault="00E031B6" w:rsidP="00E031B6">
      <w:pPr>
        <w:pStyle w:val="Unix"/>
      </w:pPr>
    </w:p>
    <w:p w14:paraId="316A4D71" w14:textId="77777777" w:rsidR="00E031B6" w:rsidRDefault="00E031B6" w:rsidP="00E031B6">
      <w:pPr>
        <w:pStyle w:val="Unix"/>
      </w:pPr>
      <w:r>
        <w:t xml:space="preserve">  npm install -g serve</w:t>
      </w:r>
    </w:p>
    <w:p w14:paraId="5629A318" w14:textId="77777777" w:rsidR="00E031B6" w:rsidRDefault="00E031B6" w:rsidP="00E031B6">
      <w:pPr>
        <w:pStyle w:val="Unix"/>
      </w:pPr>
      <w:r>
        <w:t xml:space="preserve">  serve -s build</w:t>
      </w:r>
    </w:p>
    <w:p w14:paraId="1662AEA8" w14:textId="77777777" w:rsidR="00E031B6" w:rsidRDefault="00E031B6" w:rsidP="00E031B6">
      <w:pPr>
        <w:pStyle w:val="Unix"/>
      </w:pPr>
    </w:p>
    <w:p w14:paraId="62D31BD3" w14:textId="77777777" w:rsidR="00E031B6" w:rsidRDefault="00E031B6" w:rsidP="00E031B6">
      <w:pPr>
        <w:pStyle w:val="Unix"/>
      </w:pPr>
      <w:r>
        <w:t>Find out more about deployment here:</w:t>
      </w:r>
    </w:p>
    <w:p w14:paraId="57DF61B7" w14:textId="77777777" w:rsidR="00E031B6" w:rsidRDefault="00E031B6" w:rsidP="00E031B6">
      <w:pPr>
        <w:pStyle w:val="Unix"/>
      </w:pPr>
    </w:p>
    <w:p w14:paraId="2FB4912F" w14:textId="77777777" w:rsidR="00651E7E" w:rsidRDefault="00E031B6" w:rsidP="00E031B6">
      <w:pPr>
        <w:pStyle w:val="Unix"/>
      </w:pPr>
      <w:r>
        <w:t xml:space="preserve">  http://bit.ly/2vY88Kr</w:t>
      </w:r>
    </w:p>
    <w:p w14:paraId="3D327A89" w14:textId="77777777" w:rsidR="00651E7E" w:rsidRPr="007C51EB" w:rsidRDefault="00651E7E" w:rsidP="00597D4D">
      <w:pPr>
        <w:pStyle w:val="BodyText2"/>
      </w:pPr>
      <w:r>
        <w:t>You can then push to GitHub and it will be visible</w:t>
      </w:r>
      <w:r w:rsidR="002370BA">
        <w:t xml:space="preserve"> at </w:t>
      </w:r>
      <w:hyperlink r:id="rId600"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5493B807" w14:textId="77777777" w:rsidR="008B3769" w:rsidRDefault="00DB43D3" w:rsidP="008B3769">
      <w:pPr>
        <w:pStyle w:val="BodyText2"/>
      </w:pPr>
      <w:r>
        <w:t>When you have added the homepage to your package.json file y</w:t>
      </w:r>
      <w:r w:rsidR="008B3769">
        <w:t xml:space="preserve">ou </w:t>
      </w:r>
      <w:r>
        <w:t xml:space="preserve">then </w:t>
      </w:r>
      <w:r w:rsidR="008B3769">
        <w:t>get the following</w:t>
      </w:r>
      <w:r>
        <w:t xml:space="preserve"> when you build</w:t>
      </w:r>
      <w:r w:rsidR="008B3769">
        <w:t>:</w:t>
      </w:r>
    </w:p>
    <w:p w14:paraId="4207D1B7" w14:textId="77777777" w:rsidR="008B3769" w:rsidRDefault="008B3769" w:rsidP="008B3769">
      <w:pPr>
        <w:pStyle w:val="Unix"/>
      </w:pPr>
      <w:r>
        <w:t>File sizes after gzip:</w:t>
      </w:r>
    </w:p>
    <w:p w14:paraId="410525E8" w14:textId="77777777" w:rsidR="008B3769" w:rsidRDefault="008B3769" w:rsidP="008B3769">
      <w:pPr>
        <w:pStyle w:val="Unix"/>
      </w:pPr>
    </w:p>
    <w:p w14:paraId="7D8C199B" w14:textId="77777777" w:rsidR="008B3769" w:rsidRDefault="008B3769" w:rsidP="008B3769">
      <w:pPr>
        <w:pStyle w:val="Unix"/>
      </w:pPr>
      <w:r>
        <w:t xml:space="preserve">  84.7 KB (+46 B)  build/static/js/main.085f042e.js</w:t>
      </w:r>
    </w:p>
    <w:p w14:paraId="02BF57D5" w14:textId="77777777" w:rsidR="008B3769" w:rsidRDefault="008B3769" w:rsidP="008B3769">
      <w:pPr>
        <w:pStyle w:val="Unix"/>
      </w:pPr>
      <w:r>
        <w:t xml:space="preserve">  299 B            build/static/css/main.c17080f1.css</w:t>
      </w:r>
    </w:p>
    <w:p w14:paraId="0199380F" w14:textId="77777777" w:rsidR="008B3769" w:rsidRDefault="008B3769" w:rsidP="008B3769">
      <w:pPr>
        <w:pStyle w:val="Unix"/>
      </w:pPr>
    </w:p>
    <w:p w14:paraId="6E085B56" w14:textId="77777777" w:rsidR="008B3769" w:rsidRDefault="008B3769" w:rsidP="008B3769">
      <w:pPr>
        <w:pStyle w:val="Unix"/>
      </w:pPr>
      <w:r>
        <w:t>The project was built assuming it is hosted at /node-js/</w:t>
      </w:r>
      <w:r w:rsidR="006A5E6B">
        <w:t>biopama-demo-react</w:t>
      </w:r>
      <w:r>
        <w:t>/build/.</w:t>
      </w:r>
    </w:p>
    <w:p w14:paraId="51A4D272" w14:textId="77777777" w:rsidR="008B3769" w:rsidRDefault="008B3769" w:rsidP="008B3769">
      <w:pPr>
        <w:pStyle w:val="Unix"/>
      </w:pPr>
      <w:r>
        <w:t>You can control this with the homepage field in your package.json.</w:t>
      </w:r>
    </w:p>
    <w:p w14:paraId="3B2A2EEA" w14:textId="77777777" w:rsidR="008B3769" w:rsidRDefault="008B3769" w:rsidP="008B3769">
      <w:pPr>
        <w:pStyle w:val="Unix"/>
      </w:pPr>
    </w:p>
    <w:p w14:paraId="5C569621" w14:textId="77777777" w:rsidR="008B3769" w:rsidRDefault="008B3769" w:rsidP="008B3769">
      <w:pPr>
        <w:pStyle w:val="Unix"/>
      </w:pPr>
      <w:r>
        <w:t xml:space="preserve">The build folder is </w:t>
      </w:r>
      <w:r w:rsidRPr="008B3769">
        <w:rPr>
          <w:color w:val="FF0000"/>
        </w:rPr>
        <w:t>ready to be deployed</w:t>
      </w:r>
      <w:r>
        <w:t>.</w:t>
      </w:r>
    </w:p>
    <w:p w14:paraId="00CA6900" w14:textId="77777777" w:rsidR="008B3769" w:rsidRDefault="008B3769" w:rsidP="008B3769">
      <w:pPr>
        <w:pStyle w:val="Unix"/>
      </w:pPr>
      <w:r>
        <w:t>To publish it at https://andrewcottam.github.io/node-js/</w:t>
      </w:r>
      <w:r w:rsidR="006A5E6B">
        <w:t>biopama-demo-react</w:t>
      </w:r>
      <w:r>
        <w:t>/build/, run:</w:t>
      </w:r>
    </w:p>
    <w:p w14:paraId="702AE5E3" w14:textId="77777777" w:rsidR="008B3769" w:rsidRDefault="008B3769" w:rsidP="008B3769">
      <w:pPr>
        <w:pStyle w:val="Unix"/>
      </w:pPr>
    </w:p>
    <w:p w14:paraId="38C21AD8" w14:textId="77777777" w:rsidR="008B3769" w:rsidRDefault="008B3769" w:rsidP="008B3769">
      <w:pPr>
        <w:pStyle w:val="Unix"/>
      </w:pPr>
      <w:r>
        <w:t xml:space="preserve">  npm install --save-dev gh-pages</w:t>
      </w:r>
    </w:p>
    <w:p w14:paraId="098CACB6" w14:textId="77777777" w:rsidR="008B3769" w:rsidRDefault="008B3769" w:rsidP="008B3769">
      <w:pPr>
        <w:pStyle w:val="Unix"/>
      </w:pPr>
    </w:p>
    <w:p w14:paraId="74CA663B" w14:textId="77777777" w:rsidR="008B3769" w:rsidRDefault="008B3769" w:rsidP="008B3769">
      <w:pPr>
        <w:pStyle w:val="Unix"/>
      </w:pPr>
      <w:r>
        <w:t>Add the following script in your package.json.</w:t>
      </w:r>
    </w:p>
    <w:p w14:paraId="13C0D468" w14:textId="77777777" w:rsidR="008B3769" w:rsidRDefault="008B3769" w:rsidP="008B3769">
      <w:pPr>
        <w:pStyle w:val="Unix"/>
      </w:pPr>
    </w:p>
    <w:p w14:paraId="67A14DB4" w14:textId="77777777" w:rsidR="008B3769" w:rsidRDefault="008B3769" w:rsidP="008B3769">
      <w:pPr>
        <w:pStyle w:val="Unix"/>
      </w:pPr>
      <w:r>
        <w:t xml:space="preserve">    // ...</w:t>
      </w:r>
    </w:p>
    <w:p w14:paraId="322EEDE0" w14:textId="77777777" w:rsidR="008B3769" w:rsidRDefault="008B3769" w:rsidP="008B3769">
      <w:pPr>
        <w:pStyle w:val="Unix"/>
      </w:pPr>
      <w:r>
        <w:t xml:space="preserve">    "scripts": {</w:t>
      </w:r>
    </w:p>
    <w:p w14:paraId="4D686B0A" w14:textId="77777777" w:rsidR="008B3769" w:rsidRDefault="008B3769" w:rsidP="008B3769">
      <w:pPr>
        <w:pStyle w:val="Unix"/>
      </w:pPr>
      <w:r>
        <w:t xml:space="preserve">      // ...</w:t>
      </w:r>
    </w:p>
    <w:p w14:paraId="39DF2F1B" w14:textId="77777777" w:rsidR="008B3769" w:rsidRDefault="008B3769" w:rsidP="008B3769">
      <w:pPr>
        <w:pStyle w:val="Unix"/>
      </w:pPr>
      <w:r>
        <w:t xml:space="preserve">      "predeploy": "npm run build",</w:t>
      </w:r>
    </w:p>
    <w:p w14:paraId="421EFBCB" w14:textId="77777777" w:rsidR="008B3769" w:rsidRDefault="008B3769" w:rsidP="008B3769">
      <w:pPr>
        <w:pStyle w:val="Unix"/>
      </w:pPr>
      <w:r>
        <w:t xml:space="preserve">      "deploy": "gh-pages -d build"</w:t>
      </w:r>
    </w:p>
    <w:p w14:paraId="39AE848C" w14:textId="77777777" w:rsidR="008B3769" w:rsidRDefault="008B3769" w:rsidP="008B3769">
      <w:pPr>
        <w:pStyle w:val="Unix"/>
      </w:pPr>
      <w:r>
        <w:t xml:space="preserve">    }</w:t>
      </w:r>
    </w:p>
    <w:p w14:paraId="771FB49D" w14:textId="77777777" w:rsidR="008B3769" w:rsidRDefault="008B3769" w:rsidP="008B3769">
      <w:pPr>
        <w:pStyle w:val="Unix"/>
      </w:pPr>
    </w:p>
    <w:p w14:paraId="1660EF5D" w14:textId="77777777" w:rsidR="008B3769" w:rsidRDefault="008B3769" w:rsidP="008B3769">
      <w:pPr>
        <w:pStyle w:val="Unix"/>
      </w:pPr>
      <w:r>
        <w:t>Then run:</w:t>
      </w:r>
    </w:p>
    <w:p w14:paraId="1FCB6DDF" w14:textId="77777777" w:rsidR="008B3769" w:rsidRDefault="008B3769" w:rsidP="008B3769">
      <w:pPr>
        <w:pStyle w:val="Unix"/>
      </w:pPr>
    </w:p>
    <w:p w14:paraId="5A42C87F" w14:textId="77777777" w:rsidR="008B3769" w:rsidRDefault="008B3769" w:rsidP="008B3769">
      <w:pPr>
        <w:pStyle w:val="Unix"/>
      </w:pPr>
      <w:r>
        <w:t xml:space="preserve">  npm run deploy</w:t>
      </w:r>
    </w:p>
    <w:p w14:paraId="4F128AB9" w14:textId="77777777" w:rsidR="008B3769" w:rsidRDefault="008B3769" w:rsidP="008B3769">
      <w:pPr>
        <w:pStyle w:val="Unix"/>
      </w:pPr>
    </w:p>
    <w:p w14:paraId="1560CC34" w14:textId="77777777" w:rsidR="008B3769" w:rsidRDefault="008B3769" w:rsidP="008B3769">
      <w:pPr>
        <w:pStyle w:val="Unix"/>
      </w:pPr>
      <w:r>
        <w:t>Find out more about deployment here:</w:t>
      </w:r>
    </w:p>
    <w:p w14:paraId="3D869712" w14:textId="77777777" w:rsidR="008B3769" w:rsidRDefault="008B3769" w:rsidP="008B3769">
      <w:pPr>
        <w:pStyle w:val="Unix"/>
      </w:pPr>
    </w:p>
    <w:p w14:paraId="6F5E5F82" w14:textId="77777777" w:rsidR="008B3769" w:rsidRPr="008B3769" w:rsidRDefault="008B3769" w:rsidP="008B3769">
      <w:pPr>
        <w:pStyle w:val="Unix"/>
      </w:pPr>
      <w:r>
        <w:t xml:space="preserve">  http://bit.ly/2vY88Kr</w:t>
      </w:r>
    </w:p>
    <w:p w14:paraId="1282F37E" w14:textId="77777777" w:rsidR="008B3769" w:rsidRDefault="008B3769" w:rsidP="008B3769">
      <w:pPr>
        <w:pStyle w:val="Heading9"/>
      </w:pPr>
      <w:r>
        <w:t>Deploying to GitHub</w:t>
      </w:r>
    </w:p>
    <w:p w14:paraId="44C3E697" w14:textId="77777777" w:rsidR="008B3769" w:rsidRDefault="008B3769" w:rsidP="008B3769">
      <w:pPr>
        <w:pStyle w:val="ListBullet"/>
      </w:pPr>
      <w:r>
        <w:t>Add the following to your package.json file:</w:t>
      </w:r>
    </w:p>
    <w:p w14:paraId="2A720314" w14:textId="77777777" w:rsidR="008B3769" w:rsidRDefault="008B3769" w:rsidP="008B3769">
      <w:pPr>
        <w:pStyle w:val="Code"/>
      </w:pPr>
      <w:r w:rsidRPr="008B3769">
        <w:t xml:space="preserve">"homepage": </w:t>
      </w:r>
      <w:hyperlink r:id="rId601" w:history="1">
        <w:r w:rsidRPr="00E3308A">
          <w:rPr>
            <w:rStyle w:val="Hyperlink"/>
          </w:rPr>
          <w:t>https://andrewcottam.github.io/node-js/</w:t>
        </w:r>
        <w:r w:rsidR="006A5E6B">
          <w:rPr>
            <w:rStyle w:val="Hyperlink"/>
          </w:rPr>
          <w:t>biopama-demo-react</w:t>
        </w:r>
        <w:r w:rsidRPr="00E3308A">
          <w:rPr>
            <w:rStyle w:val="Hyperlink"/>
          </w:rPr>
          <w:t>/build/</w:t>
        </w:r>
      </w:hyperlink>
    </w:p>
    <w:p w14:paraId="72ECD008" w14:textId="77777777" w:rsidR="007954F5" w:rsidRDefault="007954F5" w:rsidP="007954F5">
      <w:pPr>
        <w:pStyle w:val="ListBullet"/>
      </w:pPr>
      <w:r>
        <w:t>Build as in the previous section</w:t>
      </w:r>
    </w:p>
    <w:p w14:paraId="01F5C4D6" w14:textId="77777777" w:rsidR="007954F5" w:rsidRDefault="007954F5" w:rsidP="007954F5">
      <w:pPr>
        <w:pStyle w:val="ListBullet"/>
      </w:pPr>
      <w:r>
        <w:t>Run the following:</w:t>
      </w:r>
    </w:p>
    <w:p w14:paraId="4C8CF805" w14:textId="77777777" w:rsidR="007954F5" w:rsidRDefault="007954F5" w:rsidP="007954F5">
      <w:pPr>
        <w:pStyle w:val="Unix"/>
      </w:pPr>
      <w:r w:rsidRPr="007954F5">
        <w:t>npm install --save-dev gh-pages</w:t>
      </w:r>
    </w:p>
    <w:p w14:paraId="5713AD16" w14:textId="77777777" w:rsidR="007954F5" w:rsidRDefault="007954F5" w:rsidP="007954F5">
      <w:pPr>
        <w:pStyle w:val="ListBullet"/>
      </w:pPr>
      <w:r>
        <w:t>Add the following to the package.json file:</w:t>
      </w:r>
    </w:p>
    <w:p w14:paraId="28E40A99" w14:textId="77777777" w:rsidR="007954F5" w:rsidRDefault="007954F5" w:rsidP="007954F5">
      <w:pPr>
        <w:pStyle w:val="Code"/>
      </w:pPr>
      <w:r>
        <w:t xml:space="preserve">      "predeploy": "npm run build",</w:t>
      </w:r>
    </w:p>
    <w:p w14:paraId="4F774EBF" w14:textId="77777777" w:rsidR="007954F5" w:rsidRDefault="007954F5" w:rsidP="007954F5">
      <w:pPr>
        <w:pStyle w:val="Code"/>
      </w:pPr>
      <w:r>
        <w:t xml:space="preserve">      "deploy": "gh-pages -d build"</w:t>
      </w:r>
    </w:p>
    <w:p w14:paraId="2F14D3F3" w14:textId="77777777" w:rsidR="008B3769" w:rsidRPr="008B3769" w:rsidRDefault="007954F5" w:rsidP="008B3769">
      <w:pPr>
        <w:pStyle w:val="BodyText2"/>
      </w:pPr>
      <w:r>
        <w:t>Didn’t work</w:t>
      </w:r>
      <w:r w:rsidR="008A518E">
        <w:t>.</w:t>
      </w:r>
    </w:p>
    <w:p w14:paraId="4D13CD98" w14:textId="77777777" w:rsidR="00E46106" w:rsidRDefault="00E46106" w:rsidP="00E46106">
      <w:pPr>
        <w:pStyle w:val="Heading8"/>
      </w:pPr>
      <w:r>
        <w:t>Material-UI</w:t>
      </w:r>
    </w:p>
    <w:p w14:paraId="0BC32287" w14:textId="77777777" w:rsidR="00E46106" w:rsidRDefault="00FD6CC9" w:rsidP="00E46106">
      <w:pPr>
        <w:pStyle w:val="Heading9"/>
      </w:pPr>
      <w:r>
        <w:t>v0.3.0</w:t>
      </w:r>
    </w:p>
    <w:p w14:paraId="58105482" w14:textId="77777777" w:rsidR="00E46106" w:rsidRDefault="00E46106" w:rsidP="00E46106">
      <w:pPr>
        <w:pStyle w:val="BodyText2"/>
      </w:pPr>
      <w:r>
        <w:t xml:space="preserve">Following instructions </w:t>
      </w:r>
      <w:hyperlink r:id="rId602" w:anchor="/get-started/installation" w:history="1">
        <w:r w:rsidRPr="00E46106">
          <w:rPr>
            <w:rStyle w:val="Hyperlink"/>
          </w:rPr>
          <w:t>here</w:t>
        </w:r>
      </w:hyperlink>
      <w:r>
        <w:t xml:space="preserve"> to install the material-ui components:</w:t>
      </w:r>
    </w:p>
    <w:p w14:paraId="0586D34D" w14:textId="77777777" w:rsidR="00E46106" w:rsidRDefault="00E46106" w:rsidP="00E46106">
      <w:pPr>
        <w:pStyle w:val="Unix"/>
      </w:pPr>
      <w:r w:rsidRPr="00E46106">
        <w:t>blishten:~/workspace/biopama-demo-react (gh-pages) $ npm install material-ui</w:t>
      </w:r>
    </w:p>
    <w:p w14:paraId="2064DCCF" w14:textId="77777777" w:rsidR="00E46106" w:rsidRDefault="00367CE7" w:rsidP="00367CE7">
      <w:pPr>
        <w:pStyle w:val="BodyText2"/>
      </w:pPr>
      <w:r>
        <w:t xml:space="preserve">Following instructions </w:t>
      </w:r>
      <w:hyperlink r:id="rId603" w:history="1">
        <w:r w:rsidRPr="00367CE7">
          <w:rPr>
            <w:rStyle w:val="Hyperlink"/>
          </w:rPr>
          <w:t>here</w:t>
        </w:r>
      </w:hyperlink>
      <w:r>
        <w:t xml:space="preserve"> to install the Roboto font:</w:t>
      </w:r>
    </w:p>
    <w:p w14:paraId="5877AEA4" w14:textId="77777777" w:rsidR="00367CE7" w:rsidRDefault="00367CE7" w:rsidP="00367CE7">
      <w:pPr>
        <w:pStyle w:val="Unix"/>
      </w:pPr>
      <w:r w:rsidRPr="00367CE7">
        <w:t>blishten:~/workspace/biopama-demo-react (gh-pages) $ npm install typeface-roboto --save</w:t>
      </w:r>
    </w:p>
    <w:p w14:paraId="0273A153" w14:textId="77777777" w:rsidR="00367CE7" w:rsidRDefault="00367CE7" w:rsidP="00367CE7">
      <w:pPr>
        <w:pStyle w:val="BodyText2"/>
      </w:pPr>
      <w:r>
        <w:t>Then in the index.js file add the following:</w:t>
      </w:r>
    </w:p>
    <w:p w14:paraId="2900952A" w14:textId="77777777" w:rsidR="00367CE7" w:rsidRDefault="00367CE7" w:rsidP="00367CE7">
      <w:pPr>
        <w:pStyle w:val="Code"/>
      </w:pPr>
      <w:r w:rsidRPr="00367CE7">
        <w:t>import 'typeface-roboto';</w:t>
      </w:r>
    </w:p>
    <w:p w14:paraId="166745F4" w14:textId="77777777" w:rsidR="005713B3" w:rsidRDefault="005713B3" w:rsidP="005713B3">
      <w:pPr>
        <w:pStyle w:val="Heading6"/>
      </w:pPr>
      <w:bookmarkStart w:id="125" w:name="_v1.0.0"/>
      <w:bookmarkEnd w:id="125"/>
      <w:r>
        <w:t>python</w:t>
      </w:r>
    </w:p>
    <w:p w14:paraId="12F35605" w14:textId="77777777" w:rsidR="005713B3" w:rsidRPr="0093153F" w:rsidRDefault="005713B3" w:rsidP="005713B3">
      <w:pPr>
        <w:pStyle w:val="Heading7"/>
      </w:pPr>
      <w:r>
        <w:t>Installations</w:t>
      </w:r>
    </w:p>
    <w:p w14:paraId="1C37B005" w14:textId="77777777" w:rsidR="005713B3" w:rsidRDefault="005713B3" w:rsidP="005713B3">
      <w:pPr>
        <w:pStyle w:val="Heading8"/>
      </w:pPr>
      <w:bookmarkStart w:id="126" w:name="_gdal"/>
      <w:bookmarkEnd w:id="126"/>
      <w:r>
        <w:t>gdal</w:t>
      </w:r>
    </w:p>
    <w:p w14:paraId="1F687E1E"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06BB17A0" w14:textId="77777777" w:rsidR="005713B3" w:rsidRDefault="005713B3" w:rsidP="005713B3">
      <w:pPr>
        <w:pStyle w:val="Heading8"/>
      </w:pPr>
      <w:r>
        <w:t>Google Cloud SDK</w:t>
      </w:r>
    </w:p>
    <w:p w14:paraId="5285F69E" w14:textId="77777777" w:rsidR="005713B3" w:rsidRDefault="005713B3" w:rsidP="005713B3">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7852ECA7" w14:textId="77777777" w:rsidR="005713B3" w:rsidRDefault="005713B3" w:rsidP="005713B3">
      <w:pPr>
        <w:pStyle w:val="Unix"/>
      </w:pPr>
      <w:r w:rsidRPr="003C2BED">
        <w:t>cd geeImageServer/</w:t>
      </w:r>
    </w:p>
    <w:p w14:paraId="204DBA08" w14:textId="77777777" w:rsidR="005713B3" w:rsidRPr="0028649D" w:rsidRDefault="005713B3" w:rsidP="005713B3">
      <w:pPr>
        <w:pStyle w:val="Unix"/>
      </w:pPr>
      <w:r w:rsidRPr="003C2BED">
        <w:t>gcloud app deploy app.yaml</w:t>
      </w:r>
    </w:p>
    <w:p w14:paraId="60E68604" w14:textId="77777777" w:rsidR="005713B3" w:rsidRDefault="005713B3" w:rsidP="005713B3">
      <w:pPr>
        <w:pStyle w:val="Heading8"/>
      </w:pPr>
      <w:r>
        <w:t xml:space="preserve">shapely </w:t>
      </w:r>
    </w:p>
    <w:p w14:paraId="06B041BD" w14:textId="77777777" w:rsidR="005713B3" w:rsidRDefault="005713B3" w:rsidP="005713B3">
      <w:pPr>
        <w:pStyle w:val="BodyText2"/>
      </w:pPr>
      <w:r>
        <w:t>Shapely version 1.5.17 installed on 7/2/17</w:t>
      </w:r>
    </w:p>
    <w:p w14:paraId="32D6B3EC" w14:textId="77777777" w:rsidR="005713B3" w:rsidRDefault="005713B3" w:rsidP="005713B3">
      <w:pPr>
        <w:pStyle w:val="Unix"/>
      </w:pPr>
      <w:r>
        <w:t>blishten:~/workspace (master) $ sudo pip install shapely</w:t>
      </w:r>
    </w:p>
    <w:p w14:paraId="71C12A6A" w14:textId="77777777" w:rsidR="005713B3" w:rsidRDefault="005713B3" w:rsidP="005713B3">
      <w:pPr>
        <w:pStyle w:val="Heading8"/>
      </w:pPr>
      <w:r>
        <w:t>fiona</w:t>
      </w:r>
    </w:p>
    <w:p w14:paraId="1A8521DE" w14:textId="77777777" w:rsidR="005713B3" w:rsidRDefault="005713B3" w:rsidP="005713B3">
      <w:pPr>
        <w:pStyle w:val="BodyText2"/>
      </w:pPr>
      <w:r>
        <w:t>7/2/17 Issues after running this:</w:t>
      </w:r>
    </w:p>
    <w:p w14:paraId="0070F0C8" w14:textId="77777777" w:rsidR="005713B3" w:rsidRDefault="005713B3" w:rsidP="005713B3">
      <w:pPr>
        <w:pStyle w:val="Unix"/>
      </w:pPr>
      <w:r>
        <w:t>blishten:~/workspace (master) $ sudo pip install fiona</w:t>
      </w:r>
    </w:p>
    <w:p w14:paraId="07D1E5CD" w14:textId="77777777" w:rsidR="005713B3" w:rsidRDefault="005713B3" w:rsidP="005713B3">
      <w:pPr>
        <w:pStyle w:val="Unix"/>
      </w:pPr>
      <w:r>
        <w:t>.. then Python then</w:t>
      </w:r>
    </w:p>
    <w:p w14:paraId="1A69A558" w14:textId="77777777" w:rsidR="005713B3" w:rsidRDefault="005713B3" w:rsidP="005713B3">
      <w:pPr>
        <w:pStyle w:val="Unix"/>
      </w:pPr>
      <w:r w:rsidRPr="008D7960">
        <w:t>from six.moves import UserDict</w:t>
      </w:r>
    </w:p>
    <w:p w14:paraId="61F8E4F7" w14:textId="77777777" w:rsidR="005713B3" w:rsidRDefault="005713B3" w:rsidP="005713B3">
      <w:pPr>
        <w:pStyle w:val="Unix"/>
      </w:pPr>
      <w:r w:rsidRPr="008D7960">
        <w:lastRenderedPageBreak/>
        <w:t>ImportError: cannot import name UserDict</w:t>
      </w:r>
    </w:p>
    <w:p w14:paraId="2474BE92" w14:textId="77777777" w:rsidR="005713B3" w:rsidRDefault="005713B3" w:rsidP="005713B3">
      <w:pPr>
        <w:pStyle w:val="BodyText2"/>
      </w:pPr>
      <w:r>
        <w:t xml:space="preserve">Six version 1.5.2 is installed and </w:t>
      </w:r>
      <w:hyperlink r:id="rId604" w:anchor="issuecomment-190406219" w:history="1">
        <w:r w:rsidRPr="008D7960">
          <w:rPr>
            <w:rStyle w:val="Hyperlink"/>
          </w:rPr>
          <w:t>apparently</w:t>
        </w:r>
      </w:hyperlink>
      <w:r>
        <w:t xml:space="preserve"> UserDict came in at six 1.7. Trying to upgrade:</w:t>
      </w:r>
    </w:p>
    <w:p w14:paraId="2DBFB950" w14:textId="77777777" w:rsidR="005713B3" w:rsidRDefault="005713B3" w:rsidP="005713B3">
      <w:pPr>
        <w:pStyle w:val="Unix"/>
      </w:pPr>
      <w:r>
        <w:t>blishten:~/workspace (master) $ sudo pip install 'six==1.7'</w:t>
      </w:r>
    </w:p>
    <w:p w14:paraId="2F34F679" w14:textId="77777777" w:rsidR="005713B3" w:rsidRDefault="005713B3" w:rsidP="005713B3">
      <w:pPr>
        <w:pStyle w:val="Unix"/>
      </w:pPr>
      <w:r>
        <w:t>Downloading/unpacking six==1.7</w:t>
      </w:r>
    </w:p>
    <w:p w14:paraId="1DE05394" w14:textId="77777777" w:rsidR="005713B3" w:rsidRDefault="005713B3" w:rsidP="005713B3">
      <w:pPr>
        <w:pStyle w:val="Unix"/>
      </w:pPr>
      <w:r>
        <w:t xml:space="preserve">  Downloading six-1.7.0-py2.py3-none-any.whl</w:t>
      </w:r>
    </w:p>
    <w:p w14:paraId="41F32384" w14:textId="77777777" w:rsidR="005713B3" w:rsidRDefault="005713B3" w:rsidP="005713B3">
      <w:pPr>
        <w:pStyle w:val="Unix"/>
      </w:pPr>
      <w:r>
        <w:t>Installing collected packages: six</w:t>
      </w:r>
    </w:p>
    <w:p w14:paraId="27A6551F" w14:textId="77777777" w:rsidR="005713B3" w:rsidRDefault="005713B3" w:rsidP="005713B3">
      <w:pPr>
        <w:pStyle w:val="Unix"/>
      </w:pPr>
      <w:r>
        <w:t xml:space="preserve">  Found existing installation: six 1.5.2</w:t>
      </w:r>
    </w:p>
    <w:p w14:paraId="331C5BC2" w14:textId="77777777" w:rsidR="005713B3" w:rsidRDefault="005713B3" w:rsidP="005713B3">
      <w:pPr>
        <w:pStyle w:val="Unix"/>
      </w:pPr>
      <w:r>
        <w:t xml:space="preserve">    Not uninstalling six at /usr/lib/python2.7/dist-packages, owned by OS</w:t>
      </w:r>
    </w:p>
    <w:p w14:paraId="61F8DE9E" w14:textId="77777777" w:rsidR="005713B3" w:rsidRDefault="005713B3" w:rsidP="005713B3">
      <w:pPr>
        <w:pStyle w:val="Unix"/>
      </w:pPr>
      <w:r>
        <w:t>Successfully installed six</w:t>
      </w:r>
    </w:p>
    <w:p w14:paraId="238135A2" w14:textId="77777777" w:rsidR="005713B3" w:rsidRDefault="005713B3" w:rsidP="005713B3">
      <w:pPr>
        <w:pStyle w:val="Unix"/>
      </w:pPr>
      <w:r>
        <w:t>Cleaning up...</w:t>
      </w:r>
    </w:p>
    <w:p w14:paraId="2EF34059" w14:textId="77777777" w:rsidR="005713B3" w:rsidRDefault="005713B3" w:rsidP="005713B3">
      <w:pPr>
        <w:pStyle w:val="BodyText2"/>
      </w:pPr>
      <w:r>
        <w:t>But:</w:t>
      </w:r>
    </w:p>
    <w:p w14:paraId="44F86E86" w14:textId="77777777" w:rsidR="005713B3" w:rsidRDefault="005713B3" w:rsidP="005713B3">
      <w:pPr>
        <w:pStyle w:val="Unix"/>
      </w:pPr>
      <w:r>
        <w:t xml:space="preserve">blishten:~/workspace (master) $ sudo pip install --upgrade six                                                                                                                                                                                  </w:t>
      </w:r>
    </w:p>
    <w:p w14:paraId="09B4DC81" w14:textId="77777777" w:rsidR="005713B3" w:rsidRDefault="005713B3" w:rsidP="005713B3">
      <w:pPr>
        <w:pStyle w:val="Unix"/>
      </w:pPr>
      <w:r>
        <w:t>Downloading/unpacking six from https://pypi.python.org/packages/c8/0a/b6723e1bc4c516cb687841499455a8505b44607ab535be01091c0f24f079/six-1.10.0-py2.py3-none-any.whl#md5=3ab558cf5d4f7a72611d59a81a315dc8</w:t>
      </w:r>
    </w:p>
    <w:p w14:paraId="7A7C01D3" w14:textId="77777777" w:rsidR="005713B3" w:rsidRDefault="005713B3" w:rsidP="005713B3">
      <w:pPr>
        <w:pStyle w:val="Unix"/>
      </w:pPr>
      <w:r>
        <w:t xml:space="preserve">  Downloading six-1.10.0-py2.py3-none-any.whl</w:t>
      </w:r>
    </w:p>
    <w:p w14:paraId="025EE801" w14:textId="77777777" w:rsidR="005713B3" w:rsidRDefault="005713B3" w:rsidP="005713B3">
      <w:pPr>
        <w:pStyle w:val="Unix"/>
      </w:pPr>
      <w:r>
        <w:t>Installing collected packages: six</w:t>
      </w:r>
    </w:p>
    <w:p w14:paraId="0DF714A8" w14:textId="77777777" w:rsidR="005713B3" w:rsidRDefault="005713B3" w:rsidP="005713B3">
      <w:pPr>
        <w:pStyle w:val="Unix"/>
      </w:pPr>
      <w:r>
        <w:t xml:space="preserve">  Found existing installation: six 1.7.0</w:t>
      </w:r>
    </w:p>
    <w:p w14:paraId="5AE01D8A" w14:textId="77777777" w:rsidR="005713B3" w:rsidRDefault="005713B3" w:rsidP="005713B3">
      <w:pPr>
        <w:pStyle w:val="Unix"/>
      </w:pPr>
      <w:r>
        <w:t xml:space="preserve">    Uninstalling six:</w:t>
      </w:r>
    </w:p>
    <w:p w14:paraId="62DA23ED" w14:textId="77777777" w:rsidR="005713B3" w:rsidRDefault="005713B3" w:rsidP="005713B3">
      <w:pPr>
        <w:pStyle w:val="Unix"/>
      </w:pPr>
      <w:r>
        <w:t xml:space="preserve">      Successfully uninstalled six</w:t>
      </w:r>
    </w:p>
    <w:p w14:paraId="65A13168" w14:textId="77777777" w:rsidR="005713B3" w:rsidRDefault="005713B3" w:rsidP="005713B3">
      <w:pPr>
        <w:pStyle w:val="Unix"/>
      </w:pPr>
      <w:r>
        <w:t>Successfully installed six</w:t>
      </w:r>
    </w:p>
    <w:p w14:paraId="73F15BB6" w14:textId="77777777" w:rsidR="005713B3" w:rsidRDefault="005713B3" w:rsidP="005713B3">
      <w:pPr>
        <w:pStyle w:val="Unix"/>
      </w:pPr>
      <w:r>
        <w:t>Cleaning up...</w:t>
      </w:r>
    </w:p>
    <w:p w14:paraId="0D585BC4" w14:textId="77777777" w:rsidR="005713B3" w:rsidRDefault="005713B3" w:rsidP="005713B3">
      <w:pPr>
        <w:pStyle w:val="Unix"/>
      </w:pPr>
      <w:r>
        <w:t>.. to Python:</w:t>
      </w:r>
    </w:p>
    <w:p w14:paraId="11C5316B" w14:textId="77777777" w:rsidR="005713B3" w:rsidRDefault="005713B3" w:rsidP="005713B3">
      <w:pPr>
        <w:pStyle w:val="Unix"/>
      </w:pPr>
      <w:r>
        <w:t>&gt;&gt;&gt; import six</w:t>
      </w:r>
    </w:p>
    <w:p w14:paraId="550586B9" w14:textId="77777777" w:rsidR="005713B3" w:rsidRDefault="005713B3" w:rsidP="005713B3">
      <w:pPr>
        <w:pStyle w:val="Unix"/>
      </w:pPr>
      <w:r>
        <w:t>&gt;&gt;&gt; six.__version__</w:t>
      </w:r>
    </w:p>
    <w:p w14:paraId="500E5188" w14:textId="77777777" w:rsidR="005713B3" w:rsidRDefault="005713B3" w:rsidP="005713B3">
      <w:pPr>
        <w:pStyle w:val="Unix"/>
      </w:pPr>
      <w:r>
        <w:t>'1.10.0'</w:t>
      </w:r>
    </w:p>
    <w:p w14:paraId="505A9E94" w14:textId="77777777" w:rsidR="005713B3" w:rsidRDefault="005713B3" w:rsidP="005713B3">
      <w:pPr>
        <w:pStyle w:val="BodyText2"/>
      </w:pPr>
      <w:r>
        <w:t>Fiona now works!!</w:t>
      </w:r>
    </w:p>
    <w:p w14:paraId="3F827B3E" w14:textId="77777777" w:rsidR="005713B3" w:rsidRDefault="005713B3" w:rsidP="005713B3">
      <w:pPr>
        <w:pStyle w:val="Heading8"/>
      </w:pPr>
      <w:bookmarkStart w:id="127" w:name="_tilemaker"/>
      <w:bookmarkEnd w:id="127"/>
      <w:r>
        <w:t>tilemaker</w:t>
      </w:r>
    </w:p>
    <w:p w14:paraId="0BBECD72" w14:textId="77777777" w:rsidR="005713B3" w:rsidRDefault="005713B3" w:rsidP="005713B3">
      <w:pPr>
        <w:pStyle w:val="BodyText2"/>
      </w:pPr>
      <w:r>
        <w:t xml:space="preserve">From </w:t>
      </w:r>
      <w:hyperlink r:id="rId605" w:history="1">
        <w:r w:rsidRPr="00465836">
          <w:rPr>
            <w:rStyle w:val="Hyperlink"/>
          </w:rPr>
          <w:t>https://github.com/systemed/tilemaker#installing</w:t>
        </w:r>
      </w:hyperlink>
      <w:r>
        <w:t xml:space="preserve"> and </w:t>
      </w:r>
      <w:hyperlink r:id="rId606" w:history="1">
        <w:r w:rsidRPr="00465836">
          <w:rPr>
            <w:rStyle w:val="Hyperlink"/>
          </w:rPr>
          <w:t>http://juniway.blogspot.it/2015/12/install-boost-1590-build-from-source.html</w:t>
        </w:r>
      </w:hyperlink>
    </w:p>
    <w:p w14:paraId="31DC52AD"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6C5C7C87"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33224466" w14:textId="77777777" w:rsidR="005713B3" w:rsidRDefault="005713B3" w:rsidP="005713B3">
      <w:pPr>
        <w:pStyle w:val="Unix"/>
      </w:pPr>
      <w:r>
        <w:t>blishten:~/workspace (master) $ sudo apt-get update</w:t>
      </w:r>
    </w:p>
    <w:p w14:paraId="44A6D28C" w14:textId="77777777" w:rsidR="005713B3" w:rsidRDefault="005713B3" w:rsidP="005713B3">
      <w:pPr>
        <w:pStyle w:val="Unix"/>
      </w:pPr>
      <w:r>
        <w:t>blishten:~/workspace (master) $ sudo apt-get install build-essential liblua5.1-0 liblua5.1-0-dev libprotobuf-dev libsqlite3-dev protobuf-compiler shapelib libshp-dev</w:t>
      </w:r>
    </w:p>
    <w:p w14:paraId="4EE8285D" w14:textId="77777777" w:rsidR="005713B3" w:rsidRDefault="005713B3" w:rsidP="005713B3">
      <w:pPr>
        <w:pStyle w:val="Unix"/>
      </w:pPr>
      <w:r>
        <w:t>blishten:~/workspace (master) $ wget http://sourceforge.net/projects/boost/files/boost/1.59.0/boost_1_59_0.tar.bz2</w:t>
      </w:r>
    </w:p>
    <w:p w14:paraId="3B615A04" w14:textId="77777777" w:rsidR="005713B3" w:rsidRDefault="005713B3" w:rsidP="005713B3">
      <w:pPr>
        <w:pStyle w:val="Unix"/>
      </w:pPr>
      <w:r>
        <w:t>blishten:~/workspace (master) $ tar xf boost_1_59_0.tar.bz2</w:t>
      </w:r>
    </w:p>
    <w:p w14:paraId="20C72A51" w14:textId="77777777" w:rsidR="005713B3" w:rsidRDefault="005713B3" w:rsidP="005713B3">
      <w:pPr>
        <w:pStyle w:val="Unix"/>
      </w:pPr>
      <w:r>
        <w:t>blishten:~/workspace (master) $ cd boost_1_59_0</w:t>
      </w:r>
    </w:p>
    <w:p w14:paraId="13AF1742" w14:textId="77777777" w:rsidR="005713B3" w:rsidRDefault="005713B3" w:rsidP="005713B3">
      <w:pPr>
        <w:pStyle w:val="Unix"/>
      </w:pPr>
      <w:r>
        <w:t xml:space="preserve">blishten:~/workspace/boost_1_59_0 (master) $ ./bootstrap.sh --prefix=/usr/local --with-libraries=all --libdir=/usr/local/lib --includedir=/usr/local/include </w:t>
      </w:r>
    </w:p>
    <w:p w14:paraId="3F1BEA6F" w14:textId="77777777" w:rsidR="005713B3" w:rsidRDefault="005713B3" w:rsidP="005713B3">
      <w:pPr>
        <w:pStyle w:val="Unix"/>
      </w:pPr>
      <w:r>
        <w:t>blishten:~/workspace/boost_1_59_0 (master) $ sudo ./b2 install       this takes a while!</w:t>
      </w:r>
    </w:p>
    <w:p w14:paraId="2CFD8BA7" w14:textId="77777777" w:rsidR="005713B3" w:rsidRDefault="005713B3" w:rsidP="005713B3">
      <w:pPr>
        <w:pStyle w:val="Unix"/>
      </w:pPr>
      <w:r>
        <w:t>blishten:~/workspace/boost_1_59_0 (master) $ sudo /bin/bash -c 'echo "/usr/local/lib" &gt; /etc/ld.so.conf.d/boost.conf'</w:t>
      </w:r>
    </w:p>
    <w:p w14:paraId="15E34BA7" w14:textId="77777777" w:rsidR="005713B3" w:rsidRDefault="005713B3" w:rsidP="005713B3">
      <w:pPr>
        <w:pStyle w:val="Unix"/>
      </w:pPr>
      <w:r>
        <w:t>blishten:~/workspace/boost_1_59_0 (master) $ sudo ldconfig</w:t>
      </w:r>
    </w:p>
    <w:p w14:paraId="4BDA122B" w14:textId="77777777" w:rsidR="005713B3" w:rsidRDefault="005713B3" w:rsidP="005713B3">
      <w:pPr>
        <w:pStyle w:val="Unix"/>
      </w:pPr>
      <w:r>
        <w:t>blishten:~/workspace/boost_1_59_0 (master) $ cd ..</w:t>
      </w:r>
    </w:p>
    <w:p w14:paraId="07F7E6EC" w14:textId="77777777" w:rsidR="005713B3" w:rsidRDefault="005713B3" w:rsidP="005713B3">
      <w:pPr>
        <w:pStyle w:val="Unix"/>
      </w:pPr>
      <w:r>
        <w:t>blishten:~/workspace (master) $ git clone https://github.com/systemed/tilemaker.git</w:t>
      </w:r>
    </w:p>
    <w:p w14:paraId="4C62A368" w14:textId="77777777" w:rsidR="005713B3" w:rsidRDefault="005713B3" w:rsidP="005713B3">
      <w:pPr>
        <w:pStyle w:val="Unix"/>
      </w:pPr>
      <w:r>
        <w:t>Cloning into 'tilemaker'...</w:t>
      </w:r>
    </w:p>
    <w:p w14:paraId="7F23A50B" w14:textId="77777777" w:rsidR="005713B3" w:rsidRDefault="005713B3" w:rsidP="005713B3">
      <w:pPr>
        <w:pStyle w:val="Unix"/>
      </w:pPr>
      <w:r>
        <w:t>remote: Counting objects: 566, done.</w:t>
      </w:r>
    </w:p>
    <w:p w14:paraId="157F9627" w14:textId="77777777" w:rsidR="005713B3" w:rsidRDefault="005713B3" w:rsidP="005713B3">
      <w:pPr>
        <w:pStyle w:val="Unix"/>
      </w:pPr>
      <w:r>
        <w:t>remote: Total 566 (delta 0), reused 0 (delta 0), pack-reused 566</w:t>
      </w:r>
    </w:p>
    <w:p w14:paraId="5AB01315" w14:textId="77777777" w:rsidR="005713B3" w:rsidRDefault="005713B3" w:rsidP="005713B3">
      <w:pPr>
        <w:pStyle w:val="Unix"/>
      </w:pPr>
      <w:r>
        <w:t>Receiving objects: 100% (566/566), 323.32 KiB | 0 bytes/s, done.</w:t>
      </w:r>
    </w:p>
    <w:p w14:paraId="2FD90052" w14:textId="77777777" w:rsidR="005713B3" w:rsidRDefault="005713B3" w:rsidP="005713B3">
      <w:pPr>
        <w:pStyle w:val="Unix"/>
      </w:pPr>
      <w:r>
        <w:t>Resolving deltas: 100% (353/353), done.</w:t>
      </w:r>
    </w:p>
    <w:p w14:paraId="32EE0EA6" w14:textId="77777777" w:rsidR="005713B3" w:rsidRDefault="005713B3" w:rsidP="005713B3">
      <w:pPr>
        <w:pStyle w:val="Unix"/>
      </w:pPr>
      <w:r>
        <w:t>blishten:~/workspace (master) $ cd tilemaker/</w:t>
      </w:r>
    </w:p>
    <w:p w14:paraId="71B4CD5E" w14:textId="77777777" w:rsidR="005713B3" w:rsidRDefault="005713B3" w:rsidP="005713B3">
      <w:pPr>
        <w:pStyle w:val="Unix"/>
      </w:pPr>
      <w:r>
        <w:t>blishten:~/workspace/tilemaker (master) $ make</w:t>
      </w:r>
    </w:p>
    <w:p w14:paraId="403791E6" w14:textId="77777777" w:rsidR="005713B3" w:rsidRDefault="005713B3" w:rsidP="005713B3">
      <w:pPr>
        <w:pStyle w:val="Unix"/>
      </w:pPr>
      <w:r>
        <w:t>blishten:~/workspace/tilemaker (master) $ sudo make install</w:t>
      </w:r>
    </w:p>
    <w:p w14:paraId="2EE4FD0C" w14:textId="77777777" w:rsidR="005713B3" w:rsidRDefault="005713B3" w:rsidP="005713B3">
      <w:pPr>
        <w:pStyle w:val="Heading8"/>
      </w:pPr>
      <w:r>
        <w:t>Gsutils</w:t>
      </w:r>
    </w:p>
    <w:p w14:paraId="21CC7CB1" w14:textId="77777777" w:rsidR="005713B3" w:rsidRDefault="005713B3" w:rsidP="005713B3">
      <w:pPr>
        <w:pStyle w:val="BodyText2"/>
      </w:pPr>
      <w:r>
        <w:t>Doing this:</w:t>
      </w:r>
    </w:p>
    <w:p w14:paraId="3CD86925" w14:textId="77777777" w:rsidR="005713B3" w:rsidRDefault="005713B3" w:rsidP="005713B3">
      <w:pPr>
        <w:pStyle w:val="Unix"/>
      </w:pPr>
      <w:r w:rsidRPr="00687BB1">
        <w:t>export CLOUD_SDK_REPO="cloud-sdk-$(lsb_release -c -s)"</w:t>
      </w:r>
    </w:p>
    <w:p w14:paraId="554677EC" w14:textId="77777777" w:rsidR="005713B3" w:rsidRDefault="005713B3" w:rsidP="005713B3">
      <w:pPr>
        <w:pStyle w:val="Heading8"/>
      </w:pPr>
      <w:r>
        <w:t>zip</w:t>
      </w:r>
    </w:p>
    <w:p w14:paraId="0B737D84" w14:textId="77777777" w:rsidR="005713B3" w:rsidRDefault="005713B3" w:rsidP="005713B3">
      <w:pPr>
        <w:pStyle w:val="BodyText2"/>
      </w:pPr>
      <w:r>
        <w:t>Simple Ubuntu zip/unziper:</w:t>
      </w:r>
    </w:p>
    <w:p w14:paraId="68A2F031" w14:textId="77777777" w:rsidR="005713B3" w:rsidRDefault="005713B3" w:rsidP="005713B3">
      <w:pPr>
        <w:pStyle w:val="Unix"/>
      </w:pPr>
      <w:r w:rsidRPr="00EA2F07">
        <w:t>sudo apt-get install zip gzip tar</w:t>
      </w:r>
    </w:p>
    <w:p w14:paraId="4DE56D54" w14:textId="77777777" w:rsidR="005713B3" w:rsidRPr="00EA2F07" w:rsidRDefault="005713B3" w:rsidP="005713B3">
      <w:pPr>
        <w:pStyle w:val="BodyText2"/>
      </w:pPr>
      <w:r>
        <w:lastRenderedPageBreak/>
        <w:t>to use: unzip &lt;archive.zip&gt;</w:t>
      </w:r>
    </w:p>
    <w:p w14:paraId="75A00E12" w14:textId="77777777" w:rsidR="005713B3" w:rsidRDefault="005713B3" w:rsidP="005713B3">
      <w:pPr>
        <w:pStyle w:val="Heading7"/>
      </w:pPr>
      <w:r>
        <w:t>Google App Engine</w:t>
      </w:r>
    </w:p>
    <w:p w14:paraId="1848D196" w14:textId="77777777" w:rsidR="005713B3" w:rsidRDefault="005713B3" w:rsidP="005713B3">
      <w:pPr>
        <w:pStyle w:val="Heading8"/>
      </w:pPr>
      <w:r>
        <w:t>Testing Apps</w:t>
      </w:r>
    </w:p>
    <w:p w14:paraId="3C9D2383"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607" w:history="1">
        <w:r w:rsidRPr="00A5061D">
          <w:rPr>
            <w:rStyle w:val="Hyperlink"/>
          </w:rPr>
          <w:t>https://community.c9.io/t/google-app-engine-dev-appserver-py/783</w:t>
        </w:r>
      </w:hyperlink>
      <w:r>
        <w:t xml:space="preserve">. </w:t>
      </w:r>
    </w:p>
    <w:p w14:paraId="73681F05" w14:textId="77777777" w:rsidR="005713B3" w:rsidRDefault="005713B3" w:rsidP="005713B3">
      <w:pPr>
        <w:pStyle w:val="BodyText2"/>
      </w:pPr>
      <w:r>
        <w:t>The following line starts the development server and listens on port 8081:</w:t>
      </w:r>
    </w:p>
    <w:p w14:paraId="7C7AF920" w14:textId="77777777" w:rsidR="005713B3" w:rsidRDefault="005713B3" w:rsidP="005713B3">
      <w:pPr>
        <w:pStyle w:val="Unix"/>
      </w:pPr>
      <w:r w:rsidRPr="0067294D">
        <w:t>blishten:~/workspace (master) $ dev_appserver.py --host $IP --port 8081 --admin_host $IP --admin_port 8082 geeImageServer</w:t>
      </w:r>
    </w:p>
    <w:p w14:paraId="14B439A3" w14:textId="77777777" w:rsidR="005713B3" w:rsidRDefault="005713B3" w:rsidP="005713B3">
      <w:pPr>
        <w:pStyle w:val="BodyText2"/>
      </w:pPr>
      <w:r>
        <w:t>You can then request a page at the following domain:</w:t>
      </w:r>
    </w:p>
    <w:p w14:paraId="6113E32D" w14:textId="77777777" w:rsidR="005713B3" w:rsidRDefault="000D5C35" w:rsidP="005713B3">
      <w:pPr>
        <w:pStyle w:val="BodyText2"/>
      </w:pPr>
      <w:hyperlink r:id="rId608" w:history="1">
        <w:r w:rsidR="005713B3" w:rsidRPr="00A5061D">
          <w:rPr>
            <w:rStyle w:val="Hyperlink"/>
          </w:rPr>
          <w:t>https://python-blishten.c9users.io:8081</w:t>
        </w:r>
      </w:hyperlink>
      <w:r w:rsidR="005713B3">
        <w:t xml:space="preserve"> </w:t>
      </w:r>
    </w:p>
    <w:p w14:paraId="52FF21B1" w14:textId="77777777" w:rsidR="005713B3" w:rsidRDefault="005713B3" w:rsidP="005713B3">
      <w:pPr>
        <w:pStyle w:val="BodyText2"/>
      </w:pPr>
      <w:r>
        <w:t>e.g. to make a specific request to the geeImageServer:</w:t>
      </w:r>
    </w:p>
    <w:p w14:paraId="20BC762B" w14:textId="77777777" w:rsidR="005713B3" w:rsidRPr="0093153F" w:rsidRDefault="000D5C35" w:rsidP="005713B3">
      <w:pPr>
        <w:pStyle w:val="BodyText2"/>
      </w:pPr>
      <w:hyperlink r:id="rId609" w:history="1">
        <w:r w:rsidR="005713B3" w:rsidRPr="00A5061D">
          <w:rPr>
            <w:rStyle w:val="Hyperlink"/>
          </w:rPr>
          <w:t>https://python-blishten.c9users.io:8081/getValuesForPoint?sceneid=LANDSAT/LC8_L1T_TOA/LC81970502016195LGN00&amp;lng=-3.9785914394893998&amp;lat=14.570051011329882</w:t>
        </w:r>
      </w:hyperlink>
      <w:r w:rsidR="005713B3">
        <w:t xml:space="preserve"> </w:t>
      </w:r>
    </w:p>
    <w:p w14:paraId="790E148D" w14:textId="77777777" w:rsidR="005713B3" w:rsidRDefault="005713B3" w:rsidP="005713B3">
      <w:pPr>
        <w:pStyle w:val="Heading8"/>
      </w:pPr>
      <w:r>
        <w:t>Deploying apps</w:t>
      </w:r>
    </w:p>
    <w:p w14:paraId="2C37699F" w14:textId="77777777" w:rsidR="005713B3" w:rsidRDefault="005713B3" w:rsidP="005713B3">
      <w:pPr>
        <w:pStyle w:val="BodyText2"/>
      </w:pPr>
      <w:r>
        <w:t>Deploy apps using:</w:t>
      </w:r>
    </w:p>
    <w:p w14:paraId="64DBD11A" w14:textId="77777777" w:rsidR="005713B3" w:rsidRDefault="005713B3" w:rsidP="005713B3">
      <w:pPr>
        <w:pStyle w:val="Unix"/>
      </w:pPr>
      <w:r w:rsidRPr="0093153F">
        <w:t>blishten:~/workspace/geeImageServer (master) $ gcloud app deploy app.yaml</w:t>
      </w:r>
    </w:p>
    <w:p w14:paraId="5FF1B234" w14:textId="77777777" w:rsidR="007065D0" w:rsidRDefault="007065D0" w:rsidP="007065D0">
      <w:pPr>
        <w:pStyle w:val="Heading6"/>
      </w:pPr>
      <w:r>
        <w:t>tensor-flow</w:t>
      </w:r>
    </w:p>
    <w:p w14:paraId="564E53F9" w14:textId="77777777" w:rsidR="007065D0" w:rsidRDefault="007065D0" w:rsidP="007065D0">
      <w:pPr>
        <w:pStyle w:val="Heading7"/>
      </w:pPr>
      <w:r>
        <w:t>Installations</w:t>
      </w:r>
    </w:p>
    <w:p w14:paraId="15F8648E" w14:textId="77777777" w:rsidR="007065D0" w:rsidRDefault="007065D0" w:rsidP="007065D0">
      <w:pPr>
        <w:pStyle w:val="Heading8"/>
      </w:pPr>
      <w:r>
        <w:t>Anaconda</w:t>
      </w:r>
    </w:p>
    <w:p w14:paraId="7536610B" w14:textId="77777777" w:rsidR="0084536D" w:rsidRDefault="007065D0" w:rsidP="008B6883">
      <w:pPr>
        <w:pStyle w:val="BodyText2"/>
      </w:pPr>
      <w:r>
        <w:t>Installing Anaconda 4.3.1 on 4/5/17 which also install</w:t>
      </w:r>
      <w:r w:rsidR="0084536D">
        <w:t>s</w:t>
      </w:r>
      <w:r>
        <w:t xml:space="preserve"> Jupyter Notebooks which are needed for the Udacity TensorFlow tutorials (see </w:t>
      </w:r>
      <w:hyperlink w:anchor="_Anaconda" w:history="1">
        <w:r w:rsidRPr="0044224B">
          <w:rPr>
            <w:rStyle w:val="Hyperlink"/>
          </w:rPr>
          <w:t>here</w:t>
        </w:r>
      </w:hyperlink>
      <w:r>
        <w:t>).</w:t>
      </w:r>
      <w:r w:rsidR="00601C7D">
        <w:t xml:space="preserve"> </w:t>
      </w:r>
    </w:p>
    <w:p w14:paraId="4235CB72" w14:textId="77777777" w:rsidR="0084536D" w:rsidRDefault="0084536D" w:rsidP="0084536D">
      <w:pPr>
        <w:pStyle w:val="Heading9"/>
      </w:pPr>
      <w:r>
        <w:t>Jupyter Notebooks</w:t>
      </w:r>
    </w:p>
    <w:p w14:paraId="24CAB659" w14:textId="77777777" w:rsidR="007065D0" w:rsidRDefault="00601C7D" w:rsidP="008B6883">
      <w:pPr>
        <w:pStyle w:val="BodyText2"/>
      </w:pPr>
      <w:r>
        <w:t xml:space="preserve">I have a custom Runner for the </w:t>
      </w:r>
      <w:r w:rsidR="00E1530E">
        <w:t>Jupyter Notebooks - just run it and then click on the lin</w:t>
      </w:r>
      <w:r w:rsidR="00626D98">
        <w:t xml:space="preserve">k to open the Jupyter Notebooks (the </w:t>
      </w:r>
      <w:hyperlink r:id="rId610" w:history="1">
        <w:r w:rsidR="00626D98" w:rsidRPr="00914DB2">
          <w:rPr>
            <w:rStyle w:val="Hyperlink"/>
          </w:rPr>
          <w:t>http://0.0.0.0:8080/?token</w:t>
        </w:r>
      </w:hyperlink>
      <w:r w:rsidR="00626D98">
        <w:t>... link below):</w:t>
      </w:r>
    </w:p>
    <w:p w14:paraId="0FC23752" w14:textId="77777777" w:rsidR="00E1530E" w:rsidRDefault="00626D98" w:rsidP="008B6883">
      <w:pPr>
        <w:pStyle w:val="BodyText2"/>
      </w:pPr>
      <w:r>
        <w:rPr>
          <w:noProof/>
          <w:lang w:bidi="ar-SA"/>
        </w:rPr>
        <w:drawing>
          <wp:inline distT="0" distB="0" distL="0" distR="0" wp14:anchorId="221A00CB" wp14:editId="5A9D2284">
            <wp:extent cx="3357349" cy="1198746"/>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3367321" cy="1202306"/>
                    </a:xfrm>
                    <a:prstGeom prst="rect">
                      <a:avLst/>
                    </a:prstGeom>
                    <a:noFill/>
                    <a:ln>
                      <a:noFill/>
                    </a:ln>
                  </pic:spPr>
                </pic:pic>
              </a:graphicData>
            </a:graphic>
          </wp:inline>
        </w:drawing>
      </w:r>
    </w:p>
    <w:p w14:paraId="28D1071A" w14:textId="77777777" w:rsidR="00287AEC" w:rsidRDefault="00287AEC" w:rsidP="008B6883">
      <w:pPr>
        <w:pStyle w:val="BodyText2"/>
      </w:pPr>
      <w:r>
        <w:t>I have a folder for mapboxgl notebooks.</w:t>
      </w:r>
    </w:p>
    <w:p w14:paraId="760A40C4" w14:textId="77777777" w:rsidR="007065D0" w:rsidRDefault="007065D0" w:rsidP="007065D0">
      <w:pPr>
        <w:pStyle w:val="Heading8"/>
      </w:pPr>
      <w:r>
        <w:t>TensorFlow</w:t>
      </w:r>
    </w:p>
    <w:p w14:paraId="0263949F"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41493D27" w14:textId="77777777" w:rsidR="007065D0" w:rsidRDefault="007065D0" w:rsidP="007065D0">
      <w:pPr>
        <w:pStyle w:val="Heading8"/>
      </w:pPr>
      <w:r>
        <w:t>Google Earth Engine Python API</w:t>
      </w:r>
    </w:p>
    <w:p w14:paraId="31BBCD26" w14:textId="77777777" w:rsidR="007065D0" w:rsidRDefault="007065D0" w:rsidP="008B6883">
      <w:pPr>
        <w:pStyle w:val="BodyText2"/>
      </w:pPr>
      <w:r>
        <w:t xml:space="preserve">See </w:t>
      </w:r>
      <w:hyperlink w:anchor="_23/6/17" w:history="1">
        <w:r w:rsidRPr="005E5021">
          <w:rPr>
            <w:rStyle w:val="Hyperlink"/>
          </w:rPr>
          <w:t>23/6/17</w:t>
        </w:r>
      </w:hyperlink>
      <w:r>
        <w:t>.</w:t>
      </w:r>
    </w:p>
    <w:p w14:paraId="0CB9FC55" w14:textId="77777777" w:rsidR="00E669E5" w:rsidRDefault="00E669E5" w:rsidP="00E669E5">
      <w:pPr>
        <w:pStyle w:val="Heading8"/>
      </w:pPr>
      <w:r>
        <w:t>mapboxgl</w:t>
      </w:r>
    </w:p>
    <w:p w14:paraId="5611EDF8" w14:textId="77777777" w:rsidR="00E669E5" w:rsidRPr="00E669E5" w:rsidRDefault="00A762F3" w:rsidP="00E669E5">
      <w:pPr>
        <w:pStyle w:val="BodyText2"/>
      </w:pPr>
      <w:r>
        <w:t xml:space="preserve">See </w:t>
      </w:r>
      <w:hyperlink w:anchor="_mapboxgl" w:history="1">
        <w:r w:rsidRPr="00A762F3">
          <w:rPr>
            <w:rStyle w:val="Hyperlink"/>
          </w:rPr>
          <w:t>here</w:t>
        </w:r>
      </w:hyperlink>
      <w:r>
        <w:t>.</w:t>
      </w:r>
    </w:p>
    <w:p w14:paraId="08E31991" w14:textId="77777777" w:rsidR="00E669E5" w:rsidRDefault="00E669E5" w:rsidP="00E669E5">
      <w:pPr>
        <w:pStyle w:val="Heading8"/>
      </w:pPr>
      <w:r>
        <w:t>pandas</w:t>
      </w:r>
    </w:p>
    <w:p w14:paraId="0B587452" w14:textId="77777777" w:rsidR="00002582" w:rsidRPr="00002582" w:rsidRDefault="00002582" w:rsidP="00002582">
      <w:pPr>
        <w:pStyle w:val="BodyText2"/>
      </w:pPr>
      <w:r>
        <w:lastRenderedPageBreak/>
        <w:t xml:space="preserve">See </w:t>
      </w:r>
      <w:hyperlink w:anchor="_pandas" w:history="1">
        <w:r w:rsidRPr="00002582">
          <w:rPr>
            <w:rStyle w:val="Hyperlink"/>
          </w:rPr>
          <w:t>here</w:t>
        </w:r>
      </w:hyperlink>
      <w:r>
        <w:t>.</w:t>
      </w:r>
    </w:p>
    <w:p w14:paraId="5B731A72" w14:textId="77777777" w:rsidR="00E669E5" w:rsidRDefault="00E669E5" w:rsidP="00E669E5">
      <w:pPr>
        <w:pStyle w:val="Heading8"/>
      </w:pPr>
      <w:r>
        <w:t>pysal</w:t>
      </w:r>
    </w:p>
    <w:p w14:paraId="69CA6B24" w14:textId="77777777" w:rsidR="00B253CA" w:rsidRPr="00B253CA" w:rsidRDefault="00B253CA" w:rsidP="00B253CA">
      <w:pPr>
        <w:pStyle w:val="BodyText2"/>
      </w:pPr>
      <w:r>
        <w:t xml:space="preserve">See </w:t>
      </w:r>
      <w:hyperlink w:anchor="_pysal" w:history="1">
        <w:r w:rsidRPr="00B253CA">
          <w:rPr>
            <w:rStyle w:val="Hyperlink"/>
          </w:rPr>
          <w:t>here</w:t>
        </w:r>
      </w:hyperlink>
      <w:r>
        <w:t>.</w:t>
      </w:r>
    </w:p>
    <w:p w14:paraId="157D3B38" w14:textId="77777777" w:rsidR="007065D0" w:rsidRDefault="007065D0" w:rsidP="007065D0">
      <w:pPr>
        <w:pStyle w:val="Heading7"/>
      </w:pPr>
      <w:r>
        <w:t>Configuration</w:t>
      </w:r>
    </w:p>
    <w:p w14:paraId="00557F7B" w14:textId="77777777" w:rsidR="007065D0" w:rsidRDefault="007065D0" w:rsidP="007065D0">
      <w:pPr>
        <w:pStyle w:val="Heading8"/>
      </w:pPr>
      <w:r>
        <w:t>Folders</w:t>
      </w:r>
    </w:p>
    <w:p w14:paraId="6B0844A2" w14:textId="77777777" w:rsidR="007065D0" w:rsidRPr="00C66053" w:rsidRDefault="007065D0" w:rsidP="008B6883">
      <w:pPr>
        <w:pStyle w:val="BodyText2"/>
      </w:pPr>
      <w:r>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w:t>
      </w:r>
      <w:r w:rsidR="00287AEC">
        <w:t xml:space="preserve"> See </w:t>
      </w:r>
      <w:hyperlink w:anchor="_Setting_the_default" w:history="1">
        <w:r w:rsidR="00287AEC" w:rsidRPr="00287AEC">
          <w:rPr>
            <w:rStyle w:val="Hyperlink"/>
          </w:rPr>
          <w:t>Setting the default Home folder</w:t>
        </w:r>
      </w:hyperlink>
      <w:r w:rsidR="00287AEC">
        <w:t>.</w:t>
      </w:r>
      <w:r>
        <w:t xml:space="preserve"> Creating a folder in the tensor-flow workspace.</w:t>
      </w:r>
    </w:p>
    <w:p w14:paraId="373DE879" w14:textId="77777777" w:rsidR="005713B3" w:rsidRDefault="005713B3" w:rsidP="005713B3">
      <w:pPr>
        <w:pStyle w:val="Heading6"/>
      </w:pPr>
      <w:bookmarkStart w:id="128" w:name="_vector-tiles"/>
      <w:bookmarkEnd w:id="128"/>
      <w:r>
        <w:t>vector-tiles</w:t>
      </w:r>
    </w:p>
    <w:p w14:paraId="5D0C484A" w14:textId="77777777" w:rsidR="005713B3" w:rsidRDefault="005713B3" w:rsidP="005713B3">
      <w:pPr>
        <w:pStyle w:val="Heading7"/>
      </w:pPr>
      <w:r>
        <w:t>Installations</w:t>
      </w:r>
    </w:p>
    <w:p w14:paraId="3B3E3306" w14:textId="77777777" w:rsidR="005713B3" w:rsidRDefault="005713B3" w:rsidP="005713B3">
      <w:pPr>
        <w:pStyle w:val="Heading8"/>
      </w:pPr>
      <w:r>
        <w:t xml:space="preserve">Tilemaker </w:t>
      </w:r>
    </w:p>
    <w:p w14:paraId="5C38357C" w14:textId="77777777" w:rsidR="005713B3" w:rsidRDefault="005713B3" w:rsidP="005713B3">
      <w:pPr>
        <w:pStyle w:val="BodyText"/>
      </w:pPr>
      <w:r>
        <w:t>on 17/3/17</w:t>
      </w:r>
    </w:p>
    <w:p w14:paraId="7368BABF" w14:textId="77777777" w:rsidR="005713B3" w:rsidRDefault="005713B3" w:rsidP="005713B3">
      <w:pPr>
        <w:pStyle w:val="Heading8"/>
      </w:pPr>
      <w:r>
        <w:t xml:space="preserve">Google Cloud SDK </w:t>
      </w:r>
    </w:p>
    <w:p w14:paraId="13D1366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5C203753" w14:textId="77777777" w:rsidR="005713B3" w:rsidRDefault="005713B3" w:rsidP="005713B3">
      <w:pPr>
        <w:pStyle w:val="Heading8"/>
      </w:pPr>
      <w:r w:rsidRPr="00AE0AF4">
        <w:t>Google Cloud Client Library for Python</w:t>
      </w:r>
    </w:p>
    <w:p w14:paraId="5AF7504E"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5CD0A26A" w14:textId="77777777" w:rsidR="005713B3" w:rsidRDefault="005713B3" w:rsidP="005713B3">
      <w:pPr>
        <w:pStyle w:val="Unix"/>
      </w:pPr>
      <w:r w:rsidRPr="00E81A05">
        <w:t>blishten:~/workspace (master) $ sudo pip install  google-cloud-storage</w:t>
      </w:r>
    </w:p>
    <w:p w14:paraId="4AF3B3CB" w14:textId="77777777" w:rsidR="005713B3" w:rsidRDefault="005713B3" w:rsidP="005713B3">
      <w:pPr>
        <w:pStyle w:val="BodyText"/>
      </w:pPr>
      <w:r>
        <w:t xml:space="preserve">Then authenticated following the instructions </w:t>
      </w:r>
      <w:hyperlink r:id="rId612" w:history="1">
        <w:r w:rsidRPr="007420EA">
          <w:rPr>
            <w:rStyle w:val="Hyperlink"/>
          </w:rPr>
          <w:t>here</w:t>
        </w:r>
      </w:hyperlink>
      <w:r>
        <w:t>. But getting error:</w:t>
      </w:r>
    </w:p>
    <w:p w14:paraId="0245532F" w14:textId="77777777" w:rsidR="005713B3" w:rsidRDefault="005713B3" w:rsidP="005713B3">
      <w:pPr>
        <w:pStyle w:val="Unix"/>
      </w:pPr>
      <w:r w:rsidRPr="00237836">
        <w:t>Project was not passed and could not be determined from the environment</w:t>
      </w:r>
    </w:p>
    <w:p w14:paraId="3894DCC9" w14:textId="77777777" w:rsidR="005713B3" w:rsidRDefault="005713B3" w:rsidP="005713B3">
      <w:pPr>
        <w:pStyle w:val="BodyText"/>
      </w:pPr>
      <w:r>
        <w:t>You need to pass in the ProjectID:</w:t>
      </w:r>
    </w:p>
    <w:p w14:paraId="41E6D307" w14:textId="77777777" w:rsidR="005713B3" w:rsidRDefault="005713B3" w:rsidP="005713B3">
      <w:pPr>
        <w:pStyle w:val="Unix"/>
      </w:pPr>
      <w:r w:rsidRPr="000910BD">
        <w:t>client = storage.Client(</w:t>
      </w:r>
      <w:r>
        <w:t>“geeimageserver”</w:t>
      </w:r>
      <w:r w:rsidRPr="000910BD">
        <w:t>)</w:t>
      </w:r>
    </w:p>
    <w:p w14:paraId="4F3A9360" w14:textId="77777777" w:rsidR="005713B3" w:rsidRDefault="005713B3" w:rsidP="005713B3">
      <w:pPr>
        <w:pStyle w:val="BodyText2"/>
      </w:pPr>
      <w:r>
        <w:t>Still getting an error which was related to authenticating so had to authenticate again and then it worked:</w:t>
      </w:r>
    </w:p>
    <w:p w14:paraId="1534AFEE" w14:textId="77777777" w:rsidR="005713B3" w:rsidRDefault="005713B3" w:rsidP="005713B3">
      <w:pPr>
        <w:pStyle w:val="Unix"/>
      </w:pPr>
      <w:r>
        <w:t>blishten:~/workspace (master) $ gcloud beta auth application-default login</w:t>
      </w:r>
    </w:p>
    <w:p w14:paraId="214E0013" w14:textId="77777777" w:rsidR="005713B3" w:rsidRDefault="005713B3" w:rsidP="005713B3">
      <w:pPr>
        <w:pStyle w:val="Unix"/>
      </w:pPr>
      <w:r>
        <w:t>..</w:t>
      </w:r>
    </w:p>
    <w:p w14:paraId="48659EBC" w14:textId="77777777" w:rsidR="005713B3" w:rsidRDefault="005713B3" w:rsidP="005713B3">
      <w:pPr>
        <w:pStyle w:val="Unix"/>
      </w:pPr>
      <w:r>
        <w:t>Credentials saved to file: [/home/ubuntu/.config/gcloud/application_default_credentials.json]</w:t>
      </w:r>
    </w:p>
    <w:p w14:paraId="7D877739" w14:textId="77777777" w:rsidR="005713B3" w:rsidRDefault="005713B3" w:rsidP="005713B3">
      <w:pPr>
        <w:pStyle w:val="Unix"/>
      </w:pPr>
      <w:r>
        <w:t>These credentials will be used by any library that requests</w:t>
      </w:r>
    </w:p>
    <w:p w14:paraId="50F5B93F" w14:textId="77777777" w:rsidR="005713B3" w:rsidRDefault="005713B3" w:rsidP="005713B3">
      <w:pPr>
        <w:pStyle w:val="Unix"/>
      </w:pPr>
      <w:r>
        <w:t>Application Default Credentials.</w:t>
      </w:r>
    </w:p>
    <w:p w14:paraId="7DD08352" w14:textId="77777777" w:rsidR="005713B3" w:rsidRDefault="005713B3" w:rsidP="005713B3">
      <w:pPr>
        <w:pStyle w:val="Unix"/>
      </w:pPr>
      <w:r>
        <w:t>blishten:~/workspace (master) $</w:t>
      </w:r>
    </w:p>
    <w:p w14:paraId="434ACE09" w14:textId="77777777" w:rsidR="005713B3" w:rsidRDefault="005713B3" w:rsidP="005713B3">
      <w:pPr>
        <w:pStyle w:val="Heading8"/>
      </w:pPr>
      <w:r>
        <w:t>Python Dev</w:t>
      </w:r>
    </w:p>
    <w:p w14:paraId="27CF02D1" w14:textId="77777777" w:rsidR="005713B3" w:rsidRDefault="005713B3" w:rsidP="005713B3">
      <w:pPr>
        <w:pStyle w:val="BodyText"/>
      </w:pPr>
      <w:r>
        <w:t>These are needed by Cloud9 for debugging:</w:t>
      </w:r>
    </w:p>
    <w:p w14:paraId="4BABD3B5" w14:textId="77777777" w:rsidR="005713B3" w:rsidRDefault="005713B3" w:rsidP="005713B3">
      <w:pPr>
        <w:pStyle w:val="Unix"/>
      </w:pPr>
      <w:r w:rsidRPr="007420EA">
        <w:t>sudo apt-get update</w:t>
      </w:r>
    </w:p>
    <w:p w14:paraId="19E5A10C" w14:textId="77777777" w:rsidR="005713B3" w:rsidRDefault="005713B3" w:rsidP="005713B3">
      <w:pPr>
        <w:pStyle w:val="Unix"/>
      </w:pPr>
      <w:r w:rsidRPr="00F5244A">
        <w:t>sudo apt-get install python-dev</w:t>
      </w:r>
    </w:p>
    <w:p w14:paraId="195FF81E" w14:textId="77777777" w:rsidR="005713B3" w:rsidRPr="00AE0AF4" w:rsidRDefault="005713B3" w:rsidP="005713B3">
      <w:pPr>
        <w:pStyle w:val="Unix"/>
      </w:pPr>
      <w:r w:rsidRPr="007420EA">
        <w:t>sudo pip install ikpdb</w:t>
      </w:r>
    </w:p>
    <w:p w14:paraId="11BE5791" w14:textId="77777777" w:rsidR="005713B3" w:rsidRDefault="005713B3" w:rsidP="005713B3">
      <w:pPr>
        <w:pStyle w:val="Heading8"/>
      </w:pPr>
      <w:r>
        <w:t>Tippecanoe</w:t>
      </w:r>
    </w:p>
    <w:p w14:paraId="4E31FFC9"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6F2E9F01" w14:textId="77777777" w:rsidR="005713B3" w:rsidRDefault="005713B3" w:rsidP="005713B3">
      <w:pPr>
        <w:pStyle w:val="Heading8"/>
      </w:pPr>
      <w:r>
        <w:t>gdal</w:t>
      </w:r>
    </w:p>
    <w:p w14:paraId="6A96D329"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372FB804" w14:textId="77777777" w:rsidR="005713B3" w:rsidRDefault="005713B3" w:rsidP="005713B3">
      <w:pPr>
        <w:pStyle w:val="Heading7"/>
      </w:pPr>
      <w:r>
        <w:t>Configuration</w:t>
      </w:r>
    </w:p>
    <w:p w14:paraId="3CB34F6A" w14:textId="77777777" w:rsidR="005713B3" w:rsidRDefault="005713B3" w:rsidP="005713B3">
      <w:pPr>
        <w:pStyle w:val="BodyText2"/>
      </w:pPr>
      <w:r>
        <w:t>CORS</w:t>
      </w:r>
    </w:p>
    <w:p w14:paraId="45FA66CE" w14:textId="77777777" w:rsidR="005713B3" w:rsidRDefault="005713B3" w:rsidP="005713B3">
      <w:pPr>
        <w:pStyle w:val="BodyText2"/>
      </w:pPr>
      <w:r>
        <w:t>Moved required pbf files and shapefiles, then:</w:t>
      </w:r>
    </w:p>
    <w:p w14:paraId="3246C9C0"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60B68737" w14:textId="77777777" w:rsidR="007065D0" w:rsidRDefault="007065D0" w:rsidP="007065D0">
      <w:pPr>
        <w:pStyle w:val="Heading6"/>
      </w:pPr>
      <w:r>
        <w:lastRenderedPageBreak/>
        <w:t>web-apps</w:t>
      </w:r>
    </w:p>
    <w:p w14:paraId="556E3939" w14:textId="77777777" w:rsidR="007065D0" w:rsidRDefault="007065D0" w:rsidP="007065D0">
      <w:pPr>
        <w:pStyle w:val="Heading7"/>
      </w:pPr>
      <w:r>
        <w:t>Installations</w:t>
      </w:r>
    </w:p>
    <w:p w14:paraId="00961D4C" w14:textId="77777777" w:rsidR="007065D0" w:rsidRDefault="007065D0" w:rsidP="008B6883">
      <w:pPr>
        <w:pStyle w:val="BodyText2"/>
      </w:pPr>
      <w:r>
        <w:t>Downloaded Leaflet and installed in widgets/leaflet:</w:t>
      </w:r>
    </w:p>
    <w:p w14:paraId="19EE9B11" w14:textId="77777777" w:rsidR="007065D0" w:rsidRDefault="007065D0" w:rsidP="007065D0">
      <w:pPr>
        <w:pStyle w:val="Unix"/>
      </w:pPr>
      <w:r w:rsidRPr="00C62E09">
        <w:t>blishten:~/workspace/widgets</w:t>
      </w:r>
      <w:r>
        <w:t>/leaflet</w:t>
      </w:r>
      <w:r w:rsidRPr="00C62E09">
        <w:t xml:space="preserve"> (gh-pages) $ wget </w:t>
      </w:r>
      <w:hyperlink r:id="rId613" w:history="1">
        <w:r w:rsidRPr="00027312">
          <w:rPr>
            <w:rStyle w:val="Hyperlink"/>
          </w:rPr>
          <w:t>http://cdn.leafletjs.com/leaflet/v1.1.0/leaflet.zip</w:t>
        </w:r>
      </w:hyperlink>
    </w:p>
    <w:p w14:paraId="71BFA654" w14:textId="77777777" w:rsidR="007065D0" w:rsidRPr="00C62E09" w:rsidRDefault="007065D0" w:rsidP="007065D0">
      <w:pPr>
        <w:pStyle w:val="Unix"/>
      </w:pPr>
      <w:r w:rsidRPr="00C62E09">
        <w:t>blishten:~/workspace/widgets (gh-pages) $ unzip leaflet.zip</w:t>
      </w:r>
    </w:p>
    <w:p w14:paraId="605CD0F9" w14:textId="77777777" w:rsidR="007065D0" w:rsidRDefault="007065D0" w:rsidP="007065D0">
      <w:pPr>
        <w:pStyle w:val="Heading7"/>
      </w:pPr>
      <w:r>
        <w:t>Configuration</w:t>
      </w:r>
    </w:p>
    <w:p w14:paraId="63C9CAA1" w14:textId="77777777" w:rsidR="007065D0" w:rsidRPr="003300BC" w:rsidRDefault="007065D0" w:rsidP="008B6883">
      <w:pPr>
        <w:pStyle w:val="BodyText2"/>
      </w:pPr>
      <w:r>
        <w:t>Set up CORS on 06/11/2017.</w:t>
      </w:r>
    </w:p>
    <w:p w14:paraId="4F6F6B16" w14:textId="77777777" w:rsidR="00A539D4" w:rsidRDefault="00A539D4" w:rsidP="00A539D4">
      <w:pPr>
        <w:pStyle w:val="Heading5"/>
      </w:pPr>
      <w:r>
        <w:t>Plugins</w:t>
      </w:r>
    </w:p>
    <w:p w14:paraId="006C1AB7" w14:textId="77777777" w:rsidR="00A539D4" w:rsidRDefault="00A539D4" w:rsidP="00A539D4">
      <w:pPr>
        <w:pStyle w:val="Heading6"/>
      </w:pPr>
      <w:r>
        <w:t>Codeintel</w:t>
      </w:r>
    </w:p>
    <w:p w14:paraId="4E498B49" w14:textId="77777777" w:rsidR="00A539D4" w:rsidRPr="00A539D4" w:rsidRDefault="00A539D4" w:rsidP="00A539D4">
      <w:pPr>
        <w:pStyle w:val="BodyText2"/>
      </w:pPr>
      <w:r>
        <w:t xml:space="preserve">From </w:t>
      </w:r>
      <w:hyperlink r:id="rId614" w:history="1">
        <w:r w:rsidRPr="00A539D4">
          <w:rPr>
            <w:rStyle w:val="Hyperlink"/>
          </w:rPr>
          <w:t>here</w:t>
        </w:r>
      </w:hyperlink>
      <w:r>
        <w:t xml:space="preserve">. Installed on the Penrose machine - see </w:t>
      </w:r>
      <w:hyperlink w:anchor="_CodeIntel" w:history="1">
        <w:r w:rsidRPr="00A539D4">
          <w:rPr>
            <w:rStyle w:val="Hyperlink"/>
          </w:rPr>
          <w:t>CodeIntel</w:t>
        </w:r>
      </w:hyperlink>
      <w:r>
        <w:t>.</w:t>
      </w:r>
    </w:p>
    <w:p w14:paraId="7671612F" w14:textId="77777777" w:rsidR="00E05FB5" w:rsidRDefault="00E05FB5" w:rsidP="00E05FB5">
      <w:pPr>
        <w:pStyle w:val="Heading5"/>
      </w:pPr>
      <w:r>
        <w:t>Run Configurations</w:t>
      </w:r>
    </w:p>
    <w:p w14:paraId="76AA426E" w14:textId="77777777" w:rsidR="00E05FB5" w:rsidRDefault="00E05FB5" w:rsidP="00E05FB5">
      <w:pPr>
        <w:pStyle w:val="Heading6"/>
      </w:pPr>
      <w:r>
        <w:t>Creating</w:t>
      </w:r>
    </w:p>
    <w:p w14:paraId="7CC367A0" w14:textId="77777777" w:rsidR="00E05FB5" w:rsidRDefault="00E05FB5" w:rsidP="008B6883">
      <w:pPr>
        <w:pStyle w:val="BodyText2"/>
      </w:pPr>
      <w:r>
        <w:t>To create a new Run Configuration:</w:t>
      </w:r>
    </w:p>
    <w:p w14:paraId="6F6B5417" w14:textId="77777777" w:rsidR="00E05FB5" w:rsidRDefault="00E05FB5" w:rsidP="00E05FB5">
      <w:pPr>
        <w:pStyle w:val="ListBullet2"/>
      </w:pPr>
      <w:r>
        <w:t xml:space="preserve">Click on the + sign in the lower panel </w:t>
      </w:r>
    </w:p>
    <w:p w14:paraId="0385F703" w14:textId="77777777" w:rsidR="00E05FB5" w:rsidRDefault="00E05FB5" w:rsidP="00E05FB5">
      <w:pPr>
        <w:pStyle w:val="ListBullet2"/>
      </w:pPr>
      <w:r>
        <w:t>Select New Run Configuration</w:t>
      </w:r>
    </w:p>
    <w:p w14:paraId="4561DCEC" w14:textId="77777777" w:rsidR="00E05FB5" w:rsidRDefault="00E05FB5" w:rsidP="00E05FB5">
      <w:pPr>
        <w:pStyle w:val="ListBullet2"/>
      </w:pPr>
      <w:r>
        <w:t>Click on Runner: Auto and select New Runner</w:t>
      </w:r>
    </w:p>
    <w:p w14:paraId="5665115D" w14:textId="77777777" w:rsidR="00E05FB5" w:rsidRPr="00707EC4" w:rsidRDefault="00E05FB5" w:rsidP="00E05FB5">
      <w:pPr>
        <w:pStyle w:val="ListBullet2"/>
      </w:pPr>
      <w:r>
        <w:t>Create the file and save it with a .run extension</w:t>
      </w:r>
    </w:p>
    <w:p w14:paraId="7E580F7F" w14:textId="77777777" w:rsidR="00E05FB5" w:rsidRDefault="00E05FB5" w:rsidP="00E05FB5">
      <w:pPr>
        <w:pStyle w:val="Heading6"/>
      </w:pPr>
      <w:r>
        <w:t>Examples</w:t>
      </w:r>
    </w:p>
    <w:p w14:paraId="13577EDD" w14:textId="77777777" w:rsidR="00E05FB5" w:rsidRDefault="00E05FB5" w:rsidP="00E05FB5">
      <w:pPr>
        <w:pStyle w:val="Heading7"/>
      </w:pPr>
      <w:r>
        <w:t>Apache2</w:t>
      </w:r>
    </w:p>
    <w:p w14:paraId="1EAAA45A"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doesn’t exist on the SSH workspace. Copying it over. Adding execute rights and editing the file so it works on the SSH workspace. </w:t>
      </w:r>
    </w:p>
    <w:p w14:paraId="136FCFCA" w14:textId="77777777" w:rsidR="00E05FB5" w:rsidRDefault="00E05FB5" w:rsidP="008B6883">
      <w:pPr>
        <w:pStyle w:val="BodyText2"/>
      </w:pPr>
      <w:r>
        <w:t>Runner:</w:t>
      </w:r>
    </w:p>
    <w:p w14:paraId="4383299C" w14:textId="77777777" w:rsidR="00E05FB5" w:rsidRDefault="00E05FB5" w:rsidP="00E05FB5">
      <w:pPr>
        <w:pStyle w:val="Code"/>
      </w:pPr>
      <w:r>
        <w:t>{</w:t>
      </w:r>
    </w:p>
    <w:p w14:paraId="19E02C7A" w14:textId="77777777" w:rsidR="00E05FB5" w:rsidRDefault="00E05FB5" w:rsidP="00E05FB5">
      <w:pPr>
        <w:pStyle w:val="Code"/>
      </w:pPr>
      <w:r>
        <w:t xml:space="preserve">  "cmd": [</w:t>
      </w:r>
    </w:p>
    <w:p w14:paraId="4816FFE3" w14:textId="77777777" w:rsidR="00E05FB5" w:rsidRDefault="00E05FB5" w:rsidP="00E05FB5">
      <w:pPr>
        <w:pStyle w:val="Code"/>
      </w:pPr>
      <w:r>
        <w:t xml:space="preserve">    "sudo","/home/a_cottam/run-apache2",</w:t>
      </w:r>
    </w:p>
    <w:p w14:paraId="356390D1" w14:textId="77777777" w:rsidR="00E05FB5" w:rsidRDefault="00E05FB5" w:rsidP="00E05FB5">
      <w:pPr>
        <w:pStyle w:val="Code"/>
      </w:pPr>
      <w:r>
        <w:t xml:space="preserve">    "${debug?debug}"</w:t>
      </w:r>
    </w:p>
    <w:p w14:paraId="47B7643D" w14:textId="77777777" w:rsidR="00E05FB5" w:rsidRDefault="00E05FB5" w:rsidP="00E05FB5">
      <w:pPr>
        <w:pStyle w:val="Code"/>
      </w:pPr>
      <w:r>
        <w:t xml:space="preserve">  ],</w:t>
      </w:r>
    </w:p>
    <w:p w14:paraId="618D487B" w14:textId="77777777" w:rsidR="00E05FB5" w:rsidRDefault="00E05FB5" w:rsidP="00E05FB5">
      <w:pPr>
        <w:pStyle w:val="Code"/>
      </w:pPr>
      <w:r>
        <w:t xml:space="preserve">  "cmdStop": [</w:t>
      </w:r>
    </w:p>
    <w:p w14:paraId="04228C1A" w14:textId="77777777" w:rsidR="00E05FB5" w:rsidRDefault="00E05FB5" w:rsidP="00E05FB5">
      <w:pPr>
        <w:pStyle w:val="Code"/>
      </w:pPr>
      <w:r>
        <w:t xml:space="preserve">    "sudo /home/a_cottam/run-apache2",</w:t>
      </w:r>
    </w:p>
    <w:p w14:paraId="3C6566C3" w14:textId="77777777" w:rsidR="00E05FB5" w:rsidRDefault="00E05FB5" w:rsidP="00E05FB5">
      <w:pPr>
        <w:pStyle w:val="Code"/>
      </w:pPr>
      <w:r>
        <w:t xml:space="preserve">    "stop"</w:t>
      </w:r>
    </w:p>
    <w:p w14:paraId="19240BDA" w14:textId="77777777" w:rsidR="00E05FB5" w:rsidRDefault="00E05FB5" w:rsidP="00E05FB5">
      <w:pPr>
        <w:pStyle w:val="Code"/>
      </w:pPr>
      <w:r>
        <w:t xml:space="preserve">  ],</w:t>
      </w:r>
    </w:p>
    <w:p w14:paraId="16E768D7" w14:textId="77777777" w:rsidR="00E05FB5" w:rsidRDefault="00E05FB5" w:rsidP="00E05FB5">
      <w:pPr>
        <w:pStyle w:val="Code"/>
      </w:pPr>
      <w:r>
        <w:t xml:space="preserve">  "debugger": "xdebug",</w:t>
      </w:r>
    </w:p>
    <w:p w14:paraId="46ADADE3" w14:textId="77777777" w:rsidR="00E05FB5" w:rsidRDefault="00E05FB5" w:rsidP="00E05FB5">
      <w:pPr>
        <w:pStyle w:val="Code"/>
      </w:pPr>
      <w:r>
        <w:t xml:space="preserve">  "debugport": 9000,</w:t>
      </w:r>
    </w:p>
    <w:p w14:paraId="0FF4B6A2" w14:textId="77777777" w:rsidR="00E05FB5" w:rsidRDefault="00E05FB5" w:rsidP="00E05FB5">
      <w:pPr>
        <w:pStyle w:val="Code"/>
      </w:pPr>
      <w:r>
        <w:t xml:space="preserve">  "$debugDefaultState": false,</w:t>
      </w:r>
    </w:p>
    <w:p w14:paraId="3A0F1E2C" w14:textId="77777777" w:rsidR="00E05FB5" w:rsidRDefault="00E05FB5" w:rsidP="00E05FB5">
      <w:pPr>
        <w:pStyle w:val="Code"/>
      </w:pPr>
      <w:r>
        <w:t xml:space="preserve">  "selector": "^.*\\.(php|phtml|html|shtml)$",</w:t>
      </w:r>
    </w:p>
    <w:p w14:paraId="71055619" w14:textId="77777777" w:rsidR="00E05FB5" w:rsidRDefault="00E05FB5" w:rsidP="00E05FB5">
      <w:pPr>
        <w:pStyle w:val="Code"/>
      </w:pPr>
      <w:r>
        <w:t xml:space="preserve">  "env": {</w:t>
      </w:r>
    </w:p>
    <w:p w14:paraId="74C4EE4C" w14:textId="77777777" w:rsidR="00E05FB5" w:rsidRDefault="00E05FB5" w:rsidP="00E05FB5">
      <w:pPr>
        <w:pStyle w:val="Code"/>
      </w:pPr>
      <w:r>
        <w:t xml:space="preserve">    "XDEBUG_CONFIG": "xdebug.remote_enable=1 idekey=cloud9ide remote_host=localhost remote_port=9000 remote_mode=req"</w:t>
      </w:r>
    </w:p>
    <w:p w14:paraId="41F6C522" w14:textId="77777777" w:rsidR="00E05FB5" w:rsidRDefault="00E05FB5" w:rsidP="00E05FB5">
      <w:pPr>
        <w:pStyle w:val="Code"/>
      </w:pPr>
      <w:r>
        <w:t xml:space="preserve">  },</w:t>
      </w:r>
    </w:p>
    <w:p w14:paraId="32F57601" w14:textId="77777777" w:rsidR="00E05FB5" w:rsidRDefault="00E05FB5" w:rsidP="00E05FB5">
      <w:pPr>
        <w:pStyle w:val="Code"/>
      </w:pPr>
      <w:r>
        <w:t xml:space="preserve">  "info": "Starting Apache httpd, serving \\033[01;34m$hostname_path\\033[00m."</w:t>
      </w:r>
    </w:p>
    <w:p w14:paraId="0DBCD73D" w14:textId="77777777" w:rsidR="00E05FB5" w:rsidRDefault="00E05FB5" w:rsidP="00E05FB5">
      <w:pPr>
        <w:pStyle w:val="Code"/>
      </w:pPr>
      <w:r>
        <w:t>}</w:t>
      </w:r>
    </w:p>
    <w:p w14:paraId="2099EE98" w14:textId="77777777" w:rsidR="00E05FB5" w:rsidRDefault="00E05FB5" w:rsidP="008B6883">
      <w:pPr>
        <w:pStyle w:val="BodyText2"/>
      </w:pPr>
      <w:r>
        <w:t>/home/a_cottam/run-apache2 file:</w:t>
      </w:r>
    </w:p>
    <w:p w14:paraId="4C62EFDF" w14:textId="77777777" w:rsidR="00E05FB5" w:rsidRDefault="00E05FB5" w:rsidP="00E05FB5">
      <w:pPr>
        <w:pStyle w:val="Code"/>
      </w:pPr>
      <w:r>
        <w:t>#!/bin/bash</w:t>
      </w:r>
    </w:p>
    <w:p w14:paraId="0A990FC3" w14:textId="77777777" w:rsidR="00E05FB5" w:rsidRDefault="00E05FB5" w:rsidP="00E05FB5">
      <w:pPr>
        <w:pStyle w:val="Code"/>
      </w:pPr>
      <w:r>
        <w:t>set -e</w:t>
      </w:r>
    </w:p>
    <w:p w14:paraId="2CFE65D6" w14:textId="77777777" w:rsidR="00E05FB5" w:rsidRDefault="00E05FB5" w:rsidP="00E05FB5">
      <w:pPr>
        <w:pStyle w:val="Code"/>
      </w:pPr>
    </w:p>
    <w:p w14:paraId="36958CD9" w14:textId="77777777" w:rsidR="00E05FB5" w:rsidRDefault="00E05FB5" w:rsidP="00E05FB5">
      <w:pPr>
        <w:pStyle w:val="Code"/>
      </w:pPr>
      <w:r>
        <w:t>source /etc/apache2/envvars || (echo "Error: envvars failed"; exit 1)</w:t>
      </w:r>
    </w:p>
    <w:p w14:paraId="22492CF6" w14:textId="77777777" w:rsidR="00E05FB5" w:rsidRDefault="00E05FB5" w:rsidP="00E05FB5">
      <w:pPr>
        <w:pStyle w:val="Code"/>
      </w:pPr>
    </w:p>
    <w:p w14:paraId="6C4EA1D2" w14:textId="77777777" w:rsidR="00E05FB5" w:rsidRDefault="00E05FB5" w:rsidP="00E05FB5">
      <w:pPr>
        <w:pStyle w:val="Code"/>
      </w:pPr>
      <w:r>
        <w:t>get_pid() {</w:t>
      </w:r>
    </w:p>
    <w:p w14:paraId="1FA2E7EF" w14:textId="77777777" w:rsidR="00E05FB5" w:rsidRDefault="00E05FB5" w:rsidP="00E05FB5">
      <w:pPr>
        <w:pStyle w:val="Code"/>
      </w:pPr>
      <w:r>
        <w:lastRenderedPageBreak/>
        <w:t xml:space="preserve">    pidof -s -o $$ apache2</w:t>
      </w:r>
    </w:p>
    <w:p w14:paraId="47A86C01" w14:textId="77777777" w:rsidR="00E05FB5" w:rsidRDefault="00E05FB5" w:rsidP="00E05FB5">
      <w:pPr>
        <w:pStyle w:val="Code"/>
      </w:pPr>
      <w:r>
        <w:t>}</w:t>
      </w:r>
    </w:p>
    <w:p w14:paraId="23443456" w14:textId="77777777" w:rsidR="00E05FB5" w:rsidRDefault="00E05FB5" w:rsidP="00E05FB5">
      <w:pPr>
        <w:pStyle w:val="Code"/>
      </w:pPr>
    </w:p>
    <w:p w14:paraId="0A989625" w14:textId="77777777" w:rsidR="00E05FB5" w:rsidRDefault="00E05FB5" w:rsidP="00E05FB5">
      <w:pPr>
        <w:pStyle w:val="Code"/>
      </w:pPr>
      <w:r>
        <w:t>kill_apache2() {</w:t>
      </w:r>
    </w:p>
    <w:p w14:paraId="1AC4C72F" w14:textId="77777777" w:rsidR="00E05FB5" w:rsidRDefault="00E05FB5" w:rsidP="00E05FB5">
      <w:pPr>
        <w:pStyle w:val="Code"/>
      </w:pPr>
      <w:r>
        <w:t xml:space="preserve">    sudo service apache2 stop &amp;&gt;/dev/null || :</w:t>
      </w:r>
    </w:p>
    <w:p w14:paraId="0A1A2354" w14:textId="77777777" w:rsidR="00E05FB5" w:rsidRDefault="00E05FB5" w:rsidP="00E05FB5">
      <w:pPr>
        <w:pStyle w:val="Code"/>
      </w:pPr>
      <w:r>
        <w:t xml:space="preserve">    sudo chown -R a_cottam:a_cottam /usr/lib/apache2/</w:t>
      </w:r>
    </w:p>
    <w:p w14:paraId="27CA0B68" w14:textId="77777777" w:rsidR="00E05FB5" w:rsidRDefault="00E05FB5" w:rsidP="00E05FB5">
      <w:pPr>
        <w:pStyle w:val="Code"/>
      </w:pPr>
      <w:r>
        <w:t xml:space="preserve">    </w:t>
      </w:r>
    </w:p>
    <w:p w14:paraId="0D246FF9" w14:textId="77777777" w:rsidR="00E05FB5" w:rsidRDefault="00E05FB5" w:rsidP="00E05FB5">
      <w:pPr>
        <w:pStyle w:val="Code"/>
      </w:pPr>
      <w:r>
        <w:t xml:space="preserve">    while get_pid &gt;/dev/null; do</w:t>
      </w:r>
    </w:p>
    <w:p w14:paraId="49E8591B" w14:textId="77777777" w:rsidR="00E05FB5" w:rsidRDefault="00E05FB5" w:rsidP="00E05FB5">
      <w:pPr>
        <w:pStyle w:val="Code"/>
      </w:pPr>
      <w:r>
        <w:t xml:space="preserve">        killall apache2 &amp;&gt;/dev/null || :</w:t>
      </w:r>
    </w:p>
    <w:p w14:paraId="71AF3CBE" w14:textId="77777777" w:rsidR="00E05FB5" w:rsidRDefault="00E05FB5" w:rsidP="00E05FB5">
      <w:pPr>
        <w:pStyle w:val="Code"/>
      </w:pPr>
      <w:r>
        <w:t xml:space="preserve">        sleep .3</w:t>
      </w:r>
    </w:p>
    <w:p w14:paraId="6ABA405A" w14:textId="77777777" w:rsidR="00E05FB5" w:rsidRDefault="00E05FB5" w:rsidP="00E05FB5">
      <w:pPr>
        <w:pStyle w:val="Code"/>
      </w:pPr>
      <w:r>
        <w:t xml:space="preserve">        killall -9 apache2 &amp;&gt;/dev/null || :</w:t>
      </w:r>
    </w:p>
    <w:p w14:paraId="0643BC4D" w14:textId="77777777" w:rsidR="00E05FB5" w:rsidRDefault="00E05FB5" w:rsidP="00E05FB5">
      <w:pPr>
        <w:pStyle w:val="Code"/>
      </w:pPr>
      <w:r>
        <w:t xml:space="preserve">        sleep .3</w:t>
      </w:r>
    </w:p>
    <w:p w14:paraId="6F9B9642" w14:textId="77777777" w:rsidR="00E05FB5" w:rsidRDefault="00E05FB5" w:rsidP="00E05FB5">
      <w:pPr>
        <w:pStyle w:val="Code"/>
      </w:pPr>
      <w:r>
        <w:t xml:space="preserve">        # Prefer not to try with sudo</w:t>
      </w:r>
    </w:p>
    <w:p w14:paraId="3EE05C56" w14:textId="77777777" w:rsidR="00E05FB5" w:rsidRDefault="00E05FB5" w:rsidP="00E05FB5">
      <w:pPr>
        <w:pStyle w:val="Code"/>
      </w:pPr>
      <w:r>
        <w:t xml:space="preserve">        get_pid &amp;&gt;/dev/null &amp;&amp; echo ok &amp;&amp; sudo killall -9 apache2 &amp;&gt;/dev/null || :</w:t>
      </w:r>
    </w:p>
    <w:p w14:paraId="40431A8C" w14:textId="77777777" w:rsidR="00E05FB5" w:rsidRDefault="00E05FB5" w:rsidP="00E05FB5">
      <w:pPr>
        <w:pStyle w:val="Code"/>
      </w:pPr>
      <w:r>
        <w:t xml:space="preserve">    done</w:t>
      </w:r>
    </w:p>
    <w:p w14:paraId="695E3563" w14:textId="77777777" w:rsidR="00E05FB5" w:rsidRDefault="00E05FB5" w:rsidP="00E05FB5">
      <w:pPr>
        <w:pStyle w:val="Code"/>
      </w:pPr>
      <w:r>
        <w:t>}</w:t>
      </w:r>
    </w:p>
    <w:p w14:paraId="5E331092" w14:textId="77777777" w:rsidR="00E05FB5" w:rsidRDefault="00E05FB5" w:rsidP="00E05FB5">
      <w:pPr>
        <w:pStyle w:val="Code"/>
      </w:pPr>
    </w:p>
    <w:p w14:paraId="680FA9AC" w14:textId="77777777" w:rsidR="00E05FB5" w:rsidRDefault="00E05FB5" w:rsidP="00E05FB5">
      <w:pPr>
        <w:pStyle w:val="Code"/>
      </w:pPr>
      <w:r>
        <w:t>tail_log() {</w:t>
      </w:r>
    </w:p>
    <w:p w14:paraId="3BED1642" w14:textId="77777777" w:rsidR="00E05FB5" w:rsidRDefault="00E05FB5" w:rsidP="00E05FB5">
      <w:pPr>
        <w:pStyle w:val="Code"/>
      </w:pPr>
      <w:r>
        <w:t xml:space="preserve">    while ! PID=`get_pid`; do</w:t>
      </w:r>
    </w:p>
    <w:p w14:paraId="117BB59A" w14:textId="77777777" w:rsidR="00E05FB5" w:rsidRDefault="00E05FB5" w:rsidP="00E05FB5">
      <w:pPr>
        <w:pStyle w:val="Code"/>
      </w:pPr>
      <w:r>
        <w:t xml:space="preserve">        sleep .2</w:t>
      </w:r>
    </w:p>
    <w:p w14:paraId="51F27D55" w14:textId="77777777" w:rsidR="00E05FB5" w:rsidRDefault="00E05FB5" w:rsidP="00E05FB5">
      <w:pPr>
        <w:pStyle w:val="Code"/>
      </w:pPr>
      <w:r>
        <w:t xml:space="preserve">    done</w:t>
      </w:r>
    </w:p>
    <w:p w14:paraId="5EBEFC0B" w14:textId="77777777" w:rsidR="00E05FB5" w:rsidRDefault="00E05FB5" w:rsidP="00E05FB5">
      <w:pPr>
        <w:pStyle w:val="Code"/>
      </w:pPr>
      <w:r>
        <w:t xml:space="preserve">    tail -n 0 --pid=$PID -f $APACHE_LOG_DIR/{access,error}.log 2&gt;/dev/null \</w:t>
      </w:r>
    </w:p>
    <w:p w14:paraId="5FD82DDA" w14:textId="77777777" w:rsidR="00E05FB5" w:rsidRDefault="00E05FB5" w:rsidP="00E05FB5">
      <w:pPr>
        <w:pStyle w:val="Code"/>
      </w:pPr>
      <w:r>
        <w:t xml:space="preserve">        | tail -n +4 \</w:t>
      </w:r>
    </w:p>
    <w:p w14:paraId="0363E7B4" w14:textId="77777777" w:rsidR="00E05FB5" w:rsidRDefault="00E05FB5" w:rsidP="00E05FB5">
      <w:pPr>
        <w:pStyle w:val="Code"/>
      </w:pPr>
      <w:r>
        <w:t xml:space="preserve">        | grep -v "Unclean shutdown of previous Apache"</w:t>
      </w:r>
    </w:p>
    <w:p w14:paraId="2ABCA043" w14:textId="77777777" w:rsidR="00E05FB5" w:rsidRDefault="00E05FB5" w:rsidP="00E05FB5">
      <w:pPr>
        <w:pStyle w:val="Code"/>
      </w:pPr>
      <w:r>
        <w:t>}</w:t>
      </w:r>
    </w:p>
    <w:p w14:paraId="215CE2D7" w14:textId="77777777" w:rsidR="00E05FB5" w:rsidRDefault="00E05FB5" w:rsidP="00E05FB5">
      <w:pPr>
        <w:pStyle w:val="Code"/>
      </w:pPr>
    </w:p>
    <w:p w14:paraId="037703F0" w14:textId="77777777" w:rsidR="00E05FB5" w:rsidRDefault="00E05FB5" w:rsidP="00E05FB5">
      <w:pPr>
        <w:pStyle w:val="Code"/>
      </w:pPr>
      <w:r>
        <w:t>set_debug() {</w:t>
      </w:r>
    </w:p>
    <w:p w14:paraId="07DEB9A6" w14:textId="77777777" w:rsidR="00E05FB5" w:rsidRDefault="00E05FB5" w:rsidP="00E05FB5">
      <w:pPr>
        <w:pStyle w:val="Code"/>
      </w:pPr>
      <w:r>
        <w:t xml:space="preserve">    local XDEBUG_INI=/etc/php5/apache2/conf.d/20-xdebug.ini</w:t>
      </w:r>
    </w:p>
    <w:p w14:paraId="0684D645" w14:textId="77777777" w:rsidR="00E05FB5" w:rsidRDefault="00E05FB5" w:rsidP="00E05FB5">
      <w:pPr>
        <w:pStyle w:val="Code"/>
      </w:pPr>
      <w:r>
        <w:t xml:space="preserve">    xdebug is not installed on very old workspaces</w:t>
      </w:r>
    </w:p>
    <w:p w14:paraId="311CDB0D" w14:textId="77777777" w:rsidR="00E05FB5" w:rsidRDefault="00E05FB5" w:rsidP="00E05FB5">
      <w:pPr>
        <w:pStyle w:val="Code"/>
      </w:pPr>
      <w:r>
        <w:t xml:space="preserve">    if ! [ -e $XDEBUG_INI ] || ! [ -s $XDEBUG_INI ]; then</w:t>
      </w:r>
    </w:p>
    <w:p w14:paraId="3B0C4E3A" w14:textId="77777777" w:rsidR="00E05FB5" w:rsidRDefault="00E05FB5" w:rsidP="00E05FB5">
      <w:pPr>
        <w:pStyle w:val="Code"/>
      </w:pPr>
      <w:r>
        <w:t xml:space="preserve">        echo "Warning: can't enable debugging because xdebug plugin for php is not installed."</w:t>
      </w:r>
    </w:p>
    <w:p w14:paraId="6221CC01" w14:textId="77777777" w:rsidR="00E05FB5" w:rsidRDefault="00E05FB5" w:rsidP="00E05FB5">
      <w:pPr>
        <w:pStyle w:val="Code"/>
      </w:pPr>
      <w:r>
        <w:t xml:space="preserve">        echo "see https://github.com/c9/c9.ide.run.debug.xdebug for details."</w:t>
      </w:r>
    </w:p>
    <w:p w14:paraId="459C2066" w14:textId="77777777" w:rsidR="00E05FB5" w:rsidRDefault="00E05FB5" w:rsidP="00E05FB5">
      <w:pPr>
        <w:pStyle w:val="Code"/>
      </w:pPr>
      <w:r>
        <w:t xml:space="preserve">        echo</w:t>
      </w:r>
    </w:p>
    <w:p w14:paraId="1193C153" w14:textId="77777777" w:rsidR="00E05FB5" w:rsidRDefault="00E05FB5" w:rsidP="00E05FB5">
      <w:pPr>
        <w:pStyle w:val="Code"/>
      </w:pPr>
      <w:r>
        <w:t xml:space="preserve">    elif ! grep '^\s*xdebug.remote_enable=1' $XDEBUG_INI &amp;&gt;/dev/null; then</w:t>
      </w:r>
    </w:p>
    <w:p w14:paraId="6C6C3F94" w14:textId="77777777" w:rsidR="00E05FB5" w:rsidRDefault="00E05FB5" w:rsidP="00E05FB5">
      <w:pPr>
        <w:pStyle w:val="Code"/>
      </w:pPr>
      <w:r>
        <w:t xml:space="preserve">        sudo sed -i -e '$axdebug.remote_enable=1' -e '/^\s*xdebug.remote_enable=.*/d;' $XDEBUG_INI</w:t>
      </w:r>
    </w:p>
    <w:p w14:paraId="0FCFF3F9" w14:textId="77777777" w:rsidR="00E05FB5" w:rsidRDefault="00E05FB5" w:rsidP="00E05FB5">
      <w:pPr>
        <w:pStyle w:val="Code"/>
      </w:pPr>
      <w:r>
        <w:t xml:space="preserve">        echo "Enabled xdebug.remote_enable"</w:t>
      </w:r>
    </w:p>
    <w:p w14:paraId="37CF5DD1" w14:textId="77777777" w:rsidR="00E05FB5" w:rsidRDefault="00E05FB5" w:rsidP="00E05FB5">
      <w:pPr>
        <w:pStyle w:val="Code"/>
      </w:pPr>
      <w:r>
        <w:t xml:space="preserve">    fi</w:t>
      </w:r>
    </w:p>
    <w:p w14:paraId="294EE3E8" w14:textId="77777777" w:rsidR="00E05FB5" w:rsidRDefault="00E05FB5" w:rsidP="00E05FB5">
      <w:pPr>
        <w:pStyle w:val="Code"/>
      </w:pPr>
      <w:r>
        <w:t>}</w:t>
      </w:r>
    </w:p>
    <w:p w14:paraId="528A11F9" w14:textId="77777777" w:rsidR="00E05FB5" w:rsidRDefault="00E05FB5" w:rsidP="00E05FB5">
      <w:pPr>
        <w:pStyle w:val="Code"/>
      </w:pPr>
    </w:p>
    <w:p w14:paraId="15E05D5E" w14:textId="77777777" w:rsidR="00E05FB5" w:rsidRDefault="00E05FB5" w:rsidP="00E05FB5">
      <w:pPr>
        <w:pStyle w:val="Code"/>
      </w:pPr>
      <w:r>
        <w:t># if [ "$APACHE_RUN_USER" == "www-data" ]; then</w:t>
      </w:r>
    </w:p>
    <w:p w14:paraId="5B6AA5CE" w14:textId="77777777" w:rsidR="00E05FB5" w:rsidRDefault="00E05FB5" w:rsidP="00E05FB5">
      <w:pPr>
        <w:pStyle w:val="Code"/>
      </w:pPr>
      <w:r>
        <w:t>#     echo "Warning: this is a legacy Cloud9 beta workspace." &gt;&amp;2</w:t>
      </w:r>
    </w:p>
    <w:p w14:paraId="2567B4B1" w14:textId="77777777" w:rsidR="00E05FB5" w:rsidRDefault="00E05FB5" w:rsidP="00E05FB5">
      <w:pPr>
        <w:pStyle w:val="Code"/>
      </w:pPr>
      <w:r>
        <w:t>#     echo "Apache may not work as expected." &gt;&amp;2</w:t>
      </w:r>
    </w:p>
    <w:p w14:paraId="168BB083" w14:textId="77777777" w:rsidR="00E05FB5" w:rsidRDefault="00E05FB5" w:rsidP="00E05FB5">
      <w:pPr>
        <w:pStyle w:val="Code"/>
      </w:pPr>
      <w:r>
        <w:t>#     echo "If it exits with an error, please create a new Cloud9 workspace." &gt;&amp;2</w:t>
      </w:r>
    </w:p>
    <w:p w14:paraId="07FF4CA3" w14:textId="77777777" w:rsidR="00E05FB5" w:rsidRDefault="00E05FB5" w:rsidP="00E05FB5">
      <w:pPr>
        <w:pStyle w:val="Code"/>
      </w:pPr>
      <w:r>
        <w:t>#     echo</w:t>
      </w:r>
    </w:p>
    <w:p w14:paraId="682BC1C9" w14:textId="77777777" w:rsidR="00E05FB5" w:rsidRDefault="00E05FB5" w:rsidP="00E05FB5">
      <w:pPr>
        <w:pStyle w:val="Code"/>
      </w:pPr>
      <w:r>
        <w:t># fi</w:t>
      </w:r>
    </w:p>
    <w:p w14:paraId="71B61B2D" w14:textId="77777777" w:rsidR="00E05FB5" w:rsidRDefault="00E05FB5" w:rsidP="00E05FB5">
      <w:pPr>
        <w:pStyle w:val="Code"/>
      </w:pPr>
    </w:p>
    <w:p w14:paraId="723D8169" w14:textId="77777777" w:rsidR="00E05FB5" w:rsidRDefault="00E05FB5" w:rsidP="00E05FB5">
      <w:pPr>
        <w:pStyle w:val="Code"/>
      </w:pPr>
    </w:p>
    <w:p w14:paraId="3C9A80EC" w14:textId="77777777" w:rsidR="00E05FB5" w:rsidRDefault="00E05FB5" w:rsidP="00E05FB5">
      <w:pPr>
        <w:pStyle w:val="Code"/>
      </w:pPr>
      <w:r>
        <w:t>kill_apache2</w:t>
      </w:r>
    </w:p>
    <w:p w14:paraId="0E50A73E" w14:textId="77777777" w:rsidR="00E05FB5" w:rsidRDefault="00E05FB5" w:rsidP="00E05FB5">
      <w:pPr>
        <w:pStyle w:val="Code"/>
      </w:pPr>
      <w:r>
        <w:t>if [ "$1" == "stop" ]; then</w:t>
      </w:r>
    </w:p>
    <w:p w14:paraId="472CB044" w14:textId="77777777" w:rsidR="00E05FB5" w:rsidRDefault="00E05FB5" w:rsidP="00E05FB5">
      <w:pPr>
        <w:pStyle w:val="Code"/>
      </w:pPr>
      <w:r>
        <w:t xml:space="preserve">    echo "Stopped apache2"</w:t>
      </w:r>
    </w:p>
    <w:p w14:paraId="18730A21" w14:textId="77777777" w:rsidR="00E05FB5" w:rsidRDefault="00E05FB5" w:rsidP="00E05FB5">
      <w:pPr>
        <w:pStyle w:val="Code"/>
      </w:pPr>
      <w:r>
        <w:t xml:space="preserve">    exit 0</w:t>
      </w:r>
    </w:p>
    <w:p w14:paraId="10585D45" w14:textId="77777777" w:rsidR="00E05FB5" w:rsidRDefault="00E05FB5" w:rsidP="00E05FB5">
      <w:pPr>
        <w:pStyle w:val="Code"/>
      </w:pPr>
      <w:r>
        <w:t>fi</w:t>
      </w:r>
    </w:p>
    <w:p w14:paraId="28FEEC45" w14:textId="77777777" w:rsidR="00E05FB5" w:rsidRDefault="00E05FB5" w:rsidP="00E05FB5">
      <w:pPr>
        <w:pStyle w:val="Code"/>
      </w:pPr>
    </w:p>
    <w:p w14:paraId="56BAE27D" w14:textId="77777777" w:rsidR="00E05FB5" w:rsidRDefault="00E05FB5" w:rsidP="00E05FB5">
      <w:pPr>
        <w:pStyle w:val="Code"/>
      </w:pPr>
      <w:r>
        <w:t>mysql-ctl start &amp;&gt;/dev/null || :</w:t>
      </w:r>
    </w:p>
    <w:p w14:paraId="5A8FC3EE" w14:textId="77777777" w:rsidR="00E05FB5" w:rsidRDefault="00E05FB5" w:rsidP="00E05FB5">
      <w:pPr>
        <w:pStyle w:val="Code"/>
      </w:pPr>
      <w:r>
        <w:t xml:space="preserve">if ! [ -e /etc/apache2/mods-enabled/rewrite.load ]; then </w:t>
      </w:r>
    </w:p>
    <w:p w14:paraId="585C583A" w14:textId="77777777" w:rsidR="00E05FB5" w:rsidRDefault="00E05FB5" w:rsidP="00E05FB5">
      <w:pPr>
        <w:pStyle w:val="Code"/>
      </w:pPr>
      <w:r>
        <w:t xml:space="preserve">    ( sudo a2enmod rewrite || : ) &amp;&gt;/dev/null</w:t>
      </w:r>
    </w:p>
    <w:p w14:paraId="69B18FF2" w14:textId="77777777" w:rsidR="00E05FB5" w:rsidRDefault="00E05FB5" w:rsidP="00E05FB5">
      <w:pPr>
        <w:pStyle w:val="Code"/>
      </w:pPr>
      <w:r>
        <w:t>fi</w:t>
      </w:r>
    </w:p>
    <w:p w14:paraId="5BEC1FD0" w14:textId="77777777" w:rsidR="00E05FB5" w:rsidRDefault="00E05FB5" w:rsidP="00E05FB5">
      <w:pPr>
        <w:pStyle w:val="Code"/>
      </w:pPr>
    </w:p>
    <w:p w14:paraId="0C8D53CB" w14:textId="77777777" w:rsidR="00E05FB5" w:rsidRDefault="00E05FB5" w:rsidP="00E05FB5">
      <w:pPr>
        <w:pStyle w:val="Code"/>
      </w:pPr>
      <w:r>
        <w:t>if [ "$1" == "debug" ]; then</w:t>
      </w:r>
    </w:p>
    <w:p w14:paraId="24D4556F" w14:textId="77777777" w:rsidR="00E05FB5" w:rsidRDefault="00E05FB5" w:rsidP="00E05FB5">
      <w:pPr>
        <w:pStyle w:val="Code"/>
      </w:pPr>
      <w:r>
        <w:t xml:space="preserve">    set_debug || :</w:t>
      </w:r>
    </w:p>
    <w:p w14:paraId="00DE5021" w14:textId="77777777" w:rsidR="00E05FB5" w:rsidRDefault="00E05FB5" w:rsidP="00E05FB5">
      <w:pPr>
        <w:pStyle w:val="Code"/>
      </w:pPr>
      <w:r>
        <w:t>fi</w:t>
      </w:r>
    </w:p>
    <w:p w14:paraId="6BB4BC6E" w14:textId="77777777" w:rsidR="00E05FB5" w:rsidRDefault="00E05FB5" w:rsidP="00E05FB5">
      <w:pPr>
        <w:pStyle w:val="Code"/>
      </w:pPr>
    </w:p>
    <w:p w14:paraId="0FADBBE1" w14:textId="77777777" w:rsidR="00E05FB5" w:rsidRDefault="00E05FB5" w:rsidP="00E05FB5">
      <w:pPr>
        <w:pStyle w:val="Code"/>
      </w:pPr>
      <w:r>
        <w:t>echo "Started apache2"</w:t>
      </w:r>
    </w:p>
    <w:p w14:paraId="170D65C1" w14:textId="77777777" w:rsidR="00E05FB5" w:rsidRDefault="00E05FB5" w:rsidP="00E05FB5">
      <w:pPr>
        <w:pStyle w:val="Code"/>
      </w:pPr>
      <w:r>
        <w:t>#sudo /usr/sbin/apache2  # this is what is in the hosted workspace run-apache2 file but doesnt work here</w:t>
      </w:r>
    </w:p>
    <w:p w14:paraId="78056DBC" w14:textId="77777777" w:rsidR="00E05FB5" w:rsidRDefault="00E05FB5" w:rsidP="00E05FB5">
      <w:pPr>
        <w:pStyle w:val="Code"/>
      </w:pPr>
      <w:r>
        <w:t>sudo service apache2 start</w:t>
      </w:r>
    </w:p>
    <w:p w14:paraId="034FB039" w14:textId="77777777" w:rsidR="00E05FB5" w:rsidRDefault="00E05FB5" w:rsidP="00E05FB5">
      <w:pPr>
        <w:pStyle w:val="Code"/>
      </w:pPr>
      <w:r>
        <w:t>tail_log</w:t>
      </w:r>
    </w:p>
    <w:p w14:paraId="232835FA"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58AB854C" w14:textId="77777777" w:rsidR="00E05FB5" w:rsidRPr="008F2E55" w:rsidRDefault="00E05FB5" w:rsidP="00E05FB5">
      <w:pPr>
        <w:pStyle w:val="Unix"/>
      </w:pPr>
      <w:r w:rsidRPr="0086422A">
        <w:t>blishten:~/workspace (gh-pages) $ sudo vi /etc/apache2/sites-enabled/001-cloud9.conf</w:t>
      </w:r>
    </w:p>
    <w:p w14:paraId="47259E68" w14:textId="77777777" w:rsidR="00E05FB5" w:rsidRDefault="00E05FB5" w:rsidP="00E05FB5">
      <w:pPr>
        <w:pStyle w:val="Heading7"/>
      </w:pPr>
      <w:r>
        <w:t>GeoServer</w:t>
      </w:r>
    </w:p>
    <w:p w14:paraId="093AE7E8" w14:textId="77777777" w:rsidR="00E05FB5" w:rsidRPr="00562214" w:rsidRDefault="00E05FB5" w:rsidP="00E05FB5">
      <w:pPr>
        <w:pStyle w:val="Code"/>
      </w:pPr>
      <w:r w:rsidRPr="00562214">
        <w:t>{</w:t>
      </w:r>
    </w:p>
    <w:p w14:paraId="33DF66E1" w14:textId="77777777" w:rsidR="00E05FB5" w:rsidRPr="00562214" w:rsidRDefault="00E05FB5" w:rsidP="00E05FB5">
      <w:pPr>
        <w:pStyle w:val="Code"/>
      </w:pPr>
      <w:r w:rsidRPr="00562214">
        <w:lastRenderedPageBreak/>
        <w:t xml:space="preserve">    "script" : ["cd /usr/share/geoserver/bin","sudo sh startup.sh"],</w:t>
      </w:r>
    </w:p>
    <w:p w14:paraId="1C7A970A" w14:textId="77777777" w:rsidR="00E05FB5" w:rsidRPr="00562214" w:rsidRDefault="00E05FB5" w:rsidP="00E05FB5">
      <w:pPr>
        <w:pStyle w:val="Code"/>
      </w:pPr>
      <w:r w:rsidRPr="00562214">
        <w:t xml:space="preserve">    "info" : "Starting Geoserver 2.11.0 at \\033[01;34m$url:8081/geoserver/web/?0\\033[00m"</w:t>
      </w:r>
    </w:p>
    <w:p w14:paraId="2601112F" w14:textId="77777777" w:rsidR="00E05FB5" w:rsidRDefault="00E05FB5" w:rsidP="00E05FB5">
      <w:pPr>
        <w:pStyle w:val="Code"/>
      </w:pPr>
      <w:r w:rsidRPr="00562214">
        <w:t>}</w:t>
      </w:r>
    </w:p>
    <w:p w14:paraId="11FCF48B" w14:textId="77777777" w:rsidR="00E05FB5" w:rsidRDefault="00E05FB5" w:rsidP="008B6883">
      <w:pPr>
        <w:pStyle w:val="BodyText2"/>
      </w:pPr>
      <w:r>
        <w:t>I can’t get a Geoserver stop statement to work at the moment so have to stop it manually:</w:t>
      </w:r>
    </w:p>
    <w:p w14:paraId="303E4260" w14:textId="77777777" w:rsidR="00E05FB5" w:rsidRDefault="00E05FB5" w:rsidP="00E05FB5">
      <w:pPr>
        <w:pStyle w:val="Unix"/>
      </w:pPr>
      <w:r w:rsidRPr="00CF2798">
        <w:t>blishten:~/workspace (master) $ cd /usr/share/geoserver/bin</w:t>
      </w:r>
    </w:p>
    <w:p w14:paraId="5F853A75" w14:textId="77777777" w:rsidR="00E05FB5" w:rsidRPr="00562214" w:rsidRDefault="00E05FB5" w:rsidP="00E05FB5">
      <w:pPr>
        <w:pStyle w:val="Unix"/>
      </w:pPr>
      <w:r w:rsidRPr="00CF2798">
        <w:t>blishten:/usr/share/geoserver/bin $ sudo sh shutdown.sh</w:t>
      </w:r>
    </w:p>
    <w:p w14:paraId="152095B0" w14:textId="77777777" w:rsidR="00E05FB5" w:rsidRPr="00562214" w:rsidRDefault="00E05FB5" w:rsidP="00E05FB5">
      <w:pPr>
        <w:pStyle w:val="Heading7"/>
      </w:pPr>
      <w:r w:rsidRPr="00562214">
        <w:t>Google App Engine Development Server</w:t>
      </w:r>
    </w:p>
    <w:p w14:paraId="1E1B4C18" w14:textId="77777777" w:rsidR="00E05FB5" w:rsidRPr="00562214" w:rsidRDefault="00E05FB5" w:rsidP="00E05FB5">
      <w:pPr>
        <w:pStyle w:val="Code"/>
      </w:pPr>
      <w:r w:rsidRPr="00562214">
        <w:t>{</w:t>
      </w:r>
    </w:p>
    <w:p w14:paraId="1842EF51"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5AE3AB8C" w14:textId="77777777" w:rsidR="00E05FB5" w:rsidRPr="00562214" w:rsidRDefault="00E05FB5" w:rsidP="00E05FB5">
      <w:pPr>
        <w:pStyle w:val="Code"/>
      </w:pPr>
      <w:r w:rsidRPr="00562214">
        <w:t xml:space="preserve">    "info" : "dev_appserver now running geeImageServer at \\033[01;34m$url:8081/getCartTree\\033[00m"</w:t>
      </w:r>
    </w:p>
    <w:p w14:paraId="6B3911BE" w14:textId="77777777" w:rsidR="00E05FB5" w:rsidRPr="00562214" w:rsidRDefault="00E05FB5" w:rsidP="00E05FB5">
      <w:pPr>
        <w:pStyle w:val="Code"/>
      </w:pPr>
      <w:r w:rsidRPr="00562214">
        <w:t>}</w:t>
      </w:r>
    </w:p>
    <w:p w14:paraId="076A97D8" w14:textId="77777777" w:rsidR="00C244CD" w:rsidRDefault="00C244CD" w:rsidP="00C244CD">
      <w:pPr>
        <w:pStyle w:val="Heading7"/>
      </w:pPr>
      <w:r>
        <w:t>Jupyter Notebooks</w:t>
      </w:r>
    </w:p>
    <w:p w14:paraId="1F4FE9A6" w14:textId="77777777" w:rsidR="00C244CD" w:rsidRDefault="00C244CD" w:rsidP="00C244CD">
      <w:pPr>
        <w:pStyle w:val="BodyText2"/>
      </w:pPr>
      <w:r>
        <w:t xml:space="preserve">By default Jupyter Notebooks run at the </w:t>
      </w:r>
      <w:r w:rsidRPr="005A0883">
        <w:t xml:space="preserve"> </w:t>
      </w:r>
      <w:hyperlink r:id="rId615" w:history="1">
        <w:r w:rsidRPr="006A0A80">
          <w:rPr>
            <w:rStyle w:val="Hyperlink"/>
          </w:rPr>
          <w:t>http://localhost:8888/</w:t>
        </w:r>
      </w:hyperlink>
      <w:r>
        <w:t xml:space="preserve"> url. To run them on 8081:</w:t>
      </w:r>
    </w:p>
    <w:p w14:paraId="57C35746" w14:textId="77777777" w:rsidR="00C244CD" w:rsidRDefault="00C244CD" w:rsidP="00C244CD">
      <w:pPr>
        <w:pStyle w:val="Unix"/>
      </w:pPr>
      <w:r w:rsidRPr="005A0883">
        <w:t>blishten:~/workspace (master) $ jupyter notebook --port 8081</w:t>
      </w:r>
    </w:p>
    <w:p w14:paraId="7BF80DB0" w14:textId="77777777" w:rsidR="00C244CD" w:rsidRDefault="00C244CD" w:rsidP="00C244CD">
      <w:pPr>
        <w:pStyle w:val="BodyText2"/>
      </w:pPr>
      <w:r>
        <w:t>Similar to the TensorBoard issue you have to put the full path into the Run Configuration:</w:t>
      </w:r>
    </w:p>
    <w:p w14:paraId="76322367" w14:textId="77777777" w:rsidR="00C244CD" w:rsidRDefault="00C244CD" w:rsidP="00C244CD">
      <w:pPr>
        <w:pStyle w:val="Code"/>
      </w:pPr>
      <w:r>
        <w:t>{</w:t>
      </w:r>
    </w:p>
    <w:p w14:paraId="7C851A07"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1944893D" w14:textId="77777777" w:rsidR="00C244CD" w:rsidRDefault="00C244CD" w:rsidP="00C244CD">
      <w:pPr>
        <w:pStyle w:val="Code"/>
      </w:pPr>
      <w:r>
        <w:t xml:space="preserve">    "info" : "Jupyter Notebook now running at the token address below - click on the link to open"</w:t>
      </w:r>
    </w:p>
    <w:p w14:paraId="7551A506" w14:textId="77777777" w:rsidR="00C244CD" w:rsidRPr="005A0883" w:rsidRDefault="00C244CD" w:rsidP="00C244CD">
      <w:pPr>
        <w:pStyle w:val="Code"/>
      </w:pPr>
      <w:r>
        <w:t>}</w:t>
      </w:r>
    </w:p>
    <w:p w14:paraId="5834DC67" w14:textId="77777777" w:rsidR="00E05FB5" w:rsidRPr="00562214" w:rsidRDefault="00E05FB5" w:rsidP="00E05FB5">
      <w:pPr>
        <w:pStyle w:val="Heading7"/>
      </w:pPr>
      <w:r w:rsidRPr="00562214">
        <w:t>PostGresql</w:t>
      </w:r>
    </w:p>
    <w:p w14:paraId="7EF833C1" w14:textId="77777777" w:rsidR="00E05FB5" w:rsidRPr="00562214" w:rsidRDefault="00E05FB5" w:rsidP="00E05FB5">
      <w:pPr>
        <w:pStyle w:val="Code"/>
      </w:pPr>
      <w:r w:rsidRPr="00562214">
        <w:t>{</w:t>
      </w:r>
    </w:p>
    <w:p w14:paraId="12E6793D" w14:textId="77777777" w:rsidR="00E05FB5" w:rsidRPr="00562214" w:rsidRDefault="00E05FB5" w:rsidP="00E05FB5">
      <w:pPr>
        <w:pStyle w:val="Code"/>
      </w:pPr>
      <w:r w:rsidRPr="00562214">
        <w:t xml:space="preserve">    "script" : ["sudo service postgresql start"],</w:t>
      </w:r>
    </w:p>
    <w:p w14:paraId="2EC5D208" w14:textId="77777777" w:rsidR="00E05FB5" w:rsidRPr="00562214" w:rsidRDefault="00E05FB5" w:rsidP="00E05FB5">
      <w:pPr>
        <w:pStyle w:val="Code"/>
      </w:pPr>
      <w:r w:rsidRPr="00562214">
        <w:t xml:space="preserve">    "info" : "Starting Postgresql 9.3"</w:t>
      </w:r>
    </w:p>
    <w:p w14:paraId="76175192" w14:textId="77777777" w:rsidR="00E05FB5" w:rsidRPr="00562214" w:rsidRDefault="00E05FB5" w:rsidP="00E05FB5">
      <w:pPr>
        <w:pStyle w:val="Code"/>
      </w:pPr>
      <w:r w:rsidRPr="00562214">
        <w:t>}</w:t>
      </w:r>
    </w:p>
    <w:p w14:paraId="77A157FB" w14:textId="77777777" w:rsidR="00C244CD" w:rsidRDefault="00C244CD" w:rsidP="00C244CD">
      <w:pPr>
        <w:pStyle w:val="Heading7"/>
      </w:pPr>
      <w:r>
        <w:t>React Development Server</w:t>
      </w:r>
    </w:p>
    <w:p w14:paraId="03B92176" w14:textId="77777777" w:rsidR="00C244CD" w:rsidRPr="00562214" w:rsidRDefault="00C244CD" w:rsidP="00C244CD">
      <w:pPr>
        <w:pStyle w:val="Code"/>
      </w:pPr>
      <w:r w:rsidRPr="00562214">
        <w:t>{</w:t>
      </w:r>
    </w:p>
    <w:p w14:paraId="70456748" w14:textId="77777777"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9836EF" w14:textId="77777777"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37803961" w14:textId="77777777" w:rsidR="00C244CD" w:rsidRPr="00C244CD" w:rsidRDefault="00C244CD" w:rsidP="00C244CD">
      <w:pPr>
        <w:pStyle w:val="Code"/>
      </w:pPr>
      <w:r w:rsidRPr="00562214">
        <w:t>}</w:t>
      </w:r>
    </w:p>
    <w:p w14:paraId="4D260DD0" w14:textId="77777777" w:rsidR="00E05FB5" w:rsidRPr="00562214" w:rsidRDefault="00E05FB5" w:rsidP="00E05FB5">
      <w:pPr>
        <w:pStyle w:val="Heading7"/>
      </w:pPr>
      <w:r w:rsidRPr="00562214">
        <w:t>TensorBoard</w:t>
      </w:r>
    </w:p>
    <w:p w14:paraId="47ECBAA8"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5FC18D8E" w14:textId="77777777" w:rsidR="00E05FB5" w:rsidRPr="00562214" w:rsidRDefault="00E05FB5" w:rsidP="00E05FB5">
      <w:pPr>
        <w:pStyle w:val="Code"/>
      </w:pPr>
      <w:r w:rsidRPr="00562214">
        <w:t>{</w:t>
      </w:r>
    </w:p>
    <w:p w14:paraId="1F606837"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508AC179" w14:textId="77777777" w:rsidR="00E05FB5" w:rsidRPr="00562214" w:rsidRDefault="00E05FB5" w:rsidP="00E05FB5">
      <w:pPr>
        <w:pStyle w:val="Code"/>
      </w:pPr>
      <w:r w:rsidRPr="00562214">
        <w:t xml:space="preserve">    "info" : "TensorBoard now running at \\033[01;34m$url:8081\\033[00m"</w:t>
      </w:r>
    </w:p>
    <w:p w14:paraId="762D2156" w14:textId="77777777" w:rsidR="00E05FB5" w:rsidRDefault="00E05FB5" w:rsidP="00E05FB5">
      <w:pPr>
        <w:pStyle w:val="Code"/>
      </w:pPr>
      <w:r w:rsidRPr="00562214">
        <w:t>}</w:t>
      </w:r>
    </w:p>
    <w:p w14:paraId="3C64CD0A"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021AC896"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588DCEB3" w14:textId="77777777" w:rsidR="00E05FB5" w:rsidRDefault="00E05FB5" w:rsidP="00E05FB5">
      <w:pPr>
        <w:pStyle w:val="Code"/>
      </w:pPr>
      <w:r>
        <w:t>{</w:t>
      </w:r>
    </w:p>
    <w:p w14:paraId="533F8950" w14:textId="77777777" w:rsidR="00E05FB5" w:rsidRDefault="00E05FB5" w:rsidP="00E05FB5">
      <w:pPr>
        <w:pStyle w:val="Code"/>
      </w:pPr>
      <w:r>
        <w:t xml:space="preserve">    "script" : ["/home/ubuntu/anaconda2/bin/tensorboard --logdir /home/ubuntu/workspace/logs --port 8081"],</w:t>
      </w:r>
    </w:p>
    <w:p w14:paraId="47839C33" w14:textId="77777777" w:rsidR="00E05FB5" w:rsidRDefault="00E05FB5" w:rsidP="00E05FB5">
      <w:pPr>
        <w:pStyle w:val="Code"/>
      </w:pPr>
      <w:r>
        <w:t xml:space="preserve">    "info" : "TensorBoard now running at \\033[01;34m$url:8081\\033[00m"</w:t>
      </w:r>
    </w:p>
    <w:p w14:paraId="1F0C3E13" w14:textId="77777777" w:rsidR="00E05FB5" w:rsidRDefault="00E05FB5" w:rsidP="00E05FB5">
      <w:pPr>
        <w:pStyle w:val="Code"/>
      </w:pPr>
      <w:r>
        <w:t>}</w:t>
      </w:r>
    </w:p>
    <w:p w14:paraId="33B627CF" w14:textId="77777777" w:rsidR="00E05FB5" w:rsidRDefault="00E05FB5" w:rsidP="00E05FB5">
      <w:pPr>
        <w:pStyle w:val="Heading6"/>
      </w:pPr>
      <w:r>
        <w:t>Runner variables</w:t>
      </w:r>
    </w:p>
    <w:p w14:paraId="6E21FFEC" w14:textId="77777777" w:rsidR="00E05FB5" w:rsidRPr="00474C12" w:rsidRDefault="00E05FB5" w:rsidP="008B6883">
      <w:pPr>
        <w:pStyle w:val="BodyText2"/>
      </w:pPr>
      <w:r>
        <w:t xml:space="preserve">Documentation </w:t>
      </w:r>
      <w:hyperlink r:id="rId616" w:history="1">
        <w:r w:rsidRPr="00474C12">
          <w:rPr>
            <w:rStyle w:val="Hyperlink"/>
          </w:rPr>
          <w:t>here</w:t>
        </w:r>
      </w:hyperlink>
      <w:r>
        <w:t>.</w:t>
      </w:r>
    </w:p>
    <w:p w14:paraId="2963E4C4" w14:textId="77777777" w:rsidR="00E05FB5" w:rsidRDefault="00E05FB5" w:rsidP="00E05FB5">
      <w:pPr>
        <w:pStyle w:val="Heading6"/>
      </w:pPr>
      <w:r>
        <w:t>Issues</w:t>
      </w:r>
    </w:p>
    <w:p w14:paraId="784BF98F" w14:textId="77777777" w:rsidR="00E05FB5" w:rsidRDefault="00E05FB5" w:rsidP="00E05FB5">
      <w:pPr>
        <w:pStyle w:val="Heading7"/>
      </w:pPr>
      <w:r>
        <w:lastRenderedPageBreak/>
        <w:t>Not updating</w:t>
      </w:r>
    </w:p>
    <w:p w14:paraId="15B1D24C" w14:textId="77777777" w:rsidR="00E05FB5" w:rsidRPr="00887B97" w:rsidRDefault="00E05FB5" w:rsidP="008B6883">
      <w:pPr>
        <w:pStyle w:val="BodyText2"/>
      </w:pPr>
      <w:r>
        <w:t>Custom runners do not always refresh in the IDE and you will have to reload the workspace for them to refresh properly.</w:t>
      </w:r>
    </w:p>
    <w:p w14:paraId="61DD5E16" w14:textId="77777777" w:rsidR="00E05FB5" w:rsidRDefault="00E05FB5" w:rsidP="00E05FB5">
      <w:pPr>
        <w:pStyle w:val="Heading5"/>
      </w:pPr>
      <w:r>
        <w:t>Tips</w:t>
      </w:r>
    </w:p>
    <w:p w14:paraId="046F5FD7" w14:textId="77777777" w:rsidR="00E05FB5" w:rsidRDefault="00E05FB5" w:rsidP="00E05FB5">
      <w:pPr>
        <w:pStyle w:val="ListBullet"/>
      </w:pPr>
      <w:r>
        <w:t>To get files from a url, use wget:</w:t>
      </w:r>
    </w:p>
    <w:p w14:paraId="3FBC7985" w14:textId="77777777" w:rsidR="00E05FB5" w:rsidRDefault="00E05FB5" w:rsidP="00E05FB5">
      <w:pPr>
        <w:pStyle w:val="Unix"/>
      </w:pPr>
      <w:r>
        <w:t xml:space="preserve">wget </w:t>
      </w:r>
      <w:r w:rsidRPr="00C82F4C">
        <w:t>https://storage.googleapis.com/geeimageserver.appspot.com/vectorTileTestData.7z</w:t>
      </w:r>
    </w:p>
    <w:p w14:paraId="3C8EC8EB" w14:textId="77777777" w:rsidR="00E05FB5" w:rsidRDefault="00E05FB5" w:rsidP="00E05FB5">
      <w:pPr>
        <w:pStyle w:val="ListBullet"/>
      </w:pPr>
      <w:r>
        <w:t>To change the default editor associated with a file, click on the language specifier in the bottom right of the code editor and change it to what you want.</w:t>
      </w:r>
    </w:p>
    <w:p w14:paraId="4CBEC4E6" w14:textId="77777777" w:rsidR="00E05FB5" w:rsidRDefault="00E05FB5" w:rsidP="00E05FB5">
      <w:pPr>
        <w:pStyle w:val="ListBullet"/>
      </w:pPr>
      <w:r>
        <w:t>To see a list of packages enter</w:t>
      </w:r>
    </w:p>
    <w:p w14:paraId="4D948A1D" w14:textId="77777777" w:rsidR="00E05FB5" w:rsidRDefault="00E05FB5" w:rsidP="00E05FB5">
      <w:pPr>
        <w:pStyle w:val="Unix"/>
      </w:pPr>
      <w:r>
        <w:t>c9 list</w:t>
      </w:r>
    </w:p>
    <w:p w14:paraId="56835D37" w14:textId="77777777" w:rsidR="007F3004" w:rsidRPr="00B01B9E" w:rsidRDefault="007F3004" w:rsidP="008B3123">
      <w:pPr>
        <w:pStyle w:val="ListBullet"/>
      </w:pPr>
      <w:r>
        <w:t>To open files with a single click Enable the "Enable Preview On Tree Selection" option under Cloud9-&gt;Preferences-&gt;User Settings-&gt;Tree &amp; Navigate</w:t>
      </w:r>
    </w:p>
    <w:p w14:paraId="089BE94A" w14:textId="77777777" w:rsidR="00E05FB5" w:rsidRDefault="00E05FB5" w:rsidP="00E05FB5">
      <w:pPr>
        <w:pStyle w:val="Heading5"/>
      </w:pPr>
      <w:r>
        <w:t>Workspace Types</w:t>
      </w:r>
    </w:p>
    <w:p w14:paraId="60517B58" w14:textId="77777777" w:rsidR="00E05FB5" w:rsidRDefault="00E05FB5" w:rsidP="00E05FB5">
      <w:pPr>
        <w:pStyle w:val="Heading6"/>
      </w:pPr>
      <w:r>
        <w:t>Details</w:t>
      </w:r>
    </w:p>
    <w:p w14:paraId="30F5D967" w14:textId="77777777" w:rsidR="00E05FB5" w:rsidRDefault="00E05FB5" w:rsidP="008B6883">
      <w:pPr>
        <w:pStyle w:val="BodyText2"/>
      </w:pPr>
      <w:r>
        <w:t>To get more information about the Cloud9 workspace, hover over a terminal tab and it will show the following information:</w:t>
      </w:r>
    </w:p>
    <w:p w14:paraId="62A2169D" w14:textId="77777777" w:rsidR="00E05FB5" w:rsidRDefault="00E05FB5" w:rsidP="008B6883">
      <w:pPr>
        <w:pStyle w:val="Cloud9Tab"/>
      </w:pPr>
      <w:r>
        <w:t>&lt;user&gt;@&lt;Google Compute Engine VM name&gt;: ~/workspace</w:t>
      </w:r>
    </w:p>
    <w:p w14:paraId="7F4A68D6" w14:textId="77777777" w:rsidR="00E05FB5" w:rsidRDefault="00E05FB5" w:rsidP="008B6883">
      <w:pPr>
        <w:pStyle w:val="BodyText2"/>
      </w:pPr>
      <w:r>
        <w:t>For a hosted workspace it will be like this:</w:t>
      </w:r>
    </w:p>
    <w:p w14:paraId="64A4D7D8" w14:textId="77777777" w:rsidR="00E05FB5" w:rsidRDefault="00E05FB5" w:rsidP="008B6883">
      <w:pPr>
        <w:pStyle w:val="Cloud9Tab"/>
      </w:pPr>
      <w:r w:rsidRPr="00C13DF1">
        <w:t>ubuntu@blishten-db-server-4629705: ~/</w:t>
      </w:r>
      <w:r w:rsidRPr="00390FC9">
        <w:t>workspace</w:t>
      </w:r>
    </w:p>
    <w:p w14:paraId="22F96E49" w14:textId="77777777" w:rsidR="00E05FB5" w:rsidRDefault="00E05FB5" w:rsidP="008B6883">
      <w:pPr>
        <w:pStyle w:val="BodyText2"/>
      </w:pPr>
      <w:r>
        <w:t>For an SSH workspace it will be like this:</w:t>
      </w:r>
    </w:p>
    <w:p w14:paraId="5608A0D0" w14:textId="77777777" w:rsidR="00E05FB5" w:rsidRPr="00C13DF1" w:rsidRDefault="00E05FB5" w:rsidP="008B6883">
      <w:pPr>
        <w:pStyle w:val="Cloud9Tab"/>
      </w:pPr>
      <w:r>
        <w:t>Ubuntu14-04-micro</w:t>
      </w:r>
    </w:p>
    <w:p w14:paraId="240E318B" w14:textId="77777777" w:rsidR="00E05FB5" w:rsidRDefault="00E05FB5" w:rsidP="00E05FB5">
      <w:pPr>
        <w:pStyle w:val="Heading6"/>
      </w:pPr>
      <w:r>
        <w:t>Google Cloud Platform</w:t>
      </w:r>
    </w:p>
    <w:p w14:paraId="4F8F5D23" w14:textId="77777777" w:rsidR="00E05FB5" w:rsidRPr="00B34FD8" w:rsidRDefault="00E05FB5" w:rsidP="008B6883">
      <w:pPr>
        <w:pStyle w:val="BodyText2"/>
      </w:pPr>
      <w:r>
        <w:t>When you create a new workspace using a Google Cloud Platform, the Google Cloud SDK is installed by default.</w:t>
      </w:r>
    </w:p>
    <w:p w14:paraId="49F4F808" w14:textId="77777777" w:rsidR="00E05FB5" w:rsidRPr="00B86715" w:rsidRDefault="00E05FB5" w:rsidP="00E05FB5">
      <w:pPr>
        <w:pStyle w:val="Heading6"/>
      </w:pPr>
      <w:r>
        <w:t>Hosted Workspaces</w:t>
      </w:r>
    </w:p>
    <w:p w14:paraId="55DC2F76" w14:textId="77777777" w:rsidR="00E05FB5" w:rsidRDefault="00E05FB5" w:rsidP="00E05FB5">
      <w:pPr>
        <w:pStyle w:val="Heading7"/>
      </w:pPr>
      <w:r>
        <w:t>Workspace templates</w:t>
      </w:r>
    </w:p>
    <w:p w14:paraId="7B159290" w14:textId="77777777" w:rsidR="00E05FB5" w:rsidRPr="005852A1" w:rsidRDefault="00E05FB5" w:rsidP="008B6883">
      <w:pPr>
        <w:pStyle w:val="BodyText2"/>
      </w:pPr>
      <w:r>
        <w:t xml:space="preserve">The workspaces that are hosted on Cloud9 use these templates: </w:t>
      </w:r>
      <w:hyperlink r:id="rId617" w:history="1">
        <w:r w:rsidRPr="00944716">
          <w:rPr>
            <w:rStyle w:val="Hyperlink"/>
          </w:rPr>
          <w:t>https://github.com/c9/templates</w:t>
        </w:r>
      </w:hyperlink>
      <w:r>
        <w:t xml:space="preserve"> </w:t>
      </w:r>
    </w:p>
    <w:p w14:paraId="05A49035" w14:textId="77777777" w:rsidR="00E05FB5" w:rsidRDefault="00E05FB5" w:rsidP="00E05FB5">
      <w:pPr>
        <w:pStyle w:val="Heading6"/>
      </w:pPr>
      <w:r>
        <w:t>Remote SSH Workspaces</w:t>
      </w:r>
    </w:p>
    <w:p w14:paraId="153CF854" w14:textId="77777777" w:rsidR="008926BA" w:rsidRDefault="00E05FB5" w:rsidP="008B6883">
      <w:pPr>
        <w:pStyle w:val="BodyText2"/>
      </w:pPr>
      <w:r>
        <w:t xml:space="preserve">See here for instructions on connecting to your own </w:t>
      </w:r>
      <w:hyperlink r:id="rId618" w:history="1">
        <w:r w:rsidRPr="00B86715">
          <w:rPr>
            <w:rStyle w:val="Hyperlink"/>
          </w:rPr>
          <w:t>SSH</w:t>
        </w:r>
      </w:hyperlink>
      <w:r>
        <w:t xml:space="preserve"> workspace. </w:t>
      </w:r>
    </w:p>
    <w:p w14:paraId="5F0F7565" w14:textId="77777777" w:rsidR="00E05FB5" w:rsidRDefault="00E05FB5" w:rsidP="00E05FB5">
      <w:pPr>
        <w:pStyle w:val="Heading7"/>
      </w:pPr>
      <w:bookmarkStart w:id="129" w:name="_Connecting"/>
      <w:bookmarkEnd w:id="129"/>
      <w:r>
        <w:t>Connecting</w:t>
      </w:r>
    </w:p>
    <w:p w14:paraId="6F179D73" w14:textId="77777777" w:rsidR="0056423D" w:rsidRDefault="0056423D" w:rsidP="0056423D">
      <w:pPr>
        <w:pStyle w:val="Heading8"/>
      </w:pPr>
      <w:r>
        <w:t>Using GCP as the backend</w:t>
      </w:r>
    </w:p>
    <w:p w14:paraId="780024FB" w14:textId="77777777" w:rsidR="00E7178A" w:rsidRPr="00E7178A" w:rsidRDefault="00E7178A" w:rsidP="00E7178A">
      <w:pPr>
        <w:pStyle w:val="BodyText2"/>
      </w:pPr>
      <w:r>
        <w:t xml:space="preserve">I am going to connect to a Google Compute Engine VM Instance using the f1-micro free tier. See </w:t>
      </w:r>
      <w:hyperlink w:anchor="_Google_Compute_Engine" w:history="1">
        <w:r w:rsidRPr="00BE64BB">
          <w:rPr>
            <w:rStyle w:val="Hyperlink"/>
          </w:rPr>
          <w:t>Google Compute Engine</w:t>
        </w:r>
      </w:hyperlink>
      <w:r>
        <w:t>.</w:t>
      </w:r>
    </w:p>
    <w:p w14:paraId="3897BA14" w14:textId="77777777" w:rsidR="00E05FB5" w:rsidRPr="00B42E71" w:rsidRDefault="00E05FB5" w:rsidP="005E663B">
      <w:pPr>
        <w:pStyle w:val="ListNumber"/>
        <w:numPr>
          <w:ilvl w:val="0"/>
          <w:numId w:val="41"/>
        </w:numPr>
      </w:pPr>
      <w:r>
        <w:t xml:space="preserve">Configure the remote VM to allow connections from Cloud9. For GCP see </w:t>
      </w:r>
      <w:hyperlink w:anchor="_Using_Cloud9" w:history="1">
        <w:r w:rsidR="00D06358">
          <w:rPr>
            <w:rStyle w:val="Hyperlink"/>
          </w:rPr>
          <w:t>the GCP Connecting to using SSH from Cloud9 section</w:t>
        </w:r>
      </w:hyperlink>
      <w:r>
        <w:t xml:space="preserve">. </w:t>
      </w:r>
    </w:p>
    <w:p w14:paraId="2FCA65B6" w14:textId="77777777" w:rsidR="00E05FB5" w:rsidRDefault="00E05FB5" w:rsidP="005E663B">
      <w:pPr>
        <w:pStyle w:val="ListNumber"/>
      </w:pPr>
      <w:r>
        <w:t xml:space="preserve">Create a new workspace in Cloud9 and enter the following information. </w:t>
      </w:r>
    </w:p>
    <w:p w14:paraId="02ACC5CC" w14:textId="77777777" w:rsidR="00E05FB5" w:rsidRDefault="00E05FB5" w:rsidP="008B6883">
      <w:pPr>
        <w:pStyle w:val="BodyText2"/>
      </w:pPr>
      <w:r>
        <w:t>To get the Node.js binary path on a VM:</w:t>
      </w:r>
    </w:p>
    <w:p w14:paraId="392CCBF2" w14:textId="77777777" w:rsidR="00E05FB5" w:rsidRDefault="00E05FB5" w:rsidP="00E05FB5">
      <w:pPr>
        <w:pStyle w:val="Unix"/>
      </w:pPr>
      <w:r>
        <w:t>a_cottam@postgresql-1-vm:~$ which node</w:t>
      </w:r>
    </w:p>
    <w:p w14:paraId="0698DC89" w14:textId="77777777" w:rsidR="00E05FB5" w:rsidRDefault="00E05FB5" w:rsidP="00E05FB5">
      <w:pPr>
        <w:pStyle w:val="Unix"/>
      </w:pPr>
      <w:r>
        <w:t>/home/a_cottam/.nvm/versions/node/v8.1.0/bin/node</w:t>
      </w:r>
    </w:p>
    <w:p w14:paraId="3151212D" w14:textId="77777777" w:rsidR="00E05FB5" w:rsidRDefault="00E05FB5" w:rsidP="008B6883">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072980A" w14:textId="77777777" w:rsidR="00E05FB5" w:rsidRDefault="00E05FB5" w:rsidP="008B6883">
      <w:pPr>
        <w:pStyle w:val="BodyText2"/>
      </w:pPr>
      <w:r>
        <w:rPr>
          <w:noProof/>
          <w:lang w:bidi="ar-SA"/>
        </w:rPr>
        <w:lastRenderedPageBreak/>
        <w:drawing>
          <wp:inline distT="0" distB="0" distL="0" distR="0" wp14:anchorId="594219B0" wp14:editId="57E058D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9">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3F5F33" w14:textId="77777777" w:rsidR="00E05FB5" w:rsidRDefault="00E05FB5" w:rsidP="008B6883">
      <w:pPr>
        <w:pStyle w:val="BodyText2"/>
      </w:pPr>
      <w:r>
        <w:t>Then click ‘Create workspace’ and it will show the following:</w:t>
      </w:r>
    </w:p>
    <w:p w14:paraId="7533D767" w14:textId="77777777" w:rsidR="00E05FB5" w:rsidRDefault="00E05FB5" w:rsidP="008B6883">
      <w:pPr>
        <w:pStyle w:val="BodyText2"/>
      </w:pPr>
      <w:r>
        <w:rPr>
          <w:noProof/>
          <w:lang w:bidi="ar-SA"/>
        </w:rPr>
        <w:drawing>
          <wp:inline distT="0" distB="0" distL="0" distR="0" wp14:anchorId="54BC28A2" wp14:editId="516FBF7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0DB8D3E" w14:textId="77777777" w:rsidR="00283EB3" w:rsidRDefault="00283EB3" w:rsidP="00283EB3">
      <w:pPr>
        <w:pStyle w:val="Heading8"/>
      </w:pPr>
      <w:r>
        <w:t>Using any virtual machine as the backend</w:t>
      </w:r>
    </w:p>
    <w:p w14:paraId="61C6630E" w14:textId="77777777" w:rsidR="00283EB3" w:rsidRDefault="00283EB3" w:rsidP="00283EB3">
      <w:pPr>
        <w:pStyle w:val="BodyText2"/>
      </w:pPr>
      <w:r>
        <w:t xml:space="preserve">I am also going to connect to the Penrose hosted machine (for the ssh details see </w:t>
      </w:r>
      <w:hyperlink w:anchor="_Connections" w:history="1">
        <w:r w:rsidRPr="00283EB3">
          <w:rPr>
            <w:rStyle w:val="Hyperlink"/>
          </w:rPr>
          <w:t>here</w:t>
        </w:r>
      </w:hyperlink>
      <w:r>
        <w:t>).</w:t>
      </w:r>
    </w:p>
    <w:p w14:paraId="12D300A2" w14:textId="77777777" w:rsidR="002942A6" w:rsidRDefault="00814446" w:rsidP="005E663B">
      <w:pPr>
        <w:pStyle w:val="ListNumber"/>
        <w:numPr>
          <w:ilvl w:val="0"/>
          <w:numId w:val="47"/>
        </w:numPr>
      </w:pPr>
      <w:r>
        <w:t>I already have a connection from Codeanywhere</w:t>
      </w:r>
      <w:r w:rsidR="002B045B">
        <w:t xml:space="preserve"> that allows me to add the Cloud9 ssh key to the Penrose machine</w:t>
      </w:r>
    </w:p>
    <w:p w14:paraId="43CBF395" w14:textId="77777777" w:rsidR="00896D47" w:rsidRDefault="00896D47" w:rsidP="005E663B">
      <w:pPr>
        <w:pStyle w:val="ListNumber"/>
        <w:numPr>
          <w:ilvl w:val="0"/>
          <w:numId w:val="47"/>
        </w:numPr>
      </w:pPr>
      <w:r>
        <w:t>Create a new Workspace in Cloud9 and copy the ssh key</w:t>
      </w:r>
      <w:r w:rsidR="005909BF">
        <w:t xml:space="preserve"> to the backend (here the Penrose machine):</w:t>
      </w:r>
    </w:p>
    <w:p w14:paraId="024C85D5" w14:textId="77777777" w:rsidR="005909BF" w:rsidRDefault="003A098B" w:rsidP="005909BF">
      <w:pPr>
        <w:pStyle w:val="Unix"/>
      </w:pPr>
      <w:r w:rsidRPr="003A098B">
        <w:t xml:space="preserve">biopama@Ubuntu-1710-artful-64-minimal:/$ </w:t>
      </w:r>
      <w:r>
        <w:t xml:space="preserve">sudo </w:t>
      </w:r>
      <w:r w:rsidRPr="003A098B">
        <w:t>vi .ssh/authorized_keys</w:t>
      </w:r>
    </w:p>
    <w:p w14:paraId="4CB6E2AB" w14:textId="77777777" w:rsidR="00BF5EA4" w:rsidRDefault="003A098B" w:rsidP="003A098B">
      <w:pPr>
        <w:pStyle w:val="BodyText2"/>
      </w:pPr>
      <w:r>
        <w:t>Then ESC;:;x RETURN.</w:t>
      </w:r>
      <w:r w:rsidR="00BF5EA4">
        <w:t xml:space="preserve"> Make sure you have entered the key correctly as you will get permission denied errors.</w:t>
      </w:r>
      <w:r w:rsidR="00B06C32">
        <w:t xml:space="preserve"> Then enter the following and it should connect:</w:t>
      </w:r>
    </w:p>
    <w:p w14:paraId="1F228CFF" w14:textId="77777777" w:rsidR="00B06C32" w:rsidRPr="00283EB3" w:rsidRDefault="00B06C32" w:rsidP="003A098B">
      <w:pPr>
        <w:pStyle w:val="BodyText2"/>
      </w:pPr>
      <w:r>
        <w:rPr>
          <w:noProof/>
          <w:lang w:bidi="ar-SA"/>
        </w:rPr>
        <w:lastRenderedPageBreak/>
        <w:drawing>
          <wp:inline distT="0" distB="0" distL="0" distR="0" wp14:anchorId="471138A8" wp14:editId="7AB76B9B">
            <wp:extent cx="2552920" cy="2317266"/>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2565568" cy="2328747"/>
                    </a:xfrm>
                    <a:prstGeom prst="rect">
                      <a:avLst/>
                    </a:prstGeom>
                    <a:noFill/>
                    <a:ln>
                      <a:noFill/>
                    </a:ln>
                  </pic:spPr>
                </pic:pic>
              </a:graphicData>
            </a:graphic>
          </wp:inline>
        </w:drawing>
      </w:r>
    </w:p>
    <w:p w14:paraId="0B87D913" w14:textId="77777777" w:rsidR="00E05FB5" w:rsidRDefault="00E05FB5" w:rsidP="00E05FB5">
      <w:pPr>
        <w:pStyle w:val="Heading7"/>
      </w:pPr>
      <w:r>
        <w:t>Configuring</w:t>
      </w:r>
    </w:p>
    <w:p w14:paraId="759F577C" w14:textId="77777777" w:rsidR="00E05FB5" w:rsidRDefault="00E05FB5" w:rsidP="008B6883">
      <w:pPr>
        <w:pStyle w:val="BodyText2"/>
      </w:pPr>
      <w:r>
        <w:t>To see what processes are running on the VM as there is no System Info tab in SSH workspaces:</w:t>
      </w:r>
    </w:p>
    <w:p w14:paraId="7CEC28FA" w14:textId="77777777" w:rsidR="00E05FB5" w:rsidRDefault="00E05FB5" w:rsidP="00E05FB5">
      <w:pPr>
        <w:pStyle w:val="Unix"/>
      </w:pPr>
      <w:r w:rsidRPr="003D3E89">
        <w:t>a_cottam@postgresql-1-vm:~$ ps -A</w:t>
      </w:r>
    </w:p>
    <w:p w14:paraId="0AED059F" w14:textId="77777777" w:rsidR="00E05FB5" w:rsidRDefault="00E05FB5" w:rsidP="00E05FB5">
      <w:pPr>
        <w:pStyle w:val="Heading8"/>
      </w:pPr>
      <w:r>
        <w:t>Using Cloud9 install script</w:t>
      </w:r>
    </w:p>
    <w:p w14:paraId="41FD4F8C" w14:textId="77777777" w:rsidR="00E05FB5" w:rsidRDefault="00E05FB5" w:rsidP="008B6883">
      <w:pPr>
        <w:pStyle w:val="BodyText2"/>
      </w:pPr>
      <w:r>
        <w:t xml:space="preserve">Available here: </w:t>
      </w:r>
      <w:hyperlink r:id="rId622" w:history="1">
        <w:r w:rsidRPr="00510A5D">
          <w:rPr>
            <w:rStyle w:val="Hyperlink"/>
          </w:rPr>
          <w:t>https://github.com/c9/install</w:t>
        </w:r>
      </w:hyperlink>
      <w:r>
        <w:t xml:space="preserve"> </w:t>
      </w:r>
    </w:p>
    <w:p w14:paraId="2DE17CD6" w14:textId="77777777" w:rsidR="00E05FB5" w:rsidRDefault="00E05FB5" w:rsidP="00E05FB5">
      <w:pPr>
        <w:pStyle w:val="Unix"/>
      </w:pPr>
      <w:r w:rsidRPr="00F76772">
        <w:t>a_cottam@ubuntu14-04-micro:~$ sudo apt-get install build-essential</w:t>
      </w:r>
    </w:p>
    <w:p w14:paraId="3E7EE274" w14:textId="77777777" w:rsidR="00E05FB5" w:rsidRDefault="00E05FB5" w:rsidP="00E05FB5">
      <w:pPr>
        <w:pStyle w:val="Unix"/>
      </w:pPr>
      <w:r w:rsidRPr="00F76772">
        <w:t>a_cottam@ubuntu14-04-micro:~$ curl -L https://raw.githubusercontent.com/c9/install/master/install.sh | bash</w:t>
      </w:r>
    </w:p>
    <w:p w14:paraId="24C24546" w14:textId="77777777" w:rsidR="00E05FB5" w:rsidRPr="003D3E89" w:rsidRDefault="00E05FB5" w:rsidP="008B6883">
      <w:pPr>
        <w:pStyle w:val="BodyText2"/>
      </w:pPr>
      <w:r>
        <w:t>Still no node installation but it does install other things.</w:t>
      </w:r>
    </w:p>
    <w:p w14:paraId="4BE84CB2" w14:textId="77777777" w:rsidR="0042022B" w:rsidRDefault="0042022B" w:rsidP="0042022B">
      <w:pPr>
        <w:pStyle w:val="Heading7"/>
      </w:pPr>
      <w:r>
        <w:t>Issues</w:t>
      </w:r>
    </w:p>
    <w:p w14:paraId="29D32055" w14:textId="77777777" w:rsidR="0042022B" w:rsidRDefault="0042022B" w:rsidP="0042022B">
      <w:pPr>
        <w:pStyle w:val="Heading8"/>
      </w:pPr>
      <w:bookmarkStart w:id="130" w:name="_Errors"/>
      <w:bookmarkEnd w:id="130"/>
      <w:r>
        <w:t>Errors</w:t>
      </w:r>
    </w:p>
    <w:p w14:paraId="238C244A" w14:textId="77777777" w:rsidR="0042022B" w:rsidRDefault="0042022B" w:rsidP="0042022B">
      <w:pPr>
        <w:pStyle w:val="BodyText2"/>
      </w:pPr>
      <w:r>
        <w:t>On 20/03/18 on loading the gce-ubuntu-14-04-micro workspace I got the following error:</w:t>
      </w:r>
    </w:p>
    <w:p w14:paraId="5258E254" w14:textId="77777777" w:rsidR="0042022B" w:rsidRDefault="0042022B" w:rsidP="0042022B">
      <w:pPr>
        <w:pStyle w:val="BodyText2"/>
      </w:pPr>
      <w:r>
        <w:rPr>
          <w:noProof/>
          <w:lang w:bidi="ar-SA"/>
        </w:rPr>
        <w:drawing>
          <wp:inline distT="0" distB="0" distL="0" distR="0" wp14:anchorId="69A80CB2" wp14:editId="6EFBFE60">
            <wp:extent cx="2470245" cy="1223233"/>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bwMode="auto">
                    <a:xfrm>
                      <a:off x="0" y="0"/>
                      <a:ext cx="2488904" cy="1232473"/>
                    </a:xfrm>
                    <a:prstGeom prst="rect">
                      <a:avLst/>
                    </a:prstGeom>
                    <a:noFill/>
                    <a:ln>
                      <a:noFill/>
                    </a:ln>
                  </pic:spPr>
                </pic:pic>
              </a:graphicData>
            </a:graphic>
          </wp:inline>
        </w:drawing>
      </w:r>
    </w:p>
    <w:p w14:paraId="36EF9A3E" w14:textId="77777777" w:rsidR="0042022B" w:rsidRDefault="0042022B" w:rsidP="0042022B">
      <w:pPr>
        <w:pStyle w:val="BodyText2"/>
      </w:pPr>
      <w:r>
        <w:t xml:space="preserve">If you click on Update it fails to install. See </w:t>
      </w:r>
      <w:hyperlink r:id="rId624" w:history="1">
        <w:r w:rsidRPr="0042022B">
          <w:rPr>
            <w:rStyle w:val="Hyperlink"/>
          </w:rPr>
          <w:t>here</w:t>
        </w:r>
      </w:hyperlink>
      <w:r>
        <w:t xml:space="preserve"> for the solution. Basically you need to run the install script from </w:t>
      </w:r>
      <w:hyperlink r:id="rId625" w:history="1">
        <w:r w:rsidRPr="0042022B">
          <w:rPr>
            <w:rStyle w:val="Hyperlink"/>
          </w:rPr>
          <w:t>here</w:t>
        </w:r>
      </w:hyperlink>
      <w:r>
        <w:t xml:space="preserve"> in </w:t>
      </w:r>
      <w:r w:rsidR="00786595">
        <w:t>the Google Cloud Console and close and reopen the workspace in c9.</w:t>
      </w:r>
    </w:p>
    <w:p w14:paraId="20FCFB51" w14:textId="77777777" w:rsidR="00037D3C" w:rsidRPr="0042022B" w:rsidRDefault="00037D3C" w:rsidP="00037D3C">
      <w:pPr>
        <w:pStyle w:val="Unix"/>
      </w:pPr>
      <w:r w:rsidRPr="00037D3C">
        <w:t>curl -L https://raw.githubusercontent.com/c9/install/master/install.sh | bash</w:t>
      </w:r>
    </w:p>
    <w:p w14:paraId="24420E25" w14:textId="77777777" w:rsidR="00E05FB5" w:rsidRDefault="00E05FB5" w:rsidP="00E05FB5">
      <w:pPr>
        <w:pStyle w:val="Heading7"/>
      </w:pPr>
      <w:r>
        <w:t>Differences between SSH Workspaces and Hosted Workspaces</w:t>
      </w:r>
    </w:p>
    <w:p w14:paraId="1525725E" w14:textId="77777777" w:rsidR="00E05FB5" w:rsidRDefault="00E05FB5" w:rsidP="00E05FB5">
      <w:pPr>
        <w:pStyle w:val="Heading8"/>
      </w:pPr>
      <w:r>
        <w:t>Installations</w:t>
      </w:r>
    </w:p>
    <w:p w14:paraId="58A13A37" w14:textId="77777777" w:rsidR="00E05FB5" w:rsidRPr="00237368" w:rsidRDefault="00E05FB5" w:rsidP="008B6883">
      <w:pPr>
        <w:pStyle w:val="BodyText2"/>
      </w:pPr>
      <w:r>
        <w:t xml:space="preserve">There is no Apache installed on </w:t>
      </w:r>
    </w:p>
    <w:p w14:paraId="3C43476B" w14:textId="77777777" w:rsidR="00E05FB5" w:rsidRDefault="00E05FB5" w:rsidP="00E05FB5">
      <w:pPr>
        <w:pStyle w:val="Heading8"/>
      </w:pPr>
      <w:r>
        <w:t>Runners</w:t>
      </w:r>
    </w:p>
    <w:p w14:paraId="7C179BE0"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C3CF92" w14:textId="77777777" w:rsidR="00E05FB5" w:rsidRDefault="00E05FB5" w:rsidP="008B6883">
      <w:pPr>
        <w:pStyle w:val="BodyText2"/>
      </w:pPr>
      <w:r>
        <w:rPr>
          <w:noProof/>
          <w:lang w:bidi="ar-SA"/>
        </w:rPr>
        <w:lastRenderedPageBreak/>
        <w:drawing>
          <wp:inline distT="0" distB="0" distL="0" distR="0" wp14:anchorId="545A906D" wp14:editId="316380A3">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62FEDCCB"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66693FE5" w14:textId="77777777" w:rsidR="00E05FB5" w:rsidRDefault="00E05FB5" w:rsidP="00E05FB5">
      <w:pPr>
        <w:pStyle w:val="Heading8"/>
      </w:pPr>
      <w:r>
        <w:t>System information tab</w:t>
      </w:r>
    </w:p>
    <w:p w14:paraId="6EC52076" w14:textId="77777777" w:rsidR="00E05FB5" w:rsidRPr="00803511" w:rsidRDefault="00E05FB5" w:rsidP="008B6883">
      <w:pPr>
        <w:pStyle w:val="BodyText2"/>
      </w:pPr>
      <w:r>
        <w:t>The Cloud9 tab that shows the processes, memory and available hard drive space is not available in ssh workspaces.</w:t>
      </w:r>
    </w:p>
    <w:p w14:paraId="1B7B3AC4" w14:textId="77777777" w:rsidR="00E05FB5" w:rsidRDefault="00E05FB5" w:rsidP="00E05FB5">
      <w:pPr>
        <w:pStyle w:val="Heading8"/>
      </w:pPr>
      <w:r>
        <w:t>No https</w:t>
      </w:r>
      <w:r>
        <w:tab/>
      </w:r>
    </w:p>
    <w:p w14:paraId="618A3A42" w14:textId="77777777" w:rsidR="00E05FB5" w:rsidRPr="00960C06" w:rsidRDefault="00E05FB5" w:rsidP="008B6883">
      <w:pPr>
        <w:pStyle w:val="BodyText2"/>
      </w:pPr>
      <w:r>
        <w:t xml:space="preserve">This is an issue for previewing html files and is documented </w:t>
      </w:r>
      <w:hyperlink r:id="rId627" w:history="1">
        <w:r w:rsidRPr="00960C06">
          <w:rPr>
            <w:rStyle w:val="Hyperlink"/>
          </w:rPr>
          <w:t>here</w:t>
        </w:r>
      </w:hyperlink>
      <w:r>
        <w:t>.</w:t>
      </w:r>
    </w:p>
    <w:p w14:paraId="0EE9D3A4" w14:textId="77777777" w:rsidR="00E05FB5" w:rsidRDefault="00E05FB5" w:rsidP="008B6883">
      <w:pPr>
        <w:pStyle w:val="BodyText2"/>
      </w:pPr>
      <w:r>
        <w:t xml:space="preserve">Someone clever used Docker on their own server here: </w:t>
      </w:r>
      <w:hyperlink r:id="rId628" w:history="1">
        <w:r w:rsidRPr="00510A5D">
          <w:rPr>
            <w:rStyle w:val="Hyperlink"/>
          </w:rPr>
          <w:t>https://yayprogramming.com/cloud9-with-ruby-on-rails-in-docker/</w:t>
        </w:r>
      </w:hyperlink>
      <w:r>
        <w:t xml:space="preserve"> </w:t>
      </w:r>
    </w:p>
    <w:p w14:paraId="3B68F001"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3CC1D65" w14:textId="77777777" w:rsidR="00E05FB5" w:rsidRDefault="00E05FB5" w:rsidP="00E05FB5">
      <w:pPr>
        <w:pStyle w:val="Heading7"/>
      </w:pPr>
      <w:r>
        <w:t>Using Cloud9 Docker Workspace Images</w:t>
      </w:r>
    </w:p>
    <w:p w14:paraId="08908D07" w14:textId="77777777" w:rsidR="00E05FB5" w:rsidRPr="00827200" w:rsidRDefault="00E05FB5" w:rsidP="008B6883">
      <w:pPr>
        <w:pStyle w:val="BodyText2"/>
      </w:pPr>
      <w:r>
        <w:t>Spent 2 days on this and no luck!!! 21/6/17</w:t>
      </w:r>
    </w:p>
    <w:p w14:paraId="2C7EF726" w14:textId="77777777" w:rsidR="00E05FB5" w:rsidRDefault="00E05FB5" w:rsidP="008B6883">
      <w:pPr>
        <w:pStyle w:val="BodyText2"/>
      </w:pPr>
      <w:r>
        <w:t xml:space="preserve">After I </w:t>
      </w:r>
      <w:hyperlink r:id="rId629" w:history="1">
        <w:r w:rsidRPr="00BA6565">
          <w:rPr>
            <w:rStyle w:val="Hyperlink"/>
          </w:rPr>
          <w:t>posted</w:t>
        </w:r>
      </w:hyperlink>
      <w:r>
        <w:t xml:space="preserve"> a question of the Cloud9 Community about creating custom images that contain the Cloud9 features, they replied pointing to the Docker </w:t>
      </w:r>
      <w:hyperlink r:id="rId630" w:history="1">
        <w:r w:rsidRPr="00BA6565">
          <w:rPr>
            <w:rStyle w:val="Hyperlink"/>
          </w:rPr>
          <w:t>workspace images</w:t>
        </w:r>
      </w:hyperlink>
      <w:r>
        <w:t xml:space="preserve">. I requested access to the alpha release of </w:t>
      </w:r>
      <w:hyperlink r:id="rId631" w:history="1">
        <w:r w:rsidRPr="00BA6565">
          <w:rPr>
            <w:rStyle w:val="Hyperlink"/>
          </w:rPr>
          <w:t>Deploying Docker Containers on Compute Engine</w:t>
        </w:r>
      </w:hyperlink>
      <w:r>
        <w:t xml:space="preserve"> on 19/6/17 and was granted access 1 day later. </w:t>
      </w:r>
    </w:p>
    <w:p w14:paraId="1DDC29B9" w14:textId="77777777" w:rsidR="00E05FB5" w:rsidRDefault="00E05FB5" w:rsidP="00E05FB5">
      <w:pPr>
        <w:pStyle w:val="Heading8"/>
      </w:pPr>
      <w:r>
        <w:t>With new instances</w:t>
      </w:r>
    </w:p>
    <w:p w14:paraId="22396B89" w14:textId="77777777" w:rsidR="00E05FB5" w:rsidRDefault="00E05FB5" w:rsidP="00E05FB5">
      <w:pPr>
        <w:pStyle w:val="Heading9"/>
      </w:pPr>
      <w:r>
        <w:t>Creating Instance Groups</w:t>
      </w:r>
    </w:p>
    <w:p w14:paraId="0FDF2BA2" w14:textId="77777777" w:rsidR="00E05FB5" w:rsidRDefault="00E05FB5" w:rsidP="008B6883">
      <w:pPr>
        <w:pStyle w:val="BodyText2"/>
      </w:pPr>
      <w:r>
        <w:t>Create a new Instance Group which uses an Instance Template with the following information:</w:t>
      </w:r>
    </w:p>
    <w:p w14:paraId="7F99968D" w14:textId="77777777" w:rsidR="00E05FB5" w:rsidRDefault="00E05FB5" w:rsidP="008B6883">
      <w:pPr>
        <w:pStyle w:val="BodyText2"/>
      </w:pPr>
      <w:r>
        <w:rPr>
          <w:noProof/>
          <w:lang w:bidi="ar-SA"/>
        </w:rPr>
        <w:lastRenderedPageBreak/>
        <w:drawing>
          <wp:inline distT="0" distB="0" distL="0" distR="0" wp14:anchorId="514ABB4A" wp14:editId="3AFFEA10">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4231A1F9" w14:textId="77777777" w:rsidR="00E05FB5" w:rsidRPr="00BA6565" w:rsidRDefault="00E05FB5" w:rsidP="008B6883">
      <w:pPr>
        <w:pStyle w:val="BodyText2"/>
      </w:pPr>
      <w:r>
        <w:t xml:space="preserve">The Container image comes from Cloud9 images on </w:t>
      </w:r>
      <w:hyperlink r:id="rId633"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34"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35"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051FA5F4" w14:textId="77777777" w:rsidR="00E05FB5" w:rsidRDefault="00E05FB5" w:rsidP="00E05FB5">
      <w:pPr>
        <w:pStyle w:val="Heading8"/>
      </w:pPr>
      <w:r>
        <w:t>With existing instances</w:t>
      </w:r>
    </w:p>
    <w:p w14:paraId="2A2E229C" w14:textId="77777777" w:rsidR="00E05FB5" w:rsidRPr="002E683C" w:rsidRDefault="00E05FB5" w:rsidP="008B6883">
      <w:pPr>
        <w:pStyle w:val="BodyText2"/>
      </w:pPr>
      <w:r>
        <w:t>I am now trying to install Docker on my existing GCP Ubuntu 14.04 instance.</w:t>
      </w:r>
    </w:p>
    <w:p w14:paraId="46F29183" w14:textId="77777777" w:rsidR="00E05FB5" w:rsidRDefault="00E05FB5" w:rsidP="00E05FB5">
      <w:pPr>
        <w:pStyle w:val="Heading9"/>
      </w:pPr>
      <w:r>
        <w:t>Pulling Docker image from DockerHub</w:t>
      </w:r>
    </w:p>
    <w:p w14:paraId="62C53C6F" w14:textId="77777777" w:rsidR="00E05FB5" w:rsidRPr="00FF40BC" w:rsidRDefault="00E05FB5" w:rsidP="00E05FB5">
      <w:pPr>
        <w:pStyle w:val="Unix"/>
      </w:pPr>
      <w:r w:rsidRPr="00FF40BC">
        <w:t>a_cottam@ubuntu14-04-micro:~$ docker pull cloud9/ws-html5</w:t>
      </w:r>
    </w:p>
    <w:p w14:paraId="43AC531A" w14:textId="77777777" w:rsidR="00B779DA" w:rsidRDefault="00B779DA" w:rsidP="00B779DA">
      <w:pPr>
        <w:pStyle w:val="Heading4"/>
      </w:pPr>
      <w:r>
        <w:t>Command Line Interface (CLI)</w:t>
      </w:r>
    </w:p>
    <w:p w14:paraId="44FCF20C" w14:textId="77777777" w:rsidR="00B779DA" w:rsidRPr="00B779DA" w:rsidRDefault="00B779DA" w:rsidP="008B6883">
      <w:pPr>
        <w:pStyle w:val="BodyText2"/>
      </w:pPr>
      <w:r>
        <w:t xml:space="preserve">Docs </w:t>
      </w:r>
      <w:hyperlink r:id="rId636" w:history="1">
        <w:r w:rsidRPr="00B779DA">
          <w:rPr>
            <w:rStyle w:val="Hyperlink"/>
          </w:rPr>
          <w:t>here</w:t>
        </w:r>
      </w:hyperlink>
      <w:r>
        <w:t>.</w:t>
      </w:r>
    </w:p>
    <w:p w14:paraId="36DE9BE3" w14:textId="77777777" w:rsidR="00B779DA" w:rsidRDefault="00B779DA" w:rsidP="00B779DA">
      <w:pPr>
        <w:pStyle w:val="Heading5"/>
      </w:pPr>
      <w:r>
        <w:t>Installing</w:t>
      </w:r>
    </w:p>
    <w:p w14:paraId="150F3207" w14:textId="77777777" w:rsidR="00B779DA" w:rsidRDefault="00B779DA" w:rsidP="00B779DA">
      <w:pPr>
        <w:pStyle w:val="Heading6"/>
      </w:pPr>
      <w:r>
        <w:t>Windows</w:t>
      </w:r>
    </w:p>
    <w:p w14:paraId="02FEF2DD" w14:textId="77777777" w:rsidR="00B779DA" w:rsidRDefault="00B779DA" w:rsidP="008B6883">
      <w:pPr>
        <w:pStyle w:val="BodyText2"/>
      </w:pPr>
      <w:r>
        <w:t xml:space="preserve">Following instructions </w:t>
      </w:r>
      <w:hyperlink r:id="rId637" w:history="1">
        <w:r w:rsidRPr="00B779DA">
          <w:rPr>
            <w:rStyle w:val="Hyperlink"/>
          </w:rPr>
          <w:t>here</w:t>
        </w:r>
      </w:hyperlink>
      <w:r>
        <w:t>. Not enough privelages to use the *.msi. But installing with pip:</w:t>
      </w:r>
    </w:p>
    <w:p w14:paraId="09B7C43B" w14:textId="77777777" w:rsidR="00B779DA" w:rsidRDefault="00B779DA" w:rsidP="00B779DA">
      <w:pPr>
        <w:pStyle w:val="Unix"/>
      </w:pPr>
      <w:r w:rsidRPr="00B779DA">
        <w:t>pip install awscli --upgrade --user</w:t>
      </w:r>
    </w:p>
    <w:p w14:paraId="69EFCAE6" w14:textId="77777777"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2F47C49F" w14:textId="77777777" w:rsidR="00B82F57" w:rsidRDefault="00B82F57" w:rsidP="00B82F57">
      <w:pPr>
        <w:pStyle w:val="Heading4"/>
      </w:pPr>
      <w:r>
        <w:t>EC2</w:t>
      </w:r>
    </w:p>
    <w:p w14:paraId="6F4EC19B" w14:textId="77777777" w:rsidR="00B82F57" w:rsidRDefault="00B82F57" w:rsidP="00B82F57">
      <w:pPr>
        <w:pStyle w:val="Heading5"/>
      </w:pPr>
      <w:r>
        <w:t>AMIs</w:t>
      </w:r>
    </w:p>
    <w:p w14:paraId="3B6639D7" w14:textId="77777777" w:rsidR="00B82F57" w:rsidRPr="00B82F57" w:rsidRDefault="00B82F57" w:rsidP="00B82F57">
      <w:pPr>
        <w:pStyle w:val="BodyText2"/>
      </w:pPr>
      <w:r>
        <w:t>There are some ESRI ones.</w:t>
      </w:r>
    </w:p>
    <w:p w14:paraId="5BC5C18C" w14:textId="77777777" w:rsidR="00B779DA" w:rsidRDefault="00B779DA" w:rsidP="00B779DA">
      <w:pPr>
        <w:pStyle w:val="Heading4"/>
      </w:pPr>
      <w:r>
        <w:lastRenderedPageBreak/>
        <w:t>Services</w:t>
      </w:r>
    </w:p>
    <w:p w14:paraId="4C9F0CE6" w14:textId="77777777" w:rsidR="00B779DA" w:rsidRDefault="00B779DA" w:rsidP="00B779DA">
      <w:pPr>
        <w:pStyle w:val="Heading5"/>
      </w:pPr>
      <w:r>
        <w:t>S3</w:t>
      </w:r>
    </w:p>
    <w:p w14:paraId="0CBEA2C2" w14:textId="77777777" w:rsidR="00B779DA" w:rsidRPr="00B779DA" w:rsidRDefault="00B779DA" w:rsidP="008B6883">
      <w:pPr>
        <w:pStyle w:val="BodyText2"/>
      </w:pPr>
      <w:r>
        <w:t>Created a new bucket blishten-default-bucket on 8/9/17</w:t>
      </w:r>
      <w:r w:rsidR="008F4C76">
        <w:t>.</w:t>
      </w:r>
    </w:p>
    <w:p w14:paraId="08769FBB" w14:textId="77777777" w:rsidR="000304A0" w:rsidRDefault="000304A0" w:rsidP="000304A0">
      <w:pPr>
        <w:pStyle w:val="Heading3"/>
      </w:pPr>
      <w:r>
        <w:t>APIs</w:t>
      </w:r>
    </w:p>
    <w:p w14:paraId="49DA85B3" w14:textId="77777777" w:rsidR="00DC37B7" w:rsidRDefault="00DC37B7" w:rsidP="00DC37B7">
      <w:pPr>
        <w:pStyle w:val="Heading4"/>
      </w:pPr>
      <w:r>
        <w:t>Climate</w:t>
      </w:r>
    </w:p>
    <w:p w14:paraId="5F4809C7" w14:textId="77777777" w:rsidR="00DC37B7" w:rsidRDefault="00DC37B7" w:rsidP="00DC37B7">
      <w:pPr>
        <w:pStyle w:val="Heading5"/>
      </w:pPr>
      <w:r>
        <w:t>Forecast.IO PI</w:t>
      </w:r>
    </w:p>
    <w:p w14:paraId="69AC0AC1" w14:textId="77777777" w:rsidR="00DC37B7" w:rsidRPr="00DF5E54" w:rsidRDefault="00DC37B7" w:rsidP="008B6883">
      <w:pPr>
        <w:pStyle w:val="BodyText2"/>
      </w:pPr>
      <w:r>
        <w:t xml:space="preserve">There is a developer API for the forecast.io project </w:t>
      </w:r>
      <w:hyperlink r:id="rId638" w:history="1">
        <w:r w:rsidRPr="00DF5E54">
          <w:rPr>
            <w:rStyle w:val="Hyperlink"/>
          </w:rPr>
          <w:t>http://forecast.io/</w:t>
        </w:r>
      </w:hyperlink>
      <w:r>
        <w:t>.</w:t>
      </w:r>
    </w:p>
    <w:p w14:paraId="08258ACC" w14:textId="77777777" w:rsidR="000304A0" w:rsidRDefault="000304A0" w:rsidP="000304A0">
      <w:pPr>
        <w:pStyle w:val="Heading4"/>
      </w:pPr>
      <w:r>
        <w:t>Global Forest Watch</w:t>
      </w:r>
    </w:p>
    <w:p w14:paraId="234A712E" w14:textId="77777777" w:rsidR="000304A0" w:rsidRPr="000304A0" w:rsidRDefault="002672AE" w:rsidP="008B6883">
      <w:pPr>
        <w:pStyle w:val="BodyText2"/>
      </w:pPr>
      <w:r>
        <w:t>APIs a</w:t>
      </w:r>
      <w:r w:rsidR="000304A0">
        <w:t xml:space="preserve">vailable </w:t>
      </w:r>
      <w:hyperlink r:id="rId639" w:history="1">
        <w:r w:rsidR="000304A0" w:rsidRPr="000304A0">
          <w:rPr>
            <w:rStyle w:val="Hyperlink"/>
          </w:rPr>
          <w:t>here</w:t>
        </w:r>
      </w:hyperlink>
      <w:r w:rsidR="000304A0">
        <w:t xml:space="preserve">. </w:t>
      </w:r>
      <w:r w:rsidR="003D22E6">
        <w:t xml:space="preserve">Documentation available </w:t>
      </w:r>
      <w:hyperlink r:id="rId640" w:anchor="introduction" w:history="1">
        <w:r w:rsidR="003D22E6" w:rsidRPr="003D22E6">
          <w:rPr>
            <w:rStyle w:val="Hyperlink"/>
          </w:rPr>
          <w:t>here</w:t>
        </w:r>
      </w:hyperlink>
      <w:r w:rsidR="003D22E6">
        <w:t>.</w:t>
      </w:r>
    </w:p>
    <w:p w14:paraId="79E4A69B" w14:textId="77777777" w:rsidR="008B3E2A" w:rsidRDefault="008B3E2A" w:rsidP="008B3E2A">
      <w:pPr>
        <w:pStyle w:val="Heading4"/>
      </w:pPr>
      <w:r>
        <w:t>InforMEA</w:t>
      </w:r>
    </w:p>
    <w:p w14:paraId="53D891A7" w14:textId="77777777" w:rsidR="008B3E2A" w:rsidRPr="00460850" w:rsidRDefault="008B3E2A" w:rsidP="008B3E2A">
      <w:pPr>
        <w:pStyle w:val="BodyText2"/>
      </w:pPr>
      <w:r>
        <w:t xml:space="preserve">API is documented </w:t>
      </w:r>
      <w:hyperlink r:id="rId641" w:history="1">
        <w:r w:rsidRPr="00460850">
          <w:rPr>
            <w:rStyle w:val="Hyperlink"/>
          </w:rPr>
          <w:t>here</w:t>
        </w:r>
      </w:hyperlink>
      <w:r>
        <w:t>.</w:t>
      </w:r>
    </w:p>
    <w:p w14:paraId="36588B8F" w14:textId="77777777" w:rsidR="003618AE" w:rsidRDefault="003618AE" w:rsidP="003618AE">
      <w:pPr>
        <w:pStyle w:val="Heading4"/>
      </w:pPr>
      <w:r>
        <w:t>Journal APIs</w:t>
      </w:r>
    </w:p>
    <w:p w14:paraId="7DEEC942" w14:textId="77777777" w:rsidR="003618AE" w:rsidRDefault="003618AE" w:rsidP="003618AE">
      <w:pPr>
        <w:pStyle w:val="Heading5"/>
      </w:pPr>
      <w:r>
        <w:t xml:space="preserve">Elsevier </w:t>
      </w:r>
      <w:r w:rsidR="00D5194C">
        <w:t>API</w:t>
      </w:r>
    </w:p>
    <w:p w14:paraId="4CABE0C9" w14:textId="77777777" w:rsidR="003618AE" w:rsidRDefault="003618AE" w:rsidP="008B6883">
      <w:pPr>
        <w:pStyle w:val="BodyText2"/>
      </w:pPr>
      <w:r>
        <w:t xml:space="preserve">There are </w:t>
      </w:r>
      <w:r w:rsidR="00487929">
        <w:t>lots of</w:t>
      </w:r>
      <w:r>
        <w:t xml:space="preserve"> APIs available from Elsevier</w:t>
      </w:r>
      <w:r w:rsidR="00487929">
        <w:t xml:space="preserve">. See </w:t>
      </w:r>
      <w:hyperlink r:id="rId642" w:history="1">
        <w:r w:rsidR="00487929" w:rsidRPr="00487929">
          <w:rPr>
            <w:rStyle w:val="Hyperlink"/>
          </w:rPr>
          <w:t>this</w:t>
        </w:r>
      </w:hyperlink>
      <w:r w:rsidR="00487929">
        <w:t xml:space="preserve"> page. </w:t>
      </w:r>
      <w:r>
        <w:t xml:space="preserve">There is a </w:t>
      </w:r>
      <w:hyperlink r:id="rId643" w:history="1">
        <w:r w:rsidRPr="00716AC1">
          <w:rPr>
            <w:rStyle w:val="Hyperlink"/>
          </w:rPr>
          <w:t>Python SDK</w:t>
        </w:r>
      </w:hyperlink>
      <w:r>
        <w:t xml:space="preserve"> but it needs Python 3.0.</w:t>
      </w:r>
    </w:p>
    <w:p w14:paraId="78DB69F0" w14:textId="77777777" w:rsidR="00D54B15" w:rsidRDefault="00D54B15" w:rsidP="00D54B15">
      <w:pPr>
        <w:pStyle w:val="Heading6"/>
      </w:pPr>
      <w:r>
        <w:t>Issues</w:t>
      </w:r>
    </w:p>
    <w:p w14:paraId="147C241C" w14:textId="77777777" w:rsidR="00D54B15" w:rsidRDefault="00D54B15" w:rsidP="00D54B15">
      <w:pPr>
        <w:pStyle w:val="Heading7"/>
      </w:pPr>
      <w:r>
        <w:t>Errors</w:t>
      </w:r>
    </w:p>
    <w:p w14:paraId="79820CD3" w14:textId="77777777" w:rsidR="00D54B15" w:rsidRDefault="00D54B15" w:rsidP="00D54B15">
      <w:pPr>
        <w:pStyle w:val="Heading8"/>
      </w:pPr>
      <w:r w:rsidRPr="000B13C3">
        <w:t>Your request could not be processed</w:t>
      </w:r>
    </w:p>
    <w:p w14:paraId="0D3305DF" w14:textId="77777777"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7975025E" w14:textId="77777777" w:rsidR="003618AE" w:rsidRDefault="003618AE" w:rsidP="003618AE">
      <w:pPr>
        <w:pStyle w:val="Heading6"/>
      </w:pPr>
      <w:r>
        <w:t>Python SDK</w:t>
      </w:r>
    </w:p>
    <w:p w14:paraId="18E8BF7F" w14:textId="77777777" w:rsidR="003618AE" w:rsidRPr="00076573" w:rsidRDefault="003618AE" w:rsidP="008B6883">
      <w:pPr>
        <w:pStyle w:val="BodyText2"/>
      </w:pPr>
      <w:r>
        <w:t>Forked and imported to elsapy project. Created config.json file and pasted in my API key (</w:t>
      </w:r>
      <w:r w:rsidRPr="00076573">
        <w:t>d2490fdc59855ff2c413362ae7d047b5</w:t>
      </w:r>
      <w:r>
        <w:t>). Doesn’t run in Python 2.7 – needs Python 3.0.</w:t>
      </w:r>
    </w:p>
    <w:p w14:paraId="34071B9E" w14:textId="77777777" w:rsidR="003618AE" w:rsidRDefault="003618AE" w:rsidP="003618AE">
      <w:pPr>
        <w:pStyle w:val="Heading6"/>
      </w:pPr>
      <w:r>
        <w:t>ScienceDirect</w:t>
      </w:r>
    </w:p>
    <w:p w14:paraId="0FBB43E2" w14:textId="77777777"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44"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45" w:history="1">
        <w:r w:rsidRPr="00AF4E17">
          <w:rPr>
            <w:rStyle w:val="Hyperlink"/>
          </w:rPr>
          <w:t>here</w:t>
        </w:r>
      </w:hyperlink>
      <w:r>
        <w:t>.</w:t>
      </w:r>
    </w:p>
    <w:p w14:paraId="1E27F385" w14:textId="77777777" w:rsidR="002D2C56" w:rsidRDefault="002D2C56" w:rsidP="002D2C56">
      <w:pPr>
        <w:pStyle w:val="Heading7"/>
      </w:pPr>
      <w:r>
        <w:t>Search</w:t>
      </w:r>
    </w:p>
    <w:p w14:paraId="7DB5F48D" w14:textId="77777777" w:rsidR="002D2C56" w:rsidRDefault="002D2C56" w:rsidP="008B6883">
      <w:pPr>
        <w:pStyle w:val="BodyText2"/>
      </w:pPr>
      <w:r>
        <w:t>Example call for ScienceDirect Search:</w:t>
      </w:r>
    </w:p>
    <w:p w14:paraId="4873D11D" w14:textId="77777777" w:rsidR="00901A51" w:rsidRDefault="000D5C35" w:rsidP="008B6883">
      <w:pPr>
        <w:pStyle w:val="BodyText2"/>
      </w:pPr>
      <w:hyperlink r:id="rId646" w:history="1">
        <w:r w:rsidR="00901A51" w:rsidRPr="00901A51">
          <w:rPr>
            <w:rStyle w:val="Hyperlink"/>
          </w:rPr>
          <w:t>https://api.elsevier.com/content/search/scidir?query=water&amp;apiKey=700793c78c8fb1d736eb7030bb874bda&amp;httpAccept=application/json</w:t>
        </w:r>
      </w:hyperlink>
    </w:p>
    <w:p w14:paraId="1E2A242C" w14:textId="77777777" w:rsidR="003618AE" w:rsidRDefault="003618AE" w:rsidP="003618AE">
      <w:pPr>
        <w:pStyle w:val="Heading6"/>
      </w:pPr>
      <w:r>
        <w:t>Scopus</w:t>
      </w:r>
    </w:p>
    <w:p w14:paraId="51BA6F45" w14:textId="77777777" w:rsidR="0083409B" w:rsidRDefault="0083409B" w:rsidP="0083409B">
      <w:pPr>
        <w:pStyle w:val="Heading7"/>
      </w:pPr>
      <w:r>
        <w:lastRenderedPageBreak/>
        <w:t>Abstract</w:t>
      </w:r>
    </w:p>
    <w:p w14:paraId="784B8840" w14:textId="77777777" w:rsidR="0083409B" w:rsidRDefault="0083409B" w:rsidP="008B6883">
      <w:pPr>
        <w:pStyle w:val="BodyText2"/>
      </w:pPr>
      <w:r>
        <w:t>Example call</w:t>
      </w:r>
      <w:r w:rsidR="00B20A6F">
        <w:t>s</w:t>
      </w:r>
      <w:r>
        <w:t xml:space="preserve"> for Scopus Abstract (for our water paper):</w:t>
      </w:r>
    </w:p>
    <w:p w14:paraId="04B6E575" w14:textId="77777777" w:rsidR="0083409B" w:rsidRDefault="000D5C35" w:rsidP="008B6883">
      <w:pPr>
        <w:pStyle w:val="BodyText2"/>
      </w:pPr>
      <w:hyperlink r:id="rId647" w:history="1">
        <w:r w:rsidR="0083409B" w:rsidRPr="0083409B">
          <w:rPr>
            <w:rStyle w:val="Hyperlink"/>
          </w:rPr>
          <w:t>https://api.elsevier.com/content/abstract/doi/10.1038/nature20584?apiKey=700793c78c8fb1d736eb7030bb874bda&amp;httpAccept=application/json</w:t>
        </w:r>
      </w:hyperlink>
    </w:p>
    <w:p w14:paraId="778D63AF" w14:textId="77777777" w:rsidR="00B20A6F" w:rsidRPr="0083409B" w:rsidRDefault="000D5C35" w:rsidP="008B6883">
      <w:pPr>
        <w:pStyle w:val="BodyText2"/>
      </w:pPr>
      <w:hyperlink r:id="rId648" w:history="1">
        <w:r w:rsidR="00B20A6F" w:rsidRPr="00B20A6F">
          <w:rPr>
            <w:rStyle w:val="Hyperlink"/>
          </w:rPr>
          <w:t>https://api.elsevier.com/content/abstract/scopus_id/85010648872?apiKey=700793c78c8fb1d736eb7030bb874bda&amp;httpAccept=application/json</w:t>
        </w:r>
      </w:hyperlink>
    </w:p>
    <w:p w14:paraId="06363AE5" w14:textId="77777777" w:rsidR="00B20A6F" w:rsidRDefault="00B20A6F" w:rsidP="00B20A6F">
      <w:pPr>
        <w:pStyle w:val="Heading7"/>
      </w:pPr>
      <w:r>
        <w:t>Author</w:t>
      </w:r>
    </w:p>
    <w:p w14:paraId="697E22A7" w14:textId="77777777" w:rsidR="00B20A6F" w:rsidRDefault="00B20A6F" w:rsidP="008B6883">
      <w:pPr>
        <w:pStyle w:val="BodyText2"/>
      </w:pPr>
      <w:r>
        <w:t>Example call for Author Retrieval:</w:t>
      </w:r>
    </w:p>
    <w:p w14:paraId="27045B1A" w14:textId="77777777" w:rsidR="00B20A6F" w:rsidRPr="00B20A6F" w:rsidRDefault="000D5C35" w:rsidP="008B6883">
      <w:pPr>
        <w:pStyle w:val="BodyText2"/>
      </w:pPr>
      <w:hyperlink r:id="rId649" w:history="1">
        <w:r w:rsidR="00B20A6F" w:rsidRPr="00B20A6F">
          <w:rPr>
            <w:rStyle w:val="Hyperlink"/>
          </w:rPr>
          <w:t>https://api.elsevier.com/content/author/author_id/55344624600?apiKey=700793c78c8fb1d736eb7030bb874bda&amp;httpAccept=application/json</w:t>
        </w:r>
      </w:hyperlink>
    </w:p>
    <w:p w14:paraId="6D27C6A4" w14:textId="77777777" w:rsidR="000C2C47" w:rsidRDefault="000C2C47" w:rsidP="000C2C47">
      <w:pPr>
        <w:pStyle w:val="Heading7"/>
      </w:pPr>
      <w:r>
        <w:t>Search</w:t>
      </w:r>
    </w:p>
    <w:p w14:paraId="29FC6562" w14:textId="77777777" w:rsidR="00487929" w:rsidRDefault="00487929" w:rsidP="008B6883">
      <w:pPr>
        <w:pStyle w:val="BodyText2"/>
      </w:pPr>
      <w:r>
        <w:t xml:space="preserve">Example call for Scopus Search: </w:t>
      </w:r>
    </w:p>
    <w:p w14:paraId="52CA3857" w14:textId="77777777" w:rsidR="00295C1B" w:rsidRDefault="000D5C35" w:rsidP="008B6883">
      <w:pPr>
        <w:pStyle w:val="BodyText2"/>
      </w:pPr>
      <w:hyperlink r:id="rId650"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32E05658" w14:textId="77777777" w:rsidR="003618AE" w:rsidRDefault="003618AE" w:rsidP="008B6883">
      <w:pPr>
        <w:pStyle w:val="BodyText2"/>
      </w:pPr>
      <w:r>
        <w:t xml:space="preserve">These are the fields that are supposed to be returned using the Scopus search API (from </w:t>
      </w:r>
      <w:hyperlink r:id="rId651"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285EAD92"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35D47A8" w14:textId="77777777" w:rsidR="003618AE" w:rsidRPr="00A426D6" w:rsidRDefault="003618AE" w:rsidP="009B5185">
            <w:pPr>
              <w:pStyle w:val="TableTextHeader"/>
            </w:pPr>
            <w:bookmarkStart w:id="131" w:name="RANGE!A1:D53"/>
            <w:r w:rsidRPr="00A426D6">
              <w:rPr>
                <w:lang w:val="en-GB"/>
              </w:rPr>
              <w:t>Field</w:t>
            </w:r>
            <w:bookmarkEnd w:id="131"/>
          </w:p>
        </w:tc>
        <w:tc>
          <w:tcPr>
            <w:tcW w:w="2586" w:type="dxa"/>
            <w:noWrap/>
            <w:hideMark/>
          </w:tcPr>
          <w:p w14:paraId="0C92E222"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79F9ED9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41DBA3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037E891C"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381FD87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3358EEF" w14:textId="77777777" w:rsidR="003618AE" w:rsidRPr="00A426D6" w:rsidRDefault="003618AE" w:rsidP="003618AE">
            <w:pPr>
              <w:pStyle w:val="TableText"/>
            </w:pPr>
            <w:r w:rsidRPr="00A426D6">
              <w:rPr>
                <w:lang w:val="en-GB"/>
              </w:rPr>
              <w:t>link ref=self</w:t>
            </w:r>
          </w:p>
        </w:tc>
        <w:tc>
          <w:tcPr>
            <w:tcW w:w="2586" w:type="dxa"/>
            <w:noWrap/>
            <w:hideMark/>
          </w:tcPr>
          <w:p w14:paraId="48B93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04CA78C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6873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CBA0A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E475EEF"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8C0BF06" w14:textId="77777777" w:rsidR="003618AE" w:rsidRPr="00A426D6" w:rsidRDefault="003618AE" w:rsidP="003618AE">
            <w:pPr>
              <w:pStyle w:val="TableText"/>
            </w:pPr>
            <w:r w:rsidRPr="00A426D6">
              <w:t>link ref=scopus</w:t>
            </w:r>
          </w:p>
        </w:tc>
        <w:tc>
          <w:tcPr>
            <w:tcW w:w="2586" w:type="dxa"/>
            <w:noWrap/>
            <w:hideMark/>
          </w:tcPr>
          <w:p w14:paraId="556D28F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57C85E4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CD56A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25692B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3E5F1C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311B23F" w14:textId="77777777" w:rsidR="003618AE" w:rsidRPr="00A426D6" w:rsidRDefault="003618AE" w:rsidP="003618AE">
            <w:pPr>
              <w:pStyle w:val="TableText"/>
            </w:pPr>
            <w:r w:rsidRPr="00A426D6">
              <w:t>link ref=scopus-citedby</w:t>
            </w:r>
          </w:p>
        </w:tc>
        <w:tc>
          <w:tcPr>
            <w:tcW w:w="2586" w:type="dxa"/>
            <w:noWrap/>
            <w:hideMark/>
          </w:tcPr>
          <w:p w14:paraId="58EFCF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0308F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A203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770F7F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52081DD"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77A14B6" w14:textId="77777777" w:rsidR="003618AE" w:rsidRPr="00A426D6" w:rsidRDefault="003618AE" w:rsidP="003618AE">
            <w:pPr>
              <w:pStyle w:val="TableText"/>
            </w:pPr>
            <w:r w:rsidRPr="00A426D6">
              <w:rPr>
                <w:lang w:val="en-GB"/>
              </w:rPr>
              <w:t>prism:url</w:t>
            </w:r>
          </w:p>
        </w:tc>
        <w:tc>
          <w:tcPr>
            <w:tcW w:w="2586" w:type="dxa"/>
            <w:noWrap/>
            <w:hideMark/>
          </w:tcPr>
          <w:p w14:paraId="417954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6699AB2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48036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B894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77904B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22B919" w14:textId="77777777" w:rsidR="003618AE" w:rsidRPr="00A426D6" w:rsidRDefault="003618AE" w:rsidP="003618AE">
            <w:pPr>
              <w:pStyle w:val="TableText"/>
            </w:pPr>
            <w:r w:rsidRPr="00A426D6">
              <w:t>dc:identifier</w:t>
            </w:r>
          </w:p>
        </w:tc>
        <w:tc>
          <w:tcPr>
            <w:tcW w:w="2586" w:type="dxa"/>
            <w:noWrap/>
            <w:hideMark/>
          </w:tcPr>
          <w:p w14:paraId="2E23EEA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3387C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C3F39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08989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3A5747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8B5FE79" w14:textId="77777777" w:rsidR="003618AE" w:rsidRPr="00A426D6" w:rsidRDefault="003618AE" w:rsidP="003618AE">
            <w:pPr>
              <w:pStyle w:val="TableText"/>
            </w:pPr>
            <w:r w:rsidRPr="00A426D6">
              <w:t>eid</w:t>
            </w:r>
          </w:p>
        </w:tc>
        <w:tc>
          <w:tcPr>
            <w:tcW w:w="2586" w:type="dxa"/>
            <w:noWrap/>
            <w:hideMark/>
          </w:tcPr>
          <w:p w14:paraId="58F051A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167A655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8F82D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C9C4F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8A0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D721708" w14:textId="77777777" w:rsidR="003618AE" w:rsidRPr="00A426D6" w:rsidRDefault="003618AE" w:rsidP="003618AE">
            <w:pPr>
              <w:pStyle w:val="TableText"/>
            </w:pPr>
            <w:r w:rsidRPr="00A426D6">
              <w:t>dc:title</w:t>
            </w:r>
          </w:p>
        </w:tc>
        <w:tc>
          <w:tcPr>
            <w:tcW w:w="2586" w:type="dxa"/>
            <w:noWrap/>
            <w:hideMark/>
          </w:tcPr>
          <w:p w14:paraId="3CEA55E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04EEBA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558292D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48EA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9ED65B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A4E1119" w14:textId="77777777" w:rsidR="003618AE" w:rsidRPr="00A426D6" w:rsidRDefault="003618AE" w:rsidP="003618AE">
            <w:pPr>
              <w:pStyle w:val="TableText"/>
            </w:pPr>
            <w:r w:rsidRPr="00A426D6">
              <w:t>prism:aggregationType</w:t>
            </w:r>
          </w:p>
        </w:tc>
        <w:tc>
          <w:tcPr>
            <w:tcW w:w="2586" w:type="dxa"/>
            <w:noWrap/>
            <w:hideMark/>
          </w:tcPr>
          <w:p w14:paraId="3FF2B52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5D1BDD6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10887A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494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793EB7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363F572" w14:textId="77777777" w:rsidR="003618AE" w:rsidRPr="00A426D6" w:rsidRDefault="003618AE" w:rsidP="003618AE">
            <w:pPr>
              <w:pStyle w:val="TableText"/>
            </w:pPr>
            <w:r w:rsidRPr="00A426D6">
              <w:t>citedby-count</w:t>
            </w:r>
          </w:p>
        </w:tc>
        <w:tc>
          <w:tcPr>
            <w:tcW w:w="2586" w:type="dxa"/>
            <w:noWrap/>
            <w:hideMark/>
          </w:tcPr>
          <w:p w14:paraId="5CCBF9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836EF1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E7E2B0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4498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CC64475"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0BCE2C4" w14:textId="77777777" w:rsidR="003618AE" w:rsidRPr="00A426D6" w:rsidRDefault="003618AE" w:rsidP="003618AE">
            <w:pPr>
              <w:pStyle w:val="TableText"/>
            </w:pPr>
            <w:r w:rsidRPr="00A426D6">
              <w:t>prism:publicationName</w:t>
            </w:r>
          </w:p>
        </w:tc>
        <w:tc>
          <w:tcPr>
            <w:tcW w:w="2586" w:type="dxa"/>
            <w:noWrap/>
            <w:hideMark/>
          </w:tcPr>
          <w:p w14:paraId="695425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C1DAE1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9ABF21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473E28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949178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D3D4087" w14:textId="77777777" w:rsidR="003618AE" w:rsidRPr="00A426D6" w:rsidRDefault="003618AE" w:rsidP="003618AE">
            <w:pPr>
              <w:pStyle w:val="TableText"/>
            </w:pPr>
            <w:r w:rsidRPr="00A426D6">
              <w:t>prism:isbn</w:t>
            </w:r>
          </w:p>
        </w:tc>
        <w:tc>
          <w:tcPr>
            <w:tcW w:w="2586" w:type="dxa"/>
            <w:noWrap/>
            <w:hideMark/>
          </w:tcPr>
          <w:p w14:paraId="11E156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0CD2B02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BCA14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8339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36F5DB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418D39C" w14:textId="77777777" w:rsidR="003618AE" w:rsidRPr="00A426D6" w:rsidRDefault="003618AE" w:rsidP="003618AE">
            <w:pPr>
              <w:pStyle w:val="TableText"/>
            </w:pPr>
            <w:r w:rsidRPr="00A426D6">
              <w:t>prism:issn</w:t>
            </w:r>
          </w:p>
        </w:tc>
        <w:tc>
          <w:tcPr>
            <w:tcW w:w="2586" w:type="dxa"/>
            <w:noWrap/>
            <w:hideMark/>
          </w:tcPr>
          <w:p w14:paraId="277AF6A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3354C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1AF8E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0CB54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D06C84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26AA2E5" w14:textId="77777777" w:rsidR="003618AE" w:rsidRPr="00A426D6" w:rsidRDefault="003618AE" w:rsidP="003618AE">
            <w:pPr>
              <w:pStyle w:val="TableText"/>
            </w:pPr>
            <w:r w:rsidRPr="00A426D6">
              <w:t>prism:volume</w:t>
            </w:r>
          </w:p>
        </w:tc>
        <w:tc>
          <w:tcPr>
            <w:tcW w:w="2586" w:type="dxa"/>
            <w:noWrap/>
            <w:hideMark/>
          </w:tcPr>
          <w:p w14:paraId="7FF8299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6E6096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A7C22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4DC1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3C0DFD5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83D9937" w14:textId="77777777" w:rsidR="003618AE" w:rsidRPr="00A426D6" w:rsidRDefault="003618AE" w:rsidP="003618AE">
            <w:pPr>
              <w:pStyle w:val="TableText"/>
            </w:pPr>
            <w:r w:rsidRPr="00A426D6">
              <w:t>prism:issueIdentifier</w:t>
            </w:r>
          </w:p>
        </w:tc>
        <w:tc>
          <w:tcPr>
            <w:tcW w:w="2586" w:type="dxa"/>
            <w:noWrap/>
            <w:hideMark/>
          </w:tcPr>
          <w:p w14:paraId="1E2BBBE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ED38BF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4AD6B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C0CA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A32059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FBBB39C" w14:textId="77777777" w:rsidR="003618AE" w:rsidRPr="00A426D6" w:rsidRDefault="003618AE" w:rsidP="003618AE">
            <w:pPr>
              <w:pStyle w:val="TableText"/>
            </w:pPr>
            <w:r w:rsidRPr="00A426D6">
              <w:t>prism:pageRange</w:t>
            </w:r>
          </w:p>
        </w:tc>
        <w:tc>
          <w:tcPr>
            <w:tcW w:w="2586" w:type="dxa"/>
            <w:noWrap/>
            <w:hideMark/>
          </w:tcPr>
          <w:p w14:paraId="5EE667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828EE5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54BD19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8B4C68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41C5A7"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0E0B36" w14:textId="77777777" w:rsidR="003618AE" w:rsidRPr="00A426D6" w:rsidRDefault="003618AE" w:rsidP="003618AE">
            <w:pPr>
              <w:pStyle w:val="TableText"/>
            </w:pPr>
            <w:r w:rsidRPr="00A426D6">
              <w:t>prism:coverDate</w:t>
            </w:r>
          </w:p>
        </w:tc>
        <w:tc>
          <w:tcPr>
            <w:tcW w:w="2586" w:type="dxa"/>
            <w:noWrap/>
            <w:hideMark/>
          </w:tcPr>
          <w:p w14:paraId="31D0F2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7FEA6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F398C5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CA0C2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DE8784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548976B" w14:textId="77777777" w:rsidR="003618AE" w:rsidRPr="00A426D6" w:rsidRDefault="003618AE" w:rsidP="003618AE">
            <w:pPr>
              <w:pStyle w:val="TableText"/>
            </w:pPr>
            <w:r w:rsidRPr="00A426D6">
              <w:t>prism:coverDisplayDate</w:t>
            </w:r>
          </w:p>
        </w:tc>
        <w:tc>
          <w:tcPr>
            <w:tcW w:w="2586" w:type="dxa"/>
            <w:noWrap/>
            <w:hideMark/>
          </w:tcPr>
          <w:p w14:paraId="5CE5D8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78B0D27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87F3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9A48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4E0019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5A38E4" w14:textId="77777777" w:rsidR="003618AE" w:rsidRPr="00A426D6" w:rsidRDefault="003618AE" w:rsidP="003618AE">
            <w:pPr>
              <w:pStyle w:val="TableText"/>
            </w:pPr>
            <w:r w:rsidRPr="00A426D6">
              <w:t>prism:doi</w:t>
            </w:r>
          </w:p>
        </w:tc>
        <w:tc>
          <w:tcPr>
            <w:tcW w:w="2586" w:type="dxa"/>
            <w:noWrap/>
            <w:hideMark/>
          </w:tcPr>
          <w:p w14:paraId="2245768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5DE0912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2E426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8B6B8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8017F3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0AA7E0A" w14:textId="77777777" w:rsidR="003618AE" w:rsidRPr="00A426D6" w:rsidRDefault="003618AE" w:rsidP="003618AE">
            <w:pPr>
              <w:pStyle w:val="TableText"/>
            </w:pPr>
            <w:r w:rsidRPr="00A426D6">
              <w:t>pii</w:t>
            </w:r>
          </w:p>
        </w:tc>
        <w:tc>
          <w:tcPr>
            <w:tcW w:w="2586" w:type="dxa"/>
            <w:noWrap/>
            <w:hideMark/>
          </w:tcPr>
          <w:p w14:paraId="27B1FA3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71D996E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37F0FB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8AE8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68AF903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7B5BBE" w14:textId="77777777" w:rsidR="003618AE" w:rsidRPr="00A426D6" w:rsidRDefault="003618AE" w:rsidP="003618AE">
            <w:pPr>
              <w:pStyle w:val="TableText"/>
            </w:pPr>
            <w:r w:rsidRPr="00A426D6">
              <w:t>pubmed-id</w:t>
            </w:r>
          </w:p>
        </w:tc>
        <w:tc>
          <w:tcPr>
            <w:tcW w:w="2586" w:type="dxa"/>
            <w:noWrap/>
            <w:hideMark/>
          </w:tcPr>
          <w:p w14:paraId="537B6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4085A0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15BC95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9478B1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245C69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23CD49E" w14:textId="77777777" w:rsidR="003618AE" w:rsidRPr="00A426D6" w:rsidRDefault="003618AE" w:rsidP="003618AE">
            <w:pPr>
              <w:pStyle w:val="TableText"/>
            </w:pPr>
            <w:r w:rsidRPr="00A426D6">
              <w:t>orcid</w:t>
            </w:r>
          </w:p>
        </w:tc>
        <w:tc>
          <w:tcPr>
            <w:tcW w:w="2586" w:type="dxa"/>
            <w:noWrap/>
            <w:hideMark/>
          </w:tcPr>
          <w:p w14:paraId="62B5792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6F6B3F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164391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CF01A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0C25836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DFAC07" w14:textId="77777777" w:rsidR="003618AE" w:rsidRPr="00A426D6" w:rsidRDefault="003618AE" w:rsidP="003618AE">
            <w:pPr>
              <w:pStyle w:val="TableText"/>
            </w:pPr>
            <w:r w:rsidRPr="00A426D6">
              <w:t>dc:creator</w:t>
            </w:r>
          </w:p>
        </w:tc>
        <w:tc>
          <w:tcPr>
            <w:tcW w:w="2586" w:type="dxa"/>
            <w:noWrap/>
            <w:hideMark/>
          </w:tcPr>
          <w:p w14:paraId="64D74BF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28AA1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73788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7E30A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8DB201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62DDCB5"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7878D5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4EA88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13EE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1B49C4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D0CACA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6AC7DB"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3081EA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03104D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36CF63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F3B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436847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492683"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13575C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197D320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2F5A6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88D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9922A9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A859443"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7195BA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18305E2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97D79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63710F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3568D8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778EDC6"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654695A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5FE70D0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DEB2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9904B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B1442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7FBACC" w14:textId="77777777" w:rsidR="003618AE" w:rsidRPr="00A426D6" w:rsidRDefault="003618AE" w:rsidP="003618AE">
            <w:pPr>
              <w:pStyle w:val="TableText"/>
            </w:pPr>
            <w:r w:rsidRPr="00A426D6">
              <w:t>author</w:t>
            </w:r>
          </w:p>
        </w:tc>
        <w:tc>
          <w:tcPr>
            <w:tcW w:w="2586" w:type="dxa"/>
            <w:noWrap/>
            <w:hideMark/>
          </w:tcPr>
          <w:p w14:paraId="412E1D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21340E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134F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0DA8F1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3AE2E1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911064" w14:textId="77777777" w:rsidR="003618AE" w:rsidRPr="00A426D6" w:rsidRDefault="003618AE" w:rsidP="003618AE">
            <w:pPr>
              <w:pStyle w:val="TableText"/>
            </w:pPr>
            <w:r w:rsidRPr="00A426D6">
              <w:t>author-url</w:t>
            </w:r>
          </w:p>
        </w:tc>
        <w:tc>
          <w:tcPr>
            <w:tcW w:w="2586" w:type="dxa"/>
            <w:noWrap/>
            <w:hideMark/>
          </w:tcPr>
          <w:p w14:paraId="5A2EC6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7AB9D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23736B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B3B796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9146B1C"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C2B7DAD" w14:textId="77777777" w:rsidR="003618AE" w:rsidRPr="00A426D6" w:rsidRDefault="003618AE" w:rsidP="003618AE">
            <w:pPr>
              <w:pStyle w:val="TableText"/>
            </w:pPr>
            <w:r w:rsidRPr="00A426D6">
              <w:t>authid</w:t>
            </w:r>
          </w:p>
        </w:tc>
        <w:tc>
          <w:tcPr>
            <w:tcW w:w="2586" w:type="dxa"/>
            <w:noWrap/>
            <w:hideMark/>
          </w:tcPr>
          <w:p w14:paraId="3B8134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6CFDB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35A4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7FDA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7D435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5DDDAC" w14:textId="77777777" w:rsidR="003618AE" w:rsidRPr="00A426D6" w:rsidRDefault="003618AE" w:rsidP="003618AE">
            <w:pPr>
              <w:pStyle w:val="TableText"/>
            </w:pPr>
            <w:r w:rsidRPr="00A426D6">
              <w:t>authname</w:t>
            </w:r>
          </w:p>
        </w:tc>
        <w:tc>
          <w:tcPr>
            <w:tcW w:w="2586" w:type="dxa"/>
            <w:noWrap/>
            <w:hideMark/>
          </w:tcPr>
          <w:p w14:paraId="2F0DFAC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465AA8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F0666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399A17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581C333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312D00C" w14:textId="77777777" w:rsidR="003618AE" w:rsidRPr="00A426D6" w:rsidRDefault="003618AE" w:rsidP="003618AE">
            <w:pPr>
              <w:pStyle w:val="TableText"/>
            </w:pPr>
            <w:r w:rsidRPr="00A426D6">
              <w:t>given-name</w:t>
            </w:r>
          </w:p>
        </w:tc>
        <w:tc>
          <w:tcPr>
            <w:tcW w:w="2586" w:type="dxa"/>
            <w:noWrap/>
            <w:hideMark/>
          </w:tcPr>
          <w:p w14:paraId="73C425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6D9514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10B09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0D5384D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5F167A0A"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E51879" w14:textId="77777777" w:rsidR="003618AE" w:rsidRPr="00A426D6" w:rsidRDefault="003618AE" w:rsidP="003618AE">
            <w:pPr>
              <w:pStyle w:val="TableText"/>
            </w:pPr>
            <w:r w:rsidRPr="00A426D6">
              <w:t>surname</w:t>
            </w:r>
          </w:p>
        </w:tc>
        <w:tc>
          <w:tcPr>
            <w:tcW w:w="2586" w:type="dxa"/>
            <w:noWrap/>
            <w:hideMark/>
          </w:tcPr>
          <w:p w14:paraId="0BE8B7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E1A3C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055AA2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16D0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6C420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C54BFB3" w14:textId="77777777" w:rsidR="003618AE" w:rsidRPr="00A426D6" w:rsidRDefault="003618AE" w:rsidP="003618AE">
            <w:pPr>
              <w:pStyle w:val="TableText"/>
            </w:pPr>
            <w:r w:rsidRPr="00A426D6">
              <w:t>initials</w:t>
            </w:r>
          </w:p>
        </w:tc>
        <w:tc>
          <w:tcPr>
            <w:tcW w:w="2586" w:type="dxa"/>
            <w:noWrap/>
            <w:hideMark/>
          </w:tcPr>
          <w:p w14:paraId="5A4B2FB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17232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02B3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3B5211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C6A54C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D29C0C3" w14:textId="77777777" w:rsidR="003618AE" w:rsidRPr="00A426D6" w:rsidRDefault="003618AE" w:rsidP="003618AE">
            <w:pPr>
              <w:pStyle w:val="TableText"/>
            </w:pPr>
            <w:r w:rsidRPr="00A426D6">
              <w:t>afid</w:t>
            </w:r>
          </w:p>
        </w:tc>
        <w:tc>
          <w:tcPr>
            <w:tcW w:w="2586" w:type="dxa"/>
            <w:noWrap/>
            <w:hideMark/>
          </w:tcPr>
          <w:p w14:paraId="75D4F69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60411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5104E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3DB10DC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760E6E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643F738" w14:textId="77777777" w:rsidR="003618AE" w:rsidRPr="00A426D6" w:rsidRDefault="003618AE" w:rsidP="003618AE">
            <w:pPr>
              <w:pStyle w:val="TableText"/>
            </w:pPr>
            <w:r w:rsidRPr="00A426D6">
              <w:t>dc:description</w:t>
            </w:r>
          </w:p>
        </w:tc>
        <w:tc>
          <w:tcPr>
            <w:tcW w:w="2586" w:type="dxa"/>
            <w:noWrap/>
            <w:hideMark/>
          </w:tcPr>
          <w:p w14:paraId="186FE2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174D79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2A27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62793E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46CAD2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86B609" w14:textId="77777777" w:rsidR="003618AE" w:rsidRPr="00A426D6" w:rsidRDefault="003618AE" w:rsidP="003618AE">
            <w:pPr>
              <w:pStyle w:val="TableText"/>
            </w:pPr>
            <w:r w:rsidRPr="00A426D6">
              <w:t>authkeywords</w:t>
            </w:r>
          </w:p>
        </w:tc>
        <w:tc>
          <w:tcPr>
            <w:tcW w:w="2586" w:type="dxa"/>
            <w:noWrap/>
            <w:hideMark/>
          </w:tcPr>
          <w:p w14:paraId="4A023E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532E30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E0890A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A1EF7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19B0CC3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3B93DA" w14:textId="77777777" w:rsidR="003618AE" w:rsidRPr="00A426D6" w:rsidRDefault="003618AE" w:rsidP="003618AE">
            <w:pPr>
              <w:pStyle w:val="TableText"/>
            </w:pPr>
            <w:r w:rsidRPr="00A426D6">
              <w:t>article-number</w:t>
            </w:r>
          </w:p>
        </w:tc>
        <w:tc>
          <w:tcPr>
            <w:tcW w:w="2586" w:type="dxa"/>
            <w:noWrap/>
            <w:hideMark/>
          </w:tcPr>
          <w:p w14:paraId="70A3CE3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572ADA6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209E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08E2F1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13D587F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E9610A6" w14:textId="77777777" w:rsidR="003618AE" w:rsidRPr="00A426D6" w:rsidRDefault="003618AE" w:rsidP="003618AE">
            <w:pPr>
              <w:pStyle w:val="TableText"/>
            </w:pPr>
            <w:r w:rsidRPr="00A426D6">
              <w:t>fund-acr</w:t>
            </w:r>
          </w:p>
        </w:tc>
        <w:tc>
          <w:tcPr>
            <w:tcW w:w="2586" w:type="dxa"/>
            <w:noWrap/>
            <w:hideMark/>
          </w:tcPr>
          <w:p w14:paraId="4E09878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5EA0E3A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5D49D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559DF3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4814C41A"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CEDF8A" w14:textId="77777777" w:rsidR="003618AE" w:rsidRPr="00A426D6" w:rsidRDefault="003618AE" w:rsidP="003618AE">
            <w:pPr>
              <w:pStyle w:val="TableText"/>
            </w:pPr>
            <w:r w:rsidRPr="00A426D6">
              <w:t>fund-no</w:t>
            </w:r>
          </w:p>
        </w:tc>
        <w:tc>
          <w:tcPr>
            <w:tcW w:w="2586" w:type="dxa"/>
            <w:noWrap/>
            <w:hideMark/>
          </w:tcPr>
          <w:p w14:paraId="78625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6EB549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BC389C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89447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34A15D0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B3F3BB" w14:textId="77777777" w:rsidR="003618AE" w:rsidRPr="00A426D6" w:rsidRDefault="003618AE" w:rsidP="003618AE">
            <w:pPr>
              <w:pStyle w:val="TableText"/>
            </w:pPr>
            <w:r w:rsidRPr="00A426D6">
              <w:lastRenderedPageBreak/>
              <w:t>fund-sponsor</w:t>
            </w:r>
          </w:p>
        </w:tc>
        <w:tc>
          <w:tcPr>
            <w:tcW w:w="2586" w:type="dxa"/>
            <w:noWrap/>
            <w:hideMark/>
          </w:tcPr>
          <w:p w14:paraId="159A486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5AD8F1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FB6E53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685588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2D7A9B4D" w14:textId="77777777" w:rsidR="003618AE" w:rsidRPr="00A426D6" w:rsidRDefault="003618AE" w:rsidP="008B6883">
      <w:pPr>
        <w:pStyle w:val="BodyText2"/>
      </w:pPr>
    </w:p>
    <w:p w14:paraId="53A4B6EF" w14:textId="77777777" w:rsidR="000C2C47" w:rsidRDefault="000C2C47" w:rsidP="000C2C47">
      <w:pPr>
        <w:pStyle w:val="Heading7"/>
      </w:pPr>
      <w:r>
        <w:t>Serial</w:t>
      </w:r>
    </w:p>
    <w:p w14:paraId="710AC01E" w14:textId="77777777" w:rsidR="000C2C47" w:rsidRPr="000C2C47" w:rsidRDefault="000C2C47" w:rsidP="008B6883">
      <w:pPr>
        <w:pStyle w:val="BodyText2"/>
      </w:pPr>
      <w:r>
        <w:t xml:space="preserve">Used for getting Journal metrics. </w:t>
      </w:r>
      <w:hyperlink r:id="rId652" w:history="1">
        <w:r w:rsidRPr="000C2C47">
          <w:rPr>
            <w:rStyle w:val="Hyperlink"/>
          </w:rPr>
          <w:t>Here</w:t>
        </w:r>
      </w:hyperlink>
      <w:r>
        <w:t xml:space="preserve"> is an example call for Nature.</w:t>
      </w:r>
    </w:p>
    <w:p w14:paraId="4479422C" w14:textId="77777777" w:rsidR="003618AE" w:rsidRDefault="003618AE" w:rsidP="003618AE">
      <w:pPr>
        <w:pStyle w:val="Heading6"/>
      </w:pPr>
      <w:r>
        <w:t>Quotas</w:t>
      </w:r>
    </w:p>
    <w:p w14:paraId="7AEC74D0" w14:textId="77777777" w:rsidR="003618AE" w:rsidRPr="00F66F55" w:rsidRDefault="003618AE" w:rsidP="008B6883">
      <w:pPr>
        <w:pStyle w:val="BodyText2"/>
      </w:pPr>
      <w:r>
        <w:t xml:space="preserve">There are limits on the number of queries that you can make every week and the number of results that can be returned. See this page: </w:t>
      </w:r>
      <w:hyperlink r:id="rId653" w:history="1">
        <w:r w:rsidRPr="00F93921">
          <w:rPr>
            <w:rStyle w:val="Hyperlink"/>
          </w:rPr>
          <w:t>https://dev.elsevier.com/api_key_settings.html</w:t>
        </w:r>
      </w:hyperlink>
      <w:r>
        <w:t xml:space="preserve"> </w:t>
      </w:r>
    </w:p>
    <w:p w14:paraId="5C4A3FCE" w14:textId="77777777" w:rsidR="002E5A35" w:rsidRDefault="002E5A35" w:rsidP="002E5A35">
      <w:pPr>
        <w:pStyle w:val="Heading4"/>
      </w:pPr>
      <w:r>
        <w:t>Mapbox</w:t>
      </w:r>
    </w:p>
    <w:p w14:paraId="277E9F93" w14:textId="77777777" w:rsidR="002E5A35" w:rsidRDefault="002E5A35" w:rsidP="002E5A35">
      <w:pPr>
        <w:pStyle w:val="Heading5"/>
      </w:pPr>
      <w:r>
        <w:t>Documentation</w:t>
      </w:r>
    </w:p>
    <w:p w14:paraId="3FBC86CB" w14:textId="77777777" w:rsidR="002E5A35" w:rsidRPr="00EA50D3" w:rsidRDefault="002E5A35" w:rsidP="008B6883">
      <w:pPr>
        <w:pStyle w:val="BodyText2"/>
      </w:pPr>
      <w:r>
        <w:t xml:space="preserve">Is </w:t>
      </w:r>
      <w:hyperlink r:id="rId654" w:history="1">
        <w:r w:rsidRPr="00EA50D3">
          <w:rPr>
            <w:rStyle w:val="Hyperlink"/>
          </w:rPr>
          <w:t>here</w:t>
        </w:r>
      </w:hyperlink>
      <w:r>
        <w:t>.</w:t>
      </w:r>
    </w:p>
    <w:p w14:paraId="3E8C0305" w14:textId="77777777" w:rsidR="002E5A35" w:rsidRDefault="002E5A35" w:rsidP="002E5A35">
      <w:pPr>
        <w:pStyle w:val="Heading5"/>
      </w:pPr>
      <w:r>
        <w:t>Tokens</w:t>
      </w:r>
    </w:p>
    <w:p w14:paraId="1C5CB887" w14:textId="77777777"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2C1FC120" w14:textId="77777777" w:rsidR="00CC06EE" w:rsidRDefault="00CC06EE" w:rsidP="008B6883">
      <w:pPr>
        <w:pStyle w:val="BodyText2"/>
      </w:pPr>
      <w:r>
        <w:t>Another one on 14/12/17 called mapboxPythonClient which has scopes for anything:</w:t>
      </w:r>
    </w:p>
    <w:p w14:paraId="5940B74C" w14:textId="77777777"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22C4D42D" w14:textId="77777777" w:rsidR="002E5A35" w:rsidRDefault="002E5A35" w:rsidP="002E5A35">
      <w:pPr>
        <w:pStyle w:val="Heading5"/>
      </w:pPr>
      <w:r>
        <w:t>Uploads API</w:t>
      </w:r>
    </w:p>
    <w:p w14:paraId="740C7599" w14:textId="77777777" w:rsidR="009421FD" w:rsidRDefault="009421FD" w:rsidP="009421FD">
      <w:pPr>
        <w:pStyle w:val="Heading6"/>
      </w:pPr>
      <w:r>
        <w:t>Using cUrl</w:t>
      </w:r>
    </w:p>
    <w:p w14:paraId="1D0851B7" w14:textId="77777777" w:rsidR="002E5A35" w:rsidRDefault="002E5A35" w:rsidP="008B6883">
      <w:pPr>
        <w:pStyle w:val="BodyText2"/>
      </w:pPr>
      <w:r>
        <w:t xml:space="preserve">Uploading the Intact Forest Landscapes (using instructions </w:t>
      </w:r>
      <w:hyperlink r:id="rId655" w:history="1">
        <w:r w:rsidRPr="008F4C76">
          <w:rPr>
            <w:rStyle w:val="Hyperlink"/>
          </w:rPr>
          <w:t>here</w:t>
        </w:r>
      </w:hyperlink>
      <w:r>
        <w:t>):</w:t>
      </w:r>
    </w:p>
    <w:p w14:paraId="633398F1" w14:textId="77777777" w:rsidR="002E5A35" w:rsidRDefault="002E5A35" w:rsidP="009421FD">
      <w:pPr>
        <w:pStyle w:val="Heading7"/>
      </w:pPr>
      <w:r>
        <w:t>Getting credentials to stage the data to S3</w:t>
      </w:r>
    </w:p>
    <w:p w14:paraId="4D7F4FFC"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282C48BF" w14:textId="77777777" w:rsidR="002E5A35" w:rsidRDefault="002E5A35" w:rsidP="002E5A35">
      <w:pPr>
        <w:pStyle w:val="Unix"/>
      </w:pPr>
      <w:r>
        <w:t>{</w:t>
      </w:r>
    </w:p>
    <w:p w14:paraId="45EF84D4" w14:textId="77777777" w:rsidR="002E5A35" w:rsidRDefault="002E5A35" w:rsidP="002E5A35">
      <w:pPr>
        <w:pStyle w:val="Unix"/>
      </w:pPr>
      <w:r>
        <w:t>"bucket":"tilestream-tilesets-production",</w:t>
      </w:r>
    </w:p>
    <w:p w14:paraId="10C790C3" w14:textId="77777777" w:rsidR="002E5A35" w:rsidRDefault="002E5A35" w:rsidP="002E5A35">
      <w:pPr>
        <w:pStyle w:val="Unix"/>
      </w:pPr>
      <w:r>
        <w:t>"key":"</w:t>
      </w:r>
      <w:r w:rsidRPr="008F4C76">
        <w:rPr>
          <w:color w:val="FF0000"/>
        </w:rPr>
        <w:t>88/_pending/tkoy41jt8ow2wno00klxlb7jc/blishten</w:t>
      </w:r>
      <w:r>
        <w:t>",</w:t>
      </w:r>
    </w:p>
    <w:p w14:paraId="530930DA" w14:textId="77777777" w:rsidR="002E5A35" w:rsidRDefault="002E5A35" w:rsidP="002E5A35">
      <w:pPr>
        <w:pStyle w:val="Unix"/>
      </w:pPr>
      <w:r>
        <w:t>"accessKeyId":"ASIAIAPD7AEKAI47MA7Q",</w:t>
      </w:r>
    </w:p>
    <w:p w14:paraId="22A3F4E3" w14:textId="77777777" w:rsidR="002E5A35" w:rsidRDefault="002E5A35" w:rsidP="002E5A35">
      <w:pPr>
        <w:pStyle w:val="Unix"/>
      </w:pPr>
      <w:r>
        <w:t>"secretAccessKey":"tyFfYrfreujgK62da+27waO7w57vaD5L9Di3GD8p",</w:t>
      </w:r>
    </w:p>
    <w:p w14:paraId="06F66C34"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36A1C229" w14:textId="77777777" w:rsidR="002E5A35" w:rsidRDefault="002E5A35" w:rsidP="002E5A35">
      <w:pPr>
        <w:pStyle w:val="Unix"/>
      </w:pPr>
      <w:r>
        <w:t>"url":"https://tilestream-tilesets-production.s3.amazonaws.com/88/_pending/tkoy41jt8ow2wno00klxlb7jc/blishten"</w:t>
      </w:r>
    </w:p>
    <w:p w14:paraId="76A26C5E" w14:textId="77777777" w:rsidR="002E5A35" w:rsidRDefault="002E5A35" w:rsidP="002E5A35">
      <w:pPr>
        <w:pStyle w:val="Unix"/>
      </w:pPr>
      <w:r>
        <w:t>}</w:t>
      </w:r>
    </w:p>
    <w:p w14:paraId="50244B4F"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1B69E49A" w14:textId="77777777" w:rsidR="002E5A35" w:rsidRDefault="002E5A35" w:rsidP="009421FD">
      <w:pPr>
        <w:pStyle w:val="Heading7"/>
      </w:pPr>
      <w:r>
        <w:t>Uploading to S3</w:t>
      </w:r>
    </w:p>
    <w:p w14:paraId="4873A5B0" w14:textId="77777777" w:rsidR="002E5A35" w:rsidRDefault="002E5A35" w:rsidP="008B6883">
      <w:pPr>
        <w:pStyle w:val="BodyText2"/>
      </w:pPr>
      <w:r>
        <w:t>Setting credentials:</w:t>
      </w:r>
    </w:p>
    <w:p w14:paraId="17A81E31" w14:textId="77777777" w:rsidR="002E5A35" w:rsidRDefault="002E5A35" w:rsidP="002E5A35">
      <w:pPr>
        <w:pStyle w:val="Unix"/>
      </w:pPr>
      <w:r>
        <w:t>aws configure set aws_access_key_id ASIAIAPD7AEKAI47MA7Q</w:t>
      </w:r>
    </w:p>
    <w:p w14:paraId="279AFBB2" w14:textId="77777777" w:rsidR="002E5A35" w:rsidRDefault="002E5A35" w:rsidP="002E5A35">
      <w:pPr>
        <w:pStyle w:val="Unix"/>
      </w:pPr>
      <w:r>
        <w:t>aws configure set aws_secret_access_key tyFfYrfreujgK62da+27waO7w57vaD5L9Di3GD8p</w:t>
      </w:r>
    </w:p>
    <w:p w14:paraId="7FB6907C" w14:textId="77777777" w:rsidR="002E5A35" w:rsidRDefault="002E5A35" w:rsidP="002E5A35">
      <w:pPr>
        <w:pStyle w:val="Unix"/>
      </w:pPr>
      <w:r>
        <w:t>aws configure set aws_session_token FQoDYXdzEIr………</w:t>
      </w:r>
    </w:p>
    <w:p w14:paraId="19D1E76D" w14:textId="77777777" w:rsidR="002E5A35" w:rsidRDefault="002E5A35" w:rsidP="002E5A35">
      <w:pPr>
        <w:pStyle w:val="Unix"/>
      </w:pPr>
      <w:r>
        <w:t>aws configure set default.region us-east-1</w:t>
      </w:r>
    </w:p>
    <w:p w14:paraId="24A7F62C" w14:textId="77777777" w:rsidR="002E5A35" w:rsidRDefault="002E5A35" w:rsidP="008B6883">
      <w:pPr>
        <w:pStyle w:val="BodyText2"/>
      </w:pPr>
      <w:r>
        <w:t>Now putting these into the aws copy:</w:t>
      </w:r>
    </w:p>
    <w:p w14:paraId="5A9BCAF4"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25C5CBBB" w14:textId="77777777" w:rsidR="002E5A35" w:rsidRDefault="002E5A35" w:rsidP="002E5A35">
      <w:pPr>
        <w:pStyle w:val="Unix"/>
      </w:pPr>
      <w:r w:rsidRPr="008F4C76">
        <w:lastRenderedPageBreak/>
        <w:t>upload: E:\cottaan\Documents\ArcGIS\Datasets\Intact Forest Landscapes\IFL_2013\ifl_2013_pacific.geojson to s3://tilestream-tilesets-production/95/_pending/p290wny77p2392n0rgxjob7jc/blishten</w:t>
      </w:r>
    </w:p>
    <w:p w14:paraId="30259DA6" w14:textId="77777777" w:rsidR="002E5A35" w:rsidRDefault="002E5A35" w:rsidP="009421FD">
      <w:pPr>
        <w:pStyle w:val="Heading7"/>
      </w:pPr>
      <w:r>
        <w:t>Upload the MapBox</w:t>
      </w:r>
    </w:p>
    <w:p w14:paraId="2E1DC58B"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7302FFA" w14:textId="77777777" w:rsidR="009421FD" w:rsidRDefault="002E5A35" w:rsidP="009421FD">
      <w:pPr>
        <w:pStyle w:val="Unix"/>
      </w:pPr>
      <w:r>
        <w:t>curl: (1) Protocol "'https" not supported or disabled in libcurl</w:t>
      </w:r>
    </w:p>
    <w:p w14:paraId="1EAD526E" w14:textId="77777777" w:rsidR="007216D5" w:rsidRDefault="007216D5" w:rsidP="007216D5">
      <w:pPr>
        <w:pStyle w:val="Heading6"/>
      </w:pPr>
      <w:r>
        <w:t>Using Python SDK</w:t>
      </w:r>
    </w:p>
    <w:p w14:paraId="7A3FF9CF" w14:textId="77777777" w:rsidR="007216D5" w:rsidRPr="007216D5" w:rsidRDefault="007216D5" w:rsidP="008B6883">
      <w:pPr>
        <w:pStyle w:val="BodyText2"/>
      </w:pPr>
    </w:p>
    <w:p w14:paraId="035F6EB7" w14:textId="77777777" w:rsidR="003618AE" w:rsidRDefault="003618AE" w:rsidP="003618AE">
      <w:pPr>
        <w:pStyle w:val="Heading4"/>
      </w:pPr>
      <w:r>
        <w:t>Photo services</w:t>
      </w:r>
    </w:p>
    <w:p w14:paraId="7F272756"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1C1D0BAD" w14:textId="77777777" w:rsidR="003618AE" w:rsidRPr="00D446FC" w:rsidRDefault="003618AE" w:rsidP="008B6883">
      <w:pPr>
        <w:pStyle w:val="BodyText2"/>
      </w:pPr>
      <w:r>
        <w:t xml:space="preserve">5° 7' 37.17" N  116° 55' 46.25" E (which is </w:t>
      </w:r>
      <w:r w:rsidRPr="008621E0">
        <w:t>5.1269</w:t>
      </w:r>
      <w:r>
        <w:t xml:space="preserve">, </w:t>
      </w:r>
      <w:r w:rsidRPr="008621E0">
        <w:t>116.9295</w:t>
      </w:r>
      <w:r>
        <w:t xml:space="preserve"> using </w:t>
      </w:r>
      <w:hyperlink r:id="rId656" w:history="1">
        <w:r w:rsidRPr="008621E0">
          <w:rPr>
            <w:rStyle w:val="Hyperlink"/>
          </w:rPr>
          <w:t>this</w:t>
        </w:r>
      </w:hyperlink>
      <w:r>
        <w:t xml:space="preserve"> converter).</w:t>
      </w:r>
    </w:p>
    <w:p w14:paraId="2155A206" w14:textId="77777777" w:rsidR="003618AE" w:rsidRDefault="003618AE" w:rsidP="003618AE">
      <w:pPr>
        <w:pStyle w:val="Heading5"/>
      </w:pPr>
      <w:r>
        <w:t>Bing</w:t>
      </w:r>
    </w:p>
    <w:p w14:paraId="6D35802B" w14:textId="77777777"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rsidR="00270A0A">
        <w:t>Bing search API</w:t>
      </w:r>
      <w:r>
        <w:fldChar w:fldCharType="end"/>
      </w:r>
      <w:r>
        <w:t>.</w:t>
      </w:r>
    </w:p>
    <w:p w14:paraId="3882D01B" w14:textId="77777777" w:rsidR="003618AE" w:rsidRDefault="003618AE" w:rsidP="003618AE">
      <w:pPr>
        <w:pStyle w:val="Heading5"/>
      </w:pPr>
      <w:r>
        <w:t>Flickr</w:t>
      </w:r>
    </w:p>
    <w:p w14:paraId="0D767799" w14:textId="77777777" w:rsidR="003618AE" w:rsidRDefault="003618AE" w:rsidP="003618AE">
      <w:pPr>
        <w:pStyle w:val="Heading6"/>
      </w:pPr>
      <w:r>
        <w:t>Credentials</w:t>
      </w:r>
    </w:p>
    <w:p w14:paraId="14D6EF9E" w14:textId="77777777" w:rsidR="003618AE" w:rsidRDefault="003618AE" w:rsidP="008B6883">
      <w:pPr>
        <w:pStyle w:val="BodyText2"/>
      </w:pPr>
      <w:r>
        <w:t xml:space="preserve">Yahoo account: </w:t>
      </w:r>
      <w:r w:rsidRPr="00D92F0D">
        <w:t>andrewcottam36</w:t>
      </w:r>
    </w:p>
    <w:p w14:paraId="14B33B5F" w14:textId="77777777" w:rsidR="003618AE" w:rsidRPr="00D92F0D" w:rsidRDefault="003618AE" w:rsidP="008B6883">
      <w:pPr>
        <w:pStyle w:val="BodyText2"/>
      </w:pPr>
      <w:r>
        <w:t>Password: &lt;usual&gt;</w:t>
      </w:r>
    </w:p>
    <w:p w14:paraId="3AF95D1D" w14:textId="77777777" w:rsidR="003618AE" w:rsidRDefault="003618AE" w:rsidP="003618AE">
      <w:pPr>
        <w:pStyle w:val="Heading6"/>
      </w:pPr>
      <w:r>
        <w:t>Example return</w:t>
      </w:r>
    </w:p>
    <w:p w14:paraId="0B7604D2"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49A39340" w14:textId="77777777" w:rsidR="003618AE" w:rsidRDefault="003618AE" w:rsidP="003618AE">
      <w:pPr>
        <w:pStyle w:val="Heading6"/>
      </w:pPr>
      <w:r>
        <w:t>Image search by name</w:t>
      </w:r>
    </w:p>
    <w:p w14:paraId="2354E979" w14:textId="77777777" w:rsidR="003618AE" w:rsidRDefault="003618AE" w:rsidP="008B6883">
      <w:pPr>
        <w:pStyle w:val="BodyText2"/>
      </w:pPr>
      <w:r>
        <w:t>Example:</w:t>
      </w:r>
    </w:p>
    <w:p w14:paraId="0B8D9E07" w14:textId="77777777" w:rsidR="003618AE" w:rsidRDefault="000D5C35" w:rsidP="008B6883">
      <w:pPr>
        <w:pStyle w:val="BodyText2"/>
        <w:rPr>
          <w:rStyle w:val="Hyperlink"/>
        </w:rPr>
      </w:pPr>
      <w:hyperlink r:id="rId657" w:history="1">
        <w:r w:rsidR="003618AE" w:rsidRPr="009E609B">
          <w:rPr>
            <w:rStyle w:val="Hyperlink"/>
          </w:rPr>
          <w:t>http://api.flickr.com/services/rest/?format=json&amp;method=flickr.photos.search&amp;text=wibble&amp;api_key=6d3e521646cdd1391a6dee32d8e54d62</w:t>
        </w:r>
      </w:hyperlink>
    </w:p>
    <w:p w14:paraId="52F42891" w14:textId="77777777" w:rsidR="003618AE" w:rsidRDefault="003618AE" w:rsidP="008B6883">
      <w:pPr>
        <w:pStyle w:val="BodyText2"/>
      </w:pPr>
      <w:r>
        <w:t>Wrapper function written in Python - here.</w:t>
      </w:r>
    </w:p>
    <w:p w14:paraId="7BC51B16" w14:textId="77777777" w:rsidR="003618AE" w:rsidRDefault="003618AE" w:rsidP="003618AE">
      <w:pPr>
        <w:pStyle w:val="Heading6"/>
      </w:pPr>
      <w:r>
        <w:t>Limits</w:t>
      </w:r>
    </w:p>
    <w:p w14:paraId="53AD2815" w14:textId="77777777" w:rsidR="003618AE" w:rsidRPr="00066A8C" w:rsidRDefault="003618AE" w:rsidP="008B6883">
      <w:pPr>
        <w:pStyle w:val="BodyText2"/>
      </w:pPr>
      <w:r>
        <w:t xml:space="preserve">3600 queries per hour from </w:t>
      </w:r>
      <w:hyperlink r:id="rId658" w:history="1">
        <w:r w:rsidRPr="00066A8C">
          <w:rPr>
            <w:rStyle w:val="Hyperlink"/>
          </w:rPr>
          <w:t>here</w:t>
        </w:r>
      </w:hyperlink>
    </w:p>
    <w:p w14:paraId="34E788AB" w14:textId="77777777" w:rsidR="003618AE" w:rsidRDefault="003618AE" w:rsidP="003618AE">
      <w:pPr>
        <w:pStyle w:val="Heading6"/>
      </w:pPr>
      <w:r>
        <w:t>Issues</w:t>
      </w:r>
    </w:p>
    <w:p w14:paraId="3172D633" w14:textId="77777777" w:rsidR="003618AE" w:rsidRDefault="003618AE" w:rsidP="003618AE">
      <w:pPr>
        <w:pStyle w:val="Heading7"/>
      </w:pPr>
      <w:r>
        <w:t>Errors</w:t>
      </w:r>
    </w:p>
    <w:p w14:paraId="1D902058"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D35A430" w14:textId="77777777" w:rsidR="003618AE" w:rsidRDefault="003618AE" w:rsidP="003618AE">
      <w:pPr>
        <w:pStyle w:val="Heading7"/>
      </w:pPr>
      <w:r>
        <w:t>Quality</w:t>
      </w:r>
    </w:p>
    <w:p w14:paraId="4DE8A592" w14:textId="77777777" w:rsidR="003618AE" w:rsidRPr="00B5782D" w:rsidRDefault="003618AE" w:rsidP="008B6883">
      <w:pPr>
        <w:pStyle w:val="BodyText2"/>
      </w:pPr>
      <w:r>
        <w:lastRenderedPageBreak/>
        <w:t>There are many issues with the quality of Flickr images.</w:t>
      </w:r>
    </w:p>
    <w:p w14:paraId="7124AD99" w14:textId="77777777" w:rsidR="003618AE" w:rsidRDefault="003618AE" w:rsidP="003618AE">
      <w:pPr>
        <w:pStyle w:val="Heading8"/>
      </w:pPr>
      <w:r>
        <w:t>Georeferencing</w:t>
      </w:r>
    </w:p>
    <w:p w14:paraId="2724C570" w14:textId="77777777" w:rsidR="003618AE" w:rsidRPr="00B5782D" w:rsidRDefault="003618AE" w:rsidP="008B6883">
      <w:pPr>
        <w:pStyle w:val="BodyText2"/>
      </w:pPr>
      <w:r>
        <w:t xml:space="preserve">Many images are incorrectly georeferenced and it is not </w:t>
      </w:r>
    </w:p>
    <w:p w14:paraId="48B72118" w14:textId="77777777" w:rsidR="00C0164E" w:rsidRDefault="00C0164E" w:rsidP="00C0164E">
      <w:pPr>
        <w:pStyle w:val="Heading5"/>
      </w:pPr>
      <w:r>
        <w:t>Google Places API</w:t>
      </w:r>
    </w:p>
    <w:p w14:paraId="347D7388" w14:textId="77777777" w:rsidR="00C0164E" w:rsidRDefault="00C0164E" w:rsidP="00C0164E">
      <w:pPr>
        <w:pStyle w:val="Heading6"/>
      </w:pPr>
      <w:r>
        <w:t>Credentials</w:t>
      </w:r>
    </w:p>
    <w:p w14:paraId="4BC5EBC4" w14:textId="77777777" w:rsidR="00C0164E" w:rsidRDefault="00C0164E" w:rsidP="008B6883">
      <w:pPr>
        <w:pStyle w:val="BodyText2"/>
      </w:pPr>
      <w:r>
        <w:t xml:space="preserve">Key: </w:t>
      </w:r>
      <w:r w:rsidRPr="00C0164E">
        <w:t>AIzaSyDTxDpwaFu7qVsS-EeptGHgYMeeTEfzWzg</w:t>
      </w:r>
    </w:p>
    <w:p w14:paraId="02F2A35C" w14:textId="77777777" w:rsidR="00FF40EE" w:rsidRPr="00C0164E" w:rsidRDefault="00C0164E" w:rsidP="008B6883">
      <w:pPr>
        <w:pStyle w:val="BodyText2"/>
      </w:pPr>
      <w:r>
        <w:t>Restri</w:t>
      </w:r>
      <w:r w:rsidR="00346BBB">
        <w:t>cted to Cloud9 web apps domain.</w:t>
      </w:r>
    </w:p>
    <w:p w14:paraId="3171BC24" w14:textId="77777777" w:rsidR="00FF40EE" w:rsidRDefault="00FF40EE" w:rsidP="00FF40EE">
      <w:pPr>
        <w:pStyle w:val="Heading6"/>
      </w:pPr>
      <w:r>
        <w:t>Using</w:t>
      </w:r>
    </w:p>
    <w:p w14:paraId="734B8200" w14:textId="77777777" w:rsidR="00FF40EE" w:rsidRDefault="00FF40EE" w:rsidP="008B6883">
      <w:pPr>
        <w:pStyle w:val="BodyText2"/>
      </w:pPr>
      <w:r>
        <w:t>Restricting to the cloud9 domain I get the following:</w:t>
      </w:r>
    </w:p>
    <w:p w14:paraId="32C73170" w14:textId="77777777" w:rsidR="00FF40EE" w:rsidRPr="00FF40EE" w:rsidRDefault="00FF40EE" w:rsidP="00FF40EE">
      <w:pPr>
        <w:pStyle w:val="Code"/>
      </w:pPr>
      <w:r w:rsidRPr="00FF40EE">
        <w:t>{</w:t>
      </w:r>
    </w:p>
    <w:p w14:paraId="1EC05DD9" w14:textId="77777777" w:rsidR="00FF40EE" w:rsidRPr="00FF40EE" w:rsidRDefault="00FF40EE" w:rsidP="00FF40EE">
      <w:pPr>
        <w:pStyle w:val="Code"/>
      </w:pPr>
      <w:r w:rsidRPr="00FF40EE">
        <w:t xml:space="preserve">   "error_message" : "Browser API keys cannot have referer restrictions when used with this API.",</w:t>
      </w:r>
    </w:p>
    <w:p w14:paraId="54DCFE3C" w14:textId="77777777" w:rsidR="00FF40EE" w:rsidRPr="00FF40EE" w:rsidRDefault="00FF40EE" w:rsidP="00FF40EE">
      <w:pPr>
        <w:pStyle w:val="Code"/>
      </w:pPr>
      <w:r w:rsidRPr="00FF40EE">
        <w:t xml:space="preserve">   "html_attributions" : [],</w:t>
      </w:r>
    </w:p>
    <w:p w14:paraId="3D122AAD" w14:textId="77777777" w:rsidR="00FF40EE" w:rsidRPr="00FF40EE" w:rsidRDefault="00FF40EE" w:rsidP="00FF40EE">
      <w:pPr>
        <w:pStyle w:val="Code"/>
      </w:pPr>
      <w:r w:rsidRPr="00FF40EE">
        <w:t xml:space="preserve">   "results" : [],</w:t>
      </w:r>
    </w:p>
    <w:p w14:paraId="7CFBF161" w14:textId="77777777" w:rsidR="00FF40EE" w:rsidRPr="00FF40EE" w:rsidRDefault="00FF40EE" w:rsidP="00FF40EE">
      <w:pPr>
        <w:pStyle w:val="Code"/>
      </w:pPr>
      <w:r w:rsidRPr="00FF40EE">
        <w:t xml:space="preserve">   "status" : "REQUEST_DENIED"</w:t>
      </w:r>
    </w:p>
    <w:p w14:paraId="686821D4" w14:textId="77777777" w:rsidR="00FF40EE" w:rsidRDefault="00FF40EE" w:rsidP="00FF40EE">
      <w:pPr>
        <w:pStyle w:val="Code"/>
        <w:rPr>
          <w:caps/>
        </w:rPr>
      </w:pPr>
      <w:r w:rsidRPr="00FF40EE">
        <w:t>}</w:t>
      </w:r>
    </w:p>
    <w:p w14:paraId="7DE6AB23" w14:textId="77777777"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154057DA" w14:textId="77777777" w:rsidR="003618AE" w:rsidRDefault="003618AE" w:rsidP="00FF40EE">
      <w:pPr>
        <w:pStyle w:val="Heading5"/>
      </w:pPr>
      <w:r>
        <w:t>Panoramio</w:t>
      </w:r>
    </w:p>
    <w:p w14:paraId="6076FCAB"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4FC807FC" w14:textId="77777777" w:rsidR="003618AE" w:rsidRDefault="000D5C35" w:rsidP="008B6883">
      <w:pPr>
        <w:pStyle w:val="BodyText2"/>
      </w:pPr>
      <w:hyperlink r:id="rId659"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7E71C8C" w14:textId="77777777" w:rsidR="003618AE" w:rsidRDefault="003618AE" w:rsidP="008B6883">
      <w:pPr>
        <w:pStyle w:val="BodyText2"/>
      </w:pPr>
      <w:r>
        <w:t>Here is an example response:</w:t>
      </w:r>
    </w:p>
    <w:p w14:paraId="083F0413" w14:textId="77777777" w:rsidR="003618AE" w:rsidRDefault="003618AE" w:rsidP="008B6883">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48BFEE0" w14:textId="77777777" w:rsidR="003618AE" w:rsidRDefault="003618AE" w:rsidP="003618AE">
      <w:pPr>
        <w:pStyle w:val="Heading6"/>
      </w:pPr>
      <w:r>
        <w:t>Panoramio Harvesting service</w:t>
      </w:r>
    </w:p>
    <w:p w14:paraId="39BDDD7F" w14:textId="77777777" w:rsidR="003618AE" w:rsidRDefault="003618AE" w:rsidP="008B6883">
      <w:pPr>
        <w:pStyle w:val="BodyText2"/>
      </w:pPr>
      <w:r>
        <w:t xml:space="preserve">I am writing a service to harvest all Panoramio points. It is </w:t>
      </w:r>
      <w:hyperlink r:id="rId660"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3E7305F" w14:textId="77777777" w:rsidR="003618AE" w:rsidRDefault="003618AE" w:rsidP="008B6883">
      <w:pPr>
        <w:pStyle w:val="BodyText2"/>
      </w:pPr>
      <w:r>
        <w:t>After 3 hours I get:</w:t>
      </w:r>
    </w:p>
    <w:p w14:paraId="1737812F" w14:textId="77777777" w:rsidR="003618AE" w:rsidRDefault="003618AE" w:rsidP="003618AE">
      <w:pPr>
        <w:pStyle w:val="Unix"/>
      </w:pPr>
      <w:r>
        <w:t>raise ConnectionError(err, request=request)</w:t>
      </w:r>
    </w:p>
    <w:p w14:paraId="4763A54A"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54C8F115" w14:textId="77777777" w:rsidR="003618AE" w:rsidRPr="00217CBE" w:rsidRDefault="003618AE" w:rsidP="008B6883">
      <w:pPr>
        <w:pStyle w:val="BodyText2"/>
      </w:pPr>
      <w:r>
        <w:t>Putting the code in a try except block. Seems to have worked.</w:t>
      </w:r>
    </w:p>
    <w:p w14:paraId="3BD58D5E" w14:textId="77777777" w:rsidR="003618AE" w:rsidRDefault="003618AE" w:rsidP="003618AE">
      <w:pPr>
        <w:pStyle w:val="Heading5"/>
      </w:pPr>
      <w:r>
        <w:t>Picasa</w:t>
      </w:r>
    </w:p>
    <w:p w14:paraId="0A9D27B8" w14:textId="77777777" w:rsidR="003618AE" w:rsidRPr="005C2541" w:rsidRDefault="003618AE" w:rsidP="008B6883">
      <w:pPr>
        <w:pStyle w:val="BodyText2"/>
      </w:pPr>
      <w:r>
        <w:t xml:space="preserve">API is now part of Google Photos – docs </w:t>
      </w:r>
      <w:hyperlink r:id="rId661" w:history="1">
        <w:r w:rsidRPr="005C2541">
          <w:rPr>
            <w:rStyle w:val="Hyperlink"/>
          </w:rPr>
          <w:t>here</w:t>
        </w:r>
      </w:hyperlink>
      <w:r>
        <w:t>. There doesn’t seem to be a Javascript API.</w:t>
      </w:r>
    </w:p>
    <w:p w14:paraId="4A0965C8" w14:textId="77777777" w:rsidR="0015315A" w:rsidRDefault="0015315A" w:rsidP="0015315A">
      <w:pPr>
        <w:pStyle w:val="Heading5"/>
      </w:pPr>
      <w:r>
        <w:lastRenderedPageBreak/>
        <w:t>GettyImages</w:t>
      </w:r>
    </w:p>
    <w:p w14:paraId="65927C60" w14:textId="77777777" w:rsidR="0015315A" w:rsidRPr="0015315A" w:rsidRDefault="000D5C35" w:rsidP="008B6883">
      <w:pPr>
        <w:pStyle w:val="BodyText2"/>
      </w:pPr>
      <w:hyperlink r:id="rId662" w:history="1">
        <w:r w:rsidR="0015315A" w:rsidRPr="00787D59">
          <w:rPr>
            <w:rStyle w:val="Hyperlink"/>
          </w:rPr>
          <w:t>https://developer.gettyimages.com</w:t>
        </w:r>
      </w:hyperlink>
      <w:r w:rsidR="0015315A">
        <w:t xml:space="preserve"> </w:t>
      </w:r>
    </w:p>
    <w:p w14:paraId="3FBA5D18" w14:textId="77777777" w:rsidR="0015315A" w:rsidRDefault="0015315A" w:rsidP="0015315A">
      <w:pPr>
        <w:pStyle w:val="Heading6"/>
      </w:pPr>
      <w:r>
        <w:t>Credentials</w:t>
      </w:r>
    </w:p>
    <w:p w14:paraId="6B9242F9" w14:textId="77777777" w:rsidR="0015315A" w:rsidRPr="0015315A" w:rsidRDefault="000D5C35" w:rsidP="008B6883">
      <w:pPr>
        <w:pStyle w:val="BodyText2"/>
      </w:pPr>
      <w:hyperlink r:id="rId663" w:history="1">
        <w:r w:rsidR="0015315A" w:rsidRPr="00787D59">
          <w:rPr>
            <w:rStyle w:val="Hyperlink"/>
          </w:rPr>
          <w:t>a.cottam@gmail.com</w:t>
        </w:r>
      </w:hyperlink>
      <w:r w:rsidR="0015315A">
        <w:t xml:space="preserve"> </w:t>
      </w:r>
      <w:r w:rsidR="008A3E24">
        <w:t>thargal88 user: blishten2</w:t>
      </w:r>
    </w:p>
    <w:p w14:paraId="652041D1" w14:textId="77777777" w:rsidR="00AD18F4" w:rsidRDefault="00AD18F4" w:rsidP="00AD18F4">
      <w:pPr>
        <w:pStyle w:val="Heading5"/>
      </w:pPr>
      <w:r>
        <w:t>Instagram</w:t>
      </w:r>
    </w:p>
    <w:p w14:paraId="2189D667" w14:textId="77777777" w:rsidR="00AD18F4" w:rsidRDefault="00AD18F4" w:rsidP="00AD18F4">
      <w:pPr>
        <w:pStyle w:val="Heading6"/>
      </w:pPr>
      <w:r>
        <w:t>Credentials</w:t>
      </w:r>
    </w:p>
    <w:p w14:paraId="3FF30157" w14:textId="77777777" w:rsidR="00AD18F4" w:rsidRDefault="000D5C35" w:rsidP="008B6883">
      <w:pPr>
        <w:pStyle w:val="BodyText2"/>
      </w:pPr>
      <w:hyperlink r:id="rId664" w:history="1">
        <w:r w:rsidR="00AD18F4" w:rsidRPr="00787D59">
          <w:rPr>
            <w:rStyle w:val="Hyperlink"/>
          </w:rPr>
          <w:t>a.cottam@gmail.com</w:t>
        </w:r>
      </w:hyperlink>
      <w:r w:rsidR="00AD18F4">
        <w:t xml:space="preserve"> </w:t>
      </w:r>
      <w:r w:rsidR="00AD18F4">
        <w:tab/>
        <w:t>thargaL88$</w:t>
      </w:r>
      <w:r w:rsidR="00F06E4C">
        <w:tab/>
        <w:t>blishten</w:t>
      </w:r>
    </w:p>
    <w:p w14:paraId="68872ADD" w14:textId="77777777" w:rsidR="00AD18F4" w:rsidRPr="00AD18F4" w:rsidRDefault="00AD18F4" w:rsidP="008B6883">
      <w:pPr>
        <w:pStyle w:val="BodyText2"/>
      </w:pPr>
      <w:r>
        <w:t xml:space="preserve">Client ID: </w:t>
      </w:r>
      <w:r w:rsidRPr="00AD18F4">
        <w:tab/>
        <w:t>90ef3cd955984062996299b54c078adf</w:t>
      </w:r>
    </w:p>
    <w:p w14:paraId="24844C55" w14:textId="77777777" w:rsidR="003618AE" w:rsidRDefault="003618AE" w:rsidP="003618AE">
      <w:pPr>
        <w:pStyle w:val="Heading4"/>
      </w:pPr>
      <w:r>
        <w:t>Protected areas</w:t>
      </w:r>
    </w:p>
    <w:p w14:paraId="02712FE0" w14:textId="77777777" w:rsidR="003618AE" w:rsidRDefault="003618AE" w:rsidP="003618AE">
      <w:pPr>
        <w:pStyle w:val="Heading5"/>
      </w:pPr>
      <w:r>
        <w:t>EuroGEOSS WDPA API</w:t>
      </w:r>
    </w:p>
    <w:p w14:paraId="4B46536E" w14:textId="77777777" w:rsidR="003618AE" w:rsidRDefault="003618AE" w:rsidP="008B6883">
      <w:pPr>
        <w:pStyle w:val="BodyText2"/>
      </w:pPr>
      <w:r>
        <w:t>Example using WFS:</w:t>
      </w:r>
    </w:p>
    <w:p w14:paraId="63FB7F7F" w14:textId="77777777" w:rsidR="003618AE" w:rsidRDefault="000D5C35" w:rsidP="008B6883">
      <w:pPr>
        <w:pStyle w:val="BodyText2"/>
      </w:pPr>
      <w:hyperlink r:id="rId665"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4257287E" w14:textId="77777777" w:rsidR="003618AE" w:rsidRDefault="000D5C35" w:rsidP="008B6883">
      <w:pPr>
        <w:pStyle w:val="BodyText2"/>
      </w:pPr>
      <w:hyperlink r:id="rId666"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24B93F32" w14:textId="77777777" w:rsidR="003618AE" w:rsidRDefault="003618AE" w:rsidP="008B6883">
      <w:pPr>
        <w:pStyle w:val="BodyText2"/>
      </w:pPr>
      <w:r>
        <w:t>Or using REST:</w:t>
      </w:r>
    </w:p>
    <w:p w14:paraId="71BA1756" w14:textId="77777777" w:rsidR="003618AE" w:rsidRDefault="000D5C35" w:rsidP="008B6883">
      <w:pPr>
        <w:pStyle w:val="BodyText2"/>
      </w:pPr>
      <w:hyperlink r:id="rId667"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0B1E2499"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1E6EB9DB" w14:textId="77777777" w:rsidR="003618AE" w:rsidRDefault="003618AE" w:rsidP="003618AE">
      <w:pPr>
        <w:pStyle w:val="Code"/>
      </w:pPr>
      <w:r>
        <w:t>jsonp : "callback"</w:t>
      </w:r>
    </w:p>
    <w:p w14:paraId="18DCC9D9" w14:textId="77777777" w:rsidR="003618AE" w:rsidRDefault="003618AE" w:rsidP="003618AE">
      <w:pPr>
        <w:pStyle w:val="Code"/>
      </w:pPr>
      <w:r>
        <w:t>}).then(function(response) {</w:t>
      </w:r>
    </w:p>
    <w:p w14:paraId="693841A7" w14:textId="77777777" w:rsidR="003618AE" w:rsidRDefault="003618AE" w:rsidP="003618AE">
      <w:pPr>
        <w:pStyle w:val="Code"/>
      </w:pPr>
      <w:r>
        <w:t>alert(response.features[0].attributes['Local_Name'])</w:t>
      </w:r>
    </w:p>
    <w:p w14:paraId="2E3B89DF" w14:textId="77777777" w:rsidR="003618AE" w:rsidRPr="000B1C36" w:rsidRDefault="003618AE" w:rsidP="003618AE">
      <w:pPr>
        <w:pStyle w:val="Code"/>
      </w:pPr>
      <w:r>
        <w:t>});</w:t>
      </w:r>
    </w:p>
    <w:p w14:paraId="3D25008F" w14:textId="77777777" w:rsidR="003618AE" w:rsidRDefault="003618AE" w:rsidP="003618AE">
      <w:pPr>
        <w:pStyle w:val="Heading5"/>
      </w:pPr>
      <w:r>
        <w:t>WDPA API</w:t>
      </w:r>
    </w:p>
    <w:p w14:paraId="4F9351E7" w14:textId="77777777" w:rsidR="003618AE" w:rsidRPr="002E6967" w:rsidRDefault="003618AE" w:rsidP="008B6883">
      <w:pPr>
        <w:pStyle w:val="BodyText2"/>
      </w:pPr>
      <w:r>
        <w:t xml:space="preserve">Documentation </w:t>
      </w:r>
      <w:hyperlink r:id="rId668" w:history="1">
        <w:r w:rsidRPr="002E6967">
          <w:rPr>
            <w:rStyle w:val="Hyperlink"/>
          </w:rPr>
          <w:t>here</w:t>
        </w:r>
      </w:hyperlink>
      <w:r>
        <w:t>.</w:t>
      </w:r>
    </w:p>
    <w:p w14:paraId="61B9F098" w14:textId="77777777" w:rsidR="003618AE" w:rsidRDefault="003618AE" w:rsidP="003618AE">
      <w:pPr>
        <w:pStyle w:val="Heading4"/>
      </w:pPr>
      <w:r>
        <w:t>Search</w:t>
      </w:r>
    </w:p>
    <w:p w14:paraId="354FE3B7" w14:textId="77777777" w:rsidR="003618AE" w:rsidRDefault="003618AE" w:rsidP="003618AE">
      <w:pPr>
        <w:pStyle w:val="Heading5"/>
      </w:pPr>
      <w:bookmarkStart w:id="132" w:name="_Ref364152256"/>
      <w:r>
        <w:t>Bing search API</w:t>
      </w:r>
      <w:bookmarkEnd w:id="132"/>
    </w:p>
    <w:p w14:paraId="54DFBDEB" w14:textId="77777777" w:rsidR="003618AE" w:rsidRDefault="003618AE" w:rsidP="008B6883">
      <w:pPr>
        <w:pStyle w:val="BodyText2"/>
      </w:pPr>
      <w:r>
        <w:t>You can use the Bing Search API to do a search for web, images etc. and there is a limit of 5000 queries a day. Details here:</w:t>
      </w:r>
    </w:p>
    <w:p w14:paraId="2685C36E" w14:textId="77777777" w:rsidR="003618AE" w:rsidRDefault="000D5C35" w:rsidP="008B6883">
      <w:pPr>
        <w:pStyle w:val="BodyText2"/>
      </w:pPr>
      <w:hyperlink r:id="rId669" w:history="1">
        <w:r w:rsidR="003618AE" w:rsidRPr="005A63FB">
          <w:rPr>
            <w:rStyle w:val="Hyperlink"/>
          </w:rPr>
          <w:t>https://datamarket.azure.com/</w:t>
        </w:r>
      </w:hyperlink>
    </w:p>
    <w:p w14:paraId="74A70B61" w14:textId="77777777" w:rsidR="003618AE" w:rsidRDefault="003618AE" w:rsidP="003618AE">
      <w:pPr>
        <w:pStyle w:val="BodyText"/>
      </w:pPr>
      <w:r>
        <w:t>Login:</w:t>
      </w:r>
      <w:r>
        <w:tab/>
      </w:r>
      <w:r>
        <w:tab/>
      </w:r>
      <w:hyperlink r:id="rId670" w:history="1">
        <w:r w:rsidRPr="005A63FB">
          <w:rPr>
            <w:rStyle w:val="Hyperlink"/>
          </w:rPr>
          <w:t>a.cottam@gmail.com</w:t>
        </w:r>
      </w:hyperlink>
    </w:p>
    <w:p w14:paraId="476C7FD3" w14:textId="77777777" w:rsidR="003618AE" w:rsidRDefault="003618AE" w:rsidP="003618AE">
      <w:pPr>
        <w:pStyle w:val="BodyText"/>
      </w:pPr>
      <w:r>
        <w:t>Password:</w:t>
      </w:r>
      <w:r>
        <w:tab/>
      </w:r>
      <w:r w:rsidRPr="006421C5">
        <w:t>M8tqEbABxn+xuC6RdIY4fimSJe5oLxzwsAB5+L9JTJg=</w:t>
      </w:r>
      <w:r>
        <w:t xml:space="preserve">  (this is the Primary Account Key)</w:t>
      </w:r>
    </w:p>
    <w:p w14:paraId="28709799" w14:textId="77777777" w:rsidR="003618AE" w:rsidRPr="006421C5" w:rsidRDefault="003618AE" w:rsidP="008B6883">
      <w:pPr>
        <w:pStyle w:val="BodyText2"/>
      </w:pPr>
      <w:r>
        <w:t>Once you have this then you can use the search API.</w:t>
      </w:r>
    </w:p>
    <w:p w14:paraId="0274892D" w14:textId="77777777" w:rsidR="003618AE" w:rsidRDefault="003618AE" w:rsidP="003618AE">
      <w:pPr>
        <w:pStyle w:val="Heading4"/>
      </w:pPr>
      <w:bookmarkStart w:id="133" w:name="_Ref377374102"/>
      <w:r>
        <w:t>Species services</w:t>
      </w:r>
      <w:bookmarkEnd w:id="133"/>
    </w:p>
    <w:p w14:paraId="4BBF267D" w14:textId="77777777" w:rsidR="003618AE" w:rsidRDefault="003618AE" w:rsidP="003618AE">
      <w:pPr>
        <w:pStyle w:val="Heading5"/>
      </w:pPr>
      <w:bookmarkStart w:id="134" w:name="_Ref377373970"/>
      <w:r>
        <w:t>Encyclopaedia of Life API</w:t>
      </w:r>
    </w:p>
    <w:p w14:paraId="7F346A84" w14:textId="77777777" w:rsidR="003618AE" w:rsidRDefault="003618AE" w:rsidP="003618AE">
      <w:pPr>
        <w:pStyle w:val="Heading5"/>
      </w:pPr>
      <w:r>
        <w:t>GBIF Services</w:t>
      </w:r>
    </w:p>
    <w:p w14:paraId="18E74A62" w14:textId="77777777" w:rsidR="003618AE" w:rsidRDefault="003618AE" w:rsidP="003618AE">
      <w:pPr>
        <w:pStyle w:val="Heading6"/>
      </w:pPr>
      <w:r>
        <w:lastRenderedPageBreak/>
        <w:t>NameSearch</w:t>
      </w:r>
    </w:p>
    <w:p w14:paraId="7C1D51F6" w14:textId="77777777" w:rsidR="003618AE" w:rsidRDefault="003618AE" w:rsidP="003618AE">
      <w:pPr>
        <w:pStyle w:val="Code"/>
      </w:pPr>
      <w:r w:rsidRPr="00930157">
        <w:t>http://data.gbif.org/species/nameSearch?</w:t>
      </w:r>
    </w:p>
    <w:p w14:paraId="0BDE4BB2"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6A0AB2EB" w14:textId="77777777" w:rsidR="003618AE" w:rsidRDefault="003618AE" w:rsidP="003618AE">
      <w:pPr>
        <w:pStyle w:val="Heading6"/>
      </w:pPr>
      <w:r>
        <w:t>ECat</w:t>
      </w:r>
    </w:p>
    <w:p w14:paraId="377ED79C" w14:textId="77777777" w:rsidR="003618AE" w:rsidRDefault="003618AE" w:rsidP="008B6883">
      <w:pPr>
        <w:pStyle w:val="BodyText2"/>
      </w:pPr>
      <w:r>
        <w:t>The new API seems better. For example, the following call returns the taxonID of a taxon using the GBIF nub:</w:t>
      </w:r>
    </w:p>
    <w:p w14:paraId="18224747" w14:textId="77777777" w:rsidR="003618AE" w:rsidRDefault="000D5C35" w:rsidP="008B6883">
      <w:pPr>
        <w:pStyle w:val="BodyText2"/>
      </w:pPr>
      <w:hyperlink r:id="rId671" w:history="1">
        <w:r w:rsidR="003618AE" w:rsidRPr="008A55F1">
          <w:rPr>
            <w:rStyle w:val="Hyperlink"/>
          </w:rPr>
          <w:t>http://ecat-dev.gbif.org/ws/usage/?q=Panthera%20leo&amp;rkey=1</w:t>
        </w:r>
      </w:hyperlink>
    </w:p>
    <w:p w14:paraId="76152CD5" w14:textId="77777777" w:rsidR="003618AE" w:rsidRDefault="003618AE" w:rsidP="008B6883">
      <w:pPr>
        <w:pStyle w:val="BodyText2"/>
      </w:pPr>
      <w:r>
        <w:t>Then you can get all of the vernacular names using the following. But this only gets the vernacular names from that particular checklist – haven’t found a way to get all vernacular names.</w:t>
      </w:r>
    </w:p>
    <w:p w14:paraId="2565D081" w14:textId="77777777" w:rsidR="003618AE" w:rsidRDefault="000D5C35" w:rsidP="008B6883">
      <w:pPr>
        <w:pStyle w:val="BodyText2"/>
      </w:pPr>
      <w:hyperlink r:id="rId672" w:history="1">
        <w:r w:rsidR="003618AE" w:rsidRPr="00F02C5D">
          <w:rPr>
            <w:rStyle w:val="Hyperlink"/>
          </w:rPr>
          <w:t>http://ecat-dev.gbif.org/ws/usage/?id=116596410&amp;showVernaculars=en</w:t>
        </w:r>
      </w:hyperlink>
    </w:p>
    <w:p w14:paraId="4DFCB8B5" w14:textId="77777777" w:rsidR="003618AE" w:rsidRDefault="003618AE" w:rsidP="008B6883">
      <w:pPr>
        <w:pStyle w:val="BodyText2"/>
      </w:pPr>
      <w:r>
        <w:t xml:space="preserve">Wrote some Python to do this: </w:t>
      </w:r>
    </w:p>
    <w:p w14:paraId="7346DB68" w14:textId="77777777" w:rsidR="003618AE" w:rsidRDefault="003618AE" w:rsidP="003618AE">
      <w:pPr>
        <w:pStyle w:val="Code"/>
      </w:pPr>
      <w:r>
        <w:t>def getTaxonIDUsingEcat(species):</w:t>
      </w:r>
    </w:p>
    <w:p w14:paraId="005C14F4" w14:textId="77777777" w:rsidR="003618AE" w:rsidRDefault="003618AE" w:rsidP="003618AE">
      <w:pPr>
        <w:pStyle w:val="Code"/>
      </w:pPr>
      <w:r>
        <w:t xml:space="preserve">    params = urllib.urlencode({'q':species})</w:t>
      </w:r>
    </w:p>
    <w:p w14:paraId="679C84F8" w14:textId="77777777" w:rsidR="003618AE" w:rsidRDefault="003618AE" w:rsidP="003618AE">
      <w:pPr>
        <w:pStyle w:val="Code"/>
      </w:pPr>
      <w:r>
        <w:t xml:space="preserve">    url = "http://ecat-dev.gbif.org/ws/usage/?" + params</w:t>
      </w:r>
    </w:p>
    <w:p w14:paraId="7AA5FE00" w14:textId="77777777" w:rsidR="003618AE" w:rsidRDefault="003618AE" w:rsidP="003618AE">
      <w:pPr>
        <w:pStyle w:val="Code"/>
      </w:pPr>
      <w:r>
        <w:t xml:space="preserve">    search_response = urllib.urlopen(url)</w:t>
      </w:r>
    </w:p>
    <w:p w14:paraId="4D0E4168" w14:textId="77777777" w:rsidR="003618AE" w:rsidRDefault="003618AE" w:rsidP="003618AE">
      <w:pPr>
        <w:pStyle w:val="Code"/>
      </w:pPr>
      <w:r>
        <w:t xml:space="preserve">    results = json.loads(search_response.read(), 'iso-8859-15')</w:t>
      </w:r>
    </w:p>
    <w:p w14:paraId="36F012EA" w14:textId="77777777" w:rsidR="003618AE" w:rsidRDefault="003618AE" w:rsidP="003618AE">
      <w:pPr>
        <w:pStyle w:val="Code"/>
      </w:pPr>
      <w:r>
        <w:t xml:space="preserve">    return results['data'][0]['taxonID']</w:t>
      </w:r>
    </w:p>
    <w:p w14:paraId="33127692" w14:textId="77777777" w:rsidR="003618AE" w:rsidRDefault="003618AE" w:rsidP="003618AE">
      <w:pPr>
        <w:pStyle w:val="Code"/>
      </w:pPr>
    </w:p>
    <w:p w14:paraId="665B9787" w14:textId="77777777" w:rsidR="003618AE" w:rsidRDefault="003618AE" w:rsidP="003618AE">
      <w:pPr>
        <w:pStyle w:val="Code"/>
      </w:pPr>
      <w:r>
        <w:t>def getVernacularNameUsingEcat(taxonID, language):</w:t>
      </w:r>
    </w:p>
    <w:p w14:paraId="62D103BC" w14:textId="77777777" w:rsidR="003618AE" w:rsidRDefault="003618AE" w:rsidP="003618AE">
      <w:pPr>
        <w:pStyle w:val="Code"/>
      </w:pPr>
      <w:r>
        <w:t xml:space="preserve">    params = urllib.urlencode({'showVernaculars':language, 'id':taxonID})</w:t>
      </w:r>
    </w:p>
    <w:p w14:paraId="07894081" w14:textId="77777777" w:rsidR="003618AE" w:rsidRDefault="003618AE" w:rsidP="003618AE">
      <w:pPr>
        <w:pStyle w:val="Code"/>
      </w:pPr>
      <w:r>
        <w:t xml:space="preserve">    url = "http://ecat-dev.gbif.org/ws/usage/?" + params</w:t>
      </w:r>
    </w:p>
    <w:p w14:paraId="377C5C59" w14:textId="77777777" w:rsidR="003618AE" w:rsidRDefault="003618AE" w:rsidP="003618AE">
      <w:pPr>
        <w:pStyle w:val="Code"/>
      </w:pPr>
      <w:r>
        <w:t xml:space="preserve">    search_response = urllib.urlopen(url)</w:t>
      </w:r>
    </w:p>
    <w:p w14:paraId="38EF80C0" w14:textId="77777777" w:rsidR="003618AE" w:rsidRDefault="003618AE" w:rsidP="003618AE">
      <w:pPr>
        <w:pStyle w:val="Code"/>
      </w:pPr>
      <w:r>
        <w:t xml:space="preserve">    return json.loads(search_response.read(), 'iso-8859-15')</w:t>
      </w:r>
    </w:p>
    <w:p w14:paraId="572B04FD" w14:textId="77777777" w:rsidR="003618AE" w:rsidRDefault="003618AE" w:rsidP="008B6883">
      <w:pPr>
        <w:pStyle w:val="BodyText2"/>
      </w:pPr>
      <w:r>
        <w:t>And some VBA:</w:t>
      </w:r>
    </w:p>
    <w:p w14:paraId="286B4371" w14:textId="77777777" w:rsidR="003618AE" w:rsidRDefault="003618AE" w:rsidP="003618AE">
      <w:pPr>
        <w:pStyle w:val="Code"/>
      </w:pPr>
      <w:r>
        <w:t>Public Function GBIFGetTaxonID(species As String) As Long</w:t>
      </w:r>
    </w:p>
    <w:p w14:paraId="3606FE3F" w14:textId="77777777" w:rsidR="003618AE" w:rsidRDefault="003618AE" w:rsidP="003618AE">
      <w:pPr>
        <w:pStyle w:val="Code"/>
      </w:pPr>
      <w:r>
        <w:t>Set objWeb = CreateObject("Microsoft.XMLHTTP")</w:t>
      </w:r>
    </w:p>
    <w:p w14:paraId="45549991" w14:textId="77777777" w:rsidR="003618AE" w:rsidRDefault="003618AE" w:rsidP="003618AE">
      <w:pPr>
        <w:pStyle w:val="Code"/>
      </w:pPr>
      <w:r>
        <w:t>objWeb.Open "GET", "http://ecat-dev.gbif.org/ws/usage/?q=" + species, False</w:t>
      </w:r>
    </w:p>
    <w:p w14:paraId="599431FB" w14:textId="77777777" w:rsidR="003618AE" w:rsidRDefault="003618AE" w:rsidP="003618AE">
      <w:pPr>
        <w:pStyle w:val="Code"/>
      </w:pPr>
      <w:r>
        <w:t>objWeb.send</w:t>
      </w:r>
    </w:p>
    <w:p w14:paraId="254E5003" w14:textId="77777777" w:rsidR="003618AE" w:rsidRDefault="003618AE" w:rsidP="003618AE">
      <w:pPr>
        <w:pStyle w:val="Code"/>
      </w:pPr>
      <w:r>
        <w:t>response = objWeb.responsetext</w:t>
      </w:r>
    </w:p>
    <w:p w14:paraId="48605729" w14:textId="77777777" w:rsidR="003618AE" w:rsidRDefault="003618AE" w:rsidP="003618AE">
      <w:pPr>
        <w:pStyle w:val="Code"/>
      </w:pPr>
      <w:r>
        <w:t>searchtag = Chr(34) + "taxonID" + Chr(34)</w:t>
      </w:r>
    </w:p>
    <w:p w14:paraId="32FC9218" w14:textId="77777777" w:rsidR="003618AE" w:rsidRDefault="003618AE" w:rsidP="003618AE">
      <w:pPr>
        <w:pStyle w:val="Code"/>
      </w:pPr>
      <w:r>
        <w:t>pos = InStr(response, searchtag)</w:t>
      </w:r>
    </w:p>
    <w:p w14:paraId="1E7D602A" w14:textId="77777777" w:rsidR="003618AE" w:rsidRDefault="003618AE" w:rsidP="003618AE">
      <w:pPr>
        <w:pStyle w:val="Code"/>
      </w:pPr>
      <w:r>
        <w:t>pos2 = InStr(pos, response, ",")</w:t>
      </w:r>
    </w:p>
    <w:p w14:paraId="4ADEDCA3" w14:textId="77777777" w:rsidR="003618AE" w:rsidRDefault="003618AE" w:rsidP="003618AE">
      <w:pPr>
        <w:pStyle w:val="Code"/>
      </w:pPr>
      <w:r>
        <w:t>GBIFGetTaxonID = Int(Mid(response, pos + 10, pos2 - pos - 10))</w:t>
      </w:r>
    </w:p>
    <w:p w14:paraId="62C32797" w14:textId="77777777" w:rsidR="003618AE" w:rsidRDefault="003618AE" w:rsidP="003618AE">
      <w:pPr>
        <w:pStyle w:val="Code"/>
      </w:pPr>
      <w:r>
        <w:t>End Function</w:t>
      </w:r>
    </w:p>
    <w:p w14:paraId="73D2A58B" w14:textId="77777777" w:rsidR="003618AE" w:rsidRDefault="003618AE" w:rsidP="003618AE">
      <w:pPr>
        <w:pStyle w:val="Code"/>
      </w:pPr>
    </w:p>
    <w:p w14:paraId="7325AF97" w14:textId="77777777" w:rsidR="003618AE" w:rsidRDefault="003618AE" w:rsidP="003618AE">
      <w:pPr>
        <w:pStyle w:val="Code"/>
      </w:pPr>
      <w:r>
        <w:t>Public Function GBIFGetCommonName(species As String, language As String) As String</w:t>
      </w:r>
    </w:p>
    <w:p w14:paraId="07CE3BDB" w14:textId="77777777" w:rsidR="003618AE" w:rsidRDefault="003618AE" w:rsidP="003618AE">
      <w:pPr>
        <w:pStyle w:val="Code"/>
      </w:pPr>
      <w:r>
        <w:t>taxonID = GBIFGetTaxonID(</w:t>
      </w:r>
      <w:r w:rsidRPr="00C77474">
        <w:t xml:space="preserve">species </w:t>
      </w:r>
      <w:r>
        <w:t>)</w:t>
      </w:r>
    </w:p>
    <w:p w14:paraId="0DDAE7C0" w14:textId="77777777" w:rsidR="003618AE" w:rsidRDefault="003618AE" w:rsidP="003618AE">
      <w:pPr>
        <w:pStyle w:val="Code"/>
      </w:pPr>
      <w:r>
        <w:t>Set objWeb = CreateObject("Microsoft.XMLHTTP")</w:t>
      </w:r>
    </w:p>
    <w:p w14:paraId="21F96427" w14:textId="77777777" w:rsidR="003618AE" w:rsidRDefault="003618AE" w:rsidP="003618AE">
      <w:pPr>
        <w:pStyle w:val="Code"/>
      </w:pPr>
      <w:r>
        <w:t>If taxonID = 0 Then Exit Function</w:t>
      </w:r>
    </w:p>
    <w:p w14:paraId="7783F6DE" w14:textId="77777777" w:rsidR="003618AE" w:rsidRDefault="003618AE" w:rsidP="003618AE">
      <w:pPr>
        <w:pStyle w:val="Code"/>
      </w:pPr>
      <w:r>
        <w:t>objWeb.Open "GET", "http://ecat-dev.gbif.org/ws/usage/?id=" + Trim(str(taxonID)) + "&amp;showVernaculars=" + language, False</w:t>
      </w:r>
    </w:p>
    <w:p w14:paraId="1CA2A686" w14:textId="77777777" w:rsidR="003618AE" w:rsidRDefault="003618AE" w:rsidP="003618AE">
      <w:pPr>
        <w:pStyle w:val="Code"/>
      </w:pPr>
      <w:r>
        <w:t>objWeb.send</w:t>
      </w:r>
    </w:p>
    <w:p w14:paraId="26DB3088" w14:textId="77777777" w:rsidR="003618AE" w:rsidRDefault="003618AE" w:rsidP="003618AE">
      <w:pPr>
        <w:pStyle w:val="Code"/>
      </w:pPr>
      <w:r>
        <w:t>response = objWeb.responsetext</w:t>
      </w:r>
    </w:p>
    <w:p w14:paraId="41E1A0AE" w14:textId="77777777" w:rsidR="003618AE" w:rsidRDefault="003618AE" w:rsidP="003618AE">
      <w:pPr>
        <w:pStyle w:val="Code"/>
      </w:pPr>
      <w:r>
        <w:t>pos = InStr(response, "vernacularNames")</w:t>
      </w:r>
    </w:p>
    <w:p w14:paraId="07DE13CC" w14:textId="77777777" w:rsidR="003618AE" w:rsidRDefault="003618AE" w:rsidP="003618AE">
      <w:pPr>
        <w:pStyle w:val="Code"/>
      </w:pPr>
      <w:r>
        <w:t>If pos = 0 Then Exit Function</w:t>
      </w:r>
    </w:p>
    <w:p w14:paraId="6DAA31C1" w14:textId="77777777" w:rsidR="003618AE" w:rsidRDefault="003618AE" w:rsidP="003618AE">
      <w:pPr>
        <w:pStyle w:val="Code"/>
      </w:pPr>
      <w:r>
        <w:t>searchtag = Chr(34) + language + Chr(34) + Chr(58) + Chr(34)</w:t>
      </w:r>
    </w:p>
    <w:p w14:paraId="35439F3E" w14:textId="77777777" w:rsidR="003618AE" w:rsidRDefault="003618AE" w:rsidP="003618AE">
      <w:pPr>
        <w:pStyle w:val="Code"/>
      </w:pPr>
      <w:r>
        <w:t>pos2 = InStr(pos, response, searchtag)</w:t>
      </w:r>
    </w:p>
    <w:p w14:paraId="7E40D72D" w14:textId="77777777" w:rsidR="003618AE" w:rsidRDefault="003618AE" w:rsidP="003618AE">
      <w:pPr>
        <w:pStyle w:val="Code"/>
      </w:pPr>
      <w:r>
        <w:t>If pos2 = 0 Then Exit Function</w:t>
      </w:r>
    </w:p>
    <w:p w14:paraId="188BC865" w14:textId="77777777" w:rsidR="003618AE" w:rsidRDefault="003618AE" w:rsidP="003618AE">
      <w:pPr>
        <w:pStyle w:val="Code"/>
      </w:pPr>
      <w:r>
        <w:t>pos3 = InStr(pos2 + Len(searchtag), response, Chr(34))</w:t>
      </w:r>
    </w:p>
    <w:p w14:paraId="459385A9" w14:textId="77777777" w:rsidR="003618AE" w:rsidRDefault="003618AE" w:rsidP="003618AE">
      <w:pPr>
        <w:pStyle w:val="Code"/>
      </w:pPr>
      <w:r>
        <w:t>If pos3 = 0 Then Exit Function</w:t>
      </w:r>
    </w:p>
    <w:p w14:paraId="477B7C5C" w14:textId="77777777" w:rsidR="003618AE" w:rsidRDefault="003618AE" w:rsidP="003618AE">
      <w:pPr>
        <w:pStyle w:val="Code"/>
      </w:pPr>
      <w:r>
        <w:t>GBIFGetCommonName = Mid(response, pos2 + Len(searchtag), pos3 - (pos2 + Len(searchtag)))</w:t>
      </w:r>
    </w:p>
    <w:p w14:paraId="675EB8B3" w14:textId="77777777" w:rsidR="003618AE" w:rsidRDefault="003618AE" w:rsidP="003618AE">
      <w:pPr>
        <w:pStyle w:val="Code"/>
      </w:pPr>
      <w:r>
        <w:t>End Function</w:t>
      </w:r>
    </w:p>
    <w:p w14:paraId="37E09EB8" w14:textId="77777777" w:rsidR="003618AE" w:rsidRDefault="003618AE" w:rsidP="003618AE">
      <w:pPr>
        <w:pStyle w:val="Heading6"/>
      </w:pPr>
      <w:r>
        <w:t>Wrappers</w:t>
      </w:r>
    </w:p>
    <w:p w14:paraId="3F35BDB4" w14:textId="77777777" w:rsidR="003618AE" w:rsidRDefault="003618AE" w:rsidP="008B6883">
      <w:pPr>
        <w:pStyle w:val="BodyText2"/>
      </w:pPr>
      <w:r>
        <w:t xml:space="preserve">There is an R wrapper for the GBIF API available here </w:t>
      </w:r>
      <w:hyperlink r:id="rId673" w:anchor="rgbif" w:history="1">
        <w:r>
          <w:rPr>
            <w:rStyle w:val="Hyperlink"/>
          </w:rPr>
          <w:t>https://github.com/ropensci/rgbif/tree/newapi#rgbif</w:t>
        </w:r>
      </w:hyperlink>
      <w:r>
        <w:t>.</w:t>
      </w:r>
    </w:p>
    <w:p w14:paraId="0BBB7976" w14:textId="77777777" w:rsidR="003618AE" w:rsidRDefault="003618AE" w:rsidP="003618AE">
      <w:pPr>
        <w:pStyle w:val="Heading6"/>
      </w:pPr>
      <w:bookmarkStart w:id="135" w:name="_Ref377472793"/>
      <w:r>
        <w:t>API v0.9</w:t>
      </w:r>
      <w:bookmarkEnd w:id="135"/>
    </w:p>
    <w:p w14:paraId="322F59E4" w14:textId="77777777" w:rsidR="003618AE" w:rsidRDefault="003618AE" w:rsidP="008B6883">
      <w:pPr>
        <w:pStyle w:val="BodyText2"/>
      </w:pPr>
      <w:r>
        <w:t xml:space="preserve">The GBIF API is available here: </w:t>
      </w:r>
      <w:hyperlink r:id="rId674" w:history="1">
        <w:r>
          <w:rPr>
            <w:rStyle w:val="Hyperlink"/>
          </w:rPr>
          <w:t>http://www.gbif.org/developer/summary</w:t>
        </w:r>
      </w:hyperlink>
    </w:p>
    <w:p w14:paraId="5D98583E" w14:textId="77777777" w:rsidR="003618AE" w:rsidRDefault="003618AE" w:rsidP="008B6883">
      <w:pPr>
        <w:pStyle w:val="BodyText2"/>
      </w:pPr>
      <w:r>
        <w:t xml:space="preserve">Here is the url for all observations in Kinabalu area from the GBIF website: </w:t>
      </w:r>
    </w:p>
    <w:p w14:paraId="387E2940" w14:textId="77777777" w:rsidR="003618AE" w:rsidRDefault="000D5C35" w:rsidP="008B6883">
      <w:pPr>
        <w:pStyle w:val="BodyText2"/>
      </w:pPr>
      <w:hyperlink r:id="rId675" w:history="1">
        <w:r w:rsidR="003618AE">
          <w:rPr>
            <w:rStyle w:val="Hyperlink"/>
          </w:rPr>
          <w:t>http://www.gbif.org/occurrence/search?GEOMETRY=116.488037+6.249776%2C116.488037+5.993070%2C116.735229+5.993070%2C116.735229+6.249776%2C116.488037+6.249776</w:t>
        </w:r>
      </w:hyperlink>
    </w:p>
    <w:p w14:paraId="5B015736" w14:textId="77777777" w:rsidR="003618AE" w:rsidRDefault="003618AE" w:rsidP="008B6883">
      <w:pPr>
        <w:pStyle w:val="BodyText2"/>
      </w:pPr>
      <w:r>
        <w:t>There is a record for Argusianus argus from the GBIF website:</w:t>
      </w:r>
    </w:p>
    <w:p w14:paraId="5D7BA016" w14:textId="77777777" w:rsidR="003618AE" w:rsidRDefault="000D5C35" w:rsidP="008B6883">
      <w:pPr>
        <w:pStyle w:val="BodyText2"/>
      </w:pPr>
      <w:hyperlink r:id="rId676" w:history="1">
        <w:r w:rsidR="003618AE">
          <w:rPr>
            <w:rStyle w:val="Hyperlink"/>
          </w:rPr>
          <w:t>http://www.gbif.org/occurrence/search?GEOMETRY=116.488037+6.249776%2C116.488037+5.993070%2C116.735229+5.993070%2C116.735229+6.249776%2C116.488037+6.249776&amp;TAXON_KEY=5227762</w:t>
        </w:r>
      </w:hyperlink>
    </w:p>
    <w:p w14:paraId="6AB9544A" w14:textId="77777777" w:rsidR="003618AE" w:rsidRDefault="003618AE" w:rsidP="008B6883">
      <w:pPr>
        <w:pStyle w:val="BodyText2"/>
      </w:pPr>
      <w:r>
        <w:t>You can retrieve the data from the API using:</w:t>
      </w:r>
    </w:p>
    <w:p w14:paraId="62E39517" w14:textId="77777777" w:rsidR="003618AE" w:rsidRDefault="000D5C35" w:rsidP="008B6883">
      <w:pPr>
        <w:pStyle w:val="BodyText2"/>
      </w:pPr>
      <w:hyperlink r:id="rId677" w:history="1">
        <w:r w:rsidR="003618AE">
          <w:rPr>
            <w:rStyle w:val="Hyperlink"/>
          </w:rPr>
          <w:t>http://api.gbif.org/v0.9/occurrence/search?GEOMETRY=POLYGON((116.488037+6.249776%2C116.488037+5.993070%2C116.735229+5.993070%2C116.735229+6.249776%2C116.488037+6.249776))&amp;TAXON_KEY=5227762</w:t>
        </w:r>
      </w:hyperlink>
    </w:p>
    <w:p w14:paraId="4FDB7702" w14:textId="77777777" w:rsidR="003618AE" w:rsidRDefault="003618AE" w:rsidP="008B6883">
      <w:pPr>
        <w:pStyle w:val="BodyText2"/>
      </w:pPr>
      <w:r>
        <w:t>To get the taxon key the following gets all instances of Argusianus argus:</w:t>
      </w:r>
    </w:p>
    <w:p w14:paraId="317177E5" w14:textId="77777777" w:rsidR="003618AE" w:rsidRDefault="000D5C35" w:rsidP="008B6883">
      <w:pPr>
        <w:pStyle w:val="BodyText2"/>
      </w:pPr>
      <w:hyperlink r:id="rId678" w:history="1">
        <w:r w:rsidR="003618AE">
          <w:rPr>
            <w:rStyle w:val="Hyperlink"/>
          </w:rPr>
          <w:t>http://api.gbif.org/v0.9/species/match?name=Argusianus%20argus</w:t>
        </w:r>
      </w:hyperlink>
    </w:p>
    <w:p w14:paraId="691162CE" w14:textId="77777777" w:rsidR="003618AE" w:rsidRDefault="003618AE" w:rsidP="008B6883">
      <w:pPr>
        <w:pStyle w:val="BodyText2"/>
      </w:pPr>
      <w:r>
        <w:t>And the following gets the instance of Argusianus argus on the GBIF backbone:</w:t>
      </w:r>
    </w:p>
    <w:p w14:paraId="5B087823" w14:textId="77777777" w:rsidR="003618AE" w:rsidRDefault="000D5C35" w:rsidP="008B6883">
      <w:pPr>
        <w:pStyle w:val="BodyText2"/>
      </w:pPr>
      <w:hyperlink r:id="rId679" w:history="1">
        <w:r w:rsidR="003618AE" w:rsidRPr="009D424C">
          <w:rPr>
            <w:rStyle w:val="Hyperlink"/>
          </w:rPr>
          <w:t>http://api.gbif.org/v0.9/species/search?q=Argusianus%20argus&amp;datasetKey=d7dddbf4-2cf0-4f39-9b2a-bb099caae36c</w:t>
        </w:r>
      </w:hyperlink>
      <w:r w:rsidR="003618AE">
        <w:t xml:space="preserve"> </w:t>
      </w:r>
    </w:p>
    <w:p w14:paraId="6EF5C7DB" w14:textId="77777777" w:rsidR="003618AE" w:rsidRDefault="003618AE" w:rsidP="008B6883">
      <w:pPr>
        <w:pStyle w:val="BodyText2"/>
      </w:pPr>
      <w:r>
        <w:t>Get the nub key for a species:</w:t>
      </w:r>
    </w:p>
    <w:p w14:paraId="66010109" w14:textId="77777777" w:rsidR="003618AE" w:rsidRDefault="000D5C35" w:rsidP="008B6883">
      <w:pPr>
        <w:pStyle w:val="BodyText2"/>
      </w:pPr>
      <w:hyperlink r:id="rId680" w:history="1">
        <w:r w:rsidR="003618AE">
          <w:rPr>
            <w:rStyle w:val="Hyperlink"/>
          </w:rPr>
          <w:t>http://api.gbif.org/v0.9/species?name=Pongo%20pygmaeus&amp;datasetKey=d7dddbf4-2cf0-4f39-9b2a-bb099caae36c</w:t>
        </w:r>
      </w:hyperlink>
    </w:p>
    <w:p w14:paraId="4F91A670" w14:textId="77777777" w:rsidR="003618AE" w:rsidRDefault="003618AE" w:rsidP="008B6883">
      <w:pPr>
        <w:pStyle w:val="BodyText2"/>
      </w:pPr>
      <w:r>
        <w:t>This gets all vernacular names for a species using the nub key (here for orang utan):</w:t>
      </w:r>
    </w:p>
    <w:p w14:paraId="21AAED4F" w14:textId="77777777" w:rsidR="003618AE" w:rsidRDefault="000D5C35" w:rsidP="008B6883">
      <w:pPr>
        <w:pStyle w:val="BodyText2"/>
      </w:pPr>
      <w:hyperlink r:id="rId681" w:history="1">
        <w:r w:rsidR="003618AE">
          <w:rPr>
            <w:rStyle w:val="Hyperlink"/>
          </w:rPr>
          <w:t>http://api.gbif.org/v0.9/species/5219532/vernacular_names</w:t>
        </w:r>
      </w:hyperlink>
    </w:p>
    <w:p w14:paraId="355EA247" w14:textId="77777777" w:rsidR="003618AE" w:rsidRDefault="003618AE" w:rsidP="008B6883">
      <w:pPr>
        <w:pStyle w:val="BodyText2"/>
      </w:pPr>
      <w:r>
        <w:t>But the jsonp parameter does not seem to be support on all calls. e.g. the following call works:</w:t>
      </w:r>
    </w:p>
    <w:p w14:paraId="0A844893" w14:textId="77777777" w:rsidR="003618AE" w:rsidRDefault="000D5C35" w:rsidP="008B6883">
      <w:pPr>
        <w:pStyle w:val="BodyText2"/>
      </w:pPr>
      <w:hyperlink r:id="rId682"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0FE0ED85" w14:textId="77777777" w:rsidR="003618AE" w:rsidRDefault="003618AE" w:rsidP="008B6883">
      <w:pPr>
        <w:pStyle w:val="BodyText2"/>
      </w:pPr>
      <w:r>
        <w:t>but the following doesn’t:</w:t>
      </w:r>
    </w:p>
    <w:p w14:paraId="4304D10C" w14:textId="77777777" w:rsidR="003618AE" w:rsidRDefault="000D5C35" w:rsidP="008B6883">
      <w:pPr>
        <w:pStyle w:val="BodyText2"/>
      </w:pPr>
      <w:hyperlink r:id="rId683" w:history="1">
        <w:r w:rsidR="003618AE" w:rsidRPr="008B44B8">
          <w:rPr>
            <w:rStyle w:val="Hyperlink"/>
          </w:rPr>
          <w:t>http://api.gbif.org/v0.9/species/match?name=Argusianus%20argus&amp;callback=dojo_request_script_callbacks.dojo_request_script35</w:t>
        </w:r>
      </w:hyperlink>
      <w:r w:rsidR="003618AE">
        <w:t xml:space="preserve"> </w:t>
      </w:r>
    </w:p>
    <w:p w14:paraId="2AD48903" w14:textId="77777777" w:rsidR="003618AE" w:rsidRDefault="003618AE" w:rsidP="008B6883">
      <w:pPr>
        <w:pStyle w:val="BodyText2"/>
        <w:rPr>
          <w:rStyle w:val="Hyperlink"/>
        </w:rPr>
      </w:pPr>
      <w:r>
        <w:t xml:space="preserve">This issue is logged with their atlassian system </w:t>
      </w:r>
      <w:hyperlink r:id="rId684" w:history="1">
        <w:r w:rsidRPr="00232C97">
          <w:rPr>
            <w:rStyle w:val="Hyperlink"/>
          </w:rPr>
          <w:t>here</w:t>
        </w:r>
      </w:hyperlink>
    </w:p>
    <w:p w14:paraId="3698EECA" w14:textId="77777777" w:rsidR="003618AE" w:rsidRDefault="003618AE" w:rsidP="003618AE">
      <w:pPr>
        <w:pStyle w:val="Heading7"/>
      </w:pPr>
      <w:r>
        <w:t>Dates</w:t>
      </w:r>
    </w:p>
    <w:p w14:paraId="240D85CA" w14:textId="77777777" w:rsidR="003618AE" w:rsidRPr="005557FD" w:rsidRDefault="003618AE" w:rsidP="008B6883">
      <w:pPr>
        <w:pStyle w:val="BodyText2"/>
      </w:pPr>
      <w:r>
        <w:t xml:space="preserve">Dates are provided in </w:t>
      </w:r>
      <w:r w:rsidRPr="005557FD">
        <w:t>ISO 8601</w:t>
      </w:r>
      <w:r>
        <w:t xml:space="preserve"> (from </w:t>
      </w:r>
      <w:hyperlink r:id="rId685" w:history="1">
        <w:r w:rsidRPr="005557FD">
          <w:rPr>
            <w:rStyle w:val="Hyperlink"/>
          </w:rPr>
          <w:t>here</w:t>
        </w:r>
      </w:hyperlink>
      <w:r>
        <w:t>). But they cannot be parsed by Dojo stamp because they do not have the time zone encoded as +20:00, but instead as +2000.</w:t>
      </w:r>
    </w:p>
    <w:p w14:paraId="35D25805" w14:textId="77777777" w:rsidR="003618AE" w:rsidRDefault="003618AE" w:rsidP="003618AE">
      <w:pPr>
        <w:pStyle w:val="Heading7"/>
      </w:pPr>
      <w:r>
        <w:t>Common Names</w:t>
      </w:r>
    </w:p>
    <w:p w14:paraId="61879626" w14:textId="77777777" w:rsidR="003618AE" w:rsidRDefault="003618AE" w:rsidP="008B6883">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299823F2" w14:textId="77777777" w:rsidR="003618AE" w:rsidRDefault="003618AE" w:rsidP="008B6883">
      <w:pPr>
        <w:pStyle w:val="BodyText2"/>
      </w:pPr>
      <w:r>
        <w:t>First attempt was not unique iucn_species_ids so there were duplicates. Trying again with distinct. Now 114429.</w:t>
      </w:r>
    </w:p>
    <w:bookmarkEnd w:id="134"/>
    <w:p w14:paraId="4CA7C338" w14:textId="77777777" w:rsidR="003618AE" w:rsidRDefault="003618AE" w:rsidP="003618AE">
      <w:pPr>
        <w:pStyle w:val="Heading6"/>
      </w:pPr>
      <w:r>
        <w:t>API v1</w:t>
      </w:r>
    </w:p>
    <w:p w14:paraId="5AF9200C" w14:textId="77777777" w:rsidR="003618AE" w:rsidRPr="00285707" w:rsidRDefault="003618AE" w:rsidP="008B6883">
      <w:pPr>
        <w:pStyle w:val="BodyText2"/>
      </w:pPr>
    </w:p>
    <w:p w14:paraId="224F4AFF" w14:textId="77777777" w:rsidR="003618AE" w:rsidRDefault="003618AE" w:rsidP="003618AE">
      <w:pPr>
        <w:pStyle w:val="Heading7"/>
      </w:pPr>
      <w:r>
        <w:t>Common Names</w:t>
      </w:r>
    </w:p>
    <w:p w14:paraId="56FCDBEC" w14:textId="77777777" w:rsidR="003618AE" w:rsidRPr="00285707" w:rsidRDefault="003618AE" w:rsidP="008B6883">
      <w:pPr>
        <w:pStyle w:val="BodyText2"/>
      </w:pPr>
      <w:r>
        <w:t xml:space="preserve">The IUCN Red List is available as a separate checklist from GBIF using </w:t>
      </w:r>
      <w:hyperlink r:id="rId686" w:history="1">
        <w:r w:rsidRPr="00285707">
          <w:rPr>
            <w:rStyle w:val="Hyperlink"/>
          </w:rPr>
          <w:t>this</w:t>
        </w:r>
      </w:hyperlink>
      <w:r>
        <w:t xml:space="preserve"> UUID.</w:t>
      </w:r>
    </w:p>
    <w:p w14:paraId="3D8DCAEB" w14:textId="77777777" w:rsidR="003618AE" w:rsidRDefault="003618AE" w:rsidP="003618AE">
      <w:pPr>
        <w:pStyle w:val="Heading5"/>
      </w:pPr>
      <w:r>
        <w:t>IUCN Red List API</w:t>
      </w:r>
    </w:p>
    <w:p w14:paraId="03AE7F94" w14:textId="77777777" w:rsidR="003618AE" w:rsidRDefault="003618AE" w:rsidP="003618AE">
      <w:pPr>
        <w:pStyle w:val="Heading6"/>
      </w:pPr>
      <w:r>
        <w:t>IUCN Common names</w:t>
      </w:r>
    </w:p>
    <w:p w14:paraId="5860FAF3" w14:textId="77777777" w:rsidR="003618AE" w:rsidRDefault="003618AE" w:rsidP="008B6883">
      <w:pPr>
        <w:pStyle w:val="BodyText2"/>
      </w:pPr>
      <w:r>
        <w:t>IUCN publish their species data through an API which allows you to retrieve the common name. This is the Documentation Start page:</w:t>
      </w:r>
    </w:p>
    <w:p w14:paraId="1B88203C" w14:textId="77777777" w:rsidR="003618AE" w:rsidRDefault="000D5C35" w:rsidP="008B6883">
      <w:pPr>
        <w:pStyle w:val="BodyText2"/>
        <w:rPr>
          <w:rStyle w:val="Hyperlink"/>
        </w:rPr>
      </w:pPr>
      <w:hyperlink r:id="rId687" w:history="1">
        <w:r w:rsidR="003618AE" w:rsidRPr="005A63FB">
          <w:rPr>
            <w:rStyle w:val="Hyperlink"/>
          </w:rPr>
          <w:t>https://www.assembla.com/spaces/sis/wiki/Red_List_API</w:t>
        </w:r>
      </w:hyperlink>
    </w:p>
    <w:p w14:paraId="50495D1C" w14:textId="77777777" w:rsidR="003618AE" w:rsidRDefault="003618AE" w:rsidP="008B6883">
      <w:pPr>
        <w:pStyle w:val="BodyText2"/>
      </w:pPr>
      <w:r>
        <w:lastRenderedPageBreak/>
        <w:t>T</w:t>
      </w:r>
      <w:r w:rsidRPr="00973361">
        <w:t>his still works with the old species_id encoding for birds, e.g Sedge Warbler was 148384 but is now 106007598 - but 148384 still returns Sedge Warbler 2/4/13</w:t>
      </w:r>
      <w:r>
        <w:t xml:space="preserve">. NO LONGER WORKS ON 13/1/2014 but </w:t>
      </w:r>
      <w:hyperlink r:id="rId688" w:history="1">
        <w:r w:rsidRPr="0036755F">
          <w:rPr>
            <w:rStyle w:val="Hyperlink"/>
          </w:rPr>
          <w:t>Orang Utan</w:t>
        </w:r>
      </w:hyperlink>
      <w:r>
        <w:t xml:space="preserve"> does.</w:t>
      </w:r>
    </w:p>
    <w:p w14:paraId="2985E7AB" w14:textId="77777777" w:rsidR="003618AE" w:rsidRDefault="003618AE" w:rsidP="008B6883">
      <w:pPr>
        <w:pStyle w:val="BodyText2"/>
      </w:pPr>
      <w:r>
        <w:t xml:space="preserve">Wrote a Python </w:t>
      </w:r>
      <w:hyperlink r:id="rId689" w:history="1">
        <w:r w:rsidRPr="00141BF7">
          <w:rPr>
            <w:rStyle w:val="Hyperlink"/>
          </w:rPr>
          <w:t>script</w:t>
        </w:r>
      </w:hyperlink>
      <w:r>
        <w:t xml:space="preserve"> to use this to get common names and </w:t>
      </w:r>
      <w:hyperlink r:id="rId690" w:history="1">
        <w:r w:rsidRPr="00141BF7">
          <w:rPr>
            <w:rStyle w:val="Hyperlink"/>
          </w:rPr>
          <w:t>populate</w:t>
        </w:r>
      </w:hyperlink>
      <w:r>
        <w:t xml:space="preserve"> an Access 97 database.</w:t>
      </w:r>
    </w:p>
    <w:p w14:paraId="11156590" w14:textId="77777777" w:rsidR="003618AE" w:rsidRDefault="003618AE" w:rsidP="008B6883">
      <w:pPr>
        <w:pStyle w:val="BodyText2"/>
      </w:pPr>
      <w:r>
        <w:t>Also you can use it from VBA in Access – the full access vba is in ‘</w:t>
      </w:r>
      <w:r w:rsidRPr="00D37E60">
        <w:t>E:\cottaan\My Documents\</w:t>
      </w:r>
      <w:r>
        <w:t>General.accdb’:</w:t>
      </w:r>
    </w:p>
    <w:p w14:paraId="7CE60200" w14:textId="77777777" w:rsidR="003618AE" w:rsidRDefault="003618AE" w:rsidP="003618AE">
      <w:pPr>
        <w:pStyle w:val="Code"/>
      </w:pPr>
      <w:r>
        <w:t>Set objWeb = CreateObject("Microsoft.XMLHTTP")</w:t>
      </w:r>
    </w:p>
    <w:p w14:paraId="1EE7BF26" w14:textId="77777777" w:rsidR="003618AE" w:rsidRDefault="003618AE" w:rsidP="003618AE">
      <w:pPr>
        <w:pStyle w:val="Code"/>
      </w:pPr>
      <w:r>
        <w:t>objWeb.Open "GET", "http://api.iucnredlist.org/common_names/turdus-merula.json", False</w:t>
      </w:r>
    </w:p>
    <w:p w14:paraId="3B9CE61A" w14:textId="77777777" w:rsidR="003618AE" w:rsidRDefault="003618AE" w:rsidP="003618AE">
      <w:pPr>
        <w:pStyle w:val="Code"/>
      </w:pPr>
      <w:r>
        <w:t>objWeb.send</w:t>
      </w:r>
    </w:p>
    <w:p w14:paraId="0D34505C" w14:textId="77777777" w:rsidR="003618AE" w:rsidRDefault="003618AE" w:rsidP="003618AE">
      <w:pPr>
        <w:pStyle w:val="Code"/>
      </w:pPr>
      <w:r>
        <w:t>strXML = objWeb.responsetext</w:t>
      </w:r>
    </w:p>
    <w:p w14:paraId="2AFB95E4"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10B215B6" w14:textId="77777777" w:rsidR="003618AE" w:rsidRDefault="003618AE" w:rsidP="008B6883">
      <w:pPr>
        <w:pStyle w:val="BodyText2"/>
      </w:pPr>
      <w:r>
        <w:t>Also wrote a wrapper in Access to update common names in PostGIS using a linked table in Access using the IUCN API.</w:t>
      </w:r>
    </w:p>
    <w:p w14:paraId="1AF79E58" w14:textId="77777777" w:rsidR="003618AE" w:rsidRDefault="003618AE" w:rsidP="003618AE">
      <w:pPr>
        <w:pStyle w:val="Heading6"/>
      </w:pPr>
      <w:r>
        <w:t>IUCN Country List for Species</w:t>
      </w:r>
    </w:p>
    <w:p w14:paraId="2882446D"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691" w:history="1">
        <w:r w:rsidRPr="00BC03BB">
          <w:rPr>
            <w:rStyle w:val="Hyperlink"/>
          </w:rPr>
          <w:t>function</w:t>
        </w:r>
      </w:hyperlink>
      <w:r>
        <w:t xml:space="preserve"> to query the API, parse the results and write the results to Postgresql.</w:t>
      </w:r>
    </w:p>
    <w:p w14:paraId="2887D4C1" w14:textId="77777777" w:rsidR="003618AE" w:rsidRDefault="003618AE" w:rsidP="003618AE">
      <w:pPr>
        <w:pStyle w:val="Heading5"/>
      </w:pPr>
      <w:r>
        <w:t>Xeno-Canto Bird Songs</w:t>
      </w:r>
    </w:p>
    <w:p w14:paraId="7DF9AAB4" w14:textId="77777777" w:rsidR="003618AE" w:rsidRPr="006C293C" w:rsidRDefault="003618AE" w:rsidP="008B6883">
      <w:pPr>
        <w:pStyle w:val="BodyText2"/>
      </w:pPr>
      <w:r>
        <w:t xml:space="preserve">v2 API described </w:t>
      </w:r>
      <w:hyperlink r:id="rId692" w:history="1">
        <w:r w:rsidRPr="006C293C">
          <w:rPr>
            <w:rStyle w:val="Hyperlink"/>
          </w:rPr>
          <w:t>here</w:t>
        </w:r>
      </w:hyperlink>
      <w:r>
        <w:t>.</w:t>
      </w:r>
    </w:p>
    <w:p w14:paraId="6E16BD3D" w14:textId="77777777" w:rsidR="003618AE" w:rsidRDefault="003618AE" w:rsidP="003618AE">
      <w:pPr>
        <w:pStyle w:val="Heading4"/>
      </w:pPr>
      <w:r>
        <w:t>Tide Heights</w:t>
      </w:r>
    </w:p>
    <w:p w14:paraId="7966C51E" w14:textId="77777777" w:rsidR="003618AE" w:rsidRDefault="003618AE" w:rsidP="003618AE">
      <w:pPr>
        <w:pStyle w:val="Heading5"/>
      </w:pPr>
      <w:r>
        <w:t>Worldtides API</w:t>
      </w:r>
    </w:p>
    <w:p w14:paraId="76A508C1" w14:textId="77777777"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93" w:history="1">
        <w:r w:rsidRPr="00A24DBE">
          <w:rPr>
            <w:rStyle w:val="Hyperlink"/>
          </w:rPr>
          <w:t>https://www.worldtides.info/apidocs</w:t>
        </w:r>
      </w:hyperlink>
      <w:r>
        <w:t xml:space="preserve"> </w:t>
      </w:r>
    </w:p>
    <w:p w14:paraId="344DD3DE" w14:textId="77777777" w:rsidR="003618AE" w:rsidRDefault="003618AE" w:rsidP="003618AE">
      <w:pPr>
        <w:pStyle w:val="Heading4"/>
      </w:pPr>
      <w:r>
        <w:t>Twitter</w:t>
      </w:r>
    </w:p>
    <w:p w14:paraId="28C5B9F3" w14:textId="77777777" w:rsidR="003618AE" w:rsidRDefault="003618AE" w:rsidP="008B6883">
      <w:pPr>
        <w:pStyle w:val="BodyText2"/>
      </w:pPr>
      <w:r>
        <w:t xml:space="preserve">Account: </w:t>
      </w:r>
      <w:r>
        <w:tab/>
        <w:t>andrewcottam</w:t>
      </w:r>
    </w:p>
    <w:p w14:paraId="447B7200" w14:textId="77777777" w:rsidR="003618AE" w:rsidRPr="00D120CD" w:rsidRDefault="003618AE" w:rsidP="008B6883">
      <w:pPr>
        <w:pStyle w:val="BodyText2"/>
      </w:pPr>
      <w:r>
        <w:t xml:space="preserve">Application: </w:t>
      </w:r>
      <w:r>
        <w:tab/>
        <w:t>JRC Dev account</w:t>
      </w:r>
    </w:p>
    <w:p w14:paraId="4ED131DB" w14:textId="77777777" w:rsidR="00E0003B" w:rsidRPr="0034374E" w:rsidRDefault="00E0003B" w:rsidP="0034374E">
      <w:pPr>
        <w:pStyle w:val="Heading3"/>
      </w:pPr>
      <w:r>
        <w:t>Developer Tools</w:t>
      </w:r>
    </w:p>
    <w:p w14:paraId="4A727FD1" w14:textId="77777777" w:rsidR="00A860D1" w:rsidRDefault="00A860D1" w:rsidP="00A860D1">
      <w:pPr>
        <w:pStyle w:val="Heading4"/>
      </w:pPr>
      <w:r>
        <w:t>Comparison</w:t>
      </w:r>
    </w:p>
    <w:p w14:paraId="259E45ED"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60D81080"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43ED5623" w14:textId="77777777" w:rsidR="00A860D1" w:rsidRDefault="00A860D1" w:rsidP="009B5185">
            <w:pPr>
              <w:pStyle w:val="TableTextHeader"/>
            </w:pPr>
            <w:r>
              <w:t>Feature</w:t>
            </w:r>
          </w:p>
        </w:tc>
        <w:tc>
          <w:tcPr>
            <w:tcW w:w="1134" w:type="dxa"/>
          </w:tcPr>
          <w:p w14:paraId="030E49AC"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562CED80"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14A0332D"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30ACDAC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BFDDF75" w14:textId="77777777" w:rsidR="00A860D1" w:rsidRPr="00B9026B" w:rsidRDefault="00A860D1" w:rsidP="00A860D1">
            <w:pPr>
              <w:pStyle w:val="TableText"/>
              <w:rPr>
                <w:b w:val="0"/>
              </w:rPr>
            </w:pPr>
            <w:r w:rsidRPr="00B9026B">
              <w:rPr>
                <w:b w:val="0"/>
              </w:rPr>
              <w:t>Debugging</w:t>
            </w:r>
          </w:p>
        </w:tc>
        <w:tc>
          <w:tcPr>
            <w:tcW w:w="1134" w:type="dxa"/>
          </w:tcPr>
          <w:p w14:paraId="357266FE"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00E5EFCD"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02D3091"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CA6D868"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520129" w14:textId="77777777" w:rsidR="00A860D1" w:rsidRPr="00A7341D" w:rsidRDefault="00A860D1" w:rsidP="00A860D1">
            <w:pPr>
              <w:pStyle w:val="TableText"/>
              <w:rPr>
                <w:b w:val="0"/>
              </w:rPr>
            </w:pPr>
            <w:r w:rsidRPr="00A7341D">
              <w:rPr>
                <w:b w:val="0"/>
              </w:rPr>
              <w:t>ssh connect</w:t>
            </w:r>
          </w:p>
        </w:tc>
        <w:tc>
          <w:tcPr>
            <w:tcW w:w="1134" w:type="dxa"/>
          </w:tcPr>
          <w:p w14:paraId="4F03639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500F6F7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7B3508FD"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AFE915C"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7C8E96B" w14:textId="77777777" w:rsidR="00A860D1" w:rsidRPr="00A7341D" w:rsidRDefault="00A860D1" w:rsidP="00A860D1">
            <w:pPr>
              <w:pStyle w:val="TableText"/>
              <w:rPr>
                <w:b w:val="0"/>
              </w:rPr>
            </w:pPr>
            <w:r w:rsidRPr="00A7341D">
              <w:rPr>
                <w:b w:val="0"/>
              </w:rPr>
              <w:t>Memory max</w:t>
            </w:r>
          </w:p>
        </w:tc>
        <w:tc>
          <w:tcPr>
            <w:tcW w:w="1134" w:type="dxa"/>
          </w:tcPr>
          <w:p w14:paraId="21AF8D55"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66CDB91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7D427E9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1D5B284C"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31B6D09" w14:textId="77777777" w:rsidR="00A860D1" w:rsidRPr="00A7341D" w:rsidRDefault="00A860D1" w:rsidP="00A860D1">
            <w:pPr>
              <w:pStyle w:val="TableText"/>
              <w:rPr>
                <w:b w:val="0"/>
              </w:rPr>
            </w:pPr>
            <w:r w:rsidRPr="00A7341D">
              <w:rPr>
                <w:b w:val="0"/>
              </w:rPr>
              <w:t>Storage max</w:t>
            </w:r>
          </w:p>
        </w:tc>
        <w:tc>
          <w:tcPr>
            <w:tcW w:w="1134" w:type="dxa"/>
          </w:tcPr>
          <w:p w14:paraId="1E32BA6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1B26BE5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3861DCAA"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2C4CE9B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D25AA79" w14:textId="77777777" w:rsidR="00A860D1" w:rsidRPr="00A7341D" w:rsidRDefault="00A860D1" w:rsidP="00A860D1">
            <w:pPr>
              <w:pStyle w:val="TableText"/>
              <w:rPr>
                <w:b w:val="0"/>
              </w:rPr>
            </w:pPr>
            <w:r w:rsidRPr="00A7341D">
              <w:rPr>
                <w:b w:val="0"/>
              </w:rPr>
              <w:t>Runners</w:t>
            </w:r>
          </w:p>
        </w:tc>
        <w:tc>
          <w:tcPr>
            <w:tcW w:w="1134" w:type="dxa"/>
          </w:tcPr>
          <w:p w14:paraId="3909CD0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80A928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58A425D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06E57AC2"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DB01E27" w14:textId="77777777" w:rsidR="00A860D1" w:rsidRPr="00A7341D" w:rsidRDefault="00A860D1" w:rsidP="00A860D1">
            <w:pPr>
              <w:pStyle w:val="TableText"/>
              <w:rPr>
                <w:b w:val="0"/>
              </w:rPr>
            </w:pPr>
            <w:r w:rsidRPr="00A7341D">
              <w:rPr>
                <w:b w:val="0"/>
              </w:rPr>
              <w:t>Code outline</w:t>
            </w:r>
          </w:p>
        </w:tc>
        <w:tc>
          <w:tcPr>
            <w:tcW w:w="1134" w:type="dxa"/>
          </w:tcPr>
          <w:p w14:paraId="088188E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6C6CB085"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20BCD28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4597FD6D"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A325AA" w14:textId="77777777" w:rsidR="00A860D1" w:rsidRPr="00A7341D" w:rsidRDefault="00A860D1" w:rsidP="00A860D1">
            <w:pPr>
              <w:pStyle w:val="TableText"/>
              <w:rPr>
                <w:b w:val="0"/>
              </w:rPr>
            </w:pPr>
            <w:r w:rsidRPr="00A7341D">
              <w:rPr>
                <w:b w:val="0"/>
              </w:rPr>
              <w:t>Group chat</w:t>
            </w:r>
          </w:p>
        </w:tc>
        <w:tc>
          <w:tcPr>
            <w:tcW w:w="1134" w:type="dxa"/>
          </w:tcPr>
          <w:p w14:paraId="09E8C5A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1F3317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29BCA87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449511D1"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E225C5" w14:textId="77777777" w:rsidR="00A860D1" w:rsidRPr="00A860D1" w:rsidRDefault="00A860D1" w:rsidP="00A860D1">
            <w:pPr>
              <w:pStyle w:val="TableText"/>
              <w:rPr>
                <w:b w:val="0"/>
              </w:rPr>
            </w:pPr>
            <w:r w:rsidRPr="00A860D1">
              <w:rPr>
                <w:b w:val="0"/>
              </w:rPr>
              <w:t>GitHub integration</w:t>
            </w:r>
          </w:p>
        </w:tc>
        <w:tc>
          <w:tcPr>
            <w:tcW w:w="1134" w:type="dxa"/>
          </w:tcPr>
          <w:p w14:paraId="68CFFB56"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0DEA0D5A"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670EF9E1"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5D95A0A" w14:textId="77777777" w:rsidR="002E76ED" w:rsidRDefault="002E76ED" w:rsidP="002E76ED">
      <w:pPr>
        <w:pStyle w:val="Heading4"/>
      </w:pPr>
      <w:r>
        <w:t>Cloud9</w:t>
      </w:r>
    </w:p>
    <w:p w14:paraId="1E6006AE" w14:textId="77777777" w:rsidR="002E76ED" w:rsidRPr="002E76ED" w:rsidRDefault="002E76ED" w:rsidP="008B6883">
      <w:pPr>
        <w:pStyle w:val="BodyText2"/>
      </w:pPr>
      <w:r>
        <w:t xml:space="preserve">See </w:t>
      </w:r>
      <w:hyperlink w:anchor="_Cloud9" w:history="1">
        <w:r w:rsidRPr="002E76ED">
          <w:rPr>
            <w:rStyle w:val="Hyperlink"/>
          </w:rPr>
          <w:t>Cloud9</w:t>
        </w:r>
      </w:hyperlink>
      <w:r>
        <w:t>.</w:t>
      </w:r>
    </w:p>
    <w:p w14:paraId="64ECFAE7" w14:textId="77777777" w:rsidR="00463F8E" w:rsidRDefault="00463F8E" w:rsidP="00463F8E">
      <w:pPr>
        <w:pStyle w:val="Heading4"/>
      </w:pPr>
      <w:r>
        <w:t>CodeAnywhere</w:t>
      </w:r>
    </w:p>
    <w:p w14:paraId="72626ADF" w14:textId="77777777" w:rsidR="00463F8E" w:rsidRPr="00463F8E" w:rsidRDefault="000D5C35" w:rsidP="008B6883">
      <w:pPr>
        <w:pStyle w:val="BodyText2"/>
      </w:pPr>
      <w:hyperlink r:id="rId694" w:history="1">
        <w:r w:rsidR="00463F8E" w:rsidRPr="008A25BD">
          <w:rPr>
            <w:rStyle w:val="Hyperlink"/>
          </w:rPr>
          <w:t>a.cottam@gmail.com</w:t>
        </w:r>
      </w:hyperlink>
      <w:r w:rsidR="00463F8E">
        <w:tab/>
        <w:t>thargal88</w:t>
      </w:r>
    </w:p>
    <w:p w14:paraId="44AAEFFD" w14:textId="77777777" w:rsidR="00831D98" w:rsidRDefault="00934C98" w:rsidP="00831D98">
      <w:pPr>
        <w:pStyle w:val="Heading5"/>
      </w:pPr>
      <w:r>
        <w:t xml:space="preserve">SSH </w:t>
      </w:r>
      <w:r w:rsidR="00831D98">
        <w:t>Connections</w:t>
      </w:r>
    </w:p>
    <w:p w14:paraId="6CC583DD" w14:textId="77777777" w:rsidR="008B3E2A" w:rsidRPr="008B3E2A" w:rsidRDefault="008B3E2A" w:rsidP="008B3E2A">
      <w:pPr>
        <w:pStyle w:val="BodyText2"/>
      </w:pPr>
      <w:r>
        <w:lastRenderedPageBreak/>
        <w:t>1 free ssh connection is included in the starter package.</w:t>
      </w:r>
    </w:p>
    <w:p w14:paraId="7060B602" w14:textId="77777777" w:rsidR="007D57FA" w:rsidRDefault="007D57FA" w:rsidP="007D57FA">
      <w:pPr>
        <w:pStyle w:val="Heading6"/>
      </w:pPr>
      <w:bookmarkStart w:id="136" w:name="_Configuring"/>
      <w:bookmarkEnd w:id="136"/>
      <w:r>
        <w:t>My SSH connections</w:t>
      </w:r>
    </w:p>
    <w:p w14:paraId="49336D54" w14:textId="77777777" w:rsidR="007D57FA" w:rsidRDefault="007D57FA" w:rsidP="007D57FA">
      <w:pPr>
        <w:pStyle w:val="Heading7"/>
      </w:pPr>
      <w:r>
        <w:t>Google Cloud Platform</w:t>
      </w:r>
    </w:p>
    <w:p w14:paraId="54F5FA11" w14:textId="77777777" w:rsidR="007D57FA" w:rsidRDefault="007D57FA" w:rsidP="007D57FA">
      <w:pPr>
        <w:pStyle w:val="BodyText2"/>
      </w:pPr>
      <w:r>
        <w:t xml:space="preserve">To connect to Google Cloud Platform using SSH keys see </w:t>
      </w:r>
      <w:hyperlink w:anchor="_Using_Codeanywhere" w:history="1">
        <w:r w:rsidRPr="00934C98">
          <w:rPr>
            <w:rStyle w:val="Hyperlink"/>
          </w:rPr>
          <w:t>Using Codeanywhere</w:t>
        </w:r>
      </w:hyperlink>
      <w:r>
        <w:t xml:space="preserve">. </w:t>
      </w:r>
    </w:p>
    <w:p w14:paraId="7B87541C" w14:textId="77777777" w:rsidR="007D57FA" w:rsidRDefault="007D57FA" w:rsidP="007D57FA">
      <w:pPr>
        <w:pStyle w:val="Heading7"/>
      </w:pPr>
      <w:r>
        <w:t>Penrose Virtual Machine</w:t>
      </w:r>
    </w:p>
    <w:p w14:paraId="11B2B2A2" w14:textId="77777777" w:rsidR="007D57FA" w:rsidRDefault="007D57FA" w:rsidP="007D57FA">
      <w:pPr>
        <w:pStyle w:val="BodyText2"/>
      </w:pPr>
      <w:r>
        <w:t xml:space="preserve">Connecting to the Penrose machine see </w:t>
      </w:r>
      <w:hyperlink w:anchor="_Connections" w:history="1">
        <w:r w:rsidR="002B045B">
          <w:rPr>
            <w:rStyle w:val="Hyperlink"/>
          </w:rPr>
          <w:t>here for the connection information</w:t>
        </w:r>
      </w:hyperlink>
      <w:r>
        <w:t>:</w:t>
      </w:r>
    </w:p>
    <w:p w14:paraId="0F7B9917" w14:textId="77777777" w:rsidR="007D57FA" w:rsidRDefault="000D5C35" w:rsidP="007D57FA">
      <w:pPr>
        <w:pStyle w:val="BodyText2"/>
      </w:pPr>
      <w:hyperlink r:id="rId695" w:history="1">
        <w:r w:rsidR="007D57FA" w:rsidRPr="009E4FEF">
          <w:rPr>
            <w:rStyle w:val="Hyperlink"/>
          </w:rPr>
          <w:t>www.biopama.org</w:t>
        </w:r>
      </w:hyperlink>
      <w:r w:rsidR="007D57FA">
        <w:t xml:space="preserve"> </w:t>
      </w:r>
      <w:r w:rsidR="007D57FA">
        <w:tab/>
      </w:r>
      <w:r w:rsidR="007D57FA">
        <w:tab/>
        <w:t>points to /home/biopama/pub</w:t>
      </w:r>
      <w:r w:rsidR="008B3DB4">
        <w:t>lic_html/index.html</w:t>
      </w:r>
    </w:p>
    <w:p w14:paraId="13ACCF97" w14:textId="77777777" w:rsidR="007D57FA" w:rsidRDefault="000D5C35" w:rsidP="007D57FA">
      <w:pPr>
        <w:pStyle w:val="BodyText2"/>
      </w:pPr>
      <w:hyperlink r:id="rId696" w:history="1">
        <w:r w:rsidR="007D57FA" w:rsidRPr="008B3DB4">
          <w:rPr>
            <w:rStyle w:val="Hyperlink"/>
          </w:rPr>
          <w:t>beta.biopama.org</w:t>
        </w:r>
      </w:hyperlink>
      <w:r w:rsidR="007D57FA">
        <w:t xml:space="preserve"> </w:t>
      </w:r>
      <w:r w:rsidR="007D57FA">
        <w:tab/>
      </w:r>
      <w:r w:rsidR="007D57FA">
        <w:tab/>
        <w:t>points to /home/biopama/pub</w:t>
      </w:r>
      <w:r w:rsidR="008B3DB4">
        <w:t>lic_html/beta/index.html</w:t>
      </w:r>
    </w:p>
    <w:p w14:paraId="67A48B3A" w14:textId="77777777" w:rsidR="002B4E11" w:rsidRDefault="002B4E11" w:rsidP="007D57FA">
      <w:pPr>
        <w:pStyle w:val="BodyText2"/>
      </w:pPr>
      <w:r>
        <w:t>Connect using a password</w:t>
      </w:r>
      <w:r w:rsidR="00660D3A">
        <w:t xml:space="preserve"> and enter the user password as in the connection information. </w:t>
      </w:r>
    </w:p>
    <w:p w14:paraId="2E7E12D4" w14:textId="77777777" w:rsidR="00D361D8" w:rsidRPr="00D361D8" w:rsidRDefault="00D361D8" w:rsidP="00D361D8">
      <w:pPr>
        <w:pStyle w:val="Heading6"/>
      </w:pPr>
      <w:r>
        <w:t>Configuring</w:t>
      </w:r>
    </w:p>
    <w:p w14:paraId="35A511ED" w14:textId="77777777" w:rsidR="00EF6457" w:rsidRDefault="00831D98" w:rsidP="008B6883">
      <w:pPr>
        <w:pStyle w:val="BodyText2"/>
      </w:pPr>
      <w:r>
        <w:t xml:space="preserve">You can connect to remote servers through ssh. </w:t>
      </w:r>
      <w:hyperlink r:id="rId697" w:history="1">
        <w:r w:rsidRPr="00831D98">
          <w:rPr>
            <w:rStyle w:val="Hyperlink"/>
          </w:rPr>
          <w:t>Here</w:t>
        </w:r>
      </w:hyperlink>
      <w:r>
        <w:t xml:space="preserve"> are the instructions how.</w:t>
      </w:r>
      <w:r w:rsidR="00934C98">
        <w:t xml:space="preserve"> </w:t>
      </w:r>
    </w:p>
    <w:p w14:paraId="18AD92CF" w14:textId="77777777" w:rsidR="0043780C" w:rsidRDefault="00814446" w:rsidP="008B6883">
      <w:pPr>
        <w:pStyle w:val="BodyText2"/>
      </w:pPr>
      <w:r>
        <w:t xml:space="preserve">In the ssh configuration settings, </w:t>
      </w:r>
      <w:r w:rsidR="0043780C">
        <w:t xml:space="preserve">the 'Initial Dir' parameter will set the default folder that the </w:t>
      </w:r>
      <w:r w:rsidR="004262B9">
        <w:t>File Explorer goes to.</w:t>
      </w:r>
      <w:r w:rsidR="00846B68">
        <w:t xml:space="preserve"> For the beta.biopama.org website this is /home/bio</w:t>
      </w:r>
      <w:r w:rsidR="002B4E11">
        <w:t>pama/public_html/beta</w:t>
      </w:r>
      <w:r w:rsidR="00846B68">
        <w:t>.</w:t>
      </w:r>
    </w:p>
    <w:p w14:paraId="55E5BD47" w14:textId="77777777" w:rsidR="00CF7FE9" w:rsidRPr="0009078E" w:rsidRDefault="00CF7FE9" w:rsidP="00CF7FE9">
      <w:pPr>
        <w:pStyle w:val="BodyText2"/>
        <w:rPr>
          <w:rStyle w:val="Emphasis"/>
        </w:rPr>
      </w:pPr>
      <w:r w:rsidRPr="0009078E">
        <w:rPr>
          <w:rStyle w:val="Emphasis"/>
        </w:rPr>
        <w:t>mysql access</w:t>
      </w:r>
    </w:p>
    <w:p w14:paraId="699B41D4" w14:textId="77777777" w:rsidR="00CF7FE9" w:rsidRDefault="00CF7FE9" w:rsidP="00CF7FE9">
      <w:pPr>
        <w:pStyle w:val="BodyText2"/>
      </w:pPr>
      <w:r>
        <w:t>1. make sure you create virtual host like this:</w:t>
      </w:r>
    </w:p>
    <w:p w14:paraId="04395795" w14:textId="77777777" w:rsidR="00CF7FE9" w:rsidRDefault="00CF7FE9" w:rsidP="00CF7FE9">
      <w:pPr>
        <w:pStyle w:val="BodyText2"/>
      </w:pPr>
      <w:r>
        <w:t>195.201.0.30 db.newhtml.biopama.org</w:t>
      </w:r>
    </w:p>
    <w:p w14:paraId="26E1A262" w14:textId="77777777" w:rsidR="00CF7FE9" w:rsidRDefault="00CF7FE9" w:rsidP="00CF7FE9">
      <w:pPr>
        <w:pStyle w:val="BodyText2"/>
      </w:pPr>
      <w:r>
        <w:t>2. access http://db.newhtml.biopama.org</w:t>
      </w:r>
    </w:p>
    <w:p w14:paraId="391F465F" w14:textId="77777777" w:rsidR="00CF7FE9" w:rsidRDefault="00CF7FE9" w:rsidP="00CF7FE9">
      <w:pPr>
        <w:pStyle w:val="BodyText2"/>
      </w:pPr>
      <w:r>
        <w:t>3. login details</w:t>
      </w:r>
    </w:p>
    <w:p w14:paraId="7FDB69E6" w14:textId="77777777" w:rsidR="00CF7FE9" w:rsidRDefault="00CF7FE9" w:rsidP="00CF7FE9">
      <w:pPr>
        <w:pStyle w:val="BodyText2"/>
      </w:pPr>
      <w:r>
        <w:t>user: biopama_team</w:t>
      </w:r>
    </w:p>
    <w:p w14:paraId="1F7A9006" w14:textId="77777777" w:rsidR="00CF7FE9" w:rsidRDefault="00CF7FE9" w:rsidP="00CF7FE9">
      <w:pPr>
        <w:pStyle w:val="BodyText2"/>
      </w:pPr>
      <w:r>
        <w:t>pass: CCXsejxjg5ErC0dM</w:t>
      </w:r>
    </w:p>
    <w:p w14:paraId="3BF3E636" w14:textId="77777777" w:rsidR="00CF7FE9" w:rsidRDefault="00CF7FE9" w:rsidP="00CF7FE9">
      <w:pPr>
        <w:pStyle w:val="BodyText2"/>
      </w:pPr>
      <w:r>
        <w:t>(local access: just use localhost if you connect from local machine)</w:t>
      </w:r>
    </w:p>
    <w:p w14:paraId="16D369A8" w14:textId="77777777" w:rsidR="00D361D8" w:rsidRDefault="00D361D8" w:rsidP="00D361D8">
      <w:pPr>
        <w:pStyle w:val="Heading6"/>
      </w:pPr>
      <w:r>
        <w:t>Web Applications</w:t>
      </w:r>
    </w:p>
    <w:p w14:paraId="478902CF" w14:textId="77777777"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6E3DA28D" w14:textId="77777777" w:rsidR="006632E0" w:rsidRDefault="006632E0" w:rsidP="006632E0">
      <w:pPr>
        <w:pStyle w:val="Heading7"/>
      </w:pPr>
      <w:r>
        <w:t>Cloning code to the web root</w:t>
      </w:r>
    </w:p>
    <w:p w14:paraId="4D91F5E1" w14:textId="77777777" w:rsidR="006632E0" w:rsidRDefault="006632E0" w:rsidP="008B6883">
      <w:pPr>
        <w:pStyle w:val="BodyText2"/>
      </w:pPr>
      <w:r>
        <w:t xml:space="preserve">In Ubuntu 14.04 the web root is at </w:t>
      </w:r>
      <w:r w:rsidRPr="006632E0">
        <w:t>/var/www/html/</w:t>
      </w:r>
      <w:r w:rsidR="00F471D5">
        <w:t>. The following is on the GCP:</w:t>
      </w:r>
    </w:p>
    <w:p w14:paraId="73929FE9" w14:textId="77777777" w:rsidR="00F471D5" w:rsidRDefault="00F471D5" w:rsidP="00F471D5">
      <w:pPr>
        <w:pStyle w:val="Unix"/>
      </w:pPr>
      <w:r w:rsidRPr="00F471D5">
        <w:t xml:space="preserve">codeanywhere@ubuntu14-04:/var/www/html$ sudo git clone </w:t>
      </w:r>
      <w:hyperlink r:id="rId698" w:history="1">
        <w:r w:rsidRPr="00C839AD">
          <w:rPr>
            <w:rStyle w:val="Hyperlink"/>
          </w:rPr>
          <w:t>https://github.com/andrewcottam/web_apps.git</w:t>
        </w:r>
      </w:hyperlink>
    </w:p>
    <w:p w14:paraId="5B0DB26B" w14:textId="77777777" w:rsidR="00F471D5" w:rsidRDefault="00F471D5" w:rsidP="00F471D5">
      <w:pPr>
        <w:pStyle w:val="Heading7"/>
      </w:pPr>
      <w:r>
        <w:t>Configure the ssh connection</w:t>
      </w:r>
    </w:p>
    <w:p w14:paraId="3782879E" w14:textId="77777777" w:rsidR="00F471D5" w:rsidRDefault="00F471D5" w:rsidP="008B6883">
      <w:pPr>
        <w:pStyle w:val="BodyText2"/>
      </w:pPr>
      <w:r>
        <w:t>In the ssh connection settings, set the following values:</w:t>
      </w:r>
    </w:p>
    <w:p w14:paraId="25997C96" w14:textId="77777777" w:rsidR="00F471D5" w:rsidRDefault="00F471D5" w:rsidP="00F471D5">
      <w:pPr>
        <w:pStyle w:val="ListBullet"/>
      </w:pPr>
      <w:r>
        <w:t xml:space="preserve">Root Directory = </w:t>
      </w:r>
      <w:r w:rsidRPr="006632E0">
        <w:t>/var/www/html/</w:t>
      </w:r>
      <w:r w:rsidR="009E16AF">
        <w:t xml:space="preserve"> (or whatever it was in the previous step)</w:t>
      </w:r>
    </w:p>
    <w:p w14:paraId="0C4D4536" w14:textId="77777777" w:rsidR="00F471D5" w:rsidRDefault="00F471D5" w:rsidP="00F471D5">
      <w:pPr>
        <w:pStyle w:val="ListBullet"/>
      </w:pPr>
      <w:r>
        <w:t>Initial dir = /</w:t>
      </w:r>
    </w:p>
    <w:p w14:paraId="0B64DD5F" w14:textId="77777777" w:rsidR="00F471D5" w:rsidRDefault="00F471D5" w:rsidP="00F471D5">
      <w:pPr>
        <w:pStyle w:val="ListBullet"/>
      </w:pPr>
      <w:r>
        <w:t xml:space="preserve">Web URL = </w:t>
      </w:r>
      <w:hyperlink r:id="rId699" w:history="1">
        <w:r w:rsidRPr="00C839AD">
          <w:rPr>
            <w:rStyle w:val="Hyperlink"/>
          </w:rPr>
          <w:t>https://104.196.59.136/</w:t>
        </w:r>
      </w:hyperlink>
      <w:r>
        <w:t xml:space="preserve"> (i.e. the external IP address of the GCP VM)</w:t>
      </w:r>
    </w:p>
    <w:p w14:paraId="378D3431" w14:textId="77777777" w:rsidR="00D05E05" w:rsidRDefault="00D05E05" w:rsidP="00D05E05">
      <w:pPr>
        <w:pStyle w:val="Heading7"/>
      </w:pPr>
      <w:r>
        <w:t>Start Apache</w:t>
      </w:r>
    </w:p>
    <w:p w14:paraId="3F181BDC" w14:textId="77777777" w:rsidR="00D05E05" w:rsidRPr="00D05E05" w:rsidRDefault="00D05E05" w:rsidP="008B6883">
      <w:pPr>
        <w:pStyle w:val="BodyText2"/>
      </w:pPr>
      <w:r>
        <w:t>On GCP Ubuntu 14.04:</w:t>
      </w:r>
    </w:p>
    <w:p w14:paraId="1AF19B85" w14:textId="77777777" w:rsidR="00D05E05" w:rsidRPr="00D05E05" w:rsidRDefault="00D05E05" w:rsidP="00D05E05">
      <w:pPr>
        <w:pStyle w:val="Unix"/>
      </w:pPr>
      <w:r w:rsidRPr="00D05E05">
        <w:t>codea</w:t>
      </w:r>
      <w:r w:rsidR="007E5A90">
        <w:t>nywhere@ubuntu14-04:/</w:t>
      </w:r>
      <w:r w:rsidRPr="00D05E05">
        <w:t>$ sudo /etc/init.d/apache2 restart</w:t>
      </w:r>
    </w:p>
    <w:p w14:paraId="41E7F391" w14:textId="77777777" w:rsidR="00B34C5A" w:rsidRDefault="00B34C5A" w:rsidP="00B34C5A">
      <w:pPr>
        <w:pStyle w:val="Heading4"/>
      </w:pPr>
      <w:r>
        <w:t>CodeTasty</w:t>
      </w:r>
    </w:p>
    <w:p w14:paraId="7A77C8A1" w14:textId="77777777" w:rsidR="00F723A1" w:rsidRPr="00F723A1" w:rsidRDefault="00F723A1" w:rsidP="008B6883">
      <w:pPr>
        <w:pStyle w:val="BodyText2"/>
      </w:pPr>
      <w:r>
        <w:t>Cheaper version of Cloud9.</w:t>
      </w:r>
    </w:p>
    <w:p w14:paraId="6058C937" w14:textId="77777777" w:rsidR="00472767" w:rsidRDefault="00472767" w:rsidP="0034374E">
      <w:pPr>
        <w:pStyle w:val="Heading3"/>
      </w:pPr>
      <w:r>
        <w:lastRenderedPageBreak/>
        <w:t>Google Cloud Platform</w:t>
      </w:r>
    </w:p>
    <w:p w14:paraId="492C1F38" w14:textId="77777777" w:rsidR="00BB0728" w:rsidRDefault="00BB0728" w:rsidP="00BB0728">
      <w:pPr>
        <w:pStyle w:val="Heading4"/>
      </w:pPr>
      <w:r>
        <w:t>Cloud Datalab</w:t>
      </w:r>
    </w:p>
    <w:p w14:paraId="3CB671D3" w14:textId="77777777" w:rsidR="00477F04" w:rsidRPr="00477F04" w:rsidRDefault="00477F04" w:rsidP="00477F04">
      <w:pPr>
        <w:pStyle w:val="Heading5"/>
      </w:pPr>
      <w:r>
        <w:t>Installing</w:t>
      </w:r>
    </w:p>
    <w:p w14:paraId="3E397442" w14:textId="77777777" w:rsidR="0004542B" w:rsidRDefault="00BB0728" w:rsidP="008B6883">
      <w:pPr>
        <w:pStyle w:val="BodyText2"/>
      </w:pPr>
      <w:r>
        <w:t xml:space="preserve">Followed instructions </w:t>
      </w:r>
      <w:hyperlink r:id="rId700"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3D2DE231" w14:textId="77777777" w:rsidR="00477F04" w:rsidRDefault="00477F04" w:rsidP="00477F04">
      <w:pPr>
        <w:pStyle w:val="Heading5"/>
      </w:pPr>
      <w:bookmarkStart w:id="137" w:name="_Connecting_and_running"/>
      <w:bookmarkEnd w:id="137"/>
      <w:r>
        <w:t>Connecting</w:t>
      </w:r>
      <w:r w:rsidR="005414D3">
        <w:t xml:space="preserve"> and running</w:t>
      </w:r>
    </w:p>
    <w:p w14:paraId="244B3FF4" w14:textId="77777777" w:rsidR="0004542B" w:rsidRDefault="0004542B" w:rsidP="008B6883">
      <w:pPr>
        <w:pStyle w:val="BodyText2"/>
      </w:pPr>
      <w:r>
        <w:t>To connect to my datalab:</w:t>
      </w:r>
    </w:p>
    <w:p w14:paraId="75E1386C" w14:textId="77777777" w:rsidR="00E1158C" w:rsidRDefault="0004542B" w:rsidP="0004542B">
      <w:pPr>
        <w:pStyle w:val="ListBullet"/>
      </w:pPr>
      <w:r>
        <w:t>enter the following in the Cloud Shell:</w:t>
      </w:r>
    </w:p>
    <w:p w14:paraId="5C3E7DB2" w14:textId="77777777" w:rsidR="004A1E75" w:rsidRDefault="004A1E75" w:rsidP="004A1E75">
      <w:pPr>
        <w:pStyle w:val="Unix"/>
      </w:pPr>
      <w:r w:rsidRPr="004B5EC3">
        <w:t>datalab connect datalab-ee-vm-acottam</w:t>
      </w:r>
    </w:p>
    <w:p w14:paraId="6468F63F" w14:textId="77777777" w:rsidR="0004542B" w:rsidRDefault="0004542B" w:rsidP="0004542B">
      <w:pPr>
        <w:pStyle w:val="ListBullet"/>
      </w:pPr>
      <w:r>
        <w:t>Click on the Web Preview button and select port 8081:</w:t>
      </w:r>
    </w:p>
    <w:p w14:paraId="29BBADE6" w14:textId="77777777" w:rsidR="0004542B" w:rsidRDefault="0004542B" w:rsidP="0004542B">
      <w:pPr>
        <w:pStyle w:val="BodyText"/>
      </w:pPr>
      <w:r>
        <w:rPr>
          <w:noProof/>
          <w:lang w:bidi="ar-SA"/>
        </w:rPr>
        <w:drawing>
          <wp:inline distT="0" distB="0" distL="0" distR="0" wp14:anchorId="06C33C09" wp14:editId="0AE2DF0B">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200B1052" w14:textId="77777777" w:rsidR="00B90406" w:rsidRDefault="00B90406" w:rsidP="00B90406">
      <w:pPr>
        <w:pStyle w:val="Heading5"/>
      </w:pPr>
      <w:r>
        <w:t>My Datalabs</w:t>
      </w:r>
    </w:p>
    <w:p w14:paraId="637DE35E" w14:textId="77777777"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6F887539" w14:textId="77777777" w:rsidR="0050563E" w:rsidRDefault="00DB4D78" w:rsidP="003B2344">
      <w:pPr>
        <w:pStyle w:val="Heading4"/>
      </w:pPr>
      <w:r>
        <w:t xml:space="preserve">Google </w:t>
      </w:r>
      <w:r w:rsidR="0050563E">
        <w:t>Cloud Shell</w:t>
      </w:r>
    </w:p>
    <w:p w14:paraId="6105F102" w14:textId="77777777" w:rsidR="0050563E" w:rsidRPr="0050563E" w:rsidRDefault="0050563E" w:rsidP="008B6883">
      <w:pPr>
        <w:pStyle w:val="BodyText2"/>
      </w:pPr>
      <w:r>
        <w:t xml:space="preserve">Activate the Cloud Shell by clicking on the </w:t>
      </w:r>
      <w:r>
        <w:rPr>
          <w:noProof/>
          <w:lang w:bidi="ar-SA"/>
        </w:rPr>
        <w:drawing>
          <wp:inline distT="0" distB="0" distL="0" distR="0" wp14:anchorId="3C935E32" wp14:editId="7C917CA7">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3BFBC9BF" w14:textId="77777777" w:rsidR="0050563E" w:rsidRDefault="0050563E" w:rsidP="0050563E">
      <w:pPr>
        <w:pStyle w:val="Heading4"/>
      </w:pPr>
      <w:r>
        <w:t>Google Cloud SDK</w:t>
      </w:r>
    </w:p>
    <w:p w14:paraId="45776D11" w14:textId="77777777" w:rsidR="0050563E" w:rsidRDefault="0050563E" w:rsidP="0050563E">
      <w:pPr>
        <w:pStyle w:val="Heading5"/>
      </w:pPr>
      <w:r>
        <w:t>Installing</w:t>
      </w:r>
    </w:p>
    <w:p w14:paraId="11A0065C" w14:textId="77777777" w:rsidR="0050563E" w:rsidRDefault="0050563E" w:rsidP="0050563E">
      <w:pPr>
        <w:pStyle w:val="Heading6"/>
      </w:pPr>
      <w:r>
        <w:t>On Windows</w:t>
      </w:r>
    </w:p>
    <w:p w14:paraId="4320C173" w14:textId="77777777" w:rsidR="0050563E" w:rsidRDefault="0050563E" w:rsidP="008B6883">
      <w:pPr>
        <w:pStyle w:val="BodyText2"/>
      </w:pPr>
      <w:r>
        <w:t xml:space="preserve">Old PC: Download from this page </w:t>
      </w:r>
      <w:hyperlink r:id="rId703"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5AAA444C" w14:textId="77777777" w:rsidR="0050563E" w:rsidRDefault="0050563E" w:rsidP="008B6883">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704" w:history="1">
        <w:r w:rsidRPr="00F23F37">
          <w:rPr>
            <w:rStyle w:val="Hyperlink"/>
          </w:rPr>
          <w:t>here</w:t>
        </w:r>
      </w:hyperlink>
      <w:r>
        <w:t>:</w:t>
      </w:r>
    </w:p>
    <w:p w14:paraId="510B0A8C" w14:textId="77777777" w:rsidR="0050563E" w:rsidRPr="00F23F37" w:rsidRDefault="0050563E" w:rsidP="0050563E">
      <w:pPr>
        <w:pStyle w:val="Unix"/>
        <w:rPr>
          <w:lang w:bidi="ar-SA"/>
        </w:rPr>
      </w:pPr>
      <w:r w:rsidRPr="00F23F37">
        <w:rPr>
          <w:lang w:bidi="ar-SA"/>
        </w:rPr>
        <w:t>gcloud components install app-engine-python</w:t>
      </w:r>
    </w:p>
    <w:p w14:paraId="2FA08F20"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D9F988A"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2EABBEC6" w14:textId="77777777" w:rsidR="0050563E" w:rsidRDefault="0050563E" w:rsidP="0050563E">
      <w:pPr>
        <w:pStyle w:val="Heading6"/>
      </w:pPr>
      <w:bookmarkStart w:id="138" w:name="_On_Ubuntu_14.04"/>
      <w:bookmarkEnd w:id="138"/>
      <w:r>
        <w:t>On Ubuntu 14.04</w:t>
      </w:r>
    </w:p>
    <w:p w14:paraId="0DC28734" w14:textId="77777777" w:rsidR="0050563E" w:rsidRDefault="0050563E" w:rsidP="008B6883">
      <w:pPr>
        <w:pStyle w:val="BodyText2"/>
      </w:pPr>
      <w:r>
        <w:t xml:space="preserve">Installing on Ubuntu on Cloud9. Following instructions </w:t>
      </w:r>
      <w:hyperlink r:id="rId705" w:anchor="apt-get" w:history="1">
        <w:r w:rsidRPr="00170C5D">
          <w:rPr>
            <w:rStyle w:val="Hyperlink"/>
          </w:rPr>
          <w:t>here</w:t>
        </w:r>
      </w:hyperlink>
      <w:r>
        <w:t>.</w:t>
      </w:r>
    </w:p>
    <w:p w14:paraId="7AC97E20" w14:textId="77777777" w:rsidR="0050563E" w:rsidRDefault="0050563E" w:rsidP="0050563E">
      <w:pPr>
        <w:pStyle w:val="Unix"/>
      </w:pPr>
      <w:r w:rsidRPr="00170C5D">
        <w:t>blishten:~/workspace (master) $ sudo apt-get install apt-transport-https</w:t>
      </w:r>
    </w:p>
    <w:p w14:paraId="1EF88039" w14:textId="77777777" w:rsidR="0050563E" w:rsidRDefault="0050563E" w:rsidP="0050563E">
      <w:pPr>
        <w:pStyle w:val="Unix"/>
      </w:pPr>
      <w:r>
        <w:t>blishten:~/workspace (master) $ export CLOUD_SDK_REPO="cloud-sdk-$(lsb_release -c -s)"</w:t>
      </w:r>
    </w:p>
    <w:p w14:paraId="3E5BC214" w14:textId="77777777" w:rsidR="0050563E" w:rsidRDefault="0050563E" w:rsidP="0050563E">
      <w:pPr>
        <w:pStyle w:val="Unix"/>
      </w:pPr>
      <w:r>
        <w:t>blishten:~/workspace (master) $ echo "deb https://packages.cloud.google.com/apt $CLOUD_SDK_REPO main" | sudo tee -a /etc/apt/sources.list.d/google-cloud-sdk.list</w:t>
      </w:r>
    </w:p>
    <w:p w14:paraId="61315C05" w14:textId="77777777" w:rsidR="0050563E" w:rsidRDefault="0050563E" w:rsidP="0050563E">
      <w:pPr>
        <w:pStyle w:val="Unix"/>
      </w:pPr>
      <w:r>
        <w:t>blishten:~/workspace (master) $ curl https://packages.cloud.google.com/apt/doc/apt-key.gpg | sudo apt-key add -</w:t>
      </w:r>
    </w:p>
    <w:p w14:paraId="3DA41517" w14:textId="77777777" w:rsidR="0050563E" w:rsidRDefault="0050563E" w:rsidP="0050563E">
      <w:pPr>
        <w:pStyle w:val="Unix"/>
      </w:pPr>
      <w:r>
        <w:t>blishten:~/workspace (master) $ sudo apt-get update &amp;&amp; sudo apt-get install google-cloud-sdk</w:t>
      </w:r>
    </w:p>
    <w:p w14:paraId="5AC9F510" w14:textId="77777777" w:rsidR="0050563E" w:rsidRDefault="0050563E" w:rsidP="0050563E">
      <w:pPr>
        <w:pStyle w:val="Unix"/>
      </w:pPr>
      <w:r w:rsidRPr="00D60CEC">
        <w:t>blishten:~/workspace (master) $ sudo apt-get install google-cloud-sdk-app-engine-python</w:t>
      </w:r>
    </w:p>
    <w:p w14:paraId="10CB3B43" w14:textId="77777777" w:rsidR="0050563E" w:rsidRDefault="0050563E" w:rsidP="0050563E">
      <w:pPr>
        <w:pStyle w:val="Unix"/>
      </w:pPr>
      <w:r w:rsidRPr="00D60CEC">
        <w:t>blishten:~/workspace (master) $</w:t>
      </w:r>
      <w:r>
        <w:t xml:space="preserve"> gcloud init</w:t>
      </w:r>
    </w:p>
    <w:p w14:paraId="5FAD21A6" w14:textId="77777777" w:rsidR="0050563E" w:rsidRDefault="0050563E" w:rsidP="008B6883">
      <w:pPr>
        <w:pStyle w:val="BodyText2"/>
      </w:pPr>
      <w:r>
        <w:lastRenderedPageBreak/>
        <w:t>This created a local credentials file for gcloud. The init command can be used to switch which Google App Engine project is used.</w:t>
      </w:r>
    </w:p>
    <w:p w14:paraId="0FF0D2DF" w14:textId="77777777" w:rsidR="0050563E" w:rsidRDefault="0050563E" w:rsidP="0050563E">
      <w:pPr>
        <w:pStyle w:val="Heading5"/>
      </w:pPr>
      <w:r>
        <w:t>Using</w:t>
      </w:r>
    </w:p>
    <w:p w14:paraId="24D66844" w14:textId="77777777" w:rsidR="0050563E" w:rsidRDefault="0050563E" w:rsidP="008B6883">
      <w:pPr>
        <w:pStyle w:val="BodyText2"/>
      </w:pPr>
      <w:r>
        <w:t>After the install a command window opens up with the following:</w:t>
      </w:r>
    </w:p>
    <w:p w14:paraId="506AB578" w14:textId="77777777" w:rsidR="0050563E" w:rsidRDefault="0050563E" w:rsidP="0050563E">
      <w:pPr>
        <w:pStyle w:val="Unix"/>
      </w:pPr>
      <w:r>
        <w:t>Welcome to the Google Cloud SDK! Run "gcloud -h" to get the list of available commands.</w:t>
      </w:r>
    </w:p>
    <w:p w14:paraId="28C0A259" w14:textId="77777777" w:rsidR="0050563E" w:rsidRDefault="0050563E" w:rsidP="0050563E">
      <w:pPr>
        <w:pStyle w:val="Unix"/>
      </w:pPr>
      <w:r>
        <w:t>---</w:t>
      </w:r>
    </w:p>
    <w:p w14:paraId="0120FD70" w14:textId="77777777" w:rsidR="0050563E" w:rsidRDefault="0050563E" w:rsidP="0050563E">
      <w:pPr>
        <w:pStyle w:val="Unix"/>
      </w:pPr>
    </w:p>
    <w:p w14:paraId="69A761A4" w14:textId="77777777" w:rsidR="0050563E" w:rsidRPr="00213A45" w:rsidRDefault="0050563E" w:rsidP="0050563E">
      <w:pPr>
        <w:pStyle w:val="Unix"/>
      </w:pPr>
      <w:r>
        <w:t>C:\Users\cottaan\AppData\Local\Google\Cloud SDK&gt;</w:t>
      </w:r>
    </w:p>
    <w:p w14:paraId="5559B402" w14:textId="77777777" w:rsidR="0050563E" w:rsidRDefault="0050563E" w:rsidP="0050563E">
      <w:pPr>
        <w:pStyle w:val="Heading6"/>
      </w:pPr>
      <w:r>
        <w:t>gcloud</w:t>
      </w:r>
    </w:p>
    <w:p w14:paraId="6D5B9773" w14:textId="77777777" w:rsidR="0050563E" w:rsidRDefault="0050563E" w:rsidP="008B6883">
      <w:pPr>
        <w:pStyle w:val="BodyText2"/>
      </w:pPr>
      <w:r>
        <w:t>To see the status of the Google Cloud SDK:</w:t>
      </w:r>
    </w:p>
    <w:p w14:paraId="6DCE181A" w14:textId="77777777" w:rsidR="0050563E" w:rsidRDefault="0050563E" w:rsidP="0050563E">
      <w:pPr>
        <w:pStyle w:val="Unix"/>
      </w:pPr>
      <w:r>
        <w:t>gcloud info</w:t>
      </w:r>
    </w:p>
    <w:p w14:paraId="167F8B11" w14:textId="77777777" w:rsidR="0050563E" w:rsidRDefault="0050563E" w:rsidP="008B6883">
      <w:pPr>
        <w:pStyle w:val="BodyText2"/>
      </w:pPr>
      <w:r>
        <w:t>To see whats installed:</w:t>
      </w:r>
    </w:p>
    <w:p w14:paraId="3606DB20" w14:textId="77777777" w:rsidR="0050563E" w:rsidRDefault="0050563E" w:rsidP="0050563E">
      <w:pPr>
        <w:pStyle w:val="Unix"/>
      </w:pPr>
      <w:r>
        <w:t>gcloud version</w:t>
      </w:r>
    </w:p>
    <w:p w14:paraId="40112D32" w14:textId="77777777" w:rsidR="0050563E" w:rsidRDefault="0050563E" w:rsidP="008B6883">
      <w:pPr>
        <w:pStyle w:val="BodyText2"/>
      </w:pPr>
      <w:r>
        <w:t>To deploy (e.g. here in C9):</w:t>
      </w:r>
    </w:p>
    <w:p w14:paraId="6DFFB772" w14:textId="77777777" w:rsidR="0050563E" w:rsidRPr="009650BE" w:rsidRDefault="0050563E" w:rsidP="0050563E">
      <w:pPr>
        <w:pStyle w:val="Unix"/>
      </w:pPr>
      <w:r w:rsidRPr="00585DC7">
        <w:t>blishten:~/workspace/geeImageServer (master) $ gcloud app deploy app.yaml</w:t>
      </w:r>
    </w:p>
    <w:p w14:paraId="062D79EB" w14:textId="77777777" w:rsidR="0050563E" w:rsidRDefault="0050563E" w:rsidP="0050563E">
      <w:pPr>
        <w:pStyle w:val="Heading4"/>
      </w:pPr>
      <w:r>
        <w:t>Products and Services</w:t>
      </w:r>
    </w:p>
    <w:p w14:paraId="19AAD642" w14:textId="77777777" w:rsidR="00472767" w:rsidRDefault="00472767" w:rsidP="0050563E">
      <w:pPr>
        <w:pStyle w:val="Heading5"/>
      </w:pPr>
      <w:r>
        <w:t>App Engine</w:t>
      </w:r>
    </w:p>
    <w:p w14:paraId="49EA6A0F" w14:textId="77777777" w:rsidR="00472767" w:rsidRDefault="00472767" w:rsidP="008B6883">
      <w:pPr>
        <w:pStyle w:val="BodyText2"/>
      </w:pPr>
      <w:r>
        <w:t xml:space="preserve">We can use Google App Engine to build a web application that communicates with GEE. Following the instructions from </w:t>
      </w:r>
      <w:hyperlink r:id="rId706" w:history="1">
        <w:r w:rsidRPr="00BB42BF">
          <w:rPr>
            <w:rStyle w:val="Hyperlink"/>
          </w:rPr>
          <w:t>here</w:t>
        </w:r>
      </w:hyperlink>
      <w:r>
        <w:t xml:space="preserve">. </w:t>
      </w:r>
    </w:p>
    <w:p w14:paraId="40F39140" w14:textId="77777777" w:rsidR="00472767" w:rsidRDefault="00472767" w:rsidP="008B6883">
      <w:pPr>
        <w:pStyle w:val="BodyText2"/>
      </w:pPr>
      <w:r>
        <w:t>Creating a Service Account so we can serve images from GEE:</w:t>
      </w:r>
    </w:p>
    <w:p w14:paraId="5B1808E2" w14:textId="77777777" w:rsidR="00472767" w:rsidRDefault="00472767" w:rsidP="0050563E">
      <w:pPr>
        <w:pStyle w:val="Heading6"/>
      </w:pPr>
      <w:r>
        <w:t>Getting Started</w:t>
      </w:r>
    </w:p>
    <w:p w14:paraId="4419AEA0" w14:textId="77777777" w:rsidR="00472767" w:rsidRDefault="00472767" w:rsidP="0050563E">
      <w:pPr>
        <w:pStyle w:val="Heading7"/>
      </w:pPr>
      <w:bookmarkStart w:id="139" w:name="_Ref448923250"/>
      <w:r>
        <w:t>Creating a new project and service account</w:t>
      </w:r>
      <w:bookmarkEnd w:id="139"/>
    </w:p>
    <w:p w14:paraId="284D18E0" w14:textId="77777777" w:rsidR="00472767" w:rsidRDefault="00472767" w:rsidP="0050563E">
      <w:pPr>
        <w:pStyle w:val="ListBullet"/>
      </w:pPr>
      <w:r>
        <w:t xml:space="preserve">Went to the Google Credentials Page </w:t>
      </w:r>
      <w:hyperlink r:id="rId707" w:history="1">
        <w:r w:rsidRPr="00632484">
          <w:rPr>
            <w:rStyle w:val="Hyperlink"/>
          </w:rPr>
          <w:t>here</w:t>
        </w:r>
      </w:hyperlink>
    </w:p>
    <w:p w14:paraId="30C020AB"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5B20B0C" w14:textId="77777777" w:rsidR="00472767" w:rsidRDefault="00472767" w:rsidP="008B6883">
      <w:pPr>
        <w:pStyle w:val="BodyText2"/>
      </w:pPr>
      <w:r>
        <w:rPr>
          <w:noProof/>
          <w:lang w:bidi="ar-SA"/>
        </w:rPr>
        <w:drawing>
          <wp:inline distT="0" distB="0" distL="0" distR="0" wp14:anchorId="7468005C" wp14:editId="54E2C6A0">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8">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2A5EBDC7"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0FA33CC9" w14:textId="77777777" w:rsidR="00472767" w:rsidRDefault="00472767" w:rsidP="0050563E">
      <w:pPr>
        <w:pStyle w:val="ListBullet"/>
      </w:pPr>
      <w:r>
        <w:t>Requested whitelisting for this service account to the GEE API and Tyler granted it</w:t>
      </w:r>
    </w:p>
    <w:p w14:paraId="045F950F" w14:textId="77777777" w:rsidR="00472767" w:rsidRDefault="00472767" w:rsidP="0050563E">
      <w:pPr>
        <w:pStyle w:val="Heading7"/>
      </w:pPr>
      <w:r>
        <w:t>Creating the private key</w:t>
      </w:r>
    </w:p>
    <w:p w14:paraId="61E6101A" w14:textId="77777777" w:rsidR="00472767" w:rsidRDefault="00472767" w:rsidP="0050563E">
      <w:pPr>
        <w:pStyle w:val="ListBullet"/>
      </w:pPr>
      <w:r>
        <w:t>Created the pem file (password is notasecret) from the p12 file:</w:t>
      </w:r>
    </w:p>
    <w:p w14:paraId="5204A35D" w14:textId="77777777" w:rsidR="00472767" w:rsidRDefault="00472767" w:rsidP="0050563E">
      <w:pPr>
        <w:pStyle w:val="Unix"/>
      </w:pPr>
      <w:r>
        <w:t>[webuser@h05-dev-vm3 python]$ openssl pkcs12 -in geeImageServer-d008159c5a32.p12 -nodes -nocerts &gt; geeImageServer-d008159c5a32.pem</w:t>
      </w:r>
    </w:p>
    <w:p w14:paraId="16FC1289" w14:textId="77777777" w:rsidR="00472767" w:rsidRDefault="00472767" w:rsidP="0050563E">
      <w:pPr>
        <w:pStyle w:val="Unix"/>
      </w:pPr>
      <w:r>
        <w:t>Enter Import Password:</w:t>
      </w:r>
    </w:p>
    <w:p w14:paraId="5F5FCCE3" w14:textId="77777777" w:rsidR="00472767" w:rsidRPr="00A32C98" w:rsidRDefault="00472767" w:rsidP="0050563E">
      <w:pPr>
        <w:pStyle w:val="Unix"/>
      </w:pPr>
      <w:r>
        <w:t>MAC verified OK</w:t>
      </w:r>
    </w:p>
    <w:p w14:paraId="7944065D" w14:textId="77777777" w:rsidR="00472767" w:rsidRDefault="00472767" w:rsidP="0050563E">
      <w:pPr>
        <w:pStyle w:val="Heading6"/>
      </w:pPr>
      <w:r>
        <w:t>Google App Engine SDK for Python</w:t>
      </w:r>
    </w:p>
    <w:p w14:paraId="41B51F30" w14:textId="77777777" w:rsidR="00472767" w:rsidRDefault="00472767" w:rsidP="0050563E">
      <w:pPr>
        <w:pStyle w:val="Heading7"/>
      </w:pPr>
      <w:r>
        <w:lastRenderedPageBreak/>
        <w:t>Installing</w:t>
      </w:r>
    </w:p>
    <w:p w14:paraId="5C7A4296" w14:textId="77777777" w:rsidR="00472767" w:rsidRPr="00655F08" w:rsidRDefault="008B5089" w:rsidP="0050563E">
      <w:pPr>
        <w:pStyle w:val="Heading8"/>
      </w:pPr>
      <w:r>
        <w:t>O</w:t>
      </w:r>
      <w:r w:rsidR="00472767">
        <w:t>n Linux</w:t>
      </w:r>
    </w:p>
    <w:p w14:paraId="59595FA3" w14:textId="77777777" w:rsidR="00472767" w:rsidRDefault="00472767" w:rsidP="008B6883">
      <w:pPr>
        <w:pStyle w:val="BodyText2"/>
      </w:pPr>
      <w:r>
        <w:t xml:space="preserve">Google no longer includes the Google App Engine SDK for Python as part of the Google Cloud SDK so downloading it from this page </w:t>
      </w:r>
      <w:hyperlink r:id="rId709" w:history="1">
        <w:r w:rsidRPr="00BD631A">
          <w:rPr>
            <w:rStyle w:val="Hyperlink"/>
          </w:rPr>
          <w:t>here</w:t>
        </w:r>
      </w:hyperlink>
      <w:r>
        <w:t>.</w:t>
      </w:r>
    </w:p>
    <w:p w14:paraId="54B6E6AD"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07BC5B5C" w14:textId="77777777" w:rsidR="00472767" w:rsidRDefault="00472767" w:rsidP="0050563E">
      <w:pPr>
        <w:pStyle w:val="Unix"/>
      </w:pPr>
      <w:r w:rsidRPr="00BD631A">
        <w:t>[webuser@h05-dev-vm3 ~]$ unzip google_appengine_1.9.26.zip</w:t>
      </w:r>
    </w:p>
    <w:p w14:paraId="60098A19" w14:textId="77777777" w:rsidR="00472767" w:rsidRDefault="00472767" w:rsidP="008B6883">
      <w:pPr>
        <w:pStyle w:val="BodyText2"/>
      </w:pPr>
      <w:r>
        <w:t>This created a couple of new folders in the webuser/home directory. Now add the google_appengine directory to the PATH:</w:t>
      </w:r>
    </w:p>
    <w:p w14:paraId="6903CB54" w14:textId="77777777" w:rsidR="00472767" w:rsidRDefault="00472767" w:rsidP="0050563E">
      <w:pPr>
        <w:pStyle w:val="Unix"/>
      </w:pPr>
      <w:r w:rsidRPr="008D2853">
        <w:t>[webuser@h05-dev-vm3 server-auth]$ export PATH=$PATH:/home/webuser/google_appengine/</w:t>
      </w:r>
    </w:p>
    <w:p w14:paraId="519C4515" w14:textId="77777777" w:rsidR="00472767" w:rsidRDefault="00472767" w:rsidP="008B6883">
      <w:pPr>
        <w:pStyle w:val="BodyText2"/>
      </w:pPr>
      <w:r>
        <w:t>But:</w:t>
      </w:r>
    </w:p>
    <w:p w14:paraId="73132239" w14:textId="77777777" w:rsidR="00472767" w:rsidRDefault="00472767" w:rsidP="0050563E">
      <w:pPr>
        <w:pStyle w:val="Unix"/>
      </w:pPr>
      <w:r>
        <w:t>[webuser@h05-dev-vm3 server-auth]$ /usr/bin/env python -V</w:t>
      </w:r>
    </w:p>
    <w:p w14:paraId="4014DE9E" w14:textId="77777777" w:rsidR="00472767" w:rsidRDefault="00472767" w:rsidP="0050563E">
      <w:pPr>
        <w:pStyle w:val="Unix"/>
      </w:pPr>
      <w:r>
        <w:t>Python 2.6.6</w:t>
      </w:r>
    </w:p>
    <w:p w14:paraId="7BAD1B40" w14:textId="77777777" w:rsidR="00472767" w:rsidRDefault="00472767" w:rsidP="0050563E">
      <w:pPr>
        <w:pStyle w:val="Unix"/>
      </w:pPr>
      <w:r>
        <w:t>[webuser@h05-dev-vm3 server-auth]$ dev_appserver.py ./</w:t>
      </w:r>
    </w:p>
    <w:p w14:paraId="3AFB6DDF" w14:textId="77777777" w:rsidR="00472767" w:rsidRDefault="00472767" w:rsidP="0050563E">
      <w:pPr>
        <w:pStyle w:val="Unix"/>
      </w:pPr>
      <w:r>
        <w:t>Error: Python 2.6 is not supported. Please use version 2.7.</w:t>
      </w:r>
    </w:p>
    <w:p w14:paraId="5AB2D528" w14:textId="77777777" w:rsidR="00472767" w:rsidRDefault="00472767" w:rsidP="0050563E">
      <w:pPr>
        <w:pStyle w:val="Heading8"/>
      </w:pPr>
      <w:r>
        <w:t>On Windows</w:t>
      </w:r>
    </w:p>
    <w:p w14:paraId="19A854DF" w14:textId="77777777" w:rsidR="00472767" w:rsidRPr="00DD0B10" w:rsidRDefault="00472767" w:rsidP="008B6883">
      <w:pPr>
        <w:pStyle w:val="BodyText2"/>
      </w:pPr>
      <w:r>
        <w:t xml:space="preserve">Downloading from this page </w:t>
      </w:r>
      <w:hyperlink r:id="rId710"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69CCB3B8" w14:textId="77777777" w:rsidR="00472767" w:rsidRDefault="00472767" w:rsidP="0050563E">
      <w:pPr>
        <w:pStyle w:val="Heading7"/>
      </w:pPr>
      <w:r>
        <w:t>Using</w:t>
      </w:r>
    </w:p>
    <w:p w14:paraId="6D178956" w14:textId="77777777" w:rsidR="00472767" w:rsidRPr="00D17568" w:rsidRDefault="00472767" w:rsidP="008B6883">
      <w:pPr>
        <w:pStyle w:val="BodyText2"/>
      </w:pPr>
      <w:r>
        <w:t xml:space="preserve">The documentation is available </w:t>
      </w:r>
      <w:hyperlink r:id="rId711" w:history="1">
        <w:r w:rsidRPr="00D17568">
          <w:rPr>
            <w:rStyle w:val="Hyperlink"/>
          </w:rPr>
          <w:t>here</w:t>
        </w:r>
      </w:hyperlink>
      <w:r>
        <w:t>.</w:t>
      </w:r>
    </w:p>
    <w:p w14:paraId="3AFC8CDF" w14:textId="77777777" w:rsidR="00472767" w:rsidRDefault="00472767" w:rsidP="0050563E">
      <w:pPr>
        <w:pStyle w:val="Heading7"/>
      </w:pPr>
      <w:r>
        <w:t xml:space="preserve">Walkthrough: </w:t>
      </w:r>
      <w:r w:rsidRPr="00D00BF9">
        <w:t>Earth Engine Demo: Server-Side Authentication</w:t>
      </w:r>
    </w:p>
    <w:p w14:paraId="05B51EC2" w14:textId="77777777" w:rsidR="00472767" w:rsidRDefault="00472767" w:rsidP="008B6883">
      <w:pPr>
        <w:pStyle w:val="BodyText2"/>
      </w:pPr>
      <w:r>
        <w:t xml:space="preserve">Following the instructions here </w:t>
      </w:r>
      <w:hyperlink r:id="rId712" w:history="1">
        <w:r w:rsidRPr="001A261E">
          <w:rPr>
            <w:rStyle w:val="Hyperlink"/>
          </w:rPr>
          <w:t>https://github.com/google/earthengine-api/tree/master/demos/server-auth</w:t>
        </w:r>
      </w:hyperlink>
      <w:r>
        <w:t xml:space="preserve"> </w:t>
      </w:r>
    </w:p>
    <w:p w14:paraId="1069A07E" w14:textId="77777777" w:rsidR="00472767" w:rsidRDefault="00472767" w:rsidP="0050563E">
      <w:pPr>
        <w:pStyle w:val="Heading8"/>
      </w:pPr>
      <w:r>
        <w:t>On Unix</w:t>
      </w:r>
    </w:p>
    <w:p w14:paraId="3F3EB51A" w14:textId="77777777" w:rsidR="00472767" w:rsidRDefault="00472767" w:rsidP="0050563E">
      <w:pPr>
        <w:pStyle w:val="ListBullet"/>
      </w:pPr>
      <w:r>
        <w:t xml:space="preserve">On h05-dev-vm3: </w:t>
      </w:r>
    </w:p>
    <w:p w14:paraId="63B66A2E" w14:textId="77777777" w:rsidR="00472767" w:rsidRDefault="00472767" w:rsidP="0050563E">
      <w:pPr>
        <w:pStyle w:val="Unix"/>
      </w:pPr>
      <w:r>
        <w:t>[webuser@h05-dev-vm3 python]$ git clone https://github.com/google/earthengine-api.git</w:t>
      </w:r>
    </w:p>
    <w:p w14:paraId="68144857" w14:textId="77777777" w:rsidR="00472767" w:rsidRDefault="00472767" w:rsidP="0050563E">
      <w:pPr>
        <w:pStyle w:val="Unix"/>
      </w:pPr>
      <w:r>
        <w:t>Initialized empty Git repository in /home/webuser/python/earthengine-api/.git/</w:t>
      </w:r>
    </w:p>
    <w:p w14:paraId="6D282571" w14:textId="77777777" w:rsidR="00472767" w:rsidRDefault="00472767" w:rsidP="0050563E">
      <w:pPr>
        <w:pStyle w:val="Unix"/>
      </w:pPr>
      <w:r>
        <w:t>remote: Counting objects: 2071, done.</w:t>
      </w:r>
    </w:p>
    <w:p w14:paraId="38315936" w14:textId="77777777" w:rsidR="00472767" w:rsidRDefault="00472767" w:rsidP="0050563E">
      <w:pPr>
        <w:pStyle w:val="Unix"/>
      </w:pPr>
      <w:r>
        <w:t>remote: Total 2071 (delta 0), reused 0 (delta 0), pack-reused 2071</w:t>
      </w:r>
    </w:p>
    <w:p w14:paraId="58383B84" w14:textId="77777777" w:rsidR="00472767" w:rsidRDefault="00472767" w:rsidP="0050563E">
      <w:pPr>
        <w:pStyle w:val="Unix"/>
      </w:pPr>
      <w:r>
        <w:t>Receiving objects: 100% (2071/2071), 2.89 MiB | 2.27 MiB/s, done.</w:t>
      </w:r>
    </w:p>
    <w:p w14:paraId="00501B10" w14:textId="77777777" w:rsidR="00472767" w:rsidRDefault="00472767" w:rsidP="0050563E">
      <w:pPr>
        <w:pStyle w:val="Unix"/>
      </w:pPr>
      <w:r>
        <w:t>Resolving deltas: 100% (1353/1353), done.</w:t>
      </w:r>
    </w:p>
    <w:p w14:paraId="1C2ADBB4" w14:textId="77777777" w:rsidR="00472767" w:rsidRDefault="00472767" w:rsidP="0050563E">
      <w:pPr>
        <w:pStyle w:val="ListBullet"/>
      </w:pPr>
      <w:r>
        <w:t>Updated the first line of the app.yaml file to ‘</w:t>
      </w:r>
      <w:r w:rsidRPr="0021557F">
        <w:t>application: geeimageserver</w:t>
      </w:r>
      <w:r>
        <w:t>’</w:t>
      </w:r>
    </w:p>
    <w:p w14:paraId="333B464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040421BC" w14:textId="77777777" w:rsidR="00472767" w:rsidRDefault="00472767" w:rsidP="0050563E">
      <w:pPr>
        <w:pStyle w:val="ListBullet"/>
      </w:pPr>
      <w:r>
        <w:t>Build the app:</w:t>
      </w:r>
    </w:p>
    <w:p w14:paraId="2D8EDA27" w14:textId="77777777" w:rsidR="00472767" w:rsidRDefault="00472767" w:rsidP="0050563E">
      <w:pPr>
        <w:pStyle w:val="Unix"/>
      </w:pPr>
      <w:r w:rsidRPr="00E46E98">
        <w:t>. ./build.sh</w:t>
      </w:r>
    </w:p>
    <w:p w14:paraId="5C53CE20" w14:textId="77777777" w:rsidR="00472767" w:rsidRDefault="00472767" w:rsidP="008B6883">
      <w:pPr>
        <w:pStyle w:val="BodyText2"/>
      </w:pPr>
      <w:r>
        <w:t>After lots of messages, this:</w:t>
      </w:r>
    </w:p>
    <w:p w14:paraId="1617982A" w14:textId="77777777" w:rsidR="00472767" w:rsidRDefault="00472767" w:rsidP="0050563E">
      <w:pPr>
        <w:pStyle w:val="Unix"/>
      </w:pPr>
      <w:r>
        <w:t>Modify profile to update your $PATH and enable shell command</w:t>
      </w:r>
    </w:p>
    <w:p w14:paraId="2235445F" w14:textId="77777777" w:rsidR="00472767" w:rsidRDefault="00472767" w:rsidP="0050563E">
      <w:pPr>
        <w:pStyle w:val="Unix"/>
      </w:pPr>
      <w:r>
        <w:t>completion? (Y/n)?  Y</w:t>
      </w:r>
    </w:p>
    <w:p w14:paraId="708CC46E" w14:textId="77777777" w:rsidR="00472767" w:rsidRDefault="00472767" w:rsidP="0050563E">
      <w:pPr>
        <w:pStyle w:val="Unix"/>
      </w:pPr>
    </w:p>
    <w:p w14:paraId="63589A95" w14:textId="77777777" w:rsidR="00472767" w:rsidRDefault="00472767" w:rsidP="0050563E">
      <w:pPr>
        <w:pStyle w:val="Unix"/>
      </w:pPr>
      <w:r>
        <w:t>The Google Cloud SDK installer will now prompt you to update an rc</w:t>
      </w:r>
    </w:p>
    <w:p w14:paraId="592F3240" w14:textId="77777777" w:rsidR="00472767" w:rsidRDefault="00472767" w:rsidP="0050563E">
      <w:pPr>
        <w:pStyle w:val="Unix"/>
      </w:pPr>
      <w:r>
        <w:t>file to bring the Google Cloud CLIs into your environment.</w:t>
      </w:r>
    </w:p>
    <w:p w14:paraId="02A79F37" w14:textId="77777777" w:rsidR="00472767" w:rsidRDefault="00472767" w:rsidP="0050563E">
      <w:pPr>
        <w:pStyle w:val="Unix"/>
      </w:pPr>
    </w:p>
    <w:p w14:paraId="7393ABE9" w14:textId="77777777" w:rsidR="00472767" w:rsidRDefault="00472767" w:rsidP="0050563E">
      <w:pPr>
        <w:pStyle w:val="Unix"/>
      </w:pPr>
      <w:r>
        <w:t>Enter a path to an rc file to update, or leave blank to use</w:t>
      </w:r>
    </w:p>
    <w:p w14:paraId="03370CED" w14:textId="77777777" w:rsidR="00472767" w:rsidRDefault="00472767" w:rsidP="0050563E">
      <w:pPr>
        <w:pStyle w:val="Unix"/>
      </w:pPr>
      <w:r>
        <w:t>[/home/webuser/.bashrc]:</w:t>
      </w:r>
    </w:p>
    <w:p w14:paraId="71F78D47" w14:textId="77777777" w:rsidR="00472767" w:rsidRDefault="00472767" w:rsidP="0050563E">
      <w:pPr>
        <w:pStyle w:val="Unix"/>
      </w:pPr>
      <w:r>
        <w:t>Backing up [/home/webuser/.bashrc] to [/home/webuser/.bashrc.backup].</w:t>
      </w:r>
    </w:p>
    <w:p w14:paraId="40F3CAF1" w14:textId="77777777" w:rsidR="00472767" w:rsidRDefault="00472767" w:rsidP="0050563E">
      <w:pPr>
        <w:pStyle w:val="Unix"/>
      </w:pPr>
      <w:r>
        <w:t>[/home/webuser/.bashrc] has been updated.</w:t>
      </w:r>
    </w:p>
    <w:p w14:paraId="63BD4A8D" w14:textId="77777777" w:rsidR="00472767" w:rsidRDefault="00472767" w:rsidP="0050563E">
      <w:pPr>
        <w:pStyle w:val="Unix"/>
      </w:pPr>
      <w:r>
        <w:t xml:space="preserve">Start a new shell for the changes to take effect. </w:t>
      </w:r>
    </w:p>
    <w:p w14:paraId="6FE1FC9B" w14:textId="77777777" w:rsidR="00472767" w:rsidRDefault="00472767" w:rsidP="0050563E">
      <w:pPr>
        <w:pStyle w:val="Unix"/>
      </w:pPr>
    </w:p>
    <w:p w14:paraId="4BA4AA0A" w14:textId="77777777" w:rsidR="00472767" w:rsidRDefault="00472767" w:rsidP="0050563E">
      <w:pPr>
        <w:pStyle w:val="Unix"/>
      </w:pPr>
      <w:r>
        <w:t>WARNING: Component [gae-python] no longer exists.</w:t>
      </w:r>
    </w:p>
    <w:p w14:paraId="071C127C" w14:textId="77777777" w:rsidR="00472767" w:rsidRDefault="00472767" w:rsidP="0050563E">
      <w:pPr>
        <w:pStyle w:val="Unix"/>
      </w:pPr>
      <w:r>
        <w:t>WARNING: The standalone App Engine SDKs are no longer distributed through the Cloud SDK</w:t>
      </w:r>
    </w:p>
    <w:p w14:paraId="5AFDD226" w14:textId="77777777" w:rsidR="00472767" w:rsidRDefault="00472767" w:rsidP="0050563E">
      <w:pPr>
        <w:pStyle w:val="Unix"/>
      </w:pPr>
      <w:r>
        <w:t>(however, the appcfg and dev_appserver commands remain the official and</w:t>
      </w:r>
    </w:p>
    <w:p w14:paraId="5673D0FF" w14:textId="77777777" w:rsidR="00472767" w:rsidRDefault="00472767" w:rsidP="0050563E">
      <w:pPr>
        <w:pStyle w:val="Unix"/>
      </w:pPr>
      <w:r>
        <w:t>supported way of using App Engine from the command line).  If you want to</w:t>
      </w:r>
    </w:p>
    <w:p w14:paraId="3425B4A2" w14:textId="77777777" w:rsidR="00472767" w:rsidRDefault="00472767" w:rsidP="0050563E">
      <w:pPr>
        <w:pStyle w:val="Unix"/>
      </w:pPr>
      <w:r>
        <w:t>continue using these tools, they are available for download from the official</w:t>
      </w:r>
    </w:p>
    <w:p w14:paraId="258F7735" w14:textId="77777777" w:rsidR="00472767" w:rsidRDefault="00472767" w:rsidP="0050563E">
      <w:pPr>
        <w:pStyle w:val="Unix"/>
      </w:pPr>
      <w:r>
        <w:t>App Engine download page here:</w:t>
      </w:r>
    </w:p>
    <w:p w14:paraId="0BDCE341" w14:textId="77777777" w:rsidR="00472767" w:rsidRDefault="00472767" w:rsidP="0050563E">
      <w:pPr>
        <w:pStyle w:val="Unix"/>
      </w:pPr>
      <w:r>
        <w:t xml:space="preserve">    https://cloud.google.com/appengine/downloads</w:t>
      </w:r>
    </w:p>
    <w:p w14:paraId="3406F487" w14:textId="77777777" w:rsidR="00472767" w:rsidRDefault="00472767" w:rsidP="0050563E">
      <w:pPr>
        <w:pStyle w:val="Unix"/>
      </w:pPr>
    </w:p>
    <w:p w14:paraId="09DFB690" w14:textId="77777777" w:rsidR="00472767" w:rsidRDefault="00472767" w:rsidP="0050563E">
      <w:pPr>
        <w:pStyle w:val="Unix"/>
      </w:pPr>
      <w:r>
        <w:t>All components are up to date.</w:t>
      </w:r>
    </w:p>
    <w:p w14:paraId="666B6BC8" w14:textId="77777777" w:rsidR="00472767" w:rsidRDefault="00472767" w:rsidP="008B6883">
      <w:pPr>
        <w:pStyle w:val="BodyText2"/>
      </w:pPr>
      <w:r>
        <w:t xml:space="preserve">But when I try to run </w:t>
      </w:r>
      <w:r w:rsidRPr="003C4315">
        <w:t>dev_appserver.py ./</w:t>
      </w:r>
      <w:r>
        <w:t xml:space="preserve"> I get the error</w:t>
      </w:r>
    </w:p>
    <w:p w14:paraId="4212BDB5" w14:textId="77777777" w:rsidR="00472767" w:rsidRDefault="00472767" w:rsidP="0050563E">
      <w:pPr>
        <w:pStyle w:val="Unix"/>
      </w:pPr>
      <w:r>
        <w:t>-</w:t>
      </w:r>
      <w:r w:rsidRPr="003C4315">
        <w:t>bash: dev_appserver.py: command not found</w:t>
      </w:r>
    </w:p>
    <w:p w14:paraId="6404B1BA" w14:textId="77777777" w:rsidR="00472767" w:rsidRDefault="00472767" w:rsidP="008B6883">
      <w:pPr>
        <w:pStyle w:val="BodyText2"/>
      </w:pPr>
      <w:r>
        <w:t>This was because the Google App Engine SDK for Python is not installed with the Cloud SDK. But in the end it needed Python 2.7 which is not installed on the  h05-dev-vm3 machine but is on my Windows machine.</w:t>
      </w:r>
    </w:p>
    <w:p w14:paraId="232318C5" w14:textId="77777777" w:rsidR="00472767" w:rsidRDefault="00472767" w:rsidP="0050563E">
      <w:pPr>
        <w:pStyle w:val="Heading8"/>
      </w:pPr>
      <w:r>
        <w:t>On Windows</w:t>
      </w:r>
    </w:p>
    <w:p w14:paraId="1479FC22" w14:textId="77777777" w:rsidR="00472767" w:rsidRDefault="00472767" w:rsidP="0050563E">
      <w:pPr>
        <w:pStyle w:val="Heading9"/>
      </w:pPr>
      <w:r>
        <w:t>Building the app</w:t>
      </w:r>
    </w:p>
    <w:p w14:paraId="26CA7188" w14:textId="77777777" w:rsidR="00472767" w:rsidRDefault="00472767" w:rsidP="008B6883">
      <w:pPr>
        <w:pStyle w:val="BodyText2"/>
      </w:pPr>
      <w:r>
        <w:t xml:space="preserve">I am up to the line where you </w:t>
      </w:r>
      <w:hyperlink r:id="rId713"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3F722554" w14:textId="77777777" w:rsidR="00472767" w:rsidRDefault="00472767" w:rsidP="0050563E">
      <w:pPr>
        <w:pStyle w:val="Heading9"/>
      </w:pPr>
      <w:r>
        <w:t>Google Earth Engine API (ee)</w:t>
      </w:r>
    </w:p>
    <w:p w14:paraId="190EE6D4" w14:textId="77777777" w:rsidR="00472767" w:rsidRDefault="00472767" w:rsidP="008B6883">
      <w:pPr>
        <w:pStyle w:val="BodyText2"/>
      </w:pPr>
      <w:r>
        <w:t xml:space="preserve">This is available from this repo </w:t>
      </w:r>
      <w:hyperlink r:id="rId714" w:history="1">
        <w:r w:rsidRPr="001A261E">
          <w:rPr>
            <w:rStyle w:val="Hyperlink"/>
          </w:rPr>
          <w:t>https://github.com/google/earthengine-api</w:t>
        </w:r>
      </w:hyperlink>
      <w:r>
        <w:t xml:space="preserve"> and once it is cloned copy the earthengine-api\python\ee folder into the App folder (e.g. server-auth).</w:t>
      </w:r>
    </w:p>
    <w:p w14:paraId="6BBA084A" w14:textId="77777777" w:rsidR="00472767" w:rsidRDefault="00472767" w:rsidP="0050563E">
      <w:pPr>
        <w:pStyle w:val="Heading9"/>
      </w:pPr>
      <w:r>
        <w:t>oauth2client</w:t>
      </w:r>
    </w:p>
    <w:p w14:paraId="5ADCDE57" w14:textId="77777777" w:rsidR="00472767" w:rsidRPr="008F0B96" w:rsidRDefault="00472767" w:rsidP="008B6883">
      <w:pPr>
        <w:pStyle w:val="BodyText2"/>
      </w:pPr>
      <w:r>
        <w:t xml:space="preserve">This is available from </w:t>
      </w:r>
      <w:hyperlink r:id="rId715" w:history="1">
        <w:r w:rsidRPr="001A261E">
          <w:rPr>
            <w:rStyle w:val="Hyperlink"/>
          </w:rPr>
          <w:t>https://github.com/google/oauth2client.git</w:t>
        </w:r>
      </w:hyperlink>
      <w:r>
        <w:t xml:space="preserve"> and once it is cloned </w:t>
      </w:r>
    </w:p>
    <w:p w14:paraId="664A9954" w14:textId="77777777" w:rsidR="00472767" w:rsidRDefault="00472767" w:rsidP="0050563E">
      <w:pPr>
        <w:pStyle w:val="Heading9"/>
      </w:pPr>
      <w:r>
        <w:t>six</w:t>
      </w:r>
    </w:p>
    <w:p w14:paraId="56E910AB" w14:textId="77777777" w:rsidR="00472767" w:rsidRDefault="00472767" w:rsidP="008B6883">
      <w:pPr>
        <w:pStyle w:val="BodyText2"/>
      </w:pPr>
      <w:r>
        <w:t xml:space="preserve">Is in </w:t>
      </w:r>
      <w:r w:rsidRPr="008F0B96">
        <w:t>C:\Anaconda\lib\site-packages</w:t>
      </w:r>
      <w:r>
        <w:t>\six.py</w:t>
      </w:r>
    </w:p>
    <w:p w14:paraId="46315234" w14:textId="77777777" w:rsidR="00472767" w:rsidRDefault="00472767" w:rsidP="0050563E">
      <w:pPr>
        <w:pStyle w:val="Heading9"/>
      </w:pPr>
      <w:r>
        <w:t>httplib2</w:t>
      </w:r>
    </w:p>
    <w:p w14:paraId="6D2B65D0" w14:textId="77777777" w:rsidR="00472767" w:rsidRPr="00787534" w:rsidRDefault="00472767" w:rsidP="008B6883">
      <w:pPr>
        <w:pStyle w:val="BodyText2"/>
      </w:pPr>
      <w:r>
        <w:t xml:space="preserve">Is here </w:t>
      </w:r>
      <w:r w:rsidRPr="00787534">
        <w:t>'C:\Anaconda\lib\site-packages\httplib2</w:t>
      </w:r>
      <w:r>
        <w:t>’</w:t>
      </w:r>
    </w:p>
    <w:p w14:paraId="34EDBCFF" w14:textId="77777777" w:rsidR="00472767" w:rsidRDefault="00472767" w:rsidP="0050563E">
      <w:pPr>
        <w:pStyle w:val="Heading9"/>
      </w:pPr>
      <w:r>
        <w:t>No crypto library available</w:t>
      </w:r>
    </w:p>
    <w:p w14:paraId="1F7853C9" w14:textId="77777777" w:rsidR="00472767" w:rsidRDefault="00472767" w:rsidP="0050563E">
      <w:pPr>
        <w:pStyle w:val="Unix"/>
      </w:pPr>
      <w:r>
        <w:t>raise CryptoUnavailableError('No crypto library available')</w:t>
      </w:r>
    </w:p>
    <w:p w14:paraId="663314FE" w14:textId="77777777" w:rsidR="00472767" w:rsidRDefault="00472767" w:rsidP="0050563E">
      <w:pPr>
        <w:pStyle w:val="Unix"/>
      </w:pPr>
      <w:r>
        <w:t>CryptoUnavailableError: No crypto library available</w:t>
      </w:r>
    </w:p>
    <w:p w14:paraId="50B93F58" w14:textId="77777777" w:rsidR="00472767" w:rsidRDefault="00472767" w:rsidP="008B6883">
      <w:pPr>
        <w:pStyle w:val="BodyText2"/>
      </w:pPr>
      <w:r>
        <w:t>This is because there is no Python ssl library installed. Need to install pycrypto and PyOpenSSL:</w:t>
      </w:r>
    </w:p>
    <w:p w14:paraId="6DC00276" w14:textId="77777777" w:rsidR="00472767" w:rsidRDefault="00472767" w:rsidP="0050563E">
      <w:pPr>
        <w:pStyle w:val="Unix"/>
      </w:pPr>
      <w:r w:rsidRPr="00765EC0">
        <w:t>E:\cottaan\My Documents\github repos\earthengine-api\demos\server-auth&gt;conda install pycrypto</w:t>
      </w:r>
    </w:p>
    <w:p w14:paraId="7A2B4D7E" w14:textId="77777777" w:rsidR="00472767" w:rsidRDefault="00472767" w:rsidP="0050563E">
      <w:pPr>
        <w:pStyle w:val="Unix"/>
      </w:pPr>
      <w:r w:rsidRPr="00765EC0">
        <w:t xml:space="preserve">E:\cottaan\My Documents\github repos\earthengine-api\demos\server-auth&gt;conda install </w:t>
      </w:r>
      <w:r>
        <w:t>PyOpenSSL</w:t>
      </w:r>
    </w:p>
    <w:p w14:paraId="6A48D8E0" w14:textId="77777777" w:rsidR="00472767" w:rsidRDefault="00472767" w:rsidP="008B6883">
      <w:pPr>
        <w:pStyle w:val="BodyText2"/>
      </w:pPr>
      <w:r>
        <w:t xml:space="preserve">Then pycryto is actually from the Crypto library </w:t>
      </w:r>
      <w:r w:rsidRPr="00044B9C">
        <w:t>C:\Anaconda\Lib\site-packages</w:t>
      </w:r>
      <w:r>
        <w:t>\Crypto. IT WORKED!!!!</w:t>
      </w:r>
    </w:p>
    <w:p w14:paraId="07B4FE31" w14:textId="77777777"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45885818" w14:textId="77777777" w:rsidR="00472767" w:rsidRDefault="00472767" w:rsidP="0050563E">
      <w:pPr>
        <w:pStyle w:val="Heading9"/>
      </w:pPr>
      <w:r>
        <w:t>webpy</w:t>
      </w:r>
    </w:p>
    <w:p w14:paraId="1AA876B3" w14:textId="77777777" w:rsidR="00472767" w:rsidRPr="00EF3C80" w:rsidRDefault="00472767" w:rsidP="008B6883">
      <w:pPr>
        <w:pStyle w:val="BodyText2"/>
      </w:pPr>
      <w:r>
        <w:t>I need this for simply returning stuff.</w:t>
      </w:r>
    </w:p>
    <w:p w14:paraId="4BDE6CAB" w14:textId="77777777" w:rsidR="00472767" w:rsidRDefault="00472767" w:rsidP="0050563E">
      <w:pPr>
        <w:pStyle w:val="Heading9"/>
      </w:pPr>
      <w:r>
        <w:t>Running the app</w:t>
      </w:r>
    </w:p>
    <w:p w14:paraId="2EFBCC71" w14:textId="77777777" w:rsidR="00472767" w:rsidRDefault="00472767" w:rsidP="008B6883">
      <w:pPr>
        <w:pStyle w:val="BodyText2"/>
      </w:pPr>
      <w:r>
        <w:t>Now I need to run the application using the built in server. In Windows at the cmd prompt type the following:</w:t>
      </w:r>
    </w:p>
    <w:p w14:paraId="0CDEC93F"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59DB2038" w14:textId="77777777" w:rsidR="00472767" w:rsidRDefault="00472767" w:rsidP="008B6883">
      <w:pPr>
        <w:pStyle w:val="BodyText2"/>
      </w:pPr>
      <w:r>
        <w:t xml:space="preserve">Go to </w:t>
      </w:r>
      <w:hyperlink r:id="rId716" w:history="1">
        <w:r w:rsidRPr="001A261E">
          <w:rPr>
            <w:rStyle w:val="Hyperlink"/>
          </w:rPr>
          <w:t>http://localhost:8080/</w:t>
        </w:r>
      </w:hyperlink>
      <w:r>
        <w:t xml:space="preserve"> to see the page. But I get missing libraries: ee.</w:t>
      </w:r>
    </w:p>
    <w:p w14:paraId="466FF63C" w14:textId="77777777" w:rsidR="00472767" w:rsidRDefault="00472767" w:rsidP="0050563E">
      <w:pPr>
        <w:pStyle w:val="Heading9"/>
      </w:pPr>
      <w:r>
        <w:t>Deploying the app</w:t>
      </w:r>
    </w:p>
    <w:p w14:paraId="5046393B" w14:textId="77777777" w:rsidR="00472767" w:rsidRDefault="00472767" w:rsidP="008B6883">
      <w:pPr>
        <w:pStyle w:val="BodyText2"/>
      </w:pPr>
      <w:r>
        <w:t>Run the following command (NOTE: the project ID is case sensitive):</w:t>
      </w:r>
    </w:p>
    <w:p w14:paraId="310E79AE"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135EDB9C" w14:textId="77777777" w:rsidR="00472767" w:rsidRDefault="00472767" w:rsidP="008B6883">
      <w:pPr>
        <w:pStyle w:val="BodyText2"/>
      </w:pPr>
      <w:r>
        <w:t>When this runs you will see a web page where it asks you to grant permission to Google App Engine appcfg to:</w:t>
      </w:r>
    </w:p>
    <w:p w14:paraId="391BA984" w14:textId="77777777" w:rsidR="00472767" w:rsidRDefault="00472767" w:rsidP="0050563E">
      <w:pPr>
        <w:pStyle w:val="ListBullet2"/>
      </w:pPr>
      <w:r w:rsidRPr="00627BC7">
        <w:lastRenderedPageBreak/>
        <w:t>View and manage your applications deployed on Google App Engine</w:t>
      </w:r>
    </w:p>
    <w:p w14:paraId="75430F7B" w14:textId="77777777" w:rsidR="00472767" w:rsidRDefault="00472767" w:rsidP="0050563E">
      <w:pPr>
        <w:pStyle w:val="ListBullet2"/>
      </w:pPr>
      <w:r w:rsidRPr="00627BC7">
        <w:t>View and manage your data across Google Cloud Platform services</w:t>
      </w:r>
    </w:p>
    <w:p w14:paraId="28B5DC6B" w14:textId="77777777" w:rsidR="00472767" w:rsidRDefault="00472767" w:rsidP="008B6883">
      <w:pPr>
        <w:pStyle w:val="BodyText2"/>
      </w:pPr>
      <w:r>
        <w:t>The authentication flow is then completed.</w:t>
      </w:r>
    </w:p>
    <w:p w14:paraId="63D5BCBA" w14:textId="77777777" w:rsidR="00472767" w:rsidRDefault="00472767" w:rsidP="0050563E">
      <w:pPr>
        <w:pStyle w:val="Heading9"/>
      </w:pPr>
      <w:r>
        <w:t>Viewing your app</w:t>
      </w:r>
    </w:p>
    <w:p w14:paraId="19B60CD4" w14:textId="77777777" w:rsidR="00472767" w:rsidRPr="007A5A0C" w:rsidRDefault="00472767" w:rsidP="008B6883">
      <w:pPr>
        <w:pStyle w:val="BodyText2"/>
      </w:pPr>
      <w:r w:rsidRPr="007A5A0C">
        <w:t xml:space="preserve">The full URL for your application is </w:t>
      </w:r>
      <w:hyperlink r:id="rId717" w:history="1">
        <w:r w:rsidRPr="001A261E">
          <w:rPr>
            <w:rStyle w:val="Hyperlink"/>
          </w:rPr>
          <w:t>http://geeimageserver.appspot.com/</w:t>
        </w:r>
      </w:hyperlink>
      <w:r>
        <w:t xml:space="preserve"> </w:t>
      </w:r>
    </w:p>
    <w:p w14:paraId="7816F203" w14:textId="77777777" w:rsidR="00472767" w:rsidRDefault="00472767" w:rsidP="0050563E">
      <w:pPr>
        <w:pStyle w:val="Heading6"/>
      </w:pPr>
      <w:r>
        <w:t>Google App Engine in Pydev</w:t>
      </w:r>
    </w:p>
    <w:p w14:paraId="234F447E" w14:textId="77777777" w:rsidR="00472767" w:rsidRDefault="00472767" w:rsidP="008B6883">
      <w:pPr>
        <w:pStyle w:val="BodyText2"/>
      </w:pPr>
      <w:r>
        <w:t>In Pydev, Google App Engine projects are built in:</w:t>
      </w:r>
    </w:p>
    <w:p w14:paraId="330362BA" w14:textId="77777777" w:rsidR="00472767" w:rsidRDefault="00472767" w:rsidP="0050563E">
      <w:pPr>
        <w:pStyle w:val="ListBullet"/>
      </w:pPr>
      <w:r>
        <w:t>Project name geeImageServer_gaa</w:t>
      </w:r>
    </w:p>
    <w:p w14:paraId="23EF41F4" w14:textId="77777777" w:rsidR="00472767" w:rsidRDefault="00472767" w:rsidP="0050563E">
      <w:pPr>
        <w:pStyle w:val="ListBullet"/>
      </w:pPr>
      <w:r>
        <w:t>Google App Engine Directory is where the SDK is (‘</w:t>
      </w:r>
      <w:r w:rsidRPr="00D0442D">
        <w:t>C:\Program Files (x86)\Google\google_appengine</w:t>
      </w:r>
      <w:r>
        <w:t>’)</w:t>
      </w:r>
    </w:p>
    <w:p w14:paraId="2CC1F2F3" w14:textId="77777777" w:rsidR="00472767" w:rsidRDefault="00472767" w:rsidP="0050563E">
      <w:pPr>
        <w:pStyle w:val="ListBullet"/>
      </w:pPr>
      <w:r>
        <w:t>After adding this it adds in lots of libraries</w:t>
      </w:r>
    </w:p>
    <w:p w14:paraId="27922ECB" w14:textId="77777777" w:rsidR="00472767" w:rsidRDefault="00472767" w:rsidP="0050563E">
      <w:pPr>
        <w:pStyle w:val="ListBullet"/>
      </w:pPr>
      <w:r>
        <w:t>You can run the App using Run | Run As Google App Run – and then open the url in a browser</w:t>
      </w:r>
    </w:p>
    <w:p w14:paraId="2E19E568" w14:textId="77777777" w:rsidR="00472767" w:rsidRDefault="00472767" w:rsidP="0050563E">
      <w:pPr>
        <w:pStyle w:val="ListBullet"/>
      </w:pPr>
      <w:r>
        <w:t>You can deploy using Google App Engine | Upload</w:t>
      </w:r>
    </w:p>
    <w:p w14:paraId="3282A172" w14:textId="77777777" w:rsidR="00472767" w:rsidRPr="00D0442D" w:rsidRDefault="00472767" w:rsidP="0050563E">
      <w:pPr>
        <w:pStyle w:val="ListBullet"/>
      </w:pPr>
      <w:r>
        <w:t>Works perfectly!</w:t>
      </w:r>
    </w:p>
    <w:p w14:paraId="58786403" w14:textId="77777777" w:rsidR="00472767" w:rsidRDefault="00472767" w:rsidP="0050563E">
      <w:pPr>
        <w:pStyle w:val="Heading7"/>
      </w:pPr>
      <w:r>
        <w:t>Creating a Google Earth Engine App</w:t>
      </w:r>
    </w:p>
    <w:p w14:paraId="1DA19983" w14:textId="77777777" w:rsidR="00472767" w:rsidRDefault="00472767" w:rsidP="008B6883">
      <w:pPr>
        <w:pStyle w:val="BodyText2"/>
      </w:pPr>
      <w:r>
        <w:t xml:space="preserve">Following instructions </w:t>
      </w:r>
      <w:hyperlink r:id="rId718" w:anchor="2-set-up-credentials" w:history="1">
        <w:r w:rsidRPr="00341B8D">
          <w:rPr>
            <w:rStyle w:val="Hyperlink"/>
          </w:rPr>
          <w:t>here</w:t>
        </w:r>
      </w:hyperlink>
      <w:r>
        <w:t>.</w:t>
      </w:r>
    </w:p>
    <w:p w14:paraId="5B8B08EF" w14:textId="77777777" w:rsidR="00472767" w:rsidRDefault="00472767" w:rsidP="0050563E">
      <w:pPr>
        <w:pStyle w:val="Heading8"/>
      </w:pPr>
      <w:r>
        <w:t>Using the Eclipse Project wizard</w:t>
      </w:r>
    </w:p>
    <w:p w14:paraId="7FE2AA90" w14:textId="77777777" w:rsidR="00472767" w:rsidRDefault="00472767" w:rsidP="0050563E">
      <w:pPr>
        <w:pStyle w:val="ListBullet"/>
      </w:pPr>
      <w:r>
        <w:t xml:space="preserve">In Eclipse creating a new Google App Engine project (called geeServer) </w:t>
      </w:r>
    </w:p>
    <w:p w14:paraId="35B64C2D" w14:textId="77777777" w:rsidR="00472767" w:rsidRDefault="00472767" w:rsidP="0050563E">
      <w:pPr>
        <w:pStyle w:val="ListBullet"/>
      </w:pPr>
      <w:r>
        <w:t>Entered ‘</w:t>
      </w:r>
      <w:r w:rsidRPr="00154F7F">
        <w:t>C:\Program Files (x86)\Google\google_appengine</w:t>
      </w:r>
      <w:r>
        <w:t>’ for the Google App Engine Directory</w:t>
      </w:r>
    </w:p>
    <w:p w14:paraId="2D95298C" w14:textId="77777777" w:rsidR="00472767" w:rsidRDefault="00472767" w:rsidP="0050563E">
      <w:pPr>
        <w:pStyle w:val="ListBullet"/>
      </w:pPr>
      <w:r>
        <w:t>Ticked all the referenced Python libraries and selected a HelloWorld sample</w:t>
      </w:r>
    </w:p>
    <w:p w14:paraId="4E67B979" w14:textId="77777777" w:rsidR="00472767" w:rsidRDefault="00472767" w:rsidP="0050563E">
      <w:pPr>
        <w:pStyle w:val="ListBullet"/>
      </w:pPr>
      <w:r>
        <w:t>Entered geeimageserver as the application id registered for this project</w:t>
      </w:r>
    </w:p>
    <w:p w14:paraId="7C433A15" w14:textId="77777777" w:rsidR="00472767" w:rsidRDefault="00472767" w:rsidP="0050563E">
      <w:pPr>
        <w:pStyle w:val="ListBullet"/>
      </w:pPr>
      <w:r>
        <w:t>Chose the ‘Hello Webapp World’ template</w:t>
      </w:r>
    </w:p>
    <w:p w14:paraId="3A1843BF" w14:textId="77777777" w:rsidR="00472767" w:rsidRDefault="00472767" w:rsidP="0050563E">
      <w:pPr>
        <w:pStyle w:val="Heading8"/>
      </w:pPr>
      <w:r>
        <w:t>Configuring the project</w:t>
      </w:r>
    </w:p>
    <w:p w14:paraId="4FEBC3A3" w14:textId="77777777" w:rsidR="00472767" w:rsidRDefault="00472767" w:rsidP="0050563E">
      <w:pPr>
        <w:pStyle w:val="ListBullet"/>
      </w:pPr>
      <w:r>
        <w:t>Renamed HelloWorld.py to server.py</w:t>
      </w:r>
    </w:p>
    <w:p w14:paraId="22BD2879" w14:textId="77777777" w:rsidR="00472767" w:rsidRDefault="00472767" w:rsidP="0050563E">
      <w:pPr>
        <w:pStyle w:val="ListBullet"/>
      </w:pPr>
      <w:r>
        <w:t>Updated the yaml file:</w:t>
      </w:r>
    </w:p>
    <w:p w14:paraId="4DC65EC8" w14:textId="77777777" w:rsidR="00472767" w:rsidRDefault="00472767" w:rsidP="0050563E">
      <w:pPr>
        <w:pStyle w:val="Code"/>
      </w:pPr>
      <w:r>
        <w:t>application: geeimageserver</w:t>
      </w:r>
    </w:p>
    <w:p w14:paraId="4E2EFAAB" w14:textId="77777777" w:rsidR="00472767" w:rsidRDefault="00472767" w:rsidP="0050563E">
      <w:pPr>
        <w:pStyle w:val="Code"/>
      </w:pPr>
      <w:r>
        <w:t>version: 1</w:t>
      </w:r>
    </w:p>
    <w:p w14:paraId="7B534E0E" w14:textId="77777777" w:rsidR="00472767" w:rsidRDefault="00472767" w:rsidP="0050563E">
      <w:pPr>
        <w:pStyle w:val="Code"/>
      </w:pPr>
      <w:r>
        <w:t>runtime: python27</w:t>
      </w:r>
    </w:p>
    <w:p w14:paraId="45E66A6B" w14:textId="77777777" w:rsidR="00472767" w:rsidRDefault="00472767" w:rsidP="0050563E">
      <w:pPr>
        <w:pStyle w:val="Code"/>
      </w:pPr>
      <w:r>
        <w:t>api_version: 1</w:t>
      </w:r>
    </w:p>
    <w:p w14:paraId="338D641D" w14:textId="77777777" w:rsidR="00472767" w:rsidRDefault="00472767" w:rsidP="0050563E">
      <w:pPr>
        <w:pStyle w:val="Code"/>
      </w:pPr>
      <w:r>
        <w:t>threadsafe: false</w:t>
      </w:r>
    </w:p>
    <w:p w14:paraId="52466CD3" w14:textId="77777777" w:rsidR="00472767" w:rsidRDefault="00472767" w:rsidP="0050563E">
      <w:pPr>
        <w:pStyle w:val="Code"/>
      </w:pPr>
    </w:p>
    <w:p w14:paraId="72C9AEA5" w14:textId="77777777" w:rsidR="00472767" w:rsidRDefault="00472767" w:rsidP="0050563E">
      <w:pPr>
        <w:pStyle w:val="Code"/>
      </w:pPr>
      <w:r>
        <w:t>handlers:</w:t>
      </w:r>
    </w:p>
    <w:p w14:paraId="3E3DE188" w14:textId="77777777" w:rsidR="00472767" w:rsidRDefault="00472767" w:rsidP="0050563E">
      <w:pPr>
        <w:pStyle w:val="Code"/>
      </w:pPr>
      <w:r>
        <w:t>- url: /.*</w:t>
      </w:r>
    </w:p>
    <w:p w14:paraId="67020654" w14:textId="77777777" w:rsidR="00472767" w:rsidRDefault="00472767" w:rsidP="0050563E">
      <w:pPr>
        <w:pStyle w:val="Code"/>
      </w:pPr>
      <w:r>
        <w:t xml:space="preserve">  script: server.py</w:t>
      </w:r>
    </w:p>
    <w:p w14:paraId="53B9C23F" w14:textId="77777777" w:rsidR="00472767" w:rsidRDefault="00472767" w:rsidP="0050563E">
      <w:pPr>
        <w:pStyle w:val="Heading8"/>
      </w:pPr>
      <w:r>
        <w:t>Running the project</w:t>
      </w:r>
    </w:p>
    <w:p w14:paraId="185DBCC9" w14:textId="77777777" w:rsidR="00472767" w:rsidRDefault="00472767" w:rsidP="008B6883">
      <w:pPr>
        <w:pStyle w:val="BodyText2"/>
      </w:pPr>
      <w:r>
        <w:t>Right click the project and select Run As | Google App Run</w:t>
      </w:r>
    </w:p>
    <w:p w14:paraId="5F2032F3" w14:textId="77777777" w:rsidR="00472767" w:rsidRDefault="00472767" w:rsidP="0050563E">
      <w:pPr>
        <w:pStyle w:val="Heading8"/>
      </w:pPr>
      <w:r>
        <w:t>Deploying</w:t>
      </w:r>
    </w:p>
    <w:p w14:paraId="714F7C80" w14:textId="77777777"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rsidR="00270A0A">
        <w:t>in Python</w:t>
      </w:r>
      <w:r>
        <w:fldChar w:fldCharType="end"/>
      </w:r>
      <w:r>
        <w:t>).</w:t>
      </w:r>
    </w:p>
    <w:p w14:paraId="11682DBE" w14:textId="77777777" w:rsidR="00472767" w:rsidRDefault="00472767" w:rsidP="0050563E">
      <w:pPr>
        <w:pStyle w:val="Heading8"/>
      </w:pPr>
      <w:r>
        <w:t>Adding third-party libraries</w:t>
      </w:r>
    </w:p>
    <w:p w14:paraId="64AF9395" w14:textId="77777777" w:rsidR="00472767" w:rsidRDefault="00472767" w:rsidP="0050563E">
      <w:pPr>
        <w:pStyle w:val="Heading9"/>
      </w:pPr>
      <w:r>
        <w:t>Using the GAE recommended way</w:t>
      </w:r>
    </w:p>
    <w:p w14:paraId="3EBDB8DC" w14:textId="77777777" w:rsidR="00472767" w:rsidRDefault="00472767" w:rsidP="008B6883">
      <w:pPr>
        <w:pStyle w:val="BodyText2"/>
      </w:pPr>
      <w:r>
        <w:t xml:space="preserve">Follow the instructions </w:t>
      </w:r>
      <w:hyperlink r:id="rId719" w:anchor="vendoring" w:history="1">
        <w:r w:rsidRPr="00AA1F04">
          <w:rPr>
            <w:rStyle w:val="Hyperlink"/>
          </w:rPr>
          <w:t>here</w:t>
        </w:r>
      </w:hyperlink>
      <w:r>
        <w:t xml:space="preserve">. </w:t>
      </w:r>
    </w:p>
    <w:p w14:paraId="0F69A1D2" w14:textId="77777777" w:rsidR="00472767" w:rsidRDefault="00472767" w:rsidP="0050563E">
      <w:pPr>
        <w:pStyle w:val="ListBullet"/>
      </w:pPr>
      <w:r>
        <w:t>Creating a new folder called lib</w:t>
      </w:r>
    </w:p>
    <w:p w14:paraId="6271BD38" w14:textId="77777777" w:rsidR="00472767" w:rsidRDefault="00472767" w:rsidP="0050563E">
      <w:pPr>
        <w:pStyle w:val="ListBullet"/>
      </w:pPr>
      <w:r>
        <w:t>In the cmd line install the gee api:</w:t>
      </w:r>
    </w:p>
    <w:p w14:paraId="4074F592" w14:textId="77777777" w:rsidR="00472767" w:rsidRDefault="00472767" w:rsidP="0050563E">
      <w:pPr>
        <w:pStyle w:val="Unix"/>
      </w:pPr>
      <w:r>
        <w:t>E:\cottaan\My Documents\github repos\geeServer&gt;pip install -t lib earthengine-api</w:t>
      </w:r>
    </w:p>
    <w:p w14:paraId="61FDAEEA" w14:textId="77777777" w:rsidR="00472767" w:rsidRDefault="00472767" w:rsidP="0050563E">
      <w:pPr>
        <w:pStyle w:val="ListBullet"/>
      </w:pPr>
      <w:r>
        <w:lastRenderedPageBreak/>
        <w:t>Created a file called and added this:</w:t>
      </w:r>
    </w:p>
    <w:p w14:paraId="5C2C2EC8" w14:textId="77777777" w:rsidR="00472767" w:rsidRDefault="00472767" w:rsidP="0050563E">
      <w:pPr>
        <w:pStyle w:val="Code"/>
      </w:pPr>
      <w:r>
        <w:t>from google.appengine.ext import vendor</w:t>
      </w:r>
    </w:p>
    <w:p w14:paraId="260B9E73" w14:textId="77777777" w:rsidR="00472767" w:rsidRDefault="00472767" w:rsidP="0050563E">
      <w:pPr>
        <w:pStyle w:val="Code"/>
      </w:pPr>
    </w:p>
    <w:p w14:paraId="26CA7BEB" w14:textId="77777777" w:rsidR="00472767" w:rsidRDefault="00472767" w:rsidP="0050563E">
      <w:pPr>
        <w:pStyle w:val="Code"/>
      </w:pPr>
      <w:r>
        <w:t># Add any libraries installed in the "lib" folder.</w:t>
      </w:r>
    </w:p>
    <w:p w14:paraId="4100AD8E" w14:textId="77777777" w:rsidR="00472767" w:rsidRDefault="00472767" w:rsidP="0050563E">
      <w:pPr>
        <w:pStyle w:val="Code"/>
      </w:pPr>
      <w:r>
        <w:t>vendor.add('lib')</w:t>
      </w:r>
    </w:p>
    <w:p w14:paraId="520EE97E" w14:textId="77777777" w:rsidR="00472767" w:rsidRDefault="00472767" w:rsidP="008B6883">
      <w:pPr>
        <w:pStyle w:val="BodyText2"/>
      </w:pPr>
      <w:r>
        <w:t>But when I run anything it cant find the ee library. Couldn’t get this to work so will just put the installed folders straight into the project root.</w:t>
      </w:r>
    </w:p>
    <w:p w14:paraId="21205680" w14:textId="77777777" w:rsidR="00472767" w:rsidRDefault="00472767" w:rsidP="0050563E">
      <w:pPr>
        <w:pStyle w:val="Heading9"/>
      </w:pPr>
      <w:r>
        <w:t>Putting the installed folders straight into the project root</w:t>
      </w:r>
    </w:p>
    <w:p w14:paraId="70A32A2A" w14:textId="77777777" w:rsidR="00472767" w:rsidRDefault="00472767" w:rsidP="008B6883">
      <w:pPr>
        <w:pStyle w:val="BodyText2"/>
      </w:pPr>
      <w:r>
        <w:t>This is what worked for me!</w:t>
      </w:r>
    </w:p>
    <w:p w14:paraId="3E9579E7" w14:textId="77777777" w:rsidR="00472767" w:rsidRDefault="00472767" w:rsidP="0050563E">
      <w:pPr>
        <w:pStyle w:val="Heading8"/>
      </w:pPr>
      <w:r>
        <w:t>Adding GEE Code</w:t>
      </w:r>
    </w:p>
    <w:p w14:paraId="07727B72"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4DF686CD" w14:textId="77777777" w:rsidR="00472767" w:rsidRDefault="00472767" w:rsidP="0050563E">
      <w:pPr>
        <w:pStyle w:val="Heading7"/>
      </w:pPr>
      <w:r>
        <w:t>Debugging</w:t>
      </w:r>
    </w:p>
    <w:p w14:paraId="059E3DC5" w14:textId="77777777" w:rsidR="00472767" w:rsidRDefault="00472767" w:rsidP="008B6883">
      <w:pPr>
        <w:pStyle w:val="BodyText2"/>
      </w:pPr>
      <w:r>
        <w:t>You can actually debug Google App Engine applications:</w:t>
      </w:r>
    </w:p>
    <w:p w14:paraId="22B45322" w14:textId="77777777" w:rsidR="00472767" w:rsidRDefault="00472767" w:rsidP="0050563E">
      <w:pPr>
        <w:pStyle w:val="ListBullet2"/>
      </w:pPr>
      <w:r>
        <w:t>Open the project in Eclipse</w:t>
      </w:r>
    </w:p>
    <w:p w14:paraId="7AE60B67" w14:textId="77777777" w:rsidR="00472767" w:rsidRDefault="00472767" w:rsidP="0050563E">
      <w:pPr>
        <w:pStyle w:val="ListBullet2"/>
      </w:pPr>
      <w:r>
        <w:t xml:space="preserve">Debug the project as a Google App Engine </w:t>
      </w:r>
    </w:p>
    <w:p w14:paraId="66505644" w14:textId="77777777" w:rsidR="00472767" w:rsidRDefault="00472767" w:rsidP="0050563E">
      <w:pPr>
        <w:pStyle w:val="ListBullet2"/>
      </w:pPr>
      <w:r>
        <w:t xml:space="preserve">Set a breakpoint in the url handling module, e.g. </w:t>
      </w:r>
      <w:r w:rsidRPr="00AC7B1A">
        <w:t>app = webapp2.WSGIApplication(</w:t>
      </w:r>
    </w:p>
    <w:p w14:paraId="330A659E" w14:textId="77777777" w:rsidR="00472767" w:rsidRPr="00AC7B1A" w:rsidRDefault="00472767" w:rsidP="0050563E">
      <w:pPr>
        <w:pStyle w:val="ListBullet2"/>
      </w:pPr>
      <w:r>
        <w:t>Call the page in a browser and the code will debug</w:t>
      </w:r>
    </w:p>
    <w:p w14:paraId="30E91BFE" w14:textId="77777777" w:rsidR="00472767" w:rsidRDefault="00472767" w:rsidP="0050563E">
      <w:pPr>
        <w:pStyle w:val="Heading7"/>
      </w:pPr>
      <w:r>
        <w:t>Issues</w:t>
      </w:r>
    </w:p>
    <w:p w14:paraId="79E39E96" w14:textId="77777777" w:rsidR="00472767" w:rsidRDefault="00472767" w:rsidP="0050563E">
      <w:pPr>
        <w:pStyle w:val="Heading8"/>
      </w:pPr>
      <w:r w:rsidRPr="00704A70">
        <w:t>ImportError: No module named webapp2</w:t>
      </w:r>
    </w:p>
    <w:p w14:paraId="2C47CCFD"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598FE059" w14:textId="77777777" w:rsidR="00472767" w:rsidRDefault="00472767" w:rsidP="0050563E">
      <w:pPr>
        <w:pStyle w:val="Heading8"/>
      </w:pPr>
      <w:r>
        <w:t>Uploading errors</w:t>
      </w:r>
    </w:p>
    <w:p w14:paraId="7F9E9962" w14:textId="77777777" w:rsidR="00472767" w:rsidRDefault="00472767" w:rsidP="008B6883">
      <w:pPr>
        <w:pStyle w:val="BodyText2"/>
      </w:pPr>
      <w:r>
        <w:t>On 19/4/16 I tried to upload the geeImageServer app from PyDev and it failed and went to the following website:</w:t>
      </w:r>
    </w:p>
    <w:p w14:paraId="026F49C1" w14:textId="77777777" w:rsidR="00472767" w:rsidRDefault="00472767" w:rsidP="008B6883">
      <w:pPr>
        <w:pStyle w:val="BodyText2"/>
      </w:pPr>
      <w:r>
        <w:rPr>
          <w:noProof/>
          <w:lang w:bidi="ar-SA"/>
        </w:rPr>
        <w:drawing>
          <wp:inline distT="0" distB="0" distL="0" distR="0" wp14:anchorId="1AEAD60C" wp14:editId="3E224FBE">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6D1C0D" w14:textId="77777777" w:rsidR="00472767" w:rsidRPr="00324C76" w:rsidRDefault="00472767" w:rsidP="008B6883">
      <w:pPr>
        <w:pStyle w:val="BodyText2"/>
      </w:pPr>
      <w:r>
        <w:t xml:space="preserve">It was logged in as </w:t>
      </w:r>
      <w:hyperlink r:id="rId721" w:history="1">
        <w:r w:rsidRPr="00BF7AD8">
          <w:rPr>
            <w:rStyle w:val="Hyperlink"/>
          </w:rPr>
          <w:t>a.cottam@gmail.com</w:t>
        </w:r>
      </w:hyperlink>
      <w:r>
        <w:t xml:space="preserve"> and so the service account was still failing to upload. Trying to go to the consent page on </w:t>
      </w:r>
      <w:hyperlink r:id="rId722"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2ED9D546" w14:textId="77777777" w:rsidR="00472767" w:rsidRDefault="00472767" w:rsidP="0050563E">
      <w:pPr>
        <w:pStyle w:val="Heading8"/>
      </w:pPr>
      <w:r w:rsidRPr="002C7E61">
        <w:t>HTTP Error 404: Not Found</w:t>
      </w:r>
      <w:r>
        <w:t xml:space="preserve"> when running PyDev: Google App Run</w:t>
      </w:r>
    </w:p>
    <w:p w14:paraId="75D7B1E4" w14:textId="77777777"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rsidR="00270A0A">
        <w:t>in Python</w:t>
      </w:r>
      <w:r>
        <w:fldChar w:fldCharType="end"/>
      </w:r>
      <w:r>
        <w:t>).</w:t>
      </w:r>
    </w:p>
    <w:p w14:paraId="6ED07DB9" w14:textId="77777777" w:rsidR="00472767" w:rsidRDefault="00472767" w:rsidP="0050563E">
      <w:pPr>
        <w:pStyle w:val="Heading6"/>
      </w:pPr>
      <w:r>
        <w:t>Viewing log files</w:t>
      </w:r>
    </w:p>
    <w:p w14:paraId="4F7412D3" w14:textId="77777777" w:rsidR="00472767" w:rsidRPr="00600327" w:rsidRDefault="00472767" w:rsidP="008B6883">
      <w:pPr>
        <w:pStyle w:val="BodyText2"/>
      </w:pPr>
      <w:r>
        <w:t xml:space="preserve">They are available online! </w:t>
      </w:r>
      <w:hyperlink r:id="rId723" w:history="1">
        <w:r w:rsidRPr="00317961">
          <w:rPr>
            <w:rStyle w:val="Hyperlink"/>
          </w:rPr>
          <w:t>https://console.cloud.google.com/logs/</w:t>
        </w:r>
      </w:hyperlink>
      <w:r>
        <w:t xml:space="preserve"> </w:t>
      </w:r>
    </w:p>
    <w:p w14:paraId="330302CB" w14:textId="77777777" w:rsidR="00472767" w:rsidRDefault="00472767" w:rsidP="0050563E">
      <w:pPr>
        <w:pStyle w:val="Heading6"/>
      </w:pPr>
      <w:r>
        <w:lastRenderedPageBreak/>
        <w:t>Issues</w:t>
      </w:r>
    </w:p>
    <w:p w14:paraId="158EECEE" w14:textId="77777777" w:rsidR="00472767" w:rsidRDefault="00472767" w:rsidP="0050563E">
      <w:pPr>
        <w:pStyle w:val="Heading7"/>
      </w:pPr>
      <w:r>
        <w:t>Url length</w:t>
      </w:r>
    </w:p>
    <w:p w14:paraId="27242F5E" w14:textId="77777777" w:rsidR="00472767" w:rsidRPr="0086394D" w:rsidRDefault="00472767" w:rsidP="008B6883">
      <w:pPr>
        <w:pStyle w:val="BodyText2"/>
      </w:pPr>
      <w:r>
        <w:t xml:space="preserve">There is a max limit on the url length that can be passed to Google App Engine of 2048 characters (see </w:t>
      </w:r>
      <w:hyperlink r:id="rId724" w:history="1">
        <w:r w:rsidRPr="0086394D">
          <w:rPr>
            <w:rStyle w:val="Hyperlink"/>
          </w:rPr>
          <w:t>here</w:t>
        </w:r>
      </w:hyperlink>
      <w:r>
        <w:t>). This is annoying as our detectExpressions for the Spectral Library tool are often longer. Using POST instead.</w:t>
      </w:r>
    </w:p>
    <w:p w14:paraId="3239F8E0" w14:textId="77777777" w:rsidR="00AA1700" w:rsidRDefault="00AA1700" w:rsidP="0050563E">
      <w:pPr>
        <w:pStyle w:val="Heading7"/>
      </w:pPr>
      <w:r w:rsidRPr="00AA1700">
        <w:t>Exceeded soft private memory limit of 128 MB</w:t>
      </w:r>
    </w:p>
    <w:p w14:paraId="750D670A" w14:textId="77777777" w:rsidR="00AA1700" w:rsidRDefault="00AA1700" w:rsidP="008B6883">
      <w:pPr>
        <w:pStyle w:val="BodyText2"/>
      </w:pPr>
      <w:r>
        <w:t xml:space="preserve">This occurred sometimes after calling </w:t>
      </w:r>
      <w:hyperlink r:id="rId725" w:history="1">
        <w:r w:rsidRPr="00AA1700">
          <w:rPr>
            <w:rStyle w:val="Hyperlink"/>
          </w:rPr>
          <w:t>this</w:t>
        </w:r>
      </w:hyperlink>
      <w:r>
        <w:t xml:space="preserve"> url. The full error was:</w:t>
      </w:r>
    </w:p>
    <w:p w14:paraId="1E36D748" w14:textId="77777777" w:rsidR="00A75824" w:rsidRDefault="00A75824" w:rsidP="008B6883">
      <w:pPr>
        <w:pStyle w:val="LoggingCritical"/>
      </w:pPr>
      <w:r>
        <w:t>10:16:59.934</w:t>
      </w:r>
      <w:r>
        <w:tab/>
        <w:t>Exceeded soft private memory limit of 128 MB with 139 MB after servicing 102 requests total</w:t>
      </w:r>
    </w:p>
    <w:p w14:paraId="38EDA752" w14:textId="77777777" w:rsidR="00915AF1" w:rsidRDefault="00915AF1" w:rsidP="008B6883">
      <w:pPr>
        <w:pStyle w:val="BodyText2"/>
      </w:pPr>
      <w:r>
        <w:t xml:space="preserve">You can scale your apps memory to give you more either manually or automatically using a Standard or Flexible environment (see </w:t>
      </w:r>
      <w:hyperlink r:id="rId726" w:history="1">
        <w:r w:rsidRPr="00915AF1">
          <w:rPr>
            <w:rStyle w:val="Hyperlink"/>
          </w:rPr>
          <w:t>here</w:t>
        </w:r>
      </w:hyperlink>
      <w:r>
        <w:t>).</w:t>
      </w:r>
      <w:r w:rsidR="00243663">
        <w:t xml:space="preserve"> In the Standard environment, the scaling is specified in the *.yaml file according to </w:t>
      </w:r>
      <w:hyperlink r:id="rId727"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1038B72E" w14:textId="77777777" w:rsidR="007310AE" w:rsidRDefault="007310AE" w:rsidP="007310AE">
      <w:pPr>
        <w:pStyle w:val="Heading5"/>
      </w:pPr>
      <w:r>
        <w:t>Compute Engine</w:t>
      </w:r>
    </w:p>
    <w:p w14:paraId="6AD810A3" w14:textId="77777777" w:rsidR="007310AE" w:rsidRDefault="007310AE" w:rsidP="008B6883">
      <w:pPr>
        <w:pStyle w:val="BodyText2"/>
      </w:pPr>
      <w:r>
        <w:t>I created an instance of a micro with Postgresql on it. Set up ssh at home now setting up at work. The VM instance details are:</w:t>
      </w:r>
    </w:p>
    <w:p w14:paraId="7E032E81" w14:textId="77777777" w:rsidR="007310AE" w:rsidRDefault="007310AE" w:rsidP="008B6883">
      <w:pPr>
        <w:pStyle w:val="BodyText2"/>
      </w:pPr>
      <w:r>
        <w:t xml:space="preserve">Name: </w:t>
      </w:r>
      <w:r>
        <w:tab/>
      </w:r>
      <w:r w:rsidRPr="002D508A">
        <w:t>postgresql-1-vm</w:t>
      </w:r>
    </w:p>
    <w:p w14:paraId="5B1BFD47" w14:textId="77777777" w:rsidR="007310AE" w:rsidRPr="00117311" w:rsidRDefault="007310AE" w:rsidP="008B6883">
      <w:pPr>
        <w:pStyle w:val="BodyText2"/>
      </w:pPr>
      <w:r>
        <w:t>IP:</w:t>
      </w:r>
      <w:r>
        <w:tab/>
      </w:r>
      <w:r w:rsidRPr="002D508A">
        <w:t>104.197.203.181</w:t>
      </w:r>
    </w:p>
    <w:p w14:paraId="5BD074B8" w14:textId="77777777" w:rsidR="007310AE" w:rsidRDefault="007310AE" w:rsidP="007310AE">
      <w:pPr>
        <w:pStyle w:val="Heading6"/>
      </w:pPr>
      <w:r>
        <w:t>Connecting to using SSH</w:t>
      </w:r>
    </w:p>
    <w:p w14:paraId="671A8E35" w14:textId="77777777" w:rsidR="007310AE" w:rsidRDefault="007310AE" w:rsidP="007310AE">
      <w:pPr>
        <w:pStyle w:val="Heading7"/>
      </w:pPr>
      <w:r>
        <w:t>Using Putty</w:t>
      </w:r>
    </w:p>
    <w:p w14:paraId="00CE7F85" w14:textId="77777777" w:rsidR="007310AE" w:rsidRPr="00A36D27" w:rsidRDefault="007310AE" w:rsidP="008B6883">
      <w:pPr>
        <w:pStyle w:val="BodyText2"/>
      </w:pPr>
      <w:r>
        <w:t xml:space="preserve">In Windows I am following the instructions </w:t>
      </w:r>
      <w:hyperlink r:id="rId728" w:anchor="standardssh" w:history="1">
        <w:r w:rsidRPr="00A36D27">
          <w:rPr>
            <w:rStyle w:val="Hyperlink"/>
          </w:rPr>
          <w:t>here</w:t>
        </w:r>
      </w:hyperlink>
      <w:r>
        <w:t xml:space="preserve"> to connect using Putty. Using puttygen to generate a new key for my windows pc. The ssh ports are blocked at the JRC level now (20/9/16).</w:t>
      </w:r>
    </w:p>
    <w:p w14:paraId="0CFEB2E3" w14:textId="77777777" w:rsidR="007310AE" w:rsidRDefault="007310AE" w:rsidP="007310AE">
      <w:pPr>
        <w:pStyle w:val="Heading7"/>
      </w:pPr>
      <w:r>
        <w:t>Using the Web Browser</w:t>
      </w:r>
    </w:p>
    <w:p w14:paraId="22217055" w14:textId="77777777" w:rsidR="007310AE" w:rsidRPr="001D24EA" w:rsidRDefault="007310AE" w:rsidP="008B6883">
      <w:pPr>
        <w:pStyle w:val="BodyText2"/>
      </w:pPr>
      <w:r>
        <w:t>Once the VM is started from the Console, you can click on Connect | SSH | Open in Browser Window to see your VM.</w:t>
      </w:r>
    </w:p>
    <w:p w14:paraId="77DF1EE4" w14:textId="77777777" w:rsidR="007310AE" w:rsidRDefault="007310AE" w:rsidP="007310AE">
      <w:pPr>
        <w:pStyle w:val="Heading7"/>
      </w:pPr>
      <w:bookmarkStart w:id="140" w:name="_Using_Cloud9"/>
      <w:bookmarkEnd w:id="140"/>
      <w:r>
        <w:t>Using Cloud9</w:t>
      </w:r>
    </w:p>
    <w:p w14:paraId="45B10741" w14:textId="77777777" w:rsidR="007310AE" w:rsidRDefault="007310AE" w:rsidP="008B6883">
      <w:pPr>
        <w:pStyle w:val="BodyText2"/>
      </w:pPr>
      <w:r>
        <w:t>The following steps are prerequisites to be able to connect from Cloud9.</w:t>
      </w:r>
    </w:p>
    <w:p w14:paraId="33701292" w14:textId="77777777" w:rsidR="007310AE" w:rsidRPr="009C5102" w:rsidRDefault="007310AE" w:rsidP="007310AE">
      <w:pPr>
        <w:pStyle w:val="Heading8"/>
      </w:pPr>
      <w:r>
        <w:t>Install Node.js</w:t>
      </w:r>
    </w:p>
    <w:p w14:paraId="6D85293A" w14:textId="77777777" w:rsidR="007310AE" w:rsidRDefault="007310AE" w:rsidP="008B6883">
      <w:pPr>
        <w:pStyle w:val="BodyText2"/>
      </w:pPr>
      <w:r>
        <w:t>Checking I have Node.js  version greater than 0.6.16 on my Compute Engine VM:</w:t>
      </w:r>
    </w:p>
    <w:p w14:paraId="288B8D22" w14:textId="77777777" w:rsidR="007310AE" w:rsidRDefault="007310AE" w:rsidP="007310AE">
      <w:pPr>
        <w:pStyle w:val="Unix"/>
      </w:pPr>
      <w:r>
        <w:t>a_cottam@postgresql-1-vm:~$ node -v</w:t>
      </w:r>
    </w:p>
    <w:p w14:paraId="0CB21CF5" w14:textId="77777777" w:rsidR="007310AE" w:rsidRDefault="007310AE" w:rsidP="007310AE">
      <w:pPr>
        <w:pStyle w:val="Unix"/>
      </w:pPr>
      <w:r>
        <w:t>-bash: node: command not found</w:t>
      </w:r>
    </w:p>
    <w:p w14:paraId="280DA10C"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2DE80C1F" w14:textId="77777777" w:rsidR="007310AE" w:rsidRDefault="007310AE" w:rsidP="007310AE">
      <w:pPr>
        <w:pStyle w:val="Unix"/>
      </w:pPr>
      <w:r>
        <w:t>a_cottam@postgresql-1-vm:~$ node -v</w:t>
      </w:r>
    </w:p>
    <w:p w14:paraId="3A25D508" w14:textId="77777777" w:rsidR="007310AE" w:rsidRDefault="007310AE" w:rsidP="007310AE">
      <w:pPr>
        <w:pStyle w:val="Unix"/>
      </w:pPr>
      <w:r>
        <w:t>v8.1.0</w:t>
      </w:r>
    </w:p>
    <w:p w14:paraId="586A7097" w14:textId="77777777" w:rsidR="007310AE" w:rsidRDefault="007310AE" w:rsidP="007310AE">
      <w:pPr>
        <w:pStyle w:val="Heading8"/>
      </w:pPr>
      <w:bookmarkStart w:id="141" w:name="_Add_Cloud9_SSH"/>
      <w:bookmarkEnd w:id="141"/>
      <w:r>
        <w:t>Add Cloud9 SSH Key</w:t>
      </w:r>
    </w:p>
    <w:p w14:paraId="066E4526" w14:textId="7777777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r w:rsidR="00194DF6">
        <w:t xml:space="preserve"> You can also add it directly using the GCP </w:t>
      </w:r>
      <w:r w:rsidR="007B14A1">
        <w:t>C</w:t>
      </w:r>
      <w:r w:rsidR="00194DF6">
        <w:t>onsole.</w:t>
      </w:r>
    </w:p>
    <w:p w14:paraId="4F5F72AF" w14:textId="77777777" w:rsidR="007310AE" w:rsidRDefault="007310AE" w:rsidP="008B6883">
      <w:pPr>
        <w:pStyle w:val="BodyText2"/>
      </w:pPr>
      <w:r>
        <w:t>For the ‘</w:t>
      </w:r>
      <w:r w:rsidRPr="009C5102">
        <w:t>authorized_keys</w:t>
      </w:r>
      <w:r>
        <w:t>’ file, the format is exactly as is shown in the add new workspace dialog in Cloud9:</w:t>
      </w:r>
    </w:p>
    <w:p w14:paraId="1BBF800A"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29" w:history="1">
        <w:r w:rsidRPr="00944716">
          <w:rPr>
            <w:rStyle w:val="Hyperlink"/>
          </w:rPr>
          <w:t>a.cottam@gmail.com</w:t>
        </w:r>
      </w:hyperlink>
    </w:p>
    <w:p w14:paraId="1C9FB8A8" w14:textId="77777777" w:rsidR="007310AE" w:rsidRDefault="007310AE" w:rsidP="008B6883">
      <w:pPr>
        <w:pStyle w:val="BodyText2"/>
      </w:pPr>
      <w:r>
        <w:t xml:space="preserve">For the VM instance as metadata using gcloud you must prepend and append the username ‘a_cottam’ as described </w:t>
      </w:r>
      <w:hyperlink r:id="rId730" w:anchor="sshkeyformat" w:history="1">
        <w:r w:rsidRPr="00217534">
          <w:rPr>
            <w:rStyle w:val="Hyperlink"/>
          </w:rPr>
          <w:t>here</w:t>
        </w:r>
      </w:hyperlink>
      <w:r>
        <w:t>:</w:t>
      </w:r>
    </w:p>
    <w:p w14:paraId="367BC146" w14:textId="77777777" w:rsidR="007310AE" w:rsidRPr="00037242" w:rsidRDefault="007310AE" w:rsidP="007310AE">
      <w:pPr>
        <w:pStyle w:val="Code"/>
      </w:pPr>
      <w:r w:rsidRPr="00217534">
        <w:lastRenderedPageBreak/>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4B275C4" w14:textId="77777777" w:rsidR="007310AE" w:rsidRPr="00E56AE9" w:rsidRDefault="007310AE" w:rsidP="007310AE">
      <w:pPr>
        <w:pStyle w:val="Heading9"/>
      </w:pPr>
      <w:r>
        <w:t xml:space="preserve">Manually in </w:t>
      </w:r>
      <w:r w:rsidR="00150ED6">
        <w:t xml:space="preserve">the </w:t>
      </w:r>
      <w:r w:rsidRPr="009C5102">
        <w:t>authorized_keys</w:t>
      </w:r>
      <w:r>
        <w:t xml:space="preserve"> file</w:t>
      </w:r>
    </w:p>
    <w:p w14:paraId="0D5CCA28" w14:textId="77777777" w:rsidR="007310AE" w:rsidRDefault="007310AE" w:rsidP="007310AE">
      <w:pPr>
        <w:pStyle w:val="Unix"/>
      </w:pPr>
      <w:r w:rsidRPr="009C5102">
        <w:t>a_cottam@postgresql-1-vm:~$ vi ~/.ssh/authorized_keys</w:t>
      </w:r>
    </w:p>
    <w:p w14:paraId="3BC40DDD" w14:textId="77777777" w:rsidR="007310AE" w:rsidRDefault="007310AE" w:rsidP="008B6883">
      <w:pPr>
        <w:pStyle w:val="BodyText2"/>
      </w:pPr>
      <w:r>
        <w:t>Then ‘I’ for Insert and pasted my Cloud9 public key as above. Then ‘Esc, :wq’ to save changes and exit vi.</w:t>
      </w:r>
    </w:p>
    <w:p w14:paraId="6B54AD00" w14:textId="77777777" w:rsidR="007310AE" w:rsidRDefault="007310AE" w:rsidP="008B6883">
      <w:pPr>
        <w:pStyle w:val="BodyText2"/>
      </w:pPr>
      <w:r>
        <w:t>NOTE: This ssh key will be removed if you restart the GCE VM as they are mananged by daemons and you will need to recreate it.</w:t>
      </w:r>
    </w:p>
    <w:p w14:paraId="2A7DD169" w14:textId="77777777" w:rsidR="007310AE" w:rsidRDefault="007310AE" w:rsidP="007310AE">
      <w:pPr>
        <w:pStyle w:val="Heading9"/>
      </w:pPr>
      <w:r>
        <w:t xml:space="preserve">Using gcloud </w:t>
      </w:r>
    </w:p>
    <w:p w14:paraId="37D77F17" w14:textId="77777777" w:rsidR="007310AE" w:rsidRDefault="007310AE" w:rsidP="008B6883">
      <w:pPr>
        <w:pStyle w:val="BodyText2"/>
      </w:pPr>
      <w:r>
        <w:t xml:space="preserve">This method is persistent unlike the manual method and if you restart the VM the key will still be present (see </w:t>
      </w:r>
      <w:hyperlink r:id="rId731" w:history="1">
        <w:r w:rsidRPr="00E56AE9">
          <w:rPr>
            <w:rStyle w:val="Hyperlink"/>
          </w:rPr>
          <w:t>here</w:t>
        </w:r>
      </w:hyperlink>
      <w:r>
        <w:t xml:space="preserve">). </w:t>
      </w:r>
    </w:p>
    <w:p w14:paraId="613355F1" w14:textId="77777777" w:rsidR="007310AE" w:rsidRDefault="007310AE" w:rsidP="008B6883">
      <w:pPr>
        <w:pStyle w:val="BodyText2"/>
      </w:pPr>
      <w:r>
        <w:t>The metadata value that you need to set is ‘</w:t>
      </w:r>
      <w:r w:rsidRPr="00891FCA">
        <w:t>ssh-keys</w:t>
      </w:r>
      <w:r>
        <w:t>’. To use gcloud on a VM you either need to set the API access when you create the VM (in which case you won</w:t>
      </w:r>
      <w:r w:rsidR="00150ED6">
        <w:t>'</w:t>
      </w:r>
      <w:r>
        <w:t xml:space="preserve">t need to log in with the following command), or you can run </w:t>
      </w:r>
      <w:r w:rsidRPr="008A422A">
        <w:t>gcloud auth login</w:t>
      </w:r>
      <w:r>
        <w:t xml:space="preserve"> and follow the instructions: </w:t>
      </w:r>
    </w:p>
    <w:p w14:paraId="0974EE6C" w14:textId="77777777" w:rsidR="007310AE" w:rsidRPr="002348D9" w:rsidRDefault="007310AE" w:rsidP="007310AE">
      <w:pPr>
        <w:pStyle w:val="Unix"/>
      </w:pPr>
      <w:r w:rsidRPr="00356E46">
        <w:t>a_cottam@postgresql-1-vm:~$ gcloud auth login</w:t>
      </w:r>
    </w:p>
    <w:p w14:paraId="65EB5FFA" w14:textId="77777777" w:rsidR="007310AE" w:rsidRDefault="007310AE" w:rsidP="008B6883">
      <w:pPr>
        <w:pStyle w:val="BodyText2"/>
      </w:pPr>
      <w:r>
        <w:t xml:space="preserve">Then save the key above </w:t>
      </w:r>
      <w:r w:rsidR="008B7E8F">
        <w:t xml:space="preserve">(with the </w:t>
      </w:r>
      <w:hyperlink r:id="rId732" w:history="1">
        <w:r w:rsidR="00855A7B" w:rsidRPr="00854397">
          <w:rPr>
            <w:rStyle w:val="Hyperlink"/>
          </w:rPr>
          <w:t>a.cottam@gmail.com</w:t>
        </w:r>
      </w:hyperlink>
      <w:r w:rsidR="00855A7B">
        <w:t xml:space="preserve"> replaced with </w:t>
      </w:r>
      <w:r w:rsidR="008B7E8F" w:rsidRPr="00217534">
        <w:t>a_cottam</w:t>
      </w:r>
      <w:r w:rsidR="008B7E8F">
        <w:t xml:space="preserve">) </w:t>
      </w:r>
      <w:r>
        <w:t>to a file (e.g. key.pub) and then use this file in the gcloud command:</w:t>
      </w:r>
    </w:p>
    <w:p w14:paraId="11CDE33F" w14:textId="77777777" w:rsidR="00150ED6" w:rsidRDefault="00150ED6" w:rsidP="007310AE">
      <w:pPr>
        <w:pStyle w:val="Unix"/>
      </w:pPr>
      <w:r w:rsidRPr="00150ED6">
        <w:t>a_cottam@</w:t>
      </w:r>
      <w:r w:rsidRPr="00692907">
        <w:t>postgresql-1-vm</w:t>
      </w:r>
      <w:r w:rsidRPr="00150ED6">
        <w:t>:~$ touch key.pub</w:t>
      </w:r>
    </w:p>
    <w:p w14:paraId="2293B12B" w14:textId="77777777" w:rsidR="00150ED6" w:rsidRDefault="00150ED6" w:rsidP="007310AE">
      <w:pPr>
        <w:pStyle w:val="Unix"/>
      </w:pPr>
      <w:r w:rsidRPr="00150ED6">
        <w:t>a_cottam@</w:t>
      </w:r>
      <w:r w:rsidRPr="00692907">
        <w:t>postgresql-1-vm</w:t>
      </w:r>
      <w:r w:rsidRPr="00150ED6">
        <w:t xml:space="preserve">:~$ </w:t>
      </w:r>
      <w:r>
        <w:t>vi key.pub</w:t>
      </w:r>
    </w:p>
    <w:p w14:paraId="17008AD3" w14:textId="77777777" w:rsidR="00150ED6" w:rsidRDefault="00150ED6" w:rsidP="00150ED6">
      <w:pPr>
        <w:pStyle w:val="BodyText2"/>
      </w:pPr>
      <w:r>
        <w:t>ESC,:w,:x</w:t>
      </w:r>
    </w:p>
    <w:p w14:paraId="0ADA9014"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7DD6176B" w14:textId="77777777" w:rsidR="007310AE" w:rsidRDefault="007310AE" w:rsidP="007310AE">
      <w:pPr>
        <w:pStyle w:val="Unix"/>
      </w:pPr>
      <w:r>
        <w:t>..</w:t>
      </w:r>
    </w:p>
    <w:p w14:paraId="194D6101" w14:textId="77777777" w:rsidR="007310AE" w:rsidRDefault="007310AE" w:rsidP="007310AE">
      <w:pPr>
        <w:pStyle w:val="Unix"/>
      </w:pPr>
      <w:r w:rsidRPr="00692907">
        <w:t>Updated [https://www.googleapis.com/compute/v1/projects/geeimageserver/zones/us-central1-f/instances/postgresql-1-vm].</w:t>
      </w:r>
    </w:p>
    <w:p w14:paraId="488F2407" w14:textId="77777777" w:rsidR="007310AE" w:rsidRDefault="007310AE" w:rsidP="008B6883">
      <w:pPr>
        <w:pStyle w:val="BodyText2"/>
      </w:pPr>
      <w:r>
        <w:t>After a while you will be able to see this SSH key on the VM instance details in the ‘SSH Keys’ section.</w:t>
      </w:r>
    </w:p>
    <w:p w14:paraId="3665F104" w14:textId="77777777" w:rsidR="00651060" w:rsidRDefault="00651060" w:rsidP="008B6883">
      <w:pPr>
        <w:pStyle w:val="BodyText2"/>
      </w:pPr>
      <w:r>
        <w:t>On 27/03/2018 I couldn’t connect from C9 after I added the ssh key using gcloud and looking at the VM details I now see an error:</w:t>
      </w:r>
    </w:p>
    <w:p w14:paraId="7FDC0370" w14:textId="77777777" w:rsidR="00651060" w:rsidRDefault="00651060" w:rsidP="008B6883">
      <w:pPr>
        <w:pStyle w:val="BodyText2"/>
      </w:pPr>
      <w:r>
        <w:rPr>
          <w:noProof/>
          <w:lang w:bidi="ar-SA"/>
        </w:rPr>
        <w:drawing>
          <wp:inline distT="0" distB="0" distL="0" distR="0" wp14:anchorId="455A0D81" wp14:editId="2AC4F3C4">
            <wp:extent cx="2799830" cy="1671850"/>
            <wp:effectExtent l="0" t="0" r="635"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33">
                      <a:extLst>
                        <a:ext uri="{28A0092B-C50C-407E-A947-70E740481C1C}">
                          <a14:useLocalDpi xmlns:a14="http://schemas.microsoft.com/office/drawing/2010/main" val="0"/>
                        </a:ext>
                      </a:extLst>
                    </a:blip>
                    <a:srcRect/>
                    <a:stretch>
                      <a:fillRect/>
                    </a:stretch>
                  </pic:blipFill>
                  <pic:spPr bwMode="auto">
                    <a:xfrm>
                      <a:off x="0" y="0"/>
                      <a:ext cx="2816540" cy="1681828"/>
                    </a:xfrm>
                    <a:prstGeom prst="rect">
                      <a:avLst/>
                    </a:prstGeom>
                    <a:noFill/>
                    <a:ln>
                      <a:noFill/>
                    </a:ln>
                  </pic:spPr>
                </pic:pic>
              </a:graphicData>
            </a:graphic>
          </wp:inline>
        </w:drawing>
      </w:r>
    </w:p>
    <w:p w14:paraId="367CC97D" w14:textId="77777777" w:rsidR="00716D93" w:rsidRDefault="00716D93" w:rsidP="008B6883">
      <w:pPr>
        <w:pStyle w:val="BodyText2"/>
      </w:pPr>
      <w:r>
        <w:t>Instead of using gcloud I used the GCP Console to add the ssh key - see the next section.</w:t>
      </w:r>
    </w:p>
    <w:p w14:paraId="6C4A862B" w14:textId="77777777" w:rsidR="00716D93" w:rsidRDefault="00716D93" w:rsidP="00716D93">
      <w:pPr>
        <w:pStyle w:val="Heading9"/>
      </w:pPr>
      <w:r>
        <w:t>Using the GCP Console</w:t>
      </w:r>
    </w:p>
    <w:p w14:paraId="0209FD96" w14:textId="77777777" w:rsidR="00716D93" w:rsidRPr="00716D93" w:rsidRDefault="00716D93" w:rsidP="00716D93">
      <w:pPr>
        <w:pStyle w:val="BodyText2"/>
      </w:pPr>
      <w:r>
        <w:t>Paste the key in directly in the VM instance details ssh section.</w:t>
      </w:r>
    </w:p>
    <w:p w14:paraId="54520E93" w14:textId="77777777" w:rsidR="00716D93" w:rsidRPr="00716D93" w:rsidRDefault="00716D93" w:rsidP="00716D93">
      <w:pPr>
        <w:pStyle w:val="BodyText2"/>
      </w:pPr>
      <w:r>
        <w:rPr>
          <w:noProof/>
          <w:lang w:bidi="ar-SA"/>
        </w:rPr>
        <w:lastRenderedPageBreak/>
        <w:drawing>
          <wp:inline distT="0" distB="0" distL="0" distR="0" wp14:anchorId="60C8813D" wp14:editId="0712F59A">
            <wp:extent cx="2688609" cy="1193060"/>
            <wp:effectExtent l="0" t="0" r="0"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0" y="0"/>
                      <a:ext cx="2721160" cy="1207504"/>
                    </a:xfrm>
                    <a:prstGeom prst="rect">
                      <a:avLst/>
                    </a:prstGeom>
                    <a:noFill/>
                    <a:ln>
                      <a:noFill/>
                    </a:ln>
                  </pic:spPr>
                </pic:pic>
              </a:graphicData>
            </a:graphic>
          </wp:inline>
        </w:drawing>
      </w:r>
    </w:p>
    <w:p w14:paraId="6B060840" w14:textId="77777777" w:rsidR="00716D93" w:rsidRDefault="00716D93" w:rsidP="008B6883">
      <w:pPr>
        <w:pStyle w:val="BodyText2"/>
      </w:pPr>
    </w:p>
    <w:p w14:paraId="617770D7" w14:textId="77777777" w:rsidR="007310AE" w:rsidRDefault="007310AE" w:rsidP="007310AE">
      <w:pPr>
        <w:pStyle w:val="Heading8"/>
      </w:pPr>
      <w:r>
        <w:t>Set permission on the root folder</w:t>
      </w:r>
    </w:p>
    <w:p w14:paraId="3E30D008" w14:textId="77777777" w:rsidR="007310AE" w:rsidRPr="009D4AFE" w:rsidRDefault="007310AE" w:rsidP="007310AE">
      <w:pPr>
        <w:pStyle w:val="Unix"/>
      </w:pPr>
      <w:r w:rsidRPr="009D4AFE">
        <w:t>a_cottam@postgresql-1-vm:~$ chmod 755 ~</w:t>
      </w:r>
    </w:p>
    <w:p w14:paraId="71A99A45" w14:textId="77777777" w:rsidR="00A76000" w:rsidRPr="000B7F24" w:rsidRDefault="000B7F24" w:rsidP="00A76000">
      <w:pPr>
        <w:pStyle w:val="Heading7"/>
      </w:pPr>
      <w:bookmarkStart w:id="142" w:name="_Using_Codeanywhere"/>
      <w:bookmarkEnd w:id="142"/>
      <w:r>
        <w:t>Using Codeanywhere</w:t>
      </w:r>
    </w:p>
    <w:p w14:paraId="12904154" w14:textId="77777777" w:rsidR="00A76000" w:rsidRDefault="00A76000" w:rsidP="00A76000">
      <w:pPr>
        <w:pStyle w:val="Heading8"/>
      </w:pPr>
      <w:r>
        <w:t>Generate SSH Key</w:t>
      </w:r>
    </w:p>
    <w:p w14:paraId="4326FB86" w14:textId="77777777" w:rsidR="00A76000" w:rsidRDefault="00A76000" w:rsidP="00A76000">
      <w:pPr>
        <w:pStyle w:val="ListBullet"/>
      </w:pPr>
      <w:r>
        <w:t xml:space="preserve">Generate a new ssh key on the Windows Workstation using PuTTY Key Generator as described </w:t>
      </w:r>
      <w:hyperlink r:id="rId735" w:anchor="createsshkeys" w:history="1">
        <w:r w:rsidRPr="002C40B6">
          <w:rPr>
            <w:rStyle w:val="Hyperlink"/>
          </w:rPr>
          <w:t>here</w:t>
        </w:r>
      </w:hyperlink>
    </w:p>
    <w:p w14:paraId="498C0C82" w14:textId="77777777" w:rsidR="00A76000" w:rsidRDefault="00A76000" w:rsidP="00A76000">
      <w:pPr>
        <w:pStyle w:val="ListBullet"/>
      </w:pPr>
      <w:r>
        <w:t xml:space="preserve">Save the private key to a file </w:t>
      </w:r>
    </w:p>
    <w:p w14:paraId="1CC8C659" w14:textId="77777777" w:rsidR="00A76000" w:rsidRPr="00A76000" w:rsidRDefault="00A76000" w:rsidP="00A76000">
      <w:pPr>
        <w:pStyle w:val="ListBullet"/>
      </w:pPr>
      <w:r>
        <w:t>Copy the public key from the top of the PuTTY Key Generator and paste into a public key file *.ppk</w:t>
      </w:r>
    </w:p>
    <w:p w14:paraId="5D6E061E" w14:textId="77777777" w:rsidR="00A76000" w:rsidRDefault="00A76000" w:rsidP="00A76000">
      <w:pPr>
        <w:pStyle w:val="Heading8"/>
      </w:pPr>
      <w:r>
        <w:t>Add SSH Key to Project</w:t>
      </w:r>
    </w:p>
    <w:p w14:paraId="60ED992B" w14:textId="77777777" w:rsidR="00A76000" w:rsidRDefault="00A76000" w:rsidP="00A76000">
      <w:pPr>
        <w:pStyle w:val="ListBullet"/>
      </w:pPr>
      <w:r>
        <w:t xml:space="preserve">Edit the project metadata (geeimageserver) to allow access from Codeanywhere as described </w:t>
      </w:r>
      <w:hyperlink r:id="rId736" w:anchor="project-wide" w:history="1">
        <w:r w:rsidRPr="002C40B6">
          <w:rPr>
            <w:rStyle w:val="Hyperlink"/>
          </w:rPr>
          <w:t>here</w:t>
        </w:r>
      </w:hyperlink>
    </w:p>
    <w:p w14:paraId="1619F285" w14:textId="77777777" w:rsidR="00A76000" w:rsidRDefault="00A76000" w:rsidP="00A76000">
      <w:pPr>
        <w:pStyle w:val="ListBullet"/>
      </w:pPr>
      <w:r>
        <w:t>Goto Compute Engine | Metadata | SSH Keys</w:t>
      </w:r>
    </w:p>
    <w:p w14:paraId="7C79A15E" w14:textId="77777777" w:rsidR="00A76000" w:rsidRDefault="00A76000" w:rsidP="00A76000">
      <w:pPr>
        <w:pStyle w:val="ListBullet"/>
      </w:pPr>
      <w:r>
        <w:t>Click Edit and paste in the public ssh key and click Save</w:t>
      </w:r>
    </w:p>
    <w:p w14:paraId="6130972C" w14:textId="77777777" w:rsidR="00A76000" w:rsidRDefault="00A76000" w:rsidP="00A76000">
      <w:pPr>
        <w:pStyle w:val="Heading8"/>
      </w:pPr>
      <w:r>
        <w:t>Connect using Codeanywhere</w:t>
      </w:r>
    </w:p>
    <w:p w14:paraId="20244EEC" w14:textId="77777777"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2BF488B4" w14:textId="77777777" w:rsidR="00A76000" w:rsidRPr="00A76000" w:rsidRDefault="001207B3" w:rsidP="008B6883">
      <w:pPr>
        <w:pStyle w:val="BodyText2"/>
      </w:pPr>
      <w:r>
        <w:rPr>
          <w:noProof/>
          <w:lang w:bidi="ar-SA"/>
        </w:rPr>
        <w:drawing>
          <wp:inline distT="0" distB="0" distL="0" distR="0" wp14:anchorId="7D64D2C2" wp14:editId="1FF65710">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37">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5F2D3A7B" w14:textId="77777777" w:rsidR="00673594" w:rsidRDefault="00673594" w:rsidP="00673594">
      <w:pPr>
        <w:pStyle w:val="Heading6"/>
      </w:pPr>
      <w:r>
        <w:t>Disks</w:t>
      </w:r>
    </w:p>
    <w:p w14:paraId="65295966" w14:textId="77777777" w:rsidR="00673594" w:rsidRDefault="00673594" w:rsidP="00673594">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7E577A4A" w14:textId="77777777" w:rsidR="00673594" w:rsidRPr="007951D2" w:rsidRDefault="00673594" w:rsidP="00673594">
      <w:pPr>
        <w:pStyle w:val="BodyText2"/>
      </w:pPr>
      <w:r>
        <w:t xml:space="preserve">You can, however, connect to GCS from your VMs, see </w:t>
      </w:r>
      <w:hyperlink r:id="rId738" w:history="1">
        <w:r w:rsidRPr="005629AD">
          <w:rPr>
            <w:rStyle w:val="Hyperlink"/>
          </w:rPr>
          <w:t>here</w:t>
        </w:r>
      </w:hyperlink>
      <w:r>
        <w:t>.</w:t>
      </w:r>
    </w:p>
    <w:p w14:paraId="7CFB59B9" w14:textId="77777777" w:rsidR="00673594" w:rsidRDefault="00673594" w:rsidP="00673594">
      <w:pPr>
        <w:pStyle w:val="Heading7"/>
      </w:pPr>
      <w:bookmarkStart w:id="143" w:name="_Adding_additional_disks"/>
      <w:bookmarkEnd w:id="143"/>
      <w:r>
        <w:lastRenderedPageBreak/>
        <w:t>Adding additional disks</w:t>
      </w:r>
    </w:p>
    <w:p w14:paraId="51ADFD53" w14:textId="77777777" w:rsidR="00673594" w:rsidRDefault="00673594" w:rsidP="00673594">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39" w:anchor="formatting" w:history="1">
        <w:r w:rsidRPr="007A43E2">
          <w:rPr>
            <w:rStyle w:val="Hyperlink"/>
          </w:rPr>
          <w:t>here</w:t>
        </w:r>
      </w:hyperlink>
      <w:r>
        <w:t>. Its not always possible to create a new disk as sometimes there are none free.</w:t>
      </w:r>
    </w:p>
    <w:p w14:paraId="1ADC4161" w14:textId="77777777" w:rsidR="00673594" w:rsidRDefault="00673594" w:rsidP="00673594">
      <w:pPr>
        <w:pStyle w:val="Unix"/>
      </w:pPr>
      <w:r w:rsidRPr="002C4133">
        <w:t>sudo lsblk</w:t>
      </w:r>
    </w:p>
    <w:p w14:paraId="0EC4F31E" w14:textId="77777777" w:rsidR="00673594" w:rsidRDefault="00673594" w:rsidP="00673594">
      <w:pPr>
        <w:pStyle w:val="Unix"/>
      </w:pPr>
      <w:r w:rsidRPr="002C4133">
        <w:t>sudo mkfs.ext4 -m 0 -F -E lazy_itable_init=0,lazy_journal_init=0,discard /dev/sdb</w:t>
      </w:r>
    </w:p>
    <w:p w14:paraId="34AF8750" w14:textId="77777777" w:rsidR="00673594" w:rsidRPr="00025623" w:rsidRDefault="00673594" w:rsidP="00673594">
      <w:pPr>
        <w:pStyle w:val="BodyText2"/>
      </w:pPr>
      <w:r w:rsidRPr="00025623">
        <w:t>Or if you want to create an extra large number of inodes to resolve this problem when creating vector tiles</w:t>
      </w:r>
    </w:p>
    <w:p w14:paraId="4CE6D17E" w14:textId="77777777" w:rsidR="00673594" w:rsidRDefault="00673594" w:rsidP="0067359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DFFA8E9" w14:textId="77777777" w:rsidR="00673594" w:rsidRDefault="00673594" w:rsidP="00673594">
      <w:pPr>
        <w:pStyle w:val="BodyText2"/>
      </w:pPr>
      <w:r>
        <w:t>Then:</w:t>
      </w:r>
    </w:p>
    <w:p w14:paraId="63FFE030" w14:textId="77777777" w:rsidR="00673594" w:rsidRDefault="00673594" w:rsidP="00673594">
      <w:pPr>
        <w:pStyle w:val="Unix"/>
      </w:pPr>
      <w:r>
        <w:t>sudo mkdir -p /mnt/disks/new_10</w:t>
      </w:r>
      <w:r w:rsidRPr="00BE7F3A">
        <w:t>0gb_drive</w:t>
      </w:r>
    </w:p>
    <w:p w14:paraId="6A4880B4" w14:textId="77777777" w:rsidR="00673594" w:rsidRDefault="00673594" w:rsidP="00673594">
      <w:pPr>
        <w:pStyle w:val="Unix"/>
      </w:pPr>
      <w:r w:rsidRPr="00BE7F3A">
        <w:t>sudo mount -o discard,de</w:t>
      </w:r>
      <w:r>
        <w:t>faults /dev/sdb /mnt/disks/new_10</w:t>
      </w:r>
      <w:r w:rsidRPr="00BE7F3A">
        <w:t>0gb_drive</w:t>
      </w:r>
    </w:p>
    <w:p w14:paraId="7A7E6F79" w14:textId="77777777" w:rsidR="00673594" w:rsidRDefault="00673594" w:rsidP="00673594">
      <w:pPr>
        <w:pStyle w:val="Unix"/>
      </w:pPr>
      <w:r w:rsidRPr="00BE7F3A">
        <w:t>sudo chmod a+w /mnt/</w:t>
      </w:r>
      <w:r>
        <w:t>disks/new_10</w:t>
      </w:r>
      <w:r w:rsidRPr="00BE7F3A">
        <w:t>0gb_drive/</w:t>
      </w:r>
    </w:p>
    <w:p w14:paraId="5F877F59" w14:textId="77777777" w:rsidR="00673594" w:rsidRDefault="00673594" w:rsidP="00673594">
      <w:pPr>
        <w:pStyle w:val="BodyText2"/>
      </w:pPr>
      <w:r>
        <w:t>To check the mounted drive:</w:t>
      </w:r>
    </w:p>
    <w:p w14:paraId="6C2D660D" w14:textId="77777777" w:rsidR="00673594" w:rsidRDefault="00673594" w:rsidP="00673594">
      <w:pPr>
        <w:pStyle w:val="Unix"/>
      </w:pPr>
      <w:r w:rsidRPr="00BE7F3A">
        <w:t>a_cottam@ubuntu14-04:~$ df -h</w:t>
      </w:r>
    </w:p>
    <w:p w14:paraId="24B0F011" w14:textId="77777777" w:rsidR="00673594" w:rsidRDefault="00673594" w:rsidP="00673594">
      <w:pPr>
        <w:pStyle w:val="Unix"/>
      </w:pPr>
      <w:r>
        <w:t>Filesystem      Size  Used Avail Use% Mounted on</w:t>
      </w:r>
    </w:p>
    <w:p w14:paraId="32F69305" w14:textId="77777777" w:rsidR="00673594" w:rsidRDefault="00673594" w:rsidP="00673594">
      <w:pPr>
        <w:pStyle w:val="Unix"/>
      </w:pPr>
      <w:r>
        <w:t>..</w:t>
      </w:r>
    </w:p>
    <w:p w14:paraId="3872EE4C" w14:textId="77777777" w:rsidR="00673594" w:rsidRDefault="00673594" w:rsidP="00673594">
      <w:pPr>
        <w:pStyle w:val="Unix"/>
      </w:pPr>
      <w:r>
        <w:t>/dev/sdb         50G   52M   50G   1% /mnt/disks/new_50gb_drive</w:t>
      </w:r>
    </w:p>
    <w:p w14:paraId="2C2CBE64" w14:textId="77777777" w:rsidR="00673594" w:rsidRDefault="00673594" w:rsidP="00673594">
      <w:pPr>
        <w:pStyle w:val="BodyText2"/>
      </w:pPr>
      <w:r>
        <w:t>If you restart the VM you will need to remount the additional disk that you have added.</w:t>
      </w:r>
    </w:p>
    <w:p w14:paraId="4B90C191" w14:textId="77777777" w:rsidR="00673594" w:rsidRDefault="00673594" w:rsidP="00673594">
      <w:pPr>
        <w:pStyle w:val="Heading7"/>
      </w:pPr>
      <w:r>
        <w:t>Deleting additional disks</w:t>
      </w:r>
    </w:p>
    <w:p w14:paraId="0B5EBD35" w14:textId="77777777" w:rsidR="00673594" w:rsidRPr="0020322B" w:rsidRDefault="00673594" w:rsidP="00673594">
      <w:pPr>
        <w:pStyle w:val="BodyText2"/>
      </w:pPr>
      <w:r>
        <w:t>To delete additional disks, first you need to detach them from all VM instances that are using them. Then you can go in and delete them from the Disks section.</w:t>
      </w:r>
    </w:p>
    <w:p w14:paraId="4C8D5273" w14:textId="77777777" w:rsidR="00673594" w:rsidRDefault="00673594" w:rsidP="00673594">
      <w:pPr>
        <w:pStyle w:val="Heading7"/>
      </w:pPr>
      <w:r>
        <w:t>Resizing boot disk</w:t>
      </w:r>
    </w:p>
    <w:p w14:paraId="64A0E875" w14:textId="77777777" w:rsidR="00673594" w:rsidRPr="00E247C2" w:rsidRDefault="00673594" w:rsidP="00673594">
      <w:pPr>
        <w:pStyle w:val="BodyText2"/>
      </w:pPr>
      <w:r>
        <w:t>You can resize a boot disk whenever you want but you will have to restart the VM for the size change to be seen. Also the size is persistent so you can't later reduce the size.</w:t>
      </w:r>
    </w:p>
    <w:p w14:paraId="0C02B2D0" w14:textId="77777777" w:rsidR="00673594" w:rsidRDefault="00673594" w:rsidP="00673594">
      <w:pPr>
        <w:pStyle w:val="Heading7"/>
      </w:pPr>
      <w:r>
        <w:t>Seeing how much space is available</w:t>
      </w:r>
    </w:p>
    <w:p w14:paraId="5E929506" w14:textId="77777777" w:rsidR="00673594" w:rsidRDefault="00673594" w:rsidP="00673594">
      <w:pPr>
        <w:pStyle w:val="Unix"/>
      </w:pPr>
      <w:r>
        <w:t>a_cottam@ubuntu14-04:~$ df -h /boot/</w:t>
      </w:r>
    </w:p>
    <w:p w14:paraId="386C019D" w14:textId="77777777" w:rsidR="00673594" w:rsidRDefault="00673594" w:rsidP="00673594">
      <w:pPr>
        <w:pStyle w:val="Unix"/>
      </w:pPr>
      <w:r>
        <w:t>Filesystem      Size  Used Avail Use% Mounted on</w:t>
      </w:r>
    </w:p>
    <w:p w14:paraId="2286B63C" w14:textId="77777777" w:rsidR="00673594" w:rsidRDefault="00673594" w:rsidP="00673594">
      <w:pPr>
        <w:pStyle w:val="Unix"/>
      </w:pPr>
      <w:r>
        <w:t>/dev/sda1       9.9G  5.7G  3.7G  61% /</w:t>
      </w:r>
    </w:p>
    <w:p w14:paraId="2509D93D" w14:textId="77777777" w:rsidR="007310AE" w:rsidRDefault="007310AE" w:rsidP="007310AE">
      <w:pPr>
        <w:pStyle w:val="Heading6"/>
      </w:pPr>
      <w:r>
        <w:t>Installations</w:t>
      </w:r>
    </w:p>
    <w:p w14:paraId="05DFD0E8" w14:textId="77777777" w:rsidR="007310AE" w:rsidRDefault="007310AE" w:rsidP="007310AE">
      <w:pPr>
        <w:pStyle w:val="Heading7"/>
      </w:pPr>
      <w:bookmarkStart w:id="144" w:name="_Node.js"/>
      <w:bookmarkEnd w:id="144"/>
      <w:r>
        <w:t>Apache</w:t>
      </w:r>
    </w:p>
    <w:p w14:paraId="765DFC4A"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0EA4A2F0" w14:textId="77777777" w:rsidR="007310AE" w:rsidRDefault="007310AE" w:rsidP="007310AE">
      <w:pPr>
        <w:pStyle w:val="Heading7"/>
      </w:pPr>
      <w:r>
        <w:t>Node</w:t>
      </w:r>
    </w:p>
    <w:p w14:paraId="5D0B94FF"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205FE33D" w14:textId="77777777" w:rsidR="00147640" w:rsidRDefault="00147640" w:rsidP="00147640">
      <w:pPr>
        <w:pStyle w:val="Heading6"/>
      </w:pPr>
      <w:r>
        <w:t>Issues</w:t>
      </w:r>
    </w:p>
    <w:p w14:paraId="199D6485" w14:textId="77777777" w:rsidR="00147640" w:rsidRDefault="00147640" w:rsidP="00147640">
      <w:pPr>
        <w:pStyle w:val="Heading7"/>
      </w:pPr>
      <w:r>
        <w:t>External IP Addresses</w:t>
      </w:r>
    </w:p>
    <w:p w14:paraId="4625EF20" w14:textId="77777777" w:rsidR="00147640" w:rsidRPr="009C5559" w:rsidRDefault="00147640" w:rsidP="00147640">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40"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385369EE" w14:textId="77777777" w:rsidR="00147640" w:rsidRDefault="00147640" w:rsidP="00147640">
      <w:pPr>
        <w:pStyle w:val="Heading7"/>
      </w:pPr>
      <w:r>
        <w:t>https protocol</w:t>
      </w:r>
    </w:p>
    <w:p w14:paraId="731397FD" w14:textId="77777777" w:rsidR="00147640" w:rsidRDefault="00147640" w:rsidP="00147640">
      <w:pPr>
        <w:pStyle w:val="BodyText2"/>
      </w:pPr>
      <w:r>
        <w:t>If you try to connect to a VM with https you get an error:</w:t>
      </w:r>
    </w:p>
    <w:p w14:paraId="51BABE85" w14:textId="77777777" w:rsidR="00147640" w:rsidRDefault="00147640" w:rsidP="00147640">
      <w:pPr>
        <w:pStyle w:val="BodyText2"/>
      </w:pPr>
      <w:r>
        <w:rPr>
          <w:noProof/>
          <w:lang w:bidi="ar-SA"/>
        </w:rPr>
        <w:lastRenderedPageBreak/>
        <w:drawing>
          <wp:inline distT="0" distB="0" distL="0" distR="0" wp14:anchorId="4876BA95" wp14:editId="0DE0C1B2">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042BC6AB" w14:textId="77777777" w:rsidR="00147640" w:rsidRDefault="00147640" w:rsidP="00147640">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1E713323" w14:textId="77777777" w:rsidR="00147640" w:rsidRDefault="00147640" w:rsidP="00147640">
      <w:pPr>
        <w:pStyle w:val="BodyText2"/>
      </w:pPr>
      <w:r>
        <w:t>Now I get:</w:t>
      </w:r>
    </w:p>
    <w:p w14:paraId="77C39536" w14:textId="77777777" w:rsidR="00147640" w:rsidRDefault="00147640" w:rsidP="00147640">
      <w:pPr>
        <w:pStyle w:val="BodyText2"/>
      </w:pPr>
      <w:r>
        <w:rPr>
          <w:noProof/>
          <w:lang w:bidi="ar-SA"/>
        </w:rPr>
        <w:drawing>
          <wp:inline distT="0" distB="0" distL="0" distR="0" wp14:anchorId="02737BCC" wp14:editId="2360E214">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25402E1B" w14:textId="77777777" w:rsidR="007310AE" w:rsidRDefault="007310AE" w:rsidP="007310AE">
      <w:pPr>
        <w:pStyle w:val="Heading6"/>
      </w:pPr>
      <w:r>
        <w:t>V</w:t>
      </w:r>
      <w:r w:rsidR="00673594">
        <w:t>M Instances</w:t>
      </w:r>
    </w:p>
    <w:p w14:paraId="2A359475" w14:textId="77777777" w:rsidR="007310AE" w:rsidRDefault="007310AE" w:rsidP="007310AE">
      <w:pPr>
        <w:pStyle w:val="Heading7"/>
      </w:pPr>
      <w:r>
        <w:t>Operating Systems</w:t>
      </w:r>
    </w:p>
    <w:p w14:paraId="648D0D64"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12479AB6" w14:textId="77777777" w:rsidR="007310AE" w:rsidRDefault="007310AE" w:rsidP="007310AE">
      <w:pPr>
        <w:pStyle w:val="Heading7"/>
      </w:pPr>
      <w:r>
        <w:t>Creating</w:t>
      </w:r>
    </w:p>
    <w:p w14:paraId="6006E260" w14:textId="77777777" w:rsidR="007310AE" w:rsidRDefault="007310AE" w:rsidP="007310AE">
      <w:pPr>
        <w:pStyle w:val="ListBullet"/>
      </w:pPr>
      <w:r>
        <w:t>Click on VM Instances | Create</w:t>
      </w:r>
    </w:p>
    <w:p w14:paraId="032767CD" w14:textId="77777777" w:rsidR="007310AE" w:rsidRDefault="007310AE" w:rsidP="007310AE">
      <w:pPr>
        <w:pStyle w:val="ListBullet"/>
      </w:pPr>
      <w:r>
        <w:t>Enter a name, select the Machine Type, select the OS, select the API access and allow http and https traffic</w:t>
      </w:r>
    </w:p>
    <w:p w14:paraId="19C5DEAB" w14:textId="77777777" w:rsidR="007310AE" w:rsidRDefault="007310AE" w:rsidP="008B6883">
      <w:pPr>
        <w:pStyle w:val="BodyText2"/>
      </w:pPr>
      <w:r>
        <w:t xml:space="preserve">I selected Europe and it failed to create a VM saying there weren’t enough resources. </w:t>
      </w:r>
    </w:p>
    <w:p w14:paraId="56FC0CA1" w14:textId="77777777" w:rsidR="007310AE" w:rsidRDefault="00F94539" w:rsidP="007310AE">
      <w:pPr>
        <w:pStyle w:val="Heading7"/>
      </w:pPr>
      <w:r>
        <w:t>geeImageServer project</w:t>
      </w:r>
    </w:p>
    <w:p w14:paraId="1E7D6A69" w14:textId="77777777" w:rsidR="00736BF6" w:rsidRPr="00736BF6" w:rsidRDefault="007310AE" w:rsidP="00736BF6">
      <w:pPr>
        <w:pStyle w:val="Heading8"/>
      </w:pPr>
      <w:r>
        <w:t>ubuntu14-04</w:t>
      </w:r>
    </w:p>
    <w:p w14:paraId="4C680387" w14:textId="77777777" w:rsidR="007310AE" w:rsidRDefault="007310AE" w:rsidP="007310AE">
      <w:pPr>
        <w:pStyle w:val="Heading9"/>
      </w:pPr>
      <w:r>
        <w:t>GDAL</w:t>
      </w:r>
    </w:p>
    <w:p w14:paraId="4D5C3386"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5318195" w14:textId="77777777" w:rsidR="007310AE" w:rsidRDefault="007310AE" w:rsidP="007310AE">
      <w:pPr>
        <w:pStyle w:val="Heading9"/>
      </w:pPr>
      <w:r>
        <w:t>Postgresql</w:t>
      </w:r>
    </w:p>
    <w:p w14:paraId="37450C2B"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6EF09BB2"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1F91DFD8" w14:textId="77777777" w:rsidR="007310AE" w:rsidRDefault="007310AE" w:rsidP="007310AE">
      <w:pPr>
        <w:pStyle w:val="Heading9"/>
      </w:pPr>
      <w:r>
        <w:t>phpPgAdmin</w:t>
      </w:r>
    </w:p>
    <w:p w14:paraId="3A4535C4"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0C2C60F2" w14:textId="77777777" w:rsidR="007310AE" w:rsidRDefault="007310AE" w:rsidP="008B6883">
      <w:pPr>
        <w:pStyle w:val="BodyText2"/>
      </w:pPr>
      <w:r>
        <w:t xml:space="preserve">Configured Apache by following instructions </w:t>
      </w:r>
      <w:hyperlink r:id="rId743" w:history="1">
        <w:r w:rsidRPr="00C90BE4">
          <w:rPr>
            <w:rStyle w:val="Hyperlink"/>
          </w:rPr>
          <w:t>here</w:t>
        </w:r>
      </w:hyperlink>
      <w:r>
        <w:t>.</w:t>
      </w:r>
    </w:p>
    <w:p w14:paraId="1D8FD4FF" w14:textId="77777777" w:rsidR="007310AE" w:rsidRDefault="007310AE" w:rsidP="007310AE">
      <w:pPr>
        <w:pStyle w:val="Unix"/>
      </w:pPr>
      <w:r w:rsidRPr="00B7449F">
        <w:t>a_cottam@ubuntu14-04:~$ sudo vi /etc/apache2/apache2.conf</w:t>
      </w:r>
    </w:p>
    <w:p w14:paraId="31EAED24" w14:textId="77777777" w:rsidR="007310AE" w:rsidRDefault="007310AE" w:rsidP="007310AE">
      <w:pPr>
        <w:pStyle w:val="Unix"/>
      </w:pPr>
      <w:r w:rsidRPr="00B7449F">
        <w:t>a_cottam@ubuntu14-04:~$ sudo vi /etc/apache2/conf.d/phppgadmin</w:t>
      </w:r>
    </w:p>
    <w:p w14:paraId="1C9841E4" w14:textId="77777777" w:rsidR="007310AE" w:rsidRPr="00B7449F" w:rsidRDefault="007310AE" w:rsidP="007310AE">
      <w:pPr>
        <w:pStyle w:val="Unix"/>
      </w:pPr>
      <w:r w:rsidRPr="00B7449F">
        <w:t>a_cottam@ubuntu14-04:~$ sudo service apache2 reload</w:t>
      </w:r>
    </w:p>
    <w:p w14:paraId="18248A11" w14:textId="77777777" w:rsidR="007310AE" w:rsidRDefault="007310AE" w:rsidP="007310AE">
      <w:pPr>
        <w:pStyle w:val="Heading9"/>
      </w:pPr>
      <w:r>
        <w:t>Python REST Server</w:t>
      </w:r>
    </w:p>
    <w:p w14:paraId="4CD17788" w14:textId="77777777" w:rsidR="007310AE" w:rsidRDefault="007310AE" w:rsidP="005E663B">
      <w:pPr>
        <w:pStyle w:val="ListNumber"/>
        <w:numPr>
          <w:ilvl w:val="0"/>
          <w:numId w:val="42"/>
        </w:numPr>
      </w:pPr>
      <w:r>
        <w:t>Install git, configure and pull the Python REST Server</w:t>
      </w:r>
    </w:p>
    <w:p w14:paraId="1AE36F94" w14:textId="77777777" w:rsidR="007310AE" w:rsidRDefault="007310AE" w:rsidP="007310AE">
      <w:pPr>
        <w:pStyle w:val="Unix"/>
      </w:pPr>
      <w:r w:rsidRPr="0017088D">
        <w:t>a_cottam@ubuntu14-04:~$ sudo apt-get install git-all</w:t>
      </w:r>
    </w:p>
    <w:p w14:paraId="223C4C12" w14:textId="77777777" w:rsidR="007310AE" w:rsidRDefault="007310AE" w:rsidP="007310AE">
      <w:pPr>
        <w:pStyle w:val="Unix"/>
      </w:pPr>
      <w:r w:rsidRPr="0017088D">
        <w:t>a_cottam@ubuntu14-04:~$ git config --global user.name "</w:t>
      </w:r>
      <w:r>
        <w:t>Andrew Cottam</w:t>
      </w:r>
      <w:r w:rsidRPr="0017088D">
        <w:t>"</w:t>
      </w:r>
    </w:p>
    <w:p w14:paraId="7E3F1711" w14:textId="77777777" w:rsidR="007310AE" w:rsidRDefault="007310AE" w:rsidP="007310AE">
      <w:pPr>
        <w:pStyle w:val="Unix"/>
      </w:pPr>
      <w:r w:rsidRPr="0017088D">
        <w:lastRenderedPageBreak/>
        <w:t xml:space="preserve">a_cottam@ubuntu14-04:~$ git config --global user.email </w:t>
      </w:r>
      <w:hyperlink r:id="rId744" w:history="1">
        <w:r w:rsidRPr="00510A5D">
          <w:rPr>
            <w:rStyle w:val="Hyperlink"/>
          </w:rPr>
          <w:t>a.cottam@gmail.com</w:t>
        </w:r>
      </w:hyperlink>
    </w:p>
    <w:p w14:paraId="5564E0C9" w14:textId="77777777" w:rsidR="007310AE" w:rsidRDefault="007310AE" w:rsidP="007310AE">
      <w:pPr>
        <w:pStyle w:val="Unix"/>
      </w:pPr>
      <w:r w:rsidRPr="0017088D">
        <w:t>a_cottam@ubuntu14-04:~$ git clone https://github.com/andrewcottam/python-rest-server.git</w:t>
      </w:r>
    </w:p>
    <w:p w14:paraId="1A10515E" w14:textId="77777777" w:rsidR="007310AE" w:rsidRDefault="007310AE" w:rsidP="005E663B">
      <w:pPr>
        <w:pStyle w:val="ListNumber"/>
        <w:numPr>
          <w:ilvl w:val="0"/>
          <w:numId w:val="42"/>
        </w:numPr>
      </w:pPr>
      <w:r>
        <w:t xml:space="preserve">Install Python (see </w:t>
      </w:r>
      <w:hyperlink w:anchor="_Ubuntu_14.04_4" w:history="1">
        <w:r w:rsidRPr="00304A12">
          <w:rPr>
            <w:rStyle w:val="Hyperlink"/>
          </w:rPr>
          <w:t>Ubuntu 14.04</w:t>
        </w:r>
      </w:hyperlink>
      <w:r>
        <w:t>)</w:t>
      </w:r>
    </w:p>
    <w:p w14:paraId="7F0E4E86" w14:textId="77777777" w:rsidR="007310AE" w:rsidRDefault="007310AE" w:rsidP="005E663B">
      <w:pPr>
        <w:pStyle w:val="ListNumber"/>
        <w:numPr>
          <w:ilvl w:val="0"/>
          <w:numId w:val="42"/>
        </w:numPr>
      </w:pPr>
      <w:r>
        <w:t xml:space="preserve">Install Pip </w:t>
      </w:r>
    </w:p>
    <w:p w14:paraId="62E7608A" w14:textId="77777777" w:rsidR="007310AE" w:rsidRDefault="007310AE" w:rsidP="007310AE">
      <w:pPr>
        <w:pStyle w:val="Unix"/>
      </w:pPr>
      <w:r w:rsidRPr="00371075">
        <w:t>a_cottam@ubuntu14-04:~$ wget https://bootstrap.pypa.io/get-pip.py</w:t>
      </w:r>
      <w:r>
        <w:t xml:space="preserve"> </w:t>
      </w:r>
    </w:p>
    <w:p w14:paraId="616F83B2" w14:textId="77777777" w:rsidR="007310AE" w:rsidRDefault="007310AE" w:rsidP="007310AE">
      <w:pPr>
        <w:pStyle w:val="Unix"/>
      </w:pPr>
      <w:r w:rsidRPr="00371075">
        <w:t>a_cottam@ubuntu14-04:~$ sudo python get-pip.py</w:t>
      </w:r>
    </w:p>
    <w:p w14:paraId="0E1C1D48" w14:textId="77777777" w:rsidR="007310AE" w:rsidRDefault="007310AE" w:rsidP="005E663B">
      <w:pPr>
        <w:pStyle w:val="ListNumber"/>
      </w:pPr>
      <w:r>
        <w:t>Install Python dependencies (blue are extra libraries required c/w the Cloud9 install)</w:t>
      </w:r>
    </w:p>
    <w:p w14:paraId="679C0FEC"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691BB67C"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6734A682"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9E4C5E8"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088938B7"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13517962" w14:textId="77777777" w:rsidR="007310AE" w:rsidRDefault="007310AE" w:rsidP="007310AE">
      <w:pPr>
        <w:pStyle w:val="Unix"/>
      </w:pPr>
      <w:r>
        <w:t>blishten:~/workspace $ sudo easy_install flup==1.0.3.dev-20110405</w:t>
      </w:r>
    </w:p>
    <w:p w14:paraId="37AA6138" w14:textId="77777777" w:rsidR="007310AE" w:rsidRDefault="007310AE" w:rsidP="007310AE">
      <w:pPr>
        <w:pStyle w:val="Unix"/>
      </w:pPr>
      <w:r>
        <w:t>blishten:~/workspace $ sudo easy_install psycopg2</w:t>
      </w:r>
    </w:p>
    <w:p w14:paraId="1E607929" w14:textId="77777777" w:rsidR="007310AE" w:rsidRDefault="007310AE" w:rsidP="007310AE">
      <w:pPr>
        <w:pStyle w:val="Unix"/>
      </w:pPr>
      <w:r>
        <w:t>blishten:~/workspace $ sudo easy_install pdfkit</w:t>
      </w:r>
    </w:p>
    <w:p w14:paraId="7614EF3C" w14:textId="77777777" w:rsidR="007310AE" w:rsidRDefault="007310AE" w:rsidP="007310AE">
      <w:pPr>
        <w:pStyle w:val="Unix"/>
      </w:pPr>
      <w:r>
        <w:t>blishten:~/workspace $ sudo pip install lxml</w:t>
      </w:r>
    </w:p>
    <w:p w14:paraId="1C2ACCBB" w14:textId="77777777" w:rsidR="007310AE" w:rsidRDefault="007310AE" w:rsidP="007310AE">
      <w:pPr>
        <w:pStyle w:val="Unix"/>
      </w:pPr>
      <w:r>
        <w:t>blishten:~/workspace $ sudo easy_install web.py</w:t>
      </w:r>
    </w:p>
    <w:p w14:paraId="30FCE632" w14:textId="77777777" w:rsidR="007310AE" w:rsidRDefault="007310AE" w:rsidP="005E663B">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7117D1D8" w14:textId="77777777" w:rsidR="007310AE" w:rsidRDefault="007310AE" w:rsidP="005E663B">
      <w:pPr>
        <w:pStyle w:val="ListNumber"/>
        <w:numPr>
          <w:ilvl w:val="0"/>
          <w:numId w:val="42"/>
        </w:numPr>
      </w:pPr>
      <w:r>
        <w:t>Login and create a ‘roadless’ database in phpPgAdmin with UTF-8 encoding</w:t>
      </w:r>
    </w:p>
    <w:p w14:paraId="39DA48D3" w14:textId="77777777" w:rsidR="007310AE" w:rsidRDefault="007310AE" w:rsidP="005E663B">
      <w:pPr>
        <w:pStyle w:val="ListNumber"/>
        <w:numPr>
          <w:ilvl w:val="0"/>
          <w:numId w:val="42"/>
        </w:numPr>
      </w:pPr>
      <w:r>
        <w:t xml:space="preserve">Run </w:t>
      </w:r>
      <w:hyperlink r:id="rId745" w:history="1">
        <w:r w:rsidRPr="00041E77">
          <w:rPr>
            <w:rStyle w:val="Hyperlink"/>
          </w:rPr>
          <w:t>database_objects</w:t>
        </w:r>
      </w:hyperlink>
      <w:r>
        <w:t xml:space="preserve"> in phpPgAdmin</w:t>
      </w:r>
    </w:p>
    <w:p w14:paraId="06289C26" w14:textId="77777777" w:rsidR="007310AE" w:rsidRDefault="007310AE" w:rsidP="005E663B">
      <w:pPr>
        <w:pStyle w:val="ListNumber"/>
        <w:numPr>
          <w:ilvl w:val="0"/>
          <w:numId w:val="42"/>
        </w:numPr>
      </w:pPr>
      <w:r>
        <w:t>Create the resources.py file with the database connections (copied from C9 db-server workspace)</w:t>
      </w:r>
    </w:p>
    <w:p w14:paraId="5EFB1AF2" w14:textId="77777777" w:rsidR="007310AE" w:rsidRDefault="007310AE" w:rsidP="007310AE">
      <w:pPr>
        <w:pStyle w:val="Unix"/>
      </w:pPr>
      <w:r w:rsidRPr="005C77FF">
        <w:t>a_cottam@ubuntu14-04:~$ sudo vi ~/python-rest-server/cgi-bin/resources.py</w:t>
      </w:r>
    </w:p>
    <w:p w14:paraId="62459825" w14:textId="77777777" w:rsidR="007310AE" w:rsidRDefault="007310AE" w:rsidP="005E663B">
      <w:pPr>
        <w:pStyle w:val="ListNumber"/>
      </w:pPr>
      <w:r>
        <w:t>Configure Apache for CGI scripts</w:t>
      </w:r>
    </w:p>
    <w:p w14:paraId="22EAA24D" w14:textId="77777777" w:rsidR="007310AE" w:rsidRDefault="007310AE" w:rsidP="007310AE">
      <w:pPr>
        <w:pStyle w:val="Unix"/>
      </w:pPr>
      <w:r w:rsidRPr="00015390">
        <w:t>a_cottam@ubuntu14-04:~$ sudo a2enmod cgi</w:t>
      </w:r>
    </w:p>
    <w:p w14:paraId="1E613C2A" w14:textId="77777777" w:rsidR="007310AE" w:rsidRDefault="007310AE" w:rsidP="007310AE">
      <w:pPr>
        <w:pStyle w:val="Unix"/>
      </w:pPr>
      <w:r w:rsidRPr="00015390">
        <w:t>a_cottam@ubuntu14-04:~$ sudo vi /etc/apache2/conf-available/serve-cgi-bin.conf</w:t>
      </w:r>
    </w:p>
    <w:p w14:paraId="134DE915" w14:textId="77777777" w:rsidR="007310AE" w:rsidRDefault="007310AE" w:rsidP="007310AE">
      <w:pPr>
        <w:pStyle w:val="Code"/>
      </w:pPr>
      <w:r>
        <w:t>ScriptAlias /cgi-bin/ /home/a_cottam/python-rest-server/cgi-bin/</w:t>
      </w:r>
    </w:p>
    <w:p w14:paraId="2EF38B98" w14:textId="77777777" w:rsidR="007310AE" w:rsidRDefault="007310AE" w:rsidP="007310AE">
      <w:pPr>
        <w:pStyle w:val="Code"/>
      </w:pPr>
      <w:r>
        <w:t xml:space="preserve">                &lt;Directory "/home/</w:t>
      </w:r>
      <w:r w:rsidRPr="00E5365C">
        <w:t xml:space="preserve"> </w:t>
      </w:r>
      <w:r>
        <w:t>a_cottam/python-rest-server/cgi-bin"&gt;</w:t>
      </w:r>
    </w:p>
    <w:p w14:paraId="503F0C33" w14:textId="77777777" w:rsidR="007310AE" w:rsidRDefault="007310AE" w:rsidP="007310AE">
      <w:pPr>
        <w:pStyle w:val="Code"/>
      </w:pPr>
      <w:r>
        <w:t xml:space="preserve">                        AllowOverride None</w:t>
      </w:r>
    </w:p>
    <w:p w14:paraId="1DC3F365" w14:textId="77777777" w:rsidR="007310AE" w:rsidRDefault="007310AE" w:rsidP="007310AE">
      <w:pPr>
        <w:pStyle w:val="Code"/>
      </w:pPr>
      <w:r>
        <w:t xml:space="preserve">                        Options +ExecCGI -MultiViews +SymLinksIfOwnerMatch</w:t>
      </w:r>
    </w:p>
    <w:p w14:paraId="015D2EA1" w14:textId="77777777" w:rsidR="007310AE" w:rsidRDefault="007310AE" w:rsidP="007310AE">
      <w:pPr>
        <w:pStyle w:val="Code"/>
      </w:pPr>
      <w:r>
        <w:t xml:space="preserve">                        AddHandler cgi-script .cgi .py</w:t>
      </w:r>
    </w:p>
    <w:p w14:paraId="6ED28E28" w14:textId="77777777" w:rsidR="007310AE" w:rsidRDefault="007310AE" w:rsidP="007310AE">
      <w:pPr>
        <w:pStyle w:val="Code"/>
      </w:pPr>
      <w:r>
        <w:t xml:space="preserve">                        Require all granted</w:t>
      </w:r>
    </w:p>
    <w:p w14:paraId="1EA4932A" w14:textId="77777777" w:rsidR="007310AE" w:rsidRDefault="007310AE" w:rsidP="007310AE">
      <w:pPr>
        <w:pStyle w:val="Code"/>
      </w:pPr>
      <w:r>
        <w:t xml:space="preserve">                &lt;/Directory&gt;</w:t>
      </w:r>
    </w:p>
    <w:p w14:paraId="2AAE703A" w14:textId="77777777" w:rsidR="007310AE" w:rsidRDefault="007310AE" w:rsidP="007310AE">
      <w:pPr>
        <w:pStyle w:val="Unix"/>
      </w:pPr>
      <w:r w:rsidRPr="00C97B52">
        <w:t>a_cottam@ubuntu14-04:~$ sudo chmod +x -R /home/a_cottam/python-rest-server/cgi-bin</w:t>
      </w:r>
    </w:p>
    <w:p w14:paraId="01141CDE" w14:textId="77777777" w:rsidR="007310AE" w:rsidRDefault="007310AE" w:rsidP="007310AE">
      <w:pPr>
        <w:pStyle w:val="Unix"/>
      </w:pPr>
      <w:r w:rsidRPr="009015A3">
        <w:t>a_cottam@ubuntu14-04:~$ sudo service apache2 restart</w:t>
      </w:r>
    </w:p>
    <w:p w14:paraId="7BA4222C" w14:textId="77777777" w:rsidR="007310AE" w:rsidRDefault="007310AE" w:rsidP="005E663B">
      <w:pPr>
        <w:pStyle w:val="ListNumber"/>
      </w:pPr>
      <w:r>
        <w:t>Point to the htmldocs folder</w:t>
      </w:r>
    </w:p>
    <w:p w14:paraId="62BFF4A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919D461" w14:textId="77777777" w:rsidR="007310AE" w:rsidRDefault="007310AE" w:rsidP="007310AE">
      <w:pPr>
        <w:pStyle w:val="Unix"/>
      </w:pPr>
      <w:r w:rsidRPr="00CD5B59">
        <w:t>a_cottam@ubuntu14-04:~/python-rest-server/htmldocs$ sudo vi /etc/apache2/sites-enabled/000-default.conf</w:t>
      </w:r>
    </w:p>
    <w:p w14:paraId="6EF57709" w14:textId="77777777" w:rsidR="007310AE" w:rsidRDefault="007310AE" w:rsidP="007310AE">
      <w:pPr>
        <w:pStyle w:val="Code"/>
      </w:pPr>
      <w:r>
        <w:t xml:space="preserve">        Alias /htmldocs /home/a_cottam/python-rest-server/htmldocs</w:t>
      </w:r>
    </w:p>
    <w:p w14:paraId="59E48064" w14:textId="77777777" w:rsidR="007310AE" w:rsidRDefault="007310AE" w:rsidP="007310AE">
      <w:pPr>
        <w:pStyle w:val="Code"/>
      </w:pPr>
      <w:r>
        <w:t xml:space="preserve">        &lt;Directory "/home/a_cottam/python-rest-server/htmldocs"&gt;</w:t>
      </w:r>
    </w:p>
    <w:p w14:paraId="2E1E5A5D" w14:textId="77777777" w:rsidR="007310AE" w:rsidRDefault="007310AE" w:rsidP="007310AE">
      <w:pPr>
        <w:pStyle w:val="Code"/>
      </w:pPr>
      <w:r>
        <w:t xml:space="preserve">                Require all granted</w:t>
      </w:r>
    </w:p>
    <w:p w14:paraId="5D7D7A0D" w14:textId="77777777" w:rsidR="007310AE" w:rsidRDefault="007310AE" w:rsidP="007310AE">
      <w:pPr>
        <w:pStyle w:val="Code"/>
      </w:pPr>
      <w:r>
        <w:t xml:space="preserve">        &lt;/Directory&gt;</w:t>
      </w:r>
    </w:p>
    <w:p w14:paraId="31C01D84" w14:textId="77777777" w:rsidR="007310AE" w:rsidRDefault="007310AE" w:rsidP="007310AE">
      <w:pPr>
        <w:pStyle w:val="Unix"/>
      </w:pPr>
      <w:r w:rsidRPr="00CD5B59">
        <w:t>a_cottam@ubuntu14-04:~/python-rest-server/htmldocs$ sudo service apache2 reload</w:t>
      </w:r>
    </w:p>
    <w:p w14:paraId="32390DCC" w14:textId="77777777" w:rsidR="007310AE" w:rsidRDefault="007310AE" w:rsidP="007310AE">
      <w:pPr>
        <w:pStyle w:val="Unix"/>
      </w:pPr>
      <w:r w:rsidRPr="009015A3">
        <w:t>a_cottam@ubuntu14-04:~$ sudo service apache2 restart</w:t>
      </w:r>
    </w:p>
    <w:p w14:paraId="51D31177" w14:textId="77777777" w:rsidR="007310AE" w:rsidRPr="00015390" w:rsidRDefault="007310AE" w:rsidP="008B6883">
      <w:pPr>
        <w:pStyle w:val="BodyText2"/>
      </w:pPr>
      <w:r>
        <w:t xml:space="preserve">Available here: </w:t>
      </w:r>
      <w:hyperlink r:id="rId746" w:history="1">
        <w:r w:rsidRPr="00510A5D">
          <w:rPr>
            <w:rStyle w:val="Hyperlink"/>
          </w:rPr>
          <w:t>http://104.196.59.136/cgi-bin/services.py/</w:t>
        </w:r>
      </w:hyperlink>
      <w:r>
        <w:t xml:space="preserve"> </w:t>
      </w:r>
    </w:p>
    <w:p w14:paraId="2951F193" w14:textId="77777777" w:rsidR="007310AE" w:rsidRDefault="007310AE" w:rsidP="007310AE">
      <w:pPr>
        <w:pStyle w:val="Heading9"/>
      </w:pPr>
      <w:r>
        <w:t>Tippecanoe</w:t>
      </w:r>
    </w:p>
    <w:p w14:paraId="47AD6B18"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62F257A0" w14:textId="77777777" w:rsidR="00A70ABD" w:rsidRDefault="00A70ABD" w:rsidP="00A70ABD">
      <w:pPr>
        <w:pStyle w:val="Heading8"/>
      </w:pPr>
      <w:r>
        <w:t>wdpa-vector-tiles</w:t>
      </w:r>
    </w:p>
    <w:p w14:paraId="06188226" w14:textId="77777777" w:rsidR="0043381C" w:rsidRDefault="0043381C" w:rsidP="0043381C">
      <w:pPr>
        <w:pStyle w:val="Heading9"/>
      </w:pPr>
      <w:r>
        <w:t>Configuration</w:t>
      </w:r>
    </w:p>
    <w:p w14:paraId="7545AA4B" w14:textId="77777777" w:rsidR="005D3FC7" w:rsidRDefault="00AE1020" w:rsidP="00AE1020">
      <w:pPr>
        <w:pStyle w:val="BodyText2"/>
      </w:pPr>
      <w:r>
        <w:t xml:space="preserve">Installing pre-requisites to be able to connect from Cloud9. See </w:t>
      </w:r>
      <w:hyperlink w:anchor="_Using_Cloud9" w:history="1">
        <w:r w:rsidRPr="00AE1020">
          <w:rPr>
            <w:rStyle w:val="Hyperlink"/>
          </w:rPr>
          <w:t>Using Cloud9</w:t>
        </w:r>
      </w:hyperlink>
      <w:r>
        <w:t>.</w:t>
      </w:r>
      <w:r w:rsidR="00FC4E28">
        <w:t xml:space="preserve"> </w:t>
      </w:r>
    </w:p>
    <w:p w14:paraId="0CA2EBD2" w14:textId="77777777" w:rsidR="00AE1020" w:rsidRDefault="00FC4E28" w:rsidP="00AE1020">
      <w:pPr>
        <w:pStyle w:val="BodyText2"/>
      </w:pPr>
      <w:r>
        <w:t>This is the line to add the data from the ssh key to the VM metadata:</w:t>
      </w:r>
    </w:p>
    <w:p w14:paraId="613D9268" w14:textId="77777777" w:rsidR="00A70ABD" w:rsidRPr="00A70ABD" w:rsidRDefault="00FC4E28" w:rsidP="006D4BA3">
      <w:pPr>
        <w:pStyle w:val="Unix"/>
      </w:pPr>
      <w:r w:rsidRPr="00FC4E28">
        <w:lastRenderedPageBreak/>
        <w:t>gcloud compute instances add-metadata wdpa-vector-tiles --metadata-from-file ssh-keys=key.pub</w:t>
      </w:r>
    </w:p>
    <w:p w14:paraId="122685B0" w14:textId="77777777" w:rsidR="0035376A" w:rsidRDefault="0035376A" w:rsidP="0035376A">
      <w:pPr>
        <w:pStyle w:val="Heading9"/>
      </w:pPr>
      <w:r>
        <w:t>Installations</w:t>
      </w:r>
    </w:p>
    <w:p w14:paraId="6AE3659C" w14:textId="77777777" w:rsidR="0035376A" w:rsidRPr="0035376A" w:rsidRDefault="0035376A" w:rsidP="0035376A">
      <w:pPr>
        <w:pStyle w:val="BodyText2"/>
      </w:pPr>
      <w:r>
        <w:t xml:space="preserve">GDAL - see </w:t>
      </w:r>
      <w:hyperlink w:anchor="_Node.js_1" w:history="1">
        <w:r w:rsidRPr="0035376A">
          <w:rPr>
            <w:rStyle w:val="Hyperlink"/>
          </w:rPr>
          <w:t>GDAL</w:t>
        </w:r>
      </w:hyperlink>
      <w:r>
        <w:t>.</w:t>
      </w:r>
    </w:p>
    <w:p w14:paraId="30BE061D" w14:textId="77777777" w:rsidR="00F94539" w:rsidRDefault="00F94539" w:rsidP="00F94539">
      <w:pPr>
        <w:pStyle w:val="Heading7"/>
      </w:pPr>
      <w:r>
        <w:t>biopama project</w:t>
      </w:r>
    </w:p>
    <w:p w14:paraId="04FD4481" w14:textId="77777777" w:rsidR="00F94539" w:rsidRDefault="007E69F6" w:rsidP="00F94539">
      <w:pPr>
        <w:pStyle w:val="Heading8"/>
      </w:pPr>
      <w:r>
        <w:t>drupal-ris</w:t>
      </w:r>
      <w:r w:rsidR="00F94539">
        <w:t>-vm</w:t>
      </w:r>
    </w:p>
    <w:p w14:paraId="0339C4A9" w14:textId="77777777" w:rsidR="005D6E60" w:rsidRPr="005D6E60" w:rsidRDefault="005D6E60" w:rsidP="005D6E60">
      <w:pPr>
        <w:pStyle w:val="BodyText2"/>
      </w:pPr>
      <w:r>
        <w:t xml:space="preserve">Click install of Drupal </w:t>
      </w:r>
      <w:r w:rsidR="003B017C">
        <w:t>(8.3.8)</w:t>
      </w:r>
    </w:p>
    <w:p w14:paraId="5A3A38EC" w14:textId="77777777" w:rsidR="00A35ED8" w:rsidRDefault="00A35ED8" w:rsidP="00A35ED8">
      <w:pPr>
        <w:pStyle w:val="BodyText2"/>
      </w:pPr>
      <w:r>
        <w:t>Site address</w:t>
      </w:r>
      <w:r>
        <w:tab/>
      </w:r>
      <w:r>
        <w:tab/>
      </w:r>
      <w:r>
        <w:tab/>
      </w:r>
      <w:hyperlink r:id="rId747" w:history="1">
        <w:r w:rsidR="00BB47DC" w:rsidRPr="00C839AD">
          <w:rPr>
            <w:rStyle w:val="Hyperlink"/>
          </w:rPr>
          <w:t>http://35.224.90.47/</w:t>
        </w:r>
      </w:hyperlink>
      <w:r w:rsidR="00BB47DC">
        <w:t xml:space="preserve"> </w:t>
      </w:r>
    </w:p>
    <w:p w14:paraId="06A6920D" w14:textId="77777777" w:rsidR="00A35ED8" w:rsidRDefault="00A35ED8" w:rsidP="00A35ED8">
      <w:pPr>
        <w:pStyle w:val="BodyText2"/>
      </w:pPr>
      <w:r>
        <w:t>Admin URL</w:t>
      </w:r>
      <w:r>
        <w:tab/>
      </w:r>
      <w:r>
        <w:tab/>
      </w:r>
      <w:r>
        <w:tab/>
      </w:r>
      <w:hyperlink r:id="rId748" w:history="1">
        <w:r w:rsidR="00BB47DC" w:rsidRPr="00C839AD">
          <w:rPr>
            <w:rStyle w:val="Hyperlink"/>
          </w:rPr>
          <w:t>http://35.224.90.47/user/login</w:t>
        </w:r>
      </w:hyperlink>
      <w:r w:rsidR="00BB47DC">
        <w:t xml:space="preserve"> </w:t>
      </w:r>
    </w:p>
    <w:p w14:paraId="3F3DBECF" w14:textId="77777777" w:rsidR="00A35ED8" w:rsidRDefault="00A35ED8" w:rsidP="00A35ED8">
      <w:pPr>
        <w:pStyle w:val="BodyText2"/>
      </w:pPr>
      <w:r>
        <w:t>Drupal MySQL user</w:t>
      </w:r>
      <w:r>
        <w:tab/>
      </w:r>
      <w:r>
        <w:tab/>
      </w:r>
      <w:r>
        <w:tab/>
        <w:t>drupal</w:t>
      </w:r>
    </w:p>
    <w:p w14:paraId="3ECDECFB" w14:textId="77777777" w:rsidR="00535F26" w:rsidRDefault="00A35ED8" w:rsidP="00A35ED8">
      <w:pPr>
        <w:pStyle w:val="BodyText2"/>
      </w:pPr>
      <w:r>
        <w:t>Drupal MySQL password (Temporary)</w:t>
      </w:r>
      <w:r>
        <w:tab/>
      </w:r>
      <w:r w:rsidR="00BB47DC" w:rsidRPr="00BB47DC">
        <w:t>pXyVA7uX</w:t>
      </w:r>
    </w:p>
    <w:p w14:paraId="7D093498" w14:textId="77777777" w:rsidR="00A35ED8" w:rsidRDefault="00A35ED8" w:rsidP="00A35ED8">
      <w:pPr>
        <w:pStyle w:val="BodyText2"/>
      </w:pPr>
      <w:r>
        <w:t>Instance</w:t>
      </w:r>
      <w:r>
        <w:tab/>
      </w:r>
      <w:r>
        <w:tab/>
      </w:r>
      <w:r>
        <w:tab/>
      </w:r>
      <w:r>
        <w:tab/>
        <w:t>drupal-</w:t>
      </w:r>
      <w:r w:rsidR="00BB47DC">
        <w:t>3</w:t>
      </w:r>
      <w:r>
        <w:t>-vm</w:t>
      </w:r>
    </w:p>
    <w:p w14:paraId="65339C22" w14:textId="77777777" w:rsidR="00A35ED8" w:rsidRDefault="00A35ED8" w:rsidP="00A35ED8">
      <w:pPr>
        <w:pStyle w:val="BodyText2"/>
      </w:pPr>
      <w:r>
        <w:t>Instance zone</w:t>
      </w:r>
      <w:r>
        <w:tab/>
      </w:r>
      <w:r>
        <w:tab/>
      </w:r>
      <w:r>
        <w:tab/>
        <w:t>us-central1-f</w:t>
      </w:r>
    </w:p>
    <w:p w14:paraId="07F9BA5E" w14:textId="77777777" w:rsidR="00A35ED8" w:rsidRDefault="00A35ED8" w:rsidP="00A35ED8">
      <w:pPr>
        <w:pStyle w:val="BodyText2"/>
      </w:pPr>
      <w:r>
        <w:t>Instance machine type</w:t>
      </w:r>
      <w:r>
        <w:tab/>
      </w:r>
      <w:r>
        <w:tab/>
        <w:t>g1-small</w:t>
      </w:r>
    </w:p>
    <w:p w14:paraId="126F5ED9" w14:textId="77777777" w:rsidR="00A35ED8" w:rsidRDefault="00A35ED8" w:rsidP="00A35ED8">
      <w:pPr>
        <w:pStyle w:val="BodyText2"/>
      </w:pPr>
      <w:r>
        <w:t>Drupal MySQL database</w:t>
      </w:r>
      <w:r>
        <w:tab/>
      </w:r>
      <w:r>
        <w:tab/>
        <w:t>drupal</w:t>
      </w:r>
    </w:p>
    <w:p w14:paraId="5596753C" w14:textId="77777777" w:rsidR="00A35ED8" w:rsidRDefault="00A35ED8" w:rsidP="00A35ED8">
      <w:pPr>
        <w:pStyle w:val="BodyText2"/>
      </w:pPr>
      <w:r>
        <w:t>Operating system</w:t>
      </w:r>
      <w:r>
        <w:tab/>
      </w:r>
      <w:r>
        <w:tab/>
      </w:r>
      <w:r>
        <w:tab/>
        <w:t>Debian (9)</w:t>
      </w:r>
    </w:p>
    <w:p w14:paraId="081C66CD" w14:textId="77777777" w:rsidR="00A35ED8" w:rsidRDefault="00A35ED8" w:rsidP="00A35ED8">
      <w:pPr>
        <w:pStyle w:val="BodyText2"/>
      </w:pPr>
      <w:r>
        <w:t>Software</w:t>
      </w:r>
      <w:r>
        <w:tab/>
        <w:t>Apache (2.4.25), MySQL (5.7.20), PHP (7.0.19)</w:t>
      </w:r>
    </w:p>
    <w:p w14:paraId="44A07E72" w14:textId="77777777" w:rsidR="00BB47DC" w:rsidRDefault="003B017C" w:rsidP="00A35ED8">
      <w:pPr>
        <w:pStyle w:val="BodyText2"/>
      </w:pPr>
      <w:r>
        <w:t>Site:</w:t>
      </w:r>
      <w:r>
        <w:tab/>
        <w:t>biopama ris development</w:t>
      </w:r>
    </w:p>
    <w:p w14:paraId="5C1FA930" w14:textId="77777777" w:rsidR="00BB47DC" w:rsidRPr="00A35ED8" w:rsidRDefault="00BB47DC" w:rsidP="00A35ED8">
      <w:pPr>
        <w:pStyle w:val="BodyText2"/>
      </w:pPr>
      <w:r>
        <w:t>password Manager.2013</w:t>
      </w:r>
    </w:p>
    <w:p w14:paraId="45AA851B" w14:textId="77777777" w:rsidR="00472767" w:rsidRDefault="00472767" w:rsidP="0050563E">
      <w:pPr>
        <w:pStyle w:val="Heading5"/>
      </w:pPr>
      <w:r>
        <w:t xml:space="preserve">Cloud Storage </w:t>
      </w:r>
    </w:p>
    <w:p w14:paraId="39C14183" w14:textId="77777777" w:rsidR="00472767" w:rsidRDefault="00472767" w:rsidP="008B6883">
      <w:pPr>
        <w:pStyle w:val="BodyText2"/>
      </w:pPr>
      <w:r>
        <w:t xml:space="preserve">You cannot write files to the server in GAE so you have to set up and use Google Cloud Storage. </w:t>
      </w:r>
    </w:p>
    <w:p w14:paraId="45FB1D39" w14:textId="77777777" w:rsidR="00472767" w:rsidRDefault="00472767" w:rsidP="0050563E">
      <w:pPr>
        <w:pStyle w:val="Heading6"/>
      </w:pPr>
      <w:r>
        <w:t>Browsing files</w:t>
      </w:r>
    </w:p>
    <w:p w14:paraId="4D9CFD5B" w14:textId="77777777" w:rsidR="00472767" w:rsidRPr="00E43913" w:rsidRDefault="00F93724" w:rsidP="008B6883">
      <w:pPr>
        <w:pStyle w:val="BodyText2"/>
      </w:pPr>
      <w:r>
        <w:t xml:space="preserve">In the Console, Click on Products and Services | Storage | Browser and then click on the </w:t>
      </w:r>
      <w:r w:rsidR="00B23A54">
        <w:t>bucket</w:t>
      </w:r>
      <w:r>
        <w:t>.</w:t>
      </w:r>
    </w:p>
    <w:p w14:paraId="1AB06A3F" w14:textId="77777777" w:rsidR="00472767" w:rsidRDefault="00472767" w:rsidP="0050563E">
      <w:pPr>
        <w:pStyle w:val="Heading6"/>
      </w:pPr>
      <w:r>
        <w:t>Client Libraries</w:t>
      </w:r>
    </w:p>
    <w:p w14:paraId="7CE8B2B9" w14:textId="77777777" w:rsidR="00472767" w:rsidRPr="005D143A" w:rsidRDefault="00472767" w:rsidP="008B6883">
      <w:pPr>
        <w:pStyle w:val="BodyText2"/>
      </w:pPr>
      <w:r>
        <w:t xml:space="preserve">There are several client libraries for accessing GCS and the differences are described </w:t>
      </w:r>
      <w:hyperlink r:id="rId749" w:history="1">
        <w:r w:rsidRPr="005D143A">
          <w:rPr>
            <w:rStyle w:val="Hyperlink"/>
          </w:rPr>
          <w:t>here</w:t>
        </w:r>
      </w:hyperlink>
      <w:r>
        <w:t>.</w:t>
      </w:r>
    </w:p>
    <w:p w14:paraId="061D5A1F" w14:textId="77777777" w:rsidR="00472767" w:rsidRDefault="00472767" w:rsidP="0050563E">
      <w:pPr>
        <w:pStyle w:val="Heading7"/>
      </w:pPr>
      <w:r w:rsidRPr="001E7B39">
        <w:t>GoogleAppEngineCloudStorageClient</w:t>
      </w:r>
    </w:p>
    <w:p w14:paraId="2F1714EE"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38AB4BF" w14:textId="77777777" w:rsidR="00472767" w:rsidRDefault="00472767" w:rsidP="008B6883">
      <w:pPr>
        <w:pStyle w:val="BodyText2"/>
      </w:pPr>
      <w:r>
        <w:t xml:space="preserve">To install the client library in App Engine (following instructions </w:t>
      </w:r>
      <w:hyperlink r:id="rId750" w:anchor="installing_a_library" w:history="1">
        <w:r w:rsidRPr="001E7B39">
          <w:rPr>
            <w:rStyle w:val="Hyperlink"/>
          </w:rPr>
          <w:t>here</w:t>
        </w:r>
      </w:hyperlink>
      <w:r>
        <w:t>):</w:t>
      </w:r>
    </w:p>
    <w:p w14:paraId="1B44C567" w14:textId="77777777" w:rsidR="00472767" w:rsidRDefault="00472767" w:rsidP="0050563E">
      <w:pPr>
        <w:pStyle w:val="ListBullet2"/>
      </w:pPr>
      <w:r>
        <w:t>Create a folder in the app engine project called ‘lib’</w:t>
      </w:r>
    </w:p>
    <w:p w14:paraId="3855B4DE" w14:textId="77777777" w:rsidR="00472767" w:rsidRDefault="00472767" w:rsidP="0050563E">
      <w:pPr>
        <w:pStyle w:val="ListBullet2"/>
      </w:pPr>
      <w:r>
        <w:t>Create a file in the project root called ‘</w:t>
      </w:r>
      <w:r w:rsidRPr="001E7B39">
        <w:t>appengine_config.py</w:t>
      </w:r>
      <w:r>
        <w:t>’</w:t>
      </w:r>
    </w:p>
    <w:p w14:paraId="4B08882F" w14:textId="77777777" w:rsidR="00472767" w:rsidRDefault="00472767" w:rsidP="0050563E">
      <w:pPr>
        <w:pStyle w:val="ListBullet2"/>
      </w:pPr>
      <w:r>
        <w:t xml:space="preserve">Add the text from the instructions </w:t>
      </w:r>
    </w:p>
    <w:p w14:paraId="215D3D41" w14:textId="77777777" w:rsidR="00472767" w:rsidRDefault="00472767" w:rsidP="0050563E">
      <w:pPr>
        <w:pStyle w:val="ListBullet2"/>
      </w:pPr>
      <w:r>
        <w:t xml:space="preserve">Install the client library (this puts it in the lib folder of the app engine project): </w:t>
      </w:r>
    </w:p>
    <w:p w14:paraId="1103B9B6" w14:textId="77777777" w:rsidR="00472767" w:rsidRDefault="00472767" w:rsidP="0050563E">
      <w:pPr>
        <w:pStyle w:val="Unix"/>
      </w:pPr>
      <w:r w:rsidRPr="001E7B39">
        <w:t>pip install GoogleAppEngineCloudStorageClient -t "E:/cottaan/My Documents/github repos/geeImageServer/lib"</w:t>
      </w:r>
    </w:p>
    <w:p w14:paraId="56F83F7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CA711CC" w14:textId="77777777" w:rsidR="00472767" w:rsidRDefault="00472767" w:rsidP="0050563E">
      <w:pPr>
        <w:pStyle w:val="Unix"/>
      </w:pPr>
      <w:r w:rsidRPr="007B0A4F">
        <w:t>import cloudstorage as gcs</w:t>
      </w:r>
    </w:p>
    <w:p w14:paraId="00626B9F" w14:textId="77777777" w:rsidR="00472767" w:rsidRDefault="00472767" w:rsidP="0050563E">
      <w:pPr>
        <w:pStyle w:val="Unix"/>
      </w:pPr>
      <w:r w:rsidRPr="005F7CD7">
        <w:t>from google.appengine.api import app_identity</w:t>
      </w:r>
    </w:p>
    <w:p w14:paraId="5AC76231"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2E0ECAD2" w14:textId="77777777" w:rsidR="00472767" w:rsidRDefault="00472767" w:rsidP="0050563E">
      <w:pPr>
        <w:pStyle w:val="Heading7"/>
      </w:pPr>
      <w:r>
        <w:t>Google APIs Client Library for Python</w:t>
      </w:r>
    </w:p>
    <w:p w14:paraId="08879410" w14:textId="77777777" w:rsidR="00472767" w:rsidRPr="009B6FA1" w:rsidRDefault="000D5C35" w:rsidP="008B6883">
      <w:pPr>
        <w:pStyle w:val="BodyText2"/>
      </w:pPr>
      <w:hyperlink r:id="rId751" w:history="1">
        <w:r w:rsidR="00472767" w:rsidRPr="009B6FA1">
          <w:rPr>
            <w:rStyle w:val="Hyperlink"/>
          </w:rPr>
          <w:t>This</w:t>
        </w:r>
      </w:hyperlink>
      <w:r w:rsidR="00472767">
        <w:t xml:space="preserve"> is a generic client library for all the Google discovery based APIs.</w:t>
      </w:r>
    </w:p>
    <w:p w14:paraId="5447DF03" w14:textId="77777777" w:rsidR="00472767" w:rsidRPr="00AE0AF4" w:rsidRDefault="00AE0AF4" w:rsidP="00AE0AF4">
      <w:pPr>
        <w:pStyle w:val="Heading7"/>
      </w:pPr>
      <w:r w:rsidRPr="00AE0AF4">
        <w:lastRenderedPageBreak/>
        <w:t>Google Cloud Client Library for Python</w:t>
      </w:r>
    </w:p>
    <w:p w14:paraId="64434E94" w14:textId="77777777" w:rsidR="00472767" w:rsidRDefault="00472767" w:rsidP="0050563E">
      <w:pPr>
        <w:pStyle w:val="Heading8"/>
      </w:pPr>
      <w:bookmarkStart w:id="145" w:name="_Installing_1"/>
      <w:bookmarkEnd w:id="145"/>
      <w:r>
        <w:t>Installing</w:t>
      </w:r>
    </w:p>
    <w:p w14:paraId="052A7177" w14:textId="77777777" w:rsidR="00472767" w:rsidRDefault="000D5C35" w:rsidP="008B6883">
      <w:pPr>
        <w:pStyle w:val="BodyText2"/>
      </w:pPr>
      <w:hyperlink r:id="rId752" w:history="1">
        <w:r w:rsidR="00472767" w:rsidRPr="009B6FA1">
          <w:rPr>
            <w:rStyle w:val="Hyperlink"/>
          </w:rPr>
          <w:t>This</w:t>
        </w:r>
      </w:hyperlink>
      <w:r w:rsidR="00472767">
        <w:t xml:space="preserve"> is a client library specific to Google Cloud Storage. Installing via pip:</w:t>
      </w:r>
    </w:p>
    <w:p w14:paraId="484F92B5" w14:textId="77777777" w:rsidR="00472767" w:rsidRDefault="00472767" w:rsidP="0050563E">
      <w:pPr>
        <w:pStyle w:val="Unix"/>
      </w:pPr>
      <w:r w:rsidRPr="009B6FA1">
        <w:t>pip install --upgrade google-cloud-storage</w:t>
      </w:r>
    </w:p>
    <w:p w14:paraId="2FBC179A" w14:textId="77777777" w:rsidR="00472767" w:rsidRPr="009B6FA1" w:rsidRDefault="00472767" w:rsidP="008B6883">
      <w:pPr>
        <w:pStyle w:val="BodyText2"/>
      </w:pPr>
      <w:r>
        <w:t xml:space="preserve">Installed to </w:t>
      </w:r>
      <w:r w:rsidRPr="00184D25">
        <w:t>c:\anaconda\lib\site-packages</w:t>
      </w:r>
      <w:r>
        <w:t>.</w:t>
      </w:r>
    </w:p>
    <w:p w14:paraId="5DE22D5C" w14:textId="77777777" w:rsidR="00472767" w:rsidRDefault="00472767" w:rsidP="0050563E">
      <w:pPr>
        <w:pStyle w:val="Heading8"/>
      </w:pPr>
      <w:r>
        <w:t>Authenticating</w:t>
      </w:r>
    </w:p>
    <w:p w14:paraId="48F30806" w14:textId="77777777" w:rsidR="00472767" w:rsidRDefault="00472767" w:rsidP="008B6883">
      <w:pPr>
        <w:pStyle w:val="BodyText2"/>
      </w:pPr>
      <w:r>
        <w:t xml:space="preserve">Following instructions </w:t>
      </w:r>
      <w:hyperlink r:id="rId753" w:history="1">
        <w:r w:rsidRPr="00E37641">
          <w:rPr>
            <w:rStyle w:val="Hyperlink"/>
          </w:rPr>
          <w:t>here</w:t>
        </w:r>
      </w:hyperlink>
      <w:r>
        <w:t>.</w:t>
      </w:r>
    </w:p>
    <w:p w14:paraId="2E87B3B5" w14:textId="77777777" w:rsidR="00472767" w:rsidRDefault="00472767" w:rsidP="0050563E">
      <w:pPr>
        <w:pStyle w:val="ListBullet2"/>
      </w:pPr>
      <w:r>
        <w:t>C:\Users\cottaan&gt;gcloud beta auth application-default login – this installed some components</w:t>
      </w:r>
    </w:p>
    <w:p w14:paraId="27060551" w14:textId="77777777" w:rsidR="00472767" w:rsidRDefault="00472767" w:rsidP="0050563E">
      <w:pPr>
        <w:pStyle w:val="ListBullet2"/>
      </w:pPr>
      <w:r>
        <w:t>C:\Users\cottaan&gt;gcloud beta auth application-default login – went to a website where I authenticated</w:t>
      </w:r>
    </w:p>
    <w:p w14:paraId="2D06B0BF" w14:textId="77777777" w:rsidR="00472767" w:rsidRDefault="00472767" w:rsidP="0050563E">
      <w:pPr>
        <w:pStyle w:val="Unix"/>
      </w:pPr>
      <w:r>
        <w:t>C:\Users\cottaan&gt;gcloud beta auth application-default login</w:t>
      </w:r>
    </w:p>
    <w:p w14:paraId="74B74B54" w14:textId="77777777" w:rsidR="00472767" w:rsidRDefault="00472767" w:rsidP="0050563E">
      <w:pPr>
        <w:pStyle w:val="Unix"/>
      </w:pPr>
      <w:r>
        <w:t>Your browser has been opened to visit:</w:t>
      </w:r>
    </w:p>
    <w:p w14:paraId="36D1BB58" w14:textId="77777777" w:rsidR="00472767" w:rsidRDefault="00472767" w:rsidP="0050563E">
      <w:pPr>
        <w:pStyle w:val="Unix"/>
      </w:pPr>
      <w:r>
        <w:t xml:space="preserve">    https://accounts.google.com/o/oauth2/auth?redirect_......</w:t>
      </w:r>
    </w:p>
    <w:p w14:paraId="270CF31D" w14:textId="77777777" w:rsidR="00472767" w:rsidRDefault="00472767" w:rsidP="0050563E">
      <w:pPr>
        <w:pStyle w:val="Unix"/>
      </w:pPr>
      <w:r>
        <w:t>Credentials saved to file: [C:\Users\cottaan\AppData\Roaming\gcloud\application_default_credentials.json]</w:t>
      </w:r>
    </w:p>
    <w:p w14:paraId="36D778B3" w14:textId="77777777" w:rsidR="00472767" w:rsidRDefault="00472767" w:rsidP="0050563E">
      <w:pPr>
        <w:pStyle w:val="Unix"/>
      </w:pPr>
      <w:r>
        <w:t>These credentials will be used by any library that requests Application Default Credentials.</w:t>
      </w:r>
    </w:p>
    <w:p w14:paraId="033E4AB7" w14:textId="77777777" w:rsidR="00472767" w:rsidRDefault="00472767" w:rsidP="0050563E">
      <w:pPr>
        <w:pStyle w:val="ListBullet2"/>
      </w:pPr>
      <w:r>
        <w:t>C:\Users\cottaan&gt;gcloud auth login</w:t>
      </w:r>
    </w:p>
    <w:p w14:paraId="07C5003D" w14:textId="77777777" w:rsidR="00472767" w:rsidRDefault="00472767" w:rsidP="0050563E">
      <w:pPr>
        <w:pStyle w:val="Unix"/>
      </w:pPr>
      <w:r>
        <w:t>Your browser has been opened to visit:</w:t>
      </w:r>
    </w:p>
    <w:p w14:paraId="2BA6C8A7" w14:textId="77777777" w:rsidR="00472767" w:rsidRDefault="00472767" w:rsidP="0050563E">
      <w:pPr>
        <w:pStyle w:val="Unix"/>
      </w:pPr>
      <w:r>
        <w:t xml:space="preserve">    https://accounts.google.com/o/oauth2/auth?redirect_uri............</w:t>
      </w:r>
    </w:p>
    <w:p w14:paraId="386C8ABF" w14:textId="77777777" w:rsidR="00472767" w:rsidRDefault="00472767" w:rsidP="0050563E">
      <w:pPr>
        <w:pStyle w:val="Unix"/>
      </w:pPr>
      <w:r>
        <w:t>WARNING: `gcloud auth login` no longer writes application default credentials.</w:t>
      </w:r>
    </w:p>
    <w:p w14:paraId="3713950C" w14:textId="77777777" w:rsidR="00472767" w:rsidRDefault="00472767" w:rsidP="0050563E">
      <w:pPr>
        <w:pStyle w:val="Unix"/>
      </w:pPr>
      <w:r>
        <w:t>If you need to use ADC, see:</w:t>
      </w:r>
    </w:p>
    <w:p w14:paraId="0549AC74" w14:textId="77777777" w:rsidR="00472767" w:rsidRDefault="00472767" w:rsidP="0050563E">
      <w:pPr>
        <w:pStyle w:val="Unix"/>
      </w:pPr>
      <w:r>
        <w:t xml:space="preserve">  gcloud auth application-default --help</w:t>
      </w:r>
    </w:p>
    <w:p w14:paraId="76698F5E" w14:textId="77777777" w:rsidR="00472767" w:rsidRDefault="00472767" w:rsidP="0050563E">
      <w:pPr>
        <w:pStyle w:val="Unix"/>
      </w:pPr>
      <w:r>
        <w:t>You are now logged in as [a.cottam@gmail.com].</w:t>
      </w:r>
    </w:p>
    <w:p w14:paraId="4AADEFF3" w14:textId="77777777" w:rsidR="00472767" w:rsidRDefault="00472767" w:rsidP="0050563E">
      <w:pPr>
        <w:pStyle w:val="Unix"/>
      </w:pPr>
      <w:r>
        <w:t>Your current project is [None].  You can change this setting by running:</w:t>
      </w:r>
    </w:p>
    <w:p w14:paraId="0DDB1F36" w14:textId="77777777" w:rsidR="00472767" w:rsidRDefault="00472767" w:rsidP="0050563E">
      <w:pPr>
        <w:pStyle w:val="Unix"/>
      </w:pPr>
      <w:r>
        <w:t xml:space="preserve">  $ gcloud config set project PROJECT_ID</w:t>
      </w:r>
    </w:p>
    <w:p w14:paraId="2A491D9B" w14:textId="77777777" w:rsidR="00472767" w:rsidRDefault="00472767" w:rsidP="0050563E">
      <w:pPr>
        <w:pStyle w:val="ListBullet2"/>
      </w:pPr>
      <w:r>
        <w:t>C:\Users\cottaan&gt;gcloud config set project water-world</w:t>
      </w:r>
    </w:p>
    <w:p w14:paraId="5201859F" w14:textId="77777777" w:rsidR="00472767" w:rsidRDefault="00472767" w:rsidP="0050563E">
      <w:pPr>
        <w:pStyle w:val="Unix"/>
      </w:pPr>
      <w:r>
        <w:t>Updated property [core/project].</w:t>
      </w:r>
    </w:p>
    <w:p w14:paraId="1F6FF516" w14:textId="77777777" w:rsidR="00472767" w:rsidRDefault="00472767" w:rsidP="0050563E">
      <w:pPr>
        <w:pStyle w:val="Unix"/>
      </w:pPr>
      <w:r>
        <w:t>C:\Users\cottaan&gt;gcloud auth login</w:t>
      </w:r>
    </w:p>
    <w:p w14:paraId="251A1C0B" w14:textId="77777777" w:rsidR="00472767" w:rsidRDefault="00472767" w:rsidP="0050563E">
      <w:pPr>
        <w:pStyle w:val="Unix"/>
      </w:pPr>
      <w:r>
        <w:t>Your browser has been opened to visit:</w:t>
      </w:r>
    </w:p>
    <w:p w14:paraId="75B29DAC" w14:textId="77777777" w:rsidR="00472767" w:rsidRDefault="00472767" w:rsidP="0050563E">
      <w:pPr>
        <w:pStyle w:val="Unix"/>
      </w:pPr>
      <w:r>
        <w:t xml:space="preserve">    https://accounts.google.com/o/oauth2/auth?...</w:t>
      </w:r>
    </w:p>
    <w:p w14:paraId="6057BADB" w14:textId="77777777" w:rsidR="00472767" w:rsidRDefault="00472767" w:rsidP="0050563E">
      <w:pPr>
        <w:pStyle w:val="Unix"/>
      </w:pPr>
      <w:r>
        <w:t>WARNING: `gcloud auth login` no longer writes application default credentials.</w:t>
      </w:r>
    </w:p>
    <w:p w14:paraId="20A848A4" w14:textId="77777777" w:rsidR="00472767" w:rsidRDefault="00472767" w:rsidP="0050563E">
      <w:pPr>
        <w:pStyle w:val="Unix"/>
      </w:pPr>
      <w:r>
        <w:t>If you need to use ADC, see:</w:t>
      </w:r>
    </w:p>
    <w:p w14:paraId="72F77053" w14:textId="77777777" w:rsidR="00472767" w:rsidRDefault="00472767" w:rsidP="0050563E">
      <w:pPr>
        <w:pStyle w:val="Unix"/>
      </w:pPr>
      <w:r>
        <w:t xml:space="preserve">  gcloud auth application-default --help</w:t>
      </w:r>
    </w:p>
    <w:p w14:paraId="199D1B90" w14:textId="77777777" w:rsidR="00472767" w:rsidRDefault="00472767" w:rsidP="0050563E">
      <w:pPr>
        <w:pStyle w:val="Unix"/>
      </w:pPr>
      <w:r>
        <w:t>You are now logged in as [a.cottam@gmail.com].</w:t>
      </w:r>
    </w:p>
    <w:p w14:paraId="3B371D15" w14:textId="77777777" w:rsidR="00472767" w:rsidRDefault="00472767" w:rsidP="0050563E">
      <w:pPr>
        <w:pStyle w:val="Unix"/>
      </w:pPr>
      <w:r>
        <w:t>Your current project is [water-world].  You can change this setting by running:</w:t>
      </w:r>
    </w:p>
    <w:p w14:paraId="4C638A31" w14:textId="77777777" w:rsidR="00472767" w:rsidRDefault="00472767" w:rsidP="0050563E">
      <w:pPr>
        <w:pStyle w:val="Unix"/>
      </w:pPr>
      <w:r>
        <w:t xml:space="preserve">  $ gcloud config set project PROJECT_ID</w:t>
      </w:r>
    </w:p>
    <w:p w14:paraId="21B9524B" w14:textId="77777777" w:rsidR="00472767" w:rsidRPr="00E37641" w:rsidRDefault="00472767" w:rsidP="008B6883">
      <w:pPr>
        <w:pStyle w:val="BodyText2"/>
      </w:pPr>
      <w:r>
        <w:t>I am using this in the tool to get all the water datasets from a bucket and downloading them.</w:t>
      </w:r>
    </w:p>
    <w:p w14:paraId="5D96CE94" w14:textId="77777777" w:rsidR="002125FE" w:rsidRDefault="002125FE" w:rsidP="002125FE">
      <w:pPr>
        <w:pStyle w:val="Heading6"/>
      </w:pPr>
      <w:r>
        <w:t>gsutil</w:t>
      </w:r>
    </w:p>
    <w:p w14:paraId="7D7FDA9B" w14:textId="77777777"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2CF25A28" w14:textId="77777777" w:rsidR="00322A8C" w:rsidRDefault="00322A8C" w:rsidP="00322A8C">
      <w:pPr>
        <w:pStyle w:val="Heading7"/>
      </w:pPr>
      <w:r>
        <w:t>ACLs</w:t>
      </w:r>
    </w:p>
    <w:p w14:paraId="68796F18" w14:textId="77777777" w:rsidR="00322A8C" w:rsidRDefault="00322A8C" w:rsidP="008B6883">
      <w:pPr>
        <w:pStyle w:val="BodyText2"/>
      </w:pPr>
      <w:r>
        <w:t>To set ACL rights to all users for a particular bucket, you can use the gcloud command:</w:t>
      </w:r>
    </w:p>
    <w:p w14:paraId="15A7DF43" w14:textId="77777777" w:rsidR="00322A8C" w:rsidRDefault="00322A8C" w:rsidP="00322A8C">
      <w:pPr>
        <w:pStyle w:val="Unix"/>
      </w:pPr>
      <w:r>
        <w:t>Andrews-MacBook-Air:~ andrewcottam$ gcloud auth login                                                       --------------this will open a browser and let you login ---- then -&gt;</w:t>
      </w:r>
    </w:p>
    <w:p w14:paraId="642CC443" w14:textId="77777777" w:rsidR="00322A8C" w:rsidRDefault="00322A8C" w:rsidP="00322A8C">
      <w:pPr>
        <w:pStyle w:val="Unix"/>
      </w:pPr>
      <w:r>
        <w:t>Andrews-MacBook-Air:~ andrewcottam$ gsutil setdefacl public-read gs://staging.geeimageserver.appspot.com</w:t>
      </w:r>
    </w:p>
    <w:p w14:paraId="24721DA7" w14:textId="77777777" w:rsidR="00322A8C" w:rsidRDefault="00322A8C" w:rsidP="00322A8C">
      <w:pPr>
        <w:pStyle w:val="Unix"/>
      </w:pPr>
      <w:r>
        <w:t>Andrews-MacBook-Air:~ andrewcottam$ gsutil setdefacl public-read gs://geeimageserver.appspot.com</w:t>
      </w:r>
    </w:p>
    <w:p w14:paraId="48E844F1" w14:textId="77777777" w:rsidR="00322A8C" w:rsidRDefault="00322A8C" w:rsidP="008B6883">
      <w:pPr>
        <w:pStyle w:val="BodyText2"/>
      </w:pPr>
      <w:r>
        <w:t>To change acls for buckets:</w:t>
      </w:r>
    </w:p>
    <w:p w14:paraId="11A9B103"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35F8834D" w14:textId="77777777" w:rsidR="00322A8C" w:rsidRDefault="00322A8C" w:rsidP="00322A8C">
      <w:pPr>
        <w:pStyle w:val="Heading7"/>
      </w:pPr>
      <w:r>
        <w:t>Copying files to GCS</w:t>
      </w:r>
    </w:p>
    <w:p w14:paraId="19D1F831" w14:textId="77777777" w:rsidR="00322A8C" w:rsidRDefault="00322A8C" w:rsidP="008B6883">
      <w:pPr>
        <w:pStyle w:val="BodyText2"/>
      </w:pPr>
      <w:r>
        <w:t>To move a whole directory of files to a bucket in a parallel way:</w:t>
      </w:r>
    </w:p>
    <w:p w14:paraId="272B33C3" w14:textId="77777777" w:rsidR="00322A8C" w:rsidRDefault="00322A8C" w:rsidP="00322A8C">
      <w:pPr>
        <w:pStyle w:val="Unix"/>
      </w:pPr>
      <w:r w:rsidRPr="00B76DDB">
        <w:t>blishten:~/workspace (master) $ gsutil -m cp -r "/home/ubuntu/workspace/tiles/wdpa_africa/" gs://geeimageserver.appspot.com</w:t>
      </w:r>
    </w:p>
    <w:p w14:paraId="3F6D9003" w14:textId="77777777" w:rsidR="00322A8C" w:rsidRDefault="00322A8C" w:rsidP="00322A8C">
      <w:pPr>
        <w:pStyle w:val="Heading7"/>
      </w:pPr>
      <w:r>
        <w:t>Deleting files</w:t>
      </w:r>
    </w:p>
    <w:p w14:paraId="693AAA90" w14:textId="77777777" w:rsidR="00322A8C" w:rsidRDefault="00322A8C" w:rsidP="008B6883">
      <w:pPr>
        <w:pStyle w:val="BodyText2"/>
      </w:pPr>
      <w:r>
        <w:lastRenderedPageBreak/>
        <w:t>To delete a whole directory of files in a parallel way:</w:t>
      </w:r>
    </w:p>
    <w:p w14:paraId="0AAE5099" w14:textId="77777777" w:rsidR="00322A8C" w:rsidRDefault="00322A8C" w:rsidP="00322A8C">
      <w:pPr>
        <w:pStyle w:val="Unix"/>
      </w:pPr>
      <w:r w:rsidRPr="008D1CCE">
        <w:t>a_cottam@geeimageserver:~$ gsutil -m rm -r gs://geeimageserver.appspot.com/vectorTiles/wdpa_africa</w:t>
      </w:r>
    </w:p>
    <w:p w14:paraId="5C56C1D7" w14:textId="77777777" w:rsidR="002125FE" w:rsidRDefault="002125FE" w:rsidP="002125FE">
      <w:pPr>
        <w:pStyle w:val="Heading7"/>
      </w:pPr>
      <w:r>
        <w:t>CORS</w:t>
      </w:r>
    </w:p>
    <w:p w14:paraId="07574128" w14:textId="77777777" w:rsidR="002125FE" w:rsidRDefault="002125FE" w:rsidP="002125FE">
      <w:pPr>
        <w:pStyle w:val="Heading8"/>
      </w:pPr>
      <w:r>
        <w:t>Configuring</w:t>
      </w:r>
    </w:p>
    <w:p w14:paraId="396B4C29" w14:textId="77777777" w:rsidR="00F81285" w:rsidRDefault="002125FE" w:rsidP="008B6883">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64559650" w14:textId="77777777" w:rsidR="00F81285" w:rsidRDefault="00F81285" w:rsidP="00F81285">
      <w:pPr>
        <w:pStyle w:val="Heading9"/>
      </w:pPr>
      <w:r>
        <w:t xml:space="preserve">On </w:t>
      </w:r>
      <w:r w:rsidRPr="00A24619">
        <w:t>gs://geeimageserver.appspot.com</w:t>
      </w:r>
    </w:p>
    <w:p w14:paraId="42745799" w14:textId="77777777" w:rsidR="002125FE" w:rsidRDefault="002125FE" w:rsidP="008B6883">
      <w:pPr>
        <w:pStyle w:val="BodyText2"/>
      </w:pPr>
      <w:r>
        <w:t>Updating the following bucket:</w:t>
      </w:r>
    </w:p>
    <w:p w14:paraId="04516EF0" w14:textId="77777777" w:rsidR="002125FE" w:rsidRDefault="000D5C35" w:rsidP="008B6883">
      <w:pPr>
        <w:pStyle w:val="BodyText2"/>
      </w:pPr>
      <w:hyperlink r:id="rId754" w:history="1">
        <w:r w:rsidR="002125FE" w:rsidRPr="00235194">
          <w:rPr>
            <w:rStyle w:val="Hyperlink"/>
          </w:rPr>
          <w:t>https://console.cloud.google.com/storage/browser/geeimageserver.appspot.com/</w:t>
        </w:r>
      </w:hyperlink>
      <w:r w:rsidR="002125FE">
        <w:t xml:space="preserve"> </w:t>
      </w:r>
    </w:p>
    <w:p w14:paraId="4319A54F"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49E7A369" w14:textId="77777777" w:rsidR="002125FE" w:rsidRDefault="002125FE" w:rsidP="008B6883">
      <w:pPr>
        <w:pStyle w:val="BodyText2"/>
      </w:pPr>
      <w:r>
        <w:t>The json file looks like this:</w:t>
      </w:r>
    </w:p>
    <w:p w14:paraId="5674D992" w14:textId="77777777" w:rsidR="002125FE" w:rsidRDefault="002125FE" w:rsidP="002125FE">
      <w:pPr>
        <w:pStyle w:val="Code"/>
      </w:pPr>
      <w:r>
        <w:t>[</w:t>
      </w:r>
    </w:p>
    <w:p w14:paraId="5BCB9B7E" w14:textId="77777777" w:rsidR="002125FE" w:rsidRDefault="002125FE" w:rsidP="002125FE">
      <w:pPr>
        <w:pStyle w:val="Code"/>
      </w:pPr>
      <w:r>
        <w:t xml:space="preserve">    {</w:t>
      </w:r>
    </w:p>
    <w:p w14:paraId="2D19085E" w14:textId="77777777" w:rsidR="002125FE" w:rsidRDefault="002125FE" w:rsidP="002125FE">
      <w:pPr>
        <w:pStyle w:val="Code"/>
      </w:pPr>
      <w:r>
        <w:t xml:space="preserve">      "origin": ["https://mapzen.com/","https://web-apps-blishten.c9users.io/","https://andrewcottam.github.io/"],</w:t>
      </w:r>
    </w:p>
    <w:p w14:paraId="3462BE96" w14:textId="77777777" w:rsidR="002125FE" w:rsidRDefault="002125FE" w:rsidP="002125FE">
      <w:pPr>
        <w:pStyle w:val="Code"/>
      </w:pPr>
      <w:r>
        <w:t xml:space="preserve">      "responseHeader": ["Content-Type"],</w:t>
      </w:r>
    </w:p>
    <w:p w14:paraId="4B36626C" w14:textId="77777777" w:rsidR="002125FE" w:rsidRDefault="002125FE" w:rsidP="002125FE">
      <w:pPr>
        <w:pStyle w:val="Code"/>
      </w:pPr>
      <w:r>
        <w:t xml:space="preserve">      "method": ["GET"],</w:t>
      </w:r>
    </w:p>
    <w:p w14:paraId="006AB296" w14:textId="77777777" w:rsidR="002125FE" w:rsidRDefault="002125FE" w:rsidP="002125FE">
      <w:pPr>
        <w:pStyle w:val="Code"/>
      </w:pPr>
      <w:r>
        <w:t xml:space="preserve">      "maxAgeSeconds": 3600</w:t>
      </w:r>
    </w:p>
    <w:p w14:paraId="1851E6CE" w14:textId="77777777" w:rsidR="002125FE" w:rsidRDefault="002125FE" w:rsidP="002125FE">
      <w:pPr>
        <w:pStyle w:val="Code"/>
      </w:pPr>
      <w:r>
        <w:t xml:space="preserve">    }</w:t>
      </w:r>
    </w:p>
    <w:p w14:paraId="19103D2A" w14:textId="77777777" w:rsidR="002125FE" w:rsidRDefault="002125FE" w:rsidP="002125FE">
      <w:pPr>
        <w:pStyle w:val="Code"/>
      </w:pPr>
      <w:r>
        <w:t>]</w:t>
      </w:r>
    </w:p>
    <w:p w14:paraId="1F072873" w14:textId="77777777" w:rsidR="003B3223" w:rsidRDefault="003B3223" w:rsidP="008B6883">
      <w:pPr>
        <w:pStyle w:val="BodyText2"/>
      </w:pPr>
      <w:r>
        <w:t>Setting the origin to ["*"] on 6/11/2017.</w:t>
      </w:r>
    </w:p>
    <w:p w14:paraId="70A777BD" w14:textId="77777777" w:rsidR="007C727D" w:rsidRDefault="007C727D" w:rsidP="007C727D">
      <w:pPr>
        <w:pStyle w:val="Heading9"/>
      </w:pPr>
      <w:r>
        <w:t>On gs://global-surface-water</w:t>
      </w:r>
    </w:p>
    <w:p w14:paraId="63A97971" w14:textId="77777777"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77A4DC4F"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0AA4B0FF" w14:textId="77777777" w:rsidR="002125FE" w:rsidRDefault="002125FE" w:rsidP="002125FE">
      <w:pPr>
        <w:pStyle w:val="Code"/>
      </w:pPr>
      <w:r>
        <w:t>[</w:t>
      </w:r>
    </w:p>
    <w:p w14:paraId="6B26E87F" w14:textId="77777777" w:rsidR="002125FE" w:rsidRDefault="002125FE" w:rsidP="002125FE">
      <w:pPr>
        <w:pStyle w:val="Code"/>
      </w:pPr>
      <w:r>
        <w:t xml:space="preserve">    {</w:t>
      </w:r>
    </w:p>
    <w:p w14:paraId="4EB24360" w14:textId="77777777" w:rsidR="002125FE" w:rsidRDefault="002125FE" w:rsidP="002125FE">
      <w:pPr>
        <w:pStyle w:val="Code"/>
      </w:pPr>
      <w:r>
        <w:t xml:space="preserve">      "origin": ["https://global-surface-water.appspot.com/","https://mapzen.com/","https://web-apps-blishten.c9users.io/","https://andrewcottam.github.io/"],</w:t>
      </w:r>
    </w:p>
    <w:p w14:paraId="27CFA1CD" w14:textId="77777777" w:rsidR="002125FE" w:rsidRDefault="002125FE" w:rsidP="002125FE">
      <w:pPr>
        <w:pStyle w:val="Code"/>
      </w:pPr>
      <w:r>
        <w:t xml:space="preserve">      "responseHeader": ["Content-Type"],</w:t>
      </w:r>
    </w:p>
    <w:p w14:paraId="637F0CD6" w14:textId="77777777" w:rsidR="002125FE" w:rsidRDefault="002125FE" w:rsidP="002125FE">
      <w:pPr>
        <w:pStyle w:val="Code"/>
      </w:pPr>
      <w:r>
        <w:t xml:space="preserve">      "method": ["GET", "HEAD"],</w:t>
      </w:r>
    </w:p>
    <w:p w14:paraId="1C1C6601" w14:textId="77777777" w:rsidR="002125FE" w:rsidRDefault="002125FE" w:rsidP="002125FE">
      <w:pPr>
        <w:pStyle w:val="Code"/>
      </w:pPr>
      <w:r>
        <w:t xml:space="preserve">      "maxAgeSeconds": 3600</w:t>
      </w:r>
    </w:p>
    <w:p w14:paraId="0881FC4C" w14:textId="77777777" w:rsidR="002125FE" w:rsidRDefault="002125FE" w:rsidP="002125FE">
      <w:pPr>
        <w:pStyle w:val="Code"/>
      </w:pPr>
      <w:r>
        <w:t xml:space="preserve">    }</w:t>
      </w:r>
    </w:p>
    <w:p w14:paraId="7DB8B178" w14:textId="77777777" w:rsidR="002125FE" w:rsidRPr="00687BB1" w:rsidRDefault="002125FE" w:rsidP="002125FE">
      <w:pPr>
        <w:pStyle w:val="Code"/>
      </w:pPr>
      <w:r>
        <w:t>]</w:t>
      </w:r>
    </w:p>
    <w:p w14:paraId="317D3BD6" w14:textId="77777777" w:rsidR="002125FE" w:rsidRDefault="002125FE" w:rsidP="002125FE">
      <w:pPr>
        <w:pStyle w:val="Heading8"/>
      </w:pPr>
      <w:r>
        <w:t>Issues</w:t>
      </w:r>
    </w:p>
    <w:p w14:paraId="2C6D424E"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769581B3" w14:textId="77777777" w:rsidR="00804511" w:rsidRDefault="00804511" w:rsidP="00804511">
      <w:pPr>
        <w:pStyle w:val="Heading7"/>
      </w:pPr>
      <w:r>
        <w:t>Listing objects</w:t>
      </w:r>
    </w:p>
    <w:p w14:paraId="609DA849" w14:textId="77777777" w:rsidR="00804511" w:rsidRDefault="00804511" w:rsidP="008B6883">
      <w:pPr>
        <w:pStyle w:val="BodyText2"/>
      </w:pPr>
      <w:r>
        <w:t>There are many commands, e.g. to set CORS rights and this is how you get a list of objects (in this case we are looking at the global-surface-water bucket):</w:t>
      </w:r>
    </w:p>
    <w:p w14:paraId="1B4DE6E4" w14:textId="77777777" w:rsidR="00804511" w:rsidRDefault="00804511" w:rsidP="00804511">
      <w:pPr>
        <w:pStyle w:val="Unix"/>
      </w:pPr>
      <w:r>
        <w:t>blishten:~/workspace (gh-pages) $ gsutil ls gs://global-surface-water</w:t>
      </w:r>
    </w:p>
    <w:p w14:paraId="169F81A9" w14:textId="77777777" w:rsidR="00804511" w:rsidRDefault="00804511" w:rsidP="00804511">
      <w:pPr>
        <w:pStyle w:val="Unix"/>
      </w:pPr>
      <w:r>
        <w:t>gs://global-surface-water/downloads/</w:t>
      </w:r>
    </w:p>
    <w:p w14:paraId="003DF927" w14:textId="77777777" w:rsidR="00804511" w:rsidRDefault="00804511" w:rsidP="00804511">
      <w:pPr>
        <w:pStyle w:val="Unix"/>
      </w:pPr>
      <w:r>
        <w:t>gs://global-surface-water/downloads_ancillary/</w:t>
      </w:r>
    </w:p>
    <w:p w14:paraId="648C0EF4" w14:textId="77777777" w:rsidR="00804511" w:rsidRDefault="00804511" w:rsidP="00804511">
      <w:pPr>
        <w:pStyle w:val="Unix"/>
      </w:pPr>
      <w:r>
        <w:t>gs://global-surface-water/maptiles/</w:t>
      </w:r>
    </w:p>
    <w:p w14:paraId="6C2692E9" w14:textId="77777777" w:rsidR="00804511" w:rsidRDefault="00804511" w:rsidP="00804511">
      <w:pPr>
        <w:pStyle w:val="Unix"/>
      </w:pPr>
      <w:r>
        <w:t>gs://global-surface-water/tiles/</w:t>
      </w:r>
    </w:p>
    <w:p w14:paraId="1EDEEEEE" w14:textId="77777777" w:rsidR="00804511" w:rsidRDefault="00804511" w:rsidP="00804511">
      <w:pPr>
        <w:pStyle w:val="Unix"/>
      </w:pPr>
      <w:r>
        <w:t>gs://global-surface-water/tiles13/</w:t>
      </w:r>
    </w:p>
    <w:p w14:paraId="6980E4B8" w14:textId="77777777" w:rsidR="00322A8C" w:rsidRDefault="00322A8C" w:rsidP="00322A8C">
      <w:pPr>
        <w:pStyle w:val="Heading7"/>
      </w:pPr>
      <w:r>
        <w:t>Setting metadata</w:t>
      </w:r>
    </w:p>
    <w:p w14:paraId="10D352E5" w14:textId="77777777" w:rsidR="00322A8C" w:rsidRDefault="00322A8C" w:rsidP="008B6883">
      <w:pPr>
        <w:pStyle w:val="BodyText2"/>
      </w:pPr>
      <w:r>
        <w:t xml:space="preserve">To set the metadata on a set of files - you can either do it at upload time or using gsutil. See </w:t>
      </w:r>
      <w:hyperlink r:id="rId755" w:history="1">
        <w:r w:rsidRPr="001F523D">
          <w:rPr>
            <w:rStyle w:val="Hyperlink"/>
          </w:rPr>
          <w:t>here</w:t>
        </w:r>
      </w:hyperlink>
      <w:r>
        <w:t>.</w:t>
      </w:r>
    </w:p>
    <w:p w14:paraId="161FCBD3" w14:textId="77777777" w:rsidR="00086DCA" w:rsidRDefault="00086DCA" w:rsidP="00086DCA">
      <w:pPr>
        <w:pStyle w:val="Heading8"/>
      </w:pPr>
      <w:r>
        <w:t>Upload time</w:t>
      </w:r>
    </w:p>
    <w:p w14:paraId="5CDB0CB5" w14:textId="77777777" w:rsidR="00DD65A6" w:rsidRPr="00DD65A6" w:rsidRDefault="00DD65A6" w:rsidP="008B6883">
      <w:pPr>
        <w:pStyle w:val="BodyText2"/>
      </w:pPr>
      <w:r>
        <w:lastRenderedPageBreak/>
        <w:t>The following stops caching of gzip-encoded files</w:t>
      </w:r>
      <w:r w:rsidR="005111FD">
        <w:t xml:space="preserve"> (see </w:t>
      </w:r>
      <w:hyperlink r:id="rId756" w:anchor="cache-control" w:history="1">
        <w:r w:rsidR="005111FD" w:rsidRPr="005111FD">
          <w:rPr>
            <w:rStyle w:val="Hyperlink"/>
          </w:rPr>
          <w:t>here</w:t>
        </w:r>
      </w:hyperlink>
      <w:r w:rsidR="005111FD">
        <w:t>)</w:t>
      </w:r>
      <w:r>
        <w:t>:</w:t>
      </w:r>
    </w:p>
    <w:p w14:paraId="5A83584A" w14:textId="77777777" w:rsidR="00086DCA" w:rsidRDefault="00086DCA" w:rsidP="00086DCA">
      <w:pPr>
        <w:pStyle w:val="Unix"/>
      </w:pPr>
      <w:r w:rsidRPr="00086DCA">
        <w:t>gsutil -m -h "Content-Encoding:gzip" -h "Cache-Control:private" cp -r tilesets/ gs://geeimageserver.appspot.com/vectorTiles/wdpa</w:t>
      </w:r>
    </w:p>
    <w:p w14:paraId="7BDEF53B" w14:textId="77777777" w:rsidR="00086DCA" w:rsidRPr="00086DCA" w:rsidRDefault="00086DCA" w:rsidP="00086DCA">
      <w:pPr>
        <w:pStyle w:val="Heading8"/>
      </w:pPr>
      <w:r>
        <w:t>Batch update</w:t>
      </w:r>
    </w:p>
    <w:p w14:paraId="3372DD48"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589FEEF1" w14:textId="77777777" w:rsidR="00322A8C" w:rsidRDefault="00322A8C" w:rsidP="008B6883">
      <w:pPr>
        <w:pStyle w:val="BodyText2"/>
      </w:pPr>
      <w:r>
        <w:t>Or for many files</w:t>
      </w:r>
      <w:r w:rsidR="00086DCA">
        <w:t xml:space="preserve"> at the same time</w:t>
      </w:r>
      <w:r>
        <w:t>:</w:t>
      </w:r>
    </w:p>
    <w:p w14:paraId="0A9E80F3"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7DC5A53E" w14:textId="77777777" w:rsidR="00804511" w:rsidRDefault="00804511" w:rsidP="00804511">
      <w:pPr>
        <w:pStyle w:val="Heading7"/>
      </w:pPr>
      <w:r>
        <w:t>Viewing storage</w:t>
      </w:r>
    </w:p>
    <w:p w14:paraId="226139DB" w14:textId="77777777" w:rsidR="00804511" w:rsidRDefault="00804511" w:rsidP="008B6883">
      <w:pPr>
        <w:pStyle w:val="BodyText2"/>
      </w:pPr>
      <w:r>
        <w:t>To see how much storage is used on a bucket:</w:t>
      </w:r>
    </w:p>
    <w:p w14:paraId="06F543A1" w14:textId="77777777" w:rsidR="00804511" w:rsidRDefault="00804511" w:rsidP="00804511">
      <w:pPr>
        <w:pStyle w:val="Unix"/>
      </w:pPr>
      <w:r w:rsidRPr="000F4047">
        <w:t>a_cottam@geeimageserver:~$ gsutil du -s gs://geeimageserver.appspot.com</w:t>
      </w:r>
    </w:p>
    <w:p w14:paraId="0A302C64" w14:textId="77777777" w:rsidR="00E475B1" w:rsidRDefault="00E475B1" w:rsidP="00E475B1">
      <w:pPr>
        <w:pStyle w:val="Heading6"/>
      </w:pPr>
      <w:r>
        <w:t>Issues</w:t>
      </w:r>
    </w:p>
    <w:p w14:paraId="7523B4F1" w14:textId="77777777" w:rsidR="00E475B1" w:rsidRDefault="00E475B1" w:rsidP="00E475B1">
      <w:pPr>
        <w:pStyle w:val="Heading7"/>
      </w:pPr>
      <w:r>
        <w:t>Stale objects</w:t>
      </w:r>
    </w:p>
    <w:p w14:paraId="75E17FBA" w14:textId="77777777"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57"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66EDFE46" w14:textId="77777777" w:rsidR="00472767" w:rsidRDefault="00472767" w:rsidP="0050563E">
      <w:pPr>
        <w:pStyle w:val="Heading6"/>
      </w:pPr>
      <w:r>
        <w:t>Setting up Cloud Storage</w:t>
      </w:r>
    </w:p>
    <w:p w14:paraId="5340BF6F" w14:textId="77777777" w:rsidR="00472767" w:rsidRDefault="00472767" w:rsidP="008B6883">
      <w:pPr>
        <w:pStyle w:val="BodyText2"/>
      </w:pPr>
      <w:r>
        <w:t xml:space="preserve">Following instructions </w:t>
      </w:r>
      <w:hyperlink r:id="rId758" w:history="1">
        <w:r w:rsidRPr="00261786">
          <w:rPr>
            <w:rStyle w:val="Hyperlink"/>
          </w:rPr>
          <w:t>here</w:t>
        </w:r>
      </w:hyperlink>
      <w:r>
        <w:t xml:space="preserve">. I am going to use the staging bucket at staging.geeimageserver.appspot.com to store temporary files. </w:t>
      </w:r>
    </w:p>
    <w:p w14:paraId="75FCF6C3" w14:textId="77777777" w:rsidR="00472767" w:rsidRDefault="00472767" w:rsidP="0050563E">
      <w:pPr>
        <w:pStyle w:val="Heading6"/>
      </w:pPr>
      <w:r>
        <w:t>Quotas</w:t>
      </w:r>
    </w:p>
    <w:p w14:paraId="04939732" w14:textId="77777777" w:rsidR="00472767" w:rsidRPr="00E73ACB" w:rsidRDefault="00472767" w:rsidP="008B6883">
      <w:pPr>
        <w:pStyle w:val="BodyText2"/>
      </w:pPr>
      <w:r>
        <w:t xml:space="preserve">See </w:t>
      </w:r>
      <w:hyperlink r:id="rId759" w:anchor="Default_Gcs_Bucket" w:history="1">
        <w:r w:rsidRPr="00E73ACB">
          <w:rPr>
            <w:rStyle w:val="Hyperlink"/>
          </w:rPr>
          <w:t>here</w:t>
        </w:r>
      </w:hyperlink>
      <w:r>
        <w:t xml:space="preserve"> for the quotas for Google Cloud Storage.</w:t>
      </w:r>
    </w:p>
    <w:p w14:paraId="2D1C127C" w14:textId="77777777" w:rsidR="007310AE" w:rsidRDefault="007310AE" w:rsidP="007310AE">
      <w:pPr>
        <w:pStyle w:val="Heading5"/>
      </w:pPr>
      <w:bookmarkStart w:id="146" w:name="_CORS"/>
      <w:bookmarkStart w:id="147" w:name="_gsutil"/>
      <w:bookmarkStart w:id="148" w:name="_Google_Compute_Engine"/>
      <w:bookmarkEnd w:id="146"/>
      <w:bookmarkEnd w:id="147"/>
      <w:bookmarkEnd w:id="148"/>
      <w:r>
        <w:t>ML Engine</w:t>
      </w:r>
    </w:p>
    <w:p w14:paraId="28FDF72A" w14:textId="77777777" w:rsidR="007310AE" w:rsidRPr="007310AE" w:rsidRDefault="007310AE" w:rsidP="008B6883">
      <w:pPr>
        <w:pStyle w:val="BodyText2"/>
      </w:pPr>
      <w:r>
        <w:t xml:space="preserve">Scalable TensorFlow in the Cloud - good introduction </w:t>
      </w:r>
      <w:hyperlink r:id="rId760" w:history="1">
        <w:r w:rsidRPr="007310AE">
          <w:rPr>
            <w:rStyle w:val="Hyperlink"/>
          </w:rPr>
          <w:t>here</w:t>
        </w:r>
      </w:hyperlink>
      <w:r>
        <w:t>.</w:t>
      </w:r>
      <w:r w:rsidR="00C83CF3">
        <w:t xml:space="preserve"> Good description of the whole workflow from a high level </w:t>
      </w:r>
      <w:hyperlink r:id="rId761" w:anchor="the_machine_learning_workflow" w:history="1">
        <w:r w:rsidR="00C83CF3" w:rsidRPr="00C83CF3">
          <w:rPr>
            <w:rStyle w:val="Hyperlink"/>
          </w:rPr>
          <w:t>here</w:t>
        </w:r>
      </w:hyperlink>
      <w:r w:rsidR="00FD277A">
        <w:t xml:space="preserve"> in fact anything in the Concepts section.</w:t>
      </w:r>
    </w:p>
    <w:p w14:paraId="31FFD11D" w14:textId="77777777" w:rsidR="00F22489" w:rsidRDefault="00F22489" w:rsidP="00F22489">
      <w:pPr>
        <w:pStyle w:val="Heading6"/>
      </w:pPr>
      <w:r>
        <w:t>Tutorials</w:t>
      </w:r>
    </w:p>
    <w:p w14:paraId="3E060A9F" w14:textId="77777777" w:rsidR="00F22489" w:rsidRDefault="00F22489" w:rsidP="00F22489">
      <w:pPr>
        <w:pStyle w:val="Heading7"/>
      </w:pPr>
      <w:r w:rsidRPr="00F22489">
        <w:t>Using Distributed TensorFlow with Cloud ML Engine and Cloud Datalab</w:t>
      </w:r>
    </w:p>
    <w:p w14:paraId="08D23B60" w14:textId="77777777" w:rsidR="00F22489" w:rsidRPr="00F22489" w:rsidRDefault="00F22489" w:rsidP="008B6883">
      <w:pPr>
        <w:pStyle w:val="BodyText2"/>
      </w:pPr>
      <w:r>
        <w:t xml:space="preserve">Following instructions </w:t>
      </w:r>
      <w:hyperlink r:id="rId762" w:history="1">
        <w:r w:rsidRPr="00F22489">
          <w:rPr>
            <w:rStyle w:val="Hyperlink"/>
          </w:rPr>
          <w:t>here</w:t>
        </w:r>
      </w:hyperlink>
      <w:r>
        <w:t>.</w:t>
      </w:r>
    </w:p>
    <w:p w14:paraId="043C7B8A" w14:textId="77777777" w:rsidR="00A50C77" w:rsidRDefault="00A50C77" w:rsidP="00A50C77">
      <w:pPr>
        <w:pStyle w:val="Heading5"/>
      </w:pPr>
      <w:r>
        <w:t>VPC Network</w:t>
      </w:r>
    </w:p>
    <w:p w14:paraId="1F5C1050" w14:textId="77777777" w:rsidR="00A50C77" w:rsidRDefault="00A50C77" w:rsidP="00A50C77">
      <w:pPr>
        <w:pStyle w:val="Heading6"/>
      </w:pPr>
      <w:r>
        <w:t>External IP Addresses</w:t>
      </w:r>
    </w:p>
    <w:p w14:paraId="29EA82DD" w14:textId="77777777" w:rsidR="00A50C77" w:rsidRPr="00A50C77" w:rsidRDefault="00A50C77" w:rsidP="00A50C77">
      <w:pPr>
        <w:pStyle w:val="BodyText2"/>
      </w:pPr>
      <w:r>
        <w:t>External IP addresses are only available in the same region as the VM.</w:t>
      </w:r>
    </w:p>
    <w:p w14:paraId="24AB1BCC" w14:textId="77777777" w:rsidR="00472767" w:rsidRDefault="00472767" w:rsidP="0034374E">
      <w:pPr>
        <w:pStyle w:val="Heading3"/>
      </w:pPr>
      <w:r>
        <w:t>Google Earth Engine</w:t>
      </w:r>
    </w:p>
    <w:p w14:paraId="53562DD6" w14:textId="77777777" w:rsidR="00472767" w:rsidRDefault="00472767" w:rsidP="007D2F52">
      <w:pPr>
        <w:pStyle w:val="Heading4"/>
      </w:pPr>
      <w:r>
        <w:t>Algorithm development</w:t>
      </w:r>
    </w:p>
    <w:p w14:paraId="2C294495" w14:textId="77777777" w:rsidR="00472767" w:rsidRDefault="00472767" w:rsidP="00472767">
      <w:pPr>
        <w:pStyle w:val="Heading5"/>
      </w:pPr>
      <w:r>
        <w:t>Cloud masks</w:t>
      </w:r>
    </w:p>
    <w:p w14:paraId="4638D9CD" w14:textId="77777777" w:rsidR="00472767" w:rsidRDefault="00472767" w:rsidP="00472767">
      <w:pPr>
        <w:pStyle w:val="Heading6"/>
      </w:pPr>
      <w:r>
        <w:t>Cirrus</w:t>
      </w:r>
    </w:p>
    <w:p w14:paraId="0E0866DE"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735EFA82" w14:textId="77777777" w:rsidR="00472767" w:rsidRDefault="00472767" w:rsidP="008B6883">
      <w:pPr>
        <w:pStyle w:val="BodyText2"/>
      </w:pPr>
      <w:r>
        <w:rPr>
          <w:noProof/>
          <w:lang w:bidi="ar-SA"/>
        </w:rPr>
        <w:lastRenderedPageBreak/>
        <w:drawing>
          <wp:inline distT="0" distB="0" distL="0" distR="0" wp14:anchorId="56CDF01C" wp14:editId="358140A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3A9A48BE" wp14:editId="4BE58773">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1DBD3F58" w14:textId="77777777" w:rsidR="00472767" w:rsidRDefault="00472767" w:rsidP="008B6883">
      <w:pPr>
        <w:pStyle w:val="BodyText2"/>
      </w:pPr>
      <w:r>
        <w:t>Landsat 8 images for California: R4 G3 B2 and R9 G9 B9 on right. Notice the visibility of cumulus clouds.</w:t>
      </w:r>
    </w:p>
    <w:p w14:paraId="0033DF06" w14:textId="77777777" w:rsidR="00472767" w:rsidRDefault="00472767" w:rsidP="008B6883">
      <w:pPr>
        <w:pStyle w:val="BodyText2"/>
      </w:pPr>
      <w:r>
        <w:rPr>
          <w:noProof/>
          <w:lang w:bidi="ar-SA"/>
        </w:rPr>
        <w:drawing>
          <wp:inline distT="0" distB="0" distL="0" distR="0" wp14:anchorId="3F8A2C3B" wp14:editId="32CFAB07">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5">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63E0EBFB" wp14:editId="46C9DE1D">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6">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60FFAAAA" w14:textId="77777777" w:rsidR="00472767" w:rsidRDefault="00472767" w:rsidP="008B6883">
      <w:pPr>
        <w:pStyle w:val="BodyText2"/>
      </w:pPr>
      <w:r>
        <w:t>Landsat 8 images for Sabah: R4 G3 B2 and R9 G9 B9 on right. Notice the lack of visibility of cumulus clouds.</w:t>
      </w:r>
    </w:p>
    <w:p w14:paraId="4B433285" w14:textId="77777777" w:rsidR="00472767" w:rsidRDefault="00472767" w:rsidP="008B6883">
      <w:pPr>
        <w:pStyle w:val="BodyText2"/>
      </w:pPr>
      <w:r>
        <w:t xml:space="preserve">There are differences that are present in the top of atmosphere (TOA) dataset. </w:t>
      </w:r>
    </w:p>
    <w:p w14:paraId="6BF5FCB8" w14:textId="77777777" w:rsidR="00472767" w:rsidRDefault="00472767" w:rsidP="00472767">
      <w:pPr>
        <w:pStyle w:val="Heading6"/>
      </w:pPr>
      <w:r>
        <w:t>Cumulus</w:t>
      </w:r>
    </w:p>
    <w:p w14:paraId="56ED07F8" w14:textId="77777777" w:rsidR="00472767" w:rsidRDefault="00472767" w:rsidP="008B6883">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5E5788F0" w14:textId="77777777" w:rsidR="00472767" w:rsidRDefault="00472767" w:rsidP="008B550B">
      <w:pPr>
        <w:pStyle w:val="Code"/>
      </w:pPr>
      <w:r w:rsidRPr="00D71821">
        <w:t>image.expression("((b('B5')/b('B2'))&gt;1.4)AND(b('B2')&lt;10000)");</w:t>
      </w:r>
    </w:p>
    <w:p w14:paraId="5F2D42D7" w14:textId="77777777" w:rsidR="00472767" w:rsidRDefault="00472767" w:rsidP="008B550B">
      <w:pPr>
        <w:pStyle w:val="Code"/>
      </w:pPr>
      <w:r>
        <w:t>//addToMap(c_output.expression("b('B4')&gt;10000"),{bands:'B4'},'&gt;1000'); //simple threshold on B4</w:t>
      </w:r>
    </w:p>
    <w:p w14:paraId="666A2245" w14:textId="77777777" w:rsidR="00472767" w:rsidRDefault="00472767" w:rsidP="008B550B">
      <w:pPr>
        <w:pStyle w:val="Code"/>
      </w:pPr>
      <w:r>
        <w:t>//var cloudmask = image.expression("((b('B5')/b('B2'))&gt;1.4)AND(b('B2')&lt;10000)"); //ratio of b5/b4 - nir/blue</w:t>
      </w:r>
    </w:p>
    <w:p w14:paraId="10B1AE0D" w14:textId="77777777" w:rsidR="00472767" w:rsidRDefault="00472767" w:rsidP="008B550B">
      <w:pPr>
        <w:pStyle w:val="Code"/>
      </w:pPr>
      <w:r>
        <w:t>//var cloud_corrected = c_output.mask(cloudmask);</w:t>
      </w:r>
    </w:p>
    <w:p w14:paraId="0B6EDB4E" w14:textId="77777777" w:rsidR="00472767" w:rsidRDefault="00472767" w:rsidP="008B550B">
      <w:pPr>
        <w:pStyle w:val="Code"/>
      </w:pPr>
      <w:r>
        <w:t>//addToMap(cloud_corrected,{bands:'B4,B3,B2', min:7000, max:10000},'C model corrected');</w:t>
      </w:r>
    </w:p>
    <w:p w14:paraId="36DFE3C1" w14:textId="77777777" w:rsidR="00472767" w:rsidRDefault="00472767" w:rsidP="008B550B">
      <w:pPr>
        <w:pStyle w:val="Code"/>
      </w:pPr>
      <w:r>
        <w:t>//addToMap(cloud_corrected,{bands:'B4,B3,B2', min:7000, max:10000},'Cloud corrected');</w:t>
      </w:r>
    </w:p>
    <w:p w14:paraId="4631213B" w14:textId="77777777" w:rsidR="00472767" w:rsidRDefault="00472767" w:rsidP="008B550B">
      <w:pPr>
        <w:pStyle w:val="Code"/>
      </w:pPr>
      <w:r>
        <w:t>//addToMap(image.expression("b('B7')/b('B2')").select('B7','b6/b2'),{},'B7/B2'); //ratio of b5/b4 - nir/blue</w:t>
      </w:r>
    </w:p>
    <w:p w14:paraId="65D49E29" w14:textId="77777777" w:rsidR="00472767" w:rsidRDefault="00472767" w:rsidP="008B550B">
      <w:pPr>
        <w:pStyle w:val="Code"/>
      </w:pPr>
      <w:r>
        <w:lastRenderedPageBreak/>
        <w:t>//addToMap(image.expression("(b('B5')-b('B4'))/(b('B5')+b('B4'))"),{min:0,max:1},'ndvi'); //ratio of b5/b4 - nir/blue</w:t>
      </w:r>
    </w:p>
    <w:p w14:paraId="28C480E9" w14:textId="77777777" w:rsidR="00472767" w:rsidRDefault="00472767" w:rsidP="008B550B">
      <w:pPr>
        <w:pStyle w:val="Code"/>
      </w:pPr>
      <w:r>
        <w:t>//addToMap(image.expression("(b('B7')-b('B5'))/(b('B7')+b('B5'))"),{min:-1,max:1},'ndwi'); //ratio of b5/b4 - nir/blue</w:t>
      </w:r>
    </w:p>
    <w:p w14:paraId="15922158" w14:textId="77777777" w:rsidR="00472767" w:rsidRDefault="00472767" w:rsidP="008B6883">
      <w:pPr>
        <w:pStyle w:val="BodyText2"/>
      </w:pPr>
      <w:r>
        <w:t xml:space="preserve">But, cant we just use the BQA band from the Landsat 8 image? Details </w:t>
      </w:r>
      <w:hyperlink r:id="rId767" w:history="1">
        <w:r w:rsidRPr="007173BA">
          <w:rPr>
            <w:rStyle w:val="Hyperlink"/>
          </w:rPr>
          <w:t>here</w:t>
        </w:r>
      </w:hyperlink>
      <w:r>
        <w:t>. Cloud shadow is not currently populated and the accuracy does not exceed 80%.</w:t>
      </w:r>
    </w:p>
    <w:p w14:paraId="2215F760" w14:textId="77777777" w:rsidR="00472767" w:rsidRDefault="00472767" w:rsidP="008B6883">
      <w:pPr>
        <w:pStyle w:val="BodyText2"/>
      </w:pPr>
      <w:r>
        <w:t>Here is the code in Javascript to extract a bit (bit is the bit position starting from 0) from a number (n):</w:t>
      </w:r>
    </w:p>
    <w:p w14:paraId="3FBFDF83" w14:textId="77777777" w:rsidR="00472767" w:rsidRDefault="00472767" w:rsidP="008B550B">
      <w:pPr>
        <w:pStyle w:val="Code"/>
      </w:pPr>
      <w:r>
        <w:t>var lsb_val = Math.pow(2,lsb);</w:t>
      </w:r>
    </w:p>
    <w:p w14:paraId="3EEE82ED" w14:textId="77777777" w:rsidR="00472767" w:rsidRDefault="00472767" w:rsidP="008B550B">
      <w:pPr>
        <w:pStyle w:val="Code"/>
      </w:pPr>
      <w:r>
        <w:t>var msb_val = Math.pow(2,lsb+1);</w:t>
      </w:r>
    </w:p>
    <w:p w14:paraId="5F218BDF" w14:textId="77777777" w:rsidR="00472767" w:rsidRDefault="00472767" w:rsidP="008B550B">
      <w:pPr>
        <w:pStyle w:val="Code"/>
      </w:pPr>
      <w:r>
        <w:t>return image.expression("(2*(b('BQA')&amp;" + msb_val + ")/" + msb_val + ")+((b('BQA')&amp;" + lsb_val + ")/" + lsb_val + ")");</w:t>
      </w:r>
    </w:p>
    <w:p w14:paraId="24FFD8AF" w14:textId="77777777" w:rsidR="00472767" w:rsidRDefault="00472767" w:rsidP="008B6883">
      <w:pPr>
        <w:pStyle w:val="BodyText2"/>
      </w:pPr>
      <w:r>
        <w:t>In Python you have to type convert the lsb_val and msb_val variables otherwise it fails:</w:t>
      </w:r>
    </w:p>
    <w:p w14:paraId="06286FEB" w14:textId="77777777" w:rsidR="00472767" w:rsidRDefault="00472767" w:rsidP="008B550B">
      <w:pPr>
        <w:pStyle w:val="Code"/>
      </w:pPr>
      <w:r>
        <w:t>lsb_val = int(math.pow(2,14))</w:t>
      </w:r>
    </w:p>
    <w:p w14:paraId="585A42A4" w14:textId="77777777" w:rsidR="00472767" w:rsidRDefault="00472767" w:rsidP="008B550B">
      <w:pPr>
        <w:pStyle w:val="Code"/>
      </w:pPr>
      <w:r>
        <w:t>msb_val = int(math.pow(2,15))</w:t>
      </w:r>
    </w:p>
    <w:p w14:paraId="19BB773B" w14:textId="77777777" w:rsidR="00472767" w:rsidRDefault="00472767" w:rsidP="008B550B">
      <w:pPr>
        <w:pStyle w:val="Code"/>
      </w:pPr>
      <w:r>
        <w:t>cloud_corrected_image = image.expression("(2*(b('BQA')&amp;" + str(msb_val) + ")/" + str(msb_val) + ")+((b('BQA')&amp;" + str(lsb_val) + ")/" + str(lsb_val) + ")")</w:t>
      </w:r>
    </w:p>
    <w:p w14:paraId="47D9CA41"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093105D2" w14:textId="77777777" w:rsidR="00472767" w:rsidRDefault="00472767" w:rsidP="00472767">
      <w:pPr>
        <w:pStyle w:val="Heading7"/>
      </w:pPr>
      <w:r>
        <w:t>Removing with temporal composites</w:t>
      </w:r>
    </w:p>
    <w:p w14:paraId="38B8F379"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2A614CEA" w14:textId="77777777" w:rsidR="00472767" w:rsidRDefault="00472767" w:rsidP="00472767">
      <w:pPr>
        <w:pStyle w:val="Heading7"/>
      </w:pPr>
      <w:r>
        <w:t>Removing with a reverse mask</w:t>
      </w:r>
    </w:p>
    <w:p w14:paraId="71D06C52"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63D87249" w14:textId="77777777" w:rsidR="00472767" w:rsidRDefault="00472767" w:rsidP="008B6883">
      <w:pPr>
        <w:pStyle w:val="BodyText2"/>
      </w:pPr>
      <w:r>
        <w:rPr>
          <w:noProof/>
          <w:lang w:bidi="ar-SA"/>
        </w:rPr>
        <w:drawing>
          <wp:inline distT="0" distB="0" distL="0" distR="0" wp14:anchorId="495AE7E2" wp14:editId="3F7EB1C7">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7A76EF9D" wp14:editId="3FD34F73">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9">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01A534F6" w14:textId="77777777" w:rsidR="00472767" w:rsidRDefault="00472767" w:rsidP="008B6883">
      <w:pPr>
        <w:pStyle w:val="BodyText2"/>
      </w:pPr>
      <w:r>
        <w:rPr>
          <w:noProof/>
          <w:lang w:bidi="ar-SA"/>
        </w:rPr>
        <w:drawing>
          <wp:inline distT="0" distB="0" distL="0" distR="0" wp14:anchorId="289BBA88" wp14:editId="794FBF61">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0">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036DF37D" wp14:editId="2C22B0A4">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1">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39ED7E0F"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6709E43C" w14:textId="77777777" w:rsidR="00472767" w:rsidRDefault="00472767" w:rsidP="008B6883">
      <w:pPr>
        <w:pStyle w:val="BodyText2"/>
      </w:pPr>
      <w:r>
        <w:rPr>
          <w:noProof/>
          <w:lang w:bidi="ar-SA"/>
        </w:rPr>
        <w:lastRenderedPageBreak/>
        <w:drawing>
          <wp:inline distT="0" distB="0" distL="0" distR="0" wp14:anchorId="49DF6030" wp14:editId="1979FEC3">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2">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185AE7D" w14:textId="77777777" w:rsidR="00472767" w:rsidRDefault="00472767" w:rsidP="00472767">
      <w:pPr>
        <w:pStyle w:val="Caption"/>
      </w:pPr>
      <w:r>
        <w:t xml:space="preserve">Figure </w:t>
      </w:r>
      <w:fldSimple w:instr=" SEQ Figure \* ARABIC ">
        <w:r w:rsidR="00270A0A">
          <w:rPr>
            <w:noProof/>
          </w:rPr>
          <w:t>3</w:t>
        </w:r>
      </w:fldSimple>
      <w:r>
        <w:t xml:space="preserve"> Cloud detection issues over the sea</w:t>
      </w:r>
    </w:p>
    <w:p w14:paraId="008398FA"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53905EB3" w14:textId="77777777" w:rsidR="00472767" w:rsidRDefault="00472767" w:rsidP="00472767">
      <w:pPr>
        <w:pStyle w:val="Heading5"/>
      </w:pPr>
      <w:r>
        <w:t>Image processing</w:t>
      </w:r>
    </w:p>
    <w:p w14:paraId="648DE0FC" w14:textId="77777777" w:rsidR="00472767" w:rsidRPr="0078757A" w:rsidRDefault="00472767" w:rsidP="008B6883">
      <w:pPr>
        <w:pStyle w:val="BodyText2"/>
      </w:pPr>
      <w:r>
        <w:t xml:space="preserve">There is a good description of convolution and kernels </w:t>
      </w:r>
      <w:hyperlink r:id="rId773" w:history="1">
        <w:r w:rsidRPr="00FA7C19">
          <w:rPr>
            <w:rStyle w:val="Hyperlink"/>
          </w:rPr>
          <w:t>here</w:t>
        </w:r>
      </w:hyperlink>
      <w:r>
        <w:t xml:space="preserve">. </w:t>
      </w:r>
    </w:p>
    <w:p w14:paraId="31FD20FA" w14:textId="77777777" w:rsidR="00472767" w:rsidRDefault="00472767" w:rsidP="00472767">
      <w:pPr>
        <w:pStyle w:val="Heading6"/>
      </w:pPr>
      <w:r>
        <w:t>Edge detection</w:t>
      </w:r>
    </w:p>
    <w:p w14:paraId="56E6F335"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750D10AB" w14:textId="77777777" w:rsidR="00472767" w:rsidRDefault="00472767" w:rsidP="00472767">
      <w:pPr>
        <w:pStyle w:val="Heading5"/>
      </w:pPr>
      <w:r>
        <w:t>Intertidal habitats</w:t>
      </w:r>
    </w:p>
    <w:p w14:paraId="114556DA" w14:textId="77777777" w:rsidR="00472767" w:rsidRDefault="00472767" w:rsidP="008B6883">
      <w:pPr>
        <w:pStyle w:val="BodyText2"/>
      </w:pPr>
      <w:r>
        <w:t xml:space="preserve">Created a GEE sample for benthic habitats </w:t>
      </w:r>
      <w:hyperlink r:id="rId774" w:history="1">
        <w:r w:rsidRPr="005129F1">
          <w:rPr>
            <w:rStyle w:val="Hyperlink"/>
          </w:rPr>
          <w:t>here</w:t>
        </w:r>
      </w:hyperlink>
      <w:r>
        <w:t xml:space="preserve"> (called ‘Benthic mapping’).</w:t>
      </w:r>
    </w:p>
    <w:p w14:paraId="2C219DDF" w14:textId="77777777" w:rsidR="00472767" w:rsidRDefault="00472767" w:rsidP="00472767">
      <w:pPr>
        <w:pStyle w:val="Heading6"/>
      </w:pPr>
      <w:r>
        <w:t>Mudflats</w:t>
      </w:r>
    </w:p>
    <w:p w14:paraId="20B24217" w14:textId="77777777" w:rsidR="00472767" w:rsidRPr="00C613EC" w:rsidRDefault="00472767" w:rsidP="008B6883">
      <w:pPr>
        <w:pStyle w:val="BodyText2"/>
      </w:pPr>
      <w:r>
        <w:t xml:space="preserve">There is a paper </w:t>
      </w:r>
      <w:hyperlink r:id="rId775" w:history="1">
        <w:r w:rsidRPr="00C613EC">
          <w:rPr>
            <w:rStyle w:val="Hyperlink"/>
          </w:rPr>
          <w:t>here</w:t>
        </w:r>
      </w:hyperlink>
      <w:r>
        <w:t xml:space="preserve"> that looks at muflats loss in the Yellow Sea using Landsat. Created a GEE sample </w:t>
      </w:r>
      <w:hyperlink r:id="rId776" w:history="1">
        <w:r w:rsidRPr="00C613EC">
          <w:rPr>
            <w:rStyle w:val="Hyperlink"/>
          </w:rPr>
          <w:t>here</w:t>
        </w:r>
      </w:hyperlink>
      <w:r>
        <w:t xml:space="preserve"> (called ‘Mud flats’).</w:t>
      </w:r>
    </w:p>
    <w:p w14:paraId="719E2A2B" w14:textId="77777777" w:rsidR="00472767" w:rsidRDefault="00472767" w:rsidP="00472767">
      <w:pPr>
        <w:pStyle w:val="Heading5"/>
      </w:pPr>
      <w:r>
        <w:t>Logging tracks</w:t>
      </w:r>
    </w:p>
    <w:p w14:paraId="5BC4AE34" w14:textId="77777777" w:rsidR="00472767" w:rsidRPr="002A5D01" w:rsidRDefault="00472767" w:rsidP="008B6883">
      <w:pPr>
        <w:pStyle w:val="BodyText2"/>
      </w:pPr>
      <w:r>
        <w:t>Band 7 shows logging track but not rivers!</w:t>
      </w:r>
    </w:p>
    <w:p w14:paraId="235BE107" w14:textId="77777777" w:rsidR="0030326E" w:rsidRDefault="0030326E" w:rsidP="0030326E">
      <w:pPr>
        <w:pStyle w:val="Heading5"/>
      </w:pPr>
      <w:r>
        <w:t>Reservoir Extraction</w:t>
      </w:r>
    </w:p>
    <w:p w14:paraId="16D47EBF" w14:textId="77777777"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710F1783" w14:textId="77777777" w:rsidR="00905F76" w:rsidRDefault="00905F76" w:rsidP="00905F76">
      <w:pPr>
        <w:pStyle w:val="Heading6"/>
      </w:pPr>
      <w:r>
        <w:t>Characteristcs</w:t>
      </w:r>
    </w:p>
    <w:p w14:paraId="6B05EA48" w14:textId="77777777" w:rsidR="00905F76" w:rsidRDefault="00905F76" w:rsidP="00905F76">
      <w:pPr>
        <w:pStyle w:val="Heading7"/>
      </w:pPr>
      <w:r>
        <w:t xml:space="preserve">Size </w:t>
      </w:r>
    </w:p>
    <w:p w14:paraId="5CF9C95C" w14:textId="77777777" w:rsidR="00905F76" w:rsidRPr="00905F76" w:rsidRDefault="00905F76" w:rsidP="008B6883">
      <w:pPr>
        <w:pStyle w:val="BodyText2"/>
      </w:pPr>
      <w:r>
        <w:t>Single pixels with no other water around them are unlikely to be dammed</w:t>
      </w:r>
    </w:p>
    <w:p w14:paraId="75AEBC57" w14:textId="77777777" w:rsidR="00905F76" w:rsidRDefault="00905F76" w:rsidP="00905F76">
      <w:pPr>
        <w:pStyle w:val="Heading7"/>
      </w:pPr>
      <w:r>
        <w:t>Shape</w:t>
      </w:r>
    </w:p>
    <w:p w14:paraId="4B7C415A" w14:textId="77777777" w:rsidR="00905F76" w:rsidRDefault="00905F76" w:rsidP="00905F76">
      <w:pPr>
        <w:pStyle w:val="Heading7"/>
      </w:pPr>
      <w:r>
        <w:t>Seasonal Stability</w:t>
      </w:r>
    </w:p>
    <w:p w14:paraId="78E3FB53" w14:textId="77777777" w:rsidR="00905F76" w:rsidRDefault="00905F76" w:rsidP="00905F76">
      <w:pPr>
        <w:pStyle w:val="Heading7"/>
      </w:pPr>
      <w:r>
        <w:t>Location</w:t>
      </w:r>
    </w:p>
    <w:p w14:paraId="5D2D92FD" w14:textId="77777777" w:rsidR="00905F76" w:rsidRDefault="00905F76" w:rsidP="008B6883">
      <w:pPr>
        <w:pStyle w:val="BodyText2"/>
      </w:pPr>
      <w:r>
        <w:t>In areas of mountains or strong relief?</w:t>
      </w:r>
    </w:p>
    <w:p w14:paraId="386CED38" w14:textId="77777777" w:rsidR="00905F76" w:rsidRDefault="00905F76" w:rsidP="008B6883">
      <w:pPr>
        <w:pStyle w:val="BodyText2"/>
      </w:pPr>
      <w:r>
        <w:t>Not in the ocean!</w:t>
      </w:r>
    </w:p>
    <w:p w14:paraId="45D55A1B" w14:textId="77777777" w:rsidR="00051092" w:rsidRPr="00905F76" w:rsidRDefault="00051092" w:rsidP="008B6883">
      <w:pPr>
        <w:pStyle w:val="BodyText2"/>
      </w:pPr>
      <w:r>
        <w:t>In urban areas, more likely to be dammed</w:t>
      </w:r>
    </w:p>
    <w:p w14:paraId="24EE92B4" w14:textId="77777777" w:rsidR="00905F76" w:rsidRDefault="00905F76" w:rsidP="00905F76">
      <w:pPr>
        <w:pStyle w:val="Heading6"/>
      </w:pPr>
      <w:r>
        <w:lastRenderedPageBreak/>
        <w:t>Logic</w:t>
      </w:r>
    </w:p>
    <w:p w14:paraId="6F7ED582" w14:textId="77777777" w:rsidR="00905F76" w:rsidRDefault="00905F76" w:rsidP="005E663B">
      <w:pPr>
        <w:pStyle w:val="ListNumber"/>
        <w:numPr>
          <w:ilvl w:val="0"/>
          <w:numId w:val="37"/>
        </w:numPr>
      </w:pPr>
      <w:r>
        <w:t>Identify places that are new permanent areas, i.e. they were not water and now they are permanent water</w:t>
      </w:r>
    </w:p>
    <w:p w14:paraId="6FD1DF6C" w14:textId="77777777" w:rsidR="00905F76" w:rsidRDefault="00905F76" w:rsidP="005E663B">
      <w:pPr>
        <w:pStyle w:val="ListNumber"/>
        <w:numPr>
          <w:ilvl w:val="0"/>
          <w:numId w:val="37"/>
        </w:numPr>
      </w:pPr>
      <w:r>
        <w:t>Use the history to remove areas that are not 100% recurrent permanent, e.g. edges of moving rivers</w:t>
      </w:r>
    </w:p>
    <w:p w14:paraId="61753488" w14:textId="77777777" w:rsidR="00905F76" w:rsidRPr="00905F76" w:rsidRDefault="00905F76" w:rsidP="005E663B">
      <w:pPr>
        <w:pStyle w:val="ListNumber"/>
        <w:numPr>
          <w:ilvl w:val="0"/>
          <w:numId w:val="37"/>
        </w:numPr>
      </w:pPr>
    </w:p>
    <w:p w14:paraId="686D40D0" w14:textId="77777777" w:rsidR="00B654B0" w:rsidRDefault="00B654B0" w:rsidP="00B654B0">
      <w:pPr>
        <w:pStyle w:val="Heading6"/>
      </w:pPr>
      <w:r>
        <w:t>Raster to Vector</w:t>
      </w:r>
    </w:p>
    <w:p w14:paraId="425C4B9F" w14:textId="7777777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69CDE75B" w14:textId="77777777" w:rsidR="00E13D42" w:rsidRDefault="00C26DA3" w:rsidP="008B6883">
      <w:pPr>
        <w:pStyle w:val="BodyText2"/>
        <w:rPr>
          <w:vertAlign w:val="subscript"/>
        </w:rPr>
      </w:pPr>
      <w:r>
        <w:rPr>
          <w:noProof/>
          <w:vertAlign w:val="subscript"/>
          <w:lang w:bidi="ar-SA"/>
        </w:rPr>
        <w:drawing>
          <wp:inline distT="0" distB="0" distL="0" distR="0" wp14:anchorId="782F32D6" wp14:editId="45BE3E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7">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1B316AAC" w14:textId="77777777"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51D60F71" w14:textId="77777777" w:rsidR="00472767" w:rsidRDefault="00472767" w:rsidP="00472767">
      <w:pPr>
        <w:pStyle w:val="Heading5"/>
      </w:pPr>
      <w:r>
        <w:t>Temporal analysis</w:t>
      </w:r>
    </w:p>
    <w:p w14:paraId="1C1B3C6B" w14:textId="77777777" w:rsidR="00472767" w:rsidRPr="00DF1019" w:rsidRDefault="00472767" w:rsidP="008B6883">
      <w:pPr>
        <w:pStyle w:val="BodyText2"/>
      </w:pPr>
      <w:r>
        <w:t>We could also use GEE for temporal analysis on image stacks at the pixel level. Let's try with a simple set of MODIS data.</w:t>
      </w:r>
    </w:p>
    <w:p w14:paraId="5BE98A98" w14:textId="77777777" w:rsidR="00472767" w:rsidRDefault="00472767" w:rsidP="00472767">
      <w:pPr>
        <w:pStyle w:val="Heading5"/>
      </w:pPr>
      <w:r>
        <w:t>Topographic correction</w:t>
      </w:r>
    </w:p>
    <w:p w14:paraId="2976CC20" w14:textId="77777777" w:rsidR="00472767" w:rsidRDefault="00472767" w:rsidP="008B6883">
      <w:pPr>
        <w:pStyle w:val="BodyText2"/>
      </w:pPr>
      <w:r>
        <w:t xml:space="preserve">Trying to use HSV to remove shadows. You can use </w:t>
      </w:r>
      <w:hyperlink r:id="rId778" w:history="1">
        <w:r w:rsidRPr="00C803BF">
          <w:rPr>
            <w:rStyle w:val="Hyperlink"/>
          </w:rPr>
          <w:t>this</w:t>
        </w:r>
      </w:hyperlink>
      <w:r>
        <w:t xml:space="preserve"> online tool to get hsv values from an image. Looking at HSV values.</w:t>
      </w:r>
    </w:p>
    <w:p w14:paraId="4D81B879"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79"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048ED36D" w14:textId="77777777" w:rsidR="00472767" w:rsidRDefault="00472767" w:rsidP="008B6883">
      <w:pPr>
        <w:pStyle w:val="BodyText2"/>
      </w:pPr>
      <w:r>
        <w:rPr>
          <w:noProof/>
          <w:lang w:bidi="ar-SA"/>
        </w:rPr>
        <w:lastRenderedPageBreak/>
        <w:drawing>
          <wp:inline distT="0" distB="0" distL="0" distR="0" wp14:anchorId="2E64C0C8" wp14:editId="6A44907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0"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6367474C" wp14:editId="0C272A8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1"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7651AB6D"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362A6298" w14:textId="77777777" w:rsidR="00472767" w:rsidRDefault="00472767" w:rsidP="008B6883">
      <w:pPr>
        <w:pStyle w:val="BodyText2"/>
      </w:pPr>
      <w:r>
        <w:rPr>
          <w:noProof/>
          <w:lang w:bidi="ar-SA"/>
        </w:rPr>
        <w:drawing>
          <wp:inline distT="0" distB="0" distL="0" distR="0" wp14:anchorId="5597DA9B" wp14:editId="3DAA4A6B">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48F5CA1B" wp14:editId="1857427B">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69E25E6" wp14:editId="5C20D1C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13152D93" w14:textId="77777777" w:rsidR="00472767" w:rsidRDefault="00472767" w:rsidP="00472767">
      <w:pPr>
        <w:pStyle w:val="Caption"/>
      </w:pPr>
      <w:r>
        <w:rPr>
          <w:noProof/>
          <w:lang w:bidi="ar-SA"/>
        </w:rPr>
        <w:drawing>
          <wp:inline distT="0" distB="0" distL="0" distR="0" wp14:anchorId="721BB3D9" wp14:editId="2BCF8AC3">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40B294A" wp14:editId="4B3BDC8A">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288801C" wp14:editId="59A7942D">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2E821767" w14:textId="77777777" w:rsidR="00472767" w:rsidRDefault="00472767" w:rsidP="008B6883">
      <w:pPr>
        <w:pStyle w:val="BodyText2"/>
      </w:pPr>
      <w:r>
        <w:t>For Band 4 the coefficient is much higher. The following shows band 4 and a C correction with a coefficient of 12:</w:t>
      </w:r>
    </w:p>
    <w:p w14:paraId="4FC88A55" w14:textId="77777777" w:rsidR="00472767" w:rsidRDefault="00472767" w:rsidP="008B6883">
      <w:pPr>
        <w:pStyle w:val="BodyText2"/>
        <w:rPr>
          <w:noProof/>
        </w:rPr>
      </w:pPr>
      <w:r>
        <w:rPr>
          <w:noProof/>
          <w:lang w:bidi="ar-SA"/>
        </w:rPr>
        <w:lastRenderedPageBreak/>
        <w:drawing>
          <wp:inline distT="0" distB="0" distL="0" distR="0" wp14:anchorId="0CEC72AB" wp14:editId="65F7C84F">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8"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6DCC75C2" wp14:editId="57CE855E">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B6FB665" w14:textId="77777777" w:rsidR="00472767" w:rsidRDefault="00472767" w:rsidP="008B6883">
      <w:pPr>
        <w:pStyle w:val="BodyText2"/>
        <w:rPr>
          <w:noProof/>
        </w:rPr>
      </w:pPr>
      <w:r>
        <w:rPr>
          <w:noProof/>
        </w:rPr>
        <w:t>Band 3 it is 9:</w:t>
      </w:r>
    </w:p>
    <w:p w14:paraId="67B52086" w14:textId="77777777" w:rsidR="00472767" w:rsidRDefault="00472767" w:rsidP="008B6883">
      <w:pPr>
        <w:pStyle w:val="BodyText2"/>
      </w:pPr>
      <w:r>
        <w:rPr>
          <w:noProof/>
          <w:lang w:bidi="ar-SA"/>
        </w:rPr>
        <w:drawing>
          <wp:inline distT="0" distB="0" distL="0" distR="0" wp14:anchorId="28DF4496" wp14:editId="1856F561">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103745" wp14:editId="1825324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2AAD9ABC" w14:textId="77777777" w:rsidR="00472767" w:rsidRDefault="00472767" w:rsidP="008B6883">
      <w:pPr>
        <w:pStyle w:val="BodyText2"/>
      </w:pPr>
      <w:r>
        <w:t>Band 2 it is 25 (and less impressive):</w:t>
      </w:r>
    </w:p>
    <w:p w14:paraId="6115E0E8" w14:textId="77777777" w:rsidR="00472767" w:rsidRDefault="00472767" w:rsidP="008B6883">
      <w:pPr>
        <w:pStyle w:val="BodyText2"/>
      </w:pPr>
      <w:r>
        <w:rPr>
          <w:noProof/>
          <w:lang w:bidi="ar-SA"/>
        </w:rPr>
        <w:drawing>
          <wp:inline distT="0" distB="0" distL="0" distR="0" wp14:anchorId="660689F5" wp14:editId="23E776BD">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1C2F85F" wp14:editId="2FBF0178">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9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F62107B" w14:textId="77777777" w:rsidR="00472767" w:rsidRDefault="00472767" w:rsidP="008B6883">
      <w:pPr>
        <w:pStyle w:val="BodyText2"/>
      </w:pPr>
      <w:r>
        <w:lastRenderedPageBreak/>
        <w:t>Band 7 is 5. Here are the results for a colour composite (432) image. The empirical rotation model proposed by Tan has similar outputs:</w:t>
      </w:r>
    </w:p>
    <w:p w14:paraId="101EFD41" w14:textId="77777777" w:rsidR="00472767" w:rsidRDefault="00472767" w:rsidP="008B6883">
      <w:pPr>
        <w:pStyle w:val="BodyText2"/>
      </w:pPr>
      <w:r>
        <w:rPr>
          <w:noProof/>
          <w:lang w:bidi="ar-SA"/>
        </w:rPr>
        <w:drawing>
          <wp:inline distT="0" distB="0" distL="0" distR="0" wp14:anchorId="4DA831D6" wp14:editId="488CB609">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9304232" wp14:editId="2B686A95">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9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FE64D6E" w14:textId="77777777" w:rsidR="00472767" w:rsidRDefault="00472767" w:rsidP="008B6883">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96"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270A0A">
        <w:t>Image metadata</w:t>
      </w:r>
      <w:r>
        <w:fldChar w:fldCharType="end"/>
      </w:r>
      <w:r>
        <w:t>.</w:t>
      </w:r>
    </w:p>
    <w:p w14:paraId="11352BE3" w14:textId="77777777" w:rsidR="00472767" w:rsidRDefault="00472767" w:rsidP="008B6883">
      <w:pPr>
        <w:pStyle w:val="BodyText2"/>
      </w:pPr>
      <w:r>
        <w:t>One issue with the topographic correction is that all imagery disappears over water! Must investigate.</w:t>
      </w:r>
    </w:p>
    <w:p w14:paraId="3FE15C69" w14:textId="77777777" w:rsidR="00472767" w:rsidRPr="00491F71" w:rsidRDefault="00472767" w:rsidP="00472767">
      <w:pPr>
        <w:pStyle w:val="Heading5"/>
      </w:pPr>
      <w:r>
        <w:t>Water detection</w:t>
      </w:r>
    </w:p>
    <w:p w14:paraId="43A303C8" w14:textId="77777777" w:rsidR="00472767" w:rsidRDefault="00472767" w:rsidP="00472767">
      <w:pPr>
        <w:pStyle w:val="Heading6"/>
      </w:pPr>
      <w:r>
        <w:t>Using MODIS</w:t>
      </w:r>
    </w:p>
    <w:p w14:paraId="5FD4EF1D" w14:textId="77777777" w:rsidR="00472767" w:rsidRDefault="00472767" w:rsidP="008B6883">
      <w:pPr>
        <w:pStyle w:val="BodyText2"/>
      </w:pPr>
      <w:r>
        <w:t>Jean-Francois has implemented a MODIS compositing algorithm as a first step to detect water bodies. There are some issues:</w:t>
      </w:r>
    </w:p>
    <w:p w14:paraId="06E6151D"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43C4AA63" w14:textId="77777777" w:rsidR="00472767" w:rsidRDefault="00472767" w:rsidP="00472767">
      <w:pPr>
        <w:pStyle w:val="ListBullet"/>
      </w:pPr>
      <w:r>
        <w:t>The Terra daily data is only Red and IR at 250m and the Acqua data is everything at 500m</w:t>
      </w:r>
    </w:p>
    <w:p w14:paraId="6AC98249" w14:textId="77777777" w:rsidR="00472767" w:rsidRDefault="00472767" w:rsidP="00472767">
      <w:pPr>
        <w:pStyle w:val="Heading7"/>
      </w:pPr>
      <w:r>
        <w:t>Calculation of Hue, Saturation and Value</w:t>
      </w:r>
    </w:p>
    <w:p w14:paraId="4F98210E" w14:textId="77777777" w:rsidR="00472767" w:rsidRDefault="00472767" w:rsidP="008B6883">
      <w:pPr>
        <w:pStyle w:val="BodyText2"/>
      </w:pPr>
      <w:r>
        <w:t>V = max(R,G,B)</w:t>
      </w:r>
    </w:p>
    <w:p w14:paraId="1A38FDB7" w14:textId="77777777" w:rsidR="00472767" w:rsidRDefault="00472767" w:rsidP="008B6883">
      <w:pPr>
        <w:pStyle w:val="BodyText2"/>
      </w:pPr>
      <w:r>
        <w:t>S = (V-min(R,G,B)) /V</w:t>
      </w:r>
    </w:p>
    <w:p w14:paraId="176A10FA" w14:textId="77777777" w:rsidR="00472767" w:rsidRDefault="00472767" w:rsidP="008B6883">
      <w:pPr>
        <w:pStyle w:val="BodyText2"/>
      </w:pPr>
      <w:r>
        <w:t>H:</w:t>
      </w:r>
    </w:p>
    <w:p w14:paraId="5B1A02D6" w14:textId="77777777" w:rsidR="00472767" w:rsidRDefault="00472767" w:rsidP="008B6883">
      <w:pPr>
        <w:pStyle w:val="BodyText2"/>
      </w:pPr>
      <w:r>
        <w:t>0 if V=man(R,G,B)</w:t>
      </w:r>
    </w:p>
    <w:p w14:paraId="0FEBB88B" w14:textId="77777777" w:rsidR="00472767" w:rsidRDefault="00472767" w:rsidP="00472767">
      <w:pPr>
        <w:pStyle w:val="BodyText"/>
      </w:pPr>
      <w:r>
        <w:t>(60˚x ((G-B)/(V-min(R,G,B)))+360˚)mod 360˚ if V=R</w:t>
      </w:r>
    </w:p>
    <w:p w14:paraId="61135614" w14:textId="77777777" w:rsidR="00472767" w:rsidRDefault="00472767" w:rsidP="00472767">
      <w:pPr>
        <w:pStyle w:val="BodyText"/>
      </w:pPr>
      <w:r>
        <w:t>60˚x ((B-R)/(V-min(R,G,B)))+120˚ if V=G</w:t>
      </w:r>
    </w:p>
    <w:p w14:paraId="3DDA3633" w14:textId="77777777" w:rsidR="00472767" w:rsidRDefault="00472767" w:rsidP="00472767">
      <w:pPr>
        <w:pStyle w:val="BodyText"/>
      </w:pPr>
      <w:r>
        <w:t>60˚x ((R-G)/(V-min(R,G,B)))+240˚ if V=B</w:t>
      </w:r>
    </w:p>
    <w:p w14:paraId="775E22CF" w14:textId="77777777" w:rsidR="00472767" w:rsidRDefault="00472767" w:rsidP="008B6883">
      <w:pPr>
        <w:pStyle w:val="BodyText2"/>
      </w:pPr>
      <w:r>
        <w:t>For example in the middle of the Barrage El Wahde in Morocco just North of Fes the RGB values are:</w:t>
      </w:r>
    </w:p>
    <w:p w14:paraId="716A48B2" w14:textId="77777777" w:rsidR="00472767" w:rsidRDefault="00472767" w:rsidP="00472767">
      <w:pPr>
        <w:pStyle w:val="NoSpacing"/>
      </w:pPr>
      <w:r>
        <w:t xml:space="preserve">(R) sur_refl_b07: </w:t>
      </w:r>
      <w:r>
        <w:tab/>
      </w:r>
      <w:r>
        <w:tab/>
        <w:t>125.2500000</w:t>
      </w:r>
    </w:p>
    <w:p w14:paraId="1573CB47" w14:textId="77777777" w:rsidR="00472767" w:rsidRDefault="00472767" w:rsidP="00472767">
      <w:pPr>
        <w:pStyle w:val="NoSpacing"/>
      </w:pPr>
      <w:r>
        <w:t xml:space="preserve">(G) sur_refl_b02_250m: </w:t>
      </w:r>
      <w:r>
        <w:tab/>
        <w:t>164.7500000</w:t>
      </w:r>
    </w:p>
    <w:p w14:paraId="164A2AF4" w14:textId="77777777" w:rsidR="00472767" w:rsidRDefault="00472767" w:rsidP="00472767">
      <w:pPr>
        <w:pStyle w:val="NoSpacing"/>
      </w:pPr>
      <w:r>
        <w:t xml:space="preserve">(B) sur_refl_b01_250m: </w:t>
      </w:r>
      <w:r>
        <w:tab/>
        <w:t>343</w:t>
      </w:r>
    </w:p>
    <w:p w14:paraId="365E830C" w14:textId="77777777" w:rsidR="00472767" w:rsidRDefault="00472767" w:rsidP="008B6883">
      <w:pPr>
        <w:pStyle w:val="BodyText2"/>
      </w:pPr>
      <w:r>
        <w:t xml:space="preserve">So, V = 343 (B), S = </w:t>
      </w:r>
      <w:r w:rsidRPr="008F633F">
        <w:t>0.6348397</w:t>
      </w:r>
      <w:r>
        <w:t xml:space="preserve"> and H should be:</w:t>
      </w:r>
    </w:p>
    <w:p w14:paraId="62D623DF" w14:textId="77777777" w:rsidR="00472767" w:rsidRDefault="00472767" w:rsidP="008B6883">
      <w:pPr>
        <w:pStyle w:val="BodyText2"/>
      </w:pPr>
      <w:r>
        <w:t xml:space="preserve">60˚x ((125.25-164.75)/(343-125.25))+240˚ = </w:t>
      </w:r>
      <w:r w:rsidRPr="00AF2E09">
        <w:t xml:space="preserve"> 229.115958668</w:t>
      </w:r>
    </w:p>
    <w:p w14:paraId="4C2B0AE9" w14:textId="77777777" w:rsidR="00472767" w:rsidRDefault="00472767" w:rsidP="008B6883">
      <w:pPr>
        <w:pStyle w:val="BodyText2"/>
      </w:pPr>
      <w:r>
        <w:t>Calculating HSV using reflectance data is fine so long as you convert the data to the right data types.</w:t>
      </w:r>
    </w:p>
    <w:p w14:paraId="2A4E71E0" w14:textId="77777777" w:rsidR="00472767" w:rsidRDefault="00472767" w:rsidP="00472767">
      <w:pPr>
        <w:pStyle w:val="Heading7"/>
      </w:pPr>
      <w:r>
        <w:lastRenderedPageBreak/>
        <w:t>Calcuation of threshold masks</w:t>
      </w:r>
    </w:p>
    <w:p w14:paraId="1E736110" w14:textId="77777777" w:rsidR="00472767" w:rsidRDefault="00472767" w:rsidP="008B6883">
      <w:pPr>
        <w:pStyle w:val="BodyText2"/>
      </w:pPr>
      <w:r>
        <w:t>Water is present if:</w:t>
      </w:r>
    </w:p>
    <w:p w14:paraId="4B5F6F9D" w14:textId="77777777" w:rsidR="00472767" w:rsidRDefault="00472767" w:rsidP="008B6883">
      <w:pPr>
        <w:pStyle w:val="BodyText2"/>
      </w:pPr>
      <w:r>
        <w:t>h&lt;(-0.3593*v)+360    or</w:t>
      </w:r>
    </w:p>
    <w:p w14:paraId="2749BAD8" w14:textId="77777777" w:rsidR="00472767" w:rsidRDefault="00472767" w:rsidP="00472767">
      <w:pPr>
        <w:pStyle w:val="BodyText"/>
      </w:pPr>
      <w:r>
        <w:t>h&gt;(0.0363*v)+75.853    or</w:t>
      </w:r>
    </w:p>
    <w:p w14:paraId="5291BE05" w14:textId="77777777" w:rsidR="00472767" w:rsidRDefault="00472767" w:rsidP="00472767">
      <w:pPr>
        <w:pStyle w:val="BodyText"/>
      </w:pPr>
      <w:r>
        <w:t>h&gt;(0.054*v)+150.04    and</w:t>
      </w:r>
    </w:p>
    <w:p w14:paraId="3C339F95" w14:textId="77777777" w:rsidR="00472767" w:rsidRDefault="00472767" w:rsidP="00472767">
      <w:pPr>
        <w:pStyle w:val="BodyText"/>
      </w:pPr>
      <w:r>
        <w:t>v&lt;5500</w:t>
      </w:r>
    </w:p>
    <w:p w14:paraId="237DE1D6" w14:textId="77777777" w:rsidR="00472767" w:rsidRDefault="00472767" w:rsidP="008B6883">
      <w:pPr>
        <w:pStyle w:val="BodyText2"/>
      </w:pPr>
      <w:r>
        <w:t>Values from Jean-Francois paper are (taken roughly from the chart):</w:t>
      </w:r>
    </w:p>
    <w:p w14:paraId="2F4D85E4" w14:textId="77777777" w:rsidR="00472767" w:rsidRDefault="00472767" w:rsidP="00472767">
      <w:pPr>
        <w:pStyle w:val="BodyText"/>
      </w:pPr>
      <w:r>
        <w:t>{x:1000,y:0},{x:720,y:105},{x:2350,y:162},{x:5500,y:180},{x:5500,y:∞}</w:t>
      </w:r>
    </w:p>
    <w:p w14:paraId="4C1649AE" w14:textId="77777777" w:rsidR="00472767" w:rsidRDefault="00472767" w:rsidP="00472767">
      <w:pPr>
        <w:pStyle w:val="BodyText"/>
      </w:pPr>
      <w:r>
        <w:t xml:space="preserve">m1 = (0-105)/280 = </w:t>
      </w:r>
      <w:r w:rsidRPr="005E2636">
        <w:t>-0.375</w:t>
      </w:r>
    </w:p>
    <w:p w14:paraId="0E15677D" w14:textId="77777777" w:rsidR="00472767" w:rsidRDefault="00472767" w:rsidP="00472767">
      <w:pPr>
        <w:pStyle w:val="BodyText"/>
      </w:pPr>
      <w:r>
        <w:t>c1= 105- (-0.375*720) = 375</w:t>
      </w:r>
    </w:p>
    <w:p w14:paraId="662FE0A1" w14:textId="77777777" w:rsidR="00472767" w:rsidRDefault="00472767" w:rsidP="00472767">
      <w:pPr>
        <w:pStyle w:val="BodyText"/>
      </w:pPr>
      <w:r>
        <w:t>m2 = (162-105)/</w:t>
      </w:r>
      <w:r w:rsidRPr="005E2636">
        <w:t xml:space="preserve"> </w:t>
      </w:r>
      <w:r>
        <w:t xml:space="preserve">(2350-720) = </w:t>
      </w:r>
      <w:r w:rsidRPr="005E2636">
        <w:t>0.03496932515</w:t>
      </w:r>
    </w:p>
    <w:p w14:paraId="55C95F7F" w14:textId="77777777" w:rsidR="00472767" w:rsidRDefault="00472767" w:rsidP="00472767">
      <w:pPr>
        <w:pStyle w:val="BodyText"/>
      </w:pPr>
      <w:r>
        <w:t>c2 = 162 – (</w:t>
      </w:r>
      <w:r w:rsidRPr="005E2636">
        <w:t>0.03496932515</w:t>
      </w:r>
      <w:r>
        <w:t xml:space="preserve">*2350) = </w:t>
      </w:r>
      <w:r w:rsidRPr="005E2636">
        <w:t>79.8220858975</w:t>
      </w:r>
    </w:p>
    <w:p w14:paraId="29617144" w14:textId="77777777" w:rsidR="00472767" w:rsidRDefault="00472767" w:rsidP="00472767">
      <w:pPr>
        <w:pStyle w:val="BodyText"/>
      </w:pPr>
      <w:r>
        <w:t xml:space="preserve">m3 = (180-162)/(5500-2350) = </w:t>
      </w:r>
      <w:r w:rsidRPr="005E2636">
        <w:t>0.00571428571</w:t>
      </w:r>
    </w:p>
    <w:p w14:paraId="1A430749" w14:textId="77777777" w:rsidR="00472767" w:rsidRDefault="00472767" w:rsidP="00472767">
      <w:pPr>
        <w:pStyle w:val="BodyText"/>
      </w:pPr>
      <w:r>
        <w:t>c3 = 180 – (</w:t>
      </w:r>
      <w:r w:rsidRPr="005E2636">
        <w:t>0.00571428571</w:t>
      </w:r>
      <w:r>
        <w:t xml:space="preserve">*5500) = </w:t>
      </w:r>
      <w:r w:rsidRPr="005E2636">
        <w:t>148.571428595</w:t>
      </w:r>
    </w:p>
    <w:p w14:paraId="187B3D3C" w14:textId="77777777" w:rsidR="00472767" w:rsidRDefault="00472767" w:rsidP="00472767">
      <w:pPr>
        <w:pStyle w:val="BodyText"/>
      </w:pPr>
    </w:p>
    <w:p w14:paraId="4AE8E5BC" w14:textId="77777777" w:rsidR="00472767" w:rsidRDefault="00472767" w:rsidP="00472767">
      <w:pPr>
        <w:pStyle w:val="BodyText"/>
      </w:pPr>
      <w:r>
        <w:t>So there is an error in the equations that are given in the paper. The third expressions should be and not 0.0571428 etc:</w:t>
      </w:r>
    </w:p>
    <w:p w14:paraId="63C24D50" w14:textId="77777777" w:rsidR="00472767" w:rsidRDefault="00472767" w:rsidP="00472767">
      <w:pPr>
        <w:pStyle w:val="BodyText"/>
      </w:pPr>
      <w:r>
        <w:t>hue = -0.375*value + 375</w:t>
      </w:r>
    </w:p>
    <w:p w14:paraId="301CE51C" w14:textId="77777777" w:rsidR="00472767" w:rsidRDefault="00472767" w:rsidP="00472767">
      <w:pPr>
        <w:pStyle w:val="BodyText"/>
      </w:pPr>
      <w:r>
        <w:t xml:space="preserve">hue = </w:t>
      </w:r>
      <w:r w:rsidRPr="005E2636">
        <w:t>0.03496932515</w:t>
      </w:r>
      <w:r>
        <w:t xml:space="preserve">*value + </w:t>
      </w:r>
      <w:r w:rsidRPr="005E2636">
        <w:t>79.8220858975</w:t>
      </w:r>
    </w:p>
    <w:p w14:paraId="5F8E1DFD"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6A21634D" w14:textId="77777777" w:rsidR="00472767" w:rsidRDefault="00472767" w:rsidP="00472767">
      <w:pPr>
        <w:pStyle w:val="BodyText"/>
      </w:pPr>
    </w:p>
    <w:p w14:paraId="1DEB6C7F" w14:textId="77777777" w:rsidR="00472767" w:rsidRDefault="00472767" w:rsidP="00472767">
      <w:pPr>
        <w:pStyle w:val="BodyText"/>
      </w:pPr>
      <w:r>
        <w:t>So for Landsat 8 (where the data are scaled to 55000 grey levels) compared to MODIS (10000 grey levels). So the coordinates of the detection line are:</w:t>
      </w:r>
    </w:p>
    <w:p w14:paraId="6BAE10B6" w14:textId="77777777" w:rsidR="00472767" w:rsidRPr="000B5C73" w:rsidRDefault="00472767" w:rsidP="00472767">
      <w:pPr>
        <w:pStyle w:val="BodyText"/>
      </w:pPr>
      <w:r>
        <w:t>[{x:5500,y:0},{x:3960,y:101},{x:13194.5,y:162},{x:30250,y:179}]</w:t>
      </w:r>
    </w:p>
    <w:p w14:paraId="0FC40863" w14:textId="77777777" w:rsidR="00472767" w:rsidRDefault="00472767" w:rsidP="00472767">
      <w:pPr>
        <w:pStyle w:val="Heading6"/>
      </w:pPr>
      <w:r>
        <w:t>Using Landsat</w:t>
      </w:r>
    </w:p>
    <w:p w14:paraId="6E827197" w14:textId="77777777" w:rsidR="00472767" w:rsidRDefault="00472767" w:rsidP="008B6883">
      <w:pPr>
        <w:pStyle w:val="BodyText2"/>
      </w:pPr>
      <w:r>
        <w:t>We need to map the bands from MODIS to Landsat:</w:t>
      </w:r>
    </w:p>
    <w:p w14:paraId="1D4C8D77"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649A6C96" w14:textId="77777777" w:rsidTr="00B467C2">
        <w:trPr>
          <w:jc w:val="center"/>
        </w:trPr>
        <w:tc>
          <w:tcPr>
            <w:tcW w:w="1384" w:type="dxa"/>
          </w:tcPr>
          <w:p w14:paraId="1CDBDF61" w14:textId="77777777" w:rsidR="00472767" w:rsidRDefault="00472767" w:rsidP="00505DB3">
            <w:pPr>
              <w:pStyle w:val="TableText"/>
            </w:pPr>
            <w:r>
              <w:t>Colour band</w:t>
            </w:r>
          </w:p>
        </w:tc>
        <w:tc>
          <w:tcPr>
            <w:tcW w:w="2268" w:type="dxa"/>
          </w:tcPr>
          <w:p w14:paraId="3A155B37" w14:textId="77777777" w:rsidR="00472767" w:rsidRDefault="00472767" w:rsidP="00505DB3">
            <w:pPr>
              <w:pStyle w:val="TableText"/>
            </w:pPr>
            <w:r>
              <w:t>MODIS Band and frequency</w:t>
            </w:r>
          </w:p>
        </w:tc>
        <w:tc>
          <w:tcPr>
            <w:tcW w:w="2708" w:type="dxa"/>
          </w:tcPr>
          <w:p w14:paraId="605911B0" w14:textId="77777777" w:rsidR="00472767" w:rsidRDefault="00472767" w:rsidP="00505DB3">
            <w:pPr>
              <w:pStyle w:val="TableText"/>
            </w:pPr>
            <w:r>
              <w:t>Landsat 8 Band and frequency</w:t>
            </w:r>
          </w:p>
        </w:tc>
        <w:tc>
          <w:tcPr>
            <w:tcW w:w="2708" w:type="dxa"/>
          </w:tcPr>
          <w:p w14:paraId="54087C6E" w14:textId="77777777" w:rsidR="00472767" w:rsidRDefault="00472767" w:rsidP="00505DB3">
            <w:pPr>
              <w:pStyle w:val="TableText"/>
            </w:pPr>
            <w:r>
              <w:t>Illumination correction coefficiet</w:t>
            </w:r>
          </w:p>
        </w:tc>
      </w:tr>
      <w:tr w:rsidR="00472767" w14:paraId="1FF6AE65" w14:textId="77777777" w:rsidTr="00B467C2">
        <w:trPr>
          <w:jc w:val="center"/>
        </w:trPr>
        <w:tc>
          <w:tcPr>
            <w:tcW w:w="1384" w:type="dxa"/>
          </w:tcPr>
          <w:p w14:paraId="1344B486" w14:textId="77777777" w:rsidR="00472767" w:rsidRDefault="00472767" w:rsidP="00505DB3">
            <w:pPr>
              <w:pStyle w:val="TableText"/>
            </w:pPr>
            <w:r>
              <w:t>Red</w:t>
            </w:r>
          </w:p>
        </w:tc>
        <w:tc>
          <w:tcPr>
            <w:tcW w:w="2268" w:type="dxa"/>
          </w:tcPr>
          <w:p w14:paraId="4DCE4016"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7C7D69CD" w14:textId="77777777" w:rsidR="00472767" w:rsidRDefault="00472767" w:rsidP="00505DB3">
            <w:pPr>
              <w:pStyle w:val="TableText"/>
            </w:pPr>
            <w:r w:rsidRPr="00B6144D">
              <w:t>Band 7 - SWIR 2</w:t>
            </w:r>
            <w:r>
              <w:t xml:space="preserve">   -2.11 -2.29 μm</w:t>
            </w:r>
          </w:p>
        </w:tc>
        <w:tc>
          <w:tcPr>
            <w:tcW w:w="2708" w:type="dxa"/>
          </w:tcPr>
          <w:p w14:paraId="7250C732" w14:textId="77777777" w:rsidR="00472767" w:rsidRPr="00B6144D" w:rsidRDefault="00472767" w:rsidP="00505DB3">
            <w:pPr>
              <w:pStyle w:val="TableText"/>
            </w:pPr>
            <w:r>
              <w:t>5</w:t>
            </w:r>
          </w:p>
        </w:tc>
      </w:tr>
      <w:tr w:rsidR="00472767" w14:paraId="236C2A15" w14:textId="77777777" w:rsidTr="00B467C2">
        <w:trPr>
          <w:jc w:val="center"/>
        </w:trPr>
        <w:tc>
          <w:tcPr>
            <w:tcW w:w="1384" w:type="dxa"/>
          </w:tcPr>
          <w:p w14:paraId="558D1B74" w14:textId="77777777" w:rsidR="00472767" w:rsidRDefault="00472767" w:rsidP="00505DB3">
            <w:pPr>
              <w:pStyle w:val="TableText"/>
            </w:pPr>
            <w:r>
              <w:t>Green</w:t>
            </w:r>
          </w:p>
        </w:tc>
        <w:tc>
          <w:tcPr>
            <w:tcW w:w="2268" w:type="dxa"/>
          </w:tcPr>
          <w:p w14:paraId="216304EA" w14:textId="77777777" w:rsidR="00472767" w:rsidRDefault="00472767" w:rsidP="00505DB3">
            <w:pPr>
              <w:pStyle w:val="TableText"/>
            </w:pPr>
            <w:r>
              <w:t xml:space="preserve">Band 2 -     </w:t>
            </w:r>
            <w:r w:rsidRPr="00B6144D">
              <w:t>841 - 876</w:t>
            </w:r>
            <w:r>
              <w:t xml:space="preserve"> nm</w:t>
            </w:r>
          </w:p>
        </w:tc>
        <w:tc>
          <w:tcPr>
            <w:tcW w:w="2708" w:type="dxa"/>
          </w:tcPr>
          <w:p w14:paraId="6EC03B54" w14:textId="77777777" w:rsidR="00472767" w:rsidRPr="00B6144D" w:rsidRDefault="00472767" w:rsidP="00505DB3">
            <w:pPr>
              <w:pStyle w:val="TableText"/>
            </w:pPr>
            <w:r w:rsidRPr="00B6144D">
              <w:t>Band 5 - Near Infrared (NIR)</w:t>
            </w:r>
            <w:r>
              <w:t xml:space="preserve"> - 850-880 nm</w:t>
            </w:r>
          </w:p>
        </w:tc>
        <w:tc>
          <w:tcPr>
            <w:tcW w:w="2708" w:type="dxa"/>
          </w:tcPr>
          <w:p w14:paraId="5FB0F9CD" w14:textId="77777777" w:rsidR="00472767" w:rsidRPr="00B6144D" w:rsidRDefault="00472767" w:rsidP="00505DB3">
            <w:pPr>
              <w:pStyle w:val="TableText"/>
            </w:pPr>
            <w:r>
              <w:t>0.55</w:t>
            </w:r>
          </w:p>
        </w:tc>
      </w:tr>
      <w:tr w:rsidR="00472767" w14:paraId="7F76BEA7" w14:textId="77777777" w:rsidTr="00B467C2">
        <w:trPr>
          <w:jc w:val="center"/>
        </w:trPr>
        <w:tc>
          <w:tcPr>
            <w:tcW w:w="1384" w:type="dxa"/>
          </w:tcPr>
          <w:p w14:paraId="07971DBB" w14:textId="77777777" w:rsidR="00472767" w:rsidRDefault="00472767" w:rsidP="00505DB3">
            <w:pPr>
              <w:pStyle w:val="TableText"/>
            </w:pPr>
            <w:r>
              <w:t>Blue</w:t>
            </w:r>
          </w:p>
        </w:tc>
        <w:tc>
          <w:tcPr>
            <w:tcW w:w="2268" w:type="dxa"/>
          </w:tcPr>
          <w:p w14:paraId="4B5C47F4" w14:textId="77777777" w:rsidR="00472767" w:rsidRDefault="00472767" w:rsidP="00505DB3">
            <w:pPr>
              <w:pStyle w:val="TableText"/>
            </w:pPr>
            <w:r>
              <w:t xml:space="preserve">Band 1 -     </w:t>
            </w:r>
            <w:r w:rsidRPr="00B6144D">
              <w:t>620 - 670</w:t>
            </w:r>
            <w:r>
              <w:t xml:space="preserve"> nm</w:t>
            </w:r>
          </w:p>
        </w:tc>
        <w:tc>
          <w:tcPr>
            <w:tcW w:w="2708" w:type="dxa"/>
          </w:tcPr>
          <w:p w14:paraId="2E413E3F" w14:textId="77777777" w:rsidR="00472767" w:rsidRPr="00B6144D" w:rsidRDefault="00472767" w:rsidP="00505DB3">
            <w:pPr>
              <w:pStyle w:val="TableText"/>
            </w:pPr>
            <w:r w:rsidRPr="00B6144D">
              <w:t>Band 4 - Red</w:t>
            </w:r>
            <w:r>
              <w:t xml:space="preserve"> - 620 - 670 nm</w:t>
            </w:r>
          </w:p>
        </w:tc>
        <w:tc>
          <w:tcPr>
            <w:tcW w:w="2708" w:type="dxa"/>
          </w:tcPr>
          <w:p w14:paraId="17FDD23A" w14:textId="77777777" w:rsidR="00472767" w:rsidRPr="00B6144D" w:rsidRDefault="00472767" w:rsidP="00505DB3">
            <w:pPr>
              <w:pStyle w:val="TableText"/>
            </w:pPr>
            <w:r>
              <w:t>12</w:t>
            </w:r>
          </w:p>
        </w:tc>
      </w:tr>
    </w:tbl>
    <w:p w14:paraId="097D06BB" w14:textId="77777777" w:rsidR="00472767" w:rsidRDefault="00472767" w:rsidP="008B6883">
      <w:pPr>
        <w:pStyle w:val="BodyText2"/>
      </w:pPr>
      <w:r>
        <w:t>The radiometric correction is 5.5 (see the previous section).</w:t>
      </w:r>
    </w:p>
    <w:p w14:paraId="1C77E35E" w14:textId="77777777" w:rsidR="00472767" w:rsidRDefault="00472767" w:rsidP="00472767">
      <w:pPr>
        <w:pStyle w:val="Heading7"/>
      </w:pPr>
      <w:r>
        <w:t>Training</w:t>
      </w:r>
    </w:p>
    <w:p w14:paraId="3E5A3FCD" w14:textId="77777777" w:rsidR="00472767" w:rsidRDefault="00472767" w:rsidP="00472767">
      <w:pPr>
        <w:pStyle w:val="Heading8"/>
      </w:pPr>
      <w:r>
        <w:t>For Landsat 5</w:t>
      </w:r>
    </w:p>
    <w:p w14:paraId="274E6D39"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97"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C0DDB5" w14:textId="77777777" w:rsidR="00472767" w:rsidRDefault="00472767" w:rsidP="00472767">
      <w:pPr>
        <w:pStyle w:val="Heading8"/>
      </w:pPr>
      <w:r>
        <w:t>For Landsat 8</w:t>
      </w:r>
    </w:p>
    <w:p w14:paraId="30060C7F" w14:textId="77777777" w:rsidR="00472767" w:rsidRDefault="00472767" w:rsidP="00472767">
      <w:pPr>
        <w:pStyle w:val="Heading9"/>
      </w:pPr>
      <w:r>
        <w:t>Populating the gee_training_data table</w:t>
      </w:r>
    </w:p>
    <w:p w14:paraId="731A3043" w14:textId="77777777" w:rsidR="00472767" w:rsidRDefault="00472767" w:rsidP="008B6883">
      <w:pPr>
        <w:pStyle w:val="BodyText2"/>
      </w:pPr>
      <w:r>
        <w:t xml:space="preserve">We are using the </w:t>
      </w:r>
      <w:hyperlink r:id="rId798"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EBA6929" w14:textId="77777777" w:rsidR="00472767" w:rsidRDefault="00472767" w:rsidP="00472767">
      <w:pPr>
        <w:pStyle w:val="ListBullet"/>
      </w:pPr>
      <w:r>
        <w:t>Group 1: C</w:t>
      </w:r>
      <w:r w:rsidRPr="00E52549">
        <w:t>reated in the spectral_gee tool by digitising (spectral_gee.html)</w:t>
      </w:r>
    </w:p>
    <w:p w14:paraId="6061163F"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79F4C40"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053CF32B"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0E4969C7" w14:textId="77777777" w:rsidR="00472767" w:rsidRDefault="00472767" w:rsidP="008B6883">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99" w:history="1">
        <w:r w:rsidRPr="00C143A2">
          <w:rPr>
            <w:rStyle w:val="Hyperlink"/>
          </w:rPr>
          <w:t>getGeePixelValues</w:t>
        </w:r>
      </w:hyperlink>
      <w:r>
        <w:t xml:space="preserve"> to get the lat/lng values from each table and get the pixel values. Here is an example call:</w:t>
      </w:r>
    </w:p>
    <w:p w14:paraId="316BB0C4" w14:textId="77777777" w:rsidR="00472767" w:rsidRDefault="00472767" w:rsidP="008B550B">
      <w:pPr>
        <w:pStyle w:val="Unix"/>
      </w:pPr>
      <w:r w:rsidRPr="00F62BD4">
        <w:t>[webuser@h05-dev-vm3 python]$  python getGeePixelValues.py swdb_validated_sites_subset True</w:t>
      </w:r>
    </w:p>
    <w:p w14:paraId="0B690EE5"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800" w:history="1">
        <w:r w:rsidRPr="00563BEB">
          <w:rPr>
            <w:rStyle w:val="Hyperlink"/>
          </w:rPr>
          <w:t>this</w:t>
        </w:r>
      </w:hyperlink>
      <w:r>
        <w:t xml:space="preserve"> query.</w:t>
      </w:r>
    </w:p>
    <w:p w14:paraId="586D29CD" w14:textId="77777777" w:rsidR="00472767" w:rsidRDefault="00472767" w:rsidP="00472767">
      <w:pPr>
        <w:pStyle w:val="Heading9"/>
      </w:pPr>
      <w:r>
        <w:t>Deciding which bands to use</w:t>
      </w:r>
    </w:p>
    <w:p w14:paraId="6EE989AB" w14:textId="77777777" w:rsidR="00472767" w:rsidRDefault="00472767" w:rsidP="008B6883">
      <w:pPr>
        <w:pStyle w:val="BodyText2"/>
      </w:pPr>
      <w:r>
        <w:t>You can update the hsv values in the gee_training_data table using a call to the following:</w:t>
      </w:r>
    </w:p>
    <w:p w14:paraId="10534A0E" w14:textId="77777777" w:rsidR="00472767" w:rsidRDefault="000D5C35" w:rsidP="008B6883">
      <w:pPr>
        <w:pStyle w:val="BodyText2"/>
      </w:pPr>
      <w:hyperlink r:id="rId801" w:history="1">
        <w:r w:rsidR="00472767" w:rsidRPr="00A95575">
          <w:rPr>
            <w:rStyle w:val="Hyperlink"/>
          </w:rPr>
          <w:t>http://dopa-services.jrc.ec.europa.eu/gee/updatehsv?hsv=754</w:t>
        </w:r>
      </w:hyperlink>
      <w:r w:rsidR="00472767">
        <w:t xml:space="preserve"> </w:t>
      </w:r>
    </w:p>
    <w:p w14:paraId="664CA1F9" w14:textId="77777777" w:rsidR="00472767" w:rsidRPr="00E9137E" w:rsidRDefault="00472767" w:rsidP="008B6883">
      <w:pPr>
        <w:pStyle w:val="BodyText2"/>
      </w:pPr>
      <w:r>
        <w:t xml:space="preserve">The various spectral outputs are </w:t>
      </w:r>
      <w:hyperlink r:id="rId802" w:anchor="folders/0B7Ark2UOJTGQWmc4UTVaUEhtNVE" w:history="1">
        <w:r w:rsidRPr="00A72628">
          <w:rPr>
            <w:rStyle w:val="Hyperlink"/>
          </w:rPr>
          <w:t>here</w:t>
        </w:r>
      </w:hyperlink>
      <w:r>
        <w:t>.</w:t>
      </w:r>
    </w:p>
    <w:p w14:paraId="24EEB1B7" w14:textId="77777777" w:rsidR="00472767" w:rsidRDefault="00472767" w:rsidP="00472767">
      <w:pPr>
        <w:pStyle w:val="Heading7"/>
      </w:pPr>
      <w:r>
        <w:t>Validation</w:t>
      </w:r>
    </w:p>
    <w:p w14:paraId="74246E4D" w14:textId="77777777" w:rsidR="00472767" w:rsidRDefault="00472767" w:rsidP="00472767">
      <w:pPr>
        <w:pStyle w:val="Heading8"/>
      </w:pPr>
      <w:r>
        <w:t>Commission Error</w:t>
      </w:r>
    </w:p>
    <w:p w14:paraId="34A88259" w14:textId="77777777" w:rsidR="00472767" w:rsidRDefault="00472767" w:rsidP="00472767">
      <w:pPr>
        <w:pStyle w:val="Heading9"/>
      </w:pPr>
      <w:r>
        <w:t>Using the training sites</w:t>
      </w:r>
    </w:p>
    <w:p w14:paraId="3F9D6C45" w14:textId="77777777" w:rsidR="00472767" w:rsidRDefault="00472767" w:rsidP="008B6883">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154F680A"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256FA5D" w14:textId="77777777" w:rsidR="00472767" w:rsidRDefault="00472767" w:rsidP="00472767">
      <w:pPr>
        <w:pStyle w:val="Caption"/>
      </w:pPr>
      <w:r>
        <w:t xml:space="preserve">Table </w:t>
      </w:r>
      <w:fldSimple w:instr=" SEQ Table \* ARABIC ">
        <w:r w:rsidR="00270A0A">
          <w:rPr>
            <w:noProof/>
          </w:rPr>
          <w:t>1</w:t>
        </w:r>
      </w:fldSimple>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2C611CB7" w14:textId="77777777" w:rsidTr="00B467C2">
        <w:tc>
          <w:tcPr>
            <w:tcW w:w="483" w:type="dxa"/>
          </w:tcPr>
          <w:p w14:paraId="7DCF7422" w14:textId="77777777" w:rsidR="00472767" w:rsidRPr="00F01BC3" w:rsidRDefault="00472767" w:rsidP="00DD4343">
            <w:pPr>
              <w:pStyle w:val="Tiny"/>
            </w:pPr>
          </w:p>
        </w:tc>
        <w:tc>
          <w:tcPr>
            <w:tcW w:w="500" w:type="dxa"/>
          </w:tcPr>
          <w:p w14:paraId="1AA73EF4" w14:textId="77777777" w:rsidR="00472767" w:rsidRPr="00F01BC3" w:rsidRDefault="00472767" w:rsidP="00DD4343">
            <w:pPr>
              <w:pStyle w:val="Tiny"/>
            </w:pPr>
            <w:r w:rsidRPr="00F01BC3">
              <w:t>w</w:t>
            </w:r>
          </w:p>
        </w:tc>
        <w:tc>
          <w:tcPr>
            <w:tcW w:w="500" w:type="dxa"/>
          </w:tcPr>
          <w:p w14:paraId="1D26E132" w14:textId="77777777" w:rsidR="00472767" w:rsidRPr="00F01BC3" w:rsidRDefault="00472767" w:rsidP="00DD4343">
            <w:pPr>
              <w:pStyle w:val="Tiny"/>
            </w:pPr>
            <w:r w:rsidRPr="00F01BC3">
              <w:t>nw</w:t>
            </w:r>
          </w:p>
        </w:tc>
        <w:tc>
          <w:tcPr>
            <w:tcW w:w="571" w:type="dxa"/>
          </w:tcPr>
          <w:p w14:paraId="779A0ABC" w14:textId="77777777" w:rsidR="00472767" w:rsidRPr="00F01BC3" w:rsidRDefault="00472767" w:rsidP="00DD4343">
            <w:pPr>
              <w:pStyle w:val="Tiny"/>
            </w:pPr>
            <w:r w:rsidRPr="00F01BC3">
              <w:t>total</w:t>
            </w:r>
          </w:p>
        </w:tc>
        <w:tc>
          <w:tcPr>
            <w:tcW w:w="961" w:type="dxa"/>
          </w:tcPr>
          <w:p w14:paraId="6B9ACAC0" w14:textId="77777777" w:rsidR="00472767" w:rsidRPr="00F01BC3" w:rsidRDefault="00472767" w:rsidP="00DD4343">
            <w:pPr>
              <w:pStyle w:val="Tiny"/>
            </w:pPr>
          </w:p>
        </w:tc>
      </w:tr>
      <w:tr w:rsidR="00472767" w:rsidRPr="00F01BC3" w14:paraId="4DCD9AA1" w14:textId="77777777" w:rsidTr="00B467C2">
        <w:tc>
          <w:tcPr>
            <w:tcW w:w="483" w:type="dxa"/>
          </w:tcPr>
          <w:p w14:paraId="249760CA" w14:textId="77777777" w:rsidR="00472767" w:rsidRPr="00F01BC3" w:rsidRDefault="00472767" w:rsidP="00DD4343">
            <w:pPr>
              <w:pStyle w:val="Tiny"/>
            </w:pPr>
            <w:r w:rsidRPr="00F01BC3">
              <w:t>w</w:t>
            </w:r>
          </w:p>
        </w:tc>
        <w:tc>
          <w:tcPr>
            <w:tcW w:w="500" w:type="dxa"/>
          </w:tcPr>
          <w:p w14:paraId="5E68E3B9" w14:textId="77777777" w:rsidR="00472767" w:rsidRPr="00F01BC3" w:rsidRDefault="00472767" w:rsidP="00DD4343">
            <w:pPr>
              <w:pStyle w:val="Tiny"/>
            </w:pPr>
            <w:r w:rsidRPr="00F01BC3">
              <w:t>7247</w:t>
            </w:r>
          </w:p>
        </w:tc>
        <w:tc>
          <w:tcPr>
            <w:tcW w:w="500" w:type="dxa"/>
          </w:tcPr>
          <w:p w14:paraId="78F50ED7" w14:textId="77777777" w:rsidR="00472767" w:rsidRPr="00F01BC3" w:rsidRDefault="00472767" w:rsidP="00DD4343">
            <w:pPr>
              <w:pStyle w:val="Tiny"/>
            </w:pPr>
            <w:r w:rsidRPr="00F01BC3">
              <w:t>64</w:t>
            </w:r>
          </w:p>
        </w:tc>
        <w:tc>
          <w:tcPr>
            <w:tcW w:w="571" w:type="dxa"/>
          </w:tcPr>
          <w:p w14:paraId="6C4737C1" w14:textId="77777777" w:rsidR="00472767" w:rsidRPr="00F01BC3" w:rsidRDefault="00472767" w:rsidP="00DD4343">
            <w:pPr>
              <w:pStyle w:val="Tiny"/>
            </w:pPr>
            <w:r w:rsidRPr="00F01BC3">
              <w:t>7311</w:t>
            </w:r>
          </w:p>
        </w:tc>
        <w:tc>
          <w:tcPr>
            <w:tcW w:w="961" w:type="dxa"/>
          </w:tcPr>
          <w:p w14:paraId="0332C574" w14:textId="77777777" w:rsidR="00472767" w:rsidRPr="00F01BC3" w:rsidRDefault="00472767" w:rsidP="00DD4343">
            <w:pPr>
              <w:pStyle w:val="Tiny"/>
            </w:pPr>
            <w:r w:rsidRPr="00F01BC3">
              <w:t>99.12460676</w:t>
            </w:r>
          </w:p>
        </w:tc>
      </w:tr>
      <w:tr w:rsidR="00472767" w:rsidRPr="00F01BC3" w14:paraId="5A48DB51" w14:textId="77777777" w:rsidTr="00B467C2">
        <w:tc>
          <w:tcPr>
            <w:tcW w:w="483" w:type="dxa"/>
          </w:tcPr>
          <w:p w14:paraId="63B1E1C3" w14:textId="77777777" w:rsidR="00472767" w:rsidRPr="00F01BC3" w:rsidRDefault="00472767" w:rsidP="00DD4343">
            <w:pPr>
              <w:pStyle w:val="Tiny"/>
            </w:pPr>
            <w:r w:rsidRPr="00F01BC3">
              <w:t>nw</w:t>
            </w:r>
          </w:p>
        </w:tc>
        <w:tc>
          <w:tcPr>
            <w:tcW w:w="500" w:type="dxa"/>
          </w:tcPr>
          <w:p w14:paraId="3A2EED6D" w14:textId="77777777" w:rsidR="00472767" w:rsidRPr="00F01BC3" w:rsidRDefault="00472767" w:rsidP="00DD4343">
            <w:pPr>
              <w:pStyle w:val="Tiny"/>
            </w:pPr>
            <w:r w:rsidRPr="00F01BC3">
              <w:t>2545</w:t>
            </w:r>
          </w:p>
        </w:tc>
        <w:tc>
          <w:tcPr>
            <w:tcW w:w="500" w:type="dxa"/>
          </w:tcPr>
          <w:p w14:paraId="3557448B" w14:textId="77777777" w:rsidR="00472767" w:rsidRPr="00F01BC3" w:rsidRDefault="00472767" w:rsidP="00DD4343">
            <w:pPr>
              <w:pStyle w:val="Tiny"/>
            </w:pPr>
            <w:r w:rsidRPr="00F01BC3">
              <w:t>9424</w:t>
            </w:r>
          </w:p>
        </w:tc>
        <w:tc>
          <w:tcPr>
            <w:tcW w:w="571" w:type="dxa"/>
          </w:tcPr>
          <w:p w14:paraId="6FED4915" w14:textId="77777777" w:rsidR="00472767" w:rsidRPr="00F01BC3" w:rsidRDefault="00472767" w:rsidP="00DD4343">
            <w:pPr>
              <w:pStyle w:val="Tiny"/>
            </w:pPr>
            <w:r w:rsidRPr="00F01BC3">
              <w:t>11969</w:t>
            </w:r>
          </w:p>
        </w:tc>
        <w:tc>
          <w:tcPr>
            <w:tcW w:w="961" w:type="dxa"/>
          </w:tcPr>
          <w:p w14:paraId="7D199A7E" w14:textId="77777777" w:rsidR="00472767" w:rsidRPr="00F01BC3" w:rsidRDefault="00472767" w:rsidP="00DD4343">
            <w:pPr>
              <w:pStyle w:val="Tiny"/>
            </w:pPr>
            <w:r w:rsidRPr="00F01BC3">
              <w:t>78.73673657</w:t>
            </w:r>
          </w:p>
        </w:tc>
      </w:tr>
      <w:tr w:rsidR="00472767" w:rsidRPr="00F01BC3" w14:paraId="6864ADB3" w14:textId="77777777" w:rsidTr="00B467C2">
        <w:tc>
          <w:tcPr>
            <w:tcW w:w="483" w:type="dxa"/>
          </w:tcPr>
          <w:p w14:paraId="3812A2E5" w14:textId="77777777" w:rsidR="00472767" w:rsidRPr="00F01BC3" w:rsidRDefault="00472767" w:rsidP="00DD4343">
            <w:pPr>
              <w:pStyle w:val="Tiny"/>
            </w:pPr>
            <w:r w:rsidRPr="00F01BC3">
              <w:t>total</w:t>
            </w:r>
          </w:p>
        </w:tc>
        <w:tc>
          <w:tcPr>
            <w:tcW w:w="500" w:type="dxa"/>
          </w:tcPr>
          <w:p w14:paraId="3DFFF752" w14:textId="77777777" w:rsidR="00472767" w:rsidRPr="00F01BC3" w:rsidRDefault="00472767" w:rsidP="00DD4343">
            <w:pPr>
              <w:pStyle w:val="Tiny"/>
            </w:pPr>
            <w:r w:rsidRPr="00F01BC3">
              <w:t>9792</w:t>
            </w:r>
          </w:p>
        </w:tc>
        <w:tc>
          <w:tcPr>
            <w:tcW w:w="500" w:type="dxa"/>
          </w:tcPr>
          <w:p w14:paraId="1FBFCD3F" w14:textId="77777777" w:rsidR="00472767" w:rsidRPr="00F01BC3" w:rsidRDefault="00472767" w:rsidP="00DD4343">
            <w:pPr>
              <w:pStyle w:val="Tiny"/>
            </w:pPr>
            <w:r w:rsidRPr="00F01BC3">
              <w:t>9488</w:t>
            </w:r>
          </w:p>
        </w:tc>
        <w:tc>
          <w:tcPr>
            <w:tcW w:w="571" w:type="dxa"/>
          </w:tcPr>
          <w:p w14:paraId="1C31B62B" w14:textId="77777777" w:rsidR="00472767" w:rsidRPr="00F01BC3" w:rsidRDefault="00472767" w:rsidP="00DD4343">
            <w:pPr>
              <w:pStyle w:val="Tiny"/>
            </w:pPr>
            <w:r w:rsidRPr="00F01BC3">
              <w:t>19280</w:t>
            </w:r>
          </w:p>
        </w:tc>
        <w:tc>
          <w:tcPr>
            <w:tcW w:w="961" w:type="dxa"/>
          </w:tcPr>
          <w:p w14:paraId="3A263FA7" w14:textId="77777777" w:rsidR="00472767" w:rsidRPr="00F01BC3" w:rsidRDefault="00472767" w:rsidP="00DD4343">
            <w:pPr>
              <w:pStyle w:val="Tiny"/>
            </w:pPr>
            <w:r w:rsidRPr="00F01BC3">
              <w:t>86.46784232</w:t>
            </w:r>
          </w:p>
        </w:tc>
      </w:tr>
    </w:tbl>
    <w:p w14:paraId="7968A987"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F3CA9C3" w14:textId="77777777" w:rsidR="00472767" w:rsidRDefault="00472767" w:rsidP="008B6883">
      <w:pPr>
        <w:pStyle w:val="BodyText2"/>
      </w:pPr>
    </w:p>
    <w:p w14:paraId="15497249" w14:textId="77777777" w:rsidR="00472767" w:rsidRDefault="00472767" w:rsidP="00472767">
      <w:pPr>
        <w:pStyle w:val="Caption"/>
      </w:pPr>
      <w:r>
        <w:t xml:space="preserve">Table </w:t>
      </w:r>
      <w:fldSimple w:instr=" SEQ Table \* ARABIC ">
        <w:r w:rsidR="00270A0A">
          <w:rPr>
            <w:noProof/>
          </w:rPr>
          <w:t>2</w:t>
        </w:r>
      </w:fldSimple>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28CD0D1E" w14:textId="77777777" w:rsidTr="00B467C2">
        <w:tc>
          <w:tcPr>
            <w:tcW w:w="0" w:type="auto"/>
          </w:tcPr>
          <w:p w14:paraId="3DB22932" w14:textId="77777777" w:rsidR="00472767" w:rsidRPr="00C03E60" w:rsidRDefault="00472767" w:rsidP="00DD4343">
            <w:pPr>
              <w:pStyle w:val="Tiny"/>
            </w:pPr>
            <w:r w:rsidRPr="00C03E60">
              <w:t>Column1</w:t>
            </w:r>
          </w:p>
        </w:tc>
        <w:tc>
          <w:tcPr>
            <w:tcW w:w="0" w:type="auto"/>
          </w:tcPr>
          <w:p w14:paraId="76E3325C" w14:textId="77777777" w:rsidR="00472767" w:rsidRPr="00C03E60" w:rsidRDefault="00472767" w:rsidP="00DD4343">
            <w:pPr>
              <w:pStyle w:val="Tiny"/>
            </w:pPr>
            <w:r w:rsidRPr="00C03E60">
              <w:t>w</w:t>
            </w:r>
          </w:p>
        </w:tc>
        <w:tc>
          <w:tcPr>
            <w:tcW w:w="0" w:type="auto"/>
          </w:tcPr>
          <w:p w14:paraId="050FF367" w14:textId="77777777" w:rsidR="00472767" w:rsidRPr="00C03E60" w:rsidRDefault="00472767" w:rsidP="00DD4343">
            <w:pPr>
              <w:pStyle w:val="Tiny"/>
            </w:pPr>
            <w:r w:rsidRPr="00C03E60">
              <w:t>nw</w:t>
            </w:r>
          </w:p>
        </w:tc>
        <w:tc>
          <w:tcPr>
            <w:tcW w:w="0" w:type="auto"/>
          </w:tcPr>
          <w:p w14:paraId="4FF9732F" w14:textId="77777777" w:rsidR="00472767" w:rsidRPr="00C03E60" w:rsidRDefault="00472767" w:rsidP="00DD4343">
            <w:pPr>
              <w:pStyle w:val="Tiny"/>
            </w:pPr>
            <w:r w:rsidRPr="00C03E60">
              <w:t>total</w:t>
            </w:r>
          </w:p>
        </w:tc>
        <w:tc>
          <w:tcPr>
            <w:tcW w:w="0" w:type="auto"/>
          </w:tcPr>
          <w:p w14:paraId="2FC4B7D4" w14:textId="77777777" w:rsidR="00472767" w:rsidRPr="00C03E60" w:rsidRDefault="00472767" w:rsidP="00DD4343">
            <w:pPr>
              <w:pStyle w:val="Tiny"/>
            </w:pPr>
            <w:r w:rsidRPr="00C03E60">
              <w:t>Column2</w:t>
            </w:r>
          </w:p>
        </w:tc>
      </w:tr>
      <w:tr w:rsidR="00472767" w:rsidRPr="00C03E60" w14:paraId="03DBE461" w14:textId="77777777" w:rsidTr="00B467C2">
        <w:tc>
          <w:tcPr>
            <w:tcW w:w="0" w:type="auto"/>
          </w:tcPr>
          <w:p w14:paraId="5D7D0E37" w14:textId="77777777" w:rsidR="00472767" w:rsidRPr="00C03E60" w:rsidRDefault="00472767" w:rsidP="00DD4343">
            <w:pPr>
              <w:pStyle w:val="Tiny"/>
            </w:pPr>
            <w:r w:rsidRPr="00C03E60">
              <w:t>w</w:t>
            </w:r>
          </w:p>
        </w:tc>
        <w:tc>
          <w:tcPr>
            <w:tcW w:w="0" w:type="auto"/>
          </w:tcPr>
          <w:p w14:paraId="2197376A" w14:textId="77777777" w:rsidR="00472767" w:rsidRPr="00C03E60" w:rsidRDefault="00472767" w:rsidP="00DD4343">
            <w:pPr>
              <w:pStyle w:val="Tiny"/>
            </w:pPr>
            <w:r w:rsidRPr="00C03E60">
              <w:t>11154</w:t>
            </w:r>
          </w:p>
        </w:tc>
        <w:tc>
          <w:tcPr>
            <w:tcW w:w="0" w:type="auto"/>
          </w:tcPr>
          <w:p w14:paraId="41359268" w14:textId="77777777" w:rsidR="00472767" w:rsidRPr="00C03E60" w:rsidRDefault="00472767" w:rsidP="00DD4343">
            <w:pPr>
              <w:pStyle w:val="Tiny"/>
            </w:pPr>
            <w:r w:rsidRPr="00C03E60">
              <w:t>95</w:t>
            </w:r>
          </w:p>
        </w:tc>
        <w:tc>
          <w:tcPr>
            <w:tcW w:w="0" w:type="auto"/>
          </w:tcPr>
          <w:p w14:paraId="3F3E82C3" w14:textId="77777777" w:rsidR="00472767" w:rsidRPr="00C03E60" w:rsidRDefault="00472767" w:rsidP="00DD4343">
            <w:pPr>
              <w:pStyle w:val="Tiny"/>
            </w:pPr>
            <w:r w:rsidRPr="00C03E60">
              <w:t>11249</w:t>
            </w:r>
          </w:p>
        </w:tc>
        <w:tc>
          <w:tcPr>
            <w:tcW w:w="0" w:type="auto"/>
          </w:tcPr>
          <w:p w14:paraId="5C2B4AA8" w14:textId="77777777" w:rsidR="00472767" w:rsidRPr="00C03E60" w:rsidRDefault="00472767" w:rsidP="00DD4343">
            <w:pPr>
              <w:pStyle w:val="Tiny"/>
            </w:pPr>
            <w:r w:rsidRPr="00C03E60">
              <w:t>99.15548049</w:t>
            </w:r>
          </w:p>
        </w:tc>
      </w:tr>
      <w:tr w:rsidR="00472767" w:rsidRPr="00C03E60" w14:paraId="107FECC2" w14:textId="77777777" w:rsidTr="00B467C2">
        <w:tc>
          <w:tcPr>
            <w:tcW w:w="0" w:type="auto"/>
          </w:tcPr>
          <w:p w14:paraId="25D50C72" w14:textId="77777777" w:rsidR="00472767" w:rsidRPr="00C03E60" w:rsidRDefault="00472767" w:rsidP="00DD4343">
            <w:pPr>
              <w:pStyle w:val="Tiny"/>
            </w:pPr>
            <w:r w:rsidRPr="00C03E60">
              <w:t>nw</w:t>
            </w:r>
          </w:p>
        </w:tc>
        <w:tc>
          <w:tcPr>
            <w:tcW w:w="0" w:type="auto"/>
          </w:tcPr>
          <w:p w14:paraId="794B3585" w14:textId="77777777" w:rsidR="00472767" w:rsidRPr="00C03E60" w:rsidRDefault="00472767" w:rsidP="00DD4343">
            <w:pPr>
              <w:pStyle w:val="Tiny"/>
            </w:pPr>
            <w:r w:rsidRPr="00C03E60">
              <w:t>1725</w:t>
            </w:r>
          </w:p>
        </w:tc>
        <w:tc>
          <w:tcPr>
            <w:tcW w:w="0" w:type="auto"/>
          </w:tcPr>
          <w:p w14:paraId="555133CA" w14:textId="77777777" w:rsidR="00472767" w:rsidRPr="00C03E60" w:rsidRDefault="00472767" w:rsidP="00DD4343">
            <w:pPr>
              <w:pStyle w:val="Tiny"/>
            </w:pPr>
            <w:r w:rsidRPr="00C03E60">
              <w:t>15765</w:t>
            </w:r>
          </w:p>
        </w:tc>
        <w:tc>
          <w:tcPr>
            <w:tcW w:w="0" w:type="auto"/>
          </w:tcPr>
          <w:p w14:paraId="273CAB9E" w14:textId="77777777" w:rsidR="00472767" w:rsidRPr="00C03E60" w:rsidRDefault="00472767" w:rsidP="00DD4343">
            <w:pPr>
              <w:pStyle w:val="Tiny"/>
            </w:pPr>
            <w:r w:rsidRPr="00C03E60">
              <w:t>17490</w:t>
            </w:r>
          </w:p>
        </w:tc>
        <w:tc>
          <w:tcPr>
            <w:tcW w:w="0" w:type="auto"/>
          </w:tcPr>
          <w:p w14:paraId="5D90A111" w14:textId="77777777" w:rsidR="00472767" w:rsidRPr="00C03E60" w:rsidRDefault="00472767" w:rsidP="00DD4343">
            <w:pPr>
              <w:pStyle w:val="Tiny"/>
            </w:pPr>
            <w:r w:rsidRPr="00C03E60">
              <w:t>90.13722127</w:t>
            </w:r>
          </w:p>
        </w:tc>
      </w:tr>
      <w:tr w:rsidR="00472767" w:rsidRPr="00C03E60" w14:paraId="526107B7" w14:textId="77777777" w:rsidTr="00B467C2">
        <w:tc>
          <w:tcPr>
            <w:tcW w:w="0" w:type="auto"/>
          </w:tcPr>
          <w:p w14:paraId="16AA9151" w14:textId="77777777" w:rsidR="00472767" w:rsidRPr="00C03E60" w:rsidRDefault="00472767" w:rsidP="00DD4343">
            <w:pPr>
              <w:pStyle w:val="Tiny"/>
            </w:pPr>
            <w:r w:rsidRPr="00C03E60">
              <w:t>total</w:t>
            </w:r>
          </w:p>
        </w:tc>
        <w:tc>
          <w:tcPr>
            <w:tcW w:w="0" w:type="auto"/>
          </w:tcPr>
          <w:p w14:paraId="289584CD" w14:textId="77777777" w:rsidR="00472767" w:rsidRPr="00C03E60" w:rsidRDefault="00472767" w:rsidP="00DD4343">
            <w:pPr>
              <w:pStyle w:val="Tiny"/>
            </w:pPr>
            <w:r w:rsidRPr="00C03E60">
              <w:t>12879</w:t>
            </w:r>
          </w:p>
        </w:tc>
        <w:tc>
          <w:tcPr>
            <w:tcW w:w="0" w:type="auto"/>
          </w:tcPr>
          <w:p w14:paraId="0B14850B" w14:textId="77777777" w:rsidR="00472767" w:rsidRPr="00C03E60" w:rsidRDefault="00472767" w:rsidP="00DD4343">
            <w:pPr>
              <w:pStyle w:val="Tiny"/>
            </w:pPr>
            <w:r w:rsidRPr="00C03E60">
              <w:t>15860</w:t>
            </w:r>
          </w:p>
        </w:tc>
        <w:tc>
          <w:tcPr>
            <w:tcW w:w="0" w:type="auto"/>
          </w:tcPr>
          <w:p w14:paraId="2D409EEF" w14:textId="77777777" w:rsidR="00472767" w:rsidRPr="00C03E60" w:rsidRDefault="00472767" w:rsidP="00DD4343">
            <w:pPr>
              <w:pStyle w:val="Tiny"/>
            </w:pPr>
            <w:r w:rsidRPr="00C03E60">
              <w:t>28739</w:t>
            </w:r>
          </w:p>
        </w:tc>
        <w:tc>
          <w:tcPr>
            <w:tcW w:w="0" w:type="auto"/>
          </w:tcPr>
          <w:p w14:paraId="231E098C" w14:textId="77777777" w:rsidR="00472767" w:rsidRPr="00C03E60" w:rsidRDefault="00472767" w:rsidP="00DD4343">
            <w:pPr>
              <w:pStyle w:val="Tiny"/>
            </w:pPr>
            <w:r w:rsidRPr="00C03E60">
              <w:t>93.66714221</w:t>
            </w:r>
          </w:p>
        </w:tc>
      </w:tr>
    </w:tbl>
    <w:p w14:paraId="6F71D8BC" w14:textId="77777777" w:rsidR="00472767" w:rsidRDefault="00472767" w:rsidP="008B6883">
      <w:pPr>
        <w:pStyle w:val="BodyText2"/>
      </w:pPr>
    </w:p>
    <w:p w14:paraId="7D949BA7" w14:textId="77777777" w:rsidR="00472767" w:rsidRDefault="00472767" w:rsidP="00472767">
      <w:pPr>
        <w:pStyle w:val="Heading9"/>
      </w:pPr>
      <w:r>
        <w:t>Using random sites</w:t>
      </w:r>
    </w:p>
    <w:p w14:paraId="49246382" w14:textId="77777777" w:rsidR="00472767" w:rsidRPr="00813259" w:rsidRDefault="00472767" w:rsidP="00472767">
      <w:pPr>
        <w:pStyle w:val="Heading10"/>
      </w:pPr>
      <w:r>
        <w:t>Created in ArcGIS</w:t>
      </w:r>
    </w:p>
    <w:p w14:paraId="140A4639" w14:textId="77777777" w:rsidR="00472767" w:rsidRDefault="00472767" w:rsidP="008B6883">
      <w:pPr>
        <w:pStyle w:val="BodyText2"/>
      </w:pPr>
      <w:r>
        <w:t>We are creating random validation sites by stratifying with the GLC2000 dataset. First create 1000000 random points in ArcGIS:</w:t>
      </w:r>
    </w:p>
    <w:p w14:paraId="6934C3EF" w14:textId="77777777" w:rsidR="00472767" w:rsidRDefault="00472767" w:rsidP="008B550B">
      <w:pPr>
        <w:pStyle w:val="Code"/>
      </w:pPr>
      <w:r>
        <w:t>arcpy.CreateRandomPoints_management("E:/cottaan/My Documents/ArcGIS/Default.gdb","randomPoints","#","glc2000.tif","1000000","0 Meters","POINT","0")</w:t>
      </w:r>
    </w:p>
    <w:p w14:paraId="284D8FC0" w14:textId="77777777" w:rsidR="00472767" w:rsidRDefault="00472767" w:rsidP="008B6883">
      <w:pPr>
        <w:pStyle w:val="BodyText2"/>
      </w:pPr>
      <w:r>
        <w:t>But we need to contstain them by the extent of the landsat path/rows and the glc2000 intersection:</w:t>
      </w:r>
    </w:p>
    <w:p w14:paraId="4290901E" w14:textId="77777777" w:rsidR="00472767" w:rsidRDefault="00472767" w:rsidP="008B550B">
      <w:pPr>
        <w:pStyle w:val="Code"/>
      </w:pPr>
      <w:r>
        <w:t>arcpy.RasterDomain_3d("glc2000_Clip","E:/cottaan/My Documents/ArcGIS/Google Earth Engine Downloads/sampleValidationSites.gdb/glc_extent","POLYGON")</w:t>
      </w:r>
    </w:p>
    <w:p w14:paraId="3EF5A0CC"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70267A0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0F24B9DD"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0EFAF9E0"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4D50CEC1"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018ADC9" w14:textId="77777777" w:rsidR="00472767" w:rsidRDefault="00472767" w:rsidP="008B550B">
      <w:pPr>
        <w:pStyle w:val="Code"/>
      </w:pPr>
      <w:r>
        <w:t>Messages</w:t>
      </w:r>
    </w:p>
    <w:p w14:paraId="3DCFD289" w14:textId="77777777" w:rsidR="00472767" w:rsidRDefault="00472767" w:rsidP="008B550B">
      <w:pPr>
        <w:pStyle w:val="Code"/>
      </w:pPr>
      <w:r>
        <w:t>Executing: RasterToPolygon glc2000_Clip "E:\cottaan\My Documents\ArcGIS\Google Earth Engine Downloads\sampleValidationSites.gdb\glc2000_vector" SIMPLIFY VALUE</w:t>
      </w:r>
    </w:p>
    <w:p w14:paraId="68CC956D" w14:textId="77777777" w:rsidR="00472767" w:rsidRDefault="00472767" w:rsidP="008B550B">
      <w:pPr>
        <w:pStyle w:val="Code"/>
      </w:pPr>
      <w:r>
        <w:t>Start Time: Thu Mar 27 16:31:49 2014</w:t>
      </w:r>
    </w:p>
    <w:p w14:paraId="0B8D77A1" w14:textId="77777777" w:rsidR="00472767" w:rsidRDefault="00472767" w:rsidP="008B550B">
      <w:pPr>
        <w:pStyle w:val="Code"/>
      </w:pPr>
      <w:r>
        <w:t>ERROR 999999: Error executing function.</w:t>
      </w:r>
    </w:p>
    <w:p w14:paraId="4D3306B9" w14:textId="77777777" w:rsidR="00472767" w:rsidRDefault="00472767" w:rsidP="008B550B">
      <w:pPr>
        <w:pStyle w:val="Code"/>
      </w:pPr>
      <w:r>
        <w:t>("esri.ProjectedCoordinateSystem") The coordinates or measures are out of bounds.</w:t>
      </w:r>
    </w:p>
    <w:p w14:paraId="3995B9A1" w14:textId="77777777" w:rsidR="00472767" w:rsidRDefault="00472767" w:rsidP="008B550B">
      <w:pPr>
        <w:pStyle w:val="Code"/>
      </w:pPr>
      <w:r>
        <w:t>ERROR 010005: Unable to allocate memory.</w:t>
      </w:r>
    </w:p>
    <w:p w14:paraId="3FFF27D6" w14:textId="77777777" w:rsidR="00472767" w:rsidRDefault="00472767" w:rsidP="008B550B">
      <w:pPr>
        <w:pStyle w:val="Code"/>
      </w:pPr>
      <w:r>
        <w:t>ERROR 010067: Error in executing grid expression.</w:t>
      </w:r>
    </w:p>
    <w:p w14:paraId="3AA8081F" w14:textId="77777777" w:rsidR="00472767" w:rsidRDefault="00472767" w:rsidP="008B550B">
      <w:pPr>
        <w:pStyle w:val="Code"/>
      </w:pPr>
      <w:r>
        <w:t>Failed to execute (RasterToPolygon).</w:t>
      </w:r>
    </w:p>
    <w:p w14:paraId="5B4C5CC2" w14:textId="77777777" w:rsidR="00472767" w:rsidRDefault="00472767" w:rsidP="008B550B">
      <w:pPr>
        <w:pStyle w:val="Code"/>
      </w:pPr>
      <w:r>
        <w:t>Failed at Thu Mar 27 17:35:11 2014 (Elapsed Time: 1 hours 3 minutes 22 seconds)</w:t>
      </w:r>
    </w:p>
    <w:p w14:paraId="1B8F73F7" w14:textId="77777777" w:rsidR="00472767" w:rsidRDefault="00472767" w:rsidP="008B6883">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69609D60"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2C0BABAD" w14:textId="77777777" w:rsidTr="00B467C2">
        <w:tc>
          <w:tcPr>
            <w:tcW w:w="0" w:type="auto"/>
          </w:tcPr>
          <w:p w14:paraId="3A825320" w14:textId="77777777" w:rsidR="00472767" w:rsidRPr="00D92044" w:rsidRDefault="00472767" w:rsidP="00DD4343">
            <w:pPr>
              <w:pStyle w:val="Tiny"/>
            </w:pPr>
            <w:r>
              <w:t>GLC2000</w:t>
            </w:r>
          </w:p>
        </w:tc>
        <w:tc>
          <w:tcPr>
            <w:tcW w:w="0" w:type="auto"/>
          </w:tcPr>
          <w:p w14:paraId="34BBD801" w14:textId="77777777" w:rsidR="00472767" w:rsidRPr="00D92044" w:rsidRDefault="00472767" w:rsidP="00DD4343">
            <w:pPr>
              <w:pStyle w:val="Tiny"/>
            </w:pPr>
            <w:r>
              <w:t>Longitude</w:t>
            </w:r>
          </w:p>
        </w:tc>
        <w:tc>
          <w:tcPr>
            <w:tcW w:w="0" w:type="auto"/>
          </w:tcPr>
          <w:p w14:paraId="255A6EFD" w14:textId="77777777" w:rsidR="00472767" w:rsidRPr="00D92044" w:rsidRDefault="00472767" w:rsidP="00DD4343">
            <w:pPr>
              <w:pStyle w:val="Tiny"/>
            </w:pPr>
            <w:r>
              <w:t>Latitude</w:t>
            </w:r>
          </w:p>
        </w:tc>
        <w:tc>
          <w:tcPr>
            <w:tcW w:w="0" w:type="auto"/>
          </w:tcPr>
          <w:p w14:paraId="1960A479" w14:textId="77777777" w:rsidR="00472767" w:rsidRPr="00D92044" w:rsidRDefault="00472767" w:rsidP="00DD4343">
            <w:pPr>
              <w:pStyle w:val="Tiny"/>
            </w:pPr>
            <w:r>
              <w:t>Path</w:t>
            </w:r>
          </w:p>
        </w:tc>
        <w:tc>
          <w:tcPr>
            <w:tcW w:w="0" w:type="auto"/>
          </w:tcPr>
          <w:p w14:paraId="2B927127" w14:textId="77777777" w:rsidR="00472767" w:rsidRPr="00D92044" w:rsidRDefault="00472767" w:rsidP="00DD4343">
            <w:pPr>
              <w:pStyle w:val="Tiny"/>
            </w:pPr>
            <w:r>
              <w:t>Row</w:t>
            </w:r>
          </w:p>
        </w:tc>
      </w:tr>
      <w:tr w:rsidR="00472767" w:rsidRPr="00D92044" w14:paraId="4F03E3BD" w14:textId="77777777" w:rsidTr="00B467C2">
        <w:tc>
          <w:tcPr>
            <w:tcW w:w="0" w:type="auto"/>
          </w:tcPr>
          <w:p w14:paraId="56C5E2C3" w14:textId="77777777" w:rsidR="00472767" w:rsidRPr="00D92044" w:rsidRDefault="00472767" w:rsidP="00DD4343">
            <w:pPr>
              <w:pStyle w:val="Tiny"/>
            </w:pPr>
            <w:r w:rsidRPr="00D92044">
              <w:t>19</w:t>
            </w:r>
          </w:p>
        </w:tc>
        <w:tc>
          <w:tcPr>
            <w:tcW w:w="0" w:type="auto"/>
          </w:tcPr>
          <w:p w14:paraId="009947A8" w14:textId="77777777" w:rsidR="00472767" w:rsidRPr="00D92044" w:rsidRDefault="00472767" w:rsidP="00DD4343">
            <w:pPr>
              <w:pStyle w:val="Tiny"/>
            </w:pPr>
            <w:r w:rsidRPr="00D92044">
              <w:t>15.3738921475808</w:t>
            </w:r>
          </w:p>
        </w:tc>
        <w:tc>
          <w:tcPr>
            <w:tcW w:w="0" w:type="auto"/>
          </w:tcPr>
          <w:p w14:paraId="135EB254" w14:textId="77777777" w:rsidR="00472767" w:rsidRPr="00D92044" w:rsidRDefault="00472767" w:rsidP="00DD4343">
            <w:pPr>
              <w:pStyle w:val="Tiny"/>
            </w:pPr>
            <w:r w:rsidRPr="00D92044">
              <w:t>79.1914180691189</w:t>
            </w:r>
          </w:p>
        </w:tc>
        <w:tc>
          <w:tcPr>
            <w:tcW w:w="0" w:type="auto"/>
          </w:tcPr>
          <w:p w14:paraId="32EC0022" w14:textId="77777777" w:rsidR="00472767" w:rsidRPr="00D92044" w:rsidRDefault="00472767" w:rsidP="00DD4343">
            <w:pPr>
              <w:pStyle w:val="Tiny"/>
            </w:pPr>
            <w:r w:rsidRPr="00D92044">
              <w:t>214</w:t>
            </w:r>
          </w:p>
        </w:tc>
        <w:tc>
          <w:tcPr>
            <w:tcW w:w="0" w:type="auto"/>
          </w:tcPr>
          <w:p w14:paraId="22CDDF80" w14:textId="77777777" w:rsidR="00472767" w:rsidRPr="00D92044" w:rsidRDefault="00472767" w:rsidP="00DD4343">
            <w:pPr>
              <w:pStyle w:val="Tiny"/>
            </w:pPr>
            <w:r w:rsidRPr="00D92044">
              <w:t>3</w:t>
            </w:r>
          </w:p>
        </w:tc>
      </w:tr>
      <w:tr w:rsidR="00472767" w:rsidRPr="00D92044" w14:paraId="48FAB66D" w14:textId="77777777" w:rsidTr="00B467C2">
        <w:tc>
          <w:tcPr>
            <w:tcW w:w="0" w:type="auto"/>
          </w:tcPr>
          <w:p w14:paraId="6344AEA0" w14:textId="77777777" w:rsidR="00472767" w:rsidRPr="00D92044" w:rsidRDefault="00472767" w:rsidP="00DD4343">
            <w:pPr>
              <w:pStyle w:val="Tiny"/>
            </w:pPr>
            <w:r w:rsidRPr="00D92044">
              <w:t>19</w:t>
            </w:r>
          </w:p>
        </w:tc>
        <w:tc>
          <w:tcPr>
            <w:tcW w:w="0" w:type="auto"/>
          </w:tcPr>
          <w:p w14:paraId="5CEC13EE" w14:textId="77777777" w:rsidR="00472767" w:rsidRPr="00D92044" w:rsidRDefault="00472767" w:rsidP="00DD4343">
            <w:pPr>
              <w:pStyle w:val="Tiny"/>
            </w:pPr>
            <w:r w:rsidRPr="00D92044">
              <w:t>15.3738921475808</w:t>
            </w:r>
          </w:p>
        </w:tc>
        <w:tc>
          <w:tcPr>
            <w:tcW w:w="0" w:type="auto"/>
          </w:tcPr>
          <w:p w14:paraId="67C56933" w14:textId="77777777" w:rsidR="00472767" w:rsidRPr="00D92044" w:rsidRDefault="00472767" w:rsidP="00DD4343">
            <w:pPr>
              <w:pStyle w:val="Tiny"/>
            </w:pPr>
            <w:r w:rsidRPr="00D92044">
              <w:t>79.1914180691189</w:t>
            </w:r>
          </w:p>
        </w:tc>
        <w:tc>
          <w:tcPr>
            <w:tcW w:w="0" w:type="auto"/>
          </w:tcPr>
          <w:p w14:paraId="1B61BE45" w14:textId="77777777" w:rsidR="00472767" w:rsidRPr="00D92044" w:rsidRDefault="00472767" w:rsidP="00DD4343">
            <w:pPr>
              <w:pStyle w:val="Tiny"/>
            </w:pPr>
            <w:r w:rsidRPr="00D92044">
              <w:t>215</w:t>
            </w:r>
          </w:p>
        </w:tc>
        <w:tc>
          <w:tcPr>
            <w:tcW w:w="0" w:type="auto"/>
          </w:tcPr>
          <w:p w14:paraId="0FCD1065" w14:textId="77777777" w:rsidR="00472767" w:rsidRPr="00D92044" w:rsidRDefault="00472767" w:rsidP="00DD4343">
            <w:pPr>
              <w:pStyle w:val="Tiny"/>
            </w:pPr>
            <w:r w:rsidRPr="00D92044">
              <w:t>3</w:t>
            </w:r>
          </w:p>
        </w:tc>
      </w:tr>
      <w:tr w:rsidR="00472767" w:rsidRPr="00D92044" w14:paraId="4E847DDA" w14:textId="77777777" w:rsidTr="00B467C2">
        <w:tc>
          <w:tcPr>
            <w:tcW w:w="0" w:type="auto"/>
          </w:tcPr>
          <w:p w14:paraId="5535553A" w14:textId="77777777" w:rsidR="00472767" w:rsidRPr="00D92044" w:rsidRDefault="00472767" w:rsidP="00DD4343">
            <w:pPr>
              <w:pStyle w:val="Tiny"/>
            </w:pPr>
            <w:r w:rsidRPr="00D92044">
              <w:t>19</w:t>
            </w:r>
          </w:p>
        </w:tc>
        <w:tc>
          <w:tcPr>
            <w:tcW w:w="0" w:type="auto"/>
          </w:tcPr>
          <w:p w14:paraId="7A1385E8" w14:textId="77777777" w:rsidR="00472767" w:rsidRPr="00D92044" w:rsidRDefault="00472767" w:rsidP="00DD4343">
            <w:pPr>
              <w:pStyle w:val="Tiny"/>
            </w:pPr>
            <w:r w:rsidRPr="00D92044">
              <w:t>15.3738921475808</w:t>
            </w:r>
          </w:p>
        </w:tc>
        <w:tc>
          <w:tcPr>
            <w:tcW w:w="0" w:type="auto"/>
          </w:tcPr>
          <w:p w14:paraId="5A050E70" w14:textId="77777777" w:rsidR="00472767" w:rsidRPr="00D92044" w:rsidRDefault="00472767" w:rsidP="00DD4343">
            <w:pPr>
              <w:pStyle w:val="Tiny"/>
            </w:pPr>
            <w:r w:rsidRPr="00D92044">
              <w:t>79.1914180691189</w:t>
            </w:r>
          </w:p>
        </w:tc>
        <w:tc>
          <w:tcPr>
            <w:tcW w:w="0" w:type="auto"/>
          </w:tcPr>
          <w:p w14:paraId="0F07D3F4" w14:textId="77777777" w:rsidR="00472767" w:rsidRPr="00D92044" w:rsidRDefault="00472767" w:rsidP="00DD4343">
            <w:pPr>
              <w:pStyle w:val="Tiny"/>
            </w:pPr>
            <w:r w:rsidRPr="00D92044">
              <w:t>216</w:t>
            </w:r>
          </w:p>
        </w:tc>
        <w:tc>
          <w:tcPr>
            <w:tcW w:w="0" w:type="auto"/>
          </w:tcPr>
          <w:p w14:paraId="3A5AF562" w14:textId="77777777" w:rsidR="00472767" w:rsidRPr="00D92044" w:rsidRDefault="00472767" w:rsidP="00DD4343">
            <w:pPr>
              <w:pStyle w:val="Tiny"/>
            </w:pPr>
            <w:r w:rsidRPr="00D92044">
              <w:t>3</w:t>
            </w:r>
          </w:p>
        </w:tc>
      </w:tr>
      <w:tr w:rsidR="00472767" w:rsidRPr="00D92044" w14:paraId="3A574355" w14:textId="77777777" w:rsidTr="00B467C2">
        <w:tc>
          <w:tcPr>
            <w:tcW w:w="0" w:type="auto"/>
          </w:tcPr>
          <w:p w14:paraId="4BDCF873" w14:textId="77777777" w:rsidR="00472767" w:rsidRPr="00D92044" w:rsidRDefault="00472767" w:rsidP="00DD4343">
            <w:pPr>
              <w:pStyle w:val="Tiny"/>
            </w:pPr>
            <w:r w:rsidRPr="00D92044">
              <w:t>19</w:t>
            </w:r>
          </w:p>
        </w:tc>
        <w:tc>
          <w:tcPr>
            <w:tcW w:w="0" w:type="auto"/>
          </w:tcPr>
          <w:p w14:paraId="77342EF6" w14:textId="77777777" w:rsidR="00472767" w:rsidRPr="00D92044" w:rsidRDefault="00472767" w:rsidP="00DD4343">
            <w:pPr>
              <w:pStyle w:val="Tiny"/>
            </w:pPr>
            <w:r w:rsidRPr="00D92044">
              <w:t>15.3738921475808</w:t>
            </w:r>
          </w:p>
        </w:tc>
        <w:tc>
          <w:tcPr>
            <w:tcW w:w="0" w:type="auto"/>
          </w:tcPr>
          <w:p w14:paraId="27FA95BF" w14:textId="77777777" w:rsidR="00472767" w:rsidRPr="00D92044" w:rsidRDefault="00472767" w:rsidP="00DD4343">
            <w:pPr>
              <w:pStyle w:val="Tiny"/>
            </w:pPr>
            <w:r w:rsidRPr="00D92044">
              <w:t>79.1914180691189</w:t>
            </w:r>
          </w:p>
        </w:tc>
        <w:tc>
          <w:tcPr>
            <w:tcW w:w="0" w:type="auto"/>
          </w:tcPr>
          <w:p w14:paraId="534F75F6" w14:textId="77777777" w:rsidR="00472767" w:rsidRPr="00D92044" w:rsidRDefault="00472767" w:rsidP="00DD4343">
            <w:pPr>
              <w:pStyle w:val="Tiny"/>
            </w:pPr>
            <w:r w:rsidRPr="00D92044">
              <w:t>217</w:t>
            </w:r>
          </w:p>
        </w:tc>
        <w:tc>
          <w:tcPr>
            <w:tcW w:w="0" w:type="auto"/>
          </w:tcPr>
          <w:p w14:paraId="2A6D3356" w14:textId="77777777" w:rsidR="00472767" w:rsidRPr="00D92044" w:rsidRDefault="00472767" w:rsidP="00DD4343">
            <w:pPr>
              <w:pStyle w:val="Tiny"/>
            </w:pPr>
            <w:r w:rsidRPr="00D92044">
              <w:t>3</w:t>
            </w:r>
          </w:p>
        </w:tc>
      </w:tr>
      <w:tr w:rsidR="00472767" w:rsidRPr="00D92044" w14:paraId="6E501088" w14:textId="77777777" w:rsidTr="00B467C2">
        <w:tc>
          <w:tcPr>
            <w:tcW w:w="0" w:type="auto"/>
          </w:tcPr>
          <w:p w14:paraId="40BEEC98" w14:textId="77777777" w:rsidR="00472767" w:rsidRPr="00D92044" w:rsidRDefault="00472767" w:rsidP="00DD4343">
            <w:pPr>
              <w:pStyle w:val="Tiny"/>
            </w:pPr>
            <w:r w:rsidRPr="00D92044">
              <w:t>19</w:t>
            </w:r>
          </w:p>
        </w:tc>
        <w:tc>
          <w:tcPr>
            <w:tcW w:w="0" w:type="auto"/>
          </w:tcPr>
          <w:p w14:paraId="77875F74" w14:textId="77777777" w:rsidR="00472767" w:rsidRPr="00D92044" w:rsidRDefault="00472767" w:rsidP="00DD4343">
            <w:pPr>
              <w:pStyle w:val="Tiny"/>
            </w:pPr>
            <w:r w:rsidRPr="00D92044">
              <w:t>15.3738921475808</w:t>
            </w:r>
          </w:p>
        </w:tc>
        <w:tc>
          <w:tcPr>
            <w:tcW w:w="0" w:type="auto"/>
          </w:tcPr>
          <w:p w14:paraId="1F65D5FC" w14:textId="77777777" w:rsidR="00472767" w:rsidRPr="00D92044" w:rsidRDefault="00472767" w:rsidP="00DD4343">
            <w:pPr>
              <w:pStyle w:val="Tiny"/>
            </w:pPr>
            <w:r w:rsidRPr="00D92044">
              <w:t>79.1914180691189</w:t>
            </w:r>
          </w:p>
        </w:tc>
        <w:tc>
          <w:tcPr>
            <w:tcW w:w="0" w:type="auto"/>
          </w:tcPr>
          <w:p w14:paraId="20CEED4E" w14:textId="77777777" w:rsidR="00472767" w:rsidRPr="00D92044" w:rsidRDefault="00472767" w:rsidP="00DD4343">
            <w:pPr>
              <w:pStyle w:val="Tiny"/>
            </w:pPr>
            <w:r w:rsidRPr="00D92044">
              <w:t>218</w:t>
            </w:r>
          </w:p>
        </w:tc>
        <w:tc>
          <w:tcPr>
            <w:tcW w:w="0" w:type="auto"/>
          </w:tcPr>
          <w:p w14:paraId="3D728B20" w14:textId="77777777" w:rsidR="00472767" w:rsidRPr="00D92044" w:rsidRDefault="00472767" w:rsidP="00DD4343">
            <w:pPr>
              <w:pStyle w:val="Tiny"/>
            </w:pPr>
            <w:r w:rsidRPr="00D92044">
              <w:t>3</w:t>
            </w:r>
          </w:p>
        </w:tc>
      </w:tr>
      <w:tr w:rsidR="00472767" w:rsidRPr="00D92044" w14:paraId="718A9EC7" w14:textId="77777777" w:rsidTr="00B467C2">
        <w:tc>
          <w:tcPr>
            <w:tcW w:w="0" w:type="auto"/>
          </w:tcPr>
          <w:p w14:paraId="10971D4E" w14:textId="77777777" w:rsidR="00472767" w:rsidRPr="00D92044" w:rsidRDefault="00472767" w:rsidP="00DD4343">
            <w:pPr>
              <w:pStyle w:val="Tiny"/>
            </w:pPr>
            <w:r w:rsidRPr="00D92044">
              <w:t>19</w:t>
            </w:r>
          </w:p>
        </w:tc>
        <w:tc>
          <w:tcPr>
            <w:tcW w:w="0" w:type="auto"/>
          </w:tcPr>
          <w:p w14:paraId="104C0265" w14:textId="77777777" w:rsidR="00472767" w:rsidRPr="00D92044" w:rsidRDefault="00472767" w:rsidP="00DD4343">
            <w:pPr>
              <w:pStyle w:val="Tiny"/>
            </w:pPr>
            <w:r w:rsidRPr="00D92044">
              <w:t>15.3738921475808</w:t>
            </w:r>
          </w:p>
        </w:tc>
        <w:tc>
          <w:tcPr>
            <w:tcW w:w="0" w:type="auto"/>
          </w:tcPr>
          <w:p w14:paraId="4F0493FD" w14:textId="77777777" w:rsidR="00472767" w:rsidRPr="00D92044" w:rsidRDefault="00472767" w:rsidP="00DD4343">
            <w:pPr>
              <w:pStyle w:val="Tiny"/>
            </w:pPr>
            <w:r w:rsidRPr="00D92044">
              <w:t>79.1914180691189</w:t>
            </w:r>
          </w:p>
        </w:tc>
        <w:tc>
          <w:tcPr>
            <w:tcW w:w="0" w:type="auto"/>
          </w:tcPr>
          <w:p w14:paraId="7DAE2CB2" w14:textId="77777777" w:rsidR="00472767" w:rsidRPr="00D92044" w:rsidRDefault="00472767" w:rsidP="00DD4343">
            <w:pPr>
              <w:pStyle w:val="Tiny"/>
            </w:pPr>
            <w:r w:rsidRPr="00D92044">
              <w:t>219</w:t>
            </w:r>
          </w:p>
        </w:tc>
        <w:tc>
          <w:tcPr>
            <w:tcW w:w="0" w:type="auto"/>
          </w:tcPr>
          <w:p w14:paraId="1DF59610" w14:textId="77777777" w:rsidR="00472767" w:rsidRPr="00D92044" w:rsidRDefault="00472767" w:rsidP="00DD4343">
            <w:pPr>
              <w:pStyle w:val="Tiny"/>
            </w:pPr>
            <w:r w:rsidRPr="00D92044">
              <w:t>3</w:t>
            </w:r>
          </w:p>
        </w:tc>
      </w:tr>
      <w:tr w:rsidR="00472767" w:rsidRPr="00D92044" w14:paraId="1362FCDD" w14:textId="77777777" w:rsidTr="00B467C2">
        <w:tc>
          <w:tcPr>
            <w:tcW w:w="0" w:type="auto"/>
          </w:tcPr>
          <w:p w14:paraId="6DFA369F" w14:textId="77777777" w:rsidR="00472767" w:rsidRPr="00D92044" w:rsidRDefault="00472767" w:rsidP="00DD4343">
            <w:pPr>
              <w:pStyle w:val="Tiny"/>
            </w:pPr>
            <w:r w:rsidRPr="00D92044">
              <w:t>19</w:t>
            </w:r>
          </w:p>
        </w:tc>
        <w:tc>
          <w:tcPr>
            <w:tcW w:w="0" w:type="auto"/>
          </w:tcPr>
          <w:p w14:paraId="330E5531" w14:textId="77777777" w:rsidR="00472767" w:rsidRPr="00D92044" w:rsidRDefault="00472767" w:rsidP="00DD4343">
            <w:pPr>
              <w:pStyle w:val="Tiny"/>
            </w:pPr>
            <w:r w:rsidRPr="00D92044">
              <w:t>15.3738921475808</w:t>
            </w:r>
          </w:p>
        </w:tc>
        <w:tc>
          <w:tcPr>
            <w:tcW w:w="0" w:type="auto"/>
          </w:tcPr>
          <w:p w14:paraId="47E71423" w14:textId="77777777" w:rsidR="00472767" w:rsidRPr="00D92044" w:rsidRDefault="00472767" w:rsidP="00DD4343">
            <w:pPr>
              <w:pStyle w:val="Tiny"/>
            </w:pPr>
            <w:r w:rsidRPr="00D92044">
              <w:t>79.1914180691189</w:t>
            </w:r>
          </w:p>
        </w:tc>
        <w:tc>
          <w:tcPr>
            <w:tcW w:w="0" w:type="auto"/>
          </w:tcPr>
          <w:p w14:paraId="06FC6CAB" w14:textId="77777777" w:rsidR="00472767" w:rsidRPr="00D92044" w:rsidRDefault="00472767" w:rsidP="00DD4343">
            <w:pPr>
              <w:pStyle w:val="Tiny"/>
            </w:pPr>
            <w:r w:rsidRPr="00D92044">
              <w:t>220</w:t>
            </w:r>
          </w:p>
        </w:tc>
        <w:tc>
          <w:tcPr>
            <w:tcW w:w="0" w:type="auto"/>
          </w:tcPr>
          <w:p w14:paraId="1CE18975" w14:textId="77777777" w:rsidR="00472767" w:rsidRPr="00D92044" w:rsidRDefault="00472767" w:rsidP="00DD4343">
            <w:pPr>
              <w:pStyle w:val="Tiny"/>
            </w:pPr>
            <w:r w:rsidRPr="00D92044">
              <w:t>2</w:t>
            </w:r>
          </w:p>
        </w:tc>
      </w:tr>
      <w:tr w:rsidR="00472767" w:rsidRPr="00D92044" w14:paraId="163BC844" w14:textId="77777777" w:rsidTr="00B467C2">
        <w:tc>
          <w:tcPr>
            <w:tcW w:w="0" w:type="auto"/>
          </w:tcPr>
          <w:p w14:paraId="578B55F8" w14:textId="77777777" w:rsidR="00472767" w:rsidRPr="00D92044" w:rsidRDefault="00472767" w:rsidP="00DD4343">
            <w:pPr>
              <w:pStyle w:val="Tiny"/>
            </w:pPr>
            <w:r w:rsidRPr="00D92044">
              <w:t>19</w:t>
            </w:r>
          </w:p>
        </w:tc>
        <w:tc>
          <w:tcPr>
            <w:tcW w:w="0" w:type="auto"/>
          </w:tcPr>
          <w:p w14:paraId="176DE0F7" w14:textId="77777777" w:rsidR="00472767" w:rsidRPr="00D92044" w:rsidRDefault="00472767" w:rsidP="00DD4343">
            <w:pPr>
              <w:pStyle w:val="Tiny"/>
            </w:pPr>
            <w:r w:rsidRPr="00D92044">
              <w:t>15.3738921475808</w:t>
            </w:r>
          </w:p>
        </w:tc>
        <w:tc>
          <w:tcPr>
            <w:tcW w:w="0" w:type="auto"/>
          </w:tcPr>
          <w:p w14:paraId="6D5C1D59" w14:textId="77777777" w:rsidR="00472767" w:rsidRPr="00D92044" w:rsidRDefault="00472767" w:rsidP="00DD4343">
            <w:pPr>
              <w:pStyle w:val="Tiny"/>
            </w:pPr>
            <w:r w:rsidRPr="00D92044">
              <w:t>79.1914180691189</w:t>
            </w:r>
          </w:p>
        </w:tc>
        <w:tc>
          <w:tcPr>
            <w:tcW w:w="0" w:type="auto"/>
          </w:tcPr>
          <w:p w14:paraId="01DED353" w14:textId="77777777" w:rsidR="00472767" w:rsidRPr="00D92044" w:rsidRDefault="00472767" w:rsidP="00DD4343">
            <w:pPr>
              <w:pStyle w:val="Tiny"/>
            </w:pPr>
            <w:r w:rsidRPr="00D92044">
              <w:t>220</w:t>
            </w:r>
          </w:p>
        </w:tc>
        <w:tc>
          <w:tcPr>
            <w:tcW w:w="0" w:type="auto"/>
          </w:tcPr>
          <w:p w14:paraId="5C5DD185" w14:textId="77777777" w:rsidR="00472767" w:rsidRPr="00D92044" w:rsidRDefault="00472767" w:rsidP="00DD4343">
            <w:pPr>
              <w:pStyle w:val="Tiny"/>
            </w:pPr>
            <w:r w:rsidRPr="00D92044">
              <w:t>3</w:t>
            </w:r>
          </w:p>
        </w:tc>
      </w:tr>
      <w:tr w:rsidR="00472767" w:rsidRPr="00D92044" w14:paraId="44EDDCD1" w14:textId="77777777" w:rsidTr="00B467C2">
        <w:tc>
          <w:tcPr>
            <w:tcW w:w="0" w:type="auto"/>
          </w:tcPr>
          <w:p w14:paraId="0E7EA73B" w14:textId="77777777" w:rsidR="00472767" w:rsidRPr="00D92044" w:rsidRDefault="00472767" w:rsidP="00DD4343">
            <w:pPr>
              <w:pStyle w:val="Tiny"/>
            </w:pPr>
            <w:r w:rsidRPr="00D92044">
              <w:t>19</w:t>
            </w:r>
          </w:p>
        </w:tc>
        <w:tc>
          <w:tcPr>
            <w:tcW w:w="0" w:type="auto"/>
          </w:tcPr>
          <w:p w14:paraId="2BE243B3" w14:textId="77777777" w:rsidR="00472767" w:rsidRPr="00D92044" w:rsidRDefault="00472767" w:rsidP="00DD4343">
            <w:pPr>
              <w:pStyle w:val="Tiny"/>
            </w:pPr>
            <w:r w:rsidRPr="00D92044">
              <w:t>15.3738921475808</w:t>
            </w:r>
          </w:p>
        </w:tc>
        <w:tc>
          <w:tcPr>
            <w:tcW w:w="0" w:type="auto"/>
          </w:tcPr>
          <w:p w14:paraId="224BE586" w14:textId="77777777" w:rsidR="00472767" w:rsidRPr="00D92044" w:rsidRDefault="00472767" w:rsidP="00DD4343">
            <w:pPr>
              <w:pStyle w:val="Tiny"/>
            </w:pPr>
            <w:r w:rsidRPr="00D92044">
              <w:t>79.1914180691189</w:t>
            </w:r>
          </w:p>
        </w:tc>
        <w:tc>
          <w:tcPr>
            <w:tcW w:w="0" w:type="auto"/>
          </w:tcPr>
          <w:p w14:paraId="54B101B2" w14:textId="77777777" w:rsidR="00472767" w:rsidRPr="00D92044" w:rsidRDefault="00472767" w:rsidP="00DD4343">
            <w:pPr>
              <w:pStyle w:val="Tiny"/>
            </w:pPr>
            <w:r w:rsidRPr="00D92044">
              <w:t>221</w:t>
            </w:r>
          </w:p>
        </w:tc>
        <w:tc>
          <w:tcPr>
            <w:tcW w:w="0" w:type="auto"/>
          </w:tcPr>
          <w:p w14:paraId="259AF676" w14:textId="77777777" w:rsidR="00472767" w:rsidRPr="00D92044" w:rsidRDefault="00472767" w:rsidP="00DD4343">
            <w:pPr>
              <w:pStyle w:val="Tiny"/>
            </w:pPr>
            <w:r w:rsidRPr="00D92044">
              <w:t>2</w:t>
            </w:r>
          </w:p>
        </w:tc>
      </w:tr>
      <w:tr w:rsidR="00472767" w:rsidRPr="00D92044" w14:paraId="5723DBBC" w14:textId="77777777" w:rsidTr="00B467C2">
        <w:tc>
          <w:tcPr>
            <w:tcW w:w="0" w:type="auto"/>
          </w:tcPr>
          <w:p w14:paraId="743D107E" w14:textId="77777777" w:rsidR="00472767" w:rsidRPr="00D92044" w:rsidRDefault="00472767" w:rsidP="00DD4343">
            <w:pPr>
              <w:pStyle w:val="Tiny"/>
            </w:pPr>
            <w:r w:rsidRPr="00D92044">
              <w:t>19</w:t>
            </w:r>
          </w:p>
        </w:tc>
        <w:tc>
          <w:tcPr>
            <w:tcW w:w="0" w:type="auto"/>
          </w:tcPr>
          <w:p w14:paraId="65AEB86B" w14:textId="77777777" w:rsidR="00472767" w:rsidRPr="00D92044" w:rsidRDefault="00472767" w:rsidP="00DD4343">
            <w:pPr>
              <w:pStyle w:val="Tiny"/>
            </w:pPr>
            <w:r w:rsidRPr="00D92044">
              <w:t>15.3738921475808</w:t>
            </w:r>
          </w:p>
        </w:tc>
        <w:tc>
          <w:tcPr>
            <w:tcW w:w="0" w:type="auto"/>
          </w:tcPr>
          <w:p w14:paraId="7AE5CA71" w14:textId="77777777" w:rsidR="00472767" w:rsidRPr="00D92044" w:rsidRDefault="00472767" w:rsidP="00DD4343">
            <w:pPr>
              <w:pStyle w:val="Tiny"/>
            </w:pPr>
            <w:r w:rsidRPr="00D92044">
              <w:t>79.1914180691189</w:t>
            </w:r>
          </w:p>
        </w:tc>
        <w:tc>
          <w:tcPr>
            <w:tcW w:w="0" w:type="auto"/>
          </w:tcPr>
          <w:p w14:paraId="5C944EA1" w14:textId="77777777" w:rsidR="00472767" w:rsidRPr="00D92044" w:rsidRDefault="00472767" w:rsidP="00DD4343">
            <w:pPr>
              <w:pStyle w:val="Tiny"/>
            </w:pPr>
            <w:r w:rsidRPr="00D92044">
              <w:t>222</w:t>
            </w:r>
          </w:p>
        </w:tc>
        <w:tc>
          <w:tcPr>
            <w:tcW w:w="0" w:type="auto"/>
          </w:tcPr>
          <w:p w14:paraId="409960D0" w14:textId="77777777" w:rsidR="00472767" w:rsidRPr="00D92044" w:rsidRDefault="00472767" w:rsidP="00DD4343">
            <w:pPr>
              <w:pStyle w:val="Tiny"/>
            </w:pPr>
            <w:r w:rsidRPr="00D92044">
              <w:t>2</w:t>
            </w:r>
          </w:p>
        </w:tc>
      </w:tr>
    </w:tbl>
    <w:p w14:paraId="15B1A2C7"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BE59D9"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5389C474" w14:textId="77777777"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270A0A">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6742822F" w14:textId="77777777" w:rsidR="00472767" w:rsidRDefault="00472767" w:rsidP="00472767">
      <w:pPr>
        <w:pStyle w:val="Heading10"/>
      </w:pPr>
      <w:r>
        <w:t>Created in Google Earth Engine</w:t>
      </w:r>
    </w:p>
    <w:p w14:paraId="7D89426D"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803" w:history="1">
        <w:r w:rsidRPr="00283EB4">
          <w:rPr>
            <w:rStyle w:val="Hyperlink"/>
          </w:rPr>
          <w:t>createWaterPoints.py</w:t>
        </w:r>
      </w:hyperlink>
      <w:r>
        <w:t xml:space="preserve"> – updated the cached API as the previous one did not contain the method reduceToVectors. The Python code keeps crashing with: </w:t>
      </w:r>
    </w:p>
    <w:p w14:paraId="15C64B62" w14:textId="77777777" w:rsidR="00472767" w:rsidRDefault="00472767" w:rsidP="008B550B">
      <w:pPr>
        <w:pStyle w:val="Unix"/>
      </w:pPr>
      <w:r w:rsidRPr="0096368A">
        <w:t>ee.ee_exception.EEException: Server returned HTTP code: 502</w:t>
      </w:r>
    </w:p>
    <w:p w14:paraId="7346A4C6" w14:textId="77777777" w:rsidR="00472767" w:rsidRDefault="00472767" w:rsidP="008B6883">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270A0A">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782C2647"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50C576CA" w14:textId="77777777" w:rsidR="00472767" w:rsidRDefault="00472767" w:rsidP="008B550B">
      <w:pPr>
        <w:pStyle w:val="Unix"/>
      </w:pPr>
      <w:r>
        <w:t>Active Internet connections (w/o servers)</w:t>
      </w:r>
    </w:p>
    <w:p w14:paraId="426B0D1B" w14:textId="77777777" w:rsidR="00472767" w:rsidRDefault="00472767" w:rsidP="008B550B">
      <w:pPr>
        <w:pStyle w:val="Unix"/>
      </w:pPr>
      <w:r>
        <w:t>Proto Recv-Q Send-Q Local Address               Foreign Address             State       PID/Program name</w:t>
      </w:r>
    </w:p>
    <w:p w14:paraId="1FE2A9F7" w14:textId="77777777" w:rsidR="00472767" w:rsidRDefault="00472767" w:rsidP="008B550B">
      <w:pPr>
        <w:pStyle w:val="Unix"/>
      </w:pPr>
      <w:r>
        <w:t>tcp        0      0 139.191.147.182:33012       173.194.70.95:443           TIME_WAIT   -</w:t>
      </w:r>
    </w:p>
    <w:p w14:paraId="559F2473" w14:textId="77777777" w:rsidR="00472767" w:rsidRDefault="00472767" w:rsidP="008B550B">
      <w:pPr>
        <w:pStyle w:val="Unix"/>
      </w:pPr>
      <w:r>
        <w:t>tcp        0      0 139.191.147.182:33014       173.194.70.95:443           TIME_WAIT   -</w:t>
      </w:r>
    </w:p>
    <w:p w14:paraId="554620B3" w14:textId="77777777" w:rsidR="00472767" w:rsidRDefault="00472767" w:rsidP="008B550B">
      <w:pPr>
        <w:pStyle w:val="Unix"/>
      </w:pPr>
      <w:r>
        <w:t>tcp        0      0 139.191.147.182:33009       173.194.70.95:443           TIME_WAIT   -</w:t>
      </w:r>
    </w:p>
    <w:p w14:paraId="7E615375" w14:textId="77777777" w:rsidR="00472767" w:rsidRDefault="00472767" w:rsidP="008B550B">
      <w:pPr>
        <w:pStyle w:val="Unix"/>
      </w:pPr>
      <w:r>
        <w:t>tcp        0      0 139.191.147.182:44649       173.194.70.84:443           TIME_WAIT   -</w:t>
      </w:r>
    </w:p>
    <w:p w14:paraId="76CBA6F0" w14:textId="77777777" w:rsidR="00472767" w:rsidRDefault="00472767" w:rsidP="008B550B">
      <w:pPr>
        <w:pStyle w:val="Unix"/>
      </w:pPr>
      <w:r>
        <w:t>tcp        0      0 139.191.147.182:22          139.191.170.67:58492        ESTABLISHED -</w:t>
      </w:r>
    </w:p>
    <w:p w14:paraId="7DD033B4" w14:textId="77777777" w:rsidR="00472767" w:rsidRDefault="00472767" w:rsidP="008B550B">
      <w:pPr>
        <w:pStyle w:val="Unix"/>
      </w:pPr>
      <w:r>
        <w:t>tcp        0      0 139.191.147.182:43084       139.191.254.38:5432         ESTABLISHED 30778/python</w:t>
      </w:r>
    </w:p>
    <w:p w14:paraId="375C7D99" w14:textId="77777777" w:rsidR="00472767" w:rsidRDefault="00472767" w:rsidP="008B550B">
      <w:pPr>
        <w:pStyle w:val="Unix"/>
      </w:pPr>
      <w:r>
        <w:t>tcp        0      0 139.191.147.182:33010       173.194.70.95:443           TIME_WAIT   -</w:t>
      </w:r>
    </w:p>
    <w:p w14:paraId="724B1E23" w14:textId="77777777" w:rsidR="00472767" w:rsidRDefault="00472767" w:rsidP="008B550B">
      <w:pPr>
        <w:pStyle w:val="Unix"/>
      </w:pPr>
      <w:r>
        <w:t>tcp        0      0 139.191.147.182:22          139.191.170.67:57316        ESTABLISHED -</w:t>
      </w:r>
    </w:p>
    <w:p w14:paraId="46D01076" w14:textId="77777777" w:rsidR="00472767" w:rsidRDefault="00472767" w:rsidP="008B550B">
      <w:pPr>
        <w:pStyle w:val="Unix"/>
      </w:pPr>
      <w:r>
        <w:t>tcp        0      0 139.191.147.182:33015       173.194.70.95:443           TIME_WAIT   -</w:t>
      </w:r>
    </w:p>
    <w:p w14:paraId="37146080" w14:textId="77777777" w:rsidR="00472767" w:rsidRDefault="00472767" w:rsidP="008B550B">
      <w:pPr>
        <w:pStyle w:val="Unix"/>
      </w:pPr>
      <w:r>
        <w:t>tcp        0      0 139.191.147.182:32996       173.194.70.95:443           TIME_WAIT   -</w:t>
      </w:r>
    </w:p>
    <w:p w14:paraId="23C6DBFA" w14:textId="77777777" w:rsidR="00472767" w:rsidRDefault="00472767" w:rsidP="008B550B">
      <w:pPr>
        <w:pStyle w:val="Unix"/>
      </w:pPr>
      <w:r>
        <w:t>tcp        0      0 139.191.147.182:33011       173.194.70.95:443           TIME_WAIT   -</w:t>
      </w:r>
    </w:p>
    <w:p w14:paraId="1EF1D89E" w14:textId="77777777" w:rsidR="00472767" w:rsidRDefault="00472767" w:rsidP="008B550B">
      <w:pPr>
        <w:pStyle w:val="Unix"/>
      </w:pPr>
      <w:r>
        <w:t>tcp        0      0 139.191.147.182:22          139.191.170.67:50699        ESTABLISHED -</w:t>
      </w:r>
    </w:p>
    <w:p w14:paraId="3F0FF439" w14:textId="77777777" w:rsidR="00472767" w:rsidRDefault="00472767" w:rsidP="008B550B">
      <w:pPr>
        <w:pStyle w:val="Unix"/>
      </w:pPr>
      <w:r>
        <w:t>tcp        0      0 139.191.147.182:33017       173.194.70.95:443           ESTABLISHED 30778/python</w:t>
      </w:r>
    </w:p>
    <w:p w14:paraId="62190BD7" w14:textId="77777777" w:rsidR="00472767" w:rsidRDefault="00472767" w:rsidP="008B550B">
      <w:pPr>
        <w:pStyle w:val="Unix"/>
      </w:pPr>
      <w:r>
        <w:t>tcp        0      0 139.191.147.182:22          139.191.170.67:58037        ESTABLISHED -</w:t>
      </w:r>
    </w:p>
    <w:p w14:paraId="75E82ED7" w14:textId="77777777" w:rsidR="00472767" w:rsidRDefault="00472767" w:rsidP="008B550B">
      <w:pPr>
        <w:pStyle w:val="Unix"/>
      </w:pPr>
      <w:r>
        <w:t>tcp        0      0 139.191.147.182:33013       173.194.70.95:443           TIME_WAIT   -</w:t>
      </w:r>
    </w:p>
    <w:p w14:paraId="6759D1FC" w14:textId="77777777" w:rsidR="00472767" w:rsidRDefault="00472767" w:rsidP="008B550B">
      <w:pPr>
        <w:pStyle w:val="Unix"/>
      </w:pPr>
      <w:r>
        <w:t>tcp        0      0 139.191.147.182:33016       173.194.70.95:443           TIME_WAIT   -</w:t>
      </w:r>
    </w:p>
    <w:p w14:paraId="7BD98F54" w14:textId="77777777" w:rsidR="00472767" w:rsidRDefault="00472767" w:rsidP="008B550B">
      <w:pPr>
        <w:pStyle w:val="Unix"/>
      </w:pPr>
      <w:r>
        <w:t>tcp        0      0 139.191.147.182:33008       173.194.70.95:443           TIME_WAIT   -</w:t>
      </w:r>
    </w:p>
    <w:p w14:paraId="645C8119" w14:textId="77777777" w:rsidR="00472767" w:rsidRPr="0096368A" w:rsidRDefault="00472767" w:rsidP="008B550B">
      <w:pPr>
        <w:pStyle w:val="Unix"/>
      </w:pPr>
      <w:r>
        <w:t>tcp        0      0 139.191.147.182:22          139.191.170.67:56902        ESTABLISHED -</w:t>
      </w:r>
    </w:p>
    <w:p w14:paraId="4BD19863"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42CFF4EB" w14:textId="77777777" w:rsidR="00472767" w:rsidRDefault="00472767" w:rsidP="008B550B">
      <w:pPr>
        <w:pStyle w:val="Unix"/>
      </w:pPr>
      <w:r>
        <w:t>tcp        0      0 139.191.147.182:33087       173.194.70.95:443           TIME_WAIT   -</w:t>
      </w:r>
    </w:p>
    <w:p w14:paraId="3EF3A4E0" w14:textId="77777777" w:rsidR="00472767" w:rsidRDefault="00472767" w:rsidP="008B550B">
      <w:pPr>
        <w:pStyle w:val="Unix"/>
      </w:pPr>
      <w:r>
        <w:t>tcp        0      0 139.191.147.182:22          139.191.170.67:58492        ESTABLISHED -</w:t>
      </w:r>
    </w:p>
    <w:p w14:paraId="2409067C" w14:textId="77777777" w:rsidR="00472767" w:rsidRDefault="00472767" w:rsidP="008B550B">
      <w:pPr>
        <w:pStyle w:val="Unix"/>
      </w:pPr>
      <w:r>
        <w:t>tcp        0      0 139.191.147.182:43084       139.191.254.38:5432         ESTABLISHED 30778/python</w:t>
      </w:r>
    </w:p>
    <w:p w14:paraId="094A861D" w14:textId="77777777" w:rsidR="00472767" w:rsidRDefault="00472767" w:rsidP="008B550B">
      <w:pPr>
        <w:pStyle w:val="Unix"/>
      </w:pPr>
      <w:r>
        <w:t>tcp        1      0 139.191.147.182:44693       173.194.70.84:443           CLOSE_WAIT  30778/python</w:t>
      </w:r>
    </w:p>
    <w:p w14:paraId="0B07A975" w14:textId="77777777" w:rsidR="00472767" w:rsidRDefault="00472767" w:rsidP="008B550B">
      <w:pPr>
        <w:pStyle w:val="Unix"/>
      </w:pPr>
      <w:r>
        <w:t>tcp        0      0 139.191.147.182:22          139.191.170.67:57316        ESTABLISHED -</w:t>
      </w:r>
    </w:p>
    <w:p w14:paraId="3FFC9358" w14:textId="77777777" w:rsidR="00472767" w:rsidRDefault="00472767" w:rsidP="008B550B">
      <w:pPr>
        <w:pStyle w:val="Unix"/>
      </w:pPr>
      <w:r>
        <w:t>tcp        0      0 139.191.147.182:44728       173.194.70.84:443           TIME_WAIT   -</w:t>
      </w:r>
    </w:p>
    <w:p w14:paraId="57AD6664" w14:textId="77777777" w:rsidR="00472767" w:rsidRDefault="00472767" w:rsidP="008B550B">
      <w:pPr>
        <w:pStyle w:val="Unix"/>
      </w:pPr>
      <w:r>
        <w:t>tcp        1      0 139.191.147.182:33052       173.194.70.95:443           CLOSE_WAIT  30778/python</w:t>
      </w:r>
    </w:p>
    <w:p w14:paraId="323DF8D9" w14:textId="77777777" w:rsidR="00472767" w:rsidRDefault="00472767" w:rsidP="008B550B">
      <w:pPr>
        <w:pStyle w:val="Unix"/>
      </w:pPr>
      <w:r>
        <w:t>tcp        0      0 139.191.147.182:22          139.191.170.67:58162        ESTABLISHED -</w:t>
      </w:r>
    </w:p>
    <w:p w14:paraId="0E80739A" w14:textId="77777777" w:rsidR="00472767" w:rsidRDefault="00472767" w:rsidP="008B6883">
      <w:pPr>
        <w:pStyle w:val="BodyText2"/>
      </w:pPr>
      <w:r>
        <w:t>These are lots of them when you first start the code.</w:t>
      </w:r>
    </w:p>
    <w:p w14:paraId="70DF9B7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804"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805" w:history="1">
        <w:r w:rsidRPr="0034138F">
          <w:rPr>
            <w:rStyle w:val="Hyperlink"/>
          </w:rPr>
          <w:t>script</w:t>
        </w:r>
      </w:hyperlink>
      <w:r>
        <w:t xml:space="preserve"> to do this – there were still a few duplicates but I then just updated those ones. </w:t>
      </w:r>
    </w:p>
    <w:p w14:paraId="4D5BC067" w14:textId="77777777" w:rsidR="00472767" w:rsidRDefault="00472767" w:rsidP="00472767">
      <w:pPr>
        <w:pStyle w:val="Heading9"/>
      </w:pPr>
      <w:r>
        <w:t>Stratifying by lat/long boxes</w:t>
      </w:r>
    </w:p>
    <w:p w14:paraId="53F114A5" w14:textId="77777777"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270A0A">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806" w:history="1">
        <w:r w:rsidRPr="009A0FC0">
          <w:rPr>
            <w:rStyle w:val="Hyperlink"/>
          </w:rPr>
          <w:t>water validation stratify by grid.sql</w:t>
        </w:r>
      </w:hyperlink>
      <w:r>
        <w:t xml:space="preserve"> to stratify the full validation sites by 1 degree box. Wrote a </w:t>
      </w:r>
      <w:hyperlink r:id="rId807" w:history="1">
        <w:r w:rsidRPr="000C4BA5">
          <w:rPr>
            <w:rStyle w:val="Hyperlink"/>
          </w:rPr>
          <w:t>new one</w:t>
        </w:r>
      </w:hyperlink>
      <w:r>
        <w:t xml:space="preserve"> that is better.</w:t>
      </w:r>
    </w:p>
    <w:p w14:paraId="62B1E6FD"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5DF76B13" w14:textId="77777777" w:rsidR="00472767" w:rsidRDefault="00472767" w:rsidP="00472767">
      <w:pPr>
        <w:pStyle w:val="Heading9"/>
      </w:pPr>
      <w:r>
        <w:t>Getting coastal validation points</w:t>
      </w:r>
    </w:p>
    <w:p w14:paraId="77D398B5"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0B964BAC" w14:textId="77777777" w:rsidR="00472767" w:rsidRDefault="00472767" w:rsidP="008B6883">
      <w:pPr>
        <w:pStyle w:val="BodyText2"/>
      </w:pPr>
      <w:r>
        <w:rPr>
          <w:noProof/>
          <w:lang w:bidi="ar-SA"/>
        </w:rPr>
        <w:lastRenderedPageBreak/>
        <w:drawing>
          <wp:inline distT="0" distB="0" distL="0" distR="0" wp14:anchorId="5FCD979D" wp14:editId="6D3E58CB">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8">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FE1B8F6"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3181870A" w14:textId="77777777" w:rsidR="00472767" w:rsidRDefault="00472767" w:rsidP="008B6883">
      <w:pPr>
        <w:pStyle w:val="BodyText2"/>
      </w:pPr>
      <w:r>
        <w:rPr>
          <w:noProof/>
          <w:lang w:bidi="ar-SA"/>
        </w:rPr>
        <w:drawing>
          <wp:inline distT="0" distB="0" distL="0" distR="0" wp14:anchorId="0BE16021" wp14:editId="6031998B">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51266406" w14:textId="77777777" w:rsidR="00472767" w:rsidRDefault="00472767" w:rsidP="008B6883">
      <w:pPr>
        <w:pStyle w:val="BodyText2"/>
      </w:pPr>
      <w:r>
        <w:t>This is the process to get a reliable coastal dataset from the ESRI Country boundaries:</w:t>
      </w:r>
    </w:p>
    <w:p w14:paraId="48D80868"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2C749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525CD8BF"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810"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EF3F845" w14:textId="77777777" w:rsidR="00472767" w:rsidRDefault="00472767" w:rsidP="008B6883">
      <w:pPr>
        <w:pStyle w:val="BodyText2"/>
      </w:pPr>
      <w:r>
        <w:rPr>
          <w:noProof/>
          <w:lang w:bidi="ar-SA"/>
        </w:rPr>
        <w:lastRenderedPageBreak/>
        <w:drawing>
          <wp:inline distT="0" distB="0" distL="0" distR="0" wp14:anchorId="69DC553E" wp14:editId="44BF0D01">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7062C543" wp14:editId="18369CBE">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00884397" w14:textId="77777777" w:rsidR="00472767" w:rsidRDefault="00472767" w:rsidP="00472767">
      <w:pPr>
        <w:pStyle w:val="Heading9"/>
      </w:pPr>
      <w:r>
        <w:t>Applying different masks</w:t>
      </w:r>
    </w:p>
    <w:p w14:paraId="0695A724" w14:textId="77777777" w:rsidR="00472767" w:rsidRDefault="00472767" w:rsidP="008B6883">
      <w:pPr>
        <w:pStyle w:val="BodyText2"/>
      </w:pPr>
      <w:r>
        <w:t xml:space="preserve">Using </w:t>
      </w:r>
      <w:hyperlink r:id="rId813"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3639B4CC"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5ED9B53B" w14:textId="77777777" w:rsidR="00472767" w:rsidRDefault="00472767" w:rsidP="008B550B">
      <w:pPr>
        <w:pStyle w:val="Code"/>
      </w:pPr>
      <w:r>
        <w:t>Using scene LANDSAT/LC8_L1T_TOA/LC80460192013136LGN01(17/5349)</w:t>
      </w:r>
    </w:p>
    <w:p w14:paraId="610A7F15" w14:textId="77777777" w:rsidR="00472767" w:rsidRDefault="00472767" w:rsidP="008B550B">
      <w:pPr>
        <w:pStyle w:val="Code"/>
      </w:pPr>
      <w:r>
        <w:t>Detecting water</w:t>
      </w:r>
    </w:p>
    <w:p w14:paraId="6ABA42FC" w14:textId="77777777" w:rsidR="00472767" w:rsidRDefault="00472767" w:rsidP="008B550B">
      <w:pPr>
        <w:pStyle w:val="Code"/>
      </w:pPr>
      <w:r>
        <w:t>Iterating through the 4 points</w:t>
      </w:r>
    </w:p>
    <w:p w14:paraId="06A8AF24" w14:textId="77777777" w:rsidR="00472767" w:rsidRDefault="00472767" w:rsidP="008B550B">
      <w:pPr>
        <w:pStyle w:val="Code"/>
      </w:pPr>
      <w:r>
        <w:t>375589287       lat/lng: 58.4058097434/-115.47263564    actual_class: water     water: False</w:t>
      </w:r>
    </w:p>
    <w:p w14:paraId="1053B9A5" w14:textId="77777777" w:rsidR="00472767" w:rsidRDefault="00472767" w:rsidP="008B550B">
      <w:pPr>
        <w:pStyle w:val="Code"/>
      </w:pPr>
      <w:r>
        <w:t>375589288       lat/lng: 58.9962723796/-114.952780585   actual_class: water     water: False</w:t>
      </w:r>
    </w:p>
    <w:p w14:paraId="77059FF1" w14:textId="77777777" w:rsidR="00472767" w:rsidRDefault="00472767" w:rsidP="008B550B">
      <w:pPr>
        <w:pStyle w:val="Code"/>
      </w:pPr>
      <w:r>
        <w:t>375589291       lat/lng: 59.1137720188/-116.787499721   actual_class: water     water: True</w:t>
      </w:r>
    </w:p>
    <w:p w14:paraId="2DD5D8D0" w14:textId="77777777" w:rsidR="00472767" w:rsidRDefault="00472767" w:rsidP="008B550B">
      <w:pPr>
        <w:pStyle w:val="Code"/>
      </w:pPr>
      <w:r>
        <w:t>375589294       lat/lng: 58.2985508984/-116.891255137   actual_class: water     water: True</w:t>
      </w:r>
    </w:p>
    <w:p w14:paraId="7FEB6B91" w14:textId="77777777" w:rsidR="00472767" w:rsidRDefault="00472767" w:rsidP="008B6883">
      <w:pPr>
        <w:pStyle w:val="BodyText2"/>
      </w:pPr>
      <w:r>
        <w:t xml:space="preserve">Looking at the pixel values (using </w:t>
      </w:r>
      <w:hyperlink r:id="rId814"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270A0A">
        <w:t>Changing TOA values</w:t>
      </w:r>
      <w:r>
        <w:fldChar w:fldCharType="end"/>
      </w:r>
      <w:r>
        <w:t xml:space="preserve">. We will need to refetch the pixel values. Created </w:t>
      </w:r>
      <w:hyperlink r:id="rId815"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58A88E0"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816"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817" w:history="1">
        <w:r w:rsidRPr="00F70046">
          <w:rPr>
            <w:rStyle w:val="Hyperlink"/>
          </w:rPr>
          <w:t>this</w:t>
        </w:r>
      </w:hyperlink>
      <w:r>
        <w:t xml:space="preserve"> query to create a table called ‘</w:t>
      </w:r>
      <w:r w:rsidRPr="006C5592">
        <w:t>gee_validation_results</w:t>
      </w:r>
      <w:r>
        <w:t>’. Updated the query to exclude water that was ‘Marine’.</w:t>
      </w:r>
    </w:p>
    <w:p w14:paraId="2EB19BC5" w14:textId="77777777" w:rsidR="00472767" w:rsidRDefault="00472767" w:rsidP="00472767">
      <w:pPr>
        <w:pStyle w:val="Heading9"/>
      </w:pPr>
      <w:r>
        <w:t>For Landsat 5 and 7</w:t>
      </w:r>
    </w:p>
    <w:p w14:paraId="6EB1965A"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2DE1E6F8" w14:textId="77777777" w:rsidR="00472767" w:rsidRDefault="00472767" w:rsidP="008B6883">
      <w:pPr>
        <w:pStyle w:val="BodyText2"/>
      </w:pPr>
      <w:r>
        <w:t>These CSV files were then all joined together using this code:</w:t>
      </w:r>
    </w:p>
    <w:p w14:paraId="4E667DB4" w14:textId="77777777" w:rsidR="00472767" w:rsidRDefault="00472767" w:rsidP="008B550B">
      <w:pPr>
        <w:pStyle w:val="Code"/>
      </w:pPr>
      <w:r>
        <w:t xml:space="preserve">import os, csv, ast </w:t>
      </w:r>
    </w:p>
    <w:p w14:paraId="4CF1326A" w14:textId="77777777" w:rsidR="00472767" w:rsidRDefault="00472767" w:rsidP="008B550B">
      <w:pPr>
        <w:pStyle w:val="Code"/>
      </w:pPr>
      <w:r>
        <w:t>PATH = r"E:\cottaan\My Documents\ArcGIS\Google Earth Engine Downloads\validation_site_csv_files"</w:t>
      </w:r>
    </w:p>
    <w:p w14:paraId="5C27E60C" w14:textId="77777777" w:rsidR="00472767" w:rsidRDefault="00472767" w:rsidP="008B550B">
      <w:pPr>
        <w:pStyle w:val="Code"/>
      </w:pPr>
      <w:r>
        <w:t>outfilename = r"E:\cottaan\My Documents\ArcGIS\Google Earth Engine Downloads\validation_sites.csv"</w:t>
      </w:r>
    </w:p>
    <w:p w14:paraId="01B13686" w14:textId="77777777" w:rsidR="00472767" w:rsidRDefault="00472767" w:rsidP="008B550B">
      <w:pPr>
        <w:pStyle w:val="Code"/>
      </w:pPr>
      <w:r>
        <w:t>files = os.listdir(PATH)  # with a mounted disk</w:t>
      </w:r>
    </w:p>
    <w:p w14:paraId="06857632" w14:textId="77777777" w:rsidR="00472767" w:rsidRDefault="00472767" w:rsidP="008B550B">
      <w:pPr>
        <w:pStyle w:val="Code"/>
      </w:pPr>
      <w:r>
        <w:t xml:space="preserve">writeFile = open(outfilename, 'wb') </w:t>
      </w:r>
    </w:p>
    <w:p w14:paraId="49140288" w14:textId="77777777" w:rsidR="00472767" w:rsidRDefault="00472767" w:rsidP="008B550B">
      <w:pPr>
        <w:pStyle w:val="Code"/>
      </w:pPr>
      <w:r>
        <w:t>writer = csv.writer(writeFile, delimiter='\t')</w:t>
      </w:r>
    </w:p>
    <w:p w14:paraId="1FB1E5E1" w14:textId="77777777" w:rsidR="00472767" w:rsidRDefault="00472767" w:rsidP="008B550B">
      <w:pPr>
        <w:pStyle w:val="Code"/>
      </w:pPr>
      <w:r>
        <w:t>for file in files:</w:t>
      </w:r>
    </w:p>
    <w:p w14:paraId="06CCA210" w14:textId="77777777" w:rsidR="00472767" w:rsidRDefault="00472767" w:rsidP="008B550B">
      <w:pPr>
        <w:pStyle w:val="Code"/>
      </w:pPr>
      <w:r>
        <w:t xml:space="preserve">    infilename = PATH + os.sep + file</w:t>
      </w:r>
    </w:p>
    <w:p w14:paraId="7371F190" w14:textId="77777777" w:rsidR="00472767" w:rsidRDefault="00472767" w:rsidP="008B550B">
      <w:pPr>
        <w:pStyle w:val="Code"/>
      </w:pPr>
      <w:r>
        <w:t xml:space="preserve">    print "Processing " + infilename</w:t>
      </w:r>
    </w:p>
    <w:p w14:paraId="754D1287" w14:textId="77777777" w:rsidR="00472767" w:rsidRDefault="00472767" w:rsidP="008B550B">
      <w:pPr>
        <w:pStyle w:val="Code"/>
      </w:pPr>
      <w:r>
        <w:t xml:space="preserve">    with open(infilename, 'rb') as csvfile:</w:t>
      </w:r>
    </w:p>
    <w:p w14:paraId="28CCB091" w14:textId="77777777" w:rsidR="00472767" w:rsidRDefault="00472767" w:rsidP="008B550B">
      <w:pPr>
        <w:pStyle w:val="Code"/>
      </w:pPr>
      <w:r>
        <w:t xml:space="preserve">        reader = csv.reader(csvfile, delimiter=',')  # without the QUOTE_NONE single quotes cause runtime errors in reading the CSV data</w:t>
      </w:r>
    </w:p>
    <w:p w14:paraId="4F9E7754" w14:textId="77777777" w:rsidR="00472767" w:rsidRDefault="00472767" w:rsidP="008B550B">
      <w:pPr>
        <w:pStyle w:val="Code"/>
      </w:pPr>
      <w:r>
        <w:t xml:space="preserve">        for row in reader:</w:t>
      </w:r>
    </w:p>
    <w:p w14:paraId="0D54A464" w14:textId="77777777" w:rsidR="00472767" w:rsidRDefault="00472767" w:rsidP="008B550B">
      <w:pPr>
        <w:pStyle w:val="Code"/>
      </w:pPr>
      <w:r>
        <w:t xml:space="preserve">            if row[1] != 'No matching images':</w:t>
      </w:r>
    </w:p>
    <w:p w14:paraId="03333FC3" w14:textId="77777777" w:rsidR="00472767" w:rsidRDefault="00472767" w:rsidP="008B550B">
      <w:pPr>
        <w:pStyle w:val="Code"/>
      </w:pPr>
      <w:r>
        <w:t xml:space="preserve">                coordinates = row[2][46:-1]</w:t>
      </w:r>
    </w:p>
    <w:p w14:paraId="6021CE7D" w14:textId="77777777" w:rsidR="00472767" w:rsidRDefault="00472767" w:rsidP="008B550B">
      <w:pPr>
        <w:pStyle w:val="Code"/>
      </w:pPr>
      <w:r>
        <w:lastRenderedPageBreak/>
        <w:t xml:space="preserve">                if coordinates:</w:t>
      </w:r>
    </w:p>
    <w:p w14:paraId="0BFB8987" w14:textId="77777777" w:rsidR="00472767" w:rsidRDefault="00472767" w:rsidP="008B550B">
      <w:pPr>
        <w:pStyle w:val="Code"/>
      </w:pPr>
      <w:r>
        <w:t xml:space="preserve">                    coordinatesList = ast.literal_eval(coordinates)</w:t>
      </w:r>
    </w:p>
    <w:p w14:paraId="4BD7AAAD" w14:textId="77777777" w:rsidR="00472767" w:rsidRDefault="00472767" w:rsidP="008B550B">
      <w:pPr>
        <w:pStyle w:val="Code"/>
      </w:pPr>
      <w:r>
        <w:t xml:space="preserve">                    if (coordinatesList[0] != -180):</w:t>
      </w:r>
    </w:p>
    <w:p w14:paraId="2BBB9640" w14:textId="77777777" w:rsidR="00472767" w:rsidRDefault="00472767" w:rsidP="008B550B">
      <w:pPr>
        <w:pStyle w:val="Code"/>
      </w:pPr>
      <w:r>
        <w:t xml:space="preserve">                        print "Processing row " + row[0]</w:t>
      </w:r>
    </w:p>
    <w:p w14:paraId="567FE233" w14:textId="77777777" w:rsidR="00472767" w:rsidRPr="00052FB2" w:rsidRDefault="00472767" w:rsidP="008B550B">
      <w:pPr>
        <w:pStyle w:val="Code"/>
      </w:pPr>
      <w:r>
        <w:t xml:space="preserve">                        data = [file, row[1], coordinatesList[0],coordinatesList[1]]</w:t>
      </w:r>
    </w:p>
    <w:p w14:paraId="0315AD47" w14:textId="77777777" w:rsidR="00472767" w:rsidRDefault="00472767" w:rsidP="008B550B">
      <w:pPr>
        <w:pStyle w:val="Code"/>
      </w:pPr>
      <w:r>
        <w:t xml:space="preserve">                        writer.writerow(data)</w:t>
      </w:r>
    </w:p>
    <w:p w14:paraId="71A51BBC"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818" w:history="1">
        <w:r w:rsidRPr="00052FB2">
          <w:rPr>
            <w:rStyle w:val="Hyperlink"/>
          </w:rPr>
          <w:t>this</w:t>
        </w:r>
      </w:hyperlink>
      <w:r>
        <w:t xml:space="preserve"> query. Then all points outside GAUL gadm2 were removed (assumed to be marine). Then these points were imported into a Google Fusion Table and we used </w:t>
      </w:r>
      <w:hyperlink r:id="rId819" w:history="1">
        <w:r w:rsidRPr="003D68F1">
          <w:rPr>
            <w:rStyle w:val="Hyperlink"/>
          </w:rPr>
          <w:t>this</w:t>
        </w:r>
      </w:hyperlink>
      <w:r>
        <w:t xml:space="preserve"> code to mask the values with the final 30 year occurrence data. These were exported back to Postgresql.</w:t>
      </w:r>
    </w:p>
    <w:p w14:paraId="6625FC2D" w14:textId="77777777" w:rsidR="00472767" w:rsidRDefault="00472767" w:rsidP="00472767">
      <w:pPr>
        <w:pStyle w:val="Heading8"/>
      </w:pPr>
      <w:r w:rsidRPr="00D147F2">
        <w:t>Omission</w:t>
      </w:r>
      <w:r>
        <w:t xml:space="preserve"> Error</w:t>
      </w:r>
    </w:p>
    <w:p w14:paraId="5A482516" w14:textId="77777777" w:rsidR="00472767" w:rsidRPr="00C1325E" w:rsidRDefault="00472767" w:rsidP="00472767">
      <w:pPr>
        <w:pStyle w:val="Heading9"/>
      </w:pPr>
      <w:bookmarkStart w:id="149" w:name="_Ref452473859"/>
      <w:r>
        <w:t>Using the SWDB water body dataset</w:t>
      </w:r>
      <w:bookmarkEnd w:id="149"/>
    </w:p>
    <w:p w14:paraId="1CC3958F" w14:textId="77777777" w:rsidR="00472767" w:rsidRDefault="00472767" w:rsidP="00472767">
      <w:pPr>
        <w:pStyle w:val="Heading10"/>
      </w:pPr>
      <w:r w:rsidRPr="00C11E04">
        <w:t>Data preparation</w:t>
      </w:r>
      <w:r>
        <w:t xml:space="preserve"> for Landsat 8</w:t>
      </w:r>
    </w:p>
    <w:p w14:paraId="164D5D41" w14:textId="77777777" w:rsidR="00472767" w:rsidRDefault="00472767" w:rsidP="008B6883">
      <w:pPr>
        <w:pStyle w:val="BodyText2"/>
      </w:pPr>
      <w:r>
        <w:t xml:space="preserve">We are going to use the SWDB water body dataset as an independent dataset to calculate the omission error. </w:t>
      </w:r>
    </w:p>
    <w:p w14:paraId="30FF32F9" w14:textId="77777777" w:rsidR="00472767" w:rsidRDefault="00472767" w:rsidP="00472767">
      <w:pPr>
        <w:pStyle w:val="ListBullet2"/>
      </w:pPr>
      <w:r>
        <w:t xml:space="preserve">Download the data - I have written a </w:t>
      </w:r>
      <w:hyperlink r:id="rId820" w:history="1">
        <w:r w:rsidRPr="00830674">
          <w:rPr>
            <w:rStyle w:val="Hyperlink"/>
          </w:rPr>
          <w:t>GP tool</w:t>
        </w:r>
      </w:hyperlink>
      <w:r>
        <w:t xml:space="preserve"> to get the data – it took 3 hours. </w:t>
      </w:r>
    </w:p>
    <w:p w14:paraId="49534250"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270A0A">
        <w:t>Getting missing omission validation points</w:t>
      </w:r>
      <w:r>
        <w:fldChar w:fldCharType="end"/>
      </w:r>
      <w:r>
        <w:t>.</w:t>
      </w:r>
    </w:p>
    <w:p w14:paraId="1A23D85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C2E92C9" w14:textId="77777777" w:rsidR="00472767" w:rsidRDefault="00472767" w:rsidP="00472767">
      <w:pPr>
        <w:pStyle w:val="ListBullet2"/>
      </w:pPr>
      <w:r>
        <w:t xml:space="preserve">Added a field called ‘waterclass’ and populated it with marine, coastal and inland – here is the </w:t>
      </w:r>
      <w:hyperlink r:id="rId821" w:history="1">
        <w:r w:rsidRPr="009E0D2A">
          <w:rPr>
            <w:rStyle w:val="Hyperlink"/>
          </w:rPr>
          <w:t>GP tool</w:t>
        </w:r>
      </w:hyperlink>
    </w:p>
    <w:p w14:paraId="51C2106B" w14:textId="77777777" w:rsidR="00472767" w:rsidRDefault="00472767" w:rsidP="00472767">
      <w:pPr>
        <w:pStyle w:val="ListBullet2"/>
      </w:pPr>
      <w:r>
        <w:t xml:space="preserve">Added a field called ‘rnd’ and populated it with a random number bw 0 and 100000000 – </w:t>
      </w:r>
      <w:hyperlink r:id="rId822" w:history="1">
        <w:r w:rsidRPr="009E0D2A">
          <w:rPr>
            <w:rStyle w:val="Hyperlink"/>
          </w:rPr>
          <w:t>GP tool</w:t>
        </w:r>
      </w:hyperlink>
    </w:p>
    <w:p w14:paraId="1CFCCC30"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823" w:history="1">
        <w:r w:rsidRPr="001B11AF">
          <w:rPr>
            <w:rStyle w:val="Hyperlink"/>
          </w:rPr>
          <w:t>query</w:t>
        </w:r>
      </w:hyperlink>
      <w:r>
        <w:t xml:space="preserve"> to select 1 inland and 1 coastal point for each 1 degree box</w:t>
      </w:r>
    </w:p>
    <w:p w14:paraId="293215D2" w14:textId="77777777" w:rsidR="00472767" w:rsidRDefault="000D5C35" w:rsidP="00472767">
      <w:pPr>
        <w:pStyle w:val="ListBullet2"/>
      </w:pPr>
      <w:hyperlink r:id="rId824"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017BDE9A" w14:textId="77777777" w:rsidR="00472767" w:rsidRDefault="00472767" w:rsidP="00472767">
      <w:pPr>
        <w:pStyle w:val="ListBullet2"/>
      </w:pPr>
      <w:r>
        <w:t xml:space="preserve">Populated the cloud_cover and sun_elevation fields using a </w:t>
      </w:r>
      <w:hyperlink r:id="rId825" w:history="1">
        <w:r w:rsidRPr="00F04639">
          <w:rPr>
            <w:rStyle w:val="Hyperlink"/>
          </w:rPr>
          <w:t>python script</w:t>
        </w:r>
      </w:hyperlink>
    </w:p>
    <w:p w14:paraId="08176E19" w14:textId="77777777" w:rsidR="00472767" w:rsidRDefault="000D5C35" w:rsidP="00472767">
      <w:pPr>
        <w:pStyle w:val="ListBullet2"/>
      </w:pPr>
      <w:hyperlink r:id="rId826" w:history="1">
        <w:r w:rsidR="00472767" w:rsidRPr="00474366">
          <w:rPr>
            <w:rStyle w:val="Hyperlink"/>
          </w:rPr>
          <w:t>Deleted</w:t>
        </w:r>
      </w:hyperlink>
      <w:r w:rsidR="00472767">
        <w:t xml:space="preserve"> all records where sceneid is null or waterclass is Marine or gee_lat/gee_lng is null</w:t>
      </w:r>
    </w:p>
    <w:p w14:paraId="05E778BF" w14:textId="77777777" w:rsidR="00472767" w:rsidRDefault="00472767" w:rsidP="00472767">
      <w:pPr>
        <w:pStyle w:val="ListBullet2"/>
      </w:pPr>
      <w:r>
        <w:t xml:space="preserve">The ‘predicted_class’ field of the ‘swdb_validated_sites_subset’ table was then populated using </w:t>
      </w:r>
      <w:hyperlink r:id="rId827" w:history="1">
        <w:r w:rsidRPr="00D01FFF">
          <w:rPr>
            <w:rStyle w:val="Hyperlink"/>
          </w:rPr>
          <w:t>this</w:t>
        </w:r>
      </w:hyperlink>
      <w:r>
        <w:t xml:space="preserve"> python script</w:t>
      </w:r>
    </w:p>
    <w:p w14:paraId="1C0FF731"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2B8ACCAF" w14:textId="77777777" w:rsidR="00472767" w:rsidRDefault="00472767" w:rsidP="00472767">
      <w:pPr>
        <w:pStyle w:val="Heading10"/>
      </w:pPr>
      <w:r>
        <w:t>Dissolving the SWDB water body dataset</w:t>
      </w:r>
    </w:p>
    <w:p w14:paraId="06DB2869" w14:textId="77777777"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270A0A">
        <w:t>From the SWDB polygons</w:t>
      </w:r>
      <w:r>
        <w:fldChar w:fldCharType="end"/>
      </w:r>
    </w:p>
    <w:p w14:paraId="20AA0346" w14:textId="77777777" w:rsidR="00472767" w:rsidRDefault="00472767" w:rsidP="00472767">
      <w:pPr>
        <w:pStyle w:val="Heading10"/>
      </w:pPr>
      <w:r>
        <w:t>For Landsat 5 and 7</w:t>
      </w:r>
    </w:p>
    <w:p w14:paraId="354C5C53" w14:textId="77777777" w:rsidR="00472767" w:rsidRPr="003D68F1" w:rsidRDefault="00472767" w:rsidP="008B6883">
      <w:pPr>
        <w:pStyle w:val="BodyText2"/>
      </w:pPr>
      <w:r>
        <w:t xml:space="preserve">I switched to the Javascript playground to </w:t>
      </w:r>
      <w:hyperlink r:id="rId828"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29" w:history="1">
        <w:r w:rsidRPr="002C622B">
          <w:rPr>
            <w:rStyle w:val="Hyperlink"/>
          </w:rPr>
          <w:t>this</w:t>
        </w:r>
      </w:hyperlink>
      <w:r>
        <w:t xml:space="preserve"> file. The the results are exported to Postgresql using FME and this query is run to create the final table of all the omission validation points.</w:t>
      </w:r>
    </w:p>
    <w:p w14:paraId="4D7EADB6" w14:textId="77777777" w:rsidR="00472767" w:rsidRDefault="00472767" w:rsidP="00472767">
      <w:pPr>
        <w:pStyle w:val="Heading10"/>
      </w:pPr>
      <w:r>
        <w:t>Validation workflow</w:t>
      </w:r>
    </w:p>
    <w:p w14:paraId="0FDB013D" w14:textId="77777777" w:rsidR="00472767" w:rsidRDefault="00472767" w:rsidP="008B6883">
      <w:pPr>
        <w:pStyle w:val="BodyText2"/>
      </w:pPr>
      <w:r>
        <w:t xml:space="preserve">Creating </w:t>
      </w:r>
      <w:hyperlink r:id="rId830"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5FCB4259" w14:textId="77777777" w:rsidR="00472767" w:rsidRDefault="00472767" w:rsidP="008B550B">
      <w:pPr>
        <w:pStyle w:val="Unix"/>
      </w:pPr>
      <w:r w:rsidRPr="009D59F1">
        <w:t>Using scene LANDSAT/LC8_L1T_TOA/LC80270362014070LGN00(696/5072)</w:t>
      </w:r>
      <w:r>
        <w:t xml:space="preserve"> – first time</w:t>
      </w:r>
    </w:p>
    <w:p w14:paraId="13BD2B39" w14:textId="77777777" w:rsidR="00472767" w:rsidRDefault="00472767" w:rsidP="008B550B">
      <w:pPr>
        <w:pStyle w:val="Unix"/>
      </w:pPr>
      <w:r w:rsidRPr="00D04389">
        <w:t>Using scene LANDSAT/LC8_L1T_TOA/LC81130272014129LGN00(672/3889)</w:t>
      </w:r>
      <w:r>
        <w:t xml:space="preserve"> – second time</w:t>
      </w:r>
    </w:p>
    <w:p w14:paraId="5B2FE9D8" w14:textId="77777777"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270A0A">
        <w:t>Weird changes to water detection</w:t>
      </w:r>
      <w:r>
        <w:fldChar w:fldCharType="end"/>
      </w:r>
      <w:r>
        <w:t>). Therefore, these points with no data returned will have to be skipped.</w:t>
      </w:r>
    </w:p>
    <w:p w14:paraId="582AEFE4"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0241D14D"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320737C9"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59F3F86E" w14:textId="77777777" w:rsidR="00472767" w:rsidRDefault="00472767" w:rsidP="00472767">
      <w:pPr>
        <w:pStyle w:val="Heading9"/>
      </w:pPr>
      <w:r>
        <w:t>Using Feng et al 2015 data</w:t>
      </w:r>
    </w:p>
    <w:p w14:paraId="7F8E7FB4" w14:textId="77777777" w:rsidR="00472767" w:rsidRDefault="00472767" w:rsidP="008B6883">
      <w:pPr>
        <w:pStyle w:val="BodyText2"/>
      </w:pPr>
      <w:r>
        <w:t xml:space="preserve">Available from here: </w:t>
      </w:r>
      <w:hyperlink r:id="rId831"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32"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18C6243D"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0468F7C7"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49F648F0" w14:textId="77777777" w:rsidR="00472767" w:rsidRDefault="00472767" w:rsidP="00472767">
      <w:pPr>
        <w:pStyle w:val="ListBullet2"/>
      </w:pPr>
      <w:r>
        <w:t xml:space="preserve">Ran </w:t>
      </w:r>
      <w:hyperlink r:id="rId833" w:history="1">
        <w:r w:rsidRPr="002273AE">
          <w:rPr>
            <w:rStyle w:val="Hyperlink"/>
          </w:rPr>
          <w:t>this</w:t>
        </w:r>
      </w:hyperlink>
      <w:r>
        <w:t xml:space="preserve"> query to create the data to validate</w:t>
      </w:r>
    </w:p>
    <w:p w14:paraId="0858E925" w14:textId="77777777" w:rsidR="00472767" w:rsidRDefault="00472767" w:rsidP="00472767">
      <w:pPr>
        <w:pStyle w:val="ListBullet2"/>
      </w:pPr>
      <w:r>
        <w:t>Updated all records which were ‘no data’ to set the actual class to no data – 10151 records</w:t>
      </w:r>
    </w:p>
    <w:p w14:paraId="55F4EEA2"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30738D8D" w14:textId="77777777" w:rsidR="00472767" w:rsidRDefault="00472767" w:rsidP="00472767">
      <w:pPr>
        <w:pStyle w:val="Heading9"/>
      </w:pPr>
      <w:bookmarkStart w:id="150" w:name="_Ref452473972"/>
      <w:r>
        <w:t>Getting missing omission validation points</w:t>
      </w:r>
      <w:bookmarkEnd w:id="150"/>
    </w:p>
    <w:p w14:paraId="5C0A25C0"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0C571430" w14:textId="77777777" w:rsidR="00472767" w:rsidRDefault="00472767" w:rsidP="008B6883">
      <w:pPr>
        <w:pStyle w:val="BodyText2"/>
      </w:pPr>
      <w:r>
        <w:t xml:space="preserve">As stated in </w:t>
      </w:r>
      <w:r>
        <w:fldChar w:fldCharType="begin"/>
      </w:r>
      <w:r>
        <w:instrText xml:space="preserve"> REF _Ref452473859 \h </w:instrText>
      </w:r>
      <w:r>
        <w:fldChar w:fldCharType="separate"/>
      </w:r>
      <w:r w:rsidR="00270A0A">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03AE3C53"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4E4CE92F" w14:textId="77777777" w:rsidR="00472767" w:rsidRPr="00E64F5F" w:rsidRDefault="00472767" w:rsidP="008B6883">
      <w:pPr>
        <w:pStyle w:val="BodyText2"/>
      </w:pPr>
      <w:r>
        <w:t>All of the queries related to adding in missing validation points are here: water_validation_create_points_for_validation.sql</w:t>
      </w:r>
    </w:p>
    <w:p w14:paraId="779A9047" w14:textId="77777777" w:rsidR="00472767" w:rsidRDefault="00472767" w:rsidP="00472767">
      <w:pPr>
        <w:pStyle w:val="Heading8"/>
      </w:pPr>
      <w:r>
        <w:t>Adding statistics to validation points</w:t>
      </w:r>
    </w:p>
    <w:p w14:paraId="7F9DFCAF" w14:textId="77777777" w:rsidR="00472767" w:rsidRDefault="00472767" w:rsidP="00472767">
      <w:pPr>
        <w:pStyle w:val="Heading9"/>
      </w:pPr>
      <w:r>
        <w:t>From other water datasets</w:t>
      </w:r>
    </w:p>
    <w:p w14:paraId="6AF3C061"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24283E5A" w14:textId="77777777" w:rsidR="00472767" w:rsidRDefault="00472767" w:rsidP="00472767">
      <w:pPr>
        <w:pStyle w:val="ListBullet2"/>
      </w:pPr>
      <w:r>
        <w:t>Monthly recurrence is masked for January in Spain, but we have validation points (for commission)</w:t>
      </w:r>
    </w:p>
    <w:p w14:paraId="36ECD8F0" w14:textId="77777777" w:rsidR="00472767" w:rsidRDefault="00472767" w:rsidP="00472767">
      <w:pPr>
        <w:pStyle w:val="ListBullet2"/>
      </w:pPr>
      <w:r>
        <w:lastRenderedPageBreak/>
        <w:t>Annual recurrence is masked where we fail to detect the water – this is permanent omission</w:t>
      </w:r>
    </w:p>
    <w:p w14:paraId="374B4BA6" w14:textId="77777777" w:rsidR="00472767" w:rsidRDefault="00472767" w:rsidP="00472767">
      <w:pPr>
        <w:pStyle w:val="ListBullet2"/>
      </w:pPr>
      <w:r>
        <w:t>139 points have a waterClass of -1 which is because we included random points from 2016 which obviously have no classification</w:t>
      </w:r>
    </w:p>
    <w:p w14:paraId="5EA1FEB0"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07B4888C" w14:textId="77777777" w:rsidR="00472767" w:rsidRDefault="00472767" w:rsidP="00472767">
      <w:pPr>
        <w:pStyle w:val="ListBullet2"/>
      </w:pPr>
      <w:r>
        <w:t xml:space="preserve">177 points have a waterClass of 1 – some are just missing detections and so the year classification is ‘not water’. </w:t>
      </w:r>
    </w:p>
    <w:p w14:paraId="33E717D6"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38A3054" w14:textId="77777777" w:rsidR="00472767" w:rsidRDefault="00472767" w:rsidP="008B6883">
      <w:pPr>
        <w:pStyle w:val="BodyText2"/>
      </w:pPr>
      <w:r>
        <w:rPr>
          <w:noProof/>
          <w:lang w:bidi="ar-SA"/>
        </w:rPr>
        <w:drawing>
          <wp:inline distT="0" distB="0" distL="0" distR="0" wp14:anchorId="0227F32E" wp14:editId="51A8CA22">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4">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276CDA36" w14:textId="77777777" w:rsidR="00472767" w:rsidRDefault="00472767" w:rsidP="00472767">
      <w:pPr>
        <w:pStyle w:val="ListBullet2"/>
      </w:pPr>
      <w:r>
        <w:t>Some water classified as permanent has 2 months of water – this is because we have water in 2 out of 3 months so classify it as permanent.</w:t>
      </w:r>
    </w:p>
    <w:p w14:paraId="15FC1F57" w14:textId="77777777" w:rsidR="00472767" w:rsidRDefault="00472767" w:rsidP="00472767">
      <w:pPr>
        <w:pStyle w:val="Heading9"/>
      </w:pPr>
      <w:bookmarkStart w:id="151" w:name="_Ref453320680"/>
      <w:r>
        <w:t>From the SWDB polygons</w:t>
      </w:r>
      <w:bookmarkEnd w:id="151"/>
    </w:p>
    <w:p w14:paraId="044AF84B"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4B2404C0" w14:textId="77777777" w:rsidR="00472767" w:rsidRDefault="00472767" w:rsidP="00472767">
      <w:pPr>
        <w:pStyle w:val="Heading8"/>
      </w:pPr>
      <w:r>
        <w:t>Validation tables</w:t>
      </w:r>
    </w:p>
    <w:p w14:paraId="3FD719B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4DB20A3B"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3A030EEC" w14:textId="77777777" w:rsidR="00472767" w:rsidRDefault="00472767" w:rsidP="009B5185">
            <w:pPr>
              <w:pStyle w:val="TableTextHeader"/>
            </w:pPr>
            <w:r>
              <w:t>Table name</w:t>
            </w:r>
          </w:p>
        </w:tc>
        <w:tc>
          <w:tcPr>
            <w:tcW w:w="5330" w:type="dxa"/>
          </w:tcPr>
          <w:p w14:paraId="22605478"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6495462D"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731619C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23F6A20" w14:textId="77777777" w:rsidR="00472767" w:rsidRDefault="00472767" w:rsidP="00505DB3">
            <w:pPr>
              <w:pStyle w:val="TableText"/>
            </w:pPr>
            <w:r w:rsidRPr="00EE3621">
              <w:t>feng_validation_points_final</w:t>
            </w:r>
          </w:p>
        </w:tc>
        <w:tc>
          <w:tcPr>
            <w:tcW w:w="5330" w:type="dxa"/>
          </w:tcPr>
          <w:p w14:paraId="15D72EA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7B25C5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0C145BC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1E90C77" w14:textId="77777777" w:rsidR="00472767" w:rsidRDefault="00472767" w:rsidP="00505DB3">
            <w:pPr>
              <w:pStyle w:val="TableText"/>
            </w:pPr>
            <w:r>
              <w:t>gee_random_validation_sites</w:t>
            </w:r>
          </w:p>
        </w:tc>
        <w:tc>
          <w:tcPr>
            <w:tcW w:w="5330" w:type="dxa"/>
          </w:tcPr>
          <w:p w14:paraId="54900B3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350B42F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05663D5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412235C" w14:textId="77777777" w:rsidR="00472767" w:rsidRDefault="00472767" w:rsidP="00505DB3">
            <w:pPr>
              <w:pStyle w:val="TableText"/>
            </w:pPr>
            <w:r>
              <w:t>gee_random_validation_sites_subset</w:t>
            </w:r>
          </w:p>
        </w:tc>
        <w:tc>
          <w:tcPr>
            <w:tcW w:w="5330" w:type="dxa"/>
          </w:tcPr>
          <w:p w14:paraId="46E3452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17DFF2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05509D3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E4AFDBB" w14:textId="77777777" w:rsidR="00472767" w:rsidRDefault="00472767" w:rsidP="00505DB3">
            <w:pPr>
              <w:pStyle w:val="TableText"/>
            </w:pPr>
            <w:r w:rsidRPr="00905410">
              <w:t>gee_validated_sites</w:t>
            </w:r>
          </w:p>
        </w:tc>
        <w:tc>
          <w:tcPr>
            <w:tcW w:w="5330" w:type="dxa"/>
          </w:tcPr>
          <w:p w14:paraId="5DF4B65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35" w:history="1">
              <w:r w:rsidRPr="00F31B63">
                <w:rPr>
                  <w:rStyle w:val="Hyperlink"/>
                </w:rPr>
                <w:t>this</w:t>
              </w:r>
            </w:hyperlink>
            <w:r>
              <w:t xml:space="preserve"> query</w:t>
            </w:r>
          </w:p>
        </w:tc>
        <w:tc>
          <w:tcPr>
            <w:tcW w:w="715" w:type="dxa"/>
          </w:tcPr>
          <w:p w14:paraId="1004056B"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0CC8E92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0ACC597" w14:textId="77777777" w:rsidR="00472767" w:rsidRPr="00F31B63" w:rsidRDefault="00472767" w:rsidP="00505DB3">
            <w:pPr>
              <w:pStyle w:val="TableText"/>
            </w:pPr>
            <w:r>
              <w:t>gee_validated_sites_l5</w:t>
            </w:r>
          </w:p>
        </w:tc>
        <w:tc>
          <w:tcPr>
            <w:tcW w:w="5330" w:type="dxa"/>
          </w:tcPr>
          <w:p w14:paraId="7F24ED9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46BAF15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51979D5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2A440A7" w14:textId="77777777" w:rsidR="00472767" w:rsidRPr="00F31B63" w:rsidRDefault="00472767" w:rsidP="00505DB3">
            <w:pPr>
              <w:pStyle w:val="TableText"/>
            </w:pPr>
            <w:r>
              <w:t>gee_validated_sites_l7</w:t>
            </w:r>
          </w:p>
        </w:tc>
        <w:tc>
          <w:tcPr>
            <w:tcW w:w="5330" w:type="dxa"/>
          </w:tcPr>
          <w:p w14:paraId="4250F9D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378DAFA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75DF853D"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07CC583" w14:textId="77777777" w:rsidR="00472767" w:rsidRDefault="00472767" w:rsidP="00505DB3">
            <w:pPr>
              <w:pStyle w:val="TableText"/>
            </w:pPr>
            <w:r w:rsidRPr="00F31B63">
              <w:t>gee_validated_sites_subset</w:t>
            </w:r>
          </w:p>
        </w:tc>
        <w:tc>
          <w:tcPr>
            <w:tcW w:w="5330" w:type="dxa"/>
          </w:tcPr>
          <w:p w14:paraId="0DB20C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0293A9A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762D054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0769C1" w14:textId="77777777" w:rsidR="00472767" w:rsidRDefault="00472767" w:rsidP="00505DB3">
            <w:pPr>
              <w:pStyle w:val="TableText"/>
            </w:pPr>
            <w:r w:rsidRPr="00BB6F07">
              <w:t>l5_l7_validation_sites</w:t>
            </w:r>
          </w:p>
        </w:tc>
        <w:tc>
          <w:tcPr>
            <w:tcW w:w="5330" w:type="dxa"/>
          </w:tcPr>
          <w:p w14:paraId="0670CD9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308B970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14BDFD88"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831A2E2" w14:textId="77777777" w:rsidR="00472767" w:rsidRPr="00BB6F07" w:rsidRDefault="00472767" w:rsidP="00505DB3">
            <w:pPr>
              <w:pStyle w:val="TableText"/>
            </w:pPr>
            <w:r w:rsidRPr="00BB6F07">
              <w:lastRenderedPageBreak/>
              <w:t>l5_l7_validation_sites_by_1_degree_grid</w:t>
            </w:r>
          </w:p>
        </w:tc>
        <w:tc>
          <w:tcPr>
            <w:tcW w:w="5330" w:type="dxa"/>
          </w:tcPr>
          <w:p w14:paraId="6342834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9B2359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638FA8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7B3F590" w14:textId="77777777" w:rsidR="00472767" w:rsidRPr="00BB6F07" w:rsidRDefault="00472767" w:rsidP="00505DB3">
            <w:pPr>
              <w:pStyle w:val="TableText"/>
            </w:pPr>
            <w:r w:rsidRPr="00BB6F07">
              <w:t>l5_l7_validation_sites_by_1_degree_grid_no_marine</w:t>
            </w:r>
          </w:p>
        </w:tc>
        <w:tc>
          <w:tcPr>
            <w:tcW w:w="5330" w:type="dxa"/>
          </w:tcPr>
          <w:p w14:paraId="2DE0872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19ACD37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2E40C47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2EF2040" w14:textId="77777777" w:rsidR="00472767" w:rsidRPr="00BB6F07" w:rsidRDefault="00472767" w:rsidP="00505DB3">
            <w:pPr>
              <w:pStyle w:val="TableText"/>
            </w:pPr>
            <w:r w:rsidRPr="007C20C7">
              <w:t>masked_validation_points</w:t>
            </w:r>
          </w:p>
        </w:tc>
        <w:tc>
          <w:tcPr>
            <w:tcW w:w="5330" w:type="dxa"/>
          </w:tcPr>
          <w:p w14:paraId="4AB4F49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36" w:history="1">
              <w:r w:rsidRPr="00B62721">
                <w:rPr>
                  <w:rStyle w:val="Hyperlink"/>
                </w:rPr>
                <w:t>this</w:t>
              </w:r>
            </w:hyperlink>
            <w:r>
              <w:t xml:space="preserve"> query.</w:t>
            </w:r>
          </w:p>
        </w:tc>
        <w:tc>
          <w:tcPr>
            <w:tcW w:w="715" w:type="dxa"/>
          </w:tcPr>
          <w:p w14:paraId="1B19222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178A28F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5BE7C01" w14:textId="77777777" w:rsidR="00472767" w:rsidRPr="007C20C7" w:rsidRDefault="00472767" w:rsidP="00505DB3">
            <w:pPr>
              <w:pStyle w:val="TableText"/>
            </w:pPr>
            <w:r w:rsidRPr="00EE3621">
              <w:t>swdb_missing_validation_points</w:t>
            </w:r>
          </w:p>
        </w:tc>
        <w:tc>
          <w:tcPr>
            <w:tcW w:w="5330" w:type="dxa"/>
          </w:tcPr>
          <w:p w14:paraId="77A7D3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7C605AD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571E02E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A51BE55" w14:textId="77777777" w:rsidR="00472767" w:rsidRPr="007C20C7" w:rsidRDefault="00472767" w:rsidP="00505DB3">
            <w:pPr>
              <w:pStyle w:val="TableText"/>
            </w:pPr>
            <w:r w:rsidRPr="00B62721">
              <w:t>swdb_validated_sites</w:t>
            </w:r>
          </w:p>
        </w:tc>
        <w:tc>
          <w:tcPr>
            <w:tcW w:w="5330" w:type="dxa"/>
          </w:tcPr>
          <w:p w14:paraId="1CFF845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37" w:anchor="rows:id=1" w:history="1">
              <w:r w:rsidRPr="00600CFB">
                <w:rPr>
                  <w:rStyle w:val="Hyperlink"/>
                </w:rPr>
                <w:t>this</w:t>
              </w:r>
            </w:hyperlink>
            <w:r>
              <w:t xml:space="preserve"> FT)</w:t>
            </w:r>
          </w:p>
        </w:tc>
        <w:tc>
          <w:tcPr>
            <w:tcW w:w="715" w:type="dxa"/>
          </w:tcPr>
          <w:p w14:paraId="1185DA8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7A5EE41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561394C" w14:textId="77777777" w:rsidR="00472767" w:rsidRPr="00B62721" w:rsidRDefault="00472767" w:rsidP="00505DB3">
            <w:pPr>
              <w:pStyle w:val="TableText"/>
            </w:pPr>
            <w:r w:rsidRPr="00600CFB">
              <w:t>swdb_validated_sites_l5</w:t>
            </w:r>
          </w:p>
        </w:tc>
        <w:tc>
          <w:tcPr>
            <w:tcW w:w="5330" w:type="dxa"/>
          </w:tcPr>
          <w:p w14:paraId="6DDFDDFE"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40543AC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3AEE12A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561285D" w14:textId="77777777" w:rsidR="00472767" w:rsidRPr="00600CFB" w:rsidRDefault="00472767" w:rsidP="00505DB3">
            <w:pPr>
              <w:pStyle w:val="TableText"/>
            </w:pPr>
            <w:r>
              <w:t>swdb_validated_sites_l7</w:t>
            </w:r>
          </w:p>
        </w:tc>
        <w:tc>
          <w:tcPr>
            <w:tcW w:w="5330" w:type="dxa"/>
          </w:tcPr>
          <w:p w14:paraId="1B5641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724D436"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7483E01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A4F68BD" w14:textId="77777777" w:rsidR="00472767" w:rsidRDefault="00472767" w:rsidP="00505DB3">
            <w:pPr>
              <w:pStyle w:val="TableText"/>
            </w:pPr>
            <w:r>
              <w:t>swdb_validated_sites_l8</w:t>
            </w:r>
          </w:p>
        </w:tc>
        <w:tc>
          <w:tcPr>
            <w:tcW w:w="5330" w:type="dxa"/>
          </w:tcPr>
          <w:p w14:paraId="3371F81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36479DF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63000727"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23A0BD6" w14:textId="77777777" w:rsidR="00472767" w:rsidRDefault="00472767" w:rsidP="00505DB3">
            <w:pPr>
              <w:pStyle w:val="TableText"/>
            </w:pPr>
            <w:r w:rsidRPr="00905410">
              <w:t>swdb_validated_sites_subset</w:t>
            </w:r>
          </w:p>
        </w:tc>
        <w:tc>
          <w:tcPr>
            <w:tcW w:w="5330" w:type="dxa"/>
          </w:tcPr>
          <w:p w14:paraId="07E4CCE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38"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F95DB0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E80F152"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31F44A7" w14:textId="77777777" w:rsidR="00472767" w:rsidRPr="00AC222D" w:rsidRDefault="00472767" w:rsidP="00505DB3">
            <w:pPr>
              <w:pStyle w:val="TableText"/>
            </w:pPr>
            <w:r w:rsidRPr="00A62AAC">
              <w:t>validation_points</w:t>
            </w:r>
          </w:p>
        </w:tc>
        <w:tc>
          <w:tcPr>
            <w:tcW w:w="5330" w:type="dxa"/>
          </w:tcPr>
          <w:p w14:paraId="31997A3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67F21E4A"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4A92B2B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3B6BAF8" w14:textId="77777777" w:rsidR="00472767" w:rsidRPr="00A62AAC" w:rsidRDefault="00472767" w:rsidP="00505DB3">
            <w:pPr>
              <w:pStyle w:val="TableText"/>
            </w:pPr>
            <w:r w:rsidRPr="008C18B0">
              <w:t>validation_results</w:t>
            </w:r>
          </w:p>
        </w:tc>
        <w:tc>
          <w:tcPr>
            <w:tcW w:w="5330" w:type="dxa"/>
          </w:tcPr>
          <w:p w14:paraId="542F905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39" w:history="1">
              <w:r w:rsidRPr="00905410">
                <w:rPr>
                  <w:rStyle w:val="Hyperlink"/>
                </w:rPr>
                <w:t>this</w:t>
              </w:r>
            </w:hyperlink>
            <w:r>
              <w:t xml:space="preserve"> query.</w:t>
            </w:r>
          </w:p>
        </w:tc>
        <w:tc>
          <w:tcPr>
            <w:tcW w:w="715" w:type="dxa"/>
          </w:tcPr>
          <w:p w14:paraId="3FC02D3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58619100"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8DF620F" w14:textId="77777777" w:rsidR="00472767" w:rsidRPr="008C18B0" w:rsidRDefault="00472767" w:rsidP="00505DB3">
            <w:pPr>
              <w:pStyle w:val="TableText"/>
            </w:pPr>
            <w:r>
              <w:t>validation_results_16_03_2016</w:t>
            </w:r>
          </w:p>
        </w:tc>
        <w:tc>
          <w:tcPr>
            <w:tcW w:w="5330" w:type="dxa"/>
          </w:tcPr>
          <w:p w14:paraId="2CC1C72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2101AD4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7256937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0491C8" w14:textId="77777777" w:rsidR="00472767" w:rsidRDefault="00472767" w:rsidP="00505DB3">
            <w:pPr>
              <w:pStyle w:val="TableText"/>
            </w:pPr>
            <w:r>
              <w:t>validation_results_06_06_2016</w:t>
            </w:r>
          </w:p>
        </w:tc>
        <w:tc>
          <w:tcPr>
            <w:tcW w:w="5330" w:type="dxa"/>
          </w:tcPr>
          <w:p w14:paraId="745964E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40"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24808AB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668CBF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E6498F7" w14:textId="77777777" w:rsidR="00472767" w:rsidRPr="00905410" w:rsidRDefault="00472767" w:rsidP="00505DB3">
            <w:pPr>
              <w:pStyle w:val="TableText"/>
            </w:pPr>
            <w:r w:rsidRPr="008C18B0">
              <w:t>validation_results_l7</w:t>
            </w:r>
          </w:p>
        </w:tc>
        <w:tc>
          <w:tcPr>
            <w:tcW w:w="5330" w:type="dxa"/>
          </w:tcPr>
          <w:p w14:paraId="744D406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52AD89D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40AB3532" w14:textId="77777777" w:rsidR="00472767" w:rsidRPr="00C133A5" w:rsidRDefault="00472767" w:rsidP="008B6883">
      <w:pPr>
        <w:pStyle w:val="BodyText2"/>
      </w:pPr>
    </w:p>
    <w:p w14:paraId="03249A0E" w14:textId="77777777" w:rsidR="00472767" w:rsidRDefault="00472767" w:rsidP="00472767">
      <w:pPr>
        <w:pStyle w:val="Heading8"/>
      </w:pPr>
      <w:r>
        <w:t>Final validation for paper</w:t>
      </w:r>
    </w:p>
    <w:p w14:paraId="2E36CB3A"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41" w:history="1">
        <w:r w:rsidRPr="00E3316B">
          <w:rPr>
            <w:rStyle w:val="Hyperlink"/>
          </w:rPr>
          <w:t>this</w:t>
        </w:r>
      </w:hyperlink>
      <w:r>
        <w:t xml:space="preserve"> FME script. Using </w:t>
      </w:r>
      <w:hyperlink r:id="rId842"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43" w:history="1">
        <w:r w:rsidRPr="00161C9C">
          <w:rPr>
            <w:rStyle w:val="Hyperlink"/>
          </w:rPr>
          <w:t>this</w:t>
        </w:r>
      </w:hyperlink>
      <w:r>
        <w:t xml:space="preserve"> folder. Merged the csv files with </w:t>
      </w:r>
      <w:hyperlink r:id="rId844" w:history="1">
        <w:r w:rsidRPr="00161C9C">
          <w:rPr>
            <w:rStyle w:val="Hyperlink"/>
          </w:rPr>
          <w:t>this</w:t>
        </w:r>
      </w:hyperlink>
      <w:r>
        <w:t xml:space="preserve"> code. Analysed in Excel.</w:t>
      </w:r>
    </w:p>
    <w:p w14:paraId="071F3622"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6C7A76"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03A2DEFB" w14:textId="77777777" w:rsidR="00472767" w:rsidRDefault="00472767" w:rsidP="00472767">
      <w:pPr>
        <w:pStyle w:val="Heading7"/>
      </w:pPr>
      <w:r>
        <w:t>Analysis of results</w:t>
      </w:r>
    </w:p>
    <w:p w14:paraId="1A50FC0F" w14:textId="77777777" w:rsidR="00472767" w:rsidRDefault="00472767" w:rsidP="00472767">
      <w:pPr>
        <w:pStyle w:val="Heading8"/>
      </w:pPr>
      <w:r>
        <w:t>Identifying confusion areas</w:t>
      </w:r>
    </w:p>
    <w:p w14:paraId="2FE279C2"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1E65C4B2" w14:textId="77777777" w:rsidR="00472767" w:rsidRDefault="00472767" w:rsidP="00472767">
      <w:pPr>
        <w:pStyle w:val="Heading8"/>
      </w:pPr>
      <w:r>
        <w:t>Confusion Issues</w:t>
      </w:r>
    </w:p>
    <w:p w14:paraId="4137A380" w14:textId="77777777" w:rsidR="00472767" w:rsidRDefault="00472767" w:rsidP="00472767">
      <w:pPr>
        <w:pStyle w:val="Heading9"/>
      </w:pPr>
      <w:r>
        <w:t>Cloud and cloud shadow</w:t>
      </w:r>
    </w:p>
    <w:p w14:paraId="0E88403E" w14:textId="77777777" w:rsidR="00472767" w:rsidRPr="007A4B67" w:rsidRDefault="00472767" w:rsidP="008B6883">
      <w:pPr>
        <w:pStyle w:val="BodyText2"/>
      </w:pPr>
      <w:r>
        <w:t>Google have an FMask algorithm but it is not ready yet.</w:t>
      </w:r>
    </w:p>
    <w:p w14:paraId="1C153CBA" w14:textId="77777777" w:rsidR="00472767" w:rsidRDefault="00472767" w:rsidP="00472767">
      <w:pPr>
        <w:pStyle w:val="Heading9"/>
      </w:pPr>
      <w:r>
        <w:lastRenderedPageBreak/>
        <w:t>Topographic shadowing</w:t>
      </w:r>
    </w:p>
    <w:p w14:paraId="75C779DE"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9B32BD"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5CF61E27" w14:textId="77777777" w:rsidR="00472767" w:rsidRPr="007A4B67" w:rsidRDefault="00472767" w:rsidP="008B6883">
      <w:pPr>
        <w:pStyle w:val="BodyText2"/>
      </w:pPr>
      <w:r>
        <w:rPr>
          <w:noProof/>
          <w:lang w:bidi="ar-SA"/>
        </w:rPr>
        <w:drawing>
          <wp:inline distT="0" distB="0" distL="0" distR="0" wp14:anchorId="535F4A74" wp14:editId="09B8154B">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68EF9F6D"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BC3F50F" w14:textId="77777777" w:rsidR="00472767" w:rsidRDefault="000D5C35" w:rsidP="008B6883">
      <w:pPr>
        <w:pStyle w:val="BodyText2"/>
      </w:pPr>
      <w:hyperlink r:id="rId846" w:history="1">
        <w:r w:rsidR="00472767" w:rsidRPr="00A604D5">
          <w:rPr>
            <w:rStyle w:val="Hyperlink"/>
          </w:rPr>
          <w:t>https://ee-api.appspot.com/0e048d3a0b685ca495b6769bde5fe8b6</w:t>
        </w:r>
      </w:hyperlink>
      <w:r w:rsidR="00472767">
        <w:t xml:space="preserve"> </w:t>
      </w:r>
    </w:p>
    <w:p w14:paraId="379D1FD5" w14:textId="77777777" w:rsidR="00472767" w:rsidRDefault="000D5C35" w:rsidP="008B6883">
      <w:pPr>
        <w:pStyle w:val="BodyText2"/>
      </w:pPr>
      <w:hyperlink r:id="rId847" w:history="1">
        <w:r w:rsidR="00472767" w:rsidRPr="00A604D5">
          <w:rPr>
            <w:rStyle w:val="Hyperlink"/>
          </w:rPr>
          <w:t>https://ee-api.appspot.com/4e977aea2f63647a4300c0fe783b756c</w:t>
        </w:r>
      </w:hyperlink>
      <w:r w:rsidR="00472767">
        <w:t xml:space="preserve"> </w:t>
      </w:r>
    </w:p>
    <w:p w14:paraId="21DB10FD" w14:textId="77777777" w:rsidR="00472767" w:rsidRDefault="00472767" w:rsidP="008B6883">
      <w:pPr>
        <w:pStyle w:val="BodyText2"/>
      </w:pPr>
      <w:r>
        <w:rPr>
          <w:noProof/>
          <w:lang w:bidi="ar-SA"/>
        </w:rPr>
        <w:lastRenderedPageBreak/>
        <w:drawing>
          <wp:inline distT="0" distB="0" distL="0" distR="0" wp14:anchorId="761586DB" wp14:editId="32E36AA2">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8"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597E920E" wp14:editId="67B60EAE">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E5E231E" wp14:editId="0C76240C">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0"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B519449" wp14:editId="73B289A3">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5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357193E" wp14:editId="5F70301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6DF1067E" wp14:editId="5292F573">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6C276EE2" w14:textId="77777777" w:rsidR="00472767" w:rsidRDefault="00472767" w:rsidP="00472767">
      <w:pPr>
        <w:pStyle w:val="Caption"/>
      </w:pPr>
      <w:r>
        <w:t xml:space="preserve">Figure </w:t>
      </w:r>
      <w:fldSimple w:instr=" SEQ Figure \* ARABIC ">
        <w:r w:rsidR="00270A0A">
          <w:rPr>
            <w:noProof/>
          </w:rPr>
          <w:t>4</w:t>
        </w:r>
      </w:fldSimple>
      <w:r>
        <w:t xml:space="preserve"> DEM Issues where the date of the DEM is not useful for the detection!</w:t>
      </w:r>
    </w:p>
    <w:p w14:paraId="3FD5BE0D" w14:textId="77777777" w:rsidR="00472767" w:rsidRDefault="00472767" w:rsidP="008B6883">
      <w:pPr>
        <w:pStyle w:val="BodyText2"/>
      </w:pPr>
      <w:r>
        <w:t xml:space="preserve">There are also issues in the </w:t>
      </w:r>
      <w:hyperlink r:id="rId854" w:history="1">
        <w:r w:rsidRPr="0039644F">
          <w:rPr>
            <w:rStyle w:val="Hyperlink"/>
          </w:rPr>
          <w:t>Congo</w:t>
        </w:r>
      </w:hyperlink>
      <w:r>
        <w:t>.</w:t>
      </w:r>
    </w:p>
    <w:p w14:paraId="05E8CC9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4EFCBA54" w14:textId="77777777" w:rsidR="00472767" w:rsidRDefault="00472767" w:rsidP="00472767">
      <w:pPr>
        <w:pStyle w:val="ListBullet"/>
      </w:pPr>
      <w:r>
        <w:t>The DEMs generally do not have the precision to capture slopes &gt;1 degree</w:t>
      </w:r>
    </w:p>
    <w:p w14:paraId="508518AF" w14:textId="77777777" w:rsidR="00472767" w:rsidRDefault="00472767" w:rsidP="00472767">
      <w:pPr>
        <w:pStyle w:val="ListBullet"/>
      </w:pPr>
      <w:r>
        <w:t>There are many spikes in the DEMs that would cause masked pixels in the middle of flat areas</w:t>
      </w:r>
    </w:p>
    <w:p w14:paraId="1D10C832" w14:textId="77777777" w:rsidR="00472767" w:rsidRDefault="00472767" w:rsidP="00472767">
      <w:pPr>
        <w:pStyle w:val="ListBullet"/>
      </w:pPr>
      <w:r>
        <w:t>For many permanent water bodies, e.g. lakes, there are slopes going into the permanent water (sometimes overlapping up to 100m from the edge of the water)</w:t>
      </w:r>
    </w:p>
    <w:p w14:paraId="27DCD8BE" w14:textId="77777777" w:rsidR="00472767" w:rsidRDefault="00472767" w:rsidP="00472767">
      <w:pPr>
        <w:pStyle w:val="ListBullet"/>
      </w:pPr>
      <w:r>
        <w:t>As shown above the DEMs are out of date and some dams have slopes over their whole area</w:t>
      </w:r>
    </w:p>
    <w:p w14:paraId="5E73BBCD" w14:textId="77777777" w:rsidR="00472767" w:rsidRDefault="00472767" w:rsidP="008B6883">
      <w:pPr>
        <w:pStyle w:val="BodyText2"/>
      </w:pPr>
      <w:r>
        <w:t>The following sections describe how we have adapted the method to the DEM failings to remove topographic shadowing.</w:t>
      </w:r>
    </w:p>
    <w:p w14:paraId="18F88BF4" w14:textId="77777777" w:rsidR="00472767" w:rsidRDefault="00472767" w:rsidP="00472767">
      <w:pPr>
        <w:pStyle w:val="Heading10"/>
      </w:pPr>
      <w:r>
        <w:t>Capturing the edges of lakes (mask1)</w:t>
      </w:r>
    </w:p>
    <w:p w14:paraId="121DD9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1E28E12A" w14:textId="77777777" w:rsidR="00472767" w:rsidRDefault="00472767" w:rsidP="00472767">
      <w:pPr>
        <w:pStyle w:val="Heading10"/>
      </w:pPr>
      <w:r>
        <w:t>Removing hard topographic shadow in the mountains (mask2)</w:t>
      </w:r>
    </w:p>
    <w:p w14:paraId="2152BEF5"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7E748767" w14:textId="77777777" w:rsidR="00472767" w:rsidRDefault="00472767" w:rsidP="008B6883">
      <w:pPr>
        <w:pStyle w:val="BodyText2"/>
      </w:pPr>
    </w:p>
    <w:p w14:paraId="577B88C8"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6ADF2959" wp14:editId="0E421CBE">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02CFE" w14:textId="77777777" w:rsidR="00527DEF" w:rsidRDefault="00527DEF"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" filled="f" stroked="f" strokeweight=".5pt">
                <v:textbox>
                  <w:txbxContent>
                    <w:p w14:paraId="621D77B8" w14:textId="77777777" w:rsidR="00992E08" w:rsidRDefault="00992E08"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19555D99" wp14:editId="7AF46F60">
                <wp:simplePos x="0" y="0"/>
                <wp:positionH relativeFrom="column">
                  <wp:posOffset>495300</wp:posOffset>
                </wp:positionH>
                <wp:positionV relativeFrom="paragraph">
                  <wp:posOffset>153670</wp:posOffset>
                </wp:positionV>
                <wp:extent cx="3175000" cy="2102158"/>
                <wp:effectExtent l="0" t="0" r="25400" b="12700"/>
                <wp:wrapNone/>
                <wp:docPr id="6" name="Freeform 6"/>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0E61A9F1" wp14:editId="53C143F6">
                <wp:simplePos x="0" y="0"/>
                <wp:positionH relativeFrom="column">
                  <wp:posOffset>704850</wp:posOffset>
                </wp:positionH>
                <wp:positionV relativeFrom="paragraph">
                  <wp:posOffset>172570</wp:posOffset>
                </wp:positionV>
                <wp:extent cx="2008603" cy="1828950"/>
                <wp:effectExtent l="0" t="0" r="10795" b="19050"/>
                <wp:wrapNone/>
                <wp:docPr id="9" name="Freeform 9"/>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93B3EFE"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38592429" wp14:editId="4ECD1308">
                <wp:simplePos x="0" y="0"/>
                <wp:positionH relativeFrom="column">
                  <wp:posOffset>1249623</wp:posOffset>
                </wp:positionH>
                <wp:positionV relativeFrom="paragraph">
                  <wp:posOffset>77470</wp:posOffset>
                </wp:positionV>
                <wp:extent cx="2562065" cy="2164049"/>
                <wp:effectExtent l="0" t="0" r="10160" b="27305"/>
                <wp:wrapNone/>
                <wp:docPr id="14" name="Freeform 14"/>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0EC640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2C600774" wp14:editId="7B0AB60B">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FF56B" w14:textId="77777777" w:rsidR="00527DEF" w:rsidRDefault="00527DEF"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" filled="f" stroked="f" strokeweight=".5pt">
                <v:textbox>
                  <w:txbxContent>
                    <w:p w14:paraId="0BF2B537" w14:textId="77777777" w:rsidR="00992E08" w:rsidRDefault="00992E08" w:rsidP="008B6883">
                      <w:pPr>
                        <w:pStyle w:val="BodyText2"/>
                      </w:pPr>
                      <w:r>
                        <w:t>water</w:t>
                      </w:r>
                    </w:p>
                  </w:txbxContent>
                </v:textbox>
              </v:shape>
            </w:pict>
          </mc:Fallback>
        </mc:AlternateContent>
      </w:r>
    </w:p>
    <w:p w14:paraId="77C70F06" w14:textId="77777777" w:rsidR="00472767" w:rsidRDefault="00472767" w:rsidP="008B6883">
      <w:pPr>
        <w:pStyle w:val="BodyText2"/>
      </w:pPr>
    </w:p>
    <w:p w14:paraId="2A986440"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64F6BA15" wp14:editId="684D9BA8">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21A8B5" w14:textId="77777777" w:rsidR="00527DEF" w:rsidRDefault="00527DEF"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" filled="f" stroked="f" strokeweight=".5pt">
                <v:textbox>
                  <w:txbxContent>
                    <w:p w14:paraId="2A6EBBA4" w14:textId="77777777" w:rsidR="00992E08" w:rsidRDefault="00992E08" w:rsidP="008B6883">
                      <w:pPr>
                        <w:pStyle w:val="BodyText2"/>
                      </w:pPr>
                      <w:r>
                        <w:t>mask2</w:t>
                      </w:r>
                    </w:p>
                  </w:txbxContent>
                </v:textbox>
              </v:shape>
            </w:pict>
          </mc:Fallback>
        </mc:AlternateContent>
      </w:r>
    </w:p>
    <w:p w14:paraId="334AA386" w14:textId="77777777" w:rsidR="00472767" w:rsidRDefault="00472767" w:rsidP="008B6883">
      <w:pPr>
        <w:pStyle w:val="BodyText2"/>
      </w:pPr>
    </w:p>
    <w:p w14:paraId="51700EF7" w14:textId="77777777" w:rsidR="00472767" w:rsidRDefault="00472767" w:rsidP="008B6883">
      <w:pPr>
        <w:pStyle w:val="BodyText2"/>
      </w:pPr>
    </w:p>
    <w:p w14:paraId="52FAF7EA" w14:textId="77777777" w:rsidR="00472767" w:rsidRDefault="00472767" w:rsidP="008B6883">
      <w:pPr>
        <w:pStyle w:val="BodyText2"/>
      </w:pPr>
    </w:p>
    <w:p w14:paraId="0105B237" w14:textId="77777777" w:rsidR="00472767" w:rsidRDefault="00472767" w:rsidP="008B6883">
      <w:pPr>
        <w:pStyle w:val="BodyText2"/>
      </w:pPr>
    </w:p>
    <w:p w14:paraId="5292922A" w14:textId="77777777" w:rsidR="00472767" w:rsidRDefault="00472767" w:rsidP="008B6883">
      <w:pPr>
        <w:pStyle w:val="BodyText2"/>
      </w:pPr>
    </w:p>
    <w:p w14:paraId="5BFE3936" w14:textId="77777777" w:rsidR="00472767" w:rsidRDefault="00472767" w:rsidP="008B6883">
      <w:pPr>
        <w:pStyle w:val="BodyText2"/>
      </w:pPr>
    </w:p>
    <w:p w14:paraId="42E5BDC2" w14:textId="77777777" w:rsidR="00472767" w:rsidRDefault="00472767" w:rsidP="008B6883">
      <w:pPr>
        <w:pStyle w:val="BodyText2"/>
      </w:pPr>
    </w:p>
    <w:p w14:paraId="02AD9FF6" w14:textId="77777777" w:rsidR="00472767" w:rsidRDefault="00472767" w:rsidP="008B6883">
      <w:pPr>
        <w:pStyle w:val="BodyText2"/>
      </w:pPr>
    </w:p>
    <w:p w14:paraId="59DE43BB" w14:textId="77777777" w:rsidR="00472767" w:rsidRDefault="00472767" w:rsidP="008B6883">
      <w:pPr>
        <w:pStyle w:val="BodyText2"/>
      </w:pPr>
    </w:p>
    <w:p w14:paraId="3ED952F3" w14:textId="77777777" w:rsidR="00472767" w:rsidRDefault="00472767" w:rsidP="008B6883">
      <w:pPr>
        <w:pStyle w:val="BodyText2"/>
      </w:pPr>
    </w:p>
    <w:p w14:paraId="325001FB"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4268BB85"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045968AE" wp14:editId="75119D38">
                <wp:simplePos x="0" y="0"/>
                <wp:positionH relativeFrom="column">
                  <wp:posOffset>1968500</wp:posOffset>
                </wp:positionH>
                <wp:positionV relativeFrom="paragraph">
                  <wp:posOffset>118745</wp:posOffset>
                </wp:positionV>
                <wp:extent cx="1568450" cy="1664046"/>
                <wp:effectExtent l="0" t="0" r="12700" b="12700"/>
                <wp:wrapNone/>
                <wp:docPr id="31" name="Freeform 31"/>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46EEC624"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3FC96E85" wp14:editId="2DA1C3DA">
                <wp:simplePos x="0" y="0"/>
                <wp:positionH relativeFrom="column">
                  <wp:posOffset>424253</wp:posOffset>
                </wp:positionH>
                <wp:positionV relativeFrom="paragraph">
                  <wp:posOffset>1638</wp:posOffset>
                </wp:positionV>
                <wp:extent cx="1557116" cy="1545857"/>
                <wp:effectExtent l="0" t="0" r="24130" b="16510"/>
                <wp:wrapNone/>
                <wp:docPr id="249" name="Freeform 249"/>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31E34C60" wp14:editId="77F5D1F8">
                <wp:simplePos x="0" y="0"/>
                <wp:positionH relativeFrom="column">
                  <wp:posOffset>1555750</wp:posOffset>
                </wp:positionH>
                <wp:positionV relativeFrom="paragraph">
                  <wp:posOffset>55245</wp:posOffset>
                </wp:positionV>
                <wp:extent cx="857618" cy="1479550"/>
                <wp:effectExtent l="38100" t="38100" r="38100" b="25400"/>
                <wp:wrapNone/>
                <wp:docPr id="250" name="Freeform 25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1343156"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2C8501CB" wp14:editId="05A29567">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7D778E" w14:textId="77777777" w:rsidR="00527DEF" w:rsidRDefault="00527DEF"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" filled="f" stroked="f" strokeweight=".5pt">
                <v:textbox>
                  <w:txbxContent>
                    <w:p w14:paraId="1B4DCD45" w14:textId="77777777" w:rsidR="00992E08" w:rsidRDefault="00992E08" w:rsidP="008B6883">
                      <w:pPr>
                        <w:pStyle w:val="BodyText2"/>
                      </w:pPr>
                      <w:r>
                        <w:t>Before buffering with a negative number</w:t>
                      </w:r>
                    </w:p>
                  </w:txbxContent>
                </v:textbox>
              </v:shape>
            </w:pict>
          </mc:Fallback>
        </mc:AlternateContent>
      </w:r>
    </w:p>
    <w:p w14:paraId="5A559D69" w14:textId="77777777" w:rsidR="00472767" w:rsidRDefault="00472767" w:rsidP="008B6883">
      <w:pPr>
        <w:pStyle w:val="BodyText2"/>
      </w:pPr>
    </w:p>
    <w:p w14:paraId="2184B7F0" w14:textId="77777777" w:rsidR="00472767" w:rsidRDefault="00472767" w:rsidP="008B6883">
      <w:pPr>
        <w:pStyle w:val="BodyText2"/>
      </w:pPr>
    </w:p>
    <w:p w14:paraId="7B913026" w14:textId="77777777" w:rsidR="00472767" w:rsidRDefault="00472767" w:rsidP="008B6883">
      <w:pPr>
        <w:pStyle w:val="BodyText2"/>
      </w:pPr>
    </w:p>
    <w:p w14:paraId="0BF12A54"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494A3CED" wp14:editId="401025E4">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468A74D8" wp14:editId="48B15437">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FD0560" w14:textId="77777777" w:rsidR="00527DEF" w:rsidRDefault="00527DEF"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9" o:spid="_x0000_s1030" type="#_x0000_t202" style="position:absolute;margin-left:296pt;margin-top:-33.95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" filled="f" stroked="f" strokeweight=".5pt">
                <v:textbox>
                  <w:txbxContent>
                    <w:p w14:paraId="34BE16E3" w14:textId="77777777" w:rsidR="00992E08" w:rsidRDefault="00992E08"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55F8A256" wp14:editId="3E78ADB6">
                <wp:simplePos x="0" y="0"/>
                <wp:positionH relativeFrom="column">
                  <wp:posOffset>1568450</wp:posOffset>
                </wp:positionH>
                <wp:positionV relativeFrom="paragraph">
                  <wp:posOffset>-654050</wp:posOffset>
                </wp:positionV>
                <wp:extent cx="857618" cy="1479550"/>
                <wp:effectExtent l="38100" t="38100" r="38100" b="25400"/>
                <wp:wrapNone/>
                <wp:docPr id="251" name="Freeform 251"/>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DF18A32" w14:textId="77777777" w:rsidR="00472767" w:rsidRDefault="00472767" w:rsidP="008B6883">
      <w:pPr>
        <w:pStyle w:val="BodyText2"/>
      </w:pPr>
    </w:p>
    <w:p w14:paraId="764F640C" w14:textId="77777777" w:rsidR="00472767" w:rsidRDefault="00472767" w:rsidP="008B6883">
      <w:pPr>
        <w:pStyle w:val="BodyText2"/>
      </w:pPr>
    </w:p>
    <w:p w14:paraId="5EBE0FED" w14:textId="77777777" w:rsidR="00472767" w:rsidRDefault="00472767" w:rsidP="008B6883">
      <w:pPr>
        <w:pStyle w:val="BodyText2"/>
      </w:pPr>
    </w:p>
    <w:p w14:paraId="3C75E2C5" w14:textId="77777777" w:rsidR="00472767" w:rsidRDefault="00472767" w:rsidP="008B6883">
      <w:pPr>
        <w:pStyle w:val="BodyText2"/>
      </w:pPr>
    </w:p>
    <w:p w14:paraId="11897A15" w14:textId="77777777" w:rsidR="00472767" w:rsidRDefault="00472767" w:rsidP="008B6883">
      <w:pPr>
        <w:pStyle w:val="BodyText2"/>
      </w:pPr>
      <w:r>
        <w:t xml:space="preserve"> </w:t>
      </w:r>
    </w:p>
    <w:p w14:paraId="621D3B4A" w14:textId="77777777" w:rsidR="00472767" w:rsidRDefault="00472767" w:rsidP="008B6883">
      <w:pPr>
        <w:pStyle w:val="BodyText2"/>
      </w:pPr>
      <w:r>
        <w:t xml:space="preserve">This problem occurs with DEMs that have a higher resolution, e.g. 1000m and 250m and so we don’t use mask2’s with these DEMs. </w:t>
      </w:r>
    </w:p>
    <w:p w14:paraId="1678608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231CAC75" w14:textId="77777777" w:rsidR="00472767" w:rsidRDefault="00472767" w:rsidP="008B6883">
      <w:pPr>
        <w:pStyle w:val="BodyText2"/>
      </w:pPr>
      <w:r>
        <w:rPr>
          <w:noProof/>
          <w:lang w:bidi="ar-SA"/>
        </w:rPr>
        <w:lastRenderedPageBreak/>
        <w:drawing>
          <wp:inline distT="0" distB="0" distL="0" distR="0" wp14:anchorId="36ACEB3F" wp14:editId="22C99858">
            <wp:extent cx="6043454" cy="3760967"/>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55">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1E10D6ED" w14:textId="77777777" w:rsidR="00472767" w:rsidRPr="001E1FAE" w:rsidRDefault="00472767" w:rsidP="008B6883">
      <w:pPr>
        <w:pStyle w:val="BodyText2"/>
      </w:pPr>
      <w:r>
        <w:t xml:space="preserve"> </w:t>
      </w:r>
    </w:p>
    <w:p w14:paraId="07121473" w14:textId="77777777" w:rsidR="00472767" w:rsidRDefault="00472767" w:rsidP="00472767">
      <w:pPr>
        <w:pStyle w:val="Heading9"/>
      </w:pPr>
      <w:r>
        <w:t>Snow and ice</w:t>
      </w:r>
    </w:p>
    <w:p w14:paraId="5BA724CA" w14:textId="77777777" w:rsidR="00472767" w:rsidRDefault="00472767" w:rsidP="008B6883">
      <w:pPr>
        <w:pStyle w:val="BodyText2"/>
      </w:pPr>
      <w:r>
        <w:t xml:space="preserve">There is a calibration issue with the B10, B11 on L8 – see </w:t>
      </w:r>
      <w:hyperlink r:id="rId856" w:history="1">
        <w:r w:rsidRPr="00D542FC">
          <w:rPr>
            <w:rStyle w:val="Hyperlink"/>
          </w:rPr>
          <w:t>here</w:t>
        </w:r>
      </w:hyperlink>
      <w:r>
        <w:t>.</w:t>
      </w:r>
    </w:p>
    <w:p w14:paraId="363B4F3F"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1C5BF303" w14:textId="77777777" w:rsidR="00472767" w:rsidRDefault="00472767" w:rsidP="008B6883">
      <w:pPr>
        <w:pStyle w:val="BodyText2"/>
      </w:pPr>
      <w:r>
        <w:rPr>
          <w:noProof/>
          <w:lang w:bidi="ar-SA"/>
        </w:rPr>
        <w:drawing>
          <wp:inline distT="0" distB="0" distL="0" distR="0" wp14:anchorId="2AE6343F" wp14:editId="5C6F2B47">
            <wp:extent cx="3456432" cy="2642616"/>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7">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0E868CBD" w14:textId="77777777" w:rsidR="00472767" w:rsidRDefault="00472767" w:rsidP="00472767">
      <w:pPr>
        <w:pStyle w:val="Caption"/>
      </w:pPr>
      <w:r>
        <w:t xml:space="preserve">Figure </w:t>
      </w:r>
      <w:fldSimple w:instr=" SEQ Figure \* ARABIC ">
        <w:r w:rsidR="00270A0A">
          <w:rPr>
            <w:noProof/>
          </w:rPr>
          <w:t>5</w:t>
        </w:r>
      </w:fldSimple>
      <w:r>
        <w:t xml:space="preserve"> Issues with missing thermal data in collection.median()</w:t>
      </w:r>
    </w:p>
    <w:p w14:paraId="5AD1EF8C"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42DFB33D"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2FDC2D31" wp14:editId="2CBE87F2">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24720BE8" wp14:editId="463F9793">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937184" w14:textId="77777777" w:rsidR="00527DEF" w:rsidRDefault="00527DEF"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2" o:spid="_x0000_s1031" type="#_x0000_t202" style="position:absolute;margin-left:50.95pt;margin-top:-44.35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" filled="f" stroked="f" strokeweight=".5pt">
                <v:textbox>
                  <w:txbxContent>
                    <w:p w14:paraId="1AAA2156" w14:textId="77777777" w:rsidR="00992E08" w:rsidRDefault="00992E08"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0A6C982" wp14:editId="698D314D">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4CA32D" w14:textId="77777777" w:rsidR="00527DEF" w:rsidRDefault="00527DEF"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3" o:spid="_x0000_s1032" type="#_x0000_t202" style="position:absolute;margin-left:322.45pt;margin-top:-47.1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" filled="f" stroked="f" strokeweight=".5pt">
                <v:textbox>
                  <w:txbxContent>
                    <w:p w14:paraId="6B4F2CFE" w14:textId="77777777" w:rsidR="00992E08" w:rsidRDefault="00992E08"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68A95633" wp14:editId="435CCCB3">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5A25D7A0" wp14:editId="78CE04D7">
            <wp:extent cx="5358384" cy="29718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8">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1AEBFBC9" w14:textId="77777777" w:rsidR="00472767" w:rsidRDefault="00472767" w:rsidP="00472767">
      <w:pPr>
        <w:pStyle w:val="Caption"/>
      </w:pPr>
      <w:r>
        <w:t xml:space="preserve">Figure </w:t>
      </w:r>
      <w:fldSimple w:instr=" SEQ Figure \* ARABIC ">
        <w:r w:rsidR="00270A0A">
          <w:rPr>
            <w:noProof/>
          </w:rPr>
          <w:t>6</w:t>
        </w:r>
      </w:fldSimple>
      <w:r>
        <w:t xml:space="preserve"> Misaligned thermal band data</w:t>
      </w:r>
    </w:p>
    <w:p w14:paraId="6A271294" w14:textId="77777777" w:rsidR="00472767" w:rsidRPr="00864AF9" w:rsidRDefault="00472767" w:rsidP="008B6883">
      <w:pPr>
        <w:pStyle w:val="BodyText2"/>
      </w:pPr>
      <w:r>
        <w:t>We need to mask out the missing B10 areas before we run the median on the collection.</w:t>
      </w:r>
    </w:p>
    <w:p w14:paraId="78009952" w14:textId="77777777" w:rsidR="00472767" w:rsidRDefault="00472767" w:rsidP="00472767">
      <w:pPr>
        <w:pStyle w:val="Heading9"/>
      </w:pPr>
      <w:r>
        <w:t>Lava</w:t>
      </w:r>
    </w:p>
    <w:p w14:paraId="4A06CBA9" w14:textId="77777777" w:rsidR="00472767" w:rsidRDefault="00472767" w:rsidP="008B6883">
      <w:pPr>
        <w:pStyle w:val="BodyText2"/>
      </w:pPr>
      <w:r>
        <w:t>There are a range of options:</w:t>
      </w:r>
    </w:p>
    <w:p w14:paraId="01BFE964" w14:textId="77777777" w:rsidR="00472767" w:rsidRDefault="00472767" w:rsidP="00472767">
      <w:pPr>
        <w:pStyle w:val="Heading10"/>
      </w:pPr>
      <w:r>
        <w:t>Thermal inertia</w:t>
      </w:r>
    </w:p>
    <w:p w14:paraId="3A695062" w14:textId="77777777" w:rsidR="00472767" w:rsidRDefault="00472767" w:rsidP="00472767">
      <w:pPr>
        <w:pStyle w:val="Heading10"/>
      </w:pPr>
      <w:r>
        <w:t>Temperature</w:t>
      </w:r>
    </w:p>
    <w:p w14:paraId="753D9C23"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579BE812" w14:textId="77777777" w:rsidR="00472767" w:rsidRDefault="00472767" w:rsidP="00472767">
      <w:pPr>
        <w:pStyle w:val="Heading10"/>
      </w:pPr>
      <w:r>
        <w:t>Spectral discrimination</w:t>
      </w:r>
    </w:p>
    <w:p w14:paraId="1322D009" w14:textId="77777777" w:rsidR="00472767" w:rsidRPr="00A44093" w:rsidRDefault="00472767" w:rsidP="008B6883">
      <w:pPr>
        <w:pStyle w:val="BodyText2"/>
      </w:pPr>
      <w:r>
        <w:t>We could use spectral discrimination using bands 5/3 as there seems to be good separation between them.</w:t>
      </w:r>
    </w:p>
    <w:p w14:paraId="3993A669" w14:textId="77777777" w:rsidR="00472767" w:rsidRDefault="00472767" w:rsidP="00472767">
      <w:pPr>
        <w:pStyle w:val="Heading9"/>
      </w:pPr>
      <w:r>
        <w:t>Burned areas</w:t>
      </w:r>
    </w:p>
    <w:p w14:paraId="7063EC5F" w14:textId="77777777" w:rsidR="00472767" w:rsidRDefault="00472767" w:rsidP="00472767">
      <w:pPr>
        <w:pStyle w:val="Heading9"/>
      </w:pPr>
      <w:r>
        <w:t>Surf and spray</w:t>
      </w:r>
    </w:p>
    <w:p w14:paraId="446FFDBC"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1765EDA4" w14:textId="77777777" w:rsidR="00472767" w:rsidRDefault="00472767" w:rsidP="00472767">
      <w:pPr>
        <w:pStyle w:val="Heading9"/>
      </w:pPr>
      <w:r>
        <w:t>Urban shadows</w:t>
      </w:r>
    </w:p>
    <w:p w14:paraId="3C5A65F9"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59" w:history="1">
        <w:r w:rsidRPr="006B756C">
          <w:rPr>
            <w:rStyle w:val="Hyperlink"/>
          </w:rPr>
          <w:t>here</w:t>
        </w:r>
      </w:hyperlink>
      <w:r>
        <w:t>.</w:t>
      </w:r>
    </w:p>
    <w:p w14:paraId="7306E08A" w14:textId="77777777" w:rsidR="00472767" w:rsidRDefault="00472767" w:rsidP="00472767">
      <w:pPr>
        <w:pStyle w:val="Heading9"/>
      </w:pPr>
      <w:r>
        <w:t>Noise</w:t>
      </w:r>
    </w:p>
    <w:p w14:paraId="69E0FB3A"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7712CBE4"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2724D248" w14:textId="77777777" w:rsidR="00472767" w:rsidRDefault="00472767" w:rsidP="008B6883">
      <w:pPr>
        <w:pStyle w:val="BodyText2"/>
      </w:pPr>
      <w:r>
        <w:t>There is noise from missing data in Landsat 5 (mainly the NIR band):</w:t>
      </w:r>
    </w:p>
    <w:p w14:paraId="4AA3CFB9" w14:textId="77777777" w:rsidR="00472767" w:rsidRDefault="00472767" w:rsidP="008B6883">
      <w:pPr>
        <w:pStyle w:val="BodyText2"/>
      </w:pPr>
      <w:r>
        <w:rPr>
          <w:noProof/>
          <w:lang w:bidi="ar-SA"/>
        </w:rPr>
        <w:drawing>
          <wp:inline distT="0" distB="0" distL="0" distR="0" wp14:anchorId="129CA5A4" wp14:editId="1E8B5009">
            <wp:extent cx="2388358" cy="2016495"/>
            <wp:effectExtent l="0" t="0" r="0" b="317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0">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0964D58F" w14:textId="77777777" w:rsidR="00472767" w:rsidRDefault="00472767" w:rsidP="008B6883">
      <w:pPr>
        <w:pStyle w:val="BodyText2"/>
      </w:pPr>
      <w:r>
        <w:t>The image shows pureWater_1 in red, PW2 in green</w:t>
      </w:r>
    </w:p>
    <w:p w14:paraId="7C619142" w14:textId="77777777" w:rsidR="00472767" w:rsidRDefault="00472767" w:rsidP="00472767">
      <w:pPr>
        <w:pStyle w:val="Heading8"/>
      </w:pPr>
      <w:r>
        <w:t>Confusion matrices</w:t>
      </w:r>
    </w:p>
    <w:p w14:paraId="460E87AA"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367753CF" w14:textId="77777777" w:rsidR="00472767" w:rsidRDefault="00472767" w:rsidP="00472767">
      <w:pPr>
        <w:pStyle w:val="Heading9"/>
      </w:pPr>
      <w:r>
        <w:t>Computing the confusion matrices</w:t>
      </w:r>
    </w:p>
    <w:p w14:paraId="1AD6F7E1"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43F037BF" w14:textId="77777777" w:rsidR="00472767" w:rsidRDefault="00472767" w:rsidP="00472767">
      <w:pPr>
        <w:pStyle w:val="Heading8"/>
      </w:pPr>
      <w:r>
        <w:t>Striping</w:t>
      </w:r>
    </w:p>
    <w:p w14:paraId="71977F63" w14:textId="77777777"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270A0A">
        <w:t>At the edges</w:t>
      </w:r>
      <w:r>
        <w:fldChar w:fldCharType="end"/>
      </w:r>
      <w:r>
        <w:t>). Secondly from the Scan Line Corrector in L7. The following water detection shows the problem (w – water, n – not water, x – no data) over 2 years worth of data for January:</w:t>
      </w:r>
    </w:p>
    <w:p w14:paraId="5BFEF379"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618A195F" wp14:editId="09FC42E2">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2D9E84C3" wp14:editId="3557EA35">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08C0C408" wp14:editId="662D1309">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6A403FF2" wp14:editId="3DE21489">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91F925" w14:textId="77777777" w:rsidR="00527DEF" w:rsidRDefault="00527DEF" w:rsidP="008B6883">
                            <w:pPr>
                              <w:pStyle w:val="BodyText2"/>
                            </w:pPr>
                            <w:r>
                              <w:t>NNXWX        = 33%</w:t>
                            </w:r>
                          </w:p>
                          <w:p w14:paraId="600FC5D3" w14:textId="77777777" w:rsidR="00527DEF" w:rsidRDefault="00527DEF" w:rsidP="008B6883">
                            <w:pPr>
                              <w:pStyle w:val="BodyText2"/>
                            </w:pPr>
                            <w:r>
                              <w:t>NNXWW      = 50%</w:t>
                            </w:r>
                          </w:p>
                          <w:p w14:paraId="58251122" w14:textId="77777777" w:rsidR="00527DEF" w:rsidRDefault="00527DEF" w:rsidP="008B6883">
                            <w:pPr>
                              <w:pStyle w:val="BodyText2"/>
                            </w:pPr>
                            <w:r>
                              <w:t>NNWWW    = 60%</w:t>
                            </w:r>
                          </w:p>
                          <w:p w14:paraId="210F2B42" w14:textId="77777777" w:rsidR="00527DEF" w:rsidRDefault="00527DEF"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" fillcolor="white [3201]" strokeweight=".5pt">
                <v:textbox>
                  <w:txbxContent>
                    <w:p w14:paraId="179ACE20" w14:textId="77777777" w:rsidR="00992E08" w:rsidRDefault="00992E08" w:rsidP="008B6883">
                      <w:pPr>
                        <w:pStyle w:val="BodyText2"/>
                      </w:pPr>
                      <w:r>
                        <w:t>NNXWX        = 33%</w:t>
                      </w:r>
                    </w:p>
                    <w:p w14:paraId="28E25ADF" w14:textId="77777777" w:rsidR="00992E08" w:rsidRDefault="00992E08" w:rsidP="008B6883">
                      <w:pPr>
                        <w:pStyle w:val="BodyText2"/>
                      </w:pPr>
                      <w:r>
                        <w:t>NNXWW      = 50%</w:t>
                      </w:r>
                    </w:p>
                    <w:p w14:paraId="0EC4EE2A" w14:textId="77777777" w:rsidR="00992E08" w:rsidRDefault="00992E08" w:rsidP="008B6883">
                      <w:pPr>
                        <w:pStyle w:val="BodyText2"/>
                      </w:pPr>
                      <w:r>
                        <w:t>NNWWW    = 60%</w:t>
                      </w:r>
                    </w:p>
                    <w:p w14:paraId="33F169DF" w14:textId="77777777" w:rsidR="00992E08" w:rsidRDefault="00992E08"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253A9BA5" wp14:editId="5471D48B">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2DF3BCE7" wp14:editId="7AA2ACAD">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92CFBF" w14:textId="77777777" w:rsidR="00527DEF" w:rsidRDefault="00527DEF" w:rsidP="008B6883">
                            <w:pPr>
                              <w:pStyle w:val="BodyText2"/>
                            </w:pPr>
                            <w:r>
                              <w:t>WWWWW = 100%</w:t>
                            </w:r>
                          </w:p>
                          <w:p w14:paraId="60389033" w14:textId="77777777" w:rsidR="00527DEF" w:rsidRDefault="00527DEF" w:rsidP="008B6883">
                            <w:pPr>
                              <w:pStyle w:val="BodyText2"/>
                            </w:pPr>
                            <w:r>
                              <w:t>WXWXX       = 1</w:t>
                            </w:r>
                            <w:r w:rsidRPr="00CB2A7F">
                              <w:t>00%</w:t>
                            </w:r>
                          </w:p>
                          <w:p w14:paraId="7500EF1B" w14:textId="77777777" w:rsidR="00527DEF" w:rsidRDefault="00527DEF"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" fillcolor="white [3201]" strokeweight=".5pt">
                <v:textbox>
                  <w:txbxContent>
                    <w:p w14:paraId="2FFA0657" w14:textId="77777777" w:rsidR="00992E08" w:rsidRDefault="00992E08" w:rsidP="008B6883">
                      <w:pPr>
                        <w:pStyle w:val="BodyText2"/>
                      </w:pPr>
                      <w:r>
                        <w:t>WWWWW = 100%</w:t>
                      </w:r>
                    </w:p>
                    <w:p w14:paraId="25D1F5DF" w14:textId="77777777" w:rsidR="00992E08" w:rsidRDefault="00992E08" w:rsidP="008B6883">
                      <w:pPr>
                        <w:pStyle w:val="BodyText2"/>
                      </w:pPr>
                      <w:r>
                        <w:t>WXWXX       = 1</w:t>
                      </w:r>
                      <w:r w:rsidRPr="00CB2A7F">
                        <w:t>00%</w:t>
                      </w:r>
                    </w:p>
                    <w:p w14:paraId="02D243AF" w14:textId="77777777" w:rsidR="00992E08" w:rsidRDefault="00992E08" w:rsidP="008B6883">
                      <w:pPr>
                        <w:pStyle w:val="BodyText2"/>
                      </w:pPr>
                      <w:r>
                        <w:t>Water will always be 100% even with SLC missing data</w:t>
                      </w:r>
                    </w:p>
                  </w:txbxContent>
                </v:textbox>
              </v:shape>
            </w:pict>
          </mc:Fallback>
        </mc:AlternateContent>
      </w:r>
      <w:r>
        <w:rPr>
          <w:noProof/>
          <w:lang w:bidi="ar-SA"/>
        </w:rPr>
        <w:drawing>
          <wp:inline distT="0" distB="0" distL="0" distR="0" wp14:anchorId="4DC762FB" wp14:editId="752D1404">
            <wp:extent cx="2679590" cy="270731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1">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5ECF4232" w14:textId="77777777" w:rsidR="00472767" w:rsidRPr="00CB2A7F" w:rsidRDefault="00472767" w:rsidP="008B6883">
      <w:pPr>
        <w:pStyle w:val="BodyText2"/>
      </w:pPr>
      <w:r>
        <w:t>So the problem arises when you have L7 data over areas of water that move not over permanent water.</w:t>
      </w:r>
    </w:p>
    <w:p w14:paraId="502B5ED1" w14:textId="77777777" w:rsidR="00472767" w:rsidRDefault="00472767" w:rsidP="00472767">
      <w:pPr>
        <w:pStyle w:val="Heading8"/>
      </w:pPr>
      <w:r>
        <w:t>Coarse edges from DEM and thermal data</w:t>
      </w:r>
    </w:p>
    <w:p w14:paraId="2AE14BEC"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202A67F7" w14:textId="77777777" w:rsidR="00472767" w:rsidRPr="009A58AF" w:rsidRDefault="00472767" w:rsidP="008B6883">
      <w:pPr>
        <w:pStyle w:val="BodyText2"/>
      </w:pPr>
      <w:r>
        <w:rPr>
          <w:noProof/>
          <w:lang w:bidi="ar-SA"/>
        </w:rPr>
        <w:drawing>
          <wp:inline distT="0" distB="0" distL="0" distR="0" wp14:anchorId="5D65DFAD" wp14:editId="2842E45D">
            <wp:extent cx="3164619" cy="212226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2">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15E3304C" w14:textId="77777777" w:rsidR="00472767" w:rsidRDefault="00472767" w:rsidP="00472767">
      <w:pPr>
        <w:pStyle w:val="Heading7"/>
      </w:pPr>
      <w:r>
        <w:t>Output products</w:t>
      </w:r>
    </w:p>
    <w:p w14:paraId="47C0849D" w14:textId="77777777" w:rsidR="00472767" w:rsidRDefault="00472767" w:rsidP="008B6883">
      <w:pPr>
        <w:pStyle w:val="BodyText2"/>
      </w:pPr>
      <w:r>
        <w:t>Vectorised at 30m in Mali:</w:t>
      </w:r>
    </w:p>
    <w:p w14:paraId="3FAC4CEF" w14:textId="77777777" w:rsidR="00472767" w:rsidRDefault="00472767" w:rsidP="008B6883">
      <w:pPr>
        <w:pStyle w:val="BodyText2"/>
        <w:rPr>
          <w:noProof/>
        </w:rPr>
      </w:pPr>
    </w:p>
    <w:p w14:paraId="501034C1" w14:textId="77777777" w:rsidR="00472767" w:rsidRPr="005C096A" w:rsidRDefault="00472767" w:rsidP="008B6883">
      <w:pPr>
        <w:pStyle w:val="BodyText2"/>
      </w:pPr>
      <w:r>
        <w:rPr>
          <w:noProof/>
          <w:lang w:bidi="ar-SA"/>
        </w:rPr>
        <w:drawing>
          <wp:inline distT="0" distB="0" distL="0" distR="0" wp14:anchorId="293F8892" wp14:editId="05671924">
            <wp:extent cx="3877056" cy="351129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3">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18C4B857" w14:textId="77777777" w:rsidR="00472767" w:rsidRDefault="00472767" w:rsidP="00472767">
      <w:pPr>
        <w:pStyle w:val="Heading8"/>
      </w:pPr>
      <w:r>
        <w:t>Batch processing</w:t>
      </w:r>
    </w:p>
    <w:p w14:paraId="4DE0AE7B" w14:textId="77777777" w:rsidR="00472767" w:rsidRDefault="00472767" w:rsidP="00472767">
      <w:pPr>
        <w:pStyle w:val="Heading9"/>
      </w:pPr>
      <w:r>
        <w:t>Creating Water Detection Images</w:t>
      </w:r>
    </w:p>
    <w:p w14:paraId="3F928C76"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423544B"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0A65C1C0"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7CC6AA01" w14:textId="77777777" w:rsidR="00472767" w:rsidRDefault="00472767" w:rsidP="00472767">
      <w:pPr>
        <w:pStyle w:val="Heading8"/>
      </w:pPr>
      <w:r>
        <w:t>30 year occurrence</w:t>
      </w:r>
    </w:p>
    <w:p w14:paraId="6C74DE99" w14:textId="77777777" w:rsidR="00472767" w:rsidRDefault="00472767" w:rsidP="00472767">
      <w:pPr>
        <w:pStyle w:val="Heading9"/>
      </w:pPr>
      <w:r>
        <w:t>Known issues</w:t>
      </w:r>
    </w:p>
    <w:p w14:paraId="5A8C85B2" w14:textId="77777777" w:rsidR="00472767" w:rsidRPr="001E2B93" w:rsidRDefault="00472767" w:rsidP="00472767">
      <w:pPr>
        <w:pStyle w:val="Heading10"/>
      </w:pPr>
      <w:r>
        <w:t>Missing data</w:t>
      </w:r>
    </w:p>
    <w:p w14:paraId="5BF1F014" w14:textId="77777777" w:rsidR="00472767" w:rsidRDefault="00472767" w:rsidP="008B6883">
      <w:pPr>
        <w:pStyle w:val="BodyText2"/>
      </w:pPr>
      <w:r>
        <w:t>There is no Landsat data for Ascension island.</w:t>
      </w:r>
    </w:p>
    <w:p w14:paraId="6B94171D" w14:textId="77777777" w:rsidR="00472767" w:rsidRDefault="00472767" w:rsidP="00472767">
      <w:pPr>
        <w:pStyle w:val="Heading10"/>
      </w:pPr>
      <w:r>
        <w:t>Rendering issues in ArcGIS</w:t>
      </w:r>
    </w:p>
    <w:p w14:paraId="2B47AA4C" w14:textId="77777777"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270A0A">
        <w:t>Mapping</w:t>
      </w:r>
      <w:r>
        <w:fldChar w:fldCharType="end"/>
      </w:r>
      <w:r>
        <w:t>).</w:t>
      </w:r>
    </w:p>
    <w:p w14:paraId="775CFBB3" w14:textId="77777777" w:rsidR="00472767" w:rsidRDefault="00472767" w:rsidP="008B6883">
      <w:pPr>
        <w:pStyle w:val="BodyText2"/>
      </w:pPr>
      <w:r>
        <w:t>Here is the workflow to export an image for Steve Schill:</w:t>
      </w:r>
    </w:p>
    <w:p w14:paraId="4530F6EA" w14:textId="77777777" w:rsidR="00472767" w:rsidRDefault="00472767" w:rsidP="005E663B">
      <w:pPr>
        <w:pStyle w:val="ListNumber"/>
        <w:numPr>
          <w:ilvl w:val="0"/>
          <w:numId w:val="35"/>
        </w:numPr>
      </w:pPr>
      <w:r>
        <w:t>Export a shapefile boundary to KML and import into a Fusion table</w:t>
      </w:r>
    </w:p>
    <w:p w14:paraId="027D56A3" w14:textId="77777777" w:rsidR="00472767" w:rsidRDefault="00472767" w:rsidP="005E663B">
      <w:pPr>
        <w:pStyle w:val="ListNumber"/>
        <w:numPr>
          <w:ilvl w:val="0"/>
          <w:numId w:val="35"/>
        </w:numPr>
      </w:pPr>
      <w:r>
        <w:t>Mask the p32 occurrence with 0 and export the image to tif</w:t>
      </w:r>
    </w:p>
    <w:p w14:paraId="1D7166B6" w14:textId="77777777" w:rsidR="00472767" w:rsidRPr="001E2B93" w:rsidRDefault="00472767" w:rsidP="005E663B">
      <w:pPr>
        <w:pStyle w:val="ListNumber"/>
        <w:numPr>
          <w:ilvl w:val="0"/>
          <w:numId w:val="35"/>
        </w:numPr>
      </w:pPr>
    </w:p>
    <w:p w14:paraId="227E1024" w14:textId="77777777" w:rsidR="00472767" w:rsidRDefault="00472767" w:rsidP="00472767">
      <w:pPr>
        <w:pStyle w:val="Heading8"/>
      </w:pPr>
      <w:r>
        <w:t>Country Statistics</w:t>
      </w:r>
    </w:p>
    <w:p w14:paraId="593DEC26" w14:textId="7777777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270A0A">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64" w:history="1">
        <w:r w:rsidRPr="002434A5">
          <w:rPr>
            <w:rStyle w:val="Hyperlink"/>
          </w:rPr>
          <w:t>this</w:t>
        </w:r>
      </w:hyperlink>
      <w:r>
        <w:t xml:space="preserve"> FME script. There are only 3500 records!</w:t>
      </w:r>
    </w:p>
    <w:p w14:paraId="37995B0D"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1146D51F"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65"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656AC01B" w14:textId="77777777" w:rsidR="00472767" w:rsidRDefault="00472767" w:rsidP="008B6883">
      <w:pPr>
        <w:pStyle w:val="BodyText2"/>
      </w:pPr>
      <w:r>
        <w:t>June 2016 – added in Greenland after it was reprocessed for cleaning into the final country analysis table.</w:t>
      </w:r>
    </w:p>
    <w:p w14:paraId="4B58AE57"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242513FA"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66"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3D7C2587"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EB87F5D"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575D225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6FAEC06" w14:textId="77777777" w:rsidR="00472767" w:rsidRDefault="00472767" w:rsidP="009B5185">
            <w:pPr>
              <w:pStyle w:val="TableTextHeader"/>
            </w:pPr>
            <w:r>
              <w:t>Country</w:t>
            </w:r>
          </w:p>
        </w:tc>
        <w:tc>
          <w:tcPr>
            <w:tcW w:w="2388" w:type="dxa"/>
          </w:tcPr>
          <w:p w14:paraId="433D88D5"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AB72760"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F6E591A"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17247B00"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2AFC6DE1" w14:textId="77777777" w:rsidR="00472767" w:rsidRDefault="00472767" w:rsidP="00DD4343">
            <w:pPr>
              <w:pStyle w:val="Tiny"/>
            </w:pPr>
            <w:r>
              <w:t>Armenia</w:t>
            </w:r>
          </w:p>
        </w:tc>
        <w:tc>
          <w:tcPr>
            <w:tcW w:w="2388" w:type="dxa"/>
          </w:tcPr>
          <w:p w14:paraId="311022A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530D8F25"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A3966A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101F44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D8F7069" w14:textId="77777777" w:rsidR="00472767" w:rsidRDefault="00472767" w:rsidP="00DD4343">
            <w:pPr>
              <w:pStyle w:val="Tiny"/>
            </w:pPr>
            <w:r w:rsidRPr="007C2A02">
              <w:t>Azerbaijan</w:t>
            </w:r>
          </w:p>
        </w:tc>
        <w:tc>
          <w:tcPr>
            <w:tcW w:w="2388" w:type="dxa"/>
          </w:tcPr>
          <w:p w14:paraId="32D85BF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14BE0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6E9BDB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1E0A6AAD"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AA4548D" w14:textId="77777777" w:rsidR="00472767" w:rsidRDefault="00472767" w:rsidP="00DD4343">
            <w:pPr>
              <w:pStyle w:val="Tiny"/>
            </w:pPr>
            <w:r w:rsidRPr="007C2A02">
              <w:t>Georgia</w:t>
            </w:r>
          </w:p>
        </w:tc>
        <w:tc>
          <w:tcPr>
            <w:tcW w:w="2388" w:type="dxa"/>
          </w:tcPr>
          <w:p w14:paraId="2D4C62E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67A8B1C"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37998D"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4A7AA98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10AB2805" w14:textId="77777777" w:rsidR="00472767" w:rsidRPr="007C2A02" w:rsidRDefault="00472767" w:rsidP="00DD4343">
            <w:pPr>
              <w:pStyle w:val="Tiny"/>
            </w:pPr>
            <w:r w:rsidRPr="007C2A02">
              <w:t>Kazakhstan</w:t>
            </w:r>
          </w:p>
        </w:tc>
        <w:tc>
          <w:tcPr>
            <w:tcW w:w="2388" w:type="dxa"/>
          </w:tcPr>
          <w:p w14:paraId="112B120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C5E36BC"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05668EA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46211356"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EC58CBB" w14:textId="77777777" w:rsidR="00472767" w:rsidRPr="007C2A02" w:rsidRDefault="00472767" w:rsidP="00DD4343">
            <w:pPr>
              <w:pStyle w:val="Tiny"/>
            </w:pPr>
            <w:r w:rsidRPr="007C2A02">
              <w:t>Turkey</w:t>
            </w:r>
          </w:p>
        </w:tc>
        <w:tc>
          <w:tcPr>
            <w:tcW w:w="2388" w:type="dxa"/>
          </w:tcPr>
          <w:p w14:paraId="5BB4DE17"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44B8F15F"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109B4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12FEB39"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DEF9458" w14:textId="77777777" w:rsidR="00472767" w:rsidRPr="007C2A02" w:rsidRDefault="00472767" w:rsidP="00DD4343">
            <w:pPr>
              <w:pStyle w:val="Tiny"/>
            </w:pPr>
            <w:r w:rsidRPr="007C2A02">
              <w:t>Akrotiri and Dhekelia</w:t>
            </w:r>
          </w:p>
        </w:tc>
        <w:tc>
          <w:tcPr>
            <w:tcW w:w="2388" w:type="dxa"/>
          </w:tcPr>
          <w:p w14:paraId="6B1AE67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20805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08C10D8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7661CE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5FE6FA" w14:textId="77777777" w:rsidR="00472767" w:rsidRPr="007C2A02" w:rsidRDefault="00472767" w:rsidP="00DD4343">
            <w:pPr>
              <w:pStyle w:val="Tiny"/>
            </w:pPr>
            <w:r w:rsidRPr="007C2A02">
              <w:t>Northern Cyprus</w:t>
            </w:r>
          </w:p>
        </w:tc>
        <w:tc>
          <w:tcPr>
            <w:tcW w:w="2388" w:type="dxa"/>
          </w:tcPr>
          <w:p w14:paraId="382CEA80"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2E2CF6A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0DFE7F4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0A84890C"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37101F9" w14:textId="77777777" w:rsidR="00472767" w:rsidRPr="007C2A02" w:rsidRDefault="00472767" w:rsidP="00DD4343">
            <w:pPr>
              <w:pStyle w:val="Tiny"/>
            </w:pPr>
            <w:r w:rsidRPr="007C2A02">
              <w:t>Sint Maarten</w:t>
            </w:r>
          </w:p>
        </w:tc>
        <w:tc>
          <w:tcPr>
            <w:tcW w:w="2388" w:type="dxa"/>
          </w:tcPr>
          <w:p w14:paraId="41657EC1"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6DBC8F0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75C7BC0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6C21C08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98A4FA1" w14:textId="77777777" w:rsidR="00472767" w:rsidRPr="007C2A02" w:rsidRDefault="00472767" w:rsidP="00DD4343">
            <w:pPr>
              <w:pStyle w:val="Tiny"/>
            </w:pPr>
            <w:r w:rsidRPr="007C2A02">
              <w:t>St. Pierre &amp; Miquelon</w:t>
            </w:r>
          </w:p>
        </w:tc>
        <w:tc>
          <w:tcPr>
            <w:tcW w:w="2388" w:type="dxa"/>
          </w:tcPr>
          <w:p w14:paraId="6A1D84C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097C2728"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7AF6E0F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30C32D46"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5E479B9" w14:textId="77777777" w:rsidR="00472767" w:rsidRPr="007C2A02" w:rsidRDefault="00472767" w:rsidP="00DD4343">
            <w:pPr>
              <w:pStyle w:val="Tiny"/>
            </w:pPr>
            <w:r w:rsidRPr="007C2A02">
              <w:t>St. Vincent &amp; the Grenadines</w:t>
            </w:r>
          </w:p>
        </w:tc>
        <w:tc>
          <w:tcPr>
            <w:tcW w:w="2388" w:type="dxa"/>
          </w:tcPr>
          <w:p w14:paraId="091E975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5A06BA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64E9BF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4AACB3A4"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5E7472EB"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34698121" w14:textId="77777777" w:rsidR="00472767" w:rsidRDefault="00472767" w:rsidP="00472767">
      <w:pPr>
        <w:pStyle w:val="Heading8"/>
      </w:pPr>
      <w:r>
        <w:t>Final download datasets</w:t>
      </w:r>
    </w:p>
    <w:p w14:paraId="2D3538F8" w14:textId="77777777" w:rsidR="00270A0A" w:rsidRDefault="00472767" w:rsidP="007D2F52">
      <w:pPr>
        <w:pStyle w:val="Heading4"/>
      </w:pPr>
      <w:r>
        <w:t xml:space="preserve">See </w:t>
      </w:r>
      <w:r>
        <w:fldChar w:fldCharType="begin"/>
      </w:r>
      <w:r>
        <w:instrText xml:space="preserve"> REF _Ref464723123 \h </w:instrText>
      </w:r>
      <w:r>
        <w:fldChar w:fldCharType="separate"/>
      </w:r>
      <w:r w:rsidR="00270A0A">
        <w:t>Cached Tiles</w:t>
      </w:r>
    </w:p>
    <w:p w14:paraId="6DD753EA" w14:textId="77777777" w:rsidR="00270A0A" w:rsidRDefault="00270A0A"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78BB1F55" w14:textId="77777777" w:rsidR="00270A0A" w:rsidRDefault="00270A0A" w:rsidP="008B6883">
      <w:pPr>
        <w:pStyle w:val="BodyText2"/>
      </w:pPr>
      <w:r w:rsidRPr="00DE63CE">
        <w:t>https://console.cloud.google.com/storage/browser/global-surface-water/maptiles/</w:t>
      </w:r>
    </w:p>
    <w:p w14:paraId="3DADEC4D" w14:textId="77777777" w:rsidR="00270A0A" w:rsidRDefault="00270A0A" w:rsidP="008B6883">
      <w:pPr>
        <w:pStyle w:val="BodyText2"/>
      </w:pPr>
      <w:r>
        <w:t>The tiles will then be server according to the following pattern:</w:t>
      </w:r>
    </w:p>
    <w:p w14:paraId="544F1984" w14:textId="77777777" w:rsidR="00270A0A" w:rsidRDefault="00270A0A" w:rsidP="008B6883">
      <w:pPr>
        <w:pStyle w:val="BodyText2"/>
      </w:pPr>
      <w:r w:rsidRPr="00DE63CE">
        <w:t>https://storage.googleapis.com/global-surface-water/maptiles/occurrence/{z}/{x}/{y}.png</w:t>
      </w:r>
      <w:r>
        <w:t xml:space="preserve"> </w:t>
      </w:r>
    </w:p>
    <w:p w14:paraId="7992CB18" w14:textId="77777777" w:rsidR="00270A0A" w:rsidRDefault="00270A0A" w:rsidP="008B6883">
      <w:pPr>
        <w:pStyle w:val="BodyText2"/>
      </w:pPr>
      <w:r>
        <w:t xml:space="preserve">e.g. </w:t>
      </w:r>
      <w:r w:rsidRPr="00DE63CE">
        <w:t>https://storage.googleapis.com/global-surface-water/maptiles/occurrence/0/0/0.png</w:t>
      </w:r>
      <w:r>
        <w:t xml:space="preserve"> </w:t>
      </w:r>
    </w:p>
    <w:p w14:paraId="0F865860" w14:textId="77777777" w:rsidR="00270A0A" w:rsidRPr="008869EF" w:rsidRDefault="00270A0A" w:rsidP="008B6883">
      <w:pPr>
        <w:pStyle w:val="BodyText2"/>
      </w:pPr>
      <w:r w:rsidRPr="00DE63CE">
        <w:t>https://storage.googleapis.com/global-surface-water/maptiles/occurrence/8/125/116.png</w:t>
      </w:r>
      <w:r>
        <w:t xml:space="preserve"> (close up Mopti)</w:t>
      </w:r>
    </w:p>
    <w:p w14:paraId="4E8BAE12" w14:textId="77777777" w:rsidR="00472767" w:rsidRPr="00C83D5D" w:rsidRDefault="00270A0A" w:rsidP="008B6883">
      <w:pPr>
        <w:pStyle w:val="BodyText2"/>
      </w:pPr>
      <w:r>
        <w:t>Download datasets</w:t>
      </w:r>
      <w:r w:rsidR="00472767">
        <w:fldChar w:fldCharType="end"/>
      </w:r>
      <w:r w:rsidR="00472767">
        <w:t>.</w:t>
      </w:r>
    </w:p>
    <w:p w14:paraId="5FA1D5A2" w14:textId="77777777" w:rsidR="00472767" w:rsidRDefault="00472767" w:rsidP="00472767">
      <w:pPr>
        <w:pStyle w:val="Heading8"/>
      </w:pPr>
      <w:r>
        <w:t>Transitions</w:t>
      </w:r>
    </w:p>
    <w:p w14:paraId="5E8D93AC" w14:textId="77777777" w:rsidR="00472767" w:rsidRDefault="00472767" w:rsidP="00472767">
      <w:pPr>
        <w:pStyle w:val="Heading9"/>
      </w:pPr>
      <w:r>
        <w:t>Symbolised</w:t>
      </w:r>
    </w:p>
    <w:p w14:paraId="786715EE"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5C1539C" w14:textId="77777777" w:rsidR="00472767" w:rsidRDefault="00472767" w:rsidP="00472767">
      <w:pPr>
        <w:pStyle w:val="Heading8"/>
      </w:pPr>
      <w:r>
        <w:t>Transitions Trend Analysis</w:t>
      </w:r>
    </w:p>
    <w:p w14:paraId="04B13CCD"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67" w:history="1">
        <w:r w:rsidRPr="00A05B74">
          <w:rPr>
            <w:rStyle w:val="Hyperlink"/>
          </w:rPr>
          <w:t>this</w:t>
        </w:r>
      </w:hyperlink>
      <w:r>
        <w:t xml:space="preserve"> code (for all countries) and put the results </w:t>
      </w:r>
      <w:hyperlink r:id="rId868"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69" w:history="1">
        <w:r w:rsidRPr="00FA6AAC">
          <w:rPr>
            <w:rStyle w:val="Hyperlink"/>
          </w:rPr>
          <w:t>this</w:t>
        </w:r>
      </w:hyperlink>
      <w:r>
        <w:t xml:space="preserve"> FME script. Then produced the output table with </w:t>
      </w:r>
      <w:hyperlink r:id="rId870" w:history="1">
        <w:r w:rsidRPr="00FA6AAC">
          <w:rPr>
            <w:rStyle w:val="Hyperlink"/>
          </w:rPr>
          <w:t>this</w:t>
        </w:r>
      </w:hyperlink>
      <w:r>
        <w:t xml:space="preserve"> SQL query.</w:t>
      </w:r>
    </w:p>
    <w:p w14:paraId="1E762FA2"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370E254E" w14:textId="77777777" w:rsidR="00472767" w:rsidRDefault="00472767" w:rsidP="00472767">
      <w:pPr>
        <w:pStyle w:val="Heading8"/>
      </w:pPr>
      <w:r>
        <w:lastRenderedPageBreak/>
        <w:t>Yearly Trend Chart Analysis</w:t>
      </w:r>
    </w:p>
    <w:p w14:paraId="34B9F7CE" w14:textId="77777777" w:rsidR="00472767" w:rsidRDefault="00472767" w:rsidP="00472767">
      <w:pPr>
        <w:pStyle w:val="Heading9"/>
      </w:pPr>
      <w:r>
        <w:t>For a single polygon</w:t>
      </w:r>
    </w:p>
    <w:p w14:paraId="5D6464D6" w14:textId="77777777" w:rsidR="00472767" w:rsidRDefault="00472767" w:rsidP="008B6883">
      <w:pPr>
        <w:pStyle w:val="BodyText2"/>
      </w:pPr>
      <w:r>
        <w:t>Run the ‘</w:t>
      </w:r>
      <w:r w:rsidRPr="00F8306C">
        <w:t>Step 6 - 32 year trend analysis</w:t>
      </w:r>
      <w:r>
        <w:t>’ GEE code with your UDA polygon</w:t>
      </w:r>
    </w:p>
    <w:p w14:paraId="6F7D5F20" w14:textId="77777777" w:rsidR="00472767" w:rsidRDefault="00472767" w:rsidP="008B6883">
      <w:pPr>
        <w:pStyle w:val="BodyText2"/>
      </w:pPr>
      <w:r>
        <w:t>Import the CSV file into Excel skipping the geo column</w:t>
      </w:r>
    </w:p>
    <w:p w14:paraId="37B7325B" w14:textId="77777777" w:rsidR="00472767" w:rsidRDefault="00472767" w:rsidP="00472767">
      <w:pPr>
        <w:pStyle w:val="Heading9"/>
      </w:pPr>
      <w:r>
        <w:t>For a set of 1 degree boxes</w:t>
      </w:r>
    </w:p>
    <w:p w14:paraId="0A139DE9"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2D9DA6BF" w14:textId="77777777" w:rsidR="00472767" w:rsidRDefault="00472767" w:rsidP="00472767">
      <w:pPr>
        <w:pStyle w:val="Heading8"/>
      </w:pPr>
      <w:r>
        <w:t>Water World Website</w:t>
      </w:r>
    </w:p>
    <w:p w14:paraId="1412C295" w14:textId="77777777" w:rsidR="00472767" w:rsidRPr="008E6786" w:rsidRDefault="000D5C35" w:rsidP="008B6883">
      <w:pPr>
        <w:pStyle w:val="BodyText2"/>
      </w:pPr>
      <w:hyperlink r:id="rId871" w:history="1">
        <w:r w:rsidR="00472767" w:rsidRPr="004E0E13">
          <w:rPr>
            <w:rStyle w:val="Hyperlink"/>
          </w:rPr>
          <w:t>https://water-world-v1-1.appspot.com/#</w:t>
        </w:r>
      </w:hyperlink>
      <w:r w:rsidR="00472767">
        <w:t xml:space="preserve"> </w:t>
      </w:r>
    </w:p>
    <w:p w14:paraId="2EBF95C3" w14:textId="77777777" w:rsidR="00472767" w:rsidRDefault="00472767" w:rsidP="00472767">
      <w:pPr>
        <w:pStyle w:val="Heading8"/>
      </w:pPr>
      <w:r>
        <w:t>Long/Lat Analysis</w:t>
      </w:r>
    </w:p>
    <w:p w14:paraId="06E12632"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0683032A" w14:textId="77777777" w:rsidR="00472767" w:rsidRDefault="00472767" w:rsidP="008B6883">
      <w:pPr>
        <w:pStyle w:val="BodyText2"/>
      </w:pPr>
      <w:r>
        <w:rPr>
          <w:noProof/>
          <w:lang w:bidi="ar-SA"/>
        </w:rPr>
        <w:drawing>
          <wp:inline distT="0" distB="0" distL="0" distR="0" wp14:anchorId="5F3C3439" wp14:editId="23AC46C0">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6B1D222B" w14:textId="77777777" w:rsidR="00472767" w:rsidRDefault="00472767" w:rsidP="008B6883">
      <w:pPr>
        <w:pStyle w:val="BodyText2"/>
      </w:pPr>
      <w:r>
        <w:t>Dissolved by splitfield to merge all polygons by lat/lng:</w:t>
      </w:r>
    </w:p>
    <w:p w14:paraId="57B4C980"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4DA31355" w14:textId="77777777" w:rsidR="00472767" w:rsidRDefault="00472767" w:rsidP="008B6883">
      <w:pPr>
        <w:pStyle w:val="BodyText2"/>
      </w:pPr>
      <w:r>
        <w:t>Then renamed the fields:</w:t>
      </w:r>
    </w:p>
    <w:p w14:paraId="042989EF"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489D586F" w14:textId="77777777" w:rsidR="00472767" w:rsidRDefault="00472767" w:rsidP="008B550B">
      <w:pPr>
        <w:pStyle w:val="Code"/>
      </w:pPr>
      <w:r>
        <w:t>..</w:t>
      </w:r>
    </w:p>
    <w:p w14:paraId="57568685" w14:textId="77777777" w:rsidR="00472767" w:rsidRDefault="00472767" w:rsidP="008B6883">
      <w:pPr>
        <w:pStyle w:val="BodyText2"/>
      </w:pPr>
      <w:r>
        <w:lastRenderedPageBreak/>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2D73813F" w14:textId="77777777" w:rsidR="00472767" w:rsidRPr="00971672" w:rsidRDefault="00472767" w:rsidP="008B6883">
      <w:pPr>
        <w:pStyle w:val="BodyText2"/>
      </w:pPr>
      <w:r>
        <w:rPr>
          <w:noProof/>
          <w:lang w:bidi="ar-SA"/>
        </w:rPr>
        <w:drawing>
          <wp:inline distT="0" distB="0" distL="0" distR="0" wp14:anchorId="2322F7A3" wp14:editId="0F82F16C">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3">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43321B10" w14:textId="77777777" w:rsidR="00472767" w:rsidRDefault="00472767" w:rsidP="00472767">
      <w:pPr>
        <w:pStyle w:val="Heading7"/>
      </w:pPr>
      <w:r>
        <w:t>Issues and bugs with the data</w:t>
      </w:r>
    </w:p>
    <w:p w14:paraId="74451218"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18D42865" w14:textId="77777777" w:rsidR="00472767" w:rsidRDefault="00472767" w:rsidP="008B6883">
      <w:pPr>
        <w:pStyle w:val="BodyText2"/>
      </w:pPr>
      <w:r>
        <w:rPr>
          <w:noProof/>
          <w:lang w:bidi="ar-SA"/>
        </w:rPr>
        <w:drawing>
          <wp:inline distT="0" distB="0" distL="0" distR="0" wp14:anchorId="2D748178" wp14:editId="6997AC23">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4">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1E1E5FF8"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0E546631" w14:textId="77777777" w:rsidR="00472767" w:rsidRDefault="00472767" w:rsidP="00472767">
      <w:pPr>
        <w:pStyle w:val="Heading7"/>
      </w:pPr>
      <w:r>
        <w:t>Manual cleaning</w:t>
      </w:r>
    </w:p>
    <w:p w14:paraId="56E12903"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75" w:anchor="L85" w:history="1">
        <w:r w:rsidRPr="00894108">
          <w:rPr>
            <w:rStyle w:val="Hyperlink"/>
          </w:rPr>
          <w:t>tool</w:t>
        </w:r>
      </w:hyperlink>
      <w:r>
        <w:t xml:space="preserve"> in ArcGIS that imports the JSON into FeatureClasses.</w:t>
      </w:r>
    </w:p>
    <w:p w14:paraId="16EF2F4F" w14:textId="77777777" w:rsidR="00472767" w:rsidRDefault="00472767" w:rsidP="00472767">
      <w:pPr>
        <w:pStyle w:val="ListBullet2"/>
      </w:pPr>
      <w:r>
        <w:t>Create the manual cleaning masks in GEE Javascript playground</w:t>
      </w:r>
    </w:p>
    <w:p w14:paraId="70F6ADA8" w14:textId="77777777" w:rsidR="00472767" w:rsidRDefault="00472767" w:rsidP="00472767">
      <w:pPr>
        <w:pStyle w:val="ListBullet2"/>
      </w:pPr>
      <w:r>
        <w:t>Import the GeoJSON into ArcGIS as FeatureClasses (JRC Tools |Google Earth Engine | Import GeoJSON data)</w:t>
      </w:r>
    </w:p>
    <w:p w14:paraId="4270FC91" w14:textId="77777777" w:rsidR="00472767" w:rsidRDefault="00472767" w:rsidP="00472767">
      <w:pPr>
        <w:pStyle w:val="ListBullet2"/>
      </w:pPr>
      <w:r>
        <w:t>Merge all the FC using this (JRC Tools |Google Earth Engine | Merge datasets)</w:t>
      </w:r>
    </w:p>
    <w:p w14:paraId="03962E4E" w14:textId="77777777" w:rsidR="00472767" w:rsidRDefault="00472767" w:rsidP="00472767">
      <w:pPr>
        <w:pStyle w:val="ListBullet2"/>
      </w:pPr>
      <w:r>
        <w:t>Export to KMZ, unzip and create a Google Fusion table to add to the GEE project</w:t>
      </w:r>
    </w:p>
    <w:p w14:paraId="337B21D5" w14:textId="77777777" w:rsidR="00472767" w:rsidRDefault="00472767" w:rsidP="008B6883">
      <w:pPr>
        <w:pStyle w:val="BodyText2"/>
      </w:pPr>
      <w:r>
        <w:t>For the &gt;0.1 and &lt;0.2 non pure water we have the following variables names from the GEE code:</w:t>
      </w:r>
    </w:p>
    <w:p w14:paraId="15CDA466"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0D28A37E" w14:textId="77777777" w:rsidR="00472767" w:rsidRDefault="00472767" w:rsidP="00472767">
      <w:pPr>
        <w:pStyle w:val="Heading6"/>
      </w:pPr>
      <w:r>
        <w:t>Notes After Submission</w:t>
      </w:r>
    </w:p>
    <w:p w14:paraId="6B14C25B" w14:textId="77777777" w:rsidR="00472767" w:rsidRDefault="00472767" w:rsidP="00472767">
      <w:pPr>
        <w:pStyle w:val="Heading7"/>
      </w:pPr>
      <w:r>
        <w:t>Missing detection</w:t>
      </w:r>
    </w:p>
    <w:p w14:paraId="167115FF" w14:textId="77777777" w:rsidR="00472767" w:rsidRDefault="00472767" w:rsidP="008B6883">
      <w:pPr>
        <w:pStyle w:val="BodyText2"/>
      </w:pPr>
      <w:r>
        <w:t>We have missing detection for the River Nile in August</w:t>
      </w:r>
    </w:p>
    <w:p w14:paraId="0B6591B6" w14:textId="77777777" w:rsidR="00472767" w:rsidRDefault="00472767" w:rsidP="008B6883">
      <w:pPr>
        <w:pStyle w:val="BodyText2"/>
      </w:pPr>
      <w:r>
        <w:t>There is striping in water caused by the noise mask which removes L5 striping issues – e.g. in Badwater in California</w:t>
      </w:r>
    </w:p>
    <w:p w14:paraId="52939DD3"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041A9607" w14:textId="77777777" w:rsidR="00472767" w:rsidRDefault="00472767" w:rsidP="00472767">
      <w:pPr>
        <w:pStyle w:val="Heading7"/>
      </w:pPr>
      <w:r>
        <w:t>Inconsistencies</w:t>
      </w:r>
    </w:p>
    <w:p w14:paraId="0AFA2D03" w14:textId="77777777" w:rsidR="00472767" w:rsidRPr="00255FEF" w:rsidRDefault="00472767" w:rsidP="008B6883">
      <w:pPr>
        <w:pStyle w:val="BodyText2"/>
      </w:pPr>
      <w:r>
        <w:lastRenderedPageBreak/>
        <w:t>The occurrence change values for the Aral Sea are 0 in some places despite the fact that the p1 and p2 occurrence values are different. I had a quick look on 29/9/16 and couldn’t find out why. Needs investigation.</w:t>
      </w:r>
    </w:p>
    <w:p w14:paraId="3A9D94D9" w14:textId="77777777" w:rsidR="00472767" w:rsidRDefault="00472767" w:rsidP="007D2F52">
      <w:pPr>
        <w:pStyle w:val="Heading4"/>
      </w:pPr>
      <w:r>
        <w:t>Classification Application</w:t>
      </w:r>
    </w:p>
    <w:p w14:paraId="4A640A9E" w14:textId="77777777" w:rsidR="00585084" w:rsidRDefault="00585084" w:rsidP="008B6883">
      <w:pPr>
        <w:pStyle w:val="BodyText2"/>
      </w:pPr>
      <w:r>
        <w:t xml:space="preserve">Available here: </w:t>
      </w:r>
      <w:hyperlink r:id="rId876" w:anchor="workspace" w:history="1">
        <w:r w:rsidRPr="00A24DBE">
          <w:rPr>
            <w:rStyle w:val="Hyperlink"/>
          </w:rPr>
          <w:t>https://explorer.earthengine.google.com/#workspace</w:t>
        </w:r>
      </w:hyperlink>
      <w:r>
        <w:t xml:space="preserve"> </w:t>
      </w:r>
    </w:p>
    <w:p w14:paraId="7AF83BAB" w14:textId="77777777"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2015FB05" w14:textId="77777777" w:rsidR="00472767" w:rsidRDefault="00472767" w:rsidP="008B6883">
      <w:pPr>
        <w:pStyle w:val="BodyText2"/>
      </w:pPr>
      <w:r>
        <w:t xml:space="preserve">Granted access on 10/6/2013. Available </w:t>
      </w:r>
      <w:hyperlink r:id="rId877" w:anchor="workspace" w:history="1">
        <w:r w:rsidRPr="009974D0">
          <w:rPr>
            <w:rStyle w:val="Hyperlink"/>
          </w:rPr>
          <w:t>here</w:t>
        </w:r>
      </w:hyperlink>
      <w:r>
        <w:t xml:space="preserve">. Once logged in you can save workspaces to json and load them. Tutorial and getting started guide </w:t>
      </w:r>
      <w:hyperlink r:id="rId878" w:history="1">
        <w:r w:rsidRPr="00210857">
          <w:rPr>
            <w:rStyle w:val="Hyperlink"/>
          </w:rPr>
          <w:t>here</w:t>
        </w:r>
      </w:hyperlink>
      <w:r>
        <w:t xml:space="preserve">. Video of classification </w:t>
      </w:r>
      <w:hyperlink r:id="rId879" w:history="1">
        <w:r w:rsidRPr="00BD26B2">
          <w:rPr>
            <w:rStyle w:val="Hyperlink"/>
          </w:rPr>
          <w:t>here</w:t>
        </w:r>
      </w:hyperlink>
      <w:r>
        <w:t>.</w:t>
      </w:r>
    </w:p>
    <w:p w14:paraId="064BB7E0" w14:textId="77777777" w:rsidR="00472767" w:rsidRDefault="00472767" w:rsidP="008B6883">
      <w:pPr>
        <w:pStyle w:val="BodyText2"/>
      </w:pPr>
      <w:r>
        <w:t xml:space="preserve">You cant add Landsat 8 imagery from the Data Catalog page for some reason, but if you get the Asset ID (e.g. from the USGS </w:t>
      </w:r>
      <w:hyperlink r:id="rId880" w:history="1">
        <w:r w:rsidRPr="00675D7A">
          <w:rPr>
            <w:rStyle w:val="Hyperlink"/>
          </w:rPr>
          <w:t>Earth Explorer</w:t>
        </w:r>
      </w:hyperlink>
      <w:r>
        <w:t xml:space="preserve"> website) - like this for example:  </w:t>
      </w:r>
      <w:r w:rsidRPr="00675D7A">
        <w:t>"LANDSAT/LC8_L1T_TOA/LC81170562013154LGN00"</w:t>
      </w:r>
    </w:p>
    <w:p w14:paraId="21D9C3AD" w14:textId="77777777" w:rsidR="00472767" w:rsidRDefault="00472767" w:rsidP="00472767">
      <w:pPr>
        <w:pStyle w:val="Heading5"/>
      </w:pPr>
      <w:r>
        <w:t>Training a classifier</w:t>
      </w:r>
    </w:p>
    <w:p w14:paraId="3A347946" w14:textId="77777777" w:rsidR="00472767" w:rsidRDefault="00472767" w:rsidP="005E663B">
      <w:pPr>
        <w:pStyle w:val="ListNumber"/>
        <w:numPr>
          <w:ilvl w:val="0"/>
          <w:numId w:val="19"/>
        </w:numPr>
      </w:pPr>
      <w:r>
        <w:t>Add some vector data to train a classifier:</w:t>
      </w:r>
    </w:p>
    <w:p w14:paraId="0A1D3977" w14:textId="77777777" w:rsidR="00472767" w:rsidRDefault="00472767" w:rsidP="00472767">
      <w:pPr>
        <w:pStyle w:val="ListBullet3"/>
      </w:pPr>
      <w:r>
        <w:t>Click Add data and select hand drawn points and polygons</w:t>
      </w:r>
    </w:p>
    <w:p w14:paraId="1E324534" w14:textId="77777777" w:rsidR="00472767" w:rsidRDefault="00472767" w:rsidP="00472767">
      <w:pPr>
        <w:pStyle w:val="ListBullet3"/>
      </w:pPr>
      <w:r>
        <w:t>Click on Add a class and rename to the class name</w:t>
      </w:r>
    </w:p>
    <w:p w14:paraId="09958D7F" w14:textId="77777777" w:rsidR="00472767" w:rsidRDefault="00472767" w:rsidP="00472767">
      <w:pPr>
        <w:pStyle w:val="ListBullet3"/>
      </w:pPr>
      <w:r>
        <w:t>On-screen digitise the polygons for the class</w:t>
      </w:r>
    </w:p>
    <w:p w14:paraId="4961FE0E" w14:textId="77777777" w:rsidR="00472767" w:rsidRDefault="00472767" w:rsidP="00472767">
      <w:pPr>
        <w:pStyle w:val="ListBullet3"/>
      </w:pPr>
      <w:r>
        <w:t>Repeat for the other classes</w:t>
      </w:r>
    </w:p>
    <w:p w14:paraId="4F5C2C69" w14:textId="77777777" w:rsidR="00472767" w:rsidRDefault="00472767" w:rsidP="005E663B">
      <w:pPr>
        <w:pStyle w:val="ListNumber"/>
      </w:pPr>
      <w:r>
        <w:t>Add an imagery layer to classify</w:t>
      </w:r>
    </w:p>
    <w:p w14:paraId="1E20A35F" w14:textId="77777777" w:rsidR="00472767" w:rsidRDefault="00472767" w:rsidP="005E663B">
      <w:pPr>
        <w:pStyle w:val="ListNumber"/>
      </w:pPr>
      <w:r>
        <w:t>Train a classifier:</w:t>
      </w:r>
    </w:p>
    <w:p w14:paraId="65282437" w14:textId="77777777" w:rsidR="00472767" w:rsidRDefault="00472767" w:rsidP="00472767">
      <w:pPr>
        <w:pStyle w:val="ListBullet3"/>
      </w:pPr>
      <w:r>
        <w:t>Click on the Analysis button and select Train a classifier</w:t>
      </w:r>
    </w:p>
    <w:p w14:paraId="50022E5E" w14:textId="77777777" w:rsidR="00472767" w:rsidRDefault="00472767" w:rsidP="00472767">
      <w:pPr>
        <w:pStyle w:val="ListBullet3"/>
      </w:pPr>
      <w:r>
        <w:t>Click train classifer and display results</w:t>
      </w:r>
    </w:p>
    <w:p w14:paraId="7EB9A48F" w14:textId="77777777" w:rsidR="00472767" w:rsidRDefault="00472767" w:rsidP="008B6883">
      <w:pPr>
        <w:pStyle w:val="BodyText2"/>
      </w:pPr>
      <w:r>
        <w:t>This is buggy and I had to add a MODIS scene to make it work.</w:t>
      </w:r>
    </w:p>
    <w:p w14:paraId="32EB0F0A" w14:textId="77777777" w:rsidR="00472767" w:rsidRDefault="00472767" w:rsidP="008B6883">
      <w:pPr>
        <w:pStyle w:val="BodyText2"/>
      </w:pPr>
      <w:r>
        <w:t>Extracting classified data</w:t>
      </w:r>
    </w:p>
    <w:p w14:paraId="7EACCDAB"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465B0D8F" w14:textId="77777777" w:rsidR="00472767" w:rsidRDefault="00472767" w:rsidP="00472767">
      <w:pPr>
        <w:pStyle w:val="Heading5"/>
      </w:pPr>
      <w:r>
        <w:t>Ground truthing</w:t>
      </w:r>
    </w:p>
    <w:p w14:paraId="2E240B48"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37D184F3" w14:textId="77777777" w:rsidR="00464DC9" w:rsidRDefault="00464DC9" w:rsidP="00464DC9">
      <w:pPr>
        <w:pStyle w:val="Heading4"/>
      </w:pPr>
      <w:r>
        <w:t>Errors</w:t>
      </w:r>
    </w:p>
    <w:p w14:paraId="7BE6362A" w14:textId="77777777" w:rsidR="006573D1" w:rsidRDefault="006573D1" w:rsidP="006573D1">
      <w:pPr>
        <w:pStyle w:val="Heading5"/>
      </w:pPr>
      <w:r w:rsidRPr="006573D1">
        <w:t>Invalid GeoJSON geometry</w:t>
      </w:r>
    </w:p>
    <w:p w14:paraId="49B8EBEF" w14:textId="77777777"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56400145" w14:textId="77777777" w:rsidR="006573D1" w:rsidRDefault="006573D1" w:rsidP="006573D1">
      <w:pPr>
        <w:pStyle w:val="Code"/>
      </w:pPr>
      <w:r w:rsidRPr="006573D1">
        <w:t>s2_masked.sample({'region': study_area.</w:t>
      </w:r>
      <w:r>
        <w:t>getInfo</w:t>
      </w:r>
      <w:r w:rsidRPr="006573D1">
        <w:t>(), 'scale': 30})</w:t>
      </w:r>
    </w:p>
    <w:p w14:paraId="707D9EE9" w14:textId="77777777" w:rsidR="006573D1" w:rsidRDefault="006573D1" w:rsidP="008B6883">
      <w:pPr>
        <w:pStyle w:val="BodyText2"/>
      </w:pPr>
      <w:r>
        <w:t>But the following succeeds:</w:t>
      </w:r>
    </w:p>
    <w:p w14:paraId="1E465199" w14:textId="77777777" w:rsidR="006573D1" w:rsidRPr="006573D1" w:rsidRDefault="006573D1" w:rsidP="006573D1">
      <w:pPr>
        <w:pStyle w:val="Code"/>
      </w:pPr>
      <w:r w:rsidRPr="006573D1">
        <w:t>s2_masked.sample(study_area.getInfo(),30)</w:t>
      </w:r>
    </w:p>
    <w:p w14:paraId="0AB5254A" w14:textId="77777777" w:rsidR="00464DC9" w:rsidRDefault="00464DC9" w:rsidP="00464DC9">
      <w:pPr>
        <w:pStyle w:val="Heading5"/>
      </w:pPr>
      <w:r w:rsidRPr="00464DC9">
        <w:t>Provide 'geometry' parameter when aggregating over an unbounded image</w:t>
      </w:r>
    </w:p>
    <w:p w14:paraId="62643F07" w14:textId="77777777"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81"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3AD2E3C2" w14:textId="77777777" w:rsidR="006573D1" w:rsidRDefault="006573D1" w:rsidP="006573D1">
      <w:pPr>
        <w:pStyle w:val="Heading5"/>
      </w:pPr>
      <w:r>
        <w:t>Quota exceeded: Too many concurrent aggregations.</w:t>
      </w:r>
    </w:p>
    <w:p w14:paraId="477858C0" w14:textId="77777777" w:rsidR="006573D1" w:rsidRDefault="006573D1" w:rsidP="008B6883">
      <w:pPr>
        <w:pStyle w:val="BodyText2"/>
      </w:pPr>
      <w:r>
        <w:lastRenderedPageBreak/>
        <w:t>This will be reported in Javascript but not in Python. When this errors occurs it appears that you are temporarily locked out from doing any more calls.</w:t>
      </w:r>
    </w:p>
    <w:p w14:paraId="6EF19E54" w14:textId="77777777"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465401E3" w14:textId="77777777" w:rsidR="00AF7B23" w:rsidRDefault="00AF7B23" w:rsidP="008B6883">
      <w:pPr>
        <w:pStyle w:val="BodyText2"/>
      </w:pPr>
      <w:r>
        <w:t>The following error is because you are trying to resample too many pixels.</w:t>
      </w:r>
    </w:p>
    <w:p w14:paraId="1FD94798" w14:textId="77777777" w:rsidR="00AF7B23" w:rsidRDefault="00AF7B23" w:rsidP="00AF7B23">
      <w:pPr>
        <w:pStyle w:val="GoogleEarthEngineError"/>
      </w:pPr>
      <w:r w:rsidRPr="00AF7B23">
        <w:t>Too many input p</w:t>
      </w:r>
      <w:r>
        <w:t>ixels per output pixel. Need 576</w:t>
      </w:r>
      <w:r w:rsidRPr="00AF7B23">
        <w:t>, but only 64 allowed.</w:t>
      </w:r>
    </w:p>
    <w:p w14:paraId="6D9C5BCC" w14:textId="77777777"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227A8930" w14:textId="77777777" w:rsidR="00472767" w:rsidRDefault="00472767" w:rsidP="007D2F52">
      <w:pPr>
        <w:pStyle w:val="Heading4"/>
      </w:pPr>
      <w:r>
        <w:t>Issues</w:t>
      </w:r>
    </w:p>
    <w:p w14:paraId="51EDB574"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756F3C4" w14:textId="77777777" w:rsidR="00472767" w:rsidRDefault="00472767" w:rsidP="00472767">
      <w:pPr>
        <w:pStyle w:val="Heading5"/>
      </w:pPr>
      <w:bookmarkStart w:id="152" w:name="_Ref396225608"/>
      <w:r>
        <w:t>Aggregation</w:t>
      </w:r>
    </w:p>
    <w:p w14:paraId="4DD26AC3"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82"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1C569C66" w14:textId="77777777"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83" w:history="1">
        <w:r w:rsidRPr="0071114B">
          <w:rPr>
            <w:rStyle w:val="Hyperlink"/>
          </w:rPr>
          <w:t>this</w:t>
        </w:r>
      </w:hyperlink>
      <w:r>
        <w:t xml:space="preserve"> example.</w:t>
      </w:r>
    </w:p>
    <w:p w14:paraId="41BABB90" w14:textId="77777777"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84" w:history="1">
        <w:r w:rsidR="008B67DE" w:rsidRPr="008B67DE">
          <w:rPr>
            <w:rStyle w:val="Hyperlink"/>
          </w:rPr>
          <w:t>spec</w:t>
        </w:r>
      </w:hyperlink>
      <w:r w:rsidR="008B67DE">
        <w:t xml:space="preserve">:  </w:t>
      </w:r>
    </w:p>
    <w:p w14:paraId="33BA5A3B" w14:textId="77777777" w:rsidR="00614FAB" w:rsidRDefault="00614FAB" w:rsidP="008B6883">
      <w:pPr>
        <w:pStyle w:val="BodyText2"/>
      </w:pPr>
      <w:r>
        <w:rPr>
          <w:noProof/>
          <w:lang w:bidi="ar-SA"/>
        </w:rPr>
        <w:drawing>
          <wp:inline distT="0" distB="0" distL="0" distR="0" wp14:anchorId="7AB3A8DB" wp14:editId="5961DA36">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5">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19FD1ED0" wp14:editId="1E93D932">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6">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0F2457E3" w14:textId="77777777" w:rsidR="00614FAB" w:rsidRDefault="008B67DE" w:rsidP="008B6883">
      <w:pPr>
        <w:pStyle w:val="BodyText2"/>
      </w:pPr>
      <w:r>
        <w:t>How to solve?</w:t>
      </w:r>
      <w:r w:rsidR="004F1D68">
        <w:t xml:space="preserve"> The max resolution seems to be 31000 pixels.</w:t>
      </w:r>
    </w:p>
    <w:p w14:paraId="004C59C3" w14:textId="77777777"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0C1C4D75" w14:textId="77777777" w:rsidR="00FF6950" w:rsidRDefault="00FF6950" w:rsidP="008B6883">
      <w:pPr>
        <w:pStyle w:val="BodyText2"/>
      </w:pPr>
      <w:r>
        <w:rPr>
          <w:noProof/>
          <w:lang w:bidi="ar-SA"/>
        </w:rPr>
        <w:lastRenderedPageBreak/>
        <w:drawing>
          <wp:inline distT="0" distB="0" distL="0" distR="0" wp14:anchorId="29001F85" wp14:editId="04C5E851">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7">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34D43D26" w14:textId="77777777" w:rsidR="00FF6950" w:rsidRDefault="00FF6950" w:rsidP="008B6883">
      <w:pPr>
        <w:pStyle w:val="BodyText2"/>
      </w:pPr>
      <w:r>
        <w:t>So with this dataset whenever you are using the higher level resolutions there will be these artefacts - you can avoid this by using reduceResolution on the raw data, e.g.</w:t>
      </w:r>
    </w:p>
    <w:p w14:paraId="4D3AB323" w14:textId="77777777" w:rsidR="00FF6950" w:rsidRDefault="00FF6950" w:rsidP="008B550B">
      <w:pPr>
        <w:pStyle w:val="Code"/>
      </w:pPr>
      <w:r>
        <w:t>yearsdata</w:t>
      </w:r>
      <w:r w:rsidRPr="00FF6950">
        <w:t>.reduceResolution(ee.Reducer.mode()).repr</w:t>
      </w:r>
      <w:r>
        <w:t>oject({crs:"EPSG:4326", scale: 240</w:t>
      </w:r>
      <w:r w:rsidRPr="00FF6950">
        <w:t>});</w:t>
      </w:r>
    </w:p>
    <w:p w14:paraId="5FF71639" w14:textId="77777777" w:rsidR="00FF6950" w:rsidRDefault="00FF6950" w:rsidP="008B6883">
      <w:pPr>
        <w:pStyle w:val="BodyText2"/>
      </w:pPr>
      <w:r>
        <w:t>The scale of 240m is the maximum size you can use (8x8 pixels at 30m - there is a limit of 64x in reduceResolution).</w:t>
      </w:r>
    </w:p>
    <w:p w14:paraId="251C7C66" w14:textId="77777777" w:rsidR="00472767" w:rsidRDefault="00472767" w:rsidP="00472767">
      <w:pPr>
        <w:pStyle w:val="Heading5"/>
      </w:pPr>
      <w:r>
        <w:t>Bugs</w:t>
      </w:r>
    </w:p>
    <w:p w14:paraId="50DD19EA"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D37FD13" w14:textId="77777777" w:rsidR="00472767" w:rsidRDefault="00472767" w:rsidP="008B6883">
      <w:pPr>
        <w:pStyle w:val="BodyText2"/>
      </w:pPr>
      <w:r>
        <w:t>On 6/3/15 when trying to authenticate in the Python API I got an error:</w:t>
      </w:r>
    </w:p>
    <w:p w14:paraId="77F49E49"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7E69554B" w14:textId="77777777" w:rsidR="00472767" w:rsidRDefault="00472767" w:rsidP="008B6883">
      <w:pPr>
        <w:pStyle w:val="BodyText2"/>
      </w:pPr>
      <w:r>
        <w:t>It seems that ee.Reduce.sum() and ee.ImageCollection.sum() work differently. ee.Reduce.sum() adds up the values for a collection but ON THE MASKED VALUES!!!</w:t>
      </w:r>
    </w:p>
    <w:p w14:paraId="29FA2B56" w14:textId="77777777" w:rsidR="003D2A15" w:rsidRDefault="003D2A15" w:rsidP="008B6883">
      <w:pPr>
        <w:pStyle w:val="BodyText2"/>
      </w:pPr>
      <w:r>
        <w:t>On 13/7/2017 I was trying to access the water datasets and I got this error:</w:t>
      </w:r>
    </w:p>
    <w:p w14:paraId="7D5D5D47" w14:textId="77777777"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01D0613C" w14:textId="77777777" w:rsidR="00472767" w:rsidRDefault="00472767" w:rsidP="00472767">
      <w:pPr>
        <w:pStyle w:val="Heading5"/>
      </w:pPr>
      <w:r>
        <w:t>Data</w:t>
      </w:r>
    </w:p>
    <w:p w14:paraId="322EF8C4" w14:textId="77777777" w:rsidR="00472767" w:rsidRDefault="00472767" w:rsidP="00472767">
      <w:pPr>
        <w:pStyle w:val="Heading6"/>
      </w:pPr>
      <w:bookmarkStart w:id="153" w:name="_Ref396812590"/>
      <w:r>
        <w:t>Changing TOA values</w:t>
      </w:r>
      <w:bookmarkEnd w:id="153"/>
    </w:p>
    <w:p w14:paraId="4F0A32FF"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55534F88" w14:textId="77777777" w:rsidR="00472767" w:rsidRDefault="00472767" w:rsidP="008B550B">
      <w:pPr>
        <w:pStyle w:val="Code"/>
      </w:pPr>
      <w:r>
        <w:t>Using Scene: LANDSAT/LC8_L1T_TOA/LC81950532013108LGN01</w:t>
      </w:r>
    </w:p>
    <w:p w14:paraId="781EE7A6" w14:textId="77777777" w:rsidR="00472767" w:rsidRDefault="00472767" w:rsidP="008B550B">
      <w:pPr>
        <w:pStyle w:val="Code"/>
      </w:pPr>
      <w:r>
        <w:t>lat: 9.46640154829 lng: -2.7015484697</w:t>
      </w:r>
    </w:p>
    <w:p w14:paraId="54A9C3F0" w14:textId="77777777" w:rsidR="00472767" w:rsidRDefault="00472767" w:rsidP="008B550B">
      <w:pPr>
        <w:pStyle w:val="Code"/>
      </w:pPr>
      <w:r>
        <w:t>Band:           1               2               3               4               5               6               7               8               9               10              11</w:t>
      </w:r>
    </w:p>
    <w:p w14:paraId="0FCEB91D"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08A048BB"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0812F472" w14:textId="77777777" w:rsidR="00472767" w:rsidRDefault="00472767" w:rsidP="008B6883">
      <w:pPr>
        <w:pStyle w:val="BodyText2"/>
      </w:pPr>
      <w:r>
        <w:t xml:space="preserve">Running the </w:t>
      </w:r>
      <w:hyperlink r:id="rId888" w:history="1">
        <w:r w:rsidRPr="00673C20">
          <w:rPr>
            <w:rStyle w:val="Hyperlink"/>
          </w:rPr>
          <w:t>refetchValidationSites.py</w:t>
        </w:r>
      </w:hyperlink>
      <w:r>
        <w:t xml:space="preserve"> module to refetch the new TOA values in the gee_training_data – only took 10 minutes for 28000 points! Now these are the data:</w:t>
      </w:r>
    </w:p>
    <w:p w14:paraId="5A3869F7" w14:textId="77777777" w:rsidR="00472767" w:rsidRDefault="00472767" w:rsidP="008B550B">
      <w:pPr>
        <w:pStyle w:val="Code"/>
      </w:pPr>
      <w:r>
        <w:t>Using Scene: LANDSAT/LC8_L1T_TOA/LC81650552013298LGN00</w:t>
      </w:r>
    </w:p>
    <w:p w14:paraId="41461D8B" w14:textId="77777777" w:rsidR="00472767" w:rsidRDefault="00472767" w:rsidP="008B550B">
      <w:pPr>
        <w:pStyle w:val="Code"/>
      </w:pPr>
      <w:r>
        <w:t>lat: 7.3123313285 lng: 42.8462703702</w:t>
      </w:r>
    </w:p>
    <w:p w14:paraId="39E83E27" w14:textId="77777777" w:rsidR="00472767" w:rsidRDefault="00472767" w:rsidP="008B550B">
      <w:pPr>
        <w:pStyle w:val="Code"/>
      </w:pPr>
      <w:r>
        <w:t>Band:           1               2               3               4               5               6               7               8               9               10              11</w:t>
      </w:r>
    </w:p>
    <w:p w14:paraId="1DA54426"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68342172"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2F402BC" w14:textId="77777777" w:rsidR="00472767" w:rsidRPr="003B28DC" w:rsidRDefault="00472767" w:rsidP="008B6883">
      <w:pPr>
        <w:pStyle w:val="BodyText2"/>
      </w:pPr>
      <w:r>
        <w:t xml:space="preserve">That routine has been removed. Created </w:t>
      </w:r>
      <w:hyperlink r:id="rId889" w:history="1">
        <w:r w:rsidRPr="00AA57F2">
          <w:rPr>
            <w:rStyle w:val="Hyperlink"/>
          </w:rPr>
          <w:t>this</w:t>
        </w:r>
      </w:hyperlink>
      <w:r>
        <w:t xml:space="preserve"> routine to get the pixel values.</w:t>
      </w:r>
    </w:p>
    <w:p w14:paraId="5619A47D" w14:textId="77777777" w:rsidR="00472767" w:rsidRDefault="00472767" w:rsidP="00472767">
      <w:pPr>
        <w:pStyle w:val="Heading6"/>
      </w:pPr>
      <w:r>
        <w:t>Incorrect dates in the database</w:t>
      </w:r>
    </w:p>
    <w:p w14:paraId="30C8201C" w14:textId="77777777" w:rsidR="00472767" w:rsidRDefault="00472767" w:rsidP="008B6883">
      <w:pPr>
        <w:pStyle w:val="BodyText2"/>
        <w:rPr>
          <w:noProof/>
        </w:rPr>
      </w:pPr>
      <w:r>
        <w:rPr>
          <w:noProof/>
        </w:rPr>
        <w:lastRenderedPageBreak/>
        <w:t>Not sure about the next image – think it is wrong!</w:t>
      </w:r>
    </w:p>
    <w:p w14:paraId="08849DB4" w14:textId="77777777" w:rsidR="00472767" w:rsidRDefault="00472767" w:rsidP="008B6883">
      <w:pPr>
        <w:pStyle w:val="BodyText2"/>
      </w:pPr>
      <w:r>
        <w:rPr>
          <w:noProof/>
          <w:lang w:bidi="ar-SA"/>
        </w:rPr>
        <w:drawing>
          <wp:inline distT="0" distB="0" distL="0" distR="0" wp14:anchorId="376E2B57" wp14:editId="18818020">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0"/>
                    <a:stretch>
                      <a:fillRect/>
                    </a:stretch>
                  </pic:blipFill>
                  <pic:spPr>
                    <a:xfrm>
                      <a:off x="0" y="0"/>
                      <a:ext cx="5943600" cy="3714750"/>
                    </a:xfrm>
                    <a:prstGeom prst="rect">
                      <a:avLst/>
                    </a:prstGeom>
                  </pic:spPr>
                </pic:pic>
              </a:graphicData>
            </a:graphic>
          </wp:inline>
        </w:drawing>
      </w:r>
    </w:p>
    <w:p w14:paraId="62A2B976" w14:textId="77777777" w:rsidR="00472767" w:rsidRDefault="00472767" w:rsidP="00472767">
      <w:pPr>
        <w:pStyle w:val="Heading6"/>
      </w:pPr>
      <w:r>
        <w:t>Missing data</w:t>
      </w:r>
    </w:p>
    <w:p w14:paraId="17B1D11E" w14:textId="77777777" w:rsidR="00472767" w:rsidRDefault="00472767" w:rsidP="00472767">
      <w:pPr>
        <w:pStyle w:val="Heading7"/>
      </w:pPr>
      <w:bookmarkStart w:id="154" w:name="_Ref412031977"/>
      <w:r>
        <w:t>At the edges</w:t>
      </w:r>
      <w:bookmarkEnd w:id="154"/>
    </w:p>
    <w:p w14:paraId="1BB018E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4DB942AB" w14:textId="77777777" w:rsidR="00472767" w:rsidRDefault="00472767" w:rsidP="008B6883">
      <w:pPr>
        <w:pStyle w:val="BodyText2"/>
      </w:pPr>
      <w:r>
        <w:rPr>
          <w:noProof/>
          <w:lang w:bidi="ar-SA"/>
        </w:rPr>
        <w:drawing>
          <wp:inline distT="0" distB="0" distL="0" distR="0" wp14:anchorId="3B1D0518" wp14:editId="63594FC5">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1">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7456218A" wp14:editId="27519755">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573F7CA7" w14:textId="77777777" w:rsidR="00472767" w:rsidRPr="00294A2D" w:rsidRDefault="00472767" w:rsidP="008B6883">
      <w:pPr>
        <w:pStyle w:val="BodyText2"/>
      </w:pPr>
      <w:r>
        <w:rPr>
          <w:noProof/>
          <w:lang w:bidi="ar-SA"/>
        </w:rPr>
        <w:lastRenderedPageBreak/>
        <w:drawing>
          <wp:inline distT="0" distB="0" distL="0" distR="0" wp14:anchorId="00275673" wp14:editId="002C2098">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3">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37EB1E25" wp14:editId="51F038C3">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4">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399DE70A" w14:textId="77777777" w:rsidR="00472767" w:rsidRDefault="00472767" w:rsidP="00472767">
      <w:pPr>
        <w:pStyle w:val="Heading7"/>
      </w:pPr>
      <w:r>
        <w:t>Masked data for L8 Bands 10 and 11</w:t>
      </w:r>
    </w:p>
    <w:p w14:paraId="79B5325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375906ED" w14:textId="77777777" w:rsidR="00472767" w:rsidRDefault="00472767" w:rsidP="00472767">
      <w:pPr>
        <w:pStyle w:val="Heading7"/>
      </w:pPr>
      <w:r>
        <w:t>No thermal data at the edges of Landsat 8 data</w:t>
      </w:r>
    </w:p>
    <w:p w14:paraId="6D6B8B5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51CD48E5" w14:textId="77777777" w:rsidR="00472767" w:rsidRDefault="00472767" w:rsidP="00472767">
      <w:pPr>
        <w:pStyle w:val="Heading6"/>
      </w:pPr>
      <w:bookmarkStart w:id="155" w:name="_Ref461191124"/>
      <w:r>
        <w:t>Missing scenes</w:t>
      </w:r>
      <w:bookmarkEnd w:id="155"/>
    </w:p>
    <w:p w14:paraId="4B724D56" w14:textId="77777777" w:rsidR="00472767" w:rsidRDefault="00472767" w:rsidP="008B6883">
      <w:pPr>
        <w:pStyle w:val="BodyText2"/>
      </w:pPr>
      <w:r>
        <w:t xml:space="preserve">For Landsat 5 not all of the raw scenes have a corresponding TOA scene. See the GEE code </w:t>
      </w:r>
      <w:hyperlink r:id="rId895"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7B0DB567"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57F53677" w14:textId="77777777" w:rsidR="00472767" w:rsidRDefault="00472767" w:rsidP="00472767">
      <w:pPr>
        <w:pStyle w:val="Heading6"/>
      </w:pPr>
      <w:r>
        <w:t>Shifting images</w:t>
      </w:r>
      <w:bookmarkEnd w:id="152"/>
    </w:p>
    <w:p w14:paraId="75374B6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6555400E" w14:textId="77777777" w:rsidR="00472767" w:rsidRDefault="00472767" w:rsidP="008B6883">
      <w:pPr>
        <w:pStyle w:val="BodyText2"/>
      </w:pPr>
      <w:r>
        <w:t>Extent from getImageUrl1:</w:t>
      </w:r>
    </w:p>
    <w:p w14:paraId="1287406A"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69BEE87D" w14:textId="77777777" w:rsidR="00472767" w:rsidRPr="005C78EF" w:rsidRDefault="00472767" w:rsidP="008B6883">
      <w:pPr>
        <w:pStyle w:val="BodyText2"/>
      </w:pPr>
      <w:r w:rsidRPr="005C78EF">
        <w:rPr>
          <w:color w:val="881391"/>
        </w:rPr>
        <w:t>xmin</w:t>
      </w:r>
      <w:r w:rsidRPr="005C78EF">
        <w:t>: 435567.112885351</w:t>
      </w:r>
    </w:p>
    <w:p w14:paraId="5BE9F646" w14:textId="77777777" w:rsidR="00472767" w:rsidRPr="005C78EF" w:rsidRDefault="00472767" w:rsidP="008B6883">
      <w:pPr>
        <w:pStyle w:val="BodyText2"/>
      </w:pPr>
      <w:r w:rsidRPr="005C78EF">
        <w:rPr>
          <w:color w:val="881391"/>
        </w:rPr>
        <w:t>ymax</w:t>
      </w:r>
      <w:r w:rsidRPr="005C78EF">
        <w:t>: 5403738.254708873</w:t>
      </w:r>
    </w:p>
    <w:p w14:paraId="3999C6BA" w14:textId="77777777" w:rsidR="00472767" w:rsidRPr="005C78EF" w:rsidRDefault="00472767" w:rsidP="008B6883">
      <w:pPr>
        <w:pStyle w:val="BodyText2"/>
      </w:pPr>
      <w:r w:rsidRPr="005C78EF">
        <w:rPr>
          <w:color w:val="881391"/>
        </w:rPr>
        <w:t>ymin</w:t>
      </w:r>
      <w:r w:rsidRPr="005C78EF">
        <w:t>: 5384151.266210822</w:t>
      </w:r>
    </w:p>
    <w:p w14:paraId="5B69AB9B" w14:textId="77777777" w:rsidR="00472767" w:rsidRDefault="00472767" w:rsidP="008B6883">
      <w:pPr>
        <w:pStyle w:val="BodyText2"/>
      </w:pPr>
      <w:r>
        <w:t>Extent from the WMS_scene call (they are the same!):</w:t>
      </w:r>
    </w:p>
    <w:p w14:paraId="7FE93192" w14:textId="77777777" w:rsidR="00472767" w:rsidRDefault="00472767" w:rsidP="008B6883">
      <w:pPr>
        <w:pStyle w:val="BodyText2"/>
      </w:pPr>
      <w:r w:rsidRPr="005C78EF">
        <w:t>BBOX:</w:t>
      </w:r>
      <w:r w:rsidRPr="007968AC">
        <w:t xml:space="preserve"> 435242.25551513943,5384476.123581034,465033.58728924673,5404063.112079085</w:t>
      </w:r>
    </w:p>
    <w:p w14:paraId="301FAD32" w14:textId="77777777" w:rsidR="00472767" w:rsidRDefault="00472767" w:rsidP="008B6883">
      <w:pPr>
        <w:pStyle w:val="BodyText2"/>
      </w:pPr>
      <w:r>
        <w:t>The width and height are 1559 and 1025.</w:t>
      </w:r>
    </w:p>
    <w:p w14:paraId="4A441415" w14:textId="77777777" w:rsidR="00472767" w:rsidRDefault="00472767" w:rsidP="008B6883">
      <w:pPr>
        <w:pStyle w:val="BodyText2"/>
      </w:pPr>
      <w:r>
        <w:rPr>
          <w:noProof/>
          <w:lang w:bidi="ar-SA"/>
        </w:rPr>
        <w:lastRenderedPageBreak/>
        <w:drawing>
          <wp:inline distT="0" distB="0" distL="0" distR="0" wp14:anchorId="07BE6211" wp14:editId="2DC4D5C2">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6">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73493410" wp14:editId="5A5F39AE">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7">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30C336F5" w14:textId="77777777" w:rsidR="00472767" w:rsidRDefault="000D5C35" w:rsidP="008B6883">
      <w:pPr>
        <w:pStyle w:val="BodyText2"/>
      </w:pPr>
      <w:hyperlink r:id="rId898" w:history="1">
        <w:r w:rsidR="00472767" w:rsidRPr="00985C4D">
          <w:rPr>
            <w:rStyle w:val="Hyperlink"/>
          </w:rPr>
          <w:t>Call</w:t>
        </w:r>
      </w:hyperlink>
      <w:r w:rsidR="00472767">
        <w:tab/>
      </w:r>
      <w:r w:rsidR="00472767">
        <w:tab/>
      </w:r>
      <w:r w:rsidR="00472767">
        <w:tab/>
      </w:r>
      <w:r w:rsidR="00472767">
        <w:tab/>
      </w:r>
      <w:hyperlink r:id="rId899" w:history="1">
        <w:r w:rsidR="00472767" w:rsidRPr="00985C4D">
          <w:rPr>
            <w:rStyle w:val="Hyperlink"/>
          </w:rPr>
          <w:t>Call</w:t>
        </w:r>
      </w:hyperlink>
      <w:r w:rsidR="00472767">
        <w:t xml:space="preserve"> </w:t>
      </w:r>
    </w:p>
    <w:p w14:paraId="4C2019DD" w14:textId="77777777" w:rsidR="00472767" w:rsidRDefault="00472767" w:rsidP="008B6883">
      <w:pPr>
        <w:pStyle w:val="BodyText2"/>
      </w:pPr>
      <w:r>
        <w:t xml:space="preserve">The Web Mercator coordinates are converted to lat/long before sending to Google. E.g. </w:t>
      </w:r>
    </w:p>
    <w:p w14:paraId="068D0A5B" w14:textId="77777777" w:rsidR="00472767" w:rsidRPr="007968AC" w:rsidRDefault="00472767" w:rsidP="008B6883">
      <w:pPr>
        <w:pStyle w:val="BodyText2"/>
      </w:pPr>
      <w:r w:rsidRPr="007968AC">
        <w:t>435242.25551513943,5384476.123581034,465033.58728924673,5404063.112079085</w:t>
      </w:r>
    </w:p>
    <w:p w14:paraId="6BD2FB14" w14:textId="77777777" w:rsidR="00472767" w:rsidRDefault="00472767" w:rsidP="008B6883">
      <w:pPr>
        <w:pStyle w:val="BodyText2"/>
      </w:pPr>
      <w:r w:rsidRPr="007968AC">
        <w:t xml:space="preserve">Is converted to </w:t>
      </w:r>
    </w:p>
    <w:p w14:paraId="17F72D0C"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0087E5BA"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1234A965" wp14:editId="095351B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7884C52B"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900" w:history="1">
        <w:r w:rsidRPr="00293F5B">
          <w:rPr>
            <w:rStyle w:val="Hyperlink"/>
          </w:rPr>
          <w:t>here</w:t>
        </w:r>
      </w:hyperlink>
      <w:r>
        <w:t xml:space="preserve"> in a really good post. Basically the map bounds will be different to the actual corners of the image:</w:t>
      </w:r>
    </w:p>
    <w:p w14:paraId="188CF018"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5C72EB5D" wp14:editId="3FBC41B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5826BCF9" w14:textId="77777777" w:rsidR="00527DEF" w:rsidRDefault="00527DEF"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" fillcolor="white [3201]" strokecolor="white [3212]" strokeweight=".5pt">
                <v:fill opacity="0"/>
                <v:stroke opacity="0"/>
                <v:textbox>
                  <w:txbxContent>
                    <w:p w14:paraId="2C2B5836" w14:textId="77777777" w:rsidR="00992E08" w:rsidRDefault="00992E08" w:rsidP="008B6883">
                      <w:pPr>
                        <w:pStyle w:val="BodyText2"/>
                      </w:pPr>
                      <w:r>
                        <w:t>122,5</w:t>
                      </w:r>
                    </w:p>
                  </w:txbxContent>
                </v:textbox>
              </v:shape>
            </w:pict>
          </mc:Fallback>
        </mc:AlternateContent>
      </w:r>
    </w:p>
    <w:p w14:paraId="71E39644"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34324879" wp14:editId="081323E0">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29AA996" w14:textId="77777777" w:rsidR="00527DEF" w:rsidRDefault="00527DEF"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" fillcolor="white [3201]" strokecolor="white [3212]" strokeweight=".5pt">
                <v:fill opacity="0"/>
                <v:stroke opacity="0"/>
                <v:textbox>
                  <w:txbxContent>
                    <w:p w14:paraId="63941E45" w14:textId="77777777" w:rsidR="00992E08" w:rsidRDefault="00992E08"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6153FAA6" wp14:editId="6DC3ADEF">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0766A4C" w14:textId="77777777" w:rsidR="00527DEF" w:rsidRDefault="00527DEF"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" fillcolor="white [3201]" strokecolor="white [3212]" strokeweight=".5pt">
                <v:fill opacity="0"/>
                <v:stroke opacity="0"/>
                <v:textbox>
                  <w:txbxContent>
                    <w:p w14:paraId="5089644E" w14:textId="77777777" w:rsidR="00992E08" w:rsidRDefault="00992E08"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6F49ECB" wp14:editId="717C73B0">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7752DA7" w14:textId="77777777" w:rsidR="00527DEF" w:rsidRPr="002D55E3" w:rsidRDefault="00527DEF" w:rsidP="008B6883">
                            <w:pPr>
                              <w:pStyle w:val="BodyText2"/>
                            </w:pPr>
                            <w:r>
                              <w:t>Image is shown in blue, but the map bounds are actually larger because of the shape of the world!</w:t>
                            </w:r>
                          </w:p>
                          <w:p w14:paraId="15654294" w14:textId="77777777" w:rsidR="00527DEF" w:rsidRDefault="00527DEF"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" fillcolor="white [3201]" strokecolor="white [3212]" strokeweight=".5pt">
                <v:textbox>
                  <w:txbxContent>
                    <w:p w14:paraId="5E1ED6AA" w14:textId="77777777" w:rsidR="00992E08" w:rsidRPr="002D55E3" w:rsidRDefault="00992E08" w:rsidP="008B6883">
                      <w:pPr>
                        <w:pStyle w:val="BodyText2"/>
                      </w:pPr>
                      <w:r>
                        <w:t>Image is shown in blue, but the map bounds are actually larger because of the shape of the world!</w:t>
                      </w:r>
                    </w:p>
                    <w:p w14:paraId="601E25C0" w14:textId="77777777" w:rsidR="00992E08" w:rsidRDefault="00992E08"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4E6F0BA4" wp14:editId="151E7137">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4308AED5"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4BEA0E44" wp14:editId="6D3224E3">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37BDFEAB" wp14:editId="0EDFB6AC">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3F27EC3C" w14:textId="77777777" w:rsidR="00472767" w:rsidRDefault="00472767" w:rsidP="008B6883">
      <w:pPr>
        <w:pStyle w:val="BodyText2"/>
      </w:pPr>
    </w:p>
    <w:p w14:paraId="799E7EE1" w14:textId="77777777" w:rsidR="00472767" w:rsidRDefault="00472767" w:rsidP="008B6883">
      <w:pPr>
        <w:pStyle w:val="BodyText2"/>
      </w:pPr>
    </w:p>
    <w:p w14:paraId="507669B6" w14:textId="77777777" w:rsidR="00472767" w:rsidRDefault="00472767" w:rsidP="008B6883">
      <w:pPr>
        <w:pStyle w:val="BodyText2"/>
      </w:pPr>
    </w:p>
    <w:p w14:paraId="69C23B37"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376FA214" wp14:editId="50A99894">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09BAB6" w14:textId="77777777" w:rsidR="00527DEF" w:rsidRDefault="00527DEF"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" fillcolor="white [3201]" strokecolor="white [3212]" strokeweight=".5pt">
                <v:fill opacity="0"/>
                <v:stroke opacity="0"/>
                <v:textbox>
                  <w:txbxContent>
                    <w:p w14:paraId="7E929796" w14:textId="77777777" w:rsidR="00992E08" w:rsidRDefault="00992E08"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154F5244" wp14:editId="1F13AEC8">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5615B8F" w14:textId="77777777" w:rsidR="00527DEF" w:rsidRDefault="00527DEF"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" fillcolor="white [3201]" strokecolor="white [3212]" strokeweight=".5pt">
                <v:fill opacity="0"/>
                <v:stroke opacity="0"/>
                <v:textbox>
                  <w:txbxContent>
                    <w:p w14:paraId="009D49B0" w14:textId="77777777" w:rsidR="00992E08" w:rsidRDefault="00992E08" w:rsidP="008B6883">
                      <w:pPr>
                        <w:pStyle w:val="BodyText2"/>
                      </w:pPr>
                      <w:r>
                        <w:t>120,2</w:t>
                      </w:r>
                    </w:p>
                  </w:txbxContent>
                </v:textbox>
              </v:shape>
            </w:pict>
          </mc:Fallback>
        </mc:AlternateContent>
      </w:r>
    </w:p>
    <w:p w14:paraId="5B668D7D"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5124EB59" wp14:editId="1065941F">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084ECC74" w14:textId="77777777" w:rsidR="00472767" w:rsidRDefault="00472767" w:rsidP="008B6883">
      <w:pPr>
        <w:pStyle w:val="BodyText2"/>
      </w:pPr>
    </w:p>
    <w:p w14:paraId="52064206"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551FCFBF" w14:textId="77777777" w:rsidR="00472767" w:rsidRDefault="00472767" w:rsidP="008B6883">
      <w:pPr>
        <w:pStyle w:val="BodyText2"/>
      </w:pPr>
      <w:r>
        <w:rPr>
          <w:noProof/>
          <w:lang w:bidi="ar-SA"/>
        </w:rPr>
        <w:lastRenderedPageBreak/>
        <w:drawing>
          <wp:inline distT="0" distB="0" distL="0" distR="0" wp14:anchorId="23F0141F" wp14:editId="4C40BF34">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1">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6AF414D7" wp14:editId="30D06BFA">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2">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4071BDFC" w14:textId="77777777" w:rsidR="00472767" w:rsidRDefault="00472767" w:rsidP="008B6883">
      <w:pPr>
        <w:pStyle w:val="BodyText2"/>
      </w:pPr>
    </w:p>
    <w:p w14:paraId="66924017" w14:textId="77777777" w:rsidR="00472767" w:rsidRDefault="00472767" w:rsidP="008B6883">
      <w:pPr>
        <w:pStyle w:val="BodyText2"/>
      </w:pPr>
      <w:r>
        <w:t>The request for this scene included the following information:</w:t>
      </w:r>
    </w:p>
    <w:p w14:paraId="13B1A081"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206728CA"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3094A281"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512AEF87" w14:textId="77777777" w:rsidR="00472767" w:rsidRDefault="00472767" w:rsidP="008B6883">
      <w:pPr>
        <w:pStyle w:val="BodyText2"/>
      </w:pPr>
      <w:r>
        <w:t xml:space="preserve">Miny =     </w:t>
      </w:r>
      <w:r w:rsidRPr="00FE082C">
        <w:t>-1409020.3025</w:t>
      </w:r>
      <w:r>
        <w:tab/>
        <w:t xml:space="preserve">maxy = </w:t>
      </w:r>
      <w:r w:rsidRPr="00FE082C">
        <w:t>-1405020.3025</w:t>
      </w:r>
    </w:p>
    <w:p w14:paraId="7733DE83" w14:textId="77777777" w:rsidR="00472767" w:rsidRDefault="00472767" w:rsidP="008B6883">
      <w:pPr>
        <w:pStyle w:val="BodyText2"/>
      </w:pPr>
      <w:r>
        <w:t>u'{"x":-69.056288863782356,"y":-12.555729692922133,"spatialReference":{"wkid":4326}}'</w:t>
      </w:r>
    </w:p>
    <w:p w14:paraId="1BEC4AF1" w14:textId="77777777" w:rsidR="00472767" w:rsidRDefault="00472767" w:rsidP="008B6883">
      <w:pPr>
        <w:pStyle w:val="BodyText2"/>
      </w:pPr>
      <w:r>
        <w:t>u'{"x":-69.020356252417571,"y":-12.555729692922133,"spatialReference":{"wkid":4326}}'</w:t>
      </w:r>
    </w:p>
    <w:p w14:paraId="5303C30F" w14:textId="77777777" w:rsidR="00472767" w:rsidRDefault="00472767" w:rsidP="008B6883">
      <w:pPr>
        <w:pStyle w:val="BodyText2"/>
      </w:pPr>
      <w:r>
        <w:t>u'{"x":-69.020356252417571,"y":-12.520654020419975,"spatialReference":{"wkid":4326}}'</w:t>
      </w:r>
    </w:p>
    <w:p w14:paraId="525F098A" w14:textId="77777777" w:rsidR="00472767" w:rsidRDefault="00472767" w:rsidP="008B6883">
      <w:pPr>
        <w:pStyle w:val="BodyText2"/>
      </w:pPr>
      <w:r>
        <w:t>u'{"x":-69.056288863782356,"y":-12.520654020419975,"spatialReference":{"wkid":4326}}'</w:t>
      </w:r>
    </w:p>
    <w:p w14:paraId="22FDCCF9" w14:textId="77777777" w:rsidR="00472767" w:rsidRDefault="00472767" w:rsidP="008B6883">
      <w:pPr>
        <w:pStyle w:val="BodyText2"/>
      </w:pPr>
      <w:r>
        <w:t xml:space="preserve">Here is the link to get the image : </w:t>
      </w:r>
      <w:hyperlink r:id="rId903" w:history="1">
        <w:r w:rsidRPr="0099552E">
          <w:rPr>
            <w:rStyle w:val="Hyperlink"/>
          </w:rPr>
          <w:t>here</w:t>
        </w:r>
      </w:hyperlink>
      <w:r>
        <w:t xml:space="preserve"> and the parameters for the bbox are:</w:t>
      </w:r>
    </w:p>
    <w:p w14:paraId="7DAD3E20" w14:textId="77777777" w:rsidR="00472767" w:rsidRDefault="00472767" w:rsidP="008B6883">
      <w:pPr>
        <w:pStyle w:val="BodyText2"/>
      </w:pPr>
      <w:r w:rsidRPr="0099552E">
        <w:t>BBOX:-7687310.91238946,-1409020.3025013,-7683310.91238946,-1405020.3025013</w:t>
      </w:r>
      <w:r>
        <w:t xml:space="preserve"> </w:t>
      </w:r>
    </w:p>
    <w:p w14:paraId="7A355160" w14:textId="77777777" w:rsidR="00472767" w:rsidRDefault="00472767" w:rsidP="008B6883">
      <w:pPr>
        <w:pStyle w:val="BodyText2"/>
      </w:pPr>
      <w:r>
        <w:t>Looks OK in GEE – see above right.</w:t>
      </w:r>
    </w:p>
    <w:p w14:paraId="6A7FC489"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904" w:anchor="inbox/14696b2fb3fd2b09" w:history="1">
        <w:r w:rsidRPr="00AB5191">
          <w:rPr>
            <w:rStyle w:val="Hyperlink"/>
          </w:rPr>
          <w:t>here</w:t>
        </w:r>
      </w:hyperlink>
      <w:r>
        <w:t xml:space="preserve">. None work in our case. </w:t>
      </w:r>
    </w:p>
    <w:p w14:paraId="42A3B4EE"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1D60DD4A" w14:textId="77777777" w:rsidR="00472767" w:rsidRDefault="00472767" w:rsidP="00472767">
      <w:pPr>
        <w:pStyle w:val="Heading6"/>
      </w:pPr>
      <w:r>
        <w:t>Image registration issues</w:t>
      </w:r>
    </w:p>
    <w:p w14:paraId="281616A8" w14:textId="77777777" w:rsidR="00472767" w:rsidRDefault="00472767" w:rsidP="008B6883">
      <w:pPr>
        <w:pStyle w:val="BodyText2"/>
      </w:pPr>
      <w:r>
        <w:t>The following image is of water detection over 30 years and there are a couple of detections where the registration seems to be an issue:</w:t>
      </w:r>
    </w:p>
    <w:p w14:paraId="726FFC67" w14:textId="77777777" w:rsidR="00472767" w:rsidRDefault="00472767" w:rsidP="008B6883">
      <w:pPr>
        <w:pStyle w:val="BodyText2"/>
      </w:pPr>
      <w:r>
        <w:rPr>
          <w:noProof/>
          <w:lang w:bidi="ar-SA"/>
        </w:rPr>
        <w:lastRenderedPageBreak/>
        <w:drawing>
          <wp:inline distT="0" distB="0" distL="0" distR="0" wp14:anchorId="46CB10A4" wp14:editId="774A2D9B">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5">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D32DF4C"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906" w:history="1">
        <w:r w:rsidRPr="002703D9">
          <w:rPr>
            <w:rStyle w:val="Hyperlink"/>
          </w:rPr>
          <w:t>here</w:t>
        </w:r>
      </w:hyperlink>
      <w:r>
        <w:t>.</w:t>
      </w:r>
    </w:p>
    <w:p w14:paraId="33AD4565" w14:textId="77777777" w:rsidR="00472767" w:rsidRDefault="00472767" w:rsidP="00472767">
      <w:pPr>
        <w:pStyle w:val="Heading6"/>
      </w:pPr>
      <w:bookmarkStart w:id="156" w:name="_Ref396310427"/>
      <w:r>
        <w:t>Weird changes to water detection</w:t>
      </w:r>
      <w:bookmarkEnd w:id="156"/>
    </w:p>
    <w:p w14:paraId="194C04EB"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14655AF4" w14:textId="77777777" w:rsidR="00472767" w:rsidRPr="00DF1640" w:rsidRDefault="00472767" w:rsidP="008B6883">
      <w:pPr>
        <w:pStyle w:val="BodyText2"/>
      </w:pPr>
      <w:r>
        <w:rPr>
          <w:noProof/>
          <w:lang w:bidi="ar-SA"/>
        </w:rPr>
        <w:drawing>
          <wp:inline distT="0" distB="0" distL="0" distR="0" wp14:anchorId="73C47ED4" wp14:editId="54427E08">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7">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15E9CBDB" wp14:editId="453E46F5">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0F5F033B" w14:textId="77777777" w:rsidR="00212A4E" w:rsidRDefault="00212A4E" w:rsidP="00212A4E">
      <w:pPr>
        <w:pStyle w:val="Heading5"/>
      </w:pPr>
      <w:r>
        <w:t>Exporting</w:t>
      </w:r>
    </w:p>
    <w:p w14:paraId="4B0BB7F0" w14:textId="77777777"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1B9C534C" w14:textId="77777777" w:rsidR="00B3168E" w:rsidRDefault="00B3168E" w:rsidP="008B6883">
      <w:pPr>
        <w:pStyle w:val="BodyText2"/>
      </w:pPr>
      <w:r>
        <w:rPr>
          <w:noProof/>
          <w:lang w:bidi="ar-SA"/>
        </w:rPr>
        <w:lastRenderedPageBreak/>
        <w:drawing>
          <wp:inline distT="0" distB="0" distL="0" distR="0" wp14:anchorId="0134F9E7" wp14:editId="6863BEAD">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57344DAB" w14:textId="77777777" w:rsidR="00B3168E" w:rsidRDefault="00B3168E" w:rsidP="00B3168E">
      <w:pPr>
        <w:pStyle w:val="Caption"/>
      </w:pPr>
      <w:r>
        <w:t xml:space="preserve">Figure </w:t>
      </w:r>
      <w:fldSimple w:instr=" SEQ Figure \* ARABIC ">
        <w:r w:rsidR="00270A0A">
          <w:rPr>
            <w:noProof/>
          </w:rPr>
          <w:t>7</w:t>
        </w:r>
      </w:fldSimple>
      <w:r>
        <w:t xml:space="preserve"> Top is polygon in GEE. Middle is exported to KMZ. Bottom is exported to GeoJSON.</w:t>
      </w:r>
    </w:p>
    <w:p w14:paraId="0C9488C5" w14:textId="77777777" w:rsidR="00212A4E" w:rsidRPr="00212A4E" w:rsidRDefault="00212A4E" w:rsidP="008B6883">
      <w:pPr>
        <w:pStyle w:val="BodyText2"/>
      </w:pPr>
      <w:r>
        <w:t xml:space="preserve"> </w:t>
      </w:r>
    </w:p>
    <w:p w14:paraId="394F9368" w14:textId="77777777" w:rsidR="00472767" w:rsidRDefault="00472767" w:rsidP="00472767">
      <w:pPr>
        <w:pStyle w:val="Heading5"/>
      </w:pPr>
      <w:r>
        <w:t>Performance</w:t>
      </w:r>
    </w:p>
    <w:p w14:paraId="3CD6CC35"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764D56A" w14:textId="77777777" w:rsidR="00472767" w:rsidRDefault="00472767" w:rsidP="008B6883">
      <w:pPr>
        <w:pStyle w:val="BodyText2"/>
      </w:pPr>
      <w:r>
        <w:t>These also return 502 errors:</w:t>
      </w:r>
    </w:p>
    <w:p w14:paraId="125BF3EA" w14:textId="77777777" w:rsidR="00472767" w:rsidRDefault="00472767" w:rsidP="008B550B">
      <w:pPr>
        <w:pStyle w:val="Code"/>
      </w:pPr>
      <w:r>
        <w:t>import sys</w:t>
      </w:r>
    </w:p>
    <w:p w14:paraId="6CA91885" w14:textId="77777777" w:rsidR="00472767" w:rsidRDefault="00472767" w:rsidP="008B550B">
      <w:pPr>
        <w:pStyle w:val="Code"/>
      </w:pPr>
      <w:r>
        <w:t xml:space="preserve">sys.path.insert(0,r"E:\cottaan\Aptana Studio 3\Aptana Studio Workspaces\Python Workspace\earthengine-api\python\ee") </w:t>
      </w:r>
    </w:p>
    <w:p w14:paraId="2E1E8F38" w14:textId="77777777" w:rsidR="00472767" w:rsidRDefault="00472767" w:rsidP="008B550B">
      <w:pPr>
        <w:pStyle w:val="Code"/>
      </w:pPr>
      <w:r>
        <w:t>import oauth2client.client, config,ee</w:t>
      </w:r>
    </w:p>
    <w:p w14:paraId="65691635"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0B85D84F" w14:textId="77777777" w:rsidR="00472767" w:rsidRDefault="00472767" w:rsidP="008B550B">
      <w:pPr>
        <w:pStyle w:val="Code"/>
      </w:pPr>
      <w:r w:rsidRPr="00020904">
        <w:t>image = ee.Image("LANDSAT/LC8_L1T_TOA/LC82040512013187LGN00")</w:t>
      </w:r>
    </w:p>
    <w:p w14:paraId="28C7F524" w14:textId="77777777" w:rsidR="00472767" w:rsidRDefault="00472767" w:rsidP="008B550B">
      <w:pPr>
        <w:pStyle w:val="Code"/>
      </w:pPr>
      <w:r>
        <w:t>ic = ee.ImageCollection(image)</w:t>
      </w:r>
    </w:p>
    <w:p w14:paraId="1A142086" w14:textId="77777777" w:rsidR="00472767" w:rsidRDefault="00472767" w:rsidP="008B550B">
      <w:pPr>
        <w:pStyle w:val="Code"/>
      </w:pPr>
      <w:r w:rsidRPr="00020904">
        <w:t>ic.getRegion(ee.Geometry.MultiPoint([[-16.395744644479109,12.572725360369112]]),0.01).getInfo()</w:t>
      </w:r>
      <w:r>
        <w:t xml:space="preserve">     #OK</w:t>
      </w:r>
    </w:p>
    <w:p w14:paraId="1130823C" w14:textId="77777777" w:rsidR="00472767" w:rsidRDefault="00472767" w:rsidP="008B550B">
      <w:pPr>
        <w:pStyle w:val="Code"/>
      </w:pPr>
      <w:r w:rsidRPr="00020904">
        <w:t>ic.getRegion(ee.Geometry.MultiPoint([[-14.97868094003816,13.630049546468509]]),0.01).getInfo()</w:t>
      </w:r>
      <w:r>
        <w:t xml:space="preserve">        #OK</w:t>
      </w:r>
    </w:p>
    <w:p w14:paraId="0D00EB33"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774BCE3A" w14:textId="77777777" w:rsidR="00472767" w:rsidRDefault="00472767" w:rsidP="00472767">
      <w:pPr>
        <w:pStyle w:val="Heading5"/>
      </w:pPr>
      <w:r>
        <w:t>system:id</w:t>
      </w:r>
    </w:p>
    <w:p w14:paraId="32338AF2"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7E6633C3" w14:textId="77777777" w:rsidR="002046BA" w:rsidRDefault="00DB40BA" w:rsidP="002046BA">
      <w:pPr>
        <w:pStyle w:val="Heading5"/>
      </w:pPr>
      <w:r>
        <w:t>Rendering</w:t>
      </w:r>
      <w:r w:rsidR="002046BA">
        <w:t xml:space="preserve"> Fusion Tables</w:t>
      </w:r>
    </w:p>
    <w:p w14:paraId="31DCB57A" w14:textId="77777777" w:rsidR="002046BA" w:rsidRDefault="002046BA" w:rsidP="008B6883">
      <w:pPr>
        <w:pStyle w:val="BodyText2"/>
      </w:pPr>
      <w:r>
        <w:lastRenderedPageBreak/>
        <w:t xml:space="preserve">I created a </w:t>
      </w:r>
      <w:hyperlink r:id="rId910" w:history="1">
        <w:r w:rsidRPr="002046BA">
          <w:rPr>
            <w:rStyle w:val="Hyperlink"/>
          </w:rPr>
          <w:t>Fusion</w:t>
        </w:r>
      </w:hyperlink>
      <w:r>
        <w:t xml:space="preserve"> table with water features but not all of them were rendered properly in GEE. See below for: </w:t>
      </w:r>
    </w:p>
    <w:p w14:paraId="7B2AEA0D" w14:textId="77777777" w:rsidR="002046BA" w:rsidRDefault="002046BA" w:rsidP="008B6883">
      <w:pPr>
        <w:pStyle w:val="BodyText2"/>
      </w:pPr>
      <w:r w:rsidRPr="002046BA">
        <w:t>-57.87812, -30.24461</w:t>
      </w:r>
    </w:p>
    <w:p w14:paraId="3861E1AB" w14:textId="77777777" w:rsidR="002046BA" w:rsidRDefault="002046BA" w:rsidP="008B6883">
      <w:pPr>
        <w:pStyle w:val="BodyText2"/>
      </w:pPr>
      <w:r>
        <w:rPr>
          <w:noProof/>
          <w:lang w:bidi="ar-SA"/>
        </w:rPr>
        <w:drawing>
          <wp:inline distT="0" distB="0" distL="0" distR="0" wp14:anchorId="5596CFAF" wp14:editId="15AA53E7">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1">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1E1B3B29" w14:textId="77777777" w:rsidR="00101F4F" w:rsidRPr="002046BA" w:rsidRDefault="002046BA" w:rsidP="008B6883">
      <w:pPr>
        <w:pStyle w:val="BodyText2"/>
      </w:pPr>
      <w:r>
        <w:t xml:space="preserve">Fusion table on left, imported into GEE on the right (in black). </w:t>
      </w:r>
      <w:r w:rsidR="00FD04E1">
        <w:t>Why is that!!!</w:t>
      </w:r>
    </w:p>
    <w:p w14:paraId="15B945CD" w14:textId="77777777" w:rsidR="00D71937" w:rsidRDefault="00D71937" w:rsidP="00D71937">
      <w:pPr>
        <w:pStyle w:val="Heading5"/>
      </w:pPr>
      <w:r>
        <w:t>system:starttime</w:t>
      </w:r>
    </w:p>
    <w:p w14:paraId="7FB77BE5" w14:textId="7777777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D1909C3" w14:textId="77777777" w:rsidR="00472767" w:rsidRDefault="00472767" w:rsidP="007D2F52">
      <w:pPr>
        <w:pStyle w:val="Heading4"/>
      </w:pPr>
      <w:r>
        <w:t>Javascript Playground</w:t>
      </w:r>
    </w:p>
    <w:p w14:paraId="04984434" w14:textId="77777777" w:rsidR="00472767" w:rsidRDefault="00472767" w:rsidP="008B6883">
      <w:pPr>
        <w:pStyle w:val="BodyText2"/>
      </w:pPr>
      <w:r>
        <w:t xml:space="preserve">Granted access on 27/6/2013 to the Javascript API which is available </w:t>
      </w:r>
      <w:hyperlink r:id="rId912" w:history="1">
        <w:r w:rsidRPr="00F511FB">
          <w:rPr>
            <w:rStyle w:val="Hyperlink"/>
          </w:rPr>
          <w:t>here</w:t>
        </w:r>
      </w:hyperlink>
    </w:p>
    <w:p w14:paraId="607D2181" w14:textId="77777777" w:rsidR="00472767" w:rsidRDefault="00472767" w:rsidP="00472767">
      <w:pPr>
        <w:pStyle w:val="Heading5"/>
      </w:pPr>
      <w:r>
        <w:t>Adding Google Fusion Tables to the Map</w:t>
      </w:r>
    </w:p>
    <w:p w14:paraId="3B7B4EEB"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913" w:history="1">
        <w:r w:rsidRPr="00C00639">
          <w:rPr>
            <w:rStyle w:val="Hyperlink"/>
          </w:rPr>
          <w:t>Google Drive</w:t>
        </w:r>
      </w:hyperlink>
      <w:r>
        <w:t xml:space="preserve"> and selecting type ‘Tables’ in the search box at the top:</w:t>
      </w:r>
    </w:p>
    <w:p w14:paraId="048F6D49" w14:textId="77777777" w:rsidR="00472767" w:rsidRDefault="00472767" w:rsidP="00472767">
      <w:pPr>
        <w:pStyle w:val="ListBullet3"/>
      </w:pPr>
      <w:r>
        <w:t>Created a shapefile with the non-point features in ArcGIS</w:t>
      </w:r>
    </w:p>
    <w:p w14:paraId="0D6029D1" w14:textId="77777777" w:rsidR="00472767" w:rsidRDefault="00472767" w:rsidP="00472767">
      <w:pPr>
        <w:pStyle w:val="ListBullet3"/>
      </w:pPr>
      <w:r>
        <w:t>Exported as KMZ and unzipped (LayerToKML)</w:t>
      </w:r>
    </w:p>
    <w:p w14:paraId="3D30F56B" w14:textId="77777777" w:rsidR="00472767" w:rsidRDefault="00472767" w:rsidP="00472767">
      <w:pPr>
        <w:pStyle w:val="ListBullet3"/>
      </w:pPr>
      <w:r>
        <w:t>Created a new Fusion Table by importing this kml file – this had description, name, geometry</w:t>
      </w:r>
    </w:p>
    <w:p w14:paraId="1A43D015" w14:textId="77777777" w:rsidR="00472767" w:rsidRDefault="00472767" w:rsidP="00472767">
      <w:pPr>
        <w:pStyle w:val="ListBullet3"/>
      </w:pPr>
      <w:r>
        <w:t xml:space="preserve">This had docid </w:t>
      </w:r>
      <w:r w:rsidRPr="008D75BD">
        <w:t>1AuX7CDT8jwO-z84u4eyLFBF8zE7FbXe-8vjqKes</w:t>
      </w:r>
    </w:p>
    <w:p w14:paraId="369270AC" w14:textId="77777777" w:rsidR="00472767" w:rsidRDefault="00472767" w:rsidP="00472767">
      <w:pPr>
        <w:pStyle w:val="ListBullet3"/>
      </w:pPr>
      <w:r>
        <w:t>Shared this Google Fusion Table</w:t>
      </w:r>
    </w:p>
    <w:p w14:paraId="2AF9556C" w14:textId="77777777" w:rsidR="00472767" w:rsidRDefault="00472767" w:rsidP="00472767">
      <w:pPr>
        <w:pStyle w:val="ListBullet3"/>
      </w:pPr>
      <w:r>
        <w:t xml:space="preserve">But the clip doesn’t find the Fusion Table because you need a Google Enterprise API account </w:t>
      </w:r>
    </w:p>
    <w:p w14:paraId="3A4EC908" w14:textId="77777777" w:rsidR="00472767" w:rsidRDefault="00472767" w:rsidP="008B6883">
      <w:pPr>
        <w:pStyle w:val="BodyText2"/>
      </w:pPr>
      <w:r>
        <w:t xml:space="preserve">But it looks like you can use </w:t>
      </w:r>
      <w:hyperlink r:id="rId914" w:anchor="map:id=3" w:history="1">
        <w:r w:rsidRPr="00DD575C">
          <w:rPr>
            <w:rStyle w:val="Hyperlink"/>
          </w:rPr>
          <w:t>point</w:t>
        </w:r>
      </w:hyperlink>
      <w:r>
        <w:t xml:space="preserve"> data!</w:t>
      </w:r>
    </w:p>
    <w:p w14:paraId="7B83059B" w14:textId="77777777" w:rsidR="00472767" w:rsidRDefault="00472767" w:rsidP="008B550B">
      <w:pPr>
        <w:pStyle w:val="Code"/>
      </w:pPr>
      <w:r>
        <w:t>var stationary = ee.FeatureCollection("ft:1CwYznUQU5xrGNaxptfAuYyIrFd-ppC3MWvtb2Cw")</w:t>
      </w:r>
    </w:p>
    <w:p w14:paraId="6C7AF302" w14:textId="77777777" w:rsidR="00472767" w:rsidRDefault="00472767" w:rsidP="008B550B">
      <w:pPr>
        <w:pStyle w:val="Code"/>
      </w:pPr>
      <w:r>
        <w:t xml:space="preserve">      .filter(ee.Filter.eq("speed_over",0.0));</w:t>
      </w:r>
    </w:p>
    <w:p w14:paraId="43C97C8D" w14:textId="77777777" w:rsidR="00472767" w:rsidRDefault="00472767" w:rsidP="008B550B">
      <w:pPr>
        <w:pStyle w:val="Code"/>
      </w:pPr>
      <w:r>
        <w:t>addToMap(stationary,{palette:"fd0000"},"Stationary Presences")</w:t>
      </w:r>
    </w:p>
    <w:p w14:paraId="23BC0B8F"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00143ABB" w14:textId="77777777" w:rsidR="00472767" w:rsidRDefault="00472767" w:rsidP="008B550B">
      <w:pPr>
        <w:pStyle w:val="Code"/>
      </w:pPr>
      <w:r w:rsidRPr="0087695E">
        <w:t>&lt;Polygon&gt;&lt;outerBoundaryIs&gt;&lt;LinearRing&gt;&lt;coordinates&gt;102.57274,4.94351,0.0 102.57263,4.9444,0.0 102.5723,4.94497,0.</w:t>
      </w:r>
    </w:p>
    <w:p w14:paraId="231DB9E1" w14:textId="77777777" w:rsidR="00472767" w:rsidRDefault="00472767" w:rsidP="008B550B">
      <w:pPr>
        <w:pStyle w:val="Code"/>
      </w:pPr>
      <w:r>
        <w:t>..</w:t>
      </w:r>
    </w:p>
    <w:p w14:paraId="4670AB14"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B600A89" w14:textId="77777777" w:rsidR="00472767" w:rsidRDefault="00472767" w:rsidP="008B6883">
      <w:pPr>
        <w:pStyle w:val="BodyText2"/>
      </w:pPr>
      <w:r>
        <w:lastRenderedPageBreak/>
        <w:t>Hooray! Heres how to use a Fusion table in GEE:</w:t>
      </w:r>
    </w:p>
    <w:p w14:paraId="5E8115AA" w14:textId="77777777" w:rsidR="00472767" w:rsidRDefault="00472767" w:rsidP="00472767">
      <w:pPr>
        <w:pStyle w:val="ListBullet3"/>
      </w:pPr>
      <w:r>
        <w:t xml:space="preserve">Go </w:t>
      </w:r>
      <w:hyperlink r:id="rId915" w:history="1">
        <w:r w:rsidRPr="00A15E26">
          <w:rPr>
            <w:rStyle w:val="Hyperlink"/>
          </w:rPr>
          <w:t>here</w:t>
        </w:r>
      </w:hyperlink>
    </w:p>
    <w:p w14:paraId="19290A2E" w14:textId="77777777" w:rsidR="00472767" w:rsidRDefault="00472767" w:rsidP="00472767">
      <w:pPr>
        <w:pStyle w:val="ListBullet3"/>
      </w:pPr>
      <w:r>
        <w:t>Create an Empty Fusion Table</w:t>
      </w:r>
    </w:p>
    <w:p w14:paraId="56783E02" w14:textId="77777777" w:rsidR="00472767" w:rsidRDefault="00472767" w:rsidP="00472767">
      <w:pPr>
        <w:pStyle w:val="ListBullet3"/>
      </w:pPr>
      <w:r>
        <w:t>Use the default fields (Text, Number, Location, Date) and double click to edit the row</w:t>
      </w:r>
    </w:p>
    <w:p w14:paraId="5DEFAE83" w14:textId="77777777" w:rsidR="00472767" w:rsidRDefault="00472767" w:rsidP="00472767">
      <w:pPr>
        <w:pStyle w:val="ListBullet3"/>
      </w:pPr>
      <w:r>
        <w:t>Enter the data (for the location I pasted in the kml for Taman Negara) and the current date</w:t>
      </w:r>
    </w:p>
    <w:p w14:paraId="4F06C4FC" w14:textId="77777777" w:rsidR="00472767" w:rsidRDefault="00472767" w:rsidP="00472767">
      <w:pPr>
        <w:pStyle w:val="ListBullet3"/>
      </w:pPr>
      <w:r>
        <w:t>Click on File | Geocode and when it has done click Done</w:t>
      </w:r>
    </w:p>
    <w:p w14:paraId="51BFD8E1" w14:textId="77777777" w:rsidR="00472767" w:rsidRDefault="00472767" w:rsidP="00472767">
      <w:pPr>
        <w:pStyle w:val="ListBullet3"/>
      </w:pPr>
      <w:r>
        <w:t>Make the data Public by sharing it and the following code will show it in GEE Playground</w:t>
      </w:r>
    </w:p>
    <w:p w14:paraId="47F007B4" w14:textId="77777777" w:rsidR="00472767" w:rsidRDefault="00472767" w:rsidP="008B6883">
      <w:pPr>
        <w:pStyle w:val="BodyText2"/>
      </w:pPr>
      <w:r>
        <w:t>And I’ve even managed to import a KML created from the WDPA:</w:t>
      </w:r>
    </w:p>
    <w:p w14:paraId="5E6467AB" w14:textId="77777777" w:rsidR="00472767" w:rsidRDefault="00472767" w:rsidP="00472767">
      <w:pPr>
        <w:pStyle w:val="ListBullet3"/>
      </w:pPr>
      <w:r>
        <w:t>In ArcMap create the layer that you want to import and remove all unnecessary fields, e.g. leave just wdpaid, geometry etc.</w:t>
      </w:r>
    </w:p>
    <w:p w14:paraId="4CE9FECF" w14:textId="77777777" w:rsidR="00472767" w:rsidRDefault="00472767" w:rsidP="00472767">
      <w:pPr>
        <w:pStyle w:val="ListBullet3"/>
      </w:pPr>
      <w:r>
        <w:t>Export the KML using the conversion tools and unzip the kmz to a kml file</w:t>
      </w:r>
    </w:p>
    <w:p w14:paraId="47E1366C" w14:textId="77777777" w:rsidR="00472767" w:rsidRDefault="00472767" w:rsidP="00472767">
      <w:pPr>
        <w:pStyle w:val="ListBullet3"/>
      </w:pPr>
      <w:r>
        <w:t xml:space="preserve">Go </w:t>
      </w:r>
      <w:hyperlink r:id="rId916" w:history="1">
        <w:r w:rsidRPr="00A15E26">
          <w:rPr>
            <w:rStyle w:val="Hyperlink"/>
          </w:rPr>
          <w:t>here</w:t>
        </w:r>
      </w:hyperlink>
      <w:r>
        <w:t xml:space="preserve"> and import a new table from the computer using the kml file</w:t>
      </w:r>
    </w:p>
    <w:p w14:paraId="25F1A44E" w14:textId="77777777" w:rsidR="00472767" w:rsidRDefault="00472767" w:rsidP="00472767">
      <w:pPr>
        <w:pStyle w:val="ListBullet3"/>
      </w:pPr>
      <w:r>
        <w:t>Share the table and then it will work in GEE!</w:t>
      </w:r>
    </w:p>
    <w:p w14:paraId="4238FA5C" w14:textId="77777777" w:rsidR="00472767" w:rsidRDefault="00472767" w:rsidP="008B550B">
      <w:pPr>
        <w:pStyle w:val="Code"/>
      </w:pPr>
      <w:r>
        <w:t>var fc = ee.FeatureCollection('ft:1_WsaRS8TGo_IxtVEXFoZI0gKE1wZwAsEAHTNPAP8');</w:t>
      </w:r>
    </w:p>
    <w:p w14:paraId="1EE973D7" w14:textId="77777777" w:rsidR="00472767" w:rsidRDefault="00472767" w:rsidP="008B550B">
      <w:pPr>
        <w:pStyle w:val="Code"/>
      </w:pPr>
      <w:r>
        <w:t>var image1 = ee.Image().byte().paint(fc);</w:t>
      </w:r>
    </w:p>
    <w:p w14:paraId="7D0DBF77" w14:textId="77777777" w:rsidR="00472767" w:rsidRDefault="00472767" w:rsidP="008B550B">
      <w:pPr>
        <w:pStyle w:val="Code"/>
      </w:pPr>
      <w:r>
        <w:t>Map.addLayer(image1);</w:t>
      </w:r>
    </w:p>
    <w:p w14:paraId="1377398F" w14:textId="77777777" w:rsidR="00472767" w:rsidRDefault="00472767" w:rsidP="008B6883">
      <w:pPr>
        <w:pStyle w:val="BodyText2"/>
      </w:pPr>
      <w:r>
        <w:t xml:space="preserve">Aha! Looks like there are </w:t>
      </w:r>
      <w:hyperlink r:id="rId917" w:anchor="!topic/google-earth-engine-developers/ajSEiOQlEU8" w:history="1">
        <w:r w:rsidRPr="00B90D0E">
          <w:rPr>
            <w:rStyle w:val="Hyperlink"/>
          </w:rPr>
          <w:t>issues</w:t>
        </w:r>
      </w:hyperlink>
      <w:r>
        <w:t xml:space="preserve"> with field names and having more than 1 location field in Fusion Tables.</w:t>
      </w:r>
    </w:p>
    <w:p w14:paraId="5FE7EA34" w14:textId="77777777"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rsidR="00270A0A">
        <w:t>Glacier dataset</w:t>
      </w:r>
      <w:r>
        <w:fldChar w:fldCharType="end"/>
      </w:r>
      <w:r>
        <w:t>) – it is 1.4Gb as a KML file so not sure whether it will work or not. No it wont as the limit on files is 100Mb. Dissolving the glacier dataset as there are lots of overlapping features.</w:t>
      </w:r>
    </w:p>
    <w:p w14:paraId="5F10C320" w14:textId="77777777" w:rsidR="00472767" w:rsidRDefault="00472767" w:rsidP="008B6883">
      <w:pPr>
        <w:pStyle w:val="BodyText2"/>
      </w:pPr>
      <w:r>
        <w:t>Did it with the global urban layers too.</w:t>
      </w:r>
    </w:p>
    <w:p w14:paraId="211A9498"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13C34943"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45DE521A" w14:textId="77777777" w:rsidR="00472767" w:rsidRDefault="00472767" w:rsidP="008B6883">
      <w:pPr>
        <w:pStyle w:val="BodyText2"/>
      </w:pPr>
      <w:r>
        <w:t>But actually only Russia wasn’t rendering properly on GFT so there must be some other size limits in GFT.</w:t>
      </w:r>
    </w:p>
    <w:p w14:paraId="7D008336"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17B6B1AB" w14:textId="77777777" w:rsidR="00472767" w:rsidRDefault="00472767" w:rsidP="008B6883">
      <w:pPr>
        <w:pStyle w:val="BodyText2"/>
      </w:pPr>
      <w:r>
        <w:rPr>
          <w:noProof/>
          <w:lang w:bidi="ar-SA"/>
        </w:rPr>
        <w:drawing>
          <wp:inline distT="0" distB="0" distL="0" distR="0" wp14:anchorId="42618AE7" wp14:editId="331A8C6C">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8">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6CABB1F" w14:textId="77777777" w:rsidR="00472767" w:rsidRPr="00F92017" w:rsidRDefault="00472767" w:rsidP="008B6883">
      <w:pPr>
        <w:pStyle w:val="BodyText2"/>
      </w:pPr>
      <w:r>
        <w:t>Exported India using ogr2ogr and all of the points were present in the kml file, but still it didn’t render properly in GEE.</w:t>
      </w:r>
    </w:p>
    <w:p w14:paraId="3A797179" w14:textId="77777777" w:rsidR="00472767" w:rsidRDefault="00472767" w:rsidP="00472767">
      <w:pPr>
        <w:pStyle w:val="Heading6"/>
      </w:pPr>
      <w:r>
        <w:t>Symbology</w:t>
      </w:r>
    </w:p>
    <w:p w14:paraId="6003074C"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6F3BCE5D" w14:textId="77777777" w:rsidR="00472767" w:rsidRDefault="00472767" w:rsidP="00472767">
      <w:pPr>
        <w:pStyle w:val="Heading6"/>
      </w:pPr>
      <w:r>
        <w:lastRenderedPageBreak/>
        <w:t>Degenerate polygons</w:t>
      </w:r>
    </w:p>
    <w:p w14:paraId="6468CB3B" w14:textId="77777777" w:rsidR="00472767" w:rsidRPr="001D028D" w:rsidRDefault="00472767" w:rsidP="008B6883">
      <w:pPr>
        <w:pStyle w:val="BodyText2"/>
      </w:pPr>
      <w:r>
        <w:t>If you have issues with degenerate polygons then you can copy the FT and in the copy process it seems to clean the data!</w:t>
      </w:r>
    </w:p>
    <w:p w14:paraId="2349839B" w14:textId="77777777" w:rsidR="00472767" w:rsidRDefault="00472767" w:rsidP="00472767">
      <w:pPr>
        <w:pStyle w:val="Heading5"/>
      </w:pPr>
      <w:r>
        <w:t>Debugging</w:t>
      </w:r>
    </w:p>
    <w:p w14:paraId="564A9DBC" w14:textId="77777777" w:rsidR="00B13D76" w:rsidRDefault="00B13D76" w:rsidP="00B13D76">
      <w:pPr>
        <w:pStyle w:val="Heading6"/>
      </w:pPr>
      <w:r>
        <w:t>Map IDs</w:t>
      </w:r>
    </w:p>
    <w:p w14:paraId="079219A1" w14:textId="77777777" w:rsidR="00B13D76" w:rsidRDefault="00B13D76" w:rsidP="008B6883">
      <w:pPr>
        <w:pStyle w:val="BodyText2"/>
      </w:pPr>
      <w:r>
        <w:t>If a task fails you can see which feature it failed on by filtering on the system:id:</w:t>
      </w:r>
    </w:p>
    <w:p w14:paraId="0AEDF149" w14:textId="77777777" w:rsidR="00B13D76" w:rsidRDefault="00B13D76" w:rsidP="008B550B">
      <w:pPr>
        <w:pStyle w:val="Code"/>
      </w:pPr>
      <w:r>
        <w:t>waterPolygons = waterPolygons.map(function(feature){</w:t>
      </w:r>
    </w:p>
    <w:p w14:paraId="654E2F0C" w14:textId="77777777" w:rsidR="00B13D76" w:rsidRDefault="00B13D76" w:rsidP="008B550B">
      <w:pPr>
        <w:pStyle w:val="Code"/>
      </w:pPr>
      <w:r>
        <w:t xml:space="preserve">  return feature.set("id", feature.id());</w:t>
      </w:r>
    </w:p>
    <w:p w14:paraId="036FBBAD" w14:textId="77777777" w:rsidR="00B13D76" w:rsidRDefault="00B13D76" w:rsidP="008B550B">
      <w:pPr>
        <w:pStyle w:val="Code"/>
      </w:pPr>
      <w:r>
        <w:t>});</w:t>
      </w:r>
    </w:p>
    <w:p w14:paraId="707F86EE" w14:textId="77777777" w:rsidR="00B13D76" w:rsidRPr="00B13D76" w:rsidRDefault="00B13D76" w:rsidP="008B550B">
      <w:pPr>
        <w:pStyle w:val="Code"/>
      </w:pPr>
      <w:r>
        <w:t>var issue = waterPolygons.filterMetadata("id", "equals", "11573");</w:t>
      </w:r>
    </w:p>
    <w:p w14:paraId="6768434E" w14:textId="77777777" w:rsidR="00B13D76" w:rsidRDefault="00B13D76" w:rsidP="00B13D76">
      <w:pPr>
        <w:pStyle w:val="Heading6"/>
      </w:pPr>
      <w:r>
        <w:t>Calls</w:t>
      </w:r>
    </w:p>
    <w:p w14:paraId="25EB0870" w14:textId="77777777"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44AF8941" w14:textId="77777777" w:rsidR="00472767" w:rsidRDefault="00472767" w:rsidP="008B6883">
      <w:pPr>
        <w:pStyle w:val="BodyText2"/>
      </w:pPr>
      <w:r>
        <w:t>You can see the API that is created dynamically by:</w:t>
      </w:r>
    </w:p>
    <w:p w14:paraId="1D3150EA" w14:textId="77777777" w:rsidR="00472767" w:rsidRDefault="00472767" w:rsidP="00472767">
      <w:pPr>
        <w:pStyle w:val="ListBullet2"/>
      </w:pPr>
      <w:r>
        <w:t xml:space="preserve">Open </w:t>
      </w:r>
      <w:r w:rsidRPr="00990B15">
        <w:t>Chrome</w:t>
      </w:r>
      <w:r>
        <w:t xml:space="preserve"> Developer Tools</w:t>
      </w:r>
    </w:p>
    <w:p w14:paraId="07F9F3BB" w14:textId="77777777" w:rsidR="00472767" w:rsidRDefault="00472767" w:rsidP="00472767">
      <w:pPr>
        <w:pStyle w:val="ListBullet2"/>
      </w:pPr>
      <w:r>
        <w:t>Open the Earth Engine Playground</w:t>
      </w:r>
    </w:p>
    <w:p w14:paraId="1B0814CB" w14:textId="77777777" w:rsidR="00472767" w:rsidRDefault="00472767" w:rsidP="00472767">
      <w:pPr>
        <w:pStyle w:val="ListBullet2"/>
      </w:pPr>
      <w:r>
        <w:t>In the Dev tools go to the Network tab and click on XHR at the bottom</w:t>
      </w:r>
    </w:p>
    <w:p w14:paraId="20126AA4" w14:textId="77777777" w:rsidR="00472767" w:rsidRDefault="00472767" w:rsidP="00472767">
      <w:pPr>
        <w:pStyle w:val="ListBullet2"/>
      </w:pPr>
      <w:r>
        <w:t xml:space="preserve">Click on algorithms/api in the left tab (this is the reponse to </w:t>
      </w:r>
      <w:hyperlink r:id="rId919" w:history="1">
        <w:r>
          <w:rPr>
            <w:rStyle w:val="Hyperlink"/>
          </w:rPr>
          <w:t>https://ee-api.appspot.com/api/algorithms</w:t>
        </w:r>
      </w:hyperlink>
      <w:r>
        <w:t>)</w:t>
      </w:r>
    </w:p>
    <w:p w14:paraId="7D91E692"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61477CCD" w14:textId="77777777" w:rsidR="00472767" w:rsidRPr="00973538" w:rsidRDefault="00472767" w:rsidP="008B550B">
      <w:pPr>
        <w:pStyle w:val="Code"/>
      </w:pPr>
      <w:r w:rsidRPr="00660B88">
        <w:t>print("Dimensions:" + testImage.get("system:bands").getInfo().B1.dimensions);</w:t>
      </w:r>
    </w:p>
    <w:p w14:paraId="0E8BB7CA" w14:textId="77777777" w:rsidR="00472767" w:rsidRDefault="00472767" w:rsidP="00472767">
      <w:pPr>
        <w:pStyle w:val="Heading5"/>
      </w:pPr>
      <w:r>
        <w:t>Downloading</w:t>
      </w:r>
    </w:p>
    <w:p w14:paraId="211688C4" w14:textId="77777777" w:rsidR="00472767" w:rsidRDefault="00472767" w:rsidP="008B6883">
      <w:pPr>
        <w:pStyle w:val="BodyText2"/>
      </w:pPr>
      <w:r>
        <w:t>Easy:</w:t>
      </w:r>
    </w:p>
    <w:p w14:paraId="78898C82" w14:textId="77777777" w:rsidR="00472767" w:rsidRDefault="00472767" w:rsidP="008B550B">
      <w:pPr>
        <w:pStyle w:val="Code"/>
      </w:pPr>
      <w:r>
        <w:t xml:space="preserve">    water_thumbnail = collection.mean().getThumbUrl({</w:t>
      </w:r>
    </w:p>
    <w:p w14:paraId="4FE0581A" w14:textId="77777777" w:rsidR="00472767" w:rsidRDefault="00472767" w:rsidP="008B550B">
      <w:pPr>
        <w:pStyle w:val="Code"/>
      </w:pPr>
      <w:r>
        <w:t xml:space="preserve">    'size': '1000',</w:t>
      </w:r>
    </w:p>
    <w:p w14:paraId="6CA0C777" w14:textId="77777777" w:rsidR="00472767" w:rsidRDefault="00472767" w:rsidP="008B550B">
      <w:pPr>
        <w:pStyle w:val="Code"/>
      </w:pPr>
      <w:r>
        <w:t xml:space="preserve">    'region': [[-70, -48], [-65, -48], [-65, -45], [-70, -45]],</w:t>
      </w:r>
    </w:p>
    <w:p w14:paraId="6F112141" w14:textId="77777777" w:rsidR="00472767" w:rsidRDefault="00472767" w:rsidP="008B550B">
      <w:pPr>
        <w:pStyle w:val="Code"/>
      </w:pPr>
      <w:r>
        <w:t xml:space="preserve">    'min':0, </w:t>
      </w:r>
    </w:p>
    <w:p w14:paraId="7F35B2B8" w14:textId="77777777" w:rsidR="00472767" w:rsidRDefault="00472767" w:rsidP="008B550B">
      <w:pPr>
        <w:pStyle w:val="Code"/>
      </w:pPr>
      <w:r>
        <w:t xml:space="preserve">    'max':3,</w:t>
      </w:r>
    </w:p>
    <w:p w14:paraId="4A1643A4" w14:textId="77777777" w:rsidR="00472767" w:rsidRDefault="00472767" w:rsidP="008B550B">
      <w:pPr>
        <w:pStyle w:val="Code"/>
      </w:pPr>
      <w:r>
        <w:t xml:space="preserve">    'palette': '444444,000000,ffffff,0000ff'</w:t>
      </w:r>
    </w:p>
    <w:p w14:paraId="532DBBBA" w14:textId="77777777" w:rsidR="00472767" w:rsidRDefault="00472767" w:rsidP="008B550B">
      <w:pPr>
        <w:pStyle w:val="Code"/>
      </w:pPr>
      <w:r>
        <w:t xml:space="preserve">    })</w:t>
      </w:r>
    </w:p>
    <w:p w14:paraId="1C879D8C" w14:textId="77777777" w:rsidR="00472767" w:rsidRPr="007568FA" w:rsidRDefault="00472767" w:rsidP="008B550B">
      <w:pPr>
        <w:pStyle w:val="Code"/>
      </w:pPr>
      <w:r>
        <w:t xml:space="preserve">   collection.mean().getDownloadUrl({'region':[[-70, -48], [-68, -48], [-68, -45], [-70, -45]],'scale':30})</w:t>
      </w:r>
    </w:p>
    <w:p w14:paraId="19B3C892" w14:textId="77777777" w:rsidR="00472767" w:rsidRDefault="00472767" w:rsidP="00472767">
      <w:pPr>
        <w:pStyle w:val="Heading5"/>
      </w:pPr>
      <w:r>
        <w:t>Docs</w:t>
      </w:r>
    </w:p>
    <w:p w14:paraId="2122522C" w14:textId="77777777" w:rsidR="00472767" w:rsidRDefault="00472767" w:rsidP="008B6883">
      <w:pPr>
        <w:pStyle w:val="BodyText2"/>
      </w:pPr>
      <w:r>
        <w:t>Arent very good. This section gives extra info on some of the methods that aren’t well documented.</w:t>
      </w:r>
    </w:p>
    <w:p w14:paraId="3CB72040"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85D0EEA" w14:textId="77777777" w:rsidR="00472767" w:rsidRDefault="00472767" w:rsidP="00472767">
      <w:pPr>
        <w:pStyle w:val="Heading5"/>
      </w:pPr>
      <w:r>
        <w:t>Environment-enabled</w:t>
      </w:r>
    </w:p>
    <w:p w14:paraId="051214C8"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21B3F41B" w14:textId="77777777" w:rsidR="00472767" w:rsidRDefault="00472767" w:rsidP="00472767">
      <w:pPr>
        <w:pStyle w:val="Heading5"/>
      </w:pPr>
      <w:r>
        <w:t>Examples</w:t>
      </w:r>
    </w:p>
    <w:p w14:paraId="0FA8732C" w14:textId="77777777" w:rsidR="00472767" w:rsidRPr="00F00F3A" w:rsidRDefault="00472767" w:rsidP="008B6883">
      <w:pPr>
        <w:pStyle w:val="BodyText2"/>
      </w:pPr>
      <w:r>
        <w:t>Going through the examples.</w:t>
      </w:r>
    </w:p>
    <w:p w14:paraId="4C571DC6" w14:textId="77777777" w:rsidR="00472767" w:rsidRPr="00874AA2" w:rsidRDefault="00472767" w:rsidP="008B6883">
      <w:pPr>
        <w:pStyle w:val="BodyText2"/>
      </w:pPr>
      <w:r>
        <w:t xml:space="preserve">The image was described as </w:t>
      </w:r>
      <w:r w:rsidRPr="00874AA2">
        <w:t>10.61GB</w:t>
      </w:r>
      <w:r>
        <w:t>.</w:t>
      </w:r>
    </w:p>
    <w:p w14:paraId="451E1703" w14:textId="77777777" w:rsidR="00472767" w:rsidRDefault="00472767" w:rsidP="00472767">
      <w:pPr>
        <w:pStyle w:val="Heading5"/>
      </w:pPr>
      <w:r>
        <w:t>GeoJSON</w:t>
      </w:r>
    </w:p>
    <w:p w14:paraId="2E659F04" w14:textId="77777777" w:rsidR="00472767" w:rsidRDefault="00472767" w:rsidP="008B6883">
      <w:pPr>
        <w:pStyle w:val="BodyText2"/>
      </w:pPr>
      <w:r>
        <w:t>Creating a geometry object from geojson:</w:t>
      </w:r>
    </w:p>
    <w:p w14:paraId="0B921687" w14:textId="77777777" w:rsidR="00472767" w:rsidRDefault="00472767" w:rsidP="008B550B">
      <w:pPr>
        <w:pStyle w:val="Code"/>
      </w:pPr>
      <w:r>
        <w:t>var g = {</w:t>
      </w:r>
    </w:p>
    <w:p w14:paraId="7E76E3C0" w14:textId="77777777" w:rsidR="00472767" w:rsidRDefault="00472767" w:rsidP="008B550B">
      <w:pPr>
        <w:pStyle w:val="Code"/>
      </w:pPr>
      <w:r>
        <w:t xml:space="preserve">  "type":"Point",</w:t>
      </w:r>
    </w:p>
    <w:p w14:paraId="320C2B1F" w14:textId="77777777" w:rsidR="00472767" w:rsidRDefault="00472767" w:rsidP="008B550B">
      <w:pPr>
        <w:pStyle w:val="Code"/>
      </w:pPr>
      <w:r>
        <w:lastRenderedPageBreak/>
        <w:t xml:space="preserve">  "coordinates":[100,0],</w:t>
      </w:r>
    </w:p>
    <w:p w14:paraId="17DF0D2B" w14:textId="77777777" w:rsidR="00472767" w:rsidRDefault="00472767" w:rsidP="008B550B">
      <w:pPr>
        <w:pStyle w:val="Code"/>
      </w:pPr>
      <w:r>
        <w:t xml:space="preserve">  "crs": {</w:t>
      </w:r>
    </w:p>
    <w:p w14:paraId="6308FA58" w14:textId="77777777" w:rsidR="00472767" w:rsidRDefault="00472767" w:rsidP="008B550B">
      <w:pPr>
        <w:pStyle w:val="Code"/>
      </w:pPr>
      <w:r>
        <w:t xml:space="preserve">    "type": "name",</w:t>
      </w:r>
    </w:p>
    <w:p w14:paraId="6A78E5FF" w14:textId="77777777" w:rsidR="00472767" w:rsidRDefault="00472767" w:rsidP="008B550B">
      <w:pPr>
        <w:pStyle w:val="Code"/>
      </w:pPr>
      <w:r>
        <w:t xml:space="preserve">    "properties": {</w:t>
      </w:r>
    </w:p>
    <w:p w14:paraId="3B1C5449" w14:textId="77777777" w:rsidR="00472767" w:rsidRDefault="00472767" w:rsidP="008B550B">
      <w:pPr>
        <w:pStyle w:val="Code"/>
      </w:pPr>
      <w:r>
        <w:t xml:space="preserve">      "name": "EPSG:3857"</w:t>
      </w:r>
    </w:p>
    <w:p w14:paraId="48DA3688" w14:textId="77777777" w:rsidR="00472767" w:rsidRDefault="00472767" w:rsidP="008B550B">
      <w:pPr>
        <w:pStyle w:val="Code"/>
      </w:pPr>
      <w:r>
        <w:t xml:space="preserve">      }</w:t>
      </w:r>
    </w:p>
    <w:p w14:paraId="766ADA37" w14:textId="77777777" w:rsidR="00472767" w:rsidRDefault="00472767" w:rsidP="008B550B">
      <w:pPr>
        <w:pStyle w:val="Code"/>
      </w:pPr>
      <w:r>
        <w:t xml:space="preserve">    }</w:t>
      </w:r>
    </w:p>
    <w:p w14:paraId="7C4275E0" w14:textId="77777777" w:rsidR="00472767" w:rsidRDefault="00472767" w:rsidP="008B550B">
      <w:pPr>
        <w:pStyle w:val="Code"/>
      </w:pPr>
      <w:r>
        <w:t xml:space="preserve">  };</w:t>
      </w:r>
    </w:p>
    <w:p w14:paraId="1CB102FF" w14:textId="77777777" w:rsidR="00472767" w:rsidRPr="0019375B" w:rsidRDefault="00472767" w:rsidP="008B550B">
      <w:pPr>
        <w:pStyle w:val="Code"/>
      </w:pPr>
      <w:r>
        <w:t>var p = ee.Geometry(g);</w:t>
      </w:r>
    </w:p>
    <w:p w14:paraId="4DCCA469" w14:textId="77777777" w:rsidR="00544598" w:rsidRDefault="00544598" w:rsidP="00544598">
      <w:pPr>
        <w:pStyle w:val="Heading5"/>
      </w:pPr>
      <w:r>
        <w:t>Import/Export</w:t>
      </w:r>
    </w:p>
    <w:p w14:paraId="3ECC3DB1" w14:textId="77777777" w:rsidR="00544598" w:rsidRDefault="00544598" w:rsidP="00544598">
      <w:pPr>
        <w:pStyle w:val="Heading6"/>
      </w:pPr>
      <w:r>
        <w:t>Import</w:t>
      </w:r>
    </w:p>
    <w:p w14:paraId="3C677835" w14:textId="77777777" w:rsidR="00544598" w:rsidRPr="00544598" w:rsidRDefault="00544598" w:rsidP="008B6883">
      <w:pPr>
        <w:pStyle w:val="BodyText2"/>
      </w:pPr>
    </w:p>
    <w:p w14:paraId="687B58FA" w14:textId="77777777" w:rsidR="00544598" w:rsidRDefault="00544598" w:rsidP="00544598">
      <w:pPr>
        <w:pStyle w:val="Heading7"/>
      </w:pPr>
      <w:r>
        <w:t>Table Upload</w:t>
      </w:r>
    </w:p>
    <w:p w14:paraId="5F1152D9" w14:textId="77777777" w:rsidR="00494859" w:rsidRDefault="00544598" w:rsidP="008B6883">
      <w:pPr>
        <w:pStyle w:val="BodyText2"/>
      </w:pPr>
      <w:r>
        <w:t xml:space="preserve">This feature became available in June 2017. </w:t>
      </w:r>
    </w:p>
    <w:p w14:paraId="36A43B7B" w14:textId="77777777" w:rsidR="00544598" w:rsidRDefault="00544598" w:rsidP="008B6883">
      <w:pPr>
        <w:pStyle w:val="BodyText2"/>
      </w:pPr>
      <w:r>
        <w:t xml:space="preserve">Uploading the Coral Reef dataset from TNC - it </w:t>
      </w:r>
      <w:r w:rsidR="00A77C04">
        <w:t>took 4 days and then there was an internal error.</w:t>
      </w:r>
    </w:p>
    <w:p w14:paraId="558A9FB2" w14:textId="77777777" w:rsidR="00494859" w:rsidRDefault="00494859" w:rsidP="008B6883">
      <w:pPr>
        <w:pStyle w:val="BodyText2"/>
      </w:pPr>
      <w:r>
        <w:t xml:space="preserve">Uploading the August 2017 WDPA Polygons - </w:t>
      </w:r>
      <w:r w:rsidR="005A7F12">
        <w:t>failed after 56 minutes:</w:t>
      </w:r>
    </w:p>
    <w:p w14:paraId="421D4A7A" w14:textId="77777777" w:rsidR="005A7F12" w:rsidRPr="00544598" w:rsidRDefault="005A7F12" w:rsidP="005A7F12">
      <w:pPr>
        <w:pStyle w:val="GoogleEarthEngineError"/>
      </w:pPr>
      <w:r w:rsidRPr="005A7F12">
        <w:t>Error: Encountered 50 bad features during table ingestion.</w:t>
      </w:r>
    </w:p>
    <w:p w14:paraId="78BF09DA" w14:textId="77777777" w:rsidR="00544598" w:rsidRDefault="00544598" w:rsidP="00544598">
      <w:pPr>
        <w:pStyle w:val="Heading6"/>
      </w:pPr>
      <w:r>
        <w:t>Exporting</w:t>
      </w:r>
    </w:p>
    <w:p w14:paraId="53E9E0BD" w14:textId="77777777" w:rsidR="00544598" w:rsidRDefault="00544598" w:rsidP="008B6883">
      <w:pPr>
        <w:pStyle w:val="BodyText2"/>
      </w:pPr>
      <w:r>
        <w:t>Started the following export to Google Cloud Storage at 16:20 on 19/10/16:</w:t>
      </w:r>
    </w:p>
    <w:p w14:paraId="4E5F85E8" w14:textId="7777777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41A0E78E" w14:textId="77777777" w:rsidR="006A044E" w:rsidRDefault="006A044E" w:rsidP="006A044E">
      <w:pPr>
        <w:pStyle w:val="Heading5"/>
      </w:pPr>
      <w:r>
        <w:t>UI Components</w:t>
      </w:r>
    </w:p>
    <w:p w14:paraId="54DFF6FF" w14:textId="77777777" w:rsidR="006A044E" w:rsidRPr="006A044E" w:rsidRDefault="006A044E" w:rsidP="008B6883">
      <w:pPr>
        <w:pStyle w:val="BodyText2"/>
      </w:pPr>
      <w:r>
        <w:t>I have an example of using UI components in ‘</w:t>
      </w:r>
      <w:r w:rsidRPr="006A044E">
        <w:t>Habitat Mapping/Intertidal - Unsupervised Classification</w:t>
      </w:r>
      <w:r>
        <w:t>’.</w:t>
      </w:r>
    </w:p>
    <w:p w14:paraId="2F136842" w14:textId="77777777" w:rsidR="00472767" w:rsidRDefault="00472767" w:rsidP="007D2F52">
      <w:pPr>
        <w:pStyle w:val="Heading4"/>
      </w:pPr>
      <w:r>
        <w:t>Python API</w:t>
      </w:r>
    </w:p>
    <w:p w14:paraId="16937ABB" w14:textId="77777777" w:rsidR="00472767" w:rsidRDefault="00472767" w:rsidP="008B6883">
      <w:pPr>
        <w:pStyle w:val="BodyText2"/>
      </w:pPr>
      <w:r>
        <w:t xml:space="preserve">To use the Python API follow the instructions </w:t>
      </w:r>
      <w:hyperlink r:id="rId920" w:history="1">
        <w:r w:rsidRPr="00F511FB">
          <w:rPr>
            <w:rStyle w:val="Hyperlink"/>
          </w:rPr>
          <w:t>here</w:t>
        </w:r>
      </w:hyperlink>
      <w:r>
        <w:t xml:space="preserve"> to create an</w:t>
      </w:r>
      <w:r w:rsidRPr="00F511FB">
        <w:t xml:space="preserve"> OAuth2 Service Account to Access Earth Engine</w:t>
      </w:r>
      <w:r>
        <w:t>.</w:t>
      </w:r>
    </w:p>
    <w:p w14:paraId="32D807BD" w14:textId="77777777" w:rsidR="00472767" w:rsidRDefault="00472767" w:rsidP="008B6883">
      <w:pPr>
        <w:pStyle w:val="BodyText2"/>
      </w:pPr>
      <w:r>
        <w:t xml:space="preserve">Service Account Name: </w:t>
      </w:r>
      <w:r>
        <w:tab/>
        <w:t>Google Earth Engine Python Service Account</w:t>
      </w:r>
    </w:p>
    <w:p w14:paraId="24ADB328" w14:textId="77777777" w:rsidR="00472767" w:rsidRDefault="00472767" w:rsidP="00472767">
      <w:pPr>
        <w:pStyle w:val="BodyText"/>
      </w:pPr>
      <w:r>
        <w:t xml:space="preserve">Private Key Password: </w:t>
      </w:r>
      <w:r>
        <w:tab/>
        <w:t>notasecret</w:t>
      </w:r>
    </w:p>
    <w:p w14:paraId="36BEC2AC"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4F3F22B7" w14:textId="77777777" w:rsidR="00472767" w:rsidRDefault="00472767" w:rsidP="008B6883">
      <w:pPr>
        <w:pStyle w:val="BodyText2"/>
      </w:pPr>
      <w:r>
        <w:t xml:space="preserve">Manage the various API and Service information using the Google APIs Dashboard </w:t>
      </w:r>
      <w:hyperlink r:id="rId921"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922" w:anchor="!topic/google-earth-engine-developers/4sexvnVA8xw" w:history="1">
        <w:r w:rsidRPr="00D11CC5">
          <w:rPr>
            <w:rStyle w:val="Hyperlink"/>
          </w:rPr>
          <w:t>Developers</w:t>
        </w:r>
      </w:hyperlink>
      <w:r>
        <w:t xml:space="preserve"> forum.</w:t>
      </w:r>
    </w:p>
    <w:p w14:paraId="4423A557" w14:textId="77777777" w:rsidR="00472767" w:rsidRDefault="00472767" w:rsidP="00472767">
      <w:pPr>
        <w:pStyle w:val="Heading5"/>
      </w:pPr>
      <w:r w:rsidRPr="008F040E">
        <w:t>Setting Up Authentication Credentials</w:t>
      </w:r>
    </w:p>
    <w:p w14:paraId="268AD2CC" w14:textId="77777777" w:rsidR="00472767" w:rsidRDefault="00472767" w:rsidP="00472767">
      <w:pPr>
        <w:pStyle w:val="Heading6"/>
      </w:pPr>
      <w:r>
        <w:t>Using a Google Service Account</w:t>
      </w:r>
    </w:p>
    <w:p w14:paraId="36C5ADEF" w14:textId="77777777" w:rsidR="00472767" w:rsidRDefault="00472767" w:rsidP="008B6883">
      <w:pPr>
        <w:pStyle w:val="BodyText2"/>
      </w:pPr>
      <w:r>
        <w:t>This was the old way and has been deprecated.</w:t>
      </w:r>
    </w:p>
    <w:p w14:paraId="58AE6AC9" w14:textId="77777777" w:rsidR="00472767" w:rsidRPr="00365424" w:rsidRDefault="00472767" w:rsidP="00472767">
      <w:pPr>
        <w:pStyle w:val="Heading6"/>
      </w:pPr>
      <w:r>
        <w:t>Using OAuth authentication</w:t>
      </w:r>
    </w:p>
    <w:p w14:paraId="36438D5E" w14:textId="77777777" w:rsidR="00472767" w:rsidRDefault="00472767" w:rsidP="008B6883">
      <w:pPr>
        <w:pStyle w:val="BodyText2"/>
      </w:pPr>
      <w:r>
        <w:t xml:space="preserve">On 6/3/15 following instructions </w:t>
      </w:r>
      <w:hyperlink r:id="rId923"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58931BA6" w14:textId="77777777" w:rsidR="00472767" w:rsidRDefault="00472767" w:rsidP="008B550B">
      <w:pPr>
        <w:pStyle w:val="Unix"/>
      </w:pPr>
      <w:r>
        <w:t>[1]+  Stopped                 python authenticate.py</w:t>
      </w:r>
    </w:p>
    <w:p w14:paraId="1E989A9B" w14:textId="77777777" w:rsidR="00472767" w:rsidRDefault="00472767" w:rsidP="008B550B">
      <w:pPr>
        <w:pStyle w:val="Unix"/>
      </w:pPr>
      <w:r>
        <w:t>[webuser@h05-dev-vm3 ee]$ python -c "import ee; ee.Initialize()"</w:t>
      </w:r>
    </w:p>
    <w:p w14:paraId="5F6FE3FB" w14:textId="77777777" w:rsidR="00472767" w:rsidRDefault="00472767" w:rsidP="008B550B">
      <w:pPr>
        <w:pStyle w:val="Unix"/>
      </w:pPr>
      <w:r>
        <w:t>/usr/lib/python2.6/site-packages/ee/serializer.py:11: DeprecationWarning: the md5 module is deprecated; use hashlib instead</w:t>
      </w:r>
    </w:p>
    <w:p w14:paraId="6289EC73" w14:textId="77777777" w:rsidR="00472767" w:rsidRDefault="00472767" w:rsidP="008B550B">
      <w:pPr>
        <w:pStyle w:val="Unix"/>
      </w:pPr>
      <w:r>
        <w:t xml:space="preserve">  import md5</w:t>
      </w:r>
    </w:p>
    <w:p w14:paraId="6040D091" w14:textId="77777777" w:rsidR="00472767" w:rsidRDefault="00472767" w:rsidP="008B550B">
      <w:pPr>
        <w:pStyle w:val="Unix"/>
      </w:pPr>
      <w:r>
        <w:t>Traceback (most recent call last):</w:t>
      </w:r>
    </w:p>
    <w:p w14:paraId="318E2DE2" w14:textId="77777777" w:rsidR="00472767" w:rsidRDefault="00472767" w:rsidP="008B550B">
      <w:pPr>
        <w:pStyle w:val="Unix"/>
      </w:pPr>
      <w:r>
        <w:lastRenderedPageBreak/>
        <w:t xml:space="preserve">  File "&lt;string&gt;", line 1, in &lt;module&gt;</w:t>
      </w:r>
    </w:p>
    <w:p w14:paraId="3682FD76" w14:textId="77777777" w:rsidR="00472767" w:rsidRDefault="00472767" w:rsidP="008B550B">
      <w:pPr>
        <w:pStyle w:val="Unix"/>
      </w:pPr>
      <w:r>
        <w:t xml:space="preserve">  File "/usr/lib/python2.6/site-packages/ee/__init__.py", line 79, in Initialize</w:t>
      </w:r>
    </w:p>
    <w:p w14:paraId="5A4260D9" w14:textId="77777777" w:rsidR="00472767" w:rsidRDefault="00472767" w:rsidP="008B550B">
      <w:pPr>
        <w:pStyle w:val="Unix"/>
      </w:pPr>
      <w:r>
        <w:t xml:space="preserve">    credentials = _GetPersistentCredentials()</w:t>
      </w:r>
    </w:p>
    <w:p w14:paraId="3F8A3B86" w14:textId="77777777" w:rsidR="00472767" w:rsidRDefault="00472767" w:rsidP="008B550B">
      <w:pPr>
        <w:pStyle w:val="Unix"/>
      </w:pPr>
      <w:r>
        <w:t xml:space="preserve">  File "/usr/lib/python2.6/site-packages/ee/__init__.py", line 143, in _GetPersistentCredentials</w:t>
      </w:r>
    </w:p>
    <w:p w14:paraId="351A6397" w14:textId="77777777" w:rsidR="00472767" w:rsidRDefault="00472767" w:rsidP="008B550B">
      <w:pPr>
        <w:pStyle w:val="Unix"/>
      </w:pPr>
      <w:r>
        <w:t xml:space="preserve">    (sys.executable, script))</w:t>
      </w:r>
    </w:p>
    <w:p w14:paraId="506B5E83" w14:textId="77777777" w:rsidR="00472767" w:rsidRDefault="00472767" w:rsidP="008B550B">
      <w:pPr>
        <w:pStyle w:val="Unix"/>
      </w:pPr>
      <w:r>
        <w:t>ee.ee_exception.EEException: Please authorize access to your Earth Engine account by running</w:t>
      </w:r>
    </w:p>
    <w:p w14:paraId="4215AC72" w14:textId="77777777" w:rsidR="00472767" w:rsidRDefault="00472767" w:rsidP="008B550B">
      <w:pPr>
        <w:pStyle w:val="Unix"/>
      </w:pPr>
    </w:p>
    <w:p w14:paraId="5485579F" w14:textId="77777777" w:rsidR="00472767" w:rsidRDefault="00472767" w:rsidP="008B550B">
      <w:pPr>
        <w:pStyle w:val="Unix"/>
      </w:pPr>
      <w:r>
        <w:t>/usr/bin/python /usr/lib/python2.6/site-packages/ee/authenticate.py</w:t>
      </w:r>
    </w:p>
    <w:p w14:paraId="1A7F502C" w14:textId="77777777" w:rsidR="00472767" w:rsidRDefault="00472767" w:rsidP="008B550B">
      <w:pPr>
        <w:pStyle w:val="Unix"/>
      </w:pPr>
    </w:p>
    <w:p w14:paraId="2133608F" w14:textId="77777777" w:rsidR="00472767" w:rsidRDefault="00472767" w:rsidP="008B550B">
      <w:pPr>
        <w:pStyle w:val="Unix"/>
      </w:pPr>
      <w:r>
        <w:t>and then retry.</w:t>
      </w:r>
    </w:p>
    <w:p w14:paraId="4B0C06BF" w14:textId="77777777" w:rsidR="00472767" w:rsidRDefault="00472767" w:rsidP="008B550B">
      <w:pPr>
        <w:pStyle w:val="Unix"/>
      </w:pPr>
      <w:r>
        <w:t>[webuser@h05-dev-vm3 ~]$ cd ../../usr/lib/python2.6/site-packages/ee/</w:t>
      </w:r>
    </w:p>
    <w:p w14:paraId="276B9B17" w14:textId="77777777" w:rsidR="00472767" w:rsidRDefault="00472767" w:rsidP="008B550B">
      <w:pPr>
        <w:pStyle w:val="Unix"/>
      </w:pPr>
      <w:r>
        <w:t>[webuser@h05-dev-vm3 ee]$ python authenticate.py</w:t>
      </w:r>
    </w:p>
    <w:p w14:paraId="662982B1" w14:textId="77777777" w:rsidR="00472767" w:rsidRDefault="00472767" w:rsidP="008B6883">
      <w:pPr>
        <w:pStyle w:val="BodyText2"/>
      </w:pPr>
      <w:r>
        <w:t>This opens the Google authentication app but fails to open the browser. Trying on my local machine from the command prompt:</w:t>
      </w:r>
    </w:p>
    <w:p w14:paraId="6187A920" w14:textId="77777777" w:rsidR="00472767" w:rsidRDefault="00472767" w:rsidP="008B550B">
      <w:pPr>
        <w:pStyle w:val="Unix"/>
      </w:pPr>
      <w:r w:rsidRPr="00B57F22">
        <w:t>C:\Anaconda\python.exe C:\Anaconda\lib\site-packages\ee\authenticate.py</w:t>
      </w:r>
    </w:p>
    <w:p w14:paraId="2C700EE3"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61F7E145"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924"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7D8A06DA"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3335E3E4" w14:textId="77777777" w:rsidR="00472767" w:rsidRDefault="00472767" w:rsidP="008B550B">
      <w:pPr>
        <w:pStyle w:val="Unix"/>
      </w:pPr>
      <w:r w:rsidRPr="002A584F">
        <w:t>[webuser@h05-dev-vm3 ~]$ chmod go+x ~/.config</w:t>
      </w:r>
    </w:p>
    <w:p w14:paraId="35745DB2"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4C3B5486" w14:textId="77777777" w:rsidR="00472767" w:rsidRDefault="00472767" w:rsidP="00472767">
      <w:pPr>
        <w:pStyle w:val="Heading5"/>
      </w:pPr>
      <w:r>
        <w:t>Installing</w:t>
      </w:r>
    </w:p>
    <w:p w14:paraId="1B2670DF" w14:textId="77777777" w:rsidR="00472767" w:rsidRDefault="00472767" w:rsidP="008B6883">
      <w:pPr>
        <w:pStyle w:val="BodyText2"/>
      </w:pPr>
      <w:r>
        <w:t xml:space="preserve">Source files are available </w:t>
      </w:r>
      <w:hyperlink r:id="rId925"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2CC4ECD6" w14:textId="77777777" w:rsidR="00472767" w:rsidRDefault="00472767" w:rsidP="008B550B">
      <w:pPr>
        <w:pStyle w:val="Code"/>
      </w:pPr>
      <w:r>
        <w:t>&gt;&gt;&gt; import ee</w:t>
      </w:r>
    </w:p>
    <w:p w14:paraId="19BE8EB5" w14:textId="77777777" w:rsidR="00472767" w:rsidRDefault="00472767" w:rsidP="008B550B">
      <w:pPr>
        <w:pStyle w:val="Code"/>
      </w:pPr>
      <w:r>
        <w:t>Traceback (most recent call last):</w:t>
      </w:r>
    </w:p>
    <w:p w14:paraId="3E757BBD" w14:textId="77777777" w:rsidR="00472767" w:rsidRDefault="00472767" w:rsidP="008B550B">
      <w:pPr>
        <w:pStyle w:val="Code"/>
      </w:pPr>
      <w:r>
        <w:t xml:space="preserve">  File "&lt;stdin&gt;", line 1, in &lt;module&gt;</w:t>
      </w:r>
    </w:p>
    <w:p w14:paraId="3C18CE2A" w14:textId="77777777" w:rsidR="00472767" w:rsidRDefault="00472767" w:rsidP="008B550B">
      <w:pPr>
        <w:pStyle w:val="Code"/>
      </w:pPr>
      <w:r>
        <w:t xml:space="preserve">  File "/usr/lib/python2.6/site-packages/ee/__init__.py", line 14, in &lt;module&gt;</w:t>
      </w:r>
    </w:p>
    <w:p w14:paraId="1EA9E632" w14:textId="77777777" w:rsidR="00472767" w:rsidRDefault="00472767" w:rsidP="008B550B">
      <w:pPr>
        <w:pStyle w:val="Code"/>
      </w:pPr>
      <w:r>
        <w:t xml:space="preserve">    from apifunction import ApiFunction</w:t>
      </w:r>
    </w:p>
    <w:p w14:paraId="76F0C3D5" w14:textId="77777777" w:rsidR="00472767" w:rsidRDefault="00472767" w:rsidP="008B550B">
      <w:pPr>
        <w:pStyle w:val="Code"/>
      </w:pPr>
      <w:r>
        <w:t xml:space="preserve">  File "/usr/lib/python2.6/site-packages/ee/apifunction.py", line 100</w:t>
      </w:r>
    </w:p>
    <w:p w14:paraId="0D95C103" w14:textId="77777777" w:rsidR="00472767" w:rsidRDefault="00472767" w:rsidP="008B550B">
      <w:pPr>
        <w:pStyle w:val="Code"/>
      </w:pPr>
      <w:r>
        <w:t xml:space="preserve">    return {name: func.getSignature() for name, func in cls._api.iteritems()}</w:t>
      </w:r>
    </w:p>
    <w:p w14:paraId="451A42AB"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1B7C64E7" w14:textId="77777777" w:rsidR="00202B6E" w:rsidRDefault="00202B6E" w:rsidP="00202B6E">
      <w:pPr>
        <w:pStyle w:val="Heading6"/>
      </w:pPr>
      <w:bookmarkStart w:id="157" w:name="_Datalab_on_GCP"/>
      <w:bookmarkEnd w:id="157"/>
      <w:r>
        <w:t>Datalab on GCP</w:t>
      </w:r>
    </w:p>
    <w:p w14:paraId="0E37B009" w14:textId="77777777" w:rsidR="00202B6E" w:rsidRDefault="00202B6E" w:rsidP="008B6883">
      <w:pPr>
        <w:pStyle w:val="BodyText2"/>
      </w:pPr>
      <w:r>
        <w:t xml:space="preserve">Following instructions </w:t>
      </w:r>
      <w:hyperlink r:id="rId926"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09691301" w14:textId="77777777" w:rsidR="00202B6E" w:rsidRDefault="00202B6E" w:rsidP="00202B6E">
      <w:pPr>
        <w:pStyle w:val="Unix"/>
      </w:pPr>
      <w:r w:rsidRPr="00202B6E">
        <w:t>gcloud config set core/project geeimageserver</w:t>
      </w:r>
    </w:p>
    <w:p w14:paraId="1F0AB6A7" w14:textId="77777777" w:rsidR="00202B6E" w:rsidRDefault="00202B6E" w:rsidP="00202B6E">
      <w:pPr>
        <w:pStyle w:val="Unix"/>
      </w:pPr>
      <w:r w:rsidRPr="00202B6E">
        <w:t>gcloud config set compute/zone us-east1-d</w:t>
      </w:r>
    </w:p>
    <w:p w14:paraId="790DDB5D" w14:textId="77777777" w:rsidR="00202B6E" w:rsidRDefault="00202B6E" w:rsidP="00202B6E">
      <w:pPr>
        <w:pStyle w:val="Unix"/>
      </w:pPr>
      <w:r w:rsidRPr="00202B6E">
        <w:t>datalab create --image-name $CONTAINER_IMAGE_NAME $INSTANCE_NAME</w:t>
      </w:r>
    </w:p>
    <w:p w14:paraId="23A56F8E" w14:textId="77777777"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1CB55C4D" w14:textId="77777777" w:rsidR="00472767" w:rsidRDefault="00472767" w:rsidP="00472767">
      <w:pPr>
        <w:pStyle w:val="Heading6"/>
      </w:pPr>
      <w:r>
        <w:t>On h05-dev-vm3</w:t>
      </w:r>
    </w:p>
    <w:p w14:paraId="74A2B4E9" w14:textId="77777777" w:rsidR="00472767" w:rsidRDefault="00472767" w:rsidP="008B6883">
      <w:pPr>
        <w:pStyle w:val="BodyText2"/>
      </w:pPr>
      <w:r>
        <w:lastRenderedPageBreak/>
        <w:t>There are some issues with installing on h05-dev. Tried installing as packages but whenever you try and run the following code you get errors:</w:t>
      </w:r>
    </w:p>
    <w:p w14:paraId="21033EAA" w14:textId="77777777" w:rsidR="00472767" w:rsidRDefault="00472767" w:rsidP="008B550B">
      <w:pPr>
        <w:pStyle w:val="Code"/>
      </w:pPr>
      <w:r>
        <w:t>import ee,oauth2client.client,config</w:t>
      </w:r>
    </w:p>
    <w:p w14:paraId="1487C884" w14:textId="77777777" w:rsidR="00472767" w:rsidRDefault="00472767" w:rsidP="008B550B">
      <w:pPr>
        <w:pStyle w:val="Code"/>
      </w:pPr>
      <w:r>
        <w:t>def test(image):</w:t>
      </w:r>
    </w:p>
    <w:p w14:paraId="382431BE" w14:textId="77777777" w:rsidR="00472767" w:rsidRDefault="00472767" w:rsidP="008B550B">
      <w:pPr>
        <w:pStyle w:val="Code"/>
      </w:pPr>
      <w:r>
        <w:t xml:space="preserve">    return image</w:t>
      </w:r>
    </w:p>
    <w:p w14:paraId="5F950BEE" w14:textId="77777777" w:rsidR="00472767" w:rsidRDefault="00472767" w:rsidP="008B550B">
      <w:pPr>
        <w:pStyle w:val="Code"/>
      </w:pPr>
      <w:r>
        <w:t>print ee</w:t>
      </w:r>
    </w:p>
    <w:p w14:paraId="73F7955B" w14:textId="77777777" w:rsidR="00472767" w:rsidRDefault="00472767" w:rsidP="008B550B">
      <w:pPr>
        <w:pStyle w:val="Code"/>
      </w:pPr>
      <w:r>
        <w:t xml:space="preserve">ee.Initialize(ee.ServiceAccountCredentials(config.MY_SERVICE_ACCOUNT, config.MY_PRIVATE_KEY_FILE)) </w:t>
      </w:r>
    </w:p>
    <w:p w14:paraId="7C29B379" w14:textId="77777777" w:rsidR="00472767" w:rsidRDefault="00472767" w:rsidP="008B550B">
      <w:pPr>
        <w:pStyle w:val="Code"/>
      </w:pPr>
      <w:r>
        <w:t>scene1 = ee.Image('LANDSAT/LC8_L1T_TOA/LC81970502013298LGN00')</w:t>
      </w:r>
    </w:p>
    <w:p w14:paraId="66D72D0E" w14:textId="77777777" w:rsidR="00472767" w:rsidRDefault="00472767" w:rsidP="008B550B">
      <w:pPr>
        <w:pStyle w:val="Code"/>
      </w:pPr>
      <w:r>
        <w:t>landsat_collection = ee.ImageCollection([scene1])</w:t>
      </w:r>
    </w:p>
    <w:p w14:paraId="67E854EA" w14:textId="77777777" w:rsidR="00472767" w:rsidRDefault="00472767" w:rsidP="008B550B">
      <w:pPr>
        <w:pStyle w:val="Code"/>
      </w:pPr>
      <w:r>
        <w:t>landsat = cloud_masked = landsat_collection.map(test)</w:t>
      </w:r>
    </w:p>
    <w:p w14:paraId="570E8540" w14:textId="77777777" w:rsidR="00472767" w:rsidRDefault="00472767" w:rsidP="008B550B">
      <w:pPr>
        <w:pStyle w:val="Code"/>
      </w:pPr>
    </w:p>
    <w:p w14:paraId="631AC5D5" w14:textId="77777777" w:rsidR="00472767" w:rsidRDefault="00472767" w:rsidP="008B550B">
      <w:pPr>
        <w:pStyle w:val="Code"/>
      </w:pPr>
      <w:r w:rsidRPr="00104A8F">
        <w:t>&lt;module 'ee' from 'C:\Anaconda\lib\site-packages\ee\__init__.pyc'&gt;</w:t>
      </w:r>
      <w:r>
        <w:t xml:space="preserve"> </w:t>
      </w:r>
    </w:p>
    <w:p w14:paraId="15247790" w14:textId="77777777" w:rsidR="00472767" w:rsidRDefault="00472767" w:rsidP="008B550B">
      <w:pPr>
        <w:pStyle w:val="Code"/>
      </w:pPr>
      <w:r w:rsidRPr="00104A8F">
        <w:t>EEException: Unrecognized arguments set(['dynamicArgs']) to function: Maps an algorithm over a collection.</w:t>
      </w:r>
    </w:p>
    <w:p w14:paraId="330B9A77"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F31A830" w14:textId="77777777" w:rsidR="00472767" w:rsidRDefault="00472767" w:rsidP="00472767">
      <w:pPr>
        <w:pStyle w:val="Heading6"/>
      </w:pPr>
      <w:r>
        <w:t>On Mac OS</w:t>
      </w:r>
    </w:p>
    <w:p w14:paraId="0F0E14EE"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A45999F" w14:textId="77777777" w:rsidR="00472767" w:rsidRDefault="00472767" w:rsidP="00472767">
      <w:pPr>
        <w:pStyle w:val="ListBullet2"/>
      </w:pPr>
      <w:r>
        <w:t>Uninstalling Anaconda 2 on Mac</w:t>
      </w:r>
    </w:p>
    <w:p w14:paraId="4B233437" w14:textId="77777777" w:rsidR="00472767" w:rsidRDefault="00472767" w:rsidP="00472767">
      <w:pPr>
        <w:pStyle w:val="ListBullet2"/>
      </w:pPr>
      <w:r>
        <w:t>Following instructions here</w:t>
      </w:r>
      <w:r>
        <w:rPr>
          <w:rStyle w:val="apple-converted-space"/>
          <w:rFonts w:ascii="Helvetica" w:hAnsi="Helvetica"/>
          <w:color w:val="222222"/>
          <w:szCs w:val="18"/>
        </w:rPr>
        <w:t> </w:t>
      </w:r>
      <w:r w:rsidR="00006111">
        <w:fldChar w:fldCharType="begin"/>
      </w:r>
      <w:r w:rsidR="00006111">
        <w:instrText xml:space="preserve"> HYPERLINK "http://conda.pydata.org/docs/install/full.html" \l "os-x-anaconda-install" \t "_blank" </w:instrText>
      </w:r>
      <w:r w:rsidR="00006111">
        <w:fldChar w:fldCharType="separate"/>
      </w:r>
      <w:r>
        <w:rPr>
          <w:rStyle w:val="Hyperlink"/>
          <w:rFonts w:ascii="Helvetica" w:hAnsi="Helvetica"/>
          <w:color w:val="1155CC"/>
          <w:szCs w:val="18"/>
        </w:rPr>
        <w:t>http://conda.pydata.org/docs/install/full.html#os-x-anaconda-install</w:t>
      </w:r>
      <w:r w:rsidR="00006111">
        <w:rPr>
          <w:rStyle w:val="Hyperlink"/>
          <w:rFonts w:ascii="Helvetica" w:hAnsi="Helvetica"/>
          <w:color w:val="1155CC"/>
          <w:szCs w:val="18"/>
        </w:rPr>
        <w:fldChar w:fldCharType="end"/>
      </w:r>
    </w:p>
    <w:p w14:paraId="2096F873" w14:textId="77777777" w:rsidR="00472767" w:rsidRDefault="00472767" w:rsidP="00472767">
      <w:pPr>
        <w:pStyle w:val="ListBullet2"/>
      </w:pPr>
      <w:r>
        <w:t>Lots of permission denied trying it in Terminal for some reason - so manually deleting </w:t>
      </w:r>
    </w:p>
    <w:p w14:paraId="5AC61EC7" w14:textId="77777777" w:rsidR="00472767" w:rsidRDefault="00472767" w:rsidP="00472767">
      <w:pPr>
        <w:pStyle w:val="ListBullet2"/>
      </w:pPr>
      <w:r>
        <w:t>Showing all files and editing the  .bash_profile file to remove the anaconda directory from the PATH environment variable</w:t>
      </w:r>
    </w:p>
    <w:p w14:paraId="7D97B1AC" w14:textId="77777777" w:rsidR="00472767" w:rsidRDefault="00472767" w:rsidP="00472767">
      <w:pPr>
        <w:pStyle w:val="ListBullet2"/>
      </w:pPr>
      <w:r>
        <w:t>Deleting the .continuum folder (.condarc and .conda folders not present)</w:t>
      </w:r>
    </w:p>
    <w:p w14:paraId="3F881D94" w14:textId="77777777" w:rsidR="00472767" w:rsidRDefault="00472767" w:rsidP="00472767">
      <w:pPr>
        <w:pStyle w:val="ListBullet2"/>
      </w:pPr>
      <w:r>
        <w:t>Deleted the geeimageserver project in Eclipse and removed the files locally</w:t>
      </w:r>
    </w:p>
    <w:p w14:paraId="63E3879D" w14:textId="77777777" w:rsidR="00472767" w:rsidRDefault="00472767" w:rsidP="00472767">
      <w:pPr>
        <w:pStyle w:val="ListBullet2"/>
      </w:pPr>
      <w:r>
        <w:t>Downloading 'Anaconda2-4.1.1-MacOSX-x86_64'</w:t>
      </w:r>
    </w:p>
    <w:p w14:paraId="2AD66B80" w14:textId="77777777" w:rsidR="00472767" w:rsidRDefault="00472767" w:rsidP="00472767">
      <w:pPr>
        <w:pStyle w:val="ListBullet2"/>
      </w:pPr>
      <w:r>
        <w:t>Installed and ran Anaconda Navigator</w:t>
      </w:r>
    </w:p>
    <w:p w14:paraId="7EE6E2B1" w14:textId="77777777" w:rsidR="00472767" w:rsidRDefault="00472767" w:rsidP="00472767">
      <w:pPr>
        <w:pStyle w:val="ListBullet2"/>
      </w:pPr>
      <w:r>
        <w:t>Installing Homebrew</w:t>
      </w:r>
    </w:p>
    <w:p w14:paraId="7A938E4B" w14:textId="77777777" w:rsidR="00472767" w:rsidRDefault="00472767" w:rsidP="00472767">
      <w:pPr>
        <w:pStyle w:val="ListBullet2"/>
      </w:pPr>
      <w:r>
        <w:t>/usr/bin/ruby -e "$(curl -fsSL</w:t>
      </w:r>
      <w:r>
        <w:rPr>
          <w:rStyle w:val="apple-converted-space"/>
          <w:rFonts w:ascii="Helvetica" w:hAnsi="Helvetica"/>
          <w:color w:val="222222"/>
          <w:szCs w:val="18"/>
        </w:rPr>
        <w:t> </w:t>
      </w:r>
      <w:r w:rsidR="00006111">
        <w:fldChar w:fldCharType="begin"/>
      </w:r>
      <w:r w:rsidR="00006111">
        <w:instrText xml:space="preserve"> HYPERLINK "https://raw.githubusercontent.com/Homebrew/install/master/install" \t "_blank" </w:instrText>
      </w:r>
      <w:r w:rsidR="00006111">
        <w:fldChar w:fldCharType="separate"/>
      </w:r>
      <w:r>
        <w:rPr>
          <w:rStyle w:val="Hyperlink"/>
          <w:rFonts w:ascii="Helvetica" w:hAnsi="Helvetica"/>
          <w:color w:val="1155CC"/>
          <w:szCs w:val="18"/>
        </w:rPr>
        <w:t>https://raw.githubusercontent.com/Homebrew/install/master/install</w:t>
      </w:r>
      <w:r w:rsidR="00006111">
        <w:rPr>
          <w:rStyle w:val="Hyperlink"/>
          <w:rFonts w:ascii="Helvetica" w:hAnsi="Helvetica"/>
          <w:color w:val="1155CC"/>
          <w:szCs w:val="18"/>
        </w:rPr>
        <w:fldChar w:fldCharType="end"/>
      </w:r>
      <w:r>
        <w:t>)"</w:t>
      </w:r>
    </w:p>
    <w:p w14:paraId="09C6C5F7" w14:textId="77777777" w:rsidR="00472767" w:rsidRDefault="00472767" w:rsidP="00472767">
      <w:pPr>
        <w:pStyle w:val="ListBullet2"/>
      </w:pPr>
      <w:r>
        <w:t>It appears Homebrew is already installed</w:t>
      </w:r>
    </w:p>
    <w:p w14:paraId="29A54BCE" w14:textId="77777777" w:rsidR="00472767" w:rsidRDefault="00472767" w:rsidP="00472767">
      <w:pPr>
        <w:pStyle w:val="ListBullet2"/>
      </w:pPr>
      <w:r>
        <w:t>Pip already installed</w:t>
      </w:r>
    </w:p>
    <w:p w14:paraId="4559E4B8" w14:textId="77777777" w:rsidR="00472767" w:rsidRDefault="00472767" w:rsidP="00472767">
      <w:pPr>
        <w:pStyle w:val="ListBullet2"/>
      </w:pPr>
      <w:r>
        <w:t>Installing Google APIs Client Library </w:t>
      </w:r>
    </w:p>
    <w:p w14:paraId="24A83A3E" w14:textId="77777777" w:rsidR="00472767" w:rsidRDefault="00472767" w:rsidP="00472767">
      <w:pPr>
        <w:pStyle w:val="ListBullet2"/>
      </w:pPr>
      <w:r>
        <w:t>sudo pip install google-api-python-client</w:t>
      </w:r>
    </w:p>
    <w:p w14:paraId="64CF165E" w14:textId="77777777" w:rsidR="00472767" w:rsidRDefault="00472767" w:rsidP="00472767">
      <w:pPr>
        <w:pStyle w:val="ListBullet2"/>
      </w:pPr>
      <w:r>
        <w:t>Crypto library - no error returned by:</w:t>
      </w:r>
    </w:p>
    <w:p w14:paraId="7799F6AD" w14:textId="77777777" w:rsidR="00472767" w:rsidRDefault="00472767" w:rsidP="00472767">
      <w:pPr>
        <w:pStyle w:val="ListBullet2"/>
      </w:pPr>
      <w:r>
        <w:t>python -c "from oauth2client import crypt"</w:t>
      </w:r>
    </w:p>
    <w:p w14:paraId="68994594" w14:textId="77777777" w:rsidR="00472767" w:rsidRDefault="00472767" w:rsidP="00472767">
      <w:pPr>
        <w:pStyle w:val="ListBullet2"/>
      </w:pPr>
      <w:r>
        <w:t>Installing Earth Engine Python API:</w:t>
      </w:r>
    </w:p>
    <w:p w14:paraId="5B0F2CFC" w14:textId="77777777" w:rsidR="00472767" w:rsidRDefault="00472767" w:rsidP="00472767">
      <w:pPr>
        <w:pStyle w:val="ListBullet2"/>
      </w:pPr>
      <w:r>
        <w:t>sudo pip install earthengine-api</w:t>
      </w:r>
    </w:p>
    <w:p w14:paraId="703DA0CD" w14:textId="77777777" w:rsidR="00472767" w:rsidRDefault="00472767" w:rsidP="00472767">
      <w:pPr>
        <w:pStyle w:val="ListBullet2"/>
      </w:pPr>
      <w:r>
        <w:t>Deleted the existing credentials file in $HOME/.config/earthengine/credentials</w:t>
      </w:r>
    </w:p>
    <w:p w14:paraId="074ECFD6" w14:textId="77777777" w:rsidR="00472767" w:rsidRDefault="00472767" w:rsidP="00472767">
      <w:pPr>
        <w:pStyle w:val="ListBullet2"/>
      </w:pPr>
      <w:r>
        <w:t>Followed the instructions to authenticate again</w:t>
      </w:r>
    </w:p>
    <w:p w14:paraId="758805DA" w14:textId="77777777" w:rsidR="00472767" w:rsidRDefault="00472767" w:rsidP="00472767">
      <w:pPr>
        <w:pStyle w:val="ListBullet2"/>
      </w:pPr>
      <w:r>
        <w:t>Ran the 'Testing the installation' and it worked fine!! </w:t>
      </w:r>
    </w:p>
    <w:p w14:paraId="7E55767A" w14:textId="77777777" w:rsidR="00472767" w:rsidRDefault="00472767" w:rsidP="00472767">
      <w:pPr>
        <w:pStyle w:val="ListBullet2"/>
      </w:pPr>
      <w:r>
        <w:t>I didnt need to do anything with the *.pem file or email address or anything! Just</w:t>
      </w:r>
    </w:p>
    <w:p w14:paraId="2FAF10F2" w14:textId="77777777" w:rsidR="00472767" w:rsidRDefault="00472767" w:rsidP="008B550B">
      <w:pPr>
        <w:pStyle w:val="Unix"/>
      </w:pPr>
      <w:r>
        <w:t>import ee</w:t>
      </w:r>
    </w:p>
    <w:p w14:paraId="6A29D9AC" w14:textId="77777777" w:rsidR="00472767" w:rsidRDefault="00472767" w:rsidP="008B550B">
      <w:pPr>
        <w:pStyle w:val="Unix"/>
      </w:pPr>
      <w:r>
        <w:t>ee.Initialize()</w:t>
      </w:r>
    </w:p>
    <w:p w14:paraId="62907971" w14:textId="77777777" w:rsidR="00472767" w:rsidRDefault="00472767" w:rsidP="00472767">
      <w:pPr>
        <w:pStyle w:val="ListBullet2"/>
      </w:pPr>
      <w:r>
        <w:t>Was still pointing to the old Anaconda Interpreter in andrewcottam/anaconda/bin - now at /anaconda</w:t>
      </w:r>
    </w:p>
    <w:p w14:paraId="5B8FDBB6" w14:textId="77777777" w:rsidR="00472767" w:rsidRPr="00C44D20" w:rsidRDefault="00472767" w:rsidP="00472767">
      <w:pPr>
        <w:pStyle w:val="ListBullet2"/>
      </w:pPr>
      <w:r>
        <w:t>This new configuration is written in the .pydevproject file which is ignored in the Git repo.</w:t>
      </w:r>
    </w:p>
    <w:p w14:paraId="38ECB207" w14:textId="77777777" w:rsidR="008D3EEC" w:rsidRDefault="008D3EEC" w:rsidP="008D3EEC">
      <w:pPr>
        <w:pStyle w:val="Heading6"/>
      </w:pPr>
      <w:r>
        <w:t>On Windows</w:t>
      </w:r>
    </w:p>
    <w:p w14:paraId="6B76995F" w14:textId="77777777" w:rsidR="008D3EEC" w:rsidRDefault="008D3EEC" w:rsidP="008B6883">
      <w:pPr>
        <w:pStyle w:val="BodyText2"/>
      </w:pPr>
      <w:r>
        <w:t>15/2/17</w:t>
      </w:r>
      <w:r>
        <w:tab/>
        <w:t>Installing using conda</w:t>
      </w:r>
      <w:r w:rsidR="00DA13F3">
        <w:t xml:space="preserve"> (this isn’t the GEE library!)</w:t>
      </w:r>
      <w:r>
        <w:t>:</w:t>
      </w:r>
    </w:p>
    <w:p w14:paraId="3FE6C1C1" w14:textId="77777777" w:rsidR="008D3EEC" w:rsidRDefault="008D3EEC" w:rsidP="008B550B">
      <w:pPr>
        <w:pStyle w:val="Unix"/>
      </w:pPr>
      <w:r>
        <w:t xml:space="preserve">conda install </w:t>
      </w:r>
      <w:r w:rsidRPr="008D3EEC">
        <w:t>google-api-python-client</w:t>
      </w:r>
    </w:p>
    <w:p w14:paraId="12A3E6DA"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34DBF597" w14:textId="77777777" w:rsidR="008D3EEC" w:rsidRDefault="00D34F35" w:rsidP="008B6883">
      <w:pPr>
        <w:pStyle w:val="BodyText2"/>
      </w:pPr>
      <w:r>
        <w:t>The following works</w:t>
      </w:r>
      <w:r w:rsidR="00D96B97">
        <w:t>:</w:t>
      </w:r>
    </w:p>
    <w:p w14:paraId="756964C3" w14:textId="77777777" w:rsidR="00D96B97" w:rsidRDefault="00D96B97" w:rsidP="008B550B">
      <w:pPr>
        <w:pStyle w:val="Unix"/>
      </w:pPr>
      <w:r w:rsidRPr="00D96B97">
        <w:t>pip install earthengine-api</w:t>
      </w:r>
    </w:p>
    <w:p w14:paraId="674B94E8" w14:textId="77777777" w:rsidR="00D34F35" w:rsidRDefault="00D34F35" w:rsidP="008B6883">
      <w:pPr>
        <w:pStyle w:val="BodyText2"/>
      </w:pPr>
      <w:r>
        <w:lastRenderedPageBreak/>
        <w:t xml:space="preserve">Now </w:t>
      </w:r>
      <w:hyperlink r:id="rId927"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599C8316" w14:textId="77777777" w:rsidR="00A60AE9" w:rsidRDefault="00A60AE9" w:rsidP="008B6883">
      <w:pPr>
        <w:pStyle w:val="BodyText2"/>
      </w:pPr>
      <w:r w:rsidRPr="00A60AE9">
        <w:t>OpenSSL.crypto.Error: [('asn1 encoding routines', 'ASN1_CHECK_TLEN', 'wrong tag'), ('asn1 encoding routines', 'ASN1_ITEM_EX_D2I', 'nested asn1 error')]</w:t>
      </w:r>
    </w:p>
    <w:p w14:paraId="645DD807" w14:textId="77777777" w:rsidR="00A60AE9" w:rsidRPr="00D96B97" w:rsidRDefault="00A60AE9" w:rsidP="008B6883">
      <w:pPr>
        <w:pStyle w:val="BodyText2"/>
      </w:pPr>
      <w:r>
        <w:t>Giving up on windows and trying on Cloud9.</w:t>
      </w:r>
    </w:p>
    <w:p w14:paraId="7F357A1A" w14:textId="77777777" w:rsidR="00B823AB" w:rsidRDefault="00B823AB" w:rsidP="00B823AB">
      <w:pPr>
        <w:pStyle w:val="Heading6"/>
      </w:pPr>
      <w:r>
        <w:t>On Ubuntu 14.04</w:t>
      </w:r>
    </w:p>
    <w:p w14:paraId="419A376C" w14:textId="77777777" w:rsidR="008E0E2D" w:rsidRPr="008E0E2D" w:rsidRDefault="008E0E2D" w:rsidP="008E0E2D">
      <w:pPr>
        <w:pStyle w:val="Heading7"/>
      </w:pPr>
      <w:r>
        <w:t>Using deprecated method</w:t>
      </w:r>
    </w:p>
    <w:p w14:paraId="544D0D5D" w14:textId="77777777" w:rsidR="00B823AB" w:rsidRDefault="00B823AB" w:rsidP="008B6883">
      <w:pPr>
        <w:pStyle w:val="BodyText2"/>
      </w:pPr>
      <w:r>
        <w:t xml:space="preserve">17/2/17. Following instructions </w:t>
      </w:r>
      <w:hyperlink r:id="rId928" w:history="1">
        <w:r w:rsidRPr="00B823AB">
          <w:rPr>
            <w:rStyle w:val="Hyperlink"/>
          </w:rPr>
          <w:t>here</w:t>
        </w:r>
      </w:hyperlink>
      <w:r>
        <w:t xml:space="preserve"> on Cloud9.</w:t>
      </w:r>
      <w:r w:rsidR="00847805">
        <w:t xml:space="preserve"> On step 4:</w:t>
      </w:r>
    </w:p>
    <w:p w14:paraId="2B068E8A" w14:textId="77777777" w:rsidR="00847805" w:rsidRDefault="00847805" w:rsidP="008B550B">
      <w:pPr>
        <w:pStyle w:val="Unix"/>
      </w:pPr>
      <w:r w:rsidRPr="00847805">
        <w:t>sudo pip install earthengine-api</w:t>
      </w:r>
    </w:p>
    <w:p w14:paraId="3597113C" w14:textId="77777777" w:rsidR="00672F94" w:rsidRDefault="00672F94" w:rsidP="008B550B">
      <w:pPr>
        <w:pStyle w:val="Unix"/>
      </w:pPr>
      <w:r>
        <w:t>..</w:t>
      </w:r>
      <w:r w:rsidR="00905722">
        <w:tab/>
      </w:r>
    </w:p>
    <w:p w14:paraId="7F7D011C" w14:textId="77777777" w:rsidR="00847805" w:rsidRDefault="00847805" w:rsidP="008B550B">
      <w:pPr>
        <w:pStyle w:val="Unix"/>
      </w:pPr>
      <w:r w:rsidRPr="00847805">
        <w:t>ImportError: No module named packaging.version</w:t>
      </w:r>
    </w:p>
    <w:p w14:paraId="79A098F6" w14:textId="77777777" w:rsidR="00905722" w:rsidRDefault="00905722" w:rsidP="008B6883">
      <w:pPr>
        <w:pStyle w:val="BodyText2"/>
      </w:pPr>
      <w:r>
        <w:t>Trying the manual install:</w:t>
      </w:r>
    </w:p>
    <w:p w14:paraId="21191712" w14:textId="77777777" w:rsidR="00905722" w:rsidRDefault="00905722" w:rsidP="008B550B">
      <w:pPr>
        <w:pStyle w:val="Unix"/>
      </w:pPr>
      <w:r w:rsidRPr="00905722">
        <w:t>blishten:~/workspace $ sudo pip install google-api-python-client</w:t>
      </w:r>
    </w:p>
    <w:p w14:paraId="5A96D133" w14:textId="77777777" w:rsidR="00905722" w:rsidRDefault="00905722" w:rsidP="008B550B">
      <w:pPr>
        <w:pStyle w:val="Unix"/>
      </w:pPr>
      <w:r w:rsidRPr="00905722">
        <w:t xml:space="preserve">blishten:~/workspace $ wget </w:t>
      </w:r>
      <w:hyperlink r:id="rId929"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66E46C30" w14:textId="77777777" w:rsidR="00905722" w:rsidRDefault="00905722" w:rsidP="008B550B">
      <w:pPr>
        <w:pStyle w:val="Unix"/>
      </w:pPr>
      <w:r w:rsidRPr="00905722">
        <w:t>blishten:~/workspace $ tar -zxvf earthengine-api-0.1.104.tar.gz</w:t>
      </w:r>
    </w:p>
    <w:p w14:paraId="64176565" w14:textId="77777777" w:rsidR="00896F89" w:rsidRDefault="00896F89" w:rsidP="008B550B">
      <w:pPr>
        <w:pStyle w:val="Unix"/>
      </w:pPr>
      <w:r>
        <w:t>blishten:~/workspace</w:t>
      </w:r>
      <w:r w:rsidRPr="00896F89">
        <w:t xml:space="preserve"> $ cd earthengine-api-0.1.104/</w:t>
      </w:r>
    </w:p>
    <w:p w14:paraId="7099CC79" w14:textId="77777777" w:rsidR="0009651A" w:rsidRDefault="0009651A" w:rsidP="008B550B">
      <w:pPr>
        <w:pStyle w:val="Unix"/>
      </w:pPr>
      <w:r w:rsidRPr="0009651A">
        <w:t>blishten:~/workspace/earthengine-api-0.1.104 $ sudo pip install -U pip setuptools</w:t>
      </w:r>
      <w:r>
        <w:t xml:space="preserve">    # I had to add this to get the next step to work</w:t>
      </w:r>
    </w:p>
    <w:p w14:paraId="574636AA" w14:textId="77777777" w:rsidR="004052B4" w:rsidRDefault="004052B4" w:rsidP="008B550B">
      <w:pPr>
        <w:pStyle w:val="Unix"/>
      </w:pPr>
      <w:r w:rsidRPr="004052B4">
        <w:t>blishten:~/workspace/earthengine-api-0.1.104 $ sudo python setup.py install</w:t>
      </w:r>
      <w:r w:rsidR="00C238BF">
        <w:t xml:space="preserve"> </w:t>
      </w:r>
    </w:p>
    <w:p w14:paraId="3BAC0993" w14:textId="77777777"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51F822DE" w14:textId="77777777" w:rsidR="00C238BF" w:rsidRDefault="00C238BF" w:rsidP="008B6883">
      <w:pPr>
        <w:pStyle w:val="BodyText2"/>
      </w:pPr>
      <w:r>
        <w:t>Tried using the Service Account credentials, but there was an error:</w:t>
      </w:r>
    </w:p>
    <w:p w14:paraId="375E9004" w14:textId="77777777" w:rsidR="00C238BF" w:rsidRDefault="00C238BF" w:rsidP="008B550B">
      <w:pPr>
        <w:pStyle w:val="Unix"/>
      </w:pPr>
      <w:r w:rsidRPr="00C238BF">
        <w:t>EE_ACCOUNT = '525442053161-8dda6f3b6j7q54808s3tuboolvni3abt@developer.gserviceaccount.com'</w:t>
      </w:r>
    </w:p>
    <w:p w14:paraId="41C7BC79" w14:textId="77777777" w:rsidR="00C238BF" w:rsidRDefault="00C238BF" w:rsidP="008B550B">
      <w:pPr>
        <w:pStyle w:val="Unix"/>
      </w:pPr>
      <w:r w:rsidRPr="00C238BF">
        <w:t>EE_PRIVATE_KEY_FILE = 'geeImageServer-d008159c5a32.pem'</w:t>
      </w:r>
    </w:p>
    <w:p w14:paraId="269651B0" w14:textId="77777777" w:rsidR="00C238BF" w:rsidRDefault="00C238BF" w:rsidP="008B550B">
      <w:pPr>
        <w:pStyle w:val="Unix"/>
      </w:pPr>
      <w:r w:rsidRPr="00C238BF">
        <w:t>EE_CREDENTIALS = ee.ServiceAccountCredentials(EE_ACCOUNT, EE_PRIVATE_KEY_FILE)</w:t>
      </w:r>
    </w:p>
    <w:p w14:paraId="6FC89DB5" w14:textId="77777777" w:rsidR="00C238BF" w:rsidRDefault="00C238BF" w:rsidP="008B550B">
      <w:pPr>
        <w:pStyle w:val="Unix"/>
      </w:pPr>
      <w:r>
        <w:t>..</w:t>
      </w:r>
    </w:p>
    <w:p w14:paraId="7E57219C" w14:textId="77777777" w:rsidR="00C238BF" w:rsidRDefault="00C238BF" w:rsidP="008B550B">
      <w:pPr>
        <w:pStyle w:val="Unix"/>
      </w:pPr>
      <w:r w:rsidRPr="00C238BF">
        <w:t>AttributeError: 'module' object has no attribute 'SignedJwtAssertionCredentials'</w:t>
      </w:r>
    </w:p>
    <w:p w14:paraId="6FB15D6C" w14:textId="77777777" w:rsidR="00471D69" w:rsidRDefault="00471D69" w:rsidP="008B6883">
      <w:pPr>
        <w:pStyle w:val="BodyText2"/>
      </w:pPr>
      <w:r>
        <w:t>Do this to fix the version of oauth2client that is used and try again:</w:t>
      </w:r>
    </w:p>
    <w:p w14:paraId="0259ECE7" w14:textId="77777777" w:rsidR="00471D69" w:rsidRDefault="008F0829" w:rsidP="008B550B">
      <w:pPr>
        <w:pStyle w:val="Unix"/>
      </w:pPr>
      <w:r>
        <w:t xml:space="preserve">sudo </w:t>
      </w:r>
      <w:r w:rsidR="00471D69" w:rsidRPr="00471D69">
        <w:t>pip install oauth2client==1.5.2</w:t>
      </w:r>
    </w:p>
    <w:p w14:paraId="4EE2065A" w14:textId="77777777" w:rsidR="006B4F81" w:rsidRDefault="006B4F81" w:rsidP="008B6883">
      <w:pPr>
        <w:pStyle w:val="BodyText2"/>
      </w:pPr>
      <w:r>
        <w:t>Works:</w:t>
      </w:r>
    </w:p>
    <w:p w14:paraId="501A7986" w14:textId="77777777" w:rsidR="006B4F81" w:rsidRDefault="006B4F81" w:rsidP="008B550B">
      <w:pPr>
        <w:pStyle w:val="Unix"/>
      </w:pPr>
      <w:r w:rsidRPr="00C238BF">
        <w:t>EE_CREDENTIALS = ee.ServiceAccountCredentials(EE_ACCOUNT, EE_PRIVATE_KEY_FILE)</w:t>
      </w:r>
    </w:p>
    <w:p w14:paraId="22B4D775" w14:textId="77777777" w:rsidR="00A648FF" w:rsidRDefault="00A648FF" w:rsidP="008B550B">
      <w:pPr>
        <w:pStyle w:val="Unix"/>
      </w:pPr>
      <w:r w:rsidRPr="00A648FF">
        <w:t>ee.Initialize(EE_CREDENTIALS)</w:t>
      </w:r>
    </w:p>
    <w:p w14:paraId="0EBA6BD0" w14:textId="77777777" w:rsidR="008E0E2D" w:rsidRDefault="008E0E2D" w:rsidP="008E0E2D">
      <w:pPr>
        <w:pStyle w:val="Heading7"/>
      </w:pPr>
      <w:bookmarkStart w:id="158" w:name="_23/6/17"/>
      <w:bookmarkEnd w:id="158"/>
      <w:r>
        <w:t>23/6/17</w:t>
      </w:r>
    </w:p>
    <w:p w14:paraId="20C6C8E8" w14:textId="77777777" w:rsidR="008E0E2D" w:rsidRDefault="008E0E2D" w:rsidP="008B6883">
      <w:pPr>
        <w:pStyle w:val="BodyText2"/>
      </w:pPr>
      <w:r>
        <w:t xml:space="preserve">Following instructions </w:t>
      </w:r>
      <w:hyperlink r:id="rId930"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31"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0516248E" w14:textId="77777777" w:rsidR="00E640C3" w:rsidRDefault="00E640C3" w:rsidP="00E640C3">
      <w:pPr>
        <w:pStyle w:val="Unix"/>
      </w:pPr>
      <w:r w:rsidRPr="00E640C3">
        <w:t>BROWSER=/bin/echo earthengine authenticate</w:t>
      </w:r>
    </w:p>
    <w:p w14:paraId="3D851EDF" w14:textId="77777777" w:rsidR="008E0E2D" w:rsidRPr="008E0E2D" w:rsidRDefault="00E640C3" w:rsidP="008B6883">
      <w:pPr>
        <w:pStyle w:val="BodyText2"/>
      </w:pPr>
      <w:r>
        <w:t xml:space="preserve">Creates the credentials file locally in </w:t>
      </w:r>
      <w:r w:rsidRPr="00E640C3">
        <w:t>/home/ubuntu/.config/earthengine/credentials</w:t>
      </w:r>
      <w:r>
        <w:t>.</w:t>
      </w:r>
    </w:p>
    <w:p w14:paraId="36FE2F33" w14:textId="77777777" w:rsidR="00472767" w:rsidRDefault="00472767" w:rsidP="00472767">
      <w:pPr>
        <w:pStyle w:val="Heading6"/>
      </w:pPr>
      <w:r>
        <w:t>Issues</w:t>
      </w:r>
    </w:p>
    <w:p w14:paraId="5065775E" w14:textId="77777777" w:rsidR="00472767" w:rsidRDefault="00472767" w:rsidP="00472767">
      <w:pPr>
        <w:pStyle w:val="Heading7"/>
      </w:pPr>
      <w:r>
        <w:t>Source control of EE library</w:t>
      </w:r>
    </w:p>
    <w:p w14:paraId="5FA121B2" w14:textId="77777777" w:rsidR="00472767" w:rsidRDefault="00472767" w:rsidP="008B6883">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3968D9E" w14:textId="77777777" w:rsidR="00472767" w:rsidRDefault="00472767" w:rsidP="008B550B">
      <w:pPr>
        <w:pStyle w:val="Code"/>
      </w:pPr>
      <w:r>
        <w:t>tmpImage = ee.Image('LANDSAT/LC8_L1T_TOA/LC82330772014009LGN00')</w:t>
      </w:r>
    </w:p>
    <w:p w14:paraId="01C3CC15" w14:textId="77777777" w:rsidR="00472767" w:rsidRDefault="00472767" w:rsidP="008B550B">
      <w:pPr>
        <w:pStyle w:val="Code"/>
      </w:pPr>
      <w:r>
        <w:t>tmpImage.reduceToVectors()</w:t>
      </w:r>
    </w:p>
    <w:p w14:paraId="4F78E166" w14:textId="77777777" w:rsidR="00472767" w:rsidRDefault="00472767" w:rsidP="008B550B">
      <w:pPr>
        <w:pStyle w:val="Code"/>
      </w:pPr>
      <w:r>
        <w:t>print dir(tmpImage)</w:t>
      </w:r>
    </w:p>
    <w:p w14:paraId="6B6BE07E"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24903BD5" w14:textId="77777777" w:rsidR="00472767" w:rsidRDefault="00472767" w:rsidP="008B550B">
      <w:pPr>
        <w:pStyle w:val="Code"/>
      </w:pPr>
      <w:r w:rsidRPr="001843C4">
        <w:t>print sys.version</w:t>
      </w:r>
    </w:p>
    <w:p w14:paraId="4C54302C"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4C8E100"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396C8EBF"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14AD15BF" w14:textId="77777777" w:rsidR="00472767" w:rsidRDefault="00472767" w:rsidP="008B6883">
      <w:pPr>
        <w:pStyle w:val="BodyText2"/>
      </w:pPr>
      <w:r>
        <w:t>In July 2014 a __version__ property was added to ee. The version I am using on my desktop is pre-that so I need to update it.</w:t>
      </w:r>
    </w:p>
    <w:p w14:paraId="4F280A7D" w14:textId="77777777" w:rsidR="00472767" w:rsidRDefault="00472767" w:rsidP="00472767">
      <w:pPr>
        <w:pStyle w:val="Heading7"/>
      </w:pPr>
      <w:r w:rsidRPr="00BF6EE4">
        <w:t>'module' object has no attribute 'HAVE_DECL_MPZ_POWM_SEC'</w:t>
      </w:r>
    </w:p>
    <w:p w14:paraId="4E274FE6" w14:textId="77777777" w:rsidR="00472767" w:rsidRDefault="00472767" w:rsidP="008B6883">
      <w:pPr>
        <w:pStyle w:val="BodyText2"/>
      </w:pPr>
      <w:r>
        <w:t xml:space="preserve">After upgrading to the newest version of GEE I now have this error on both dev and prod. </w:t>
      </w:r>
      <w:hyperlink r:id="rId932" w:history="1">
        <w:r w:rsidRPr="00AD22F6">
          <w:rPr>
            <w:rStyle w:val="Hyperlink"/>
          </w:rPr>
          <w:t>This</w:t>
        </w:r>
      </w:hyperlink>
      <w:r>
        <w:t xml:space="preserve"> worked on the dev machine:</w:t>
      </w:r>
    </w:p>
    <w:p w14:paraId="5531195F" w14:textId="77777777" w:rsidR="00472767" w:rsidRDefault="00472767" w:rsidP="008B550B">
      <w:pPr>
        <w:pStyle w:val="Unix"/>
      </w:pPr>
      <w:r w:rsidRPr="00AD22F6">
        <w:t>yum remove python-crypto</w:t>
      </w:r>
    </w:p>
    <w:p w14:paraId="57A74427" w14:textId="77777777" w:rsidR="00472767" w:rsidRDefault="00472767" w:rsidP="00472767">
      <w:pPr>
        <w:pStyle w:val="Heading7"/>
      </w:pPr>
      <w:r>
        <w:t>Failing to install Google APIs Client Library</w:t>
      </w:r>
    </w:p>
    <w:p w14:paraId="46EE628F" w14:textId="77777777" w:rsidR="00472767" w:rsidRDefault="00472767" w:rsidP="008B6883">
      <w:pPr>
        <w:pStyle w:val="BodyText2"/>
      </w:pPr>
      <w:r>
        <w:t>You have to have this to be able to authenticate and when I try to install pyOpenSSL I get errors:</w:t>
      </w:r>
    </w:p>
    <w:p w14:paraId="4247F259" w14:textId="77777777" w:rsidR="00472767" w:rsidRDefault="00472767" w:rsidP="008B550B">
      <w:pPr>
        <w:pStyle w:val="Unix"/>
      </w:pPr>
      <w:r w:rsidRPr="00316E85">
        <w:t>[webuser@h05-dev-vm3 python]$ pip install 'pyOpenSSL&gt;=0.11'&gt;text.txt</w:t>
      </w:r>
    </w:p>
    <w:p w14:paraId="5D291779" w14:textId="77777777" w:rsidR="00472767" w:rsidRDefault="00472767" w:rsidP="008B550B">
      <w:pPr>
        <w:pStyle w:val="Unix"/>
      </w:pPr>
      <w:r>
        <w:t>..</w:t>
      </w:r>
    </w:p>
    <w:p w14:paraId="0C766051" w14:textId="77777777" w:rsidR="00472767" w:rsidRDefault="00472767" w:rsidP="008B550B">
      <w:pPr>
        <w:pStyle w:val="Unix"/>
      </w:pPr>
      <w:r>
        <w:t>Installing collected packages: cryptography, cffi, enum34, pycparser, ordereddict</w:t>
      </w:r>
    </w:p>
    <w:p w14:paraId="3459B15C" w14:textId="77777777" w:rsidR="00472767" w:rsidRDefault="00472767" w:rsidP="008B550B">
      <w:pPr>
        <w:pStyle w:val="Unix"/>
      </w:pPr>
      <w:r>
        <w:t xml:space="preserve">  Running setup.py install for cryptography</w:t>
      </w:r>
    </w:p>
    <w:p w14:paraId="6FF5D728" w14:textId="77777777" w:rsidR="00472767" w:rsidRDefault="00472767" w:rsidP="008B550B">
      <w:pPr>
        <w:pStyle w:val="Unix"/>
      </w:pPr>
      <w:r>
        <w:t xml:space="preserve">    Package libffi was not found in the pkg-config search path.</w:t>
      </w:r>
    </w:p>
    <w:p w14:paraId="454C1756" w14:textId="77777777" w:rsidR="00472767" w:rsidRDefault="00472767" w:rsidP="008B550B">
      <w:pPr>
        <w:pStyle w:val="Unix"/>
      </w:pPr>
      <w:r>
        <w:t>..</w:t>
      </w:r>
    </w:p>
    <w:p w14:paraId="1328172F" w14:textId="77777777" w:rsidR="00472767" w:rsidRDefault="00472767" w:rsidP="008B550B">
      <w:pPr>
        <w:pStyle w:val="Unix"/>
      </w:pPr>
      <w:r>
        <w:t xml:space="preserve">      File "/usr/lib/python2.6/site-packages/setuptools/command/easy_install.py", line 949, in run_setup</w:t>
      </w:r>
    </w:p>
    <w:p w14:paraId="040E30DB" w14:textId="77777777" w:rsidR="00472767" w:rsidRDefault="00472767" w:rsidP="008B550B">
      <w:pPr>
        <w:pStyle w:val="Unix"/>
      </w:pPr>
      <w:r>
        <w:t xml:space="preserve">        raise DistutilsError("Setup script exited with %s" % (v.args[0],))</w:t>
      </w:r>
    </w:p>
    <w:p w14:paraId="2F74FFAD" w14:textId="77777777" w:rsidR="00472767" w:rsidRDefault="00472767" w:rsidP="008B550B">
      <w:pPr>
        <w:pStyle w:val="Unix"/>
      </w:pPr>
      <w:r>
        <w:t xml:space="preserve">    distutils.errors.DistutilsError: Setup script exited with error: command 'gcc' failed with exit status 1</w:t>
      </w:r>
    </w:p>
    <w:p w14:paraId="36815994"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B56526B" w14:textId="77777777" w:rsidR="00472767" w:rsidRDefault="00472767" w:rsidP="008B550B">
      <w:pPr>
        <w:pStyle w:val="Unix"/>
      </w:pPr>
      <w:r>
        <w:t xml:space="preserve">    Package libffi was not found in the pkg-config search path.</w:t>
      </w:r>
    </w:p>
    <w:p w14:paraId="59A48991" w14:textId="77777777" w:rsidR="00472767" w:rsidRDefault="00472767" w:rsidP="008B550B">
      <w:pPr>
        <w:pStyle w:val="Unix"/>
      </w:pPr>
    </w:p>
    <w:p w14:paraId="183E7072" w14:textId="77777777" w:rsidR="00472767" w:rsidRDefault="00472767" w:rsidP="008B550B">
      <w:pPr>
        <w:pStyle w:val="Unix"/>
      </w:pPr>
      <w:r>
        <w:t>Perhaps you should add the directory containing `libffi.pc' to the PKG_CONFIG_PATH environment variable</w:t>
      </w:r>
    </w:p>
    <w:p w14:paraId="2E6C870D" w14:textId="77777777" w:rsidR="00472767" w:rsidRPr="00316E85" w:rsidRDefault="00472767" w:rsidP="008B6883">
      <w:pPr>
        <w:pStyle w:val="BodyText2"/>
      </w:pPr>
      <w:r>
        <w:t>You need to install the libffi-devel library! pip install libffi-devel</w:t>
      </w:r>
    </w:p>
    <w:p w14:paraId="1485DC0F" w14:textId="77777777" w:rsidR="00472767" w:rsidRDefault="00472767" w:rsidP="00472767">
      <w:pPr>
        <w:pStyle w:val="Heading5"/>
      </w:pPr>
      <w:r>
        <w:t>Updating</w:t>
      </w:r>
    </w:p>
    <w:p w14:paraId="6E57F939" w14:textId="77777777" w:rsidR="00472767" w:rsidRDefault="00472767" w:rsidP="00472767">
      <w:pPr>
        <w:pStyle w:val="Heading6"/>
      </w:pPr>
      <w:r>
        <w:t>Windows</w:t>
      </w:r>
    </w:p>
    <w:p w14:paraId="4000EE6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7EC5BDA6" w14:textId="77777777" w:rsidR="00472767" w:rsidRDefault="00472767" w:rsidP="008B550B">
      <w:pPr>
        <w:pStyle w:val="Unix"/>
      </w:pPr>
      <w:r w:rsidRPr="0072084E">
        <w:t>C:\Users\cottaan&gt;pip install earthengine-api</w:t>
      </w:r>
    </w:p>
    <w:p w14:paraId="03099546" w14:textId="77777777" w:rsidR="00472767" w:rsidRDefault="00472767" w:rsidP="008B6883">
      <w:pPr>
        <w:pStyle w:val="BodyText2"/>
      </w:pPr>
      <w:r>
        <w:t>Now there is a property called __version__ and it reports 0.1.42. This version was released on Jan 15 2015. In theory, to upgrade:</w:t>
      </w:r>
    </w:p>
    <w:p w14:paraId="21B05D99" w14:textId="77777777" w:rsidR="00472767" w:rsidRDefault="00472767" w:rsidP="008B550B">
      <w:pPr>
        <w:pStyle w:val="Unix"/>
      </w:pPr>
      <w:r w:rsidRPr="00BC24A2">
        <w:t xml:space="preserve">pip install earthengine-api </w:t>
      </w:r>
      <w:r>
        <w:t>–</w:t>
      </w:r>
      <w:r w:rsidRPr="00BC24A2">
        <w:t>upgrade</w:t>
      </w:r>
    </w:p>
    <w:p w14:paraId="06036EC9"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4CBDC1FA" w14:textId="77777777" w:rsidR="00472767" w:rsidRPr="00696F73" w:rsidRDefault="00472767" w:rsidP="008B6883">
      <w:pPr>
        <w:pStyle w:val="BodyText2"/>
      </w:pPr>
      <w:r>
        <w:lastRenderedPageBreak/>
        <w:t>30/8/2016</w:t>
      </w:r>
      <w:r>
        <w:tab/>
        <w:t>Synced in ‘GitHub for Windows’ and copied v0.1.93 to the folders above</w:t>
      </w:r>
    </w:p>
    <w:p w14:paraId="26C76D10" w14:textId="77777777" w:rsidR="00472767" w:rsidRDefault="00472767" w:rsidP="00472767">
      <w:pPr>
        <w:pStyle w:val="Heading6"/>
      </w:pPr>
      <w:r>
        <w:t>Unix</w:t>
      </w:r>
    </w:p>
    <w:p w14:paraId="4BAFBF1A" w14:textId="77777777" w:rsidR="00472767" w:rsidRDefault="00472767" w:rsidP="008B6883">
      <w:pPr>
        <w:pStyle w:val="BodyText2"/>
      </w:pPr>
      <w:r>
        <w:t>In theory, to upgrade on UNIX:</w:t>
      </w:r>
    </w:p>
    <w:p w14:paraId="30431C71" w14:textId="77777777" w:rsidR="00472767" w:rsidRDefault="00472767" w:rsidP="008B550B">
      <w:pPr>
        <w:pStyle w:val="Unix"/>
      </w:pPr>
      <w:r w:rsidRPr="00BC24A2">
        <w:t xml:space="preserve">pip install earthengine-api </w:t>
      </w:r>
      <w:r>
        <w:t>–</w:t>
      </w:r>
      <w:r w:rsidRPr="00BC24A2">
        <w:t>upgrade</w:t>
      </w:r>
    </w:p>
    <w:p w14:paraId="19A6E648" w14:textId="77777777" w:rsidR="00472767" w:rsidRPr="00135220" w:rsidRDefault="00472767" w:rsidP="008B6883">
      <w:pPr>
        <w:pStyle w:val="BodyText2"/>
      </w:pPr>
      <w:r>
        <w:t>But after running on h05-dev-vm3 the version was still 0.1.44.</w:t>
      </w:r>
    </w:p>
    <w:p w14:paraId="32DD19B8" w14:textId="77777777" w:rsidR="00472767" w:rsidRDefault="00472767" w:rsidP="00472767">
      <w:pPr>
        <w:pStyle w:val="Heading5"/>
      </w:pPr>
      <w:r>
        <w:t>Developing</w:t>
      </w:r>
    </w:p>
    <w:p w14:paraId="67307F35" w14:textId="77777777" w:rsidR="00472767" w:rsidRDefault="00472767" w:rsidP="008B6883">
      <w:pPr>
        <w:pStyle w:val="BodyText2"/>
      </w:pPr>
      <w:r>
        <w:t xml:space="preserve">There is no proper documentation for the Python API, but you can use the example code from Google Code </w:t>
      </w:r>
      <w:hyperlink r:id="rId933" w:history="1">
        <w:r w:rsidRPr="00DD3924">
          <w:rPr>
            <w:rStyle w:val="Hyperlink"/>
          </w:rPr>
          <w:t>here</w:t>
        </w:r>
      </w:hyperlink>
      <w:r>
        <w:t xml:space="preserve">. </w:t>
      </w:r>
    </w:p>
    <w:p w14:paraId="4A8D0C83" w14:textId="77777777" w:rsidR="00472767" w:rsidRDefault="00472767" w:rsidP="00472767">
      <w:pPr>
        <w:pStyle w:val="Heading6"/>
      </w:pPr>
      <w:r>
        <w:t>API</w:t>
      </w:r>
    </w:p>
    <w:p w14:paraId="2025EBE3"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9D72553" w14:textId="77777777" w:rsidR="00472767" w:rsidRDefault="00472767" w:rsidP="008B550B">
      <w:pPr>
        <w:pStyle w:val="Code"/>
      </w:pPr>
      <w:r w:rsidRPr="00193823">
        <w:t>print ee.ApiFunction.allSignatures()</w:t>
      </w:r>
    </w:p>
    <w:p w14:paraId="7DBFD463" w14:textId="77777777" w:rsidR="00472767" w:rsidRDefault="00472767" w:rsidP="008B6883">
      <w:pPr>
        <w:pStyle w:val="BodyText2"/>
      </w:pPr>
      <w:r>
        <w:t xml:space="preserve">The list of signatures for 28/8/2013 is </w:t>
      </w:r>
      <w:hyperlink r:id="rId934"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35" w:history="1">
        <w:r w:rsidRPr="00CD5A1A">
          <w:rPr>
            <w:rStyle w:val="Hyperlink"/>
          </w:rPr>
          <w:t>here</w:t>
        </w:r>
      </w:hyperlink>
      <w:r>
        <w:t xml:space="preserve">. Support was added for calling unbound algorithms in the Python API in </w:t>
      </w:r>
      <w:hyperlink r:id="rId936"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4343E81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1F2C1D51" w14:textId="77777777" w:rsidR="00472767" w:rsidRDefault="00472767" w:rsidP="00472767">
      <w:pPr>
        <w:pStyle w:val="Heading6"/>
      </w:pPr>
      <w:r>
        <w:t>Migrating from Javascript to Python</w:t>
      </w:r>
    </w:p>
    <w:p w14:paraId="7A6D672B" w14:textId="77777777" w:rsidR="00472767" w:rsidRDefault="00472767" w:rsidP="00472767">
      <w:pPr>
        <w:pStyle w:val="ListBullet"/>
      </w:pPr>
      <w:r>
        <w:t>Cannot get ee.List.iterate() to work in Python at all. ee.List.map() works fine</w:t>
      </w:r>
    </w:p>
    <w:p w14:paraId="521BC60B" w14:textId="77777777" w:rsidR="00472767" w:rsidRDefault="00472767" w:rsidP="00472767">
      <w:pPr>
        <w:pStyle w:val="ListBullet"/>
      </w:pPr>
      <w:r>
        <w:t>Replace all null values with None</w:t>
      </w:r>
    </w:p>
    <w:p w14:paraId="0E8983B8" w14:textId="77777777" w:rsidR="00472767" w:rsidRDefault="00472767" w:rsidP="00472767">
      <w:pPr>
        <w:pStyle w:val="ListBullet"/>
      </w:pPr>
      <w:r>
        <w:t>Remove all ; at the end of lines</w:t>
      </w:r>
    </w:p>
    <w:p w14:paraId="4C8ED6A7" w14:textId="77777777" w:rsidR="00472767" w:rsidRDefault="00472767" w:rsidP="00472767">
      <w:pPr>
        <w:pStyle w:val="ListBullet"/>
      </w:pPr>
      <w:r>
        <w:t>Remove all var declarations</w:t>
      </w:r>
    </w:p>
    <w:p w14:paraId="1ECD8FF9" w14:textId="77777777" w:rsidR="00472767" w:rsidRDefault="00472767" w:rsidP="00472767">
      <w:pPr>
        <w:pStyle w:val="ListBullet"/>
      </w:pPr>
      <w:r>
        <w:t>Replace all false with False and true with True</w:t>
      </w:r>
    </w:p>
    <w:p w14:paraId="4F190BFD"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0EEDBC29"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1581CCD" w14:textId="77777777" w:rsidR="00472767" w:rsidRDefault="00472767" w:rsidP="00472767">
      <w:pPr>
        <w:pStyle w:val="ListBullet"/>
      </w:pPr>
      <w:r>
        <w:t>Replace all comments // with hash signs #</w:t>
      </w:r>
    </w:p>
    <w:p w14:paraId="3C55CF3F" w14:textId="77777777" w:rsidR="00472767" w:rsidRDefault="00472767" w:rsidP="00472767">
      <w:pPr>
        <w:pStyle w:val="ListBullet"/>
      </w:pPr>
      <w:r>
        <w:t>Replace Javascript curly brace opening with : and remove closing curly brace</w:t>
      </w:r>
    </w:p>
    <w:p w14:paraId="42FC7782" w14:textId="77777777" w:rsidR="00472767" w:rsidRDefault="00472767" w:rsidP="00472767">
      <w:pPr>
        <w:pStyle w:val="ListBullet"/>
      </w:pPr>
      <w:r>
        <w:t>The GEE Javascript function not() cannot be used as it is a reserved word in Python so you have to use the following:</w:t>
      </w:r>
    </w:p>
    <w:p w14:paraId="6A8184F9" w14:textId="77777777" w:rsidR="00472767" w:rsidRDefault="00472767" w:rsidP="008B550B">
      <w:pPr>
        <w:pStyle w:val="Code"/>
      </w:pPr>
      <w:r w:rsidRPr="00E12B43">
        <w:t>multiply(static_urban.not())</w:t>
      </w:r>
      <w:r>
        <w:t xml:space="preserve">     </w:t>
      </w:r>
    </w:p>
    <w:p w14:paraId="05D740FE" w14:textId="77777777" w:rsidR="00472767" w:rsidRDefault="00472767" w:rsidP="008B6883">
      <w:pPr>
        <w:pStyle w:val="BodyText2"/>
      </w:pPr>
      <w:r>
        <w:t xml:space="preserve">becomes     </w:t>
      </w:r>
    </w:p>
    <w:p w14:paraId="2DE4FF68" w14:textId="77777777" w:rsidR="00472767" w:rsidRDefault="00472767" w:rsidP="008B550B">
      <w:pPr>
        <w:pStyle w:val="Code"/>
        <w:rPr>
          <w:caps/>
        </w:rPr>
      </w:pPr>
      <w:r w:rsidRPr="00E12B43">
        <w:t>multiply(ee.call('Image.not',static_urban))</w:t>
      </w:r>
    </w:p>
    <w:p w14:paraId="4526F5EC" w14:textId="77777777" w:rsidR="00472767" w:rsidRDefault="00472767" w:rsidP="008B6883">
      <w:pPr>
        <w:pStyle w:val="BodyText2"/>
      </w:pPr>
      <w:r>
        <w:t>and</w:t>
      </w:r>
    </w:p>
    <w:p w14:paraId="02B540F8" w14:textId="77777777" w:rsidR="00472767" w:rsidRDefault="00472767" w:rsidP="008B550B">
      <w:pPr>
        <w:pStyle w:val="Code"/>
        <w:rPr>
          <w:caps/>
        </w:rPr>
      </w:pPr>
      <w:r w:rsidRPr="00E12B43">
        <w:t>image.expression(validObservation).and(image.expression("b('classesMasked')==0")</w:t>
      </w:r>
    </w:p>
    <w:p w14:paraId="7E8A2296" w14:textId="77777777" w:rsidR="00472767" w:rsidRDefault="00472767" w:rsidP="008B6883">
      <w:pPr>
        <w:pStyle w:val="BodyText2"/>
      </w:pPr>
      <w:r>
        <w:t xml:space="preserve">becomes </w:t>
      </w:r>
    </w:p>
    <w:p w14:paraId="145DD30D" w14:textId="77777777" w:rsidR="00472767" w:rsidRPr="00E12B43" w:rsidRDefault="00472767" w:rsidP="008B550B">
      <w:pPr>
        <w:pStyle w:val="Code"/>
        <w:rPr>
          <w:caps/>
        </w:rPr>
      </w:pPr>
      <w:r w:rsidRPr="00E12B43">
        <w:t>ee.call('Image.and',image.expression(validObservation),image.expression("b('classesMasked')==0"))</w:t>
      </w:r>
    </w:p>
    <w:p w14:paraId="6E765C2E" w14:textId="77777777" w:rsidR="00472767" w:rsidRPr="003B616E" w:rsidRDefault="00472767" w:rsidP="008B6883">
      <w:pPr>
        <w:pStyle w:val="BodyText2"/>
      </w:pPr>
    </w:p>
    <w:p w14:paraId="4DBB5555" w14:textId="77777777" w:rsidR="00472767" w:rsidRDefault="00472767" w:rsidP="00472767">
      <w:pPr>
        <w:pStyle w:val="Heading6"/>
      </w:pPr>
      <w:r>
        <w:t>Documentation</w:t>
      </w:r>
    </w:p>
    <w:p w14:paraId="26C58B33" w14:textId="77777777" w:rsidR="00472767" w:rsidRDefault="00472767" w:rsidP="008B6883">
      <w:pPr>
        <w:pStyle w:val="BodyText2"/>
      </w:pPr>
      <w:r>
        <w:t xml:space="preserve">There is documentation of all of the functions in the API </w:t>
      </w:r>
      <w:hyperlink r:id="rId937"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0379FDE5" w14:textId="77777777" w:rsidR="00472767" w:rsidRDefault="00472767" w:rsidP="008B550B">
      <w:pPr>
        <w:pStyle w:val="Code"/>
      </w:pPr>
      <w:r w:rsidRPr="00404580">
        <w:lastRenderedPageBreak/>
        <w:t>ee.ImageCollection.median()</w:t>
      </w:r>
    </w:p>
    <w:p w14:paraId="7A0DEFE9" w14:textId="77777777" w:rsidR="00472767" w:rsidRDefault="00472767" w:rsidP="008B6883">
      <w:pPr>
        <w:pStyle w:val="BodyText2"/>
      </w:pPr>
      <w:r>
        <w:t>But using the docs it suggests that this is the method:</w:t>
      </w:r>
    </w:p>
    <w:p w14:paraId="03B9C6EB" w14:textId="77777777" w:rsidR="00472767" w:rsidRDefault="00472767" w:rsidP="008B550B">
      <w:pPr>
        <w:pStyle w:val="Code"/>
      </w:pPr>
      <w:r>
        <w:t>reduce.median</w:t>
      </w:r>
    </w:p>
    <w:p w14:paraId="0910CFDC" w14:textId="77777777" w:rsidR="00472767" w:rsidRDefault="00472767" w:rsidP="008B550B">
      <w:pPr>
        <w:pStyle w:val="Code"/>
      </w:pPr>
      <w:r>
        <w:t>Reduces an image collection by calculating the median of all values at each pixel across the stack of all matching bands. Bands are matched by name.</w:t>
      </w:r>
    </w:p>
    <w:p w14:paraId="6502DE05" w14:textId="77777777" w:rsidR="00472767" w:rsidRDefault="00472767" w:rsidP="008B550B">
      <w:pPr>
        <w:pStyle w:val="Code"/>
      </w:pPr>
      <w:r>
        <w:t>Args:</w:t>
      </w:r>
    </w:p>
    <w:p w14:paraId="3A0C6160" w14:textId="77777777" w:rsidR="00472767" w:rsidRDefault="00472767" w:rsidP="008B550B">
      <w:pPr>
        <w:pStyle w:val="Code"/>
      </w:pPr>
      <w:r>
        <w:t>collection (ImageCollection): The image collection to reduce.</w:t>
      </w:r>
    </w:p>
    <w:p w14:paraId="08006783" w14:textId="77777777" w:rsidR="00472767" w:rsidRPr="00C12780" w:rsidRDefault="00472767" w:rsidP="008B550B">
      <w:pPr>
        <w:pStyle w:val="Code"/>
      </w:pPr>
      <w:r>
        <w:t>Returns: Image</w:t>
      </w:r>
    </w:p>
    <w:p w14:paraId="128FB295" w14:textId="77777777" w:rsidR="00472767" w:rsidRDefault="00472767" w:rsidP="00472767">
      <w:pPr>
        <w:pStyle w:val="Heading6"/>
      </w:pPr>
      <w:r>
        <w:t>Adding images</w:t>
      </w:r>
    </w:p>
    <w:p w14:paraId="2DC2B521" w14:textId="77777777" w:rsidR="00472767" w:rsidRDefault="00472767" w:rsidP="008B6883">
      <w:pPr>
        <w:pStyle w:val="BodyText2"/>
      </w:pPr>
      <w:r>
        <w:t>You can add images either using the dataset prefix or just the scene id:</w:t>
      </w:r>
    </w:p>
    <w:p w14:paraId="21AB72E7" w14:textId="77777777" w:rsidR="00472767" w:rsidRDefault="00472767" w:rsidP="008B550B">
      <w:pPr>
        <w:pStyle w:val="Code"/>
      </w:pPr>
      <w:r w:rsidRPr="006A20E8">
        <w:t>image = ee.Image('LANDSAT/LC8_L1T/LC81180562013113LGN01')</w:t>
      </w:r>
      <w:r>
        <w:t xml:space="preserve"> or</w:t>
      </w:r>
    </w:p>
    <w:p w14:paraId="4963DF6F" w14:textId="77777777" w:rsidR="00472767" w:rsidRDefault="00472767" w:rsidP="008B550B">
      <w:pPr>
        <w:pStyle w:val="Code"/>
      </w:pPr>
      <w:r w:rsidRPr="00A13120">
        <w:t>image = ee.Image('LC81180562013113LGN01')</w:t>
      </w:r>
    </w:p>
    <w:p w14:paraId="177F8529" w14:textId="77777777" w:rsidR="00472767" w:rsidRDefault="00472767" w:rsidP="00472767">
      <w:pPr>
        <w:pStyle w:val="Heading6"/>
      </w:pPr>
      <w:r>
        <w:t>Getting image metadata</w:t>
      </w:r>
    </w:p>
    <w:p w14:paraId="12243596" w14:textId="77777777" w:rsidR="00472767" w:rsidRDefault="00472767" w:rsidP="008B6883">
      <w:pPr>
        <w:pStyle w:val="BodyText2"/>
      </w:pPr>
      <w:r>
        <w:t xml:space="preserve">See Accessing image metadata on </w:t>
      </w:r>
      <w:hyperlink r:id="rId938" w:history="1">
        <w:r w:rsidRPr="00B9737B">
          <w:rPr>
            <w:rStyle w:val="Hyperlink"/>
          </w:rPr>
          <w:t>this</w:t>
        </w:r>
      </w:hyperlink>
      <w:r>
        <w:t xml:space="preserve"> page. For Python you type the following code:</w:t>
      </w:r>
    </w:p>
    <w:p w14:paraId="12287E1B" w14:textId="77777777" w:rsidR="00472767" w:rsidRPr="006F37FF" w:rsidRDefault="00472767" w:rsidP="008B550B">
      <w:pPr>
        <w:pStyle w:val="Code"/>
      </w:pPr>
      <w:r w:rsidRPr="006F37FF">
        <w:t>print image2.getInfo()['properties']</w:t>
      </w:r>
    </w:p>
    <w:p w14:paraId="367A97A5" w14:textId="77777777" w:rsidR="00472767" w:rsidRDefault="00472767" w:rsidP="00472767">
      <w:pPr>
        <w:pStyle w:val="Heading6"/>
      </w:pPr>
      <w:bookmarkStart w:id="159" w:name="_Ref384391606"/>
      <w:r>
        <w:t>Getting pixel values</w:t>
      </w:r>
      <w:bookmarkEnd w:id="159"/>
      <w:r>
        <w:t xml:space="preserve"> using getRegion</w:t>
      </w:r>
    </w:p>
    <w:p w14:paraId="1818538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78486F66" w14:textId="77777777" w:rsidR="00472767" w:rsidRDefault="00472767" w:rsidP="008B6883">
      <w:pPr>
        <w:pStyle w:val="BodyText2"/>
      </w:pPr>
      <w:r>
        <w:rPr>
          <w:noProof/>
          <w:lang w:bidi="ar-SA"/>
        </w:rPr>
        <w:drawing>
          <wp:inline distT="0" distB="0" distL="0" distR="0" wp14:anchorId="1C89D02C" wp14:editId="6E03DFA7">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9">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5A8084C" wp14:editId="3A53248D">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2AE0001" wp14:editId="0842E47C">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1">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0DE69FB5" w14:textId="77777777" w:rsidR="00472767" w:rsidRDefault="00472767" w:rsidP="00472767">
      <w:pPr>
        <w:pStyle w:val="Caption"/>
      </w:pPr>
      <w:r>
        <w:t xml:space="preserve">Figure </w:t>
      </w:r>
      <w:fldSimple w:instr=" SEQ Figure \* ARABIC ">
        <w:r w:rsidR="00270A0A">
          <w:rPr>
            <w:noProof/>
          </w:rPr>
          <w:t>8</w:t>
        </w:r>
      </w:fldSimple>
      <w:r>
        <w:t xml:space="preserve"> getRegion scale 30m,10m and 0.01m - ArcGIS point in pink, GEE point in blue</w:t>
      </w:r>
    </w:p>
    <w:p w14:paraId="63899BC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3129DD89"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2E24AC1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4FEB71C2" w14:textId="77777777" w:rsidR="00472767" w:rsidRDefault="00472767" w:rsidP="008B6883">
      <w:pPr>
        <w:pStyle w:val="BodyText2"/>
      </w:pPr>
      <w:r>
        <w:t xml:space="preserve">Than with a string data type, e.g. </w:t>
      </w:r>
      <w:r w:rsidRPr="00B550DE">
        <w:t>return data[1]</w:t>
      </w:r>
      <w:r>
        <w:t>[1]:</w:t>
      </w:r>
    </w:p>
    <w:p w14:paraId="1677F32D" w14:textId="77777777" w:rsidR="00472767" w:rsidRDefault="00472767" w:rsidP="008B550B">
      <w:pPr>
        <w:pStyle w:val="Code"/>
      </w:pPr>
      <w:r w:rsidRPr="00B550DE">
        <w:t>21.6561806277</w:t>
      </w:r>
    </w:p>
    <w:p w14:paraId="12B8B4B5" w14:textId="77777777" w:rsidR="00472767" w:rsidRDefault="00472767" w:rsidP="008B6883">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52F92F70" w14:textId="77777777" w:rsidR="00472767" w:rsidRDefault="00472767" w:rsidP="008B6883">
      <w:pPr>
        <w:pStyle w:val="BodyText2"/>
      </w:pPr>
      <w:r w:rsidRPr="001951E5">
        <w:t>(-4.1131611071622594, '-4.11316110716')</w:t>
      </w:r>
    </w:p>
    <w:p w14:paraId="3C9DB18E"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42" w:history="1">
        <w:r w:rsidRPr="003E4B4F">
          <w:rPr>
            <w:rStyle w:val="Hyperlink"/>
          </w:rPr>
          <w:t>here</w:t>
        </w:r>
      </w:hyperlink>
      <w:r>
        <w:t xml:space="preserve">. </w:t>
      </w:r>
    </w:p>
    <w:p w14:paraId="08B17493"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AD1D2AB" w14:textId="77777777" w:rsidR="00472767" w:rsidRDefault="00472767" w:rsidP="008B550B">
      <w:pPr>
        <w:pStyle w:val="Unix"/>
      </w:pPr>
      <w:r w:rsidRPr="00F5755C">
        <w:t>Decimal('55.984899325253018') is not JSON serializable</w:t>
      </w:r>
    </w:p>
    <w:p w14:paraId="7E8BA47D" w14:textId="77777777" w:rsidR="00472767" w:rsidRDefault="00472767" w:rsidP="008B6883">
      <w:pPr>
        <w:pStyle w:val="BodyText2"/>
      </w:pPr>
      <w:r>
        <w:lastRenderedPageBreak/>
        <w:t>The solution is to cast the value in the query, e.g. gee_lng::double precision.</w:t>
      </w:r>
    </w:p>
    <w:p w14:paraId="4E323C5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78424D17"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29469FD" w14:textId="77777777" w:rsidR="00472767" w:rsidRDefault="00472767" w:rsidP="008B550B">
      <w:pPr>
        <w:pStyle w:val="Code"/>
      </w:pPr>
      <w:r>
        <w:t xml:space="preserve">&gt;&gt;&gt; </w:t>
      </w:r>
      <w:r w:rsidRPr="00CE3097">
        <w:t xml:space="preserve">import </w:t>
      </w:r>
      <w:r>
        <w:t xml:space="preserve">ee, </w:t>
      </w:r>
      <w:r w:rsidRPr="00CE3097">
        <w:t>config</w:t>
      </w:r>
    </w:p>
    <w:p w14:paraId="32B2C17D" w14:textId="77777777" w:rsidR="00472767" w:rsidRDefault="00472767" w:rsidP="008B550B">
      <w:pPr>
        <w:pStyle w:val="Code"/>
      </w:pPr>
      <w:r>
        <w:t xml:space="preserve">&gt;&gt;&gt; </w:t>
      </w:r>
      <w:r w:rsidRPr="00CE3097">
        <w:t>ee.Initialize(ee.ServiceAccountCredentials(config.MY_SERVICE_ACCOUNT, config.MY_PRIVATE_KEY_FILE))</w:t>
      </w:r>
    </w:p>
    <w:p w14:paraId="0EB5A331" w14:textId="77777777" w:rsidR="00472767" w:rsidRDefault="00472767" w:rsidP="008B550B">
      <w:pPr>
        <w:pStyle w:val="Code"/>
      </w:pPr>
      <w:r>
        <w:t xml:space="preserve">&gt;&gt;&gt; </w:t>
      </w:r>
      <w:r w:rsidRPr="00CE3097">
        <w:t>landsat_scene = ee.Image('LANDSAT/LC8_L1T_TOA/LC81180562013193LGN00')</w:t>
      </w:r>
    </w:p>
    <w:p w14:paraId="69424CEA" w14:textId="77777777" w:rsidR="00472767" w:rsidRDefault="00472767" w:rsidP="008B550B">
      <w:pPr>
        <w:pStyle w:val="Code"/>
      </w:pPr>
      <w:r>
        <w:t xml:space="preserve">&gt;&gt;&gt; </w:t>
      </w:r>
      <w:r w:rsidRPr="00CE3097">
        <w:t>ee.ImageCollection(landsat_scene).getRegion(ee.Geometry.Point(115,5.5),30).getInfo()[1][1:3]</w:t>
      </w:r>
    </w:p>
    <w:p w14:paraId="2F8D9D1A" w14:textId="77777777" w:rsidR="00472767" w:rsidRDefault="00472767" w:rsidP="008B550B">
      <w:pPr>
        <w:pStyle w:val="Code"/>
      </w:pPr>
      <w:r w:rsidRPr="00CE3097">
        <w:t>[114.99994213747823, 5.499980242785977]</w:t>
      </w:r>
    </w:p>
    <w:p w14:paraId="66D0BE18"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43"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44" w:history="1">
        <w:r w:rsidRPr="00A93EB1">
          <w:rPr>
            <w:rStyle w:val="Hyperlink"/>
          </w:rPr>
          <w:t>alignPointsToGeeGrid</w:t>
        </w:r>
      </w:hyperlink>
      <w:r>
        <w:t xml:space="preserve"> and </w:t>
      </w:r>
      <w:hyperlink r:id="rId945" w:history="1">
        <w:r w:rsidRPr="00A93EB1">
          <w:rPr>
            <w:rStyle w:val="Hyperlink"/>
          </w:rPr>
          <w:t>refetchValidationSiteValues</w:t>
        </w:r>
      </w:hyperlink>
      <w:r>
        <w:t xml:space="preserve"> modules.</w:t>
      </w:r>
    </w:p>
    <w:p w14:paraId="71197BC7" w14:textId="77777777" w:rsidR="00472767" w:rsidRDefault="00472767" w:rsidP="007D2F52">
      <w:pPr>
        <w:pStyle w:val="Heading4"/>
      </w:pPr>
      <w:r>
        <w:t>Specific Methods</w:t>
      </w:r>
    </w:p>
    <w:p w14:paraId="79AE720F" w14:textId="77777777" w:rsidR="00472767" w:rsidRDefault="00472767" w:rsidP="00472767">
      <w:pPr>
        <w:pStyle w:val="Heading5"/>
      </w:pPr>
      <w:r>
        <w:t>ee.Image</w:t>
      </w:r>
    </w:p>
    <w:p w14:paraId="345A9187" w14:textId="77777777" w:rsidR="00472767" w:rsidRDefault="00472767" w:rsidP="00472767">
      <w:pPr>
        <w:pStyle w:val="Heading6"/>
      </w:pPr>
      <w:r>
        <w:t>reduceToVectors</w:t>
      </w:r>
    </w:p>
    <w:p w14:paraId="118DA710" w14:textId="77777777" w:rsidR="00472767" w:rsidRDefault="00472767" w:rsidP="008B6883">
      <w:pPr>
        <w:pStyle w:val="BodyText2"/>
      </w:pPr>
      <w:r>
        <w:t>There are some issues with this method. Firstly, if you try and set the scale too low then you get errors saying:</w:t>
      </w:r>
    </w:p>
    <w:p w14:paraId="024EBB13"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16B8C77" w14:textId="77777777" w:rsidR="00472767" w:rsidRDefault="00472767" w:rsidP="008B6883">
      <w:pPr>
        <w:pStyle w:val="BodyText2"/>
      </w:pPr>
      <w:r>
        <w:t>You can increase the pixel limit, but then you get lots of these errors:</w:t>
      </w:r>
    </w:p>
    <w:p w14:paraId="35F86C6D" w14:textId="77777777" w:rsidR="00472767" w:rsidRDefault="00472767" w:rsidP="00472767">
      <w:pPr>
        <w:pStyle w:val="GoogleEarthEngineError"/>
      </w:pPr>
      <w:r w:rsidRPr="001E3153">
        <w:t>Request timed out. Computation still running.</w:t>
      </w:r>
    </w:p>
    <w:p w14:paraId="16646F1C"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26075306" w14:textId="77777777" w:rsidR="00472767" w:rsidRDefault="00472767" w:rsidP="008B6883">
      <w:pPr>
        <w:pStyle w:val="BodyText2"/>
      </w:pPr>
      <w:r>
        <w:rPr>
          <w:noProof/>
          <w:lang w:bidi="ar-SA"/>
        </w:rPr>
        <w:drawing>
          <wp:inline distT="0" distB="0" distL="0" distR="0" wp14:anchorId="09440C6B" wp14:editId="129D0E29">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6">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208DC75" w14:textId="77777777" w:rsidR="00472767" w:rsidRDefault="00472767" w:rsidP="00472767">
      <w:pPr>
        <w:pStyle w:val="Caption"/>
      </w:pPr>
      <w:r>
        <w:t xml:space="preserve">Figure </w:t>
      </w:r>
      <w:fldSimple w:instr=" SEQ Figure \* ARABIC ">
        <w:r w:rsidR="00270A0A">
          <w:rPr>
            <w:noProof/>
          </w:rPr>
          <w:t>9</w:t>
        </w:r>
      </w:fldSimple>
      <w:r>
        <w:t xml:space="preserve"> Vectorised water at 2000m – random sample points miss rivers</w:t>
      </w:r>
    </w:p>
    <w:p w14:paraId="28FE2EBA" w14:textId="77777777" w:rsidR="00472767" w:rsidRDefault="00472767" w:rsidP="008B6883">
      <w:pPr>
        <w:pStyle w:val="BodyText2"/>
      </w:pPr>
      <w:r>
        <w:rPr>
          <w:noProof/>
          <w:lang w:bidi="ar-SA"/>
        </w:rPr>
        <w:lastRenderedPageBreak/>
        <w:drawing>
          <wp:inline distT="0" distB="0" distL="0" distR="0" wp14:anchorId="2E34F198" wp14:editId="40251E9F">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7">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3A534E38" w14:textId="77777777" w:rsidR="00472767" w:rsidRPr="001E3153" w:rsidRDefault="00472767" w:rsidP="00472767">
      <w:pPr>
        <w:pStyle w:val="Caption"/>
      </w:pPr>
      <w:r>
        <w:t xml:space="preserve">Figure </w:t>
      </w:r>
      <w:fldSimple w:instr=" SEQ Figure \* ARABIC ">
        <w:r w:rsidR="00270A0A">
          <w:rPr>
            <w:noProof/>
          </w:rPr>
          <w:t>10</w:t>
        </w:r>
      </w:fldSimple>
      <w:r>
        <w:t xml:space="preserve"> Vectorised water at 500m – random sample points in rivers</w:t>
      </w:r>
    </w:p>
    <w:p w14:paraId="28EC911D" w14:textId="77777777" w:rsidR="00472767" w:rsidRDefault="00472767" w:rsidP="00472767">
      <w:pPr>
        <w:pStyle w:val="Heading6"/>
      </w:pPr>
      <w:r>
        <w:t>Focal_* methods</w:t>
      </w:r>
    </w:p>
    <w:p w14:paraId="1687C60D"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71C5A342" w14:textId="77777777" w:rsidR="00472767" w:rsidRDefault="00472767" w:rsidP="00472767">
      <w:pPr>
        <w:pStyle w:val="Heading6"/>
      </w:pPr>
      <w:r>
        <w:t>reduceRegions</w:t>
      </w:r>
    </w:p>
    <w:p w14:paraId="46150034" w14:textId="77777777" w:rsidR="00472767" w:rsidRPr="00533152" w:rsidRDefault="00472767" w:rsidP="008B6883">
      <w:pPr>
        <w:pStyle w:val="BodyText2"/>
      </w:pPr>
      <w:r>
        <w:t>Never seems to work.</w:t>
      </w:r>
    </w:p>
    <w:p w14:paraId="2EB5B404" w14:textId="77777777" w:rsidR="00451978" w:rsidRDefault="00451978" w:rsidP="00451978">
      <w:pPr>
        <w:pStyle w:val="Heading6"/>
      </w:pPr>
      <w:r>
        <w:t>connectedPixelCount</w:t>
      </w:r>
    </w:p>
    <w:p w14:paraId="0BC7D13A" w14:textId="77777777" w:rsidR="00451978" w:rsidRPr="00451978" w:rsidRDefault="00451978" w:rsidP="008B6883">
      <w:pPr>
        <w:pStyle w:val="BodyText2"/>
      </w:pPr>
      <w:r>
        <w:t xml:space="preserve">The value that is returned is scale dependent – see the Forum </w:t>
      </w:r>
      <w:hyperlink r:id="rId948" w:anchor="!searchin/google-earth-engine-developers/connectedPixelCount%7Csort:relevance/google-earth-engine-developers/bAyxDGr0WK4/cOLjKEalFAAJ" w:history="1">
        <w:r w:rsidRPr="00451978">
          <w:rPr>
            <w:rStyle w:val="Hyperlink"/>
          </w:rPr>
          <w:t>here</w:t>
        </w:r>
      </w:hyperlink>
      <w:r>
        <w:t xml:space="preserve">. </w:t>
      </w:r>
    </w:p>
    <w:p w14:paraId="0BB25466" w14:textId="77777777" w:rsidR="00472767" w:rsidRDefault="00472767" w:rsidP="00472767">
      <w:pPr>
        <w:pStyle w:val="Heading5"/>
      </w:pPr>
      <w:r>
        <w:t>ee.ImageCollection</w:t>
      </w:r>
    </w:p>
    <w:p w14:paraId="535C749E"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1CF2A7A5" w14:textId="77777777" w:rsidR="00472767" w:rsidRDefault="00472767" w:rsidP="00472767">
      <w:pPr>
        <w:pStyle w:val="Heading6"/>
      </w:pPr>
      <w:r>
        <w:t>Reductions</w:t>
      </w:r>
    </w:p>
    <w:p w14:paraId="24161B0B" w14:textId="77777777" w:rsidR="00472767" w:rsidRDefault="00472767" w:rsidP="008B6883">
      <w:pPr>
        <w:pStyle w:val="BodyText2"/>
      </w:pPr>
      <w:r>
        <w:t>The following show the same area with mosaic, mean, mode, median, min and max reductions.</w:t>
      </w:r>
    </w:p>
    <w:p w14:paraId="7F182E03" w14:textId="77777777" w:rsidR="00472767" w:rsidRPr="006751D1" w:rsidRDefault="00472767" w:rsidP="008B6883">
      <w:pPr>
        <w:pStyle w:val="BodyText2"/>
      </w:pPr>
      <w:r>
        <w:rPr>
          <w:noProof/>
          <w:lang w:bidi="ar-SA"/>
        </w:rPr>
        <w:lastRenderedPageBreak/>
        <w:drawing>
          <wp:inline distT="0" distB="0" distL="0" distR="0" wp14:anchorId="6B14A1C3" wp14:editId="118E942D">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9">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DAA320F" w14:textId="77777777" w:rsidR="00472767" w:rsidRDefault="00472767" w:rsidP="00472767">
      <w:pPr>
        <w:pStyle w:val="Heading5"/>
      </w:pPr>
      <w:r>
        <w:t>Export.image.toDrive</w:t>
      </w:r>
    </w:p>
    <w:p w14:paraId="654F44C9"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2D0EBCF8"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297449CA"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6D3FA019" w14:textId="77777777" w:rsidR="00472767" w:rsidRDefault="00472767" w:rsidP="007D2F52">
      <w:pPr>
        <w:pStyle w:val="Heading4"/>
      </w:pPr>
      <w:r>
        <w:t>Version control</w:t>
      </w:r>
    </w:p>
    <w:p w14:paraId="3CEDD77E" w14:textId="77777777" w:rsidR="00472767" w:rsidRDefault="00472767" w:rsidP="008B6883">
      <w:pPr>
        <w:pStyle w:val="BodyText2"/>
      </w:pPr>
      <w:r>
        <w:t>GEE now supports versioning code using Git. Clicking on the top level node in the saved scripts gives you a git clone command to clone locally, e.g.</w:t>
      </w:r>
    </w:p>
    <w:p w14:paraId="0B70D2B8" w14:textId="77777777" w:rsidR="00472767" w:rsidRDefault="00472767" w:rsidP="008B550B">
      <w:pPr>
        <w:pStyle w:val="Unix"/>
      </w:pPr>
      <w:r w:rsidRPr="00233E02">
        <w:t>git clone https://earthengine.googlesource.com/102937579132037320468 private_ee_scripts</w:t>
      </w:r>
    </w:p>
    <w:p w14:paraId="02509D70" w14:textId="77777777" w:rsidR="00472767" w:rsidRDefault="00472767" w:rsidP="008B6883">
      <w:pPr>
        <w:pStyle w:val="BodyText2"/>
      </w:pPr>
      <w:r>
        <w:t xml:space="preserve">But you need to create a username and password first using </w:t>
      </w:r>
      <w:hyperlink r:id="rId950" w:history="1">
        <w:r w:rsidRPr="00233E02">
          <w:rPr>
            <w:rStyle w:val="Hyperlink"/>
          </w:rPr>
          <w:t>this</w:t>
        </w:r>
      </w:hyperlink>
      <w:r>
        <w:t xml:space="preserve"> link.</w:t>
      </w:r>
    </w:p>
    <w:p w14:paraId="69B474D4" w14:textId="7777777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4AF2CA20" w14:textId="77777777" w:rsidR="00357050" w:rsidRDefault="00357050" w:rsidP="008B6883">
      <w:pPr>
        <w:pStyle w:val="BodyText2"/>
      </w:pPr>
      <w:r>
        <w:t>On 3/10/2017 the repos were migrated to users/acottam:</w:t>
      </w:r>
    </w:p>
    <w:p w14:paraId="5F4107B0" w14:textId="77777777" w:rsidR="00357050" w:rsidRDefault="00357050" w:rsidP="008B6883">
      <w:pPr>
        <w:pStyle w:val="BodyText2"/>
      </w:pPr>
      <w:r>
        <w:rPr>
          <w:noProof/>
          <w:lang w:bidi="ar-SA"/>
        </w:rPr>
        <w:drawing>
          <wp:inline distT="0" distB="0" distL="0" distR="0" wp14:anchorId="25D75033" wp14:editId="502C83CD">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1">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5CD0D183" w14:textId="77777777" w:rsidR="00357050" w:rsidRPr="00233E02" w:rsidRDefault="00357050" w:rsidP="008B6883">
      <w:pPr>
        <w:pStyle w:val="BodyText2"/>
      </w:pPr>
      <w:r>
        <w:t xml:space="preserve">They are also available here: </w:t>
      </w:r>
      <w:hyperlink r:id="rId952" w:history="1">
        <w:r w:rsidRPr="000C1C40">
          <w:rPr>
            <w:rStyle w:val="Hyperlink"/>
          </w:rPr>
          <w:t>https://earthengine.googlesource.com/#</w:t>
        </w:r>
      </w:hyperlink>
      <w:r>
        <w:t xml:space="preserve"> </w:t>
      </w:r>
    </w:p>
    <w:p w14:paraId="520281FB" w14:textId="77777777" w:rsidR="00672965" w:rsidRDefault="00672965" w:rsidP="00672965">
      <w:pPr>
        <w:pStyle w:val="Heading4"/>
      </w:pPr>
      <w:r>
        <w:lastRenderedPageBreak/>
        <w:t>Unsupervised classification</w:t>
      </w:r>
    </w:p>
    <w:p w14:paraId="45414988" w14:textId="77777777" w:rsidR="00672965" w:rsidRPr="00255960" w:rsidRDefault="00672965" w:rsidP="008B6883">
      <w:pPr>
        <w:pStyle w:val="BodyText2"/>
      </w:pPr>
      <w:r>
        <w:t xml:space="preserve">Noel mentions it in his slides available </w:t>
      </w:r>
      <w:hyperlink r:id="rId953" w:anchor="slide=id.g14f01a7be1_0_110" w:history="1">
        <w:r w:rsidRPr="00255960">
          <w:rPr>
            <w:rStyle w:val="Hyperlink"/>
          </w:rPr>
          <w:t>here</w:t>
        </w:r>
      </w:hyperlink>
      <w:r>
        <w:t xml:space="preserve">. </w:t>
      </w:r>
    </w:p>
    <w:p w14:paraId="74AECDF4" w14:textId="77777777" w:rsidR="00472767" w:rsidRDefault="00472767" w:rsidP="007D2F52">
      <w:pPr>
        <w:pStyle w:val="Heading4"/>
      </w:pPr>
      <w:r>
        <w:t>Useful code</w:t>
      </w:r>
    </w:p>
    <w:p w14:paraId="71200AE4" w14:textId="77777777" w:rsidR="00672965" w:rsidRDefault="00672965" w:rsidP="008B6883">
      <w:pPr>
        <w:pStyle w:val="BodyText2"/>
      </w:pPr>
      <w:r>
        <w:t>To overlay HSV data with RGB data, here for agriculture:</w:t>
      </w:r>
    </w:p>
    <w:p w14:paraId="754EB367" w14:textId="77777777" w:rsidR="00672965" w:rsidRDefault="000D5C35" w:rsidP="008B6883">
      <w:pPr>
        <w:pStyle w:val="BodyText2"/>
      </w:pPr>
      <w:hyperlink r:id="rId954" w:history="1">
        <w:r w:rsidR="00672965" w:rsidRPr="00F11E25">
          <w:rPr>
            <w:rStyle w:val="Hyperlink"/>
          </w:rPr>
          <w:t>https://code.earthengine.google.com/1ad3642bf80454684a7811d0a2d44935</w:t>
        </w:r>
      </w:hyperlink>
      <w:r w:rsidR="00672965">
        <w:t xml:space="preserve"> </w:t>
      </w:r>
    </w:p>
    <w:p w14:paraId="674569E1" w14:textId="77777777" w:rsidR="00472767" w:rsidRDefault="00472767" w:rsidP="008B6883">
      <w:pPr>
        <w:pStyle w:val="BodyText2"/>
      </w:pPr>
      <w:r>
        <w:t>To test if an image is valid:</w:t>
      </w:r>
    </w:p>
    <w:p w14:paraId="6CFBD97E" w14:textId="77777777" w:rsidR="00472767" w:rsidRDefault="00472767" w:rsidP="008B550B">
      <w:pPr>
        <w:pStyle w:val="Code"/>
      </w:pPr>
      <w:r w:rsidRPr="006068CB">
        <w:t>ee.Algorithms.IsEqual(randomImage, null)</w:t>
      </w:r>
    </w:p>
    <w:p w14:paraId="14D3A12D" w14:textId="77777777" w:rsidR="00472767" w:rsidRDefault="00472767" w:rsidP="008B6883">
      <w:pPr>
        <w:pStyle w:val="BodyText2"/>
      </w:pPr>
      <w:r>
        <w:t>To get a random image:</w:t>
      </w:r>
    </w:p>
    <w:p w14:paraId="15DAEC21" w14:textId="77777777" w:rsidR="00472767" w:rsidRDefault="00472767" w:rsidP="008B550B">
      <w:pPr>
        <w:pStyle w:val="Code"/>
      </w:pPr>
      <w:r w:rsidRPr="006068CB">
        <w:t>images.randomColumn('random').sort('random').toList(1).get(0)</w:t>
      </w:r>
    </w:p>
    <w:p w14:paraId="0AA16AFC" w14:textId="77777777" w:rsidR="00472767" w:rsidRDefault="00472767" w:rsidP="008B6883">
      <w:pPr>
        <w:pStyle w:val="BodyText2"/>
      </w:pPr>
      <w:r>
        <w:t>To not emit a feature/image in a map function:</w:t>
      </w:r>
    </w:p>
    <w:p w14:paraId="6D91F37A" w14:textId="77777777" w:rsidR="00472767" w:rsidRDefault="00472767" w:rsidP="008B550B">
      <w:pPr>
        <w:pStyle w:val="Code"/>
      </w:pPr>
      <w:r>
        <w:t>&lt;images&gt;.map(function(image){</w:t>
      </w:r>
    </w:p>
    <w:p w14:paraId="1336766D" w14:textId="77777777" w:rsidR="00472767" w:rsidRPr="006068CB" w:rsidRDefault="00472767" w:rsidP="008B550B">
      <w:pPr>
        <w:pStyle w:val="Code"/>
      </w:pPr>
      <w:r>
        <w:t>},</w:t>
      </w:r>
      <w:r w:rsidRPr="00B67B58">
        <w:rPr>
          <w:color w:val="FF0000"/>
        </w:rPr>
        <w:t>true</w:t>
      </w:r>
      <w:r>
        <w:t>);</w:t>
      </w:r>
    </w:p>
    <w:p w14:paraId="2B69E4AD" w14:textId="77777777" w:rsidR="00472767" w:rsidRDefault="00472767" w:rsidP="0034374E">
      <w:pPr>
        <w:pStyle w:val="Heading3"/>
      </w:pPr>
      <w:r>
        <w:t>Google Fusion Tables</w:t>
      </w:r>
    </w:p>
    <w:p w14:paraId="187699B7" w14:textId="77777777" w:rsidR="00472767" w:rsidRDefault="00472767" w:rsidP="007D2F52">
      <w:pPr>
        <w:pStyle w:val="Heading4"/>
      </w:pPr>
      <w:r>
        <w:t>Importing data</w:t>
      </w:r>
    </w:p>
    <w:p w14:paraId="18F3C54B" w14:textId="77777777" w:rsidR="00472767" w:rsidRDefault="00472767" w:rsidP="00472767">
      <w:pPr>
        <w:pStyle w:val="Heading5"/>
      </w:pPr>
      <w:r>
        <w:t>Issues</w:t>
      </w:r>
    </w:p>
    <w:p w14:paraId="5AE4907B" w14:textId="77777777" w:rsidR="00E13D42" w:rsidRDefault="00E13D42" w:rsidP="00E13D42">
      <w:pPr>
        <w:pStyle w:val="Heading6"/>
      </w:pPr>
      <w:r>
        <w:t>Generalisation</w:t>
      </w:r>
    </w:p>
    <w:p w14:paraId="0D87AE68" w14:textId="77777777" w:rsidR="00472767" w:rsidRDefault="00472767" w:rsidP="008B6883">
      <w:pPr>
        <w:pStyle w:val="BodyText2"/>
      </w:pPr>
      <w:r>
        <w:t>There are a few gotch</w:t>
      </w:r>
      <w:r w:rsidR="00E13D42">
        <w:t>as when importing data into GFT</w:t>
      </w:r>
    </w:p>
    <w:p w14:paraId="293A7897" w14:textId="77777777" w:rsidR="00472767" w:rsidRDefault="00472767" w:rsidP="00472767">
      <w:pPr>
        <w:pStyle w:val="ListBullet"/>
      </w:pPr>
      <w:r>
        <w:t>Geometries with &gt;30000 features are generalised</w:t>
      </w:r>
    </w:p>
    <w:p w14:paraId="43310429"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4A79616D" w14:textId="77777777" w:rsidR="00472767" w:rsidRDefault="00472767" w:rsidP="008B6883">
      <w:pPr>
        <w:pStyle w:val="BodyText2"/>
      </w:pPr>
      <w:r>
        <w:rPr>
          <w:noProof/>
          <w:lang w:bidi="ar-SA"/>
        </w:rPr>
        <w:drawing>
          <wp:inline distT="0" distB="0" distL="0" distR="0" wp14:anchorId="56C9300E" wp14:editId="7F456817">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55">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2D9B65D8" w14:textId="77777777" w:rsidR="00472767" w:rsidRDefault="00472767" w:rsidP="00472767">
      <w:pPr>
        <w:pStyle w:val="Caption"/>
      </w:pPr>
      <w:r>
        <w:t xml:space="preserve">Figure </w:t>
      </w:r>
      <w:fldSimple w:instr=" SEQ Figure \* ARABIC ">
        <w:r w:rsidR="00270A0A">
          <w:rPr>
            <w:noProof/>
          </w:rPr>
          <w:t>11</w:t>
        </w:r>
      </w:fldSimple>
      <w:r>
        <w:t xml:space="preserve"> Split when in web mercator</w:t>
      </w:r>
    </w:p>
    <w:p w14:paraId="3D9EE1BE" w14:textId="77777777" w:rsidR="00472767" w:rsidRDefault="00472767" w:rsidP="008B6883">
      <w:pPr>
        <w:pStyle w:val="BodyText2"/>
      </w:pPr>
      <w:r>
        <w:rPr>
          <w:noProof/>
          <w:lang w:bidi="ar-SA"/>
        </w:rPr>
        <w:drawing>
          <wp:inline distT="0" distB="0" distL="0" distR="0" wp14:anchorId="24B746D9" wp14:editId="2625BC7D">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6">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346FA70" w14:textId="77777777" w:rsidR="00472767" w:rsidRDefault="00472767" w:rsidP="00472767">
      <w:pPr>
        <w:pStyle w:val="Caption"/>
      </w:pPr>
      <w:r>
        <w:t xml:space="preserve">Figure </w:t>
      </w:r>
      <w:fldSimple w:instr=" SEQ Figure \* ARABIC ">
        <w:r w:rsidR="00270A0A">
          <w:rPr>
            <w:noProof/>
          </w:rPr>
          <w:t>12</w:t>
        </w:r>
      </w:fldSimple>
      <w:r>
        <w:t xml:space="preserve"> Split in WGS 84 but generalised where there are &gt; 30000 points</w:t>
      </w:r>
    </w:p>
    <w:p w14:paraId="250247F2" w14:textId="77777777" w:rsidR="00472767" w:rsidRDefault="00472767" w:rsidP="008B6883">
      <w:pPr>
        <w:pStyle w:val="BodyText2"/>
      </w:pPr>
      <w:r>
        <w:rPr>
          <w:noProof/>
          <w:lang w:bidi="ar-SA"/>
        </w:rPr>
        <w:lastRenderedPageBreak/>
        <w:drawing>
          <wp:inline distT="0" distB="0" distL="0" distR="0" wp14:anchorId="10BCD018" wp14:editId="3687E38A">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7">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638EDDA9" w14:textId="77777777" w:rsidR="00472767" w:rsidRDefault="00472767" w:rsidP="00472767">
      <w:pPr>
        <w:pStyle w:val="Caption"/>
      </w:pPr>
      <w:r>
        <w:t xml:space="preserve">Figure </w:t>
      </w:r>
      <w:fldSimple w:instr=" SEQ Figure \* ARABIC ">
        <w:r w:rsidR="00270A0A">
          <w:rPr>
            <w:noProof/>
          </w:rPr>
          <w:t>13</w:t>
        </w:r>
      </w:fldSimple>
      <w:r>
        <w:t xml:space="preserve"> Split in WGS 84 all &lt; 30000 points - geometry issue</w:t>
      </w:r>
    </w:p>
    <w:p w14:paraId="7ADA98EC" w14:textId="77777777" w:rsidR="00472767" w:rsidRDefault="00472767" w:rsidP="008B6883">
      <w:pPr>
        <w:pStyle w:val="BodyText2"/>
      </w:pPr>
      <w:r>
        <w:rPr>
          <w:noProof/>
          <w:lang w:bidi="ar-SA"/>
        </w:rPr>
        <w:drawing>
          <wp:inline distT="0" distB="0" distL="0" distR="0" wp14:anchorId="1630EF2A" wp14:editId="6E53E36A">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58">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2F299198" w14:textId="77777777" w:rsidR="00472767" w:rsidRPr="00855102" w:rsidRDefault="00472767" w:rsidP="00472767">
      <w:pPr>
        <w:pStyle w:val="Caption"/>
      </w:pPr>
      <w:r>
        <w:t xml:space="preserve">Figure </w:t>
      </w:r>
      <w:fldSimple w:instr=" SEQ Figure \* ARABIC ">
        <w:r w:rsidR="00270A0A">
          <w:rPr>
            <w:noProof/>
          </w:rPr>
          <w:t>14</w:t>
        </w:r>
      </w:fldSimple>
      <w:r>
        <w:t xml:space="preserve"> Split using the split tool with 6 degree graticule</w:t>
      </w:r>
    </w:p>
    <w:p w14:paraId="68C3316F" w14:textId="77777777" w:rsidR="00E13D42" w:rsidRDefault="00E13D42" w:rsidP="00472767">
      <w:pPr>
        <w:pStyle w:val="Heading6"/>
      </w:pPr>
      <w:bookmarkStart w:id="160" w:name="_Skipping_large_features"/>
      <w:bookmarkEnd w:id="160"/>
      <w:r>
        <w:t>Skipping large features</w:t>
      </w:r>
    </w:p>
    <w:p w14:paraId="234C5887" w14:textId="77777777" w:rsidR="00E13D42" w:rsidRDefault="00E13D42" w:rsidP="008B6883">
      <w:pPr>
        <w:pStyle w:val="BodyText2"/>
      </w:pPr>
      <w:r>
        <w:t>In FME there is a warning when the features are too big:</w:t>
      </w:r>
    </w:p>
    <w:p w14:paraId="42ECE76B" w14:textId="77777777" w:rsidR="00E13D42" w:rsidRDefault="00E13D42" w:rsidP="008B550B">
      <w:pPr>
        <w:pStyle w:val="Code"/>
      </w:pPr>
      <w:r>
        <w:t>Google Fusion Tables Writer: Individual feature will not fit in a single insertion into table 'Placemark'. Feature will be skipped.</w:t>
      </w:r>
    </w:p>
    <w:p w14:paraId="1576CC70" w14:textId="77777777" w:rsidR="00E13D42" w:rsidRDefault="00E13D42" w:rsidP="008B550B">
      <w:pPr>
        <w:pStyle w:val="Code"/>
      </w:pPr>
      <w:r w:rsidRPr="00466430">
        <w:t>Google Fusion Tables Writer: '1' feature(s) were skipped. Please ensure feature(s) adhere to Google Fusion Table usage restrictions</w:t>
      </w:r>
    </w:p>
    <w:p w14:paraId="098DB2FE" w14:textId="77777777"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59" w:history="1">
        <w:r w:rsidRPr="008462B8">
          <w:rPr>
            <w:rStyle w:val="Hyperlink"/>
          </w:rPr>
          <w:t>here</w:t>
        </w:r>
      </w:hyperlink>
      <w:r>
        <w:t>).</w:t>
      </w:r>
    </w:p>
    <w:p w14:paraId="1C1866A2" w14:textId="77777777" w:rsidR="00472767" w:rsidRDefault="00472767" w:rsidP="00472767">
      <w:pPr>
        <w:pStyle w:val="Heading6"/>
      </w:pPr>
      <w:r>
        <w:t>Unable to complete Import Errors</w:t>
      </w:r>
    </w:p>
    <w:p w14:paraId="6F261CB5"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24282D03" w14:textId="77777777" w:rsidR="00472767" w:rsidRDefault="00472767" w:rsidP="007D2F52">
      <w:pPr>
        <w:pStyle w:val="Heading4"/>
      </w:pPr>
      <w:r>
        <w:t>Exporting</w:t>
      </w:r>
    </w:p>
    <w:p w14:paraId="34539D3D" w14:textId="77777777" w:rsidR="00472767" w:rsidRPr="0077631F" w:rsidRDefault="00472767" w:rsidP="008B6883">
      <w:pPr>
        <w:pStyle w:val="BodyText2"/>
      </w:pPr>
      <w:r>
        <w:t>You can do this by importing into Google Earth Engine and then Export.table as kml.</w:t>
      </w:r>
    </w:p>
    <w:p w14:paraId="06C3FC23" w14:textId="77777777" w:rsidR="00472767" w:rsidRDefault="00472767" w:rsidP="0034374E">
      <w:pPr>
        <w:pStyle w:val="Heading3"/>
      </w:pPr>
      <w:r>
        <w:t>Google Maps Engine</w:t>
      </w:r>
    </w:p>
    <w:p w14:paraId="27AC8F6D" w14:textId="77777777" w:rsidR="00472767" w:rsidRDefault="00472767" w:rsidP="007D2F52">
      <w:pPr>
        <w:pStyle w:val="Heading4"/>
      </w:pPr>
      <w:r>
        <w:t>Creating projects</w:t>
      </w:r>
    </w:p>
    <w:p w14:paraId="220711BB"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3FF134" w14:textId="77777777" w:rsidR="00742B70" w:rsidRDefault="00742B70" w:rsidP="0034374E">
      <w:pPr>
        <w:pStyle w:val="Heading3"/>
      </w:pPr>
      <w:r>
        <w:t>Mapping</w:t>
      </w:r>
      <w:r w:rsidR="00AD4355">
        <w:t>, imagery</w:t>
      </w:r>
      <w:r>
        <w:t xml:space="preserve"> and geocoding</w:t>
      </w:r>
    </w:p>
    <w:p w14:paraId="24150932" w14:textId="77777777" w:rsidR="00646B68" w:rsidRDefault="00646B68" w:rsidP="007D2F52">
      <w:pPr>
        <w:pStyle w:val="Heading4"/>
      </w:pPr>
      <w:r>
        <w:t>ArcGIS Online</w:t>
      </w:r>
    </w:p>
    <w:p w14:paraId="560E8A92" w14:textId="77777777" w:rsidR="00646B68" w:rsidRPr="00646B68" w:rsidRDefault="00646B68" w:rsidP="008B6883">
      <w:pPr>
        <w:pStyle w:val="BodyText2"/>
      </w:pPr>
      <w:r>
        <w:t>I have my own account: blishten/thargal88 and I am a member of the European Commission ArcGIS Online (</w:t>
      </w:r>
      <w:hyperlink r:id="rId960"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06E6E0DA" w14:textId="77777777" w:rsidR="00C8587F" w:rsidRDefault="00C8587F" w:rsidP="00C8587F">
      <w:pPr>
        <w:pStyle w:val="Heading4"/>
      </w:pPr>
      <w:r>
        <w:lastRenderedPageBreak/>
        <w:t>Bing Maps REST Services</w:t>
      </w:r>
    </w:p>
    <w:p w14:paraId="624CCE8E" w14:textId="77777777" w:rsidR="00C8587F" w:rsidRDefault="000D5C35" w:rsidP="008B6883">
      <w:pPr>
        <w:pStyle w:val="BodyText2"/>
      </w:pPr>
      <w:hyperlink r:id="rId961" w:history="1">
        <w:r w:rsidR="00C8587F" w:rsidRPr="00334985">
          <w:rPr>
            <w:rStyle w:val="Hyperlink"/>
          </w:rPr>
          <w:t>http://msdn.microsoft.com/en-us/library/ff701713.aspx</w:t>
        </w:r>
      </w:hyperlink>
      <w:r w:rsidR="00C8587F">
        <w:t xml:space="preserve"> - these look really good. You can get altitudes for a point, line etc.</w:t>
      </w:r>
    </w:p>
    <w:p w14:paraId="379D02BD"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62" w:history="1">
        <w:r w:rsidRPr="00E85DA3">
          <w:rPr>
            <w:rStyle w:val="Hyperlink"/>
          </w:rPr>
          <w:t>here</w:t>
        </w:r>
      </w:hyperlink>
      <w:r>
        <w:t xml:space="preserve">. </w:t>
      </w:r>
    </w:p>
    <w:p w14:paraId="1D7EEEBE" w14:textId="77777777" w:rsidR="00C24856" w:rsidRDefault="00C24856" w:rsidP="007D2F52">
      <w:pPr>
        <w:pStyle w:val="Heading4"/>
      </w:pPr>
      <w:r>
        <w:t>CartoDB</w:t>
      </w:r>
    </w:p>
    <w:p w14:paraId="2999BFF3" w14:textId="77777777" w:rsidR="00C24856" w:rsidRDefault="00C24856" w:rsidP="008B6883">
      <w:pPr>
        <w:pStyle w:val="BodyText2"/>
      </w:pPr>
      <w:r>
        <w:t>Excellent! Example queries:</w:t>
      </w:r>
    </w:p>
    <w:p w14:paraId="0A65875A" w14:textId="77777777" w:rsidR="00C24856" w:rsidRDefault="000D5C35" w:rsidP="008B550B">
      <w:pPr>
        <w:pStyle w:val="sql"/>
      </w:pPr>
      <w:hyperlink r:id="rId963" w:history="1">
        <w:r w:rsidR="00C24856">
          <w:rPr>
            <w:rStyle w:val="Hyperlink"/>
          </w:rPr>
          <w:t>https://andrewcottam.cartodb.com/api/v2/sql?q=select%20*%20from%20countries%20where%20iso3='MYS'</w:t>
        </w:r>
      </w:hyperlink>
    </w:p>
    <w:p w14:paraId="74063267" w14:textId="77777777" w:rsidR="00C24856" w:rsidRDefault="000D5C35" w:rsidP="008B550B">
      <w:pPr>
        <w:pStyle w:val="sql"/>
      </w:pPr>
      <w:hyperlink r:id="rId964" w:history="1">
        <w:r w:rsidR="00C24856">
          <w:rPr>
            <w:rStyle w:val="Hyperlink"/>
          </w:rPr>
          <w:t>https://andrewcottam.cartodb.com/api/v2/sql?q=select%20*%20from%20countries%20where%20iso3='MYS'&amp;format=GeoJSON</w:t>
        </w:r>
      </w:hyperlink>
    </w:p>
    <w:p w14:paraId="2CC887CA" w14:textId="77777777" w:rsidR="00C24856" w:rsidRDefault="000D5C35" w:rsidP="008B550B">
      <w:pPr>
        <w:pStyle w:val="sql"/>
      </w:pPr>
      <w:hyperlink r:id="rId965" w:history="1">
        <w:r w:rsidR="00C24856">
          <w:rPr>
            <w:rStyle w:val="Hyperlink"/>
          </w:rPr>
          <w:t>https://andrewcottam.cartodb.com/api/v2/sql?q=select%20name,ST_AsGeoJSON(the_geom)%20as%20the_geom%20from%20countries%20where%20iso3='MYS'</w:t>
        </w:r>
      </w:hyperlink>
    </w:p>
    <w:p w14:paraId="240E194A" w14:textId="77777777" w:rsidR="00C24856" w:rsidRDefault="000D5C35" w:rsidP="008B550B">
      <w:pPr>
        <w:pStyle w:val="sql"/>
      </w:pPr>
      <w:hyperlink r:id="rId966" w:history="1">
        <w:r w:rsidR="00C24856">
          <w:rPr>
            <w:rStyle w:val="Hyperlink"/>
          </w:rPr>
          <w:t>https://andrewcottam.cartodb.com/api/v2/sql?q=select%20name,ST_AsText(the_geom)%20as%20the_geom%20from%20countries%20where%20iso3='MYS'</w:t>
        </w:r>
      </w:hyperlink>
    </w:p>
    <w:p w14:paraId="4BECFB9B" w14:textId="77777777" w:rsidR="00C24856" w:rsidRDefault="000D5C35" w:rsidP="008B550B">
      <w:pPr>
        <w:pStyle w:val="sql"/>
      </w:pPr>
      <w:hyperlink r:id="rId967" w:history="1">
        <w:r w:rsidR="00C24856">
          <w:rPr>
            <w:rStyle w:val="Hyperlink"/>
          </w:rPr>
          <w:t>https://andrewcottam.cartodb.com/api/v2/sql?q=SELECT%20ST_Area(the_geom)%20FROM%20countries</w:t>
        </w:r>
      </w:hyperlink>
    </w:p>
    <w:p w14:paraId="5D7D4D56" w14:textId="77777777" w:rsidR="00C24856" w:rsidRDefault="00C24856" w:rsidP="002E5A35">
      <w:pPr>
        <w:pStyle w:val="Heading4"/>
      </w:pPr>
      <w:r>
        <w:t>CitusData</w:t>
      </w:r>
    </w:p>
    <w:p w14:paraId="2B0CC8E4" w14:textId="77777777" w:rsidR="00C24856" w:rsidRPr="009B140B" w:rsidRDefault="00C24856" w:rsidP="008B6883">
      <w:pPr>
        <w:pStyle w:val="BodyText2"/>
      </w:pPr>
      <w:r>
        <w:t xml:space="preserve">This is a scalable cloud system that uses PostgreSQL and Hadoop. See </w:t>
      </w:r>
      <w:hyperlink r:id="rId968" w:history="1">
        <w:r w:rsidRPr="009B140B">
          <w:rPr>
            <w:rStyle w:val="Hyperlink"/>
          </w:rPr>
          <w:t>here</w:t>
        </w:r>
      </w:hyperlink>
      <w:r>
        <w:t>.</w:t>
      </w:r>
    </w:p>
    <w:p w14:paraId="248394D8" w14:textId="77777777" w:rsidR="00C8587F" w:rsidRDefault="00C8587F" w:rsidP="00C8587F">
      <w:pPr>
        <w:pStyle w:val="Heading4"/>
      </w:pPr>
      <w:r>
        <w:t>DigitalGlobe</w:t>
      </w:r>
    </w:p>
    <w:p w14:paraId="66F1D6EB" w14:textId="77777777" w:rsidR="00C8587F" w:rsidRDefault="00C8587F" w:rsidP="008B6883">
      <w:pPr>
        <w:pStyle w:val="BodyText2"/>
      </w:pPr>
      <w:r>
        <w:t xml:space="preserve">There are no dates for the imagery (See </w:t>
      </w:r>
      <w:hyperlink r:id="rId969" w:history="1">
        <w:r w:rsidRPr="00AD4355">
          <w:rPr>
            <w:rStyle w:val="Hyperlink"/>
          </w:rPr>
          <w:t>here</w:t>
        </w:r>
      </w:hyperlink>
      <w:r>
        <w:t xml:space="preserve">). </w:t>
      </w:r>
    </w:p>
    <w:p w14:paraId="66CED4E7" w14:textId="77777777" w:rsidR="00C8587F" w:rsidRDefault="00C8587F" w:rsidP="00C8587F">
      <w:pPr>
        <w:pStyle w:val="Heading5"/>
      </w:pPr>
      <w:r>
        <w:t>Issues</w:t>
      </w:r>
    </w:p>
    <w:p w14:paraId="27CA9276" w14:textId="77777777" w:rsidR="00C8587F" w:rsidRDefault="00C8587F" w:rsidP="008B6883">
      <w:pPr>
        <w:pStyle w:val="BodyText2"/>
      </w:pPr>
      <w:r>
        <w:t xml:space="preserve">On 13/10/16 I got an error while trying to load a DigitalGlobe layer: </w:t>
      </w:r>
    </w:p>
    <w:p w14:paraId="21618BF7" w14:textId="77777777" w:rsidR="00C8587F" w:rsidRDefault="000D5C35" w:rsidP="008B6883">
      <w:pPr>
        <w:pStyle w:val="BodyText2"/>
      </w:pPr>
      <w:hyperlink r:id="rId970"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36434711"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71" w:history="1">
        <w:r w:rsidRPr="002F4CD4">
          <w:rPr>
            <w:rStyle w:val="Hyperlink"/>
          </w:rPr>
          <w:t>here</w:t>
        </w:r>
      </w:hyperlink>
      <w:r>
        <w:t xml:space="preserve">) to </w:t>
      </w:r>
      <w:r w:rsidRPr="002F4CD4">
        <w:t>digitalglobe.nal0g75k</w:t>
      </w:r>
      <w:r>
        <w:t>.</w:t>
      </w:r>
    </w:p>
    <w:p w14:paraId="4E0A23D4" w14:textId="77777777" w:rsidR="00C8587F" w:rsidRDefault="00C8587F" w:rsidP="00C8587F">
      <w:pPr>
        <w:pStyle w:val="Heading5"/>
      </w:pPr>
      <w:r>
        <w:t>Subscriptions</w:t>
      </w:r>
    </w:p>
    <w:p w14:paraId="760D4EE2" w14:textId="77777777"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77983041" w14:textId="77777777" w:rsidR="001B29F5" w:rsidRPr="00A61949" w:rsidRDefault="001B29F5" w:rsidP="008B6883">
      <w:pPr>
        <w:pStyle w:val="BodyText2"/>
      </w:pPr>
      <w:r>
        <w:t xml:space="preserve">Trying to login on 21/9/17 and it logs in with </w:t>
      </w:r>
      <w:hyperlink r:id="rId972"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4802D11" w14:textId="77777777" w:rsidR="00742B70" w:rsidRDefault="00742B70" w:rsidP="007D2F52">
      <w:pPr>
        <w:pStyle w:val="Heading4"/>
      </w:pPr>
      <w:r>
        <w:t>Geocoding</w:t>
      </w:r>
    </w:p>
    <w:p w14:paraId="644DBDF7" w14:textId="77777777" w:rsidR="00742B70" w:rsidRDefault="00742B70" w:rsidP="008B6883">
      <w:pPr>
        <w:pStyle w:val="BodyText2"/>
      </w:pPr>
      <w:r>
        <w:t xml:space="preserve">Review of the 7 free geocoding services on the web: </w:t>
      </w:r>
    </w:p>
    <w:p w14:paraId="157D8FF0" w14:textId="77777777" w:rsidR="00742B70" w:rsidRPr="00D57185" w:rsidRDefault="000D5C35" w:rsidP="000E5536">
      <w:pPr>
        <w:pStyle w:val="BodyText"/>
      </w:pPr>
      <w:hyperlink r:id="rId973" w:history="1">
        <w:r w:rsidR="00742B70">
          <w:rPr>
            <w:rStyle w:val="Hyperlink"/>
          </w:rPr>
          <w:t>http://blog.programmableweb.com/2012/06/21/7-free-geocoding-apis-google-bing-yahoo-and-mapquest/</w:t>
        </w:r>
      </w:hyperlink>
    </w:p>
    <w:p w14:paraId="0D07B08C" w14:textId="77777777" w:rsidR="00E42365" w:rsidRDefault="00E42365" w:rsidP="00E42365">
      <w:pPr>
        <w:pStyle w:val="Heading5"/>
      </w:pPr>
      <w:r>
        <w:t>OpenStreetMap Nominatim</w:t>
      </w:r>
    </w:p>
    <w:p w14:paraId="7B0CB3D6" w14:textId="77777777" w:rsidR="00E42365" w:rsidRPr="00E42365" w:rsidRDefault="00E42365" w:rsidP="008B6883">
      <w:pPr>
        <w:pStyle w:val="BodyText2"/>
      </w:pPr>
      <w:r>
        <w:t xml:space="preserve">Weird. If you search on ‘L’ you get </w:t>
      </w:r>
      <w:hyperlink r:id="rId974" w:history="1">
        <w:r w:rsidRPr="00E42365">
          <w:rPr>
            <w:rStyle w:val="Hyperlink"/>
          </w:rPr>
          <w:t>Afghanistan</w:t>
        </w:r>
      </w:hyperlink>
      <w:r>
        <w:t>.</w:t>
      </w:r>
    </w:p>
    <w:p w14:paraId="315C15CC" w14:textId="77777777" w:rsidR="005D6735" w:rsidRDefault="005D6735" w:rsidP="005D6735">
      <w:pPr>
        <w:pStyle w:val="Heading4"/>
      </w:pPr>
      <w:r>
        <w:t>Mapbox</w:t>
      </w:r>
    </w:p>
    <w:p w14:paraId="34BD1318" w14:textId="77777777" w:rsidR="005D6735" w:rsidRPr="00962E5E" w:rsidRDefault="000D5C35" w:rsidP="005D6735">
      <w:pPr>
        <w:pStyle w:val="BodyText2"/>
      </w:pPr>
      <w:hyperlink r:id="rId975" w:history="1">
        <w:r w:rsidR="005D6735" w:rsidRPr="00BF7AD8">
          <w:rPr>
            <w:rStyle w:val="Hyperlink"/>
          </w:rPr>
          <w:t>a.cottam@gmail.com</w:t>
        </w:r>
      </w:hyperlink>
      <w:r w:rsidR="005D6735">
        <w:t xml:space="preserve"> and usual password for MapBox. Goto MapBox Studio to get your access token and your mapid. Use the MapBox Studio Classic to edit existing maps. MapBox Editor deprecated on 31/1/17.</w:t>
      </w:r>
    </w:p>
    <w:p w14:paraId="54924D58" w14:textId="77777777" w:rsidR="005D6735" w:rsidRDefault="005D6735" w:rsidP="005D6735">
      <w:pPr>
        <w:pStyle w:val="Heading5"/>
      </w:pPr>
      <w:bookmarkStart w:id="161" w:name="_Sentinel_Hub"/>
      <w:bookmarkStart w:id="162" w:name="_Maki_Icon_Editor"/>
      <w:bookmarkEnd w:id="161"/>
      <w:bookmarkEnd w:id="162"/>
      <w:r>
        <w:t>Documentation</w:t>
      </w:r>
    </w:p>
    <w:p w14:paraId="0BAE09B4" w14:textId="77777777" w:rsidR="005D6735" w:rsidRDefault="005D6735" w:rsidP="005D6735">
      <w:pPr>
        <w:pStyle w:val="Heading6"/>
      </w:pPr>
      <w:r>
        <w:t>Mapbox Styleguide</w:t>
      </w:r>
    </w:p>
    <w:p w14:paraId="2EB704F9" w14:textId="77777777" w:rsidR="005D6735" w:rsidRPr="005D6735" w:rsidRDefault="000D5C35" w:rsidP="005D6735">
      <w:pPr>
        <w:pStyle w:val="BodyText2"/>
      </w:pPr>
      <w:hyperlink r:id="rId976" w:history="1">
        <w:r w:rsidR="005D6735" w:rsidRPr="005D6735">
          <w:rPr>
            <w:rStyle w:val="Hyperlink"/>
          </w:rPr>
          <w:t>This</w:t>
        </w:r>
      </w:hyperlink>
      <w:r w:rsidR="005D6735">
        <w:t xml:space="preserve"> is an internal guide to styling at Mapbox and has lots of good things including these </w:t>
      </w:r>
      <w:hyperlink r:id="rId977" w:history="1">
        <w:r w:rsidR="005D6735" w:rsidRPr="00794FAC">
          <w:rPr>
            <w:rStyle w:val="Hyperlink"/>
          </w:rPr>
          <w:t>icons</w:t>
        </w:r>
      </w:hyperlink>
      <w:r w:rsidR="005D6735">
        <w:t>.</w:t>
      </w:r>
    </w:p>
    <w:p w14:paraId="3E46A258" w14:textId="77777777" w:rsidR="005D6735" w:rsidRDefault="005D6735" w:rsidP="005D6735">
      <w:pPr>
        <w:pStyle w:val="Heading5"/>
      </w:pPr>
      <w:r>
        <w:lastRenderedPageBreak/>
        <w:t>Maki Icon Editor</w:t>
      </w:r>
    </w:p>
    <w:p w14:paraId="36CED44C" w14:textId="77777777" w:rsidR="005D6735" w:rsidRPr="00986C8D" w:rsidRDefault="005D6735" w:rsidP="005D6735">
      <w:pPr>
        <w:pStyle w:val="BodyText2"/>
      </w:pPr>
      <w:r>
        <w:t>Quirky. When you have finished creating/editing the icons download them. Then when you want to work on those again click on import and then ‘Import a local iconset’.</w:t>
      </w:r>
    </w:p>
    <w:p w14:paraId="37B348A4" w14:textId="77777777" w:rsidR="005D6735" w:rsidRDefault="005D6735" w:rsidP="005D6735">
      <w:pPr>
        <w:pStyle w:val="Heading5"/>
      </w:pPr>
      <w:r>
        <w:t>MapBox Studio</w:t>
      </w:r>
    </w:p>
    <w:p w14:paraId="73F69E08" w14:textId="77777777" w:rsidR="000E2165" w:rsidRDefault="000E2165" w:rsidP="000E2165">
      <w:pPr>
        <w:pStyle w:val="Heading6"/>
      </w:pPr>
      <w:bookmarkStart w:id="163" w:name="_Intact_Forest_Landscapes"/>
      <w:bookmarkEnd w:id="163"/>
      <w:r>
        <w:t>Datasets</w:t>
      </w:r>
    </w:p>
    <w:p w14:paraId="57198CAB" w14:textId="77777777" w:rsidR="000E2165" w:rsidRDefault="000E2165" w:rsidP="000E2165">
      <w:pPr>
        <w:pStyle w:val="Heading7"/>
      </w:pPr>
      <w:r>
        <w:t>Issues</w:t>
      </w:r>
    </w:p>
    <w:p w14:paraId="0A366E64" w14:textId="77777777" w:rsidR="009E78AA" w:rsidRDefault="009E78AA" w:rsidP="009E78AA">
      <w:pPr>
        <w:pStyle w:val="Heading8"/>
      </w:pPr>
      <w:r>
        <w:t>Upload parsing erros</w:t>
      </w:r>
    </w:p>
    <w:p w14:paraId="6535A5E0" w14:textId="77777777" w:rsidR="000E2165" w:rsidRPr="00604EA4" w:rsidRDefault="000E2165" w:rsidP="000E2165">
      <w:pPr>
        <w:pStyle w:val="Heading9"/>
      </w:pPr>
      <w:r w:rsidRPr="006A5792">
        <w:t>Old-style crs member is not recommended</w:t>
      </w:r>
    </w:p>
    <w:p w14:paraId="56298161" w14:textId="77777777" w:rsidR="000E2165" w:rsidRDefault="000E2165" w:rsidP="000E2165">
      <w:pPr>
        <w:pStyle w:val="MapBoxStudioInputFail"/>
      </w:pPr>
      <w:r w:rsidRPr="005050F2">
        <w:rPr>
          <w:b/>
        </w:rPr>
        <w:t>salonga_FeaturesToJSON.json:</w:t>
      </w:r>
      <w:r w:rsidRPr="005050F2">
        <w:t xml:space="preserve"> Input failed. old-style crs member is not recommended on line 1.</w:t>
      </w:r>
    </w:p>
    <w:p w14:paraId="11553B83" w14:textId="77777777" w:rsidR="000E2165" w:rsidRDefault="000E2165" w:rsidP="000E2165">
      <w:pPr>
        <w:pStyle w:val="BodyText2"/>
      </w:pPr>
      <w:r>
        <w:t>This occurs if you export the shapefile using the ArcGIS Tool FeaturesToJSON.</w:t>
      </w:r>
    </w:p>
    <w:p w14:paraId="0DD8B8D4" w14:textId="77777777" w:rsidR="000E2165" w:rsidRPr="005050F2" w:rsidRDefault="000E2165" w:rsidP="000E2165">
      <w:pPr>
        <w:pStyle w:val="BodyText2"/>
      </w:pPr>
      <w:r w:rsidRPr="005050F2">
        <w:t>I replaced the crs object with the following:</w:t>
      </w:r>
    </w:p>
    <w:p w14:paraId="4E37653F" w14:textId="77777777" w:rsidR="000E2165" w:rsidRPr="005050F2" w:rsidRDefault="000E2165" w:rsidP="000E2165">
      <w:pPr>
        <w:pStyle w:val="BodyText2"/>
      </w:pPr>
      <w:r w:rsidRPr="005050F2">
        <w:t>"crs":{"type":"name","properties":{"name":"urn:ogc:def:crs:OGC:1.3:CRS84"}}</w:t>
      </w:r>
    </w:p>
    <w:p w14:paraId="3E33FF9F" w14:textId="77777777" w:rsidR="000E2165" w:rsidRPr="005050F2" w:rsidRDefault="000E2165" w:rsidP="000E2165">
      <w:pPr>
        <w:pStyle w:val="BodyText2"/>
      </w:pPr>
      <w:r w:rsidRPr="005050F2">
        <w:t>And I have a similar error:</w:t>
      </w:r>
    </w:p>
    <w:p w14:paraId="6BE25984" w14:textId="77777777" w:rsidR="000E2165" w:rsidRDefault="000E2165" w:rsidP="000E2165">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6591063A" w14:textId="77777777" w:rsidR="000E2165" w:rsidRPr="005050F2" w:rsidRDefault="000E2165" w:rsidP="000E2165">
      <w:pPr>
        <w:pStyle w:val="BodyText2"/>
      </w:pPr>
      <w:r w:rsidRPr="005050F2">
        <w:t xml:space="preserve">The MapBox </w:t>
      </w:r>
      <w:hyperlink r:id="rId978" w:history="1">
        <w:r w:rsidRPr="005050F2">
          <w:rPr>
            <w:color w:val="F49100" w:themeColor="hyperlink"/>
            <w:u w:val="single"/>
          </w:rPr>
          <w:t>sample</w:t>
        </w:r>
      </w:hyperlink>
      <w:r w:rsidRPr="005050F2">
        <w:t xml:space="preserve"> file shows a CRS object on every feature so the ESRI tool is no good. Trying ogr2ogr.</w:t>
      </w:r>
    </w:p>
    <w:p w14:paraId="07A8C0DB" w14:textId="77777777" w:rsidR="000E2165" w:rsidRPr="005050F2" w:rsidRDefault="000E2165" w:rsidP="000E2165">
      <w:pPr>
        <w:pStyle w:val="BodyText2"/>
      </w:pPr>
      <w:r w:rsidRPr="005050F2">
        <w:t>C:\Users\cottaan&gt;ogr2ogr -f GeoJSON salonga.geojson "E:\cottaan\Documents\ArcGIS\Datasets\wdpa\salonga.shp"</w:t>
      </w:r>
    </w:p>
    <w:p w14:paraId="6FFB469B" w14:textId="77777777" w:rsidR="000E2165" w:rsidRPr="000E2165" w:rsidRDefault="000E2165" w:rsidP="000E2165">
      <w:pPr>
        <w:pStyle w:val="BodyText2"/>
      </w:pPr>
      <w:r w:rsidRPr="005050F2">
        <w:t>This worked! At the end of the import, you can edit the features or Export to a Tileset. Exported. Then created a style and published. All worked brilliantly. Even extended characters import perfectly.</w:t>
      </w:r>
    </w:p>
    <w:p w14:paraId="15D0993A" w14:textId="77777777" w:rsidR="00686B12" w:rsidRDefault="00686B12" w:rsidP="00686B12">
      <w:pPr>
        <w:pStyle w:val="Heading9"/>
      </w:pPr>
      <w:r>
        <w:t>Upload larger than 5Mb</w:t>
      </w:r>
    </w:p>
    <w:p w14:paraId="7E9315B7" w14:textId="77777777" w:rsidR="00686B12" w:rsidRDefault="00686B12" w:rsidP="00686B12">
      <w:pPr>
        <w:pStyle w:val="MapBoxStudioInputFail"/>
      </w:pPr>
      <w:r w:rsidRPr="00F8708C">
        <w:rPr>
          <w:b/>
        </w:rPr>
        <w:t>forest_zone.geojson:</w:t>
      </w:r>
      <w:r w:rsidRPr="00F8708C">
        <w:t xml:space="preserve"> Input failed. To upload data larger than 5 MB, please use the Datasets API.</w:t>
      </w:r>
    </w:p>
    <w:p w14:paraId="6BB510E7" w14:textId="77777777" w:rsidR="00686B12" w:rsidRPr="00CF543E" w:rsidRDefault="00686B12" w:rsidP="00686B12">
      <w:pPr>
        <w:pStyle w:val="BodyText2"/>
        <w:rPr>
          <w:lang w:val="en-GB"/>
        </w:rPr>
      </w:pPr>
      <w:r>
        <w:t xml:space="preserve">This is because you are trying to upload an editable geojson dataset which is larger than 5 MB - you can upload up to 1Gb for tilesets. See the transfer limits </w:t>
      </w:r>
      <w:hyperlink r:id="rId979" w:anchor="accepted-file-types-and-transfer-limits" w:history="1">
        <w:r w:rsidRPr="005774E0">
          <w:rPr>
            <w:rStyle w:val="Hyperlink"/>
          </w:rPr>
          <w:t>here</w:t>
        </w:r>
      </w:hyperlink>
      <w:r>
        <w:t>. James uploaded a 32Mb shapefile straight to MapBox as a Tileset and it worked fine!</w:t>
      </w:r>
    </w:p>
    <w:p w14:paraId="1C565ED6" w14:textId="77777777" w:rsidR="005B7C2D" w:rsidRDefault="005B7C2D" w:rsidP="005B7C2D">
      <w:pPr>
        <w:pStyle w:val="Heading8"/>
      </w:pPr>
      <w:r>
        <w:t>Output errors</w:t>
      </w:r>
    </w:p>
    <w:p w14:paraId="38810764" w14:textId="77777777" w:rsidR="005B7C2D" w:rsidRDefault="005B7C2D" w:rsidP="005B7C2D">
      <w:pPr>
        <w:pStyle w:val="Heading9"/>
      </w:pPr>
      <w:r>
        <w:t>Missing tiles</w:t>
      </w:r>
    </w:p>
    <w:p w14:paraId="49056464" w14:textId="77777777" w:rsidR="005B7C2D" w:rsidRPr="005B7C2D" w:rsidRDefault="005B7C2D" w:rsidP="005B7C2D">
      <w:pPr>
        <w:pStyle w:val="BodyText2"/>
      </w:pPr>
      <w:r>
        <w:t>Can be caused by using non-standard fonts.</w:t>
      </w:r>
    </w:p>
    <w:p w14:paraId="6EE91ABB" w14:textId="77777777" w:rsidR="006B6A91" w:rsidRDefault="006B6A91" w:rsidP="006B6A91">
      <w:pPr>
        <w:pStyle w:val="Heading6"/>
      </w:pPr>
      <w:r>
        <w:t>Icons</w:t>
      </w:r>
    </w:p>
    <w:p w14:paraId="7FB35FEE" w14:textId="77777777" w:rsidR="006B6A91" w:rsidRPr="002E5A35" w:rsidRDefault="006B6A91" w:rsidP="006B6A91">
      <w:pPr>
        <w:pStyle w:val="BodyText2"/>
      </w:pPr>
      <w:r>
        <w:t xml:space="preserve">See </w:t>
      </w:r>
      <w:hyperlink w:anchor="_Maki_Icon_Editor" w:history="1">
        <w:r w:rsidRPr="002E5A35">
          <w:rPr>
            <w:rStyle w:val="Hyperlink"/>
          </w:rPr>
          <w:t>Maki Icon Editor</w:t>
        </w:r>
      </w:hyperlink>
      <w:r>
        <w:t xml:space="preserve"> for creating icons for Mapbox Studio.</w:t>
      </w:r>
    </w:p>
    <w:p w14:paraId="1F743229" w14:textId="77777777" w:rsidR="005D6735" w:rsidRDefault="005D6735" w:rsidP="005D6735">
      <w:pPr>
        <w:pStyle w:val="Heading6"/>
      </w:pPr>
      <w:r>
        <w:t>Issues</w:t>
      </w:r>
    </w:p>
    <w:p w14:paraId="47B51CBF" w14:textId="77777777" w:rsidR="000E2165" w:rsidRDefault="000E2165" w:rsidP="000E2165">
      <w:pPr>
        <w:pStyle w:val="Heading6"/>
      </w:pPr>
      <w:bookmarkStart w:id="164" w:name="_old-style_crs_member"/>
      <w:bookmarkStart w:id="165" w:name="_Upload_larger_than"/>
      <w:bookmarkEnd w:id="164"/>
      <w:bookmarkEnd w:id="165"/>
      <w:r>
        <w:t>Rasters</w:t>
      </w:r>
    </w:p>
    <w:p w14:paraId="0A1C9AAA" w14:textId="77777777" w:rsidR="000E2165" w:rsidRPr="00623F12" w:rsidRDefault="000E2165" w:rsidP="000E2165">
      <w:pPr>
        <w:pStyle w:val="BodyText2"/>
      </w:pPr>
      <w:r>
        <w:t>Easy - just upload the TIFF! Did this for the Hansen Forest Change (2000-2014). Rasters have to be rendered as at the moment you cant do data driven styling. So the best thing is to export as RGB with nodata values as 0 and this should work.</w:t>
      </w:r>
    </w:p>
    <w:p w14:paraId="066625FB" w14:textId="77777777" w:rsidR="006B6A91" w:rsidRDefault="006B6A91" w:rsidP="006B6A91">
      <w:pPr>
        <w:pStyle w:val="Heading6"/>
      </w:pPr>
      <w:r>
        <w:t>Tilesets</w:t>
      </w:r>
    </w:p>
    <w:p w14:paraId="17CBC6D5" w14:textId="77777777" w:rsidR="00FF6E95" w:rsidRDefault="00FF6E95" w:rsidP="00FF6E95">
      <w:pPr>
        <w:pStyle w:val="Heading7"/>
      </w:pPr>
      <w:r>
        <w:t>Issues</w:t>
      </w:r>
    </w:p>
    <w:p w14:paraId="7F979924" w14:textId="77777777" w:rsidR="00BC1BE1" w:rsidRPr="00BC1BE1" w:rsidRDefault="00BC1BE1" w:rsidP="00BC1BE1">
      <w:pPr>
        <w:pStyle w:val="BodyText2"/>
      </w:pPr>
      <w:r>
        <w:t xml:space="preserve">Help is available for these </w:t>
      </w:r>
      <w:hyperlink r:id="rId980" w:anchor="tileset-upload-errors" w:history="1">
        <w:r w:rsidRPr="00FF6E95">
          <w:rPr>
            <w:rStyle w:val="Hyperlink"/>
          </w:rPr>
          <w:t>here</w:t>
        </w:r>
      </w:hyperlink>
      <w:r>
        <w:t>.</w:t>
      </w:r>
    </w:p>
    <w:p w14:paraId="75DAEA05" w14:textId="77777777" w:rsidR="00FF6E95" w:rsidRDefault="00FF6E95" w:rsidP="00FF6E95">
      <w:pPr>
        <w:pStyle w:val="Heading8"/>
      </w:pPr>
      <w:r>
        <w:t xml:space="preserve">Upload </w:t>
      </w:r>
      <w:r w:rsidR="00BC1BE1">
        <w:t>parsing e</w:t>
      </w:r>
      <w:r>
        <w:t>rrors</w:t>
      </w:r>
    </w:p>
    <w:p w14:paraId="6A50AA0A" w14:textId="77777777" w:rsidR="00BC1BE1" w:rsidRPr="00BC1BE1" w:rsidRDefault="00BC1BE1" w:rsidP="00BC1BE1">
      <w:pPr>
        <w:pStyle w:val="Heading9"/>
      </w:pPr>
      <w:r>
        <w:lastRenderedPageBreak/>
        <w:t>Size limits</w:t>
      </w:r>
    </w:p>
    <w:p w14:paraId="339834F3" w14:textId="77777777" w:rsidR="00BC1BE1" w:rsidRDefault="00BC1BE1" w:rsidP="00BC1BE1">
      <w:pPr>
        <w:pStyle w:val="BodyText2"/>
      </w:pPr>
      <w:r>
        <w:rPr>
          <w:rFonts w:ascii="Arial" w:hAnsi="Arial" w:cs="Arial"/>
          <w:color w:val="1F3349"/>
          <w:szCs w:val="18"/>
          <w:shd w:val="clear" w:color="auto" w:fill="FFF5A0"/>
        </w:rPr>
        <w:t>Input failed. This zip file is 1.43 GB, which exceeds the zip size limit of 260 MB.</w:t>
      </w:r>
    </w:p>
    <w:p w14:paraId="713416A8" w14:textId="77777777" w:rsidR="00BC1BE1" w:rsidRDefault="00BC1BE1" w:rsidP="00FF6E95">
      <w:pPr>
        <w:pStyle w:val="BodyText2"/>
      </w:pPr>
      <w:r>
        <w:t>Got this error on 22/03/18 after trying to upload the wdpa terrestrial shapefile (1.5Gb).</w:t>
      </w:r>
    </w:p>
    <w:p w14:paraId="765616B3" w14:textId="77777777" w:rsidR="00F6049F" w:rsidRDefault="00F6049F" w:rsidP="00F6049F">
      <w:pPr>
        <w:pStyle w:val="Heading8"/>
      </w:pPr>
      <w:r>
        <w:t>Processing errors</w:t>
      </w:r>
    </w:p>
    <w:p w14:paraId="5FB1D1FA" w14:textId="77777777" w:rsidR="00F6049F" w:rsidRDefault="00F6049F" w:rsidP="00F6049F">
      <w:pPr>
        <w:pStyle w:val="Heading9"/>
      </w:pPr>
      <w:r>
        <w:t>Projections</w:t>
      </w:r>
    </w:p>
    <w:p w14:paraId="43D154E3" w14:textId="77777777" w:rsidR="00F6049F" w:rsidRDefault="00F6049F" w:rsidP="00F6049F">
      <w:pPr>
        <w:pStyle w:val="BodyText2"/>
      </w:pPr>
      <w:r>
        <w:rPr>
          <w:noProof/>
          <w:lang w:bidi="ar-SA"/>
        </w:rPr>
        <w:drawing>
          <wp:inline distT="0" distB="0" distL="0" distR="0" wp14:anchorId="23484C73" wp14:editId="27A9A3D5">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1">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50B265FA" w14:textId="77777777" w:rsidR="00F6049F" w:rsidRPr="00F6049F" w:rsidRDefault="00F6049F" w:rsidP="00F6049F">
      <w:pPr>
        <w:pStyle w:val="BodyText2"/>
      </w:pPr>
      <w:r>
        <w:t>Easy to resolve - just reproject and try again.</w:t>
      </w:r>
    </w:p>
    <w:p w14:paraId="66FEF5AB" w14:textId="77777777" w:rsidR="00F6049F" w:rsidRDefault="00F6049F" w:rsidP="00F6049F">
      <w:pPr>
        <w:pStyle w:val="Heading9"/>
      </w:pPr>
      <w:r>
        <w:t>Size limits</w:t>
      </w:r>
    </w:p>
    <w:p w14:paraId="5E2396C2" w14:textId="77777777" w:rsidR="00F6049F" w:rsidRDefault="00F6049F" w:rsidP="00F6049F">
      <w:pPr>
        <w:pStyle w:val="BodyText2"/>
      </w:pPr>
      <w:r>
        <w:t>When uploading a WDPA tileset as a zipped shapefile with just the labels:</w:t>
      </w:r>
    </w:p>
    <w:p w14:paraId="165B7110" w14:textId="77777777" w:rsidR="00F6049F" w:rsidRDefault="00F6049F" w:rsidP="00F6049F">
      <w:pPr>
        <w:pStyle w:val="BodyText2"/>
      </w:pPr>
      <w:r>
        <w:rPr>
          <w:noProof/>
          <w:lang w:bidi="ar-SA"/>
        </w:rPr>
        <w:drawing>
          <wp:inline distT="0" distB="0" distL="0" distR="0" wp14:anchorId="31FEE3DE" wp14:editId="1A788C0D">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2">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4D0D2B75" w14:textId="77777777" w:rsidR="00F6049F" w:rsidRDefault="00F6049F" w:rsidP="00F6049F">
      <w:pPr>
        <w:pStyle w:val="BodyText2"/>
      </w:pPr>
      <w:r>
        <w:t>The iso3 field was 256 characters! Produce the mbtile file instead and upload this.</w:t>
      </w:r>
    </w:p>
    <w:p w14:paraId="0D490DA2" w14:textId="77777777" w:rsidR="00F6049F" w:rsidRDefault="00F6049F" w:rsidP="00F6049F">
      <w:pPr>
        <w:pStyle w:val="BodyText2"/>
      </w:pPr>
      <w:r>
        <w:t>When uploading a shapefile of terrestrial PA names (with superfluous fields removed):</w:t>
      </w:r>
    </w:p>
    <w:p w14:paraId="469CC96E" w14:textId="77777777" w:rsidR="00F6049F" w:rsidRPr="00F6049F" w:rsidRDefault="00F6049F" w:rsidP="00F6049F">
      <w:pPr>
        <w:pStyle w:val="BodyText2"/>
      </w:pPr>
      <w:r>
        <w:rPr>
          <w:noProof/>
          <w:lang w:bidi="ar-SA"/>
        </w:rPr>
        <w:drawing>
          <wp:inline distT="0" distB="0" distL="0" distR="0" wp14:anchorId="1DA17E61" wp14:editId="577A16CB">
            <wp:extent cx="1950492" cy="334370"/>
            <wp:effectExtent l="0" t="0" r="0" b="88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83">
                      <a:extLst>
                        <a:ext uri="{28A0092B-C50C-407E-A947-70E740481C1C}">
                          <a14:useLocalDpi xmlns:a14="http://schemas.microsoft.com/office/drawing/2010/main" val="0"/>
                        </a:ext>
                      </a:extLst>
                    </a:blip>
                    <a:srcRect/>
                    <a:stretch>
                      <a:fillRect/>
                    </a:stretch>
                  </pic:blipFill>
                  <pic:spPr bwMode="auto">
                    <a:xfrm>
                      <a:off x="0" y="0"/>
                      <a:ext cx="2030793" cy="348136"/>
                    </a:xfrm>
                    <a:prstGeom prst="rect">
                      <a:avLst/>
                    </a:prstGeom>
                    <a:noFill/>
                    <a:ln>
                      <a:noFill/>
                    </a:ln>
                  </pic:spPr>
                </pic:pic>
              </a:graphicData>
            </a:graphic>
          </wp:inline>
        </w:drawing>
      </w:r>
    </w:p>
    <w:p w14:paraId="07E8690A" w14:textId="77777777" w:rsidR="00FF6E95" w:rsidRDefault="00FF6E95" w:rsidP="00FF6E95">
      <w:pPr>
        <w:pStyle w:val="Heading7"/>
      </w:pPr>
      <w:r>
        <w:t>My tilesets</w:t>
      </w:r>
    </w:p>
    <w:p w14:paraId="7A126392" w14:textId="77777777" w:rsidR="00FF6E95" w:rsidRDefault="00FF6E95" w:rsidP="00FF6E95">
      <w:pPr>
        <w:pStyle w:val="Heading8"/>
      </w:pPr>
      <w:r>
        <w:t>GAUL</w:t>
      </w:r>
    </w:p>
    <w:p w14:paraId="2E82C80F" w14:textId="77777777" w:rsidR="00FF6E95" w:rsidRPr="00B04114" w:rsidRDefault="00FF6E95" w:rsidP="00FF6E95">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p>
    <w:p w14:paraId="6A41B034" w14:textId="77777777" w:rsidR="00FF6E95" w:rsidRDefault="00FF6E95" w:rsidP="00FF6E95">
      <w:pPr>
        <w:pStyle w:val="Heading8"/>
      </w:pPr>
      <w:r>
        <w:t>Intact Forest Landscapes</w:t>
      </w:r>
    </w:p>
    <w:p w14:paraId="7511A30A" w14:textId="77777777" w:rsidR="00FF6E95" w:rsidRDefault="00FF6E95" w:rsidP="00FF6E95">
      <w:pPr>
        <w:pStyle w:val="Unix"/>
      </w:pPr>
      <w:r w:rsidRPr="005050F2">
        <w:t>ogr2ogr -f GeoJSON "E:\cottaan\Documents\ArcGIS\Datasets\Intact Forest Landscapes\Forest_zone\forest_zone.geojson" "E:\cottaan\Documents\ArcGIS\Datasets\Intact Forest Landscapes\Forest_zone\forest_zone.shp"</w:t>
      </w:r>
    </w:p>
    <w:p w14:paraId="40A8A2E8" w14:textId="77777777" w:rsidR="00FF6E95" w:rsidRDefault="00FF6E95" w:rsidP="00FF6E95">
      <w:pPr>
        <w:pStyle w:val="BodyText2"/>
      </w:pPr>
      <w:r>
        <w:t xml:space="preserve">On uploading the forest_zone.geojson file I got an issue with the size of the upload. See </w:t>
      </w:r>
      <w:hyperlink w:anchor="_Upload_larger_than" w:history="1">
        <w:r w:rsidRPr="00F239E2">
          <w:rPr>
            <w:rStyle w:val="Hyperlink"/>
          </w:rPr>
          <w:t>Upload larger than 5Mb</w:t>
        </w:r>
      </w:hyperlink>
      <w:r>
        <w:t xml:space="preserve">. Uploading a smaller geojson file - this is still 34Mb so resorting to the </w:t>
      </w:r>
    </w:p>
    <w:p w14:paraId="207E63E4" w14:textId="77777777" w:rsidR="00FF6E95" w:rsidRDefault="00FF6E95" w:rsidP="00FF6E95">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2BCAF1DA" w14:textId="77777777" w:rsidR="00FF6E95" w:rsidRPr="000D035A" w:rsidRDefault="00FF6E95" w:rsidP="00FF6E95">
      <w:pPr>
        <w:pStyle w:val="Heading8"/>
      </w:pPr>
      <w:r>
        <w:t>WDPA</w:t>
      </w:r>
    </w:p>
    <w:p w14:paraId="23AD11BD" w14:textId="77777777" w:rsidR="00FF6E95" w:rsidRPr="005050F2" w:rsidRDefault="00FF6E95" w:rsidP="00FF6E95">
      <w:pPr>
        <w:pStyle w:val="BodyText2"/>
      </w:pPr>
      <w:r w:rsidRPr="005050F2">
        <w:t>I am preparing the WDPA to go into MapBox.</w:t>
      </w:r>
    </w:p>
    <w:p w14:paraId="418E3575" w14:textId="77777777" w:rsidR="00FF6E95" w:rsidRPr="005050F2" w:rsidRDefault="00FF6E95" w:rsidP="00FF6E95">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07A5B362" w14:textId="77777777" w:rsidR="00FF6E95" w:rsidRPr="005050F2" w:rsidRDefault="00FF6E95" w:rsidP="00FF6E95">
      <w:pPr>
        <w:pStyle w:val="BodyText2"/>
      </w:pPr>
      <w:r w:rsidRPr="005050F2">
        <w:t>Doing this for the whole of Africa. Created ‘/geojson/wdpa_africa.geojson. So:</w:t>
      </w:r>
    </w:p>
    <w:p w14:paraId="7ADF5CF6" w14:textId="77777777" w:rsidR="00FF6E95" w:rsidRDefault="00FF6E95" w:rsidP="00FF6E95">
      <w:pPr>
        <w:pStyle w:val="Unix"/>
      </w:pPr>
      <w:r w:rsidRPr="005050F2">
        <w:t>ubuntu@blishten-vector-tiles-...:~$ ogr2ogr -f GeoJSON ~/workspace/geojson/wdpa_africa.geojson ~/workspace/shapefiles/wdpa_africa/wdpa_africa_jan_17.shp</w:t>
      </w:r>
    </w:p>
    <w:p w14:paraId="65FE4991" w14:textId="77777777" w:rsidR="005D6735" w:rsidRDefault="005D6735" w:rsidP="005D6735">
      <w:pPr>
        <w:pStyle w:val="Heading5"/>
      </w:pPr>
      <w:r>
        <w:t>Tokens</w:t>
      </w:r>
    </w:p>
    <w:p w14:paraId="675937C9" w14:textId="77777777" w:rsidR="005D6735" w:rsidRDefault="005D6735" w:rsidP="005D6735">
      <w:pPr>
        <w:pStyle w:val="Heading6"/>
      </w:pPr>
      <w:r>
        <w:t>Scopes</w:t>
      </w:r>
    </w:p>
    <w:p w14:paraId="64BDFA60" w14:textId="77777777" w:rsidR="005D6735" w:rsidRPr="00663A48" w:rsidRDefault="005D6735" w:rsidP="005D6735">
      <w:pPr>
        <w:pStyle w:val="BodyText2"/>
      </w:pPr>
      <w:r>
        <w:t xml:space="preserve">To manage scopes for access tokens go to the Access Tokens page and </w:t>
      </w:r>
    </w:p>
    <w:p w14:paraId="673B2557" w14:textId="77777777" w:rsidR="00742B70" w:rsidRDefault="00742B70" w:rsidP="007D2F52">
      <w:pPr>
        <w:pStyle w:val="Heading4"/>
      </w:pPr>
      <w:r>
        <w:t>Online spatial converters</w:t>
      </w:r>
    </w:p>
    <w:p w14:paraId="63146D18" w14:textId="77777777" w:rsidR="00742B70" w:rsidRPr="00F127A1" w:rsidRDefault="00742B70" w:rsidP="008B6883">
      <w:pPr>
        <w:pStyle w:val="BodyText2"/>
      </w:pPr>
      <w:r>
        <w:t xml:space="preserve">This one is good for converting </w:t>
      </w:r>
      <w:r w:rsidRPr="00F127A1">
        <w:t>degrees, minutes, seconds to decimal degrees</w:t>
      </w:r>
      <w:r>
        <w:t xml:space="preserve">: </w:t>
      </w:r>
      <w:hyperlink r:id="rId984" w:history="1">
        <w:r>
          <w:rPr>
            <w:rStyle w:val="Hyperlink"/>
          </w:rPr>
          <w:t>http://data.aad.gov.au/aadc/calc/dms_decimal.cfm</w:t>
        </w:r>
      </w:hyperlink>
    </w:p>
    <w:p w14:paraId="21AA208A" w14:textId="77777777" w:rsidR="00AF32DA" w:rsidRDefault="00AF32DA" w:rsidP="00AF32DA">
      <w:pPr>
        <w:pStyle w:val="Heading4"/>
      </w:pPr>
      <w:r>
        <w:lastRenderedPageBreak/>
        <w:t>Planet</w:t>
      </w:r>
    </w:p>
    <w:p w14:paraId="16AF1A6A" w14:textId="77777777" w:rsidR="00AF32DA" w:rsidRDefault="00AF32DA" w:rsidP="00AF32DA">
      <w:pPr>
        <w:pStyle w:val="Heading5"/>
      </w:pPr>
      <w:r>
        <w:t>API</w:t>
      </w:r>
    </w:p>
    <w:p w14:paraId="56950489" w14:textId="77777777" w:rsidR="00AF32DA" w:rsidRDefault="00AF32DA" w:rsidP="00AF32DA">
      <w:pPr>
        <w:pStyle w:val="BodyText2"/>
      </w:pPr>
      <w:r>
        <w:t xml:space="preserve">The API is available from the </w:t>
      </w:r>
      <w:hyperlink r:id="rId985" w:history="1">
        <w:r w:rsidRPr="00AF32DA">
          <w:rPr>
            <w:rStyle w:val="Hyperlink"/>
          </w:rPr>
          <w:t>Planet Developer Centre</w:t>
        </w:r>
      </w:hyperlink>
      <w:r>
        <w:t xml:space="preserve"> (Beta release on 1/3/18). This includes WMTS </w:t>
      </w:r>
      <w:hyperlink r:id="rId986" w:history="1">
        <w:r w:rsidRPr="005D6735">
          <w:rPr>
            <w:rStyle w:val="Hyperlink"/>
          </w:rPr>
          <w:t>tile access</w:t>
        </w:r>
      </w:hyperlink>
      <w:r>
        <w:t xml:space="preserve"> to their data.</w:t>
      </w:r>
      <w:r w:rsidR="008158B1">
        <w:t xml:space="preserve"> </w:t>
      </w:r>
      <w:hyperlink r:id="rId987" w:history="1">
        <w:r w:rsidR="008158B1" w:rsidRPr="008158B1">
          <w:rPr>
            <w:rStyle w:val="Hyperlink"/>
          </w:rPr>
          <w:t>Here</w:t>
        </w:r>
      </w:hyperlink>
      <w:r w:rsidR="008158B1">
        <w:t xml:space="preserve"> is some more documentation. </w:t>
      </w:r>
    </w:p>
    <w:p w14:paraId="2DDBE62B" w14:textId="77777777" w:rsidR="008158B1" w:rsidRPr="00AF32DA" w:rsidRDefault="008158B1" w:rsidP="00AF32DA">
      <w:pPr>
        <w:pStyle w:val="BodyText2"/>
      </w:pPr>
      <w:r>
        <w:t>5/3/18</w:t>
      </w:r>
      <w:r>
        <w:tab/>
        <w:t xml:space="preserve">Trying to access the tile services with my developer key gives 'This service is not enabled' - </w:t>
      </w:r>
      <w:hyperlink r:id="rId988" w:history="1">
        <w:r w:rsidRPr="008158B1">
          <w:rPr>
            <w:rStyle w:val="Hyperlink"/>
          </w:rPr>
          <w:t>here</w:t>
        </w:r>
      </w:hyperlink>
      <w:r>
        <w:t>.</w:t>
      </w:r>
    </w:p>
    <w:p w14:paraId="6819D6C3" w14:textId="77777777" w:rsidR="00C8587F" w:rsidRDefault="00C8587F" w:rsidP="00C8587F">
      <w:pPr>
        <w:pStyle w:val="Heading4"/>
      </w:pPr>
      <w:r>
        <w:t>Sentinel Hub</w:t>
      </w:r>
    </w:p>
    <w:p w14:paraId="4250DA32" w14:textId="77777777" w:rsidR="00C8587F" w:rsidRPr="00C8587F" w:rsidRDefault="000D5C35" w:rsidP="008B6883">
      <w:pPr>
        <w:pStyle w:val="BodyText2"/>
      </w:pPr>
      <w:hyperlink r:id="rId989" w:history="1">
        <w:r w:rsidR="00C8587F" w:rsidRPr="00C8587F">
          <w:rPr>
            <w:rStyle w:val="Hyperlink"/>
          </w:rPr>
          <w:t>Sentinel Hub</w:t>
        </w:r>
      </w:hyperlink>
      <w:r w:rsidR="00C8587F">
        <w:t xml:space="preserve"> deliver data for download and as OGC mapping services. On 26/6/17 they </w:t>
      </w:r>
      <w:hyperlink r:id="rId990" w:history="1">
        <w:r w:rsidR="00C8587F" w:rsidRPr="00C8587F">
          <w:rPr>
            <w:rStyle w:val="Hyperlink"/>
          </w:rPr>
          <w:t>announced</w:t>
        </w:r>
      </w:hyperlink>
      <w:r w:rsidR="00C8587F">
        <w:t xml:space="preserve"> that they are providing atmospherically corrected Sentinel 2 data for Europe (L2A).</w:t>
      </w:r>
    </w:p>
    <w:p w14:paraId="32CF8476" w14:textId="77777777" w:rsidR="000B5421" w:rsidRDefault="000B5421" w:rsidP="000B5421">
      <w:pPr>
        <w:pStyle w:val="Heading5"/>
      </w:pPr>
      <w:r>
        <w:t>Account</w:t>
      </w:r>
      <w:r w:rsidR="00ED19A2">
        <w:t>s</w:t>
      </w:r>
    </w:p>
    <w:p w14:paraId="5E19639B" w14:textId="77777777" w:rsidR="000B5421" w:rsidRPr="000B5421" w:rsidRDefault="000B5421" w:rsidP="008B6883">
      <w:pPr>
        <w:pStyle w:val="BodyText2"/>
      </w:pPr>
      <w:r>
        <w:t xml:space="preserve">Requested access </w:t>
      </w:r>
      <w:r w:rsidR="00ED19A2">
        <w:t xml:space="preserve">to a Free Trial Account </w:t>
      </w:r>
      <w:r>
        <w:t xml:space="preserve">on 29/6/17. </w:t>
      </w:r>
    </w:p>
    <w:p w14:paraId="0F0F08C1" w14:textId="77777777" w:rsidR="002D4209" w:rsidRDefault="002D4209" w:rsidP="002D4209">
      <w:pPr>
        <w:pStyle w:val="Heading5"/>
      </w:pPr>
      <w:r>
        <w:t>Integration</w:t>
      </w:r>
    </w:p>
    <w:p w14:paraId="4ECF869D" w14:textId="77777777" w:rsidR="002D4209" w:rsidRDefault="002D4209" w:rsidP="002D4209">
      <w:pPr>
        <w:pStyle w:val="Heading6"/>
      </w:pPr>
      <w:r>
        <w:t>Desktop GIS</w:t>
      </w:r>
    </w:p>
    <w:p w14:paraId="0A6C1F36" w14:textId="77777777" w:rsidR="002D4209" w:rsidRPr="002D4209" w:rsidRDefault="002D4209" w:rsidP="008B6883">
      <w:pPr>
        <w:pStyle w:val="BodyText2"/>
      </w:pPr>
      <w:r>
        <w:t>Good integration with cached tiles for EPSG:3857 and EPSG:432.</w:t>
      </w:r>
    </w:p>
    <w:p w14:paraId="70F61CDA" w14:textId="77777777" w:rsidR="001E0063" w:rsidRDefault="001E0063" w:rsidP="001E0063">
      <w:pPr>
        <w:pStyle w:val="Heading6"/>
      </w:pPr>
      <w:r>
        <w:t>OGC Services</w:t>
      </w:r>
    </w:p>
    <w:p w14:paraId="2CBDC6EA" w14:textId="77777777"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0784D242" w14:textId="77777777" w:rsidR="00EF0319" w:rsidRDefault="00EF0319" w:rsidP="00EF0319">
      <w:pPr>
        <w:pStyle w:val="Heading7"/>
      </w:pPr>
      <w:r>
        <w:t>Parameters</w:t>
      </w:r>
    </w:p>
    <w:p w14:paraId="0D82D9E3" w14:textId="77777777" w:rsidR="00AE0078" w:rsidRPr="00AE0078" w:rsidRDefault="00AE0078" w:rsidP="008B6883">
      <w:pPr>
        <w:pStyle w:val="BodyText2"/>
      </w:pPr>
      <w:r>
        <w:t>You can either set the WMS parameters in the url itself or in the WMS Configutor tool.</w:t>
      </w:r>
    </w:p>
    <w:p w14:paraId="6FED9DDF" w14:textId="77777777" w:rsidR="00EF0319" w:rsidRDefault="00EF0319" w:rsidP="00EF0319">
      <w:pPr>
        <w:pStyle w:val="Heading8"/>
      </w:pPr>
      <w:r>
        <w:t>Preview Mode</w:t>
      </w:r>
      <w:r w:rsidR="00B27994">
        <w:t xml:space="preserve"> (preview)</w:t>
      </w:r>
    </w:p>
    <w:p w14:paraId="09CE6E00" w14:textId="77777777" w:rsidR="00EF0319" w:rsidRPr="00EF0319" w:rsidRDefault="00EF0319" w:rsidP="008B6883">
      <w:pPr>
        <w:pStyle w:val="BodyText2"/>
      </w:pPr>
      <w:r>
        <w:t xml:space="preserve">When you are zoomed out beyond native resolution the imagery is displayed according to the preview mode (see </w:t>
      </w:r>
      <w:hyperlink r:id="rId991"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4F5E9E63" w14:textId="77777777" w:rsidR="00B27994" w:rsidRDefault="00B27994" w:rsidP="00B27994">
      <w:pPr>
        <w:pStyle w:val="Heading8"/>
      </w:pPr>
      <w:r>
        <w:t>Background color (bgcolor)</w:t>
      </w:r>
    </w:p>
    <w:p w14:paraId="7BEF1221" w14:textId="77777777" w:rsidR="00B27994" w:rsidRPr="00B27994" w:rsidRDefault="00B27994" w:rsidP="008B6883">
      <w:pPr>
        <w:pStyle w:val="BodyText2"/>
      </w:pPr>
      <w:r>
        <w:t>When you have high resolution Sentinel data if there are is no imagery that satisfies the filter criteria (e.g. cloud cover) then this colour will be used as the background.</w:t>
      </w:r>
    </w:p>
    <w:p w14:paraId="1D9777D9" w14:textId="77777777" w:rsidR="008B2B56" w:rsidRDefault="008B2B56" w:rsidP="008B2B56">
      <w:pPr>
        <w:pStyle w:val="Heading8"/>
      </w:pPr>
      <w:r>
        <w:t>Priority</w:t>
      </w:r>
      <w:r w:rsidR="008D0550">
        <w:t xml:space="preserve"> (priority)</w:t>
      </w:r>
    </w:p>
    <w:p w14:paraId="56DD7D0C" w14:textId="77777777" w:rsidR="008B2B56" w:rsidRPr="008B2B56" w:rsidRDefault="008B2B56" w:rsidP="008B6883">
      <w:pPr>
        <w:pStyle w:val="BodyText2"/>
      </w:pPr>
      <w:r>
        <w:t>‘</w:t>
      </w:r>
      <w:r w:rsidRPr="008B2B56">
        <w:t>leastTimeDifference</w:t>
      </w:r>
      <w:r>
        <w:t>’ is no longer supported.</w:t>
      </w:r>
    </w:p>
    <w:p w14:paraId="0A131E90" w14:textId="77777777" w:rsidR="00B4357B" w:rsidRDefault="00B4357B" w:rsidP="00B4357B">
      <w:pPr>
        <w:pStyle w:val="Heading8"/>
      </w:pPr>
      <w:r>
        <w:t>Atmospheric Correction (atmfilter)</w:t>
      </w:r>
    </w:p>
    <w:p w14:paraId="1A882EB1" w14:textId="77777777"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7573EE80" w14:textId="77777777" w:rsidR="00B4357B" w:rsidRDefault="00B4357B" w:rsidP="008B6883">
      <w:pPr>
        <w:pStyle w:val="BodyText2"/>
      </w:pPr>
      <w:r>
        <w:rPr>
          <w:noProof/>
          <w:lang w:bidi="ar-SA"/>
        </w:rPr>
        <w:lastRenderedPageBreak/>
        <w:drawing>
          <wp:inline distT="0" distB="0" distL="0" distR="0" wp14:anchorId="01C9557F" wp14:editId="23E1A442">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2">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7B919929" w14:textId="77777777" w:rsidR="00457CC7" w:rsidRDefault="00457CC7" w:rsidP="008B6883">
      <w:pPr>
        <w:pStyle w:val="BodyText2"/>
      </w:pPr>
      <w:r>
        <w:t>Here is another example for Rennel Island on 08/05/2017:</w:t>
      </w:r>
    </w:p>
    <w:p w14:paraId="1BADB30E" w14:textId="77777777" w:rsidR="00457CC7" w:rsidRPr="00B4357B" w:rsidRDefault="00457CC7" w:rsidP="008B6883">
      <w:pPr>
        <w:pStyle w:val="BodyText2"/>
      </w:pPr>
      <w:r>
        <w:rPr>
          <w:noProof/>
          <w:lang w:bidi="ar-SA"/>
        </w:rPr>
        <w:drawing>
          <wp:inline distT="0" distB="0" distL="0" distR="0" wp14:anchorId="22673785" wp14:editId="6CC9B4FE">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93">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71BAEEFC" w14:textId="77777777" w:rsidR="002D4209" w:rsidRDefault="002D4209" w:rsidP="002D4209">
      <w:pPr>
        <w:pStyle w:val="Heading5"/>
      </w:pPr>
      <w:r>
        <w:t>Tools</w:t>
      </w:r>
    </w:p>
    <w:p w14:paraId="2B6F1DA7" w14:textId="77777777" w:rsidR="002D4209" w:rsidRDefault="002D4209" w:rsidP="002D4209">
      <w:pPr>
        <w:pStyle w:val="Heading6"/>
      </w:pPr>
      <w:r>
        <w:t>Sentinel Playground</w:t>
      </w:r>
    </w:p>
    <w:p w14:paraId="60D15CEB" w14:textId="77777777" w:rsidR="002D4209" w:rsidRPr="002D4209" w:rsidRDefault="002D4209" w:rsidP="008B6883">
      <w:pPr>
        <w:pStyle w:val="BodyText2"/>
      </w:pPr>
      <w:r>
        <w:t xml:space="preserve">You can turn on atmospheric correction and acquisition dates! </w:t>
      </w:r>
    </w:p>
    <w:p w14:paraId="5AE687A0" w14:textId="77777777" w:rsidR="000B6610" w:rsidRDefault="000B6610" w:rsidP="000B6610">
      <w:pPr>
        <w:pStyle w:val="Heading5"/>
      </w:pPr>
      <w:r>
        <w:t>Content</w:t>
      </w:r>
    </w:p>
    <w:p w14:paraId="58EDE050" w14:textId="77777777" w:rsidR="005C76EA" w:rsidRPr="005C76EA" w:rsidRDefault="005C76EA" w:rsidP="005C76EA">
      <w:pPr>
        <w:pStyle w:val="Heading6"/>
      </w:pPr>
      <w:r>
        <w:lastRenderedPageBreak/>
        <w:t>EO Browser</w:t>
      </w:r>
    </w:p>
    <w:p w14:paraId="38C33913" w14:textId="77777777" w:rsidR="000B6610" w:rsidRDefault="000B6610" w:rsidP="008B6883">
      <w:pPr>
        <w:pStyle w:val="BodyText2"/>
      </w:pPr>
      <w:r>
        <w:t xml:space="preserve">Sentinel-Hub does not cover the full USGS Landsat archive - goto the </w:t>
      </w:r>
      <w:hyperlink r:id="rId994" w:history="1">
        <w:r w:rsidRPr="000B6610">
          <w:rPr>
            <w:rStyle w:val="Hyperlink"/>
          </w:rPr>
          <w:t>EO Browser</w:t>
        </w:r>
      </w:hyperlink>
      <w:r>
        <w:t xml:space="preserve"> and hover over the dataset title and it tells you the coverage. </w:t>
      </w:r>
      <w:r w:rsidR="002633E4">
        <w:t xml:space="preserve">More information in the blog </w:t>
      </w:r>
      <w:hyperlink r:id="rId995"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3B637810"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347169D7" w14:textId="77777777" w:rsidR="000B6610" w:rsidRDefault="000B6610" w:rsidP="009B5185">
            <w:pPr>
              <w:pStyle w:val="TableTextHeader"/>
            </w:pPr>
            <w:r>
              <w:t>Satellite</w:t>
            </w:r>
          </w:p>
        </w:tc>
        <w:tc>
          <w:tcPr>
            <w:tcW w:w="3117" w:type="dxa"/>
          </w:tcPr>
          <w:p w14:paraId="7DF63212"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68EBDBFD"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2F9BF31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201E104" w14:textId="77777777" w:rsidR="000B6610" w:rsidRPr="00505DB3" w:rsidRDefault="000B6610" w:rsidP="00505DB3">
            <w:pPr>
              <w:pStyle w:val="TableText"/>
              <w:rPr>
                <w:b w:val="0"/>
              </w:rPr>
            </w:pPr>
            <w:r w:rsidRPr="00505DB3">
              <w:rPr>
                <w:b w:val="0"/>
              </w:rPr>
              <w:t>Landsat 5 ESA</w:t>
            </w:r>
          </w:p>
        </w:tc>
        <w:tc>
          <w:tcPr>
            <w:tcW w:w="3117" w:type="dxa"/>
          </w:tcPr>
          <w:p w14:paraId="4D22432C"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677DE67"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47311966"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CC9220E" w14:textId="77777777" w:rsidR="000B6610" w:rsidRPr="00505DB3" w:rsidRDefault="000B6610" w:rsidP="00505DB3">
            <w:pPr>
              <w:pStyle w:val="TableText"/>
              <w:rPr>
                <w:b w:val="0"/>
              </w:rPr>
            </w:pPr>
            <w:r w:rsidRPr="00505DB3">
              <w:rPr>
                <w:b w:val="0"/>
              </w:rPr>
              <w:t>Landsat 7 ESA</w:t>
            </w:r>
          </w:p>
        </w:tc>
        <w:tc>
          <w:tcPr>
            <w:tcW w:w="3117" w:type="dxa"/>
          </w:tcPr>
          <w:p w14:paraId="1B2C3A1F"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0ABE723C"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776FB4B1"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1A84156" w14:textId="77777777" w:rsidR="000B6610" w:rsidRPr="00505DB3" w:rsidRDefault="000B6610" w:rsidP="00505DB3">
            <w:pPr>
              <w:pStyle w:val="TableText"/>
              <w:rPr>
                <w:b w:val="0"/>
              </w:rPr>
            </w:pPr>
            <w:r w:rsidRPr="00505DB3">
              <w:rPr>
                <w:b w:val="0"/>
              </w:rPr>
              <w:t>Landsat 8 ESA</w:t>
            </w:r>
          </w:p>
        </w:tc>
        <w:tc>
          <w:tcPr>
            <w:tcW w:w="3117" w:type="dxa"/>
          </w:tcPr>
          <w:p w14:paraId="6EDF4D9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07AF9EE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1A6135A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1373F406" w14:textId="77777777" w:rsidR="000B6610" w:rsidRPr="00505DB3" w:rsidRDefault="000B6610" w:rsidP="00505DB3">
            <w:pPr>
              <w:pStyle w:val="TableText"/>
              <w:rPr>
                <w:b w:val="0"/>
              </w:rPr>
            </w:pPr>
            <w:r w:rsidRPr="00505DB3">
              <w:rPr>
                <w:b w:val="0"/>
              </w:rPr>
              <w:t>Sentinel-1 GRD</w:t>
            </w:r>
          </w:p>
        </w:tc>
        <w:tc>
          <w:tcPr>
            <w:tcW w:w="3117" w:type="dxa"/>
          </w:tcPr>
          <w:p w14:paraId="62653842"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602C3103"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54408288"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E542149" w14:textId="77777777" w:rsidR="000B6610" w:rsidRPr="00505DB3" w:rsidRDefault="000B6610" w:rsidP="00505DB3">
            <w:pPr>
              <w:pStyle w:val="TableText"/>
              <w:rPr>
                <w:b w:val="0"/>
              </w:rPr>
            </w:pPr>
            <w:r w:rsidRPr="00505DB3">
              <w:rPr>
                <w:b w:val="0"/>
              </w:rPr>
              <w:t>Sentinel-2 L1C</w:t>
            </w:r>
          </w:p>
        </w:tc>
        <w:tc>
          <w:tcPr>
            <w:tcW w:w="3117" w:type="dxa"/>
          </w:tcPr>
          <w:p w14:paraId="1C8DAA4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01CA984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3D7000B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49DC71BA" w14:textId="77777777" w:rsidR="000B6610" w:rsidRPr="00505DB3" w:rsidRDefault="000B6610" w:rsidP="00505DB3">
            <w:pPr>
              <w:pStyle w:val="TableText"/>
              <w:rPr>
                <w:b w:val="0"/>
              </w:rPr>
            </w:pPr>
            <w:r w:rsidRPr="00505DB3">
              <w:rPr>
                <w:b w:val="0"/>
              </w:rPr>
              <w:t>Sentinel-2 L2A</w:t>
            </w:r>
          </w:p>
        </w:tc>
        <w:tc>
          <w:tcPr>
            <w:tcW w:w="3117" w:type="dxa"/>
          </w:tcPr>
          <w:p w14:paraId="2903C0A4"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100225C7"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79B5ECAE"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CD9040B" w14:textId="77777777" w:rsidR="000B6610" w:rsidRPr="00505DB3" w:rsidRDefault="000B6610" w:rsidP="00505DB3">
            <w:pPr>
              <w:pStyle w:val="TableText"/>
              <w:rPr>
                <w:b w:val="0"/>
              </w:rPr>
            </w:pPr>
            <w:r w:rsidRPr="00505DB3">
              <w:rPr>
                <w:b w:val="0"/>
              </w:rPr>
              <w:t>Sentinel-3 OLCI</w:t>
            </w:r>
          </w:p>
        </w:tc>
        <w:tc>
          <w:tcPr>
            <w:tcW w:w="3117" w:type="dxa"/>
          </w:tcPr>
          <w:p w14:paraId="7C7CC20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592BA06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E0C68C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5345B7CF" w14:textId="77777777" w:rsidR="000B6610" w:rsidRPr="00505DB3" w:rsidRDefault="000B6610" w:rsidP="00505DB3">
            <w:pPr>
              <w:pStyle w:val="TableText"/>
              <w:rPr>
                <w:b w:val="0"/>
              </w:rPr>
            </w:pPr>
            <w:r w:rsidRPr="00505DB3">
              <w:rPr>
                <w:b w:val="0"/>
              </w:rPr>
              <w:t>Envisat Meris</w:t>
            </w:r>
          </w:p>
        </w:tc>
        <w:tc>
          <w:tcPr>
            <w:tcW w:w="3117" w:type="dxa"/>
          </w:tcPr>
          <w:p w14:paraId="34A96FEB"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63375D8A"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0C62205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D1D4901" w14:textId="77777777" w:rsidR="000B6610" w:rsidRPr="00505DB3" w:rsidRDefault="000B6610" w:rsidP="00505DB3">
            <w:pPr>
              <w:pStyle w:val="TableText"/>
              <w:rPr>
                <w:b w:val="0"/>
              </w:rPr>
            </w:pPr>
            <w:r w:rsidRPr="00505DB3">
              <w:rPr>
                <w:b w:val="0"/>
              </w:rPr>
              <w:t>Landsat 8 USGS</w:t>
            </w:r>
          </w:p>
        </w:tc>
        <w:tc>
          <w:tcPr>
            <w:tcW w:w="3117" w:type="dxa"/>
          </w:tcPr>
          <w:p w14:paraId="07867E9D"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4DB3F8F1"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2B7EE3C6" w14:textId="77777777" w:rsidR="000B6610" w:rsidRDefault="00F83912" w:rsidP="008B6883">
      <w:pPr>
        <w:pStyle w:val="BodyText2"/>
      </w:pPr>
      <w:r>
        <w:t>For many areas outside Europe the Landsat archive is very poor compared with Google Earth Engine.</w:t>
      </w:r>
    </w:p>
    <w:p w14:paraId="3DF4F1AE" w14:textId="77777777" w:rsidR="005C76EA" w:rsidRDefault="005C76EA" w:rsidP="005C76EA">
      <w:pPr>
        <w:pStyle w:val="Heading6"/>
      </w:pPr>
      <w:r>
        <w:t>OGC Services</w:t>
      </w:r>
    </w:p>
    <w:p w14:paraId="78E87660" w14:textId="77777777"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09123CBC" w14:textId="77777777" w:rsidR="00AD2A58" w:rsidRDefault="00AD2A58" w:rsidP="00AD2A58">
      <w:pPr>
        <w:pStyle w:val="Heading4"/>
      </w:pPr>
      <w:r>
        <w:t>Story Maps</w:t>
      </w:r>
    </w:p>
    <w:p w14:paraId="1BB0B584" w14:textId="77777777" w:rsidR="00AD2A58" w:rsidRPr="00AD2A58" w:rsidRDefault="00AD2A58" w:rsidP="00AD2A58">
      <w:pPr>
        <w:pStyle w:val="BodyText2"/>
      </w:pPr>
      <w:r>
        <w:t xml:space="preserve">Are </w:t>
      </w:r>
      <w:hyperlink r:id="rId996" w:history="1">
        <w:r w:rsidRPr="00AD2A58">
          <w:rPr>
            <w:rStyle w:val="Hyperlink"/>
          </w:rPr>
          <w:t>here</w:t>
        </w:r>
      </w:hyperlink>
      <w:r>
        <w:t>.</w:t>
      </w:r>
    </w:p>
    <w:p w14:paraId="65304BCA" w14:textId="77777777" w:rsidR="002C2CDA" w:rsidRDefault="002C2CDA" w:rsidP="002C2CDA">
      <w:pPr>
        <w:pStyle w:val="Heading5"/>
      </w:pPr>
      <w:r>
        <w:t>Africa Report</w:t>
      </w:r>
    </w:p>
    <w:p w14:paraId="08D85F20" w14:textId="77777777" w:rsidR="002C2CDA" w:rsidRPr="002C2CDA" w:rsidRDefault="002C2CDA" w:rsidP="002C2CDA">
      <w:pPr>
        <w:pStyle w:val="BodyText2"/>
      </w:pPr>
      <w:r>
        <w:t xml:space="preserve">Is </w:t>
      </w:r>
      <w:hyperlink r:id="rId997" w:history="1">
        <w:r w:rsidRPr="002C2CDA">
          <w:rPr>
            <w:rStyle w:val="Hyperlink"/>
          </w:rPr>
          <w:t>here</w:t>
        </w:r>
      </w:hyperlink>
      <w:r>
        <w:t xml:space="preserve">. </w:t>
      </w:r>
    </w:p>
    <w:p w14:paraId="6FC600D3" w14:textId="77777777" w:rsidR="005E663B" w:rsidRDefault="005E663B" w:rsidP="005E663B">
      <w:pPr>
        <w:pStyle w:val="Heading5"/>
      </w:pPr>
      <w:r>
        <w:t>Hosting and Customisati</w:t>
      </w:r>
      <w:r w:rsidR="00437A1F">
        <w:t>o</w:t>
      </w:r>
      <w:r>
        <w:t>n</w:t>
      </w:r>
    </w:p>
    <w:p w14:paraId="1A1A9351" w14:textId="77777777" w:rsidR="005E663B" w:rsidRDefault="005E663B" w:rsidP="005E663B">
      <w:pPr>
        <w:pStyle w:val="BodyText2"/>
      </w:pPr>
      <w:r>
        <w:t xml:space="preserve">Following the guide on </w:t>
      </w:r>
      <w:hyperlink r:id="rId998" w:history="1">
        <w:r w:rsidRPr="005E663B">
          <w:rPr>
            <w:rStyle w:val="Hyperlink"/>
          </w:rPr>
          <w:t>this</w:t>
        </w:r>
      </w:hyperlink>
      <w:r>
        <w:t xml:space="preserve"> page to host and customize the </w:t>
      </w:r>
      <w:hyperlink r:id="rId999" w:history="1">
        <w:r w:rsidRPr="005E663B">
          <w:rPr>
            <w:rStyle w:val="Hyperlink"/>
          </w:rPr>
          <w:t>Water Story Map</w:t>
        </w:r>
      </w:hyperlink>
      <w:r>
        <w:t xml:space="preserve"> on my C9 web-apps workspace. </w:t>
      </w:r>
    </w:p>
    <w:p w14:paraId="08925D3A" w14:textId="77777777" w:rsidR="005E663B" w:rsidRDefault="005E663B" w:rsidP="005E663B">
      <w:pPr>
        <w:pStyle w:val="ListNumber"/>
        <w:numPr>
          <w:ilvl w:val="0"/>
          <w:numId w:val="51"/>
        </w:numPr>
      </w:pPr>
      <w:r>
        <w:t xml:space="preserve">Cloned the </w:t>
      </w:r>
      <w:hyperlink r:id="rId1000" w:history="1">
        <w:r w:rsidRPr="005E663B">
          <w:rPr>
            <w:rStyle w:val="Hyperlink"/>
          </w:rPr>
          <w:t>repo</w:t>
        </w:r>
      </w:hyperlink>
      <w:r>
        <w:t xml:space="preserve"> into c9\web-apps\storyMaps</w:t>
      </w:r>
    </w:p>
    <w:p w14:paraId="720F2287" w14:textId="77777777" w:rsidR="005E663B" w:rsidRDefault="00DC1C3F" w:rsidP="005E663B">
      <w:pPr>
        <w:pStyle w:val="ListNumber"/>
        <w:numPr>
          <w:ilvl w:val="0"/>
          <w:numId w:val="51"/>
        </w:numPr>
      </w:pPr>
      <w:r>
        <w:t>Added the appid in the config section of the index.html file</w:t>
      </w:r>
    </w:p>
    <w:p w14:paraId="49AC988B" w14:textId="77777777" w:rsidR="00DC1C3F" w:rsidRDefault="00DC1C3F" w:rsidP="005E663B">
      <w:pPr>
        <w:pStyle w:val="ListNumber"/>
        <w:numPr>
          <w:ilvl w:val="0"/>
          <w:numId w:val="51"/>
        </w:numPr>
      </w:pPr>
      <w:r>
        <w:t>Added the appid as a url parameter for the development site</w:t>
      </w:r>
    </w:p>
    <w:p w14:paraId="7D64DDF1" w14:textId="77777777" w:rsidR="00437A1F" w:rsidRDefault="00437A1F" w:rsidP="00437A1F">
      <w:pPr>
        <w:pStyle w:val="Heading6"/>
      </w:pPr>
      <w:r>
        <w:t>Using the ArcGIS Javascript API</w:t>
      </w:r>
    </w:p>
    <w:p w14:paraId="21A35167" w14:textId="77777777" w:rsidR="00437A1F" w:rsidRPr="00437A1F" w:rsidRDefault="00437A1F" w:rsidP="00437A1F">
      <w:pPr>
        <w:pStyle w:val="BodyText2"/>
      </w:pPr>
      <w:r>
        <w:t xml:space="preserve">The currently bundled version (as of 11/04/2018) of the Javascript API is 3.23 which is a long way behind the current version (4.6) and there have been some changes to the API since then. For example, the </w:t>
      </w:r>
      <w:r w:rsidRPr="00437A1F">
        <w:t>webMercatorUtils</w:t>
      </w:r>
      <w:r>
        <w:t xml:space="preserve"> module has moved from esri/geometry/</w:t>
      </w:r>
      <w:r w:rsidRPr="00437A1F">
        <w:t>webMercatorUtils</w:t>
      </w:r>
      <w:r>
        <w:t xml:space="preserve"> to esri/geometry/support/</w:t>
      </w:r>
      <w:r w:rsidRPr="00437A1F">
        <w:t>webMercatorUtils</w:t>
      </w:r>
      <w:r>
        <w:t xml:space="preserve"> and so you will need to check the guide </w:t>
      </w:r>
      <w:hyperlink r:id="rId1001" w:history="1">
        <w:r w:rsidRPr="00437A1F">
          <w:rPr>
            <w:rStyle w:val="Hyperlink"/>
          </w:rPr>
          <w:t>here</w:t>
        </w:r>
      </w:hyperlink>
      <w:r>
        <w:t xml:space="preserve"> to see how you should reference the modules for use in the Story Maps. Here is the </w:t>
      </w:r>
      <w:hyperlink r:id="rId1002" w:history="1">
        <w:r w:rsidRPr="00437A1F">
          <w:rPr>
            <w:rStyle w:val="Hyperlink"/>
          </w:rPr>
          <w:t>3.23. Documentation</w:t>
        </w:r>
      </w:hyperlink>
      <w:r>
        <w:t>.</w:t>
      </w:r>
      <w:r w:rsidR="00F70A64">
        <w:t xml:space="preserve"> The reason why it still uses 3.23 is because this is the latest API with just a 2D map. </w:t>
      </w:r>
    </w:p>
    <w:p w14:paraId="117690CC" w14:textId="77777777" w:rsidR="00F70A64" w:rsidRDefault="00F70A64" w:rsidP="00F70A64">
      <w:pPr>
        <w:pStyle w:val="Heading6"/>
      </w:pPr>
      <w:r>
        <w:t>Adding Styles</w:t>
      </w:r>
    </w:p>
    <w:p w14:paraId="0C9D9451" w14:textId="77777777" w:rsidR="00656C97" w:rsidRDefault="00F70A64" w:rsidP="00F70A64">
      <w:pPr>
        <w:pStyle w:val="BodyText2"/>
      </w:pPr>
      <w:r>
        <w:t xml:space="preserve">You can add styles in the index.html </w:t>
      </w:r>
      <w:r w:rsidR="00656C97">
        <w:t>styles section but these are normally overridden when the app runs based on settings in the config.js file. For example, the colour of the header is set if the config.js file:</w:t>
      </w:r>
    </w:p>
    <w:p w14:paraId="144F8F5E" w14:textId="77777777" w:rsidR="00656C97" w:rsidRPr="00F70A64" w:rsidRDefault="00656C97" w:rsidP="00F70A64">
      <w:pPr>
        <w:pStyle w:val="BodyText2"/>
      </w:pPr>
      <w:r>
        <w:t>..</w:t>
      </w:r>
      <w:r w:rsidRPr="00656C97">
        <w:t>header: "#FFFFFF",</w:t>
      </w:r>
    </w:p>
    <w:p w14:paraId="4B3BB581" w14:textId="77777777" w:rsidR="007F184F" w:rsidRDefault="007F184F" w:rsidP="007F184F">
      <w:pPr>
        <w:pStyle w:val="Heading6"/>
      </w:pPr>
      <w:r>
        <w:t>Building</w:t>
      </w:r>
    </w:p>
    <w:p w14:paraId="4CAF0415" w14:textId="77777777" w:rsidR="007F184F" w:rsidRDefault="007F184F" w:rsidP="007F184F">
      <w:pPr>
        <w:pStyle w:val="BodyText2"/>
      </w:pPr>
      <w:r>
        <w:t xml:space="preserve">Change to the cloned storymaps folder and </w:t>
      </w:r>
      <w:r w:rsidR="00960E2B">
        <w:t>run grunt</w:t>
      </w:r>
      <w:r>
        <w:t>:</w:t>
      </w:r>
    </w:p>
    <w:p w14:paraId="713C7AE2" w14:textId="77777777" w:rsidR="00960E2B" w:rsidRPr="007F184F" w:rsidRDefault="00960E2B" w:rsidP="00960E2B">
      <w:pPr>
        <w:pStyle w:val="Unix"/>
      </w:pPr>
      <w:r w:rsidRPr="007F184F">
        <w:t>blishten:~/workspace/storyMaps/storymap-series (mast</w:t>
      </w:r>
      <w:r>
        <w:t>er) $ grunt</w:t>
      </w:r>
    </w:p>
    <w:p w14:paraId="38432777" w14:textId="77777777" w:rsidR="00960E2B" w:rsidRDefault="00960E2B" w:rsidP="007F184F">
      <w:pPr>
        <w:pStyle w:val="BodyText2"/>
      </w:pPr>
    </w:p>
    <w:p w14:paraId="034DC159" w14:textId="77777777" w:rsidR="007F184F" w:rsidRDefault="007F184F" w:rsidP="007F184F">
      <w:pPr>
        <w:pStyle w:val="Unix"/>
      </w:pPr>
      <w:r w:rsidRPr="007F184F">
        <w:t>blishten:~/workspace/storyMaps/storymap-series (master) $ npm install</w:t>
      </w:r>
    </w:p>
    <w:p w14:paraId="58FF20E3" w14:textId="77777777" w:rsidR="00960E2B" w:rsidRPr="007F184F" w:rsidRDefault="007F184F" w:rsidP="007F184F">
      <w:pPr>
        <w:pStyle w:val="Unix"/>
      </w:pPr>
      <w:r w:rsidRPr="007F184F">
        <w:t>blishten:~/workspace/storyMaps/storymap-series (mast</w:t>
      </w:r>
      <w:r>
        <w:t>er) $ npm install -g grunt-cli</w:t>
      </w:r>
    </w:p>
    <w:p w14:paraId="4E9D8F17" w14:textId="77777777" w:rsidR="008A7941" w:rsidRDefault="008A7941" w:rsidP="008A7941">
      <w:pPr>
        <w:pStyle w:val="Heading3"/>
      </w:pPr>
      <w:r>
        <w:t>Microsoft Azure</w:t>
      </w:r>
    </w:p>
    <w:p w14:paraId="0D87420C" w14:textId="77777777" w:rsidR="008A7941" w:rsidRDefault="008A7941" w:rsidP="008A7941">
      <w:pPr>
        <w:pStyle w:val="Heading4"/>
      </w:pPr>
      <w:r>
        <w:lastRenderedPageBreak/>
        <w:t>Compute</w:t>
      </w:r>
    </w:p>
    <w:p w14:paraId="18FD6DED" w14:textId="77777777" w:rsidR="008A7941" w:rsidRDefault="008A7941" w:rsidP="008A7941">
      <w:pPr>
        <w:pStyle w:val="Heading5"/>
      </w:pPr>
      <w:r>
        <w:t>Virtual Machines</w:t>
      </w:r>
    </w:p>
    <w:p w14:paraId="4D6ECCFA" w14:textId="77777777" w:rsidR="008A7941" w:rsidRDefault="008A7941" w:rsidP="008A7941">
      <w:pPr>
        <w:pStyle w:val="Heading6"/>
      </w:pPr>
      <w:r>
        <w:t>Data Science Virtual Machine (DSVM)</w:t>
      </w:r>
    </w:p>
    <w:p w14:paraId="2EBA6F49" w14:textId="77777777" w:rsidR="008A7941" w:rsidRPr="00C75148" w:rsidRDefault="008A7941" w:rsidP="008A7941">
      <w:pPr>
        <w:pStyle w:val="BodyText2"/>
      </w:pPr>
      <w:r>
        <w:t xml:space="preserve">Launched on 7/3/18 - </w:t>
      </w:r>
      <w:hyperlink r:id="rId1003" w:history="1">
        <w:r w:rsidRPr="00C75148">
          <w:rPr>
            <w:rStyle w:val="Hyperlink"/>
          </w:rPr>
          <w:t>here</w:t>
        </w:r>
      </w:hyperlink>
      <w:r>
        <w:t xml:space="preserve"> is a press  release. It includes lots of AI stuff and ArcGIS Pro - still need an ArcGIS Pro license though.</w:t>
      </w:r>
    </w:p>
    <w:p w14:paraId="414BFC8A" w14:textId="77777777" w:rsidR="008A7941" w:rsidRDefault="008A7941" w:rsidP="008A7941">
      <w:pPr>
        <w:pStyle w:val="Heading7"/>
      </w:pPr>
      <w:r>
        <w:t>Test Drive</w:t>
      </w:r>
    </w:p>
    <w:p w14:paraId="1B241CBE" w14:textId="77777777" w:rsidR="008A7941" w:rsidRDefault="008A7941" w:rsidP="008A7941">
      <w:pPr>
        <w:pStyle w:val="BodyText2"/>
      </w:pPr>
      <w:r>
        <w:t xml:space="preserve">Trying out the test drive with my </w:t>
      </w:r>
      <w:hyperlink r:id="rId1004" w:history="1">
        <w:r w:rsidRPr="00D310D8">
          <w:rPr>
            <w:rStyle w:val="Hyperlink"/>
          </w:rPr>
          <w:t>blishten@gmail.com</w:t>
        </w:r>
      </w:hyperlink>
      <w:r>
        <w:t xml:space="preserve"> Microsoft Account on 8/3/18 but it is blocked JRC firewall. It needs ssh:</w:t>
      </w:r>
    </w:p>
    <w:p w14:paraId="536F59FF" w14:textId="77777777" w:rsidR="008A7941" w:rsidRPr="000F5EBC" w:rsidRDefault="008A7941" w:rsidP="008A7941">
      <w:pPr>
        <w:pStyle w:val="BodyText2"/>
      </w:pPr>
      <w:r>
        <w:rPr>
          <w:noProof/>
          <w:lang w:bidi="ar-SA"/>
        </w:rPr>
        <w:drawing>
          <wp:inline distT="0" distB="0" distL="0" distR="0" wp14:anchorId="11315FA6" wp14:editId="2E2F2205">
            <wp:extent cx="3896436" cy="949415"/>
            <wp:effectExtent l="0" t="0" r="889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5">
                      <a:extLst>
                        <a:ext uri="{28A0092B-C50C-407E-A947-70E740481C1C}">
                          <a14:useLocalDpi xmlns:a14="http://schemas.microsoft.com/office/drawing/2010/main" val="0"/>
                        </a:ext>
                      </a:extLst>
                    </a:blip>
                    <a:srcRect/>
                    <a:stretch>
                      <a:fillRect/>
                    </a:stretch>
                  </pic:blipFill>
                  <pic:spPr bwMode="auto">
                    <a:xfrm>
                      <a:off x="0" y="0"/>
                      <a:ext cx="3942369" cy="960607"/>
                    </a:xfrm>
                    <a:prstGeom prst="rect">
                      <a:avLst/>
                    </a:prstGeom>
                    <a:noFill/>
                    <a:ln>
                      <a:noFill/>
                    </a:ln>
                  </pic:spPr>
                </pic:pic>
              </a:graphicData>
            </a:graphic>
          </wp:inline>
        </w:drawing>
      </w:r>
    </w:p>
    <w:p w14:paraId="71DC7595" w14:textId="77777777" w:rsidR="00E0003B" w:rsidRDefault="00E0003B" w:rsidP="0034374E">
      <w:pPr>
        <w:pStyle w:val="Heading3"/>
      </w:pPr>
      <w:r>
        <w:t>PiCloud</w:t>
      </w:r>
    </w:p>
    <w:p w14:paraId="3197CF30" w14:textId="77777777" w:rsidR="00E0003B" w:rsidRDefault="00E0003B" w:rsidP="007D2F52">
      <w:pPr>
        <w:pStyle w:val="Heading4"/>
      </w:pPr>
      <w:r>
        <w:t>Installing the PiCloud Client</w:t>
      </w:r>
    </w:p>
    <w:p w14:paraId="27F43A3B" w14:textId="77777777" w:rsidR="00E0003B" w:rsidRDefault="00E0003B" w:rsidP="008B6883">
      <w:pPr>
        <w:pStyle w:val="BodyText2"/>
      </w:pPr>
      <w:r>
        <w:t xml:space="preserve">GEM IT installed the PyCloud client using the instructions </w:t>
      </w:r>
      <w:hyperlink r:id="rId1006" w:history="1">
        <w:r w:rsidRPr="007A1146">
          <w:rPr>
            <w:rStyle w:val="Hyperlink"/>
          </w:rPr>
          <w:t>here</w:t>
        </w:r>
      </w:hyperlink>
      <w:r>
        <w:t>.</w:t>
      </w:r>
    </w:p>
    <w:p w14:paraId="5F6AC272" w14:textId="77777777" w:rsidR="00E0003B" w:rsidRDefault="00E0003B" w:rsidP="000E5536">
      <w:pPr>
        <w:pStyle w:val="Heading5"/>
      </w:pPr>
      <w:r>
        <w:t>Importing the cloud library</w:t>
      </w:r>
    </w:p>
    <w:p w14:paraId="1DB28787" w14:textId="77777777" w:rsidR="00E0003B" w:rsidRDefault="00E0003B" w:rsidP="008B6883">
      <w:pPr>
        <w:pStyle w:val="BodyText2"/>
      </w:pPr>
      <w:r>
        <w:t>Then I typed import cloud at the Python console and it worked! Looking at the members.</w:t>
      </w:r>
    </w:p>
    <w:p w14:paraId="65060009" w14:textId="77777777" w:rsidR="00E0003B" w:rsidRDefault="00E0003B" w:rsidP="000E5536">
      <w:pPr>
        <w:pStyle w:val="Heading5"/>
      </w:pPr>
      <w:r>
        <w:t>Granting my machine access to PiCloud</w:t>
      </w:r>
    </w:p>
    <w:p w14:paraId="323C49BD"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4DE5A3C9" w14:textId="77777777" w:rsidR="00E0003B" w:rsidRDefault="00E0003B" w:rsidP="000E5536">
      <w:pPr>
        <w:pStyle w:val="ListBullet"/>
      </w:pPr>
      <w:r>
        <w:t>Type picloud setup</w:t>
      </w:r>
    </w:p>
    <w:p w14:paraId="7DC944D6" w14:textId="77777777" w:rsidR="00E0003B" w:rsidRDefault="00E0003B" w:rsidP="000E5536">
      <w:pPr>
        <w:pStyle w:val="ListBullet"/>
      </w:pPr>
      <w:r>
        <w:t>Follow the onscreen instructions</w:t>
      </w:r>
    </w:p>
    <w:p w14:paraId="2D62B862" w14:textId="77777777" w:rsidR="00E0003B" w:rsidRDefault="00E0003B" w:rsidP="000E5536">
      <w:pPr>
        <w:pStyle w:val="ListBullet"/>
      </w:pPr>
      <w:r>
        <w:t>My API key is 3849</w:t>
      </w:r>
    </w:p>
    <w:p w14:paraId="3F485E25" w14:textId="77777777" w:rsidR="00E0003B" w:rsidRDefault="00E0003B" w:rsidP="000E5536">
      <w:pPr>
        <w:pStyle w:val="Heading5"/>
      </w:pPr>
      <w:r>
        <w:t>Configuring PostGIS for remote connections</w:t>
      </w:r>
    </w:p>
    <w:p w14:paraId="56508369" w14:textId="77777777" w:rsidR="00E0003B" w:rsidRPr="00FC06FB" w:rsidRDefault="00E0003B" w:rsidP="000E5536">
      <w:pPr>
        <w:pStyle w:val="BodyText"/>
      </w:pPr>
      <w:r>
        <w:t xml:space="preserve">This is needed to get the species features to rasterise. Following instructions </w:t>
      </w:r>
      <w:hyperlink r:id="rId1007" w:history="1">
        <w:r w:rsidRPr="00FC06FB">
          <w:rPr>
            <w:rStyle w:val="Hyperlink"/>
          </w:rPr>
          <w:t>here</w:t>
        </w:r>
      </w:hyperlink>
      <w:r>
        <w:t>.</w:t>
      </w:r>
    </w:p>
    <w:p w14:paraId="69CE4868" w14:textId="77777777" w:rsidR="00E0003B" w:rsidRDefault="00E0003B" w:rsidP="007D2F52">
      <w:pPr>
        <w:pStyle w:val="Heading4"/>
      </w:pPr>
      <w:r>
        <w:t>Implementation</w:t>
      </w:r>
    </w:p>
    <w:p w14:paraId="29BCA1E3" w14:textId="77777777" w:rsidR="00E0003B" w:rsidRDefault="00E0003B" w:rsidP="008B6883">
      <w:pPr>
        <w:pStyle w:val="BodyText2"/>
      </w:pPr>
      <w:r>
        <w:t xml:space="preserve">Following the instructions </w:t>
      </w:r>
      <w:hyperlink r:id="rId1008" w:history="1">
        <w:r w:rsidRPr="00A34BCD">
          <w:rPr>
            <w:rStyle w:val="Hyperlink"/>
          </w:rPr>
          <w:t>here</w:t>
        </w:r>
      </w:hyperlink>
      <w:r>
        <w:t>.</w:t>
      </w:r>
    </w:p>
    <w:p w14:paraId="449B4EB7" w14:textId="77777777" w:rsidR="00E0003B" w:rsidRDefault="00E0003B" w:rsidP="008B550B">
      <w:pPr>
        <w:pStyle w:val="Code"/>
      </w:pPr>
      <w:r w:rsidRPr="00B12AAB">
        <w:t>jid = cloud.call(lambda: 3*3)</w:t>
      </w:r>
    </w:p>
    <w:p w14:paraId="1527A6BD" w14:textId="77777777" w:rsidR="00E0003B" w:rsidRDefault="00E0003B" w:rsidP="008B6883">
      <w:pPr>
        <w:pStyle w:val="BodyText2"/>
      </w:pPr>
      <w:r>
        <w:t>Caused an error first time until I granted my machine access to PiCloud (API key not set error).</w:t>
      </w:r>
    </w:p>
    <w:p w14:paraId="2D34557C" w14:textId="77777777" w:rsidR="00E0003B" w:rsidRDefault="00E0003B" w:rsidP="008B6883">
      <w:pPr>
        <w:pStyle w:val="BodyText2"/>
      </w:pPr>
      <w:r>
        <w:t xml:space="preserve">When I run this I can look at my jobs </w:t>
      </w:r>
      <w:hyperlink r:id="rId1009" w:history="1">
        <w:r w:rsidRPr="00602A20">
          <w:rPr>
            <w:rStyle w:val="Hyperlink"/>
          </w:rPr>
          <w:t>here</w:t>
        </w:r>
      </w:hyperlink>
      <w:r>
        <w:t>.</w:t>
      </w:r>
    </w:p>
    <w:p w14:paraId="4BC0520F" w14:textId="77777777" w:rsidR="00E0003B" w:rsidRDefault="00E0003B" w:rsidP="008B6883">
      <w:pPr>
        <w:pStyle w:val="BodyText2"/>
      </w:pPr>
      <w:r>
        <w:t xml:space="preserve">The default list of installed packages is shown </w:t>
      </w:r>
      <w:hyperlink r:id="rId1010" w:history="1">
        <w:r w:rsidRPr="008842C4">
          <w:rPr>
            <w:rStyle w:val="Hyperlink"/>
          </w:rPr>
          <w:t>here</w:t>
        </w:r>
      </w:hyperlink>
      <w:r>
        <w:t xml:space="preserve"> and it includes numpy, psycopg2 and GDAL! Hoorah!</w:t>
      </w:r>
    </w:p>
    <w:p w14:paraId="2C18E563" w14:textId="77777777" w:rsidR="00E0003B" w:rsidRDefault="00E0003B" w:rsidP="008B6883">
      <w:pPr>
        <w:pStyle w:val="BodyText2"/>
      </w:pPr>
      <w:r>
        <w:t xml:space="preserve">Now, how do we connect to PostGIS to get data – see </w:t>
      </w:r>
      <w:hyperlink r:id="rId1011" w:history="1">
        <w:r w:rsidRPr="00FD0B31">
          <w:rPr>
            <w:rStyle w:val="Hyperlink"/>
          </w:rPr>
          <w:t>here</w:t>
        </w:r>
      </w:hyperlink>
      <w:r>
        <w:t>. Aaarrgg! GEM IT nightmare – what about getting Python to get the shapes from the IUCN services using WFS.</w:t>
      </w:r>
    </w:p>
    <w:p w14:paraId="5224DBEF" w14:textId="77777777" w:rsidR="00E0003B" w:rsidRDefault="00E0003B" w:rsidP="000E5536">
      <w:pPr>
        <w:pStyle w:val="Heading5"/>
      </w:pPr>
      <w:r>
        <w:t>Accessing WFS using Python (Unfiltered)</w:t>
      </w:r>
    </w:p>
    <w:p w14:paraId="6B1638E9" w14:textId="77777777" w:rsidR="00E0003B" w:rsidRDefault="00E0003B" w:rsidP="008B6883">
      <w:pPr>
        <w:pStyle w:val="BodyText2"/>
      </w:pPr>
      <w:r>
        <w:t xml:space="preserve">Trying GDAL to access a WFS service published on the IUCN machine using sample code from </w:t>
      </w:r>
      <w:hyperlink r:id="rId1012" w:history="1">
        <w:r w:rsidRPr="00B3009A">
          <w:rPr>
            <w:rStyle w:val="Hyperlink"/>
          </w:rPr>
          <w:t>here</w:t>
        </w:r>
      </w:hyperlink>
      <w:r>
        <w:t>.</w:t>
      </w:r>
    </w:p>
    <w:p w14:paraId="4E9241B9" w14:textId="77777777" w:rsidR="00E0003B" w:rsidRPr="006E5B4F" w:rsidRDefault="00E0003B" w:rsidP="008B550B">
      <w:pPr>
        <w:pStyle w:val="Code"/>
      </w:pPr>
      <w:r w:rsidRPr="006E5B4F">
        <w:t>from osgeo import ogr</w:t>
      </w:r>
    </w:p>
    <w:p w14:paraId="5BF03271" w14:textId="77777777" w:rsidR="00E0003B" w:rsidRPr="006E5B4F" w:rsidRDefault="00E0003B" w:rsidP="008B550B">
      <w:pPr>
        <w:pStyle w:val="Code"/>
      </w:pPr>
      <w:r w:rsidRPr="006E5B4F">
        <w:t>driver = ogr.GetDriverByName('WFS')</w:t>
      </w:r>
    </w:p>
    <w:p w14:paraId="28CC09E5"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36A45E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5AD59252" w14:textId="77777777" w:rsidR="00E0003B" w:rsidRDefault="00E0003B" w:rsidP="008B550B">
      <w:pPr>
        <w:pStyle w:val="Code"/>
      </w:pPr>
      <w:r w:rsidRPr="006E5B4F">
        <w:lastRenderedPageBreak/>
        <w:t>wfs = driver.Open("WFS:http://mapservices.iucnredlist.org/ArcGIS/services/Andrew/</w:t>
      </w:r>
      <w:r>
        <w:t>OrangUtan</w:t>
      </w:r>
      <w:r w:rsidRPr="006E5B4F">
        <w:t>/MapServer/WFSServer?request=GetCapabilities&amp;service=WFS")</w:t>
      </w:r>
    </w:p>
    <w:p w14:paraId="4E5B484D" w14:textId="77777777" w:rsidR="00E0003B" w:rsidRDefault="00E0003B" w:rsidP="008B550B">
      <w:pPr>
        <w:pStyle w:val="Code"/>
      </w:pPr>
      <w:r w:rsidRPr="00B5442A">
        <w:t>layer = wfs.GetLayerByName(</w:t>
      </w:r>
      <w:r>
        <w:t>'OrangUtan</w:t>
      </w:r>
      <w:r w:rsidRPr="00B5442A">
        <w:t>')</w:t>
      </w:r>
    </w:p>
    <w:p w14:paraId="1EF19D1F" w14:textId="77777777" w:rsidR="00E0003B" w:rsidRPr="00B64F38" w:rsidRDefault="00E0003B" w:rsidP="008B550B">
      <w:pPr>
        <w:pStyle w:val="Code"/>
      </w:pPr>
      <w:r w:rsidRPr="00B64F38">
        <w:t>for feature in layer:</w:t>
      </w:r>
    </w:p>
    <w:p w14:paraId="36257E5C" w14:textId="77777777" w:rsidR="00E0003B" w:rsidRPr="00B64F38" w:rsidRDefault="00E0003B" w:rsidP="008B550B">
      <w:pPr>
        <w:pStyle w:val="Code"/>
      </w:pPr>
      <w:r w:rsidRPr="00B64F38">
        <w:t xml:space="preserve">    print 'Json representation for Feature: %s' % feature.GetFID()</w:t>
      </w:r>
    </w:p>
    <w:p w14:paraId="576D6FEE" w14:textId="77777777" w:rsidR="00E0003B" w:rsidRPr="00B64F38" w:rsidRDefault="00E0003B" w:rsidP="008B550B">
      <w:pPr>
        <w:pStyle w:val="Code"/>
      </w:pPr>
      <w:r w:rsidRPr="00B64F38">
        <w:t xml:space="preserve">    print feature.ExportToJson()</w:t>
      </w:r>
    </w:p>
    <w:p w14:paraId="1C6BD581" w14:textId="77777777" w:rsidR="00E0003B" w:rsidRDefault="00E0003B" w:rsidP="00DD4343">
      <w:pPr>
        <w:pStyle w:val="Tiny"/>
      </w:pPr>
      <w:r>
        <w:t>ERROR 6: EPSG PCS/GCS code 102113 not found in EPSG support files.  Is this a valid</w:t>
      </w:r>
    </w:p>
    <w:p w14:paraId="6FEA79BF" w14:textId="77777777" w:rsidR="00E0003B" w:rsidRDefault="00E0003B" w:rsidP="00DD4343">
      <w:pPr>
        <w:pStyle w:val="Tiny"/>
      </w:pPr>
      <w:r>
        <w:t>EPSG coordinate system?</w:t>
      </w:r>
    </w:p>
    <w:p w14:paraId="114D83F5"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1013" w:history="1">
        <w:r w:rsidRPr="00AC08D2">
          <w:rPr>
            <w:rStyle w:val="Hyperlink"/>
          </w:rPr>
          <w:t>this</w:t>
        </w:r>
      </w:hyperlink>
      <w:r>
        <w:t xml:space="preserve"> page there is a link to a pdf containing all of the codes for the ESRI in-built projection systems. Direct link </w:t>
      </w:r>
      <w:hyperlink r:id="rId1014" w:history="1">
        <w:r w:rsidRPr="006531F5">
          <w:rPr>
            <w:rStyle w:val="Hyperlink"/>
          </w:rPr>
          <w:t>here</w:t>
        </w:r>
      </w:hyperlink>
      <w:r>
        <w:t>.</w:t>
      </w:r>
    </w:p>
    <w:p w14:paraId="65CC1350" w14:textId="77777777" w:rsidR="00E0003B" w:rsidRDefault="00E0003B" w:rsidP="008B6883">
      <w:pPr>
        <w:pStyle w:val="BodyText2"/>
      </w:pPr>
      <w:r>
        <w:t>So we need to change this to a valid EPSG code – lets try EPSG:3857. These are the 2 from the ESRI docs:</w:t>
      </w:r>
    </w:p>
    <w:p w14:paraId="610DBE93" w14:textId="77777777" w:rsidR="00E0003B" w:rsidRDefault="00E0003B" w:rsidP="00DD4343">
      <w:pPr>
        <w:pStyle w:val="Tiny"/>
        <w:numPr>
          <w:ilvl w:val="0"/>
          <w:numId w:val="11"/>
        </w:numPr>
      </w:pPr>
      <w:r>
        <w:t>WGS_1984_Web_Mercator 102113 World</w:t>
      </w:r>
    </w:p>
    <w:p w14:paraId="6754F76C" w14:textId="77777777" w:rsidR="00E0003B" w:rsidRDefault="00E0003B" w:rsidP="00DD4343">
      <w:pPr>
        <w:pStyle w:val="Tiny"/>
        <w:numPr>
          <w:ilvl w:val="0"/>
          <w:numId w:val="11"/>
        </w:numPr>
      </w:pPr>
      <w:r>
        <w:t>WGS_1984_Web_Mercator_Auxiliary_Sphere 102100 World</w:t>
      </w:r>
    </w:p>
    <w:p w14:paraId="41A4EB43" w14:textId="77777777" w:rsidR="00E0003B" w:rsidRDefault="00E0003B" w:rsidP="008B6883">
      <w:pPr>
        <w:pStyle w:val="BodyText2"/>
      </w:pPr>
      <w:r>
        <w:t xml:space="preserve">1 does not correspond to an EPSG code and 2 is mathematicaly equivalent to EPSG:3857 (from </w:t>
      </w:r>
      <w:hyperlink r:id="rId1015" w:history="1">
        <w:r w:rsidRPr="004204EF">
          <w:rPr>
            <w:rStyle w:val="Hyperlink"/>
          </w:rPr>
          <w:t>here</w:t>
        </w:r>
      </w:hyperlink>
      <w:r>
        <w:t xml:space="preserve">). It is on spatialreference.org </w:t>
      </w:r>
      <w:hyperlink r:id="rId1016" w:history="1">
        <w:r w:rsidRPr="004204EF">
          <w:rPr>
            <w:rStyle w:val="Hyperlink"/>
          </w:rPr>
          <w:t>here</w:t>
        </w:r>
      </w:hyperlink>
      <w:r>
        <w:t xml:space="preserve">. </w:t>
      </w:r>
    </w:p>
    <w:p w14:paraId="6EE23AEF"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77FBDB9B" w14:textId="77777777" w:rsidR="00E0003B" w:rsidRPr="00D406E5" w:rsidRDefault="00E0003B" w:rsidP="008B550B">
      <w:pPr>
        <w:pStyle w:val="Code"/>
        <w:rPr>
          <w:lang w:eastAsia="en-GB" w:bidi="ar-SA"/>
        </w:rPr>
      </w:pPr>
      <w:r w:rsidRPr="00D406E5">
        <w:rPr>
          <w:lang w:eastAsia="en-GB" w:bidi="ar-SA"/>
        </w:rPr>
        <w:t>&lt;wfs:FeatureType&gt;</w:t>
      </w:r>
    </w:p>
    <w:p w14:paraId="1424C205" w14:textId="77777777" w:rsidR="00E0003B" w:rsidRPr="00D406E5" w:rsidRDefault="00E0003B" w:rsidP="008B550B">
      <w:pPr>
        <w:pStyle w:val="Code"/>
        <w:rPr>
          <w:lang w:eastAsia="en-GB" w:bidi="ar-SA"/>
        </w:rPr>
      </w:pPr>
      <w:r w:rsidRPr="00D406E5">
        <w:rPr>
          <w:lang w:eastAsia="en-GB" w:bidi="ar-SA"/>
        </w:rPr>
        <w:t>&lt;wfs:Name&gt;Andrew_SpeciesWFS:AllSpecies_WebMercator&lt;/wfs:Name&gt;</w:t>
      </w:r>
    </w:p>
    <w:p w14:paraId="61340544"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23BAFE89"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7C398C6"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05C8B6F4" w14:textId="77777777" w:rsidR="00E0003B" w:rsidRDefault="00E0003B" w:rsidP="008B6883">
      <w:pPr>
        <w:pStyle w:val="BodyText2"/>
      </w:pPr>
      <w:r>
        <w:t>Here is the output json for feature 192 (abbreviated):</w:t>
      </w:r>
    </w:p>
    <w:p w14:paraId="001F6C03"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507F5980" w14:textId="77777777" w:rsidR="00E0003B" w:rsidRDefault="00E0003B" w:rsidP="008B6883">
      <w:pPr>
        <w:pStyle w:val="BodyText2"/>
      </w:pPr>
      <w:r>
        <w:t>Updated the rasterise code to run from PiCloud.</w:t>
      </w:r>
    </w:p>
    <w:p w14:paraId="409955FF" w14:textId="77777777" w:rsidR="00E0003B" w:rsidRDefault="00E0003B" w:rsidP="000E5536">
      <w:pPr>
        <w:pStyle w:val="Heading5"/>
      </w:pPr>
      <w:bookmarkStart w:id="166" w:name="_Ref324774499"/>
      <w:r>
        <w:t>Accessing WFS using Python (filtered)</w:t>
      </w:r>
      <w:bookmarkEnd w:id="166"/>
    </w:p>
    <w:p w14:paraId="5584FF56" w14:textId="77777777" w:rsidR="00E0003B" w:rsidRDefault="00E0003B" w:rsidP="008B6883">
      <w:pPr>
        <w:pStyle w:val="BodyText2"/>
      </w:pPr>
      <w:r>
        <w:t>Updating the WFS call to be dynamic (e.g. like the one below which has a url encoded with an ogc:filter for ID_NO=17975.</w:t>
      </w:r>
    </w:p>
    <w:p w14:paraId="6A446F11" w14:textId="77777777" w:rsidR="00E0003B" w:rsidRDefault="000D5C35" w:rsidP="008B6883">
      <w:pPr>
        <w:pStyle w:val="BodyText2"/>
        <w:rPr>
          <w:rStyle w:val="Hyperlink"/>
        </w:rPr>
      </w:pPr>
      <w:hyperlink r:id="rId1017"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65BD6F" w14:textId="77777777" w:rsidR="00E0003B" w:rsidRDefault="00E0003B" w:rsidP="008B6883">
      <w:pPr>
        <w:pStyle w:val="BodyText2"/>
        <w:rPr>
          <w:rStyle w:val="Hyperlink"/>
        </w:rPr>
      </w:pPr>
      <w:r>
        <w:t>Or decoded:</w:t>
      </w:r>
    </w:p>
    <w:p w14:paraId="00213880" w14:textId="77777777" w:rsidR="00E0003B" w:rsidRDefault="000D5C35" w:rsidP="008B6883">
      <w:pPr>
        <w:pStyle w:val="BodyText2"/>
      </w:pPr>
      <w:hyperlink r:id="rId1018"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15812C91" w14:textId="77777777" w:rsidR="00E0003B" w:rsidRDefault="00E0003B" w:rsidP="008B6883">
      <w:pPr>
        <w:pStyle w:val="BodyText2"/>
      </w:pPr>
      <w:r>
        <w:t xml:space="preserve">But how do I filter the data from Python? Seems like I have to use SetAttributeFilter (some example code </w:t>
      </w:r>
      <w:hyperlink r:id="rId1019" w:history="1">
        <w:r w:rsidRPr="00172B9F">
          <w:rPr>
            <w:rStyle w:val="Hyperlink"/>
          </w:rPr>
          <w:t>here</w:t>
        </w:r>
      </w:hyperlink>
      <w:r>
        <w:t>). Tried the following but then the rasterise method took ages (&gt;10mins):</w:t>
      </w:r>
    </w:p>
    <w:p w14:paraId="179774A5" w14:textId="77777777" w:rsidR="00E0003B" w:rsidRDefault="00E0003B" w:rsidP="008B550B">
      <w:pPr>
        <w:pStyle w:val="Code"/>
      </w:pPr>
      <w:r>
        <w:t xml:space="preserve">    wfs = driver.Open("WFS:http://mapservices.iucnredlist.org/ArcGIS/services/Andrew/SpeciesWFS/MapServer/WFSServer?request=GetCapabilities&amp;service=WFS</w:t>
      </w:r>
    </w:p>
    <w:p w14:paraId="2862A81A" w14:textId="77777777" w:rsidR="00E0003B" w:rsidRDefault="00E0003B" w:rsidP="008B550B">
      <w:pPr>
        <w:pStyle w:val="Code"/>
      </w:pPr>
      <w:r>
        <w:t xml:space="preserve">    layer = wfs.GetLayerByName('AllSpecies_WebMercator')</w:t>
      </w:r>
    </w:p>
    <w:p w14:paraId="6BD7C863" w14:textId="77777777" w:rsidR="00E0003B" w:rsidRDefault="00E0003B" w:rsidP="008B550B">
      <w:pPr>
        <w:pStyle w:val="Code"/>
      </w:pPr>
      <w:r>
        <w:t xml:space="preserve">    layer.SetAttributeFilter("ID_NO='17975'")</w:t>
      </w:r>
    </w:p>
    <w:p w14:paraId="502F734D" w14:textId="77777777" w:rsidR="00E0003B" w:rsidRDefault="00E0003B" w:rsidP="008B550B">
      <w:pPr>
        <w:pStyle w:val="Code"/>
      </w:pPr>
      <w:r>
        <w:t xml:space="preserve">    srs = layer.GetSpatialRef().__str__()                   </w:t>
      </w:r>
    </w:p>
    <w:p w14:paraId="47673C32" w14:textId="77777777" w:rsidR="00E0003B" w:rsidRPr="00771F63" w:rsidRDefault="00E0003B" w:rsidP="008B6883">
      <w:pPr>
        <w:pStyle w:val="BodyText2"/>
      </w:pPr>
      <w:r>
        <w:lastRenderedPageBreak/>
        <w:t xml:space="preserve">The docs are </w:t>
      </w:r>
      <w:hyperlink r:id="rId1020" w:history="1">
        <w:r w:rsidRPr="00933B0E">
          <w:rPr>
            <w:rStyle w:val="Hyperlink"/>
          </w:rPr>
          <w:t>here</w:t>
        </w:r>
      </w:hyperlink>
      <w:r>
        <w:t xml:space="preserve">. But I cant seem to specify a way to filter the WFS – either using SetAttributeFilter or using ExecuteSQL. </w:t>
      </w:r>
    </w:p>
    <w:p w14:paraId="5E7D213B" w14:textId="77777777" w:rsidR="009B7032" w:rsidRDefault="009B7032" w:rsidP="003B37F4">
      <w:pPr>
        <w:pStyle w:val="Heading2"/>
      </w:pPr>
      <w:r>
        <w:t>Content Management Systems</w:t>
      </w:r>
    </w:p>
    <w:p w14:paraId="0170B0D3" w14:textId="77777777" w:rsidR="009B7032" w:rsidRDefault="009B7032" w:rsidP="0034374E">
      <w:pPr>
        <w:pStyle w:val="Heading3"/>
      </w:pPr>
      <w:r>
        <w:t>Drupal</w:t>
      </w:r>
    </w:p>
    <w:p w14:paraId="5B3C40B4" w14:textId="77777777" w:rsidR="007D2F52" w:rsidRDefault="00BF45E3" w:rsidP="008B6883">
      <w:pPr>
        <w:pStyle w:val="BodyText2"/>
      </w:pPr>
      <w:r>
        <w:t xml:space="preserve">The RIS is developed in Drupal and is accessible </w:t>
      </w:r>
      <w:hyperlink r:id="rId1021" w:history="1">
        <w:r w:rsidRPr="00BF45E3">
          <w:rPr>
            <w:rStyle w:val="Hyperlink"/>
          </w:rPr>
          <w:t>here</w:t>
        </w:r>
      </w:hyperlink>
      <w:r>
        <w:t xml:space="preserve">. My user/pass: </w:t>
      </w:r>
      <w:hyperlink r:id="rId1022" w:history="1">
        <w:r w:rsidR="00C371BC" w:rsidRPr="00627696">
          <w:rPr>
            <w:rStyle w:val="Hyperlink"/>
          </w:rPr>
          <w:t>andrew.cottam@jrc.ec.europa.eu/thargal88</w:t>
        </w:r>
      </w:hyperlink>
      <w:r w:rsidR="00C371BC">
        <w:t xml:space="preserve">. </w:t>
      </w:r>
    </w:p>
    <w:p w14:paraId="318B201F" w14:textId="77777777" w:rsidR="007D2F52" w:rsidRPr="007D2F52" w:rsidRDefault="007D2F52" w:rsidP="007D2F52">
      <w:pPr>
        <w:pStyle w:val="Heading4"/>
      </w:pPr>
      <w:r>
        <w:t>Adding widgets to Drupal</w:t>
      </w:r>
    </w:p>
    <w:p w14:paraId="415C0553" w14:textId="77777777" w:rsidR="007D2F52" w:rsidRDefault="007D2F52" w:rsidP="008B6883">
      <w:pPr>
        <w:pStyle w:val="BodyText2"/>
      </w:pPr>
      <w:r>
        <w:t>I have created a folder at the root level in the RIS website to hold the widgets:</w:t>
      </w:r>
    </w:p>
    <w:p w14:paraId="0245269C" w14:textId="77777777" w:rsidR="007D2F52" w:rsidRDefault="007D2F52" w:rsidP="008B6883">
      <w:pPr>
        <w:pStyle w:val="BodyText2"/>
      </w:pPr>
      <w:r>
        <w:t>/srv/www/biopama/widgets</w:t>
      </w:r>
    </w:p>
    <w:p w14:paraId="31E6DFE7" w14:textId="77777777" w:rsidR="007D2F52" w:rsidRDefault="007D2F52" w:rsidP="008B6883">
      <w:pPr>
        <w:pStyle w:val="BodyText2"/>
      </w:pPr>
      <w:r>
        <w:t>This is cloned from andrewcottam/web_apps</w:t>
      </w:r>
      <w:r w:rsidRPr="007D2F52">
        <w:t>/widgets</w:t>
      </w:r>
      <w:r>
        <w:t>.</w:t>
      </w:r>
    </w:p>
    <w:p w14:paraId="0128615D" w14:textId="77777777" w:rsidR="007D2F52" w:rsidRPr="007D2F52" w:rsidRDefault="007D2F52" w:rsidP="007D2F52">
      <w:pPr>
        <w:pStyle w:val="Heading4"/>
      </w:pPr>
      <w:r>
        <w:t>Creating widgets in a Drupal page</w:t>
      </w:r>
    </w:p>
    <w:p w14:paraId="052BD8FF" w14:textId="77777777"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7E30688E" w14:textId="77777777" w:rsidR="007D2F52" w:rsidRDefault="007D2F52" w:rsidP="008B550B">
      <w:pPr>
        <w:pStyle w:val="Code"/>
      </w:pPr>
      <w:r>
        <w:t>widgets/css/ImageryTimeSlider.css</w:t>
      </w:r>
    </w:p>
    <w:p w14:paraId="22280495" w14:textId="77777777" w:rsidR="007D2F52" w:rsidRDefault="007D2F52" w:rsidP="008B550B">
      <w:pPr>
        <w:pStyle w:val="Code"/>
      </w:pPr>
      <w:r>
        <w:t>widgets/css/claro.css</w:t>
      </w:r>
    </w:p>
    <w:p w14:paraId="74449F6B" w14:textId="77777777" w:rsidR="007D2F52" w:rsidRDefault="000D5C35" w:rsidP="008B550B">
      <w:pPr>
        <w:pStyle w:val="Code"/>
      </w:pPr>
      <w:hyperlink r:id="rId1023" w:history="1">
        <w:r w:rsidR="004B7394" w:rsidRPr="00194939">
          <w:rPr>
            <w:rStyle w:val="Hyperlink"/>
          </w:rPr>
          <w:t>http://ajax.googleapis.com/ajax/libs/dojo/1.10.4/dojo/dojo.js</w:t>
        </w:r>
      </w:hyperlink>
    </w:p>
    <w:p w14:paraId="07A4BD2B" w14:textId="77777777" w:rsidR="004B7394" w:rsidRDefault="004B7394" w:rsidP="008B550B">
      <w:pPr>
        <w:pStyle w:val="Code"/>
      </w:pPr>
      <w:r w:rsidRPr="004B7394">
        <w:t>javascript/themes/images.js</w:t>
      </w:r>
      <w:r>
        <w:t xml:space="preserve">      </w:t>
      </w:r>
    </w:p>
    <w:p w14:paraId="55F9C04F" w14:textId="77777777"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69537E8C" w14:textId="77777777" w:rsidR="00C97AEE" w:rsidRDefault="00C97AEE" w:rsidP="008B550B">
      <w:pPr>
        <w:pStyle w:val="Code"/>
      </w:pPr>
      <w:r>
        <w:t>require({async : true,</w:t>
      </w:r>
    </w:p>
    <w:p w14:paraId="432AB79F" w14:textId="77777777" w:rsidR="00C97AEE" w:rsidRDefault="00C97AEE" w:rsidP="008B550B">
      <w:pPr>
        <w:pStyle w:val="Code"/>
      </w:pPr>
      <w:r>
        <w:tab/>
        <w:t>packages : [{</w:t>
      </w:r>
    </w:p>
    <w:p w14:paraId="58D324C7" w14:textId="77777777" w:rsidR="00C97AEE" w:rsidRDefault="00C97AEE" w:rsidP="008B550B">
      <w:pPr>
        <w:pStyle w:val="Code"/>
      </w:pPr>
      <w:r>
        <w:tab/>
      </w:r>
      <w:r>
        <w:tab/>
        <w:t>name : "widgets",</w:t>
      </w:r>
    </w:p>
    <w:p w14:paraId="3736D437" w14:textId="77777777" w:rsidR="00C97AEE" w:rsidRDefault="00C97AEE" w:rsidP="008B550B">
      <w:pPr>
        <w:pStyle w:val="Code"/>
      </w:pPr>
      <w:r>
        <w:tab/>
      </w:r>
      <w:r>
        <w:tab/>
        <w:t>location : "/widgets"</w:t>
      </w:r>
    </w:p>
    <w:p w14:paraId="4D78075D" w14:textId="77777777" w:rsidR="00C97AEE" w:rsidRDefault="00C97AEE" w:rsidP="008B550B">
      <w:pPr>
        <w:pStyle w:val="Code"/>
      </w:pPr>
      <w:r>
        <w:tab/>
        <w:t>}]</w:t>
      </w:r>
    </w:p>
    <w:p w14:paraId="10BF5C45" w14:textId="77777777" w:rsidR="00C97AEE" w:rsidRDefault="00C97AEE" w:rsidP="008B550B">
      <w:pPr>
        <w:pStyle w:val="Code"/>
      </w:pPr>
      <w:r>
        <w:t>}, ["widgets/ImageryTimeSlider", "dojo/dom-construct", "dojo/parser", "dojo/ready"], function(ImageryTimeSlider, domConstruct, parser, ready) {</w:t>
      </w:r>
    </w:p>
    <w:p w14:paraId="1843829C" w14:textId="77777777" w:rsidR="00C97AEE" w:rsidRDefault="00C97AEE" w:rsidP="008B550B">
      <w:pPr>
        <w:pStyle w:val="Code"/>
      </w:pPr>
      <w:r>
        <w:tab/>
        <w:t>ready(function() {</w:t>
      </w:r>
    </w:p>
    <w:p w14:paraId="70F64F58" w14:textId="77777777" w:rsidR="00C97AEE" w:rsidRDefault="00C97AEE" w:rsidP="008B550B">
      <w:pPr>
        <w:pStyle w:val="Code"/>
      </w:pPr>
      <w:r>
        <w:tab/>
      </w:r>
      <w:r>
        <w:tab/>
        <w:t>parser.parse().then(function() {</w:t>
      </w:r>
    </w:p>
    <w:p w14:paraId="344ED769" w14:textId="77777777" w:rsidR="00C97AEE" w:rsidRDefault="00C97AEE" w:rsidP="008B550B">
      <w:pPr>
        <w:pStyle w:val="Code"/>
      </w:pPr>
      <w:r>
        <w:tab/>
      </w:r>
      <w:r>
        <w:tab/>
      </w:r>
      <w:r>
        <w:tab/>
        <w:t>jQuery('input#ac-SatelliteImagery').on('change', function() {</w:t>
      </w:r>
    </w:p>
    <w:p w14:paraId="4FAA951C" w14:textId="77777777" w:rsidR="00C97AEE" w:rsidRDefault="00C97AEE" w:rsidP="008B550B">
      <w:pPr>
        <w:pStyle w:val="Code"/>
      </w:pPr>
      <w:r>
        <w:tab/>
      </w:r>
      <w:r>
        <w:tab/>
      </w:r>
      <w:r>
        <w:tab/>
      </w:r>
      <w:r>
        <w:tab/>
        <w:t>if( jQuery(this).is(':checked') ){</w:t>
      </w:r>
    </w:p>
    <w:p w14:paraId="5E273554" w14:textId="77777777" w:rsidR="00C97AEE" w:rsidRDefault="00C97AEE" w:rsidP="008B550B">
      <w:pPr>
        <w:pStyle w:val="Code"/>
      </w:pPr>
      <w:r>
        <w:tab/>
      </w:r>
      <w:r>
        <w:tab/>
      </w:r>
      <w:r>
        <w:tab/>
      </w:r>
      <w:r>
        <w:tab/>
      </w:r>
      <w:r>
        <w:tab/>
        <w:t>imageryTimeSlider= new ImageryTimeSlider({leafletMap: this_map},  "imageryController");</w:t>
      </w:r>
    </w:p>
    <w:p w14:paraId="2135AF69" w14:textId="77777777" w:rsidR="00C97AEE" w:rsidRDefault="00C97AEE" w:rsidP="008B550B">
      <w:pPr>
        <w:pStyle w:val="Code"/>
      </w:pPr>
      <w:r>
        <w:tab/>
      </w:r>
      <w:r>
        <w:tab/>
      </w:r>
      <w:r>
        <w:tab/>
      </w:r>
      <w:r>
        <w:tab/>
      </w:r>
      <w:r>
        <w:tab/>
        <w:t>imageryTimeSlider.startup();</w:t>
      </w:r>
    </w:p>
    <w:p w14:paraId="23970518" w14:textId="77777777" w:rsidR="00C97AEE" w:rsidRDefault="00C97AEE" w:rsidP="008B550B">
      <w:pPr>
        <w:pStyle w:val="Code"/>
      </w:pPr>
      <w:r>
        <w:tab/>
      </w:r>
      <w:r>
        <w:tab/>
      </w:r>
      <w:r>
        <w:tab/>
      </w:r>
      <w:r>
        <w:tab/>
      </w:r>
      <w:r>
        <w:tab/>
        <w:t>jQuery('div.sat-filter').removeClass('sat-hide').slideDown(1);;</w:t>
      </w:r>
    </w:p>
    <w:p w14:paraId="73AB3B2A" w14:textId="77777777" w:rsidR="00C97AEE" w:rsidRDefault="00C97AEE" w:rsidP="008B550B">
      <w:pPr>
        <w:pStyle w:val="Code"/>
      </w:pPr>
      <w:r>
        <w:tab/>
      </w:r>
      <w:r>
        <w:tab/>
      </w:r>
      <w:r>
        <w:tab/>
      </w:r>
      <w:r>
        <w:tab/>
        <w:t>}</w:t>
      </w:r>
    </w:p>
    <w:p w14:paraId="0B09A51C" w14:textId="77777777" w:rsidR="00C97AEE" w:rsidRDefault="00C97AEE" w:rsidP="008B550B">
      <w:pPr>
        <w:pStyle w:val="Code"/>
      </w:pPr>
      <w:r>
        <w:tab/>
      </w:r>
      <w:r>
        <w:tab/>
      </w:r>
      <w:r>
        <w:tab/>
      </w:r>
      <w:r>
        <w:tab/>
        <w:t>else{</w:t>
      </w:r>
    </w:p>
    <w:p w14:paraId="0C0FD78D" w14:textId="77777777" w:rsidR="00C97AEE" w:rsidRDefault="00C97AEE" w:rsidP="008B550B">
      <w:pPr>
        <w:pStyle w:val="Code"/>
      </w:pPr>
      <w:r>
        <w:tab/>
      </w:r>
      <w:r>
        <w:tab/>
      </w:r>
      <w:r>
        <w:tab/>
      </w:r>
      <w:r>
        <w:tab/>
      </w:r>
      <w:r>
        <w:tab/>
        <w:t>jQuery('div.sat-filter').addClass('sat-hide').slideUp(1);;</w:t>
      </w:r>
    </w:p>
    <w:p w14:paraId="56CCEE6C" w14:textId="77777777" w:rsidR="00C97AEE" w:rsidRDefault="00C97AEE" w:rsidP="008B550B">
      <w:pPr>
        <w:pStyle w:val="Code"/>
      </w:pPr>
      <w:r>
        <w:tab/>
      </w:r>
      <w:r>
        <w:tab/>
      </w:r>
      <w:r>
        <w:tab/>
      </w:r>
      <w:r>
        <w:tab/>
        <w:t>}</w:t>
      </w:r>
    </w:p>
    <w:p w14:paraId="0EE399E7" w14:textId="77777777" w:rsidR="00C97AEE" w:rsidRDefault="00C97AEE" w:rsidP="008B550B">
      <w:pPr>
        <w:pStyle w:val="Code"/>
      </w:pPr>
      <w:r>
        <w:tab/>
      </w:r>
      <w:r>
        <w:tab/>
      </w:r>
      <w:r>
        <w:tab/>
        <w:t>});</w:t>
      </w:r>
    </w:p>
    <w:p w14:paraId="4C93DF46" w14:textId="77777777" w:rsidR="00C97AEE" w:rsidRDefault="00C97AEE" w:rsidP="008B550B">
      <w:pPr>
        <w:pStyle w:val="Code"/>
      </w:pPr>
      <w:r>
        <w:tab/>
      </w:r>
      <w:r>
        <w:tab/>
        <w:t>});</w:t>
      </w:r>
    </w:p>
    <w:p w14:paraId="5FE96EA6" w14:textId="77777777" w:rsidR="00C97AEE" w:rsidRDefault="00C97AEE" w:rsidP="008B550B">
      <w:pPr>
        <w:pStyle w:val="Code"/>
      </w:pPr>
      <w:r>
        <w:tab/>
        <w:t>});</w:t>
      </w:r>
    </w:p>
    <w:p w14:paraId="1946B790" w14:textId="77777777" w:rsidR="00C97AEE" w:rsidRDefault="00C97AEE" w:rsidP="008B550B">
      <w:pPr>
        <w:pStyle w:val="Code"/>
      </w:pPr>
      <w:r>
        <w:tab/>
      </w:r>
    </w:p>
    <w:p w14:paraId="48FCE04F" w14:textId="77777777" w:rsidR="00C97AEE" w:rsidRDefault="00C97AEE" w:rsidP="008B550B">
      <w:pPr>
        <w:pStyle w:val="Code"/>
      </w:pPr>
      <w:r>
        <w:tab/>
        <w:t>jQuery('input[name=imageSize]').on('change', function() {</w:t>
      </w:r>
    </w:p>
    <w:p w14:paraId="28361E1A" w14:textId="77777777" w:rsidR="00C97AEE" w:rsidRDefault="00C97AEE" w:rsidP="008B550B">
      <w:pPr>
        <w:pStyle w:val="Code"/>
      </w:pPr>
      <w:r>
        <w:tab/>
      </w:r>
      <w:r>
        <w:tab/>
        <w:t>loadImages();</w:t>
      </w:r>
    </w:p>
    <w:p w14:paraId="3F2D9866" w14:textId="77777777" w:rsidR="00C97AEE" w:rsidRDefault="00C97AEE" w:rsidP="008B550B">
      <w:pPr>
        <w:pStyle w:val="Code"/>
      </w:pPr>
      <w:r>
        <w:tab/>
        <w:t>});</w:t>
      </w:r>
    </w:p>
    <w:p w14:paraId="533C496F" w14:textId="77777777" w:rsidR="00C97AEE" w:rsidRDefault="00C97AEE" w:rsidP="008B550B">
      <w:pPr>
        <w:pStyle w:val="Code"/>
      </w:pPr>
      <w:r>
        <w:tab/>
      </w:r>
    </w:p>
    <w:p w14:paraId="4ADA12FF" w14:textId="77777777" w:rsidR="00C97AEE" w:rsidRDefault="00C97AEE" w:rsidP="008B550B">
      <w:pPr>
        <w:pStyle w:val="Code"/>
      </w:pPr>
      <w:r>
        <w:tab/>
        <w:t>function loadImages(){</w:t>
      </w:r>
    </w:p>
    <w:p w14:paraId="2B179B27" w14:textId="77777777" w:rsidR="00C97AEE" w:rsidRDefault="00C97AEE" w:rsidP="008B550B">
      <w:pPr>
        <w:pStyle w:val="Code"/>
      </w:pPr>
      <w:r>
        <w:tab/>
      </w:r>
      <w:r>
        <w:tab/>
        <w:t>var imageSize = jQuery('input[name=imageSize]:checked').val();</w:t>
      </w:r>
    </w:p>
    <w:p w14:paraId="43A7EAD4" w14:textId="77777777" w:rsidR="00C97AEE" w:rsidRDefault="00C97AEE" w:rsidP="008B550B">
      <w:pPr>
        <w:pStyle w:val="Code"/>
      </w:pPr>
      <w:r>
        <w:tab/>
      </w:r>
      <w:r>
        <w:tab/>
        <w:t>photoViewer.changePhotoSize(imageSize);</w:t>
      </w:r>
    </w:p>
    <w:p w14:paraId="1BE8A1AE" w14:textId="77777777" w:rsidR="00C97AEE" w:rsidRDefault="00C97AEE" w:rsidP="008B550B">
      <w:pPr>
        <w:pStyle w:val="Code"/>
      </w:pPr>
      <w:r>
        <w:tab/>
        <w:t>}</w:t>
      </w:r>
    </w:p>
    <w:p w14:paraId="468F61CF" w14:textId="77777777" w:rsidR="007D2F52" w:rsidRDefault="00C97AEE" w:rsidP="008B550B">
      <w:pPr>
        <w:pStyle w:val="Code"/>
      </w:pPr>
      <w:r>
        <w:t>});</w:t>
      </w:r>
    </w:p>
    <w:p w14:paraId="05A814A0" w14:textId="77777777" w:rsidR="00D063F0" w:rsidRDefault="00D063F0" w:rsidP="007D2F52">
      <w:pPr>
        <w:pStyle w:val="Heading4"/>
      </w:pPr>
      <w:r>
        <w:t>Templates</w:t>
      </w:r>
    </w:p>
    <w:p w14:paraId="1C2BEA1C" w14:textId="77777777" w:rsidR="00226D1D" w:rsidRPr="00226D1D" w:rsidRDefault="00226D1D" w:rsidP="008B6883">
      <w:pPr>
        <w:pStyle w:val="BodyText2"/>
      </w:pPr>
      <w:r>
        <w:t>In the widget Javascript:</w:t>
      </w:r>
    </w:p>
    <w:p w14:paraId="5BC0FF8C" w14:textId="77777777" w:rsidR="00B80284" w:rsidRDefault="00B80284" w:rsidP="008B6883">
      <w:pPr>
        <w:pStyle w:val="BodyText2"/>
      </w:pPr>
      <w:r>
        <w:t xml:space="preserve">Replace </w:t>
      </w:r>
      <w:r>
        <w:tab/>
      </w:r>
      <w:r>
        <w:tab/>
      </w:r>
      <w:r w:rsidRPr="00B80284">
        <w:t>dojo/text!/</w:t>
      </w:r>
      <w:r w:rsidRPr="00B80284">
        <w:rPr>
          <w:color w:val="FF0000"/>
        </w:rPr>
        <w:t>leaflet_map</w:t>
      </w:r>
      <w:r w:rsidRPr="00B80284">
        <w:t>/widgets/templates/ImageryController.html</w:t>
      </w:r>
    </w:p>
    <w:p w14:paraId="161893B9" w14:textId="77777777"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47E7EF55" w14:textId="77777777" w:rsidR="00D063F0" w:rsidRDefault="00D063F0" w:rsidP="007D2F52">
      <w:pPr>
        <w:pStyle w:val="Heading4"/>
      </w:pPr>
      <w:r>
        <w:t>Images</w:t>
      </w:r>
    </w:p>
    <w:p w14:paraId="27D56287" w14:textId="77777777" w:rsidR="00C34848" w:rsidRDefault="00C34848" w:rsidP="008B6883">
      <w:pPr>
        <w:pStyle w:val="BodyText2"/>
      </w:pPr>
      <w:r>
        <w:lastRenderedPageBreak/>
        <w:t>In the widgets template HTML:</w:t>
      </w:r>
    </w:p>
    <w:p w14:paraId="403195EE" w14:textId="77777777" w:rsidR="00D063F0" w:rsidRDefault="00D063F0" w:rsidP="008B6883">
      <w:pPr>
        <w:pStyle w:val="BodyText2"/>
      </w:pPr>
      <w:r>
        <w:t>Replace:</w:t>
      </w:r>
      <w:r>
        <w:tab/>
      </w:r>
      <w:r>
        <w:tab/>
        <w:t>src=”</w:t>
      </w:r>
      <w:r w:rsidRPr="00C34848">
        <w:rPr>
          <w:color w:val="FF0000"/>
        </w:rPr>
        <w:t>widgets</w:t>
      </w:r>
      <w:r w:rsidRPr="00D063F0">
        <w:t>/images/loading.gif</w:t>
      </w:r>
      <w:r>
        <w:t>”</w:t>
      </w:r>
    </w:p>
    <w:p w14:paraId="4951B0D7" w14:textId="77777777"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5DF9F8BA" w14:textId="77777777" w:rsidR="009D013C" w:rsidRDefault="009D013C" w:rsidP="007D2F52">
      <w:pPr>
        <w:pStyle w:val="Heading4"/>
      </w:pPr>
      <w:r>
        <w:t>css links</w:t>
      </w:r>
    </w:p>
    <w:p w14:paraId="59C7E27E" w14:textId="77777777" w:rsidR="009D013C" w:rsidRDefault="00395F05" w:rsidP="008B6883">
      <w:pPr>
        <w:pStyle w:val="BodyText2"/>
      </w:pPr>
      <w:r>
        <w:t>These have to go into the Drupal page and you will need to replace as follows:</w:t>
      </w:r>
    </w:p>
    <w:p w14:paraId="6448DD54" w14:textId="77777777" w:rsidR="00395F05" w:rsidRDefault="00395F05" w:rsidP="008B6883">
      <w:pPr>
        <w:pStyle w:val="BodyText2"/>
      </w:pPr>
      <w:r>
        <w:t>Replace:</w:t>
      </w:r>
      <w:r>
        <w:tab/>
      </w:r>
      <w:r>
        <w:tab/>
      </w:r>
      <w:r w:rsidRPr="00395F05">
        <w:t>&lt;link rel="stylesheet" type="text/css" href="widgets/css/ImageryController.css" /&gt;</w:t>
      </w:r>
    </w:p>
    <w:p w14:paraId="5A5FCC63" w14:textId="77777777" w:rsidR="00395F05" w:rsidRDefault="00395F05" w:rsidP="008B6883">
      <w:pPr>
        <w:pStyle w:val="BodyText2"/>
      </w:pPr>
      <w:r>
        <w:t>With:</w:t>
      </w:r>
      <w:r>
        <w:tab/>
      </w:r>
      <w:r>
        <w:tab/>
        <w:t>javascript</w:t>
      </w:r>
      <w:r w:rsidRPr="00395F05">
        <w:t>/themes/</w:t>
      </w:r>
      <w:r>
        <w:t>widgets/css/</w:t>
      </w:r>
      <w:r w:rsidRPr="00395F05">
        <w:t>ImageryController.css</w:t>
      </w:r>
    </w:p>
    <w:p w14:paraId="2830C8E2" w14:textId="77777777" w:rsidR="00E811D7" w:rsidRDefault="00E811D7" w:rsidP="008B6883">
      <w:pPr>
        <w:pStyle w:val="BodyText2"/>
      </w:pPr>
      <w:r>
        <w:t xml:space="preserve">You </w:t>
      </w:r>
      <w:r w:rsidR="008B754E">
        <w:t>will</w:t>
      </w:r>
      <w:r>
        <w:t xml:space="preserve"> also need to add the claro css files:</w:t>
      </w:r>
    </w:p>
    <w:p w14:paraId="7297548C" w14:textId="77777777" w:rsidR="00E811D7" w:rsidRPr="009D013C" w:rsidRDefault="00E811D7" w:rsidP="008B6883">
      <w:pPr>
        <w:pStyle w:val="BodyText2"/>
      </w:pPr>
      <w:r w:rsidRPr="00E811D7">
        <w:t>&lt;link rel="stylesheet" type="text/css" href="http://ajax.googleapis.com/ajax/libs/dojo/1.10.4/dijit/themes/claro/claro.css" /&gt;</w:t>
      </w:r>
    </w:p>
    <w:p w14:paraId="329385E2" w14:textId="77777777" w:rsidR="00D063F0" w:rsidRPr="00D063F0" w:rsidRDefault="00D063F0" w:rsidP="008B6883">
      <w:pPr>
        <w:pStyle w:val="BodyText2"/>
      </w:pPr>
    </w:p>
    <w:p w14:paraId="6083EEDD" w14:textId="77777777" w:rsidR="00352E10" w:rsidRPr="00352E10" w:rsidRDefault="00352E10" w:rsidP="003B37F4">
      <w:pPr>
        <w:pStyle w:val="Heading2"/>
      </w:pPr>
      <w:r>
        <w:t>Database Systems</w:t>
      </w:r>
    </w:p>
    <w:p w14:paraId="406F843A" w14:textId="77777777" w:rsidR="00352E10" w:rsidRDefault="00352E10" w:rsidP="0034374E">
      <w:pPr>
        <w:pStyle w:val="Heading3"/>
      </w:pPr>
      <w:r>
        <w:t>Hadoop</w:t>
      </w:r>
    </w:p>
    <w:p w14:paraId="11308D26" w14:textId="77777777" w:rsidR="00352E10" w:rsidRDefault="00352E10" w:rsidP="007D2F52">
      <w:pPr>
        <w:pStyle w:val="Heading4"/>
      </w:pPr>
      <w:r>
        <w:t>Background</w:t>
      </w:r>
    </w:p>
    <w:p w14:paraId="0EA3A9BF" w14:textId="77777777" w:rsidR="00F92100" w:rsidRDefault="000D5C35" w:rsidP="008B6883">
      <w:pPr>
        <w:pStyle w:val="BodyText2"/>
      </w:pPr>
      <w:hyperlink r:id="rId1024" w:history="1">
        <w:r w:rsidR="00F92100" w:rsidRPr="00C213C1">
          <w:rPr>
            <w:rStyle w:val="Hyperlink"/>
          </w:rPr>
          <w:t>Cloudera Essentials for Apache Hadoop | 1 of 6 | The Motivation for Hadoop</w:t>
        </w:r>
      </w:hyperlink>
    </w:p>
    <w:p w14:paraId="37B3CE0B"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07F444AE" w14:textId="77777777" w:rsidR="00F92100" w:rsidRDefault="00F92100" w:rsidP="000E5536">
      <w:pPr>
        <w:pStyle w:val="BodyText"/>
      </w:pPr>
      <w:r>
        <w:t>37:14</w:t>
      </w:r>
      <w:r>
        <w:tab/>
        <w:t>Hadoop reads structured files and you can write your own parser!</w:t>
      </w:r>
    </w:p>
    <w:p w14:paraId="40FB8208" w14:textId="77777777" w:rsidR="00F92100" w:rsidRDefault="00F92100" w:rsidP="000E5536">
      <w:pPr>
        <w:pStyle w:val="BodyText"/>
      </w:pPr>
      <w:r>
        <w:t>38:16</w:t>
      </w:r>
      <w:r>
        <w:tab/>
        <w:t>Running CRON jobs to put data into Hadoop when you write it to file</w:t>
      </w:r>
    </w:p>
    <w:p w14:paraId="0BB836F0" w14:textId="77777777" w:rsidR="00F92100" w:rsidRDefault="00F92100" w:rsidP="000E5536">
      <w:pPr>
        <w:pStyle w:val="BodyText"/>
      </w:pPr>
      <w:r>
        <w:t>38:39</w:t>
      </w:r>
      <w:r>
        <w:tab/>
        <w:t>Using Flume tool to aggregate small files into bigger ones before loading into Hadoop</w:t>
      </w:r>
    </w:p>
    <w:p w14:paraId="35205A59" w14:textId="77777777" w:rsidR="00F92100" w:rsidRDefault="00F92100" w:rsidP="000E5536">
      <w:pPr>
        <w:pStyle w:val="BodyText"/>
      </w:pPr>
      <w:r>
        <w:t>42:45</w:t>
      </w:r>
      <w:r>
        <w:tab/>
        <w:t>Admins configure each node to be able to run x number of tasks at once. This should be based on CPU cores.</w:t>
      </w:r>
    </w:p>
    <w:p w14:paraId="3536D4E9" w14:textId="77777777" w:rsidR="00F92100" w:rsidRDefault="00F92100" w:rsidP="000E5536">
      <w:pPr>
        <w:pStyle w:val="BodyText"/>
      </w:pPr>
    </w:p>
    <w:p w14:paraId="1392BA8D" w14:textId="77777777" w:rsidR="00F92100" w:rsidRPr="00937225" w:rsidRDefault="000D5C35" w:rsidP="000E5536">
      <w:pPr>
        <w:pStyle w:val="BodyText"/>
      </w:pPr>
      <w:hyperlink r:id="rId1025" w:history="1">
        <w:r w:rsidR="00F92100" w:rsidRPr="00937225">
          <w:rPr>
            <w:rStyle w:val="Hyperlink"/>
          </w:rPr>
          <w:t>Cloudera Essentials for Apache Hadoop | 2 of 6 | Dissecting the Apache Hadoop Stack</w:t>
        </w:r>
      </w:hyperlink>
    </w:p>
    <w:p w14:paraId="7F0B66C5" w14:textId="77777777" w:rsidR="00F92100" w:rsidRDefault="00F92100" w:rsidP="000E5536">
      <w:pPr>
        <w:pStyle w:val="BodyText"/>
      </w:pPr>
      <w:r>
        <w:t>10:31</w:t>
      </w:r>
      <w:r>
        <w:tab/>
        <w:t>If you looked at one of the machines you would see linux environment and a java process running hdfs</w:t>
      </w:r>
    </w:p>
    <w:p w14:paraId="73729291" w14:textId="77777777" w:rsidR="00F92100" w:rsidRDefault="00F92100" w:rsidP="000E5536">
      <w:pPr>
        <w:pStyle w:val="BodyText"/>
      </w:pPr>
      <w:r>
        <w:t>12:00</w:t>
      </w:r>
      <w:r>
        <w:tab/>
        <w:t>File size – the bigger the better is often the case (i.e. 1 Gb)</w:t>
      </w:r>
    </w:p>
    <w:p w14:paraId="0D6DC063" w14:textId="77777777" w:rsidR="00F92100" w:rsidRDefault="00F92100" w:rsidP="000E5536">
      <w:pPr>
        <w:pStyle w:val="BodyText"/>
      </w:pPr>
      <w:r>
        <w:t>12:52</w:t>
      </w:r>
      <w:r>
        <w:tab/>
        <w:t>Hadoop optimized for large, streaming reads of files, rather than random access</w:t>
      </w:r>
    </w:p>
    <w:p w14:paraId="467A453F" w14:textId="77777777" w:rsidR="00F92100" w:rsidRDefault="00F92100" w:rsidP="000E5536">
      <w:pPr>
        <w:pStyle w:val="BodyText"/>
      </w:pPr>
      <w:r>
        <w:t>18:18</w:t>
      </w:r>
      <w:r>
        <w:tab/>
        <w:t>Sqoop stands for SQL to Hadoop</w:t>
      </w:r>
    </w:p>
    <w:p w14:paraId="5BBF4CF7" w14:textId="77777777" w:rsidR="00F92100" w:rsidRDefault="00F92100" w:rsidP="000E5536">
      <w:pPr>
        <w:pStyle w:val="BodyText"/>
      </w:pPr>
      <w:r>
        <w:t>19:57</w:t>
      </w:r>
      <w:r>
        <w:tab/>
        <w:t>Scematic of how clients communicate with the NameNode</w:t>
      </w:r>
    </w:p>
    <w:p w14:paraId="54F879B8" w14:textId="77777777" w:rsidR="00F92100" w:rsidRDefault="00F92100" w:rsidP="000E5536">
      <w:pPr>
        <w:pStyle w:val="BodyText"/>
      </w:pPr>
      <w:r>
        <w:t>21:35</w:t>
      </w:r>
      <w:r>
        <w:tab/>
        <w:t>Each node processes data stored on that node – where possible!</w:t>
      </w:r>
    </w:p>
    <w:p w14:paraId="5B626773" w14:textId="77777777" w:rsidR="00F92100" w:rsidRDefault="00F92100" w:rsidP="000E5536">
      <w:pPr>
        <w:pStyle w:val="BodyText"/>
      </w:pPr>
      <w:r>
        <w:t>25:28</w:t>
      </w:r>
      <w:r>
        <w:tab/>
        <w:t>Key/values in a text file – the key is usually the Byte Offset!</w:t>
      </w:r>
    </w:p>
    <w:p w14:paraId="69279E49" w14:textId="77777777" w:rsidR="00F92100" w:rsidRDefault="00F92100" w:rsidP="000E5536">
      <w:pPr>
        <w:pStyle w:val="BodyText"/>
      </w:pPr>
      <w:r>
        <w:t>33:45</w:t>
      </w:r>
      <w:r>
        <w:tab/>
        <w:t>Good schematic of overall flow showing the sorting/shuffling stage too</w:t>
      </w:r>
    </w:p>
    <w:p w14:paraId="2FF04BDC" w14:textId="77777777" w:rsidR="00F92100" w:rsidRDefault="00F92100" w:rsidP="000E5536">
      <w:pPr>
        <w:pStyle w:val="BodyText"/>
      </w:pPr>
      <w:r>
        <w:t>34:51</w:t>
      </w:r>
      <w:r>
        <w:tab/>
        <w:t>Number of unique values can easily exceed the RAM – would need a Hash Table on disk</w:t>
      </w:r>
    </w:p>
    <w:p w14:paraId="309AFBA2" w14:textId="77777777" w:rsidR="00F92100" w:rsidRDefault="00F92100" w:rsidP="000E5536">
      <w:pPr>
        <w:pStyle w:val="BodyText"/>
      </w:pPr>
    </w:p>
    <w:p w14:paraId="44B43EFB" w14:textId="77777777" w:rsidR="00F92100" w:rsidRPr="005D3479" w:rsidRDefault="000D5C35" w:rsidP="000E5536">
      <w:pPr>
        <w:pStyle w:val="BodyText"/>
      </w:pPr>
      <w:hyperlink r:id="rId1026" w:history="1">
        <w:r w:rsidR="00F92100" w:rsidRPr="005D3479">
          <w:rPr>
            <w:rStyle w:val="Hyperlink"/>
          </w:rPr>
          <w:t>Cloudera Essentials for Apache Hadoop | 3 of 6 | Solving Business Challenges with Apache Hadoop</w:t>
        </w:r>
      </w:hyperlink>
    </w:p>
    <w:p w14:paraId="51E107D0" w14:textId="77777777" w:rsidR="00F92100" w:rsidRDefault="00F92100" w:rsidP="000E5536">
      <w:pPr>
        <w:pStyle w:val="BodyText"/>
      </w:pPr>
      <w:r>
        <w:t>8:32</w:t>
      </w:r>
      <w:r>
        <w:tab/>
        <w:t>Things you can do with Hadoop – pattern recognition in satellite imagery</w:t>
      </w:r>
    </w:p>
    <w:p w14:paraId="40F58E3B" w14:textId="77777777" w:rsidR="00F92100" w:rsidRDefault="00F92100" w:rsidP="000E5536">
      <w:pPr>
        <w:pStyle w:val="BodyText"/>
      </w:pPr>
    </w:p>
    <w:p w14:paraId="275E34D8" w14:textId="77777777" w:rsidR="00F92100" w:rsidRPr="005310AF" w:rsidRDefault="000D5C35" w:rsidP="000E5536">
      <w:pPr>
        <w:pStyle w:val="BodyText"/>
      </w:pPr>
      <w:hyperlink r:id="rId1027" w:history="1">
        <w:r w:rsidR="00F92100" w:rsidRPr="005310AF">
          <w:rPr>
            <w:rStyle w:val="Hyperlink"/>
          </w:rPr>
          <w:t>Cloudera Essentials for Apache Hadoop | 4 of 6 | Getting to Know the Components of the Hadoop Ecosystem</w:t>
        </w:r>
      </w:hyperlink>
    </w:p>
    <w:p w14:paraId="641DF9EA" w14:textId="77777777" w:rsidR="00F92100" w:rsidRDefault="00F92100" w:rsidP="000E5536">
      <w:pPr>
        <w:pStyle w:val="BodyText"/>
      </w:pPr>
      <w:r>
        <w:t>7:10</w:t>
      </w:r>
      <w:r>
        <w:tab/>
        <w:t>Difference between Hive and Pig – Hive sql-like, Pig data-flow like</w:t>
      </w:r>
    </w:p>
    <w:p w14:paraId="6D096FBB" w14:textId="77777777" w:rsidR="00F92100" w:rsidRDefault="00F92100" w:rsidP="000E5536">
      <w:pPr>
        <w:pStyle w:val="BodyText"/>
      </w:pPr>
      <w:r>
        <w:t xml:space="preserve">10:05 </w:t>
      </w:r>
      <w:r>
        <w:tab/>
        <w:t>Hive supports ODBC driver for applications to talk to HDFS</w:t>
      </w:r>
    </w:p>
    <w:p w14:paraId="1E103E17" w14:textId="77777777" w:rsidR="00F92100" w:rsidRDefault="00F92100" w:rsidP="000E5536">
      <w:pPr>
        <w:pStyle w:val="BodyText"/>
      </w:pPr>
      <w:r>
        <w:t>12:43</w:t>
      </w:r>
      <w:r>
        <w:tab/>
        <w:t>HBase is a column-family oriented database was essentially a key/value pair store</w:t>
      </w:r>
    </w:p>
    <w:p w14:paraId="702AB438" w14:textId="77777777" w:rsidR="00F92100" w:rsidRDefault="00F92100" w:rsidP="000E5536">
      <w:pPr>
        <w:pStyle w:val="BodyText"/>
      </w:pPr>
      <w:r>
        <w:t>14:03</w:t>
      </w:r>
      <w:r>
        <w:tab/>
        <w:t>HBase handles many writes per second, but not as many reads</w:t>
      </w:r>
    </w:p>
    <w:p w14:paraId="3150CD91" w14:textId="77777777" w:rsidR="00F92100" w:rsidRDefault="00F92100" w:rsidP="000E5536">
      <w:pPr>
        <w:pStyle w:val="BodyText"/>
      </w:pPr>
      <w:r>
        <w:t>14:30</w:t>
      </w:r>
      <w:r>
        <w:tab/>
        <w:t>HBase handles sparse data very well! Could be useful for quadkeys – some having thousands of species, others less</w:t>
      </w:r>
    </w:p>
    <w:p w14:paraId="03EB0C05" w14:textId="77777777" w:rsidR="00F92100" w:rsidRDefault="00F92100" w:rsidP="000E5536">
      <w:pPr>
        <w:pStyle w:val="BodyText"/>
      </w:pPr>
      <w:r>
        <w:t>15:30</w:t>
      </w:r>
      <w:r>
        <w:tab/>
        <w:t>HBase key lookups are very quick and easy!</w:t>
      </w:r>
    </w:p>
    <w:p w14:paraId="6B38D536" w14:textId="77777777" w:rsidR="00F92100" w:rsidRDefault="00F92100" w:rsidP="000E5536">
      <w:pPr>
        <w:pStyle w:val="BodyText"/>
      </w:pPr>
      <w:r>
        <w:t>18:54</w:t>
      </w:r>
      <w:r>
        <w:tab/>
        <w:t>HBase is built right on top of Hadoop, so supports MR</w:t>
      </w:r>
    </w:p>
    <w:p w14:paraId="7E5857B3" w14:textId="77777777" w:rsidR="00F92100" w:rsidRDefault="00F92100" w:rsidP="000E5536">
      <w:pPr>
        <w:pStyle w:val="BodyText"/>
      </w:pPr>
      <w:r>
        <w:t>21:08</w:t>
      </w:r>
      <w:r>
        <w:tab/>
        <w:t>When to use and when not to use HBase</w:t>
      </w:r>
    </w:p>
    <w:p w14:paraId="1E295B33" w14:textId="77777777" w:rsidR="00F92100" w:rsidRDefault="00F92100" w:rsidP="000E5536">
      <w:pPr>
        <w:pStyle w:val="BodyText"/>
      </w:pPr>
      <w:r>
        <w:t>25:10</w:t>
      </w:r>
      <w:r>
        <w:tab/>
        <w:t>Flume – high level overview diagram</w:t>
      </w:r>
    </w:p>
    <w:p w14:paraId="339C8008" w14:textId="77777777" w:rsidR="00F92100" w:rsidRDefault="00F92100" w:rsidP="000E5536">
      <w:pPr>
        <w:pStyle w:val="BodyText"/>
      </w:pPr>
      <w:r>
        <w:t>27:05</w:t>
      </w:r>
      <w:r>
        <w:tab/>
        <w:t>Use Flume to get data out from Hadoop back into an RDBMS</w:t>
      </w:r>
    </w:p>
    <w:p w14:paraId="15E877D8" w14:textId="77777777" w:rsidR="00F92100" w:rsidRDefault="00F92100" w:rsidP="000E5536">
      <w:pPr>
        <w:pStyle w:val="BodyText"/>
      </w:pPr>
      <w:r>
        <w:t>28:45</w:t>
      </w:r>
      <w:r>
        <w:tab/>
        <w:t>Flume supports loading incremental imports</w:t>
      </w:r>
    </w:p>
    <w:p w14:paraId="124A5125" w14:textId="77777777" w:rsidR="00F92100" w:rsidRDefault="00F92100" w:rsidP="000E5536">
      <w:pPr>
        <w:pStyle w:val="BodyText"/>
      </w:pPr>
      <w:r>
        <w:lastRenderedPageBreak/>
        <w:t>30:15</w:t>
      </w:r>
      <w:r>
        <w:tab/>
        <w:t>Oozie is a workflow coordination tool that essentially defines a number of MR jobs</w:t>
      </w:r>
    </w:p>
    <w:p w14:paraId="4817AA58" w14:textId="77777777" w:rsidR="00F92100" w:rsidRDefault="00F92100" w:rsidP="000E5536">
      <w:pPr>
        <w:pStyle w:val="BodyText"/>
      </w:pPr>
      <w:r>
        <w:t>31:30</w:t>
      </w:r>
      <w:r>
        <w:tab/>
        <w:t>Oozie also can schedule HDFS commands + send emails when a job has finished – easier + more reliable than cron job</w:t>
      </w:r>
    </w:p>
    <w:p w14:paraId="4EEECAC2" w14:textId="77777777" w:rsidR="00F92100" w:rsidRDefault="00F92100" w:rsidP="000E5536">
      <w:pPr>
        <w:pStyle w:val="BodyText"/>
      </w:pPr>
      <w:r>
        <w:t>32:32</w:t>
      </w:r>
      <w:r>
        <w:tab/>
        <w:t>Mahout machine learning library – includes Baeisian</w:t>
      </w:r>
    </w:p>
    <w:p w14:paraId="39E557AF" w14:textId="77777777" w:rsidR="00F92100" w:rsidRDefault="00F92100" w:rsidP="000E5536">
      <w:pPr>
        <w:pStyle w:val="BodyText"/>
      </w:pPr>
      <w:r>
        <w:t>40:55</w:t>
      </w:r>
      <w:r>
        <w:tab/>
        <w:t>Individual latency for MR can be hight - the default time to start a map-reduce job is about 10 seconds</w:t>
      </w:r>
    </w:p>
    <w:p w14:paraId="2E619AEF" w14:textId="77777777" w:rsidR="00F92100" w:rsidRDefault="00F92100" w:rsidP="000E5536">
      <w:pPr>
        <w:pStyle w:val="BodyText"/>
      </w:pPr>
    </w:p>
    <w:p w14:paraId="71818BCD" w14:textId="77777777" w:rsidR="00F92100" w:rsidRPr="00E73F6A" w:rsidRDefault="000D5C35" w:rsidP="000E5536">
      <w:pPr>
        <w:pStyle w:val="BodyText"/>
      </w:pPr>
      <w:hyperlink r:id="rId1028" w:history="1">
        <w:r w:rsidR="00F92100" w:rsidRPr="00E73F6A">
          <w:rPr>
            <w:rStyle w:val="Hyperlink"/>
          </w:rPr>
          <w:t>Cloudera Essentials for Apache Hadoop | 5 of 6 | Preparing your Data Center for Hadoop</w:t>
        </w:r>
      </w:hyperlink>
    </w:p>
    <w:p w14:paraId="11DD3488" w14:textId="77777777" w:rsidR="00F92100" w:rsidRDefault="00F92100" w:rsidP="000E5536">
      <w:pPr>
        <w:pStyle w:val="BodyText"/>
      </w:pPr>
      <w:r>
        <w:t>5:53</w:t>
      </w:r>
      <w:r>
        <w:tab/>
        <w:t>Comparison of RDBMS, Data warehouses, File Servers, Backup systems</w:t>
      </w:r>
    </w:p>
    <w:p w14:paraId="6E34FF06" w14:textId="77777777" w:rsidR="00F92100" w:rsidRDefault="00F92100" w:rsidP="000E5536">
      <w:pPr>
        <w:pStyle w:val="BodyText"/>
      </w:pPr>
      <w:r>
        <w:t>8:42</w:t>
      </w:r>
      <w:r>
        <w:tab/>
        <w:t>RDBMS – full table scans are slow</w:t>
      </w:r>
    </w:p>
    <w:p w14:paraId="02287D2C" w14:textId="77777777" w:rsidR="00F92100" w:rsidRDefault="00F92100" w:rsidP="000E5536">
      <w:pPr>
        <w:pStyle w:val="BodyText"/>
      </w:pPr>
      <w:r>
        <w:t>19:55</w:t>
      </w:r>
      <w:r>
        <w:tab/>
        <w:t>Specs for DataNodes</w:t>
      </w:r>
    </w:p>
    <w:p w14:paraId="6656BB5A" w14:textId="77777777" w:rsidR="00F92100" w:rsidRDefault="00F92100" w:rsidP="000E5536">
      <w:pPr>
        <w:pStyle w:val="BodyText"/>
      </w:pPr>
      <w:r>
        <w:t>20:26</w:t>
      </w:r>
      <w:r>
        <w:tab/>
        <w:t>1 hard drive – 2 cores – 8Gb RAM</w:t>
      </w:r>
    </w:p>
    <w:p w14:paraId="285E58A5" w14:textId="77777777" w:rsidR="00F92100" w:rsidRDefault="00F92100" w:rsidP="000E5536">
      <w:pPr>
        <w:pStyle w:val="BodyText"/>
      </w:pPr>
      <w:r>
        <w:t>32:38</w:t>
      </w:r>
      <w:r>
        <w:tab/>
        <w:t>Cloudera Manager – Full version screenshot</w:t>
      </w:r>
    </w:p>
    <w:p w14:paraId="467B8077" w14:textId="77777777" w:rsidR="00F92100" w:rsidRDefault="00F92100" w:rsidP="000E5536">
      <w:pPr>
        <w:pStyle w:val="BodyText"/>
      </w:pPr>
      <w:r>
        <w:t>46:45</w:t>
      </w:r>
      <w:r>
        <w:tab/>
        <w:t>Using HBase with just HDFS (i.e. without Hadoop)</w:t>
      </w:r>
    </w:p>
    <w:p w14:paraId="0AFC3CDC" w14:textId="77777777" w:rsidR="00F92100" w:rsidRDefault="00F92100" w:rsidP="000E5536">
      <w:pPr>
        <w:pStyle w:val="BodyText"/>
      </w:pPr>
    </w:p>
    <w:p w14:paraId="09B77F6B" w14:textId="77777777" w:rsidR="00F92100" w:rsidRDefault="000D5C35" w:rsidP="000E5536">
      <w:pPr>
        <w:pStyle w:val="BodyText"/>
      </w:pPr>
      <w:hyperlink r:id="rId1029" w:history="1">
        <w:r w:rsidR="00F92100" w:rsidRPr="00375194">
          <w:rPr>
            <w:rStyle w:val="Hyperlink"/>
          </w:rPr>
          <w:t>Cloudera Essentials for Apache Hadoop | 6 of 6 | Managing the Elephant in the Room</w:t>
        </w:r>
      </w:hyperlink>
    </w:p>
    <w:p w14:paraId="5F9FE7E3" w14:textId="77777777" w:rsidR="00F92100" w:rsidRDefault="00F92100" w:rsidP="000E5536">
      <w:pPr>
        <w:pStyle w:val="BodyText"/>
      </w:pPr>
      <w:r>
        <w:t>1:47</w:t>
      </w:r>
      <w:r>
        <w:tab/>
        <w:t>Different roles for managing Hadoop: Systems Administrators, Developers, Analysts, Data Custodian</w:t>
      </w:r>
    </w:p>
    <w:p w14:paraId="148FDC44" w14:textId="77777777" w:rsidR="00F92100" w:rsidRDefault="00F92100" w:rsidP="000E5536">
      <w:pPr>
        <w:pStyle w:val="BodyText"/>
      </w:pPr>
      <w:r>
        <w:t>17:55</w:t>
      </w:r>
      <w:r>
        <w:tab/>
        <w:t>Several thousand people have already done the Cloudera training for Hadoop, but skills still scarce</w:t>
      </w:r>
    </w:p>
    <w:p w14:paraId="6E01C649" w14:textId="77777777" w:rsidR="00F92100" w:rsidRDefault="00F92100" w:rsidP="000E5536">
      <w:pPr>
        <w:pStyle w:val="BodyText"/>
      </w:pPr>
    </w:p>
    <w:p w14:paraId="5520D774" w14:textId="77777777" w:rsidR="00F92100" w:rsidRPr="009F78BD" w:rsidRDefault="000D5C35" w:rsidP="000E5536">
      <w:pPr>
        <w:pStyle w:val="BodyText"/>
      </w:pPr>
      <w:hyperlink r:id="rId1030" w:history="1">
        <w:r w:rsidR="00F92100" w:rsidRPr="009F78BD">
          <w:rPr>
            <w:rStyle w:val="Hyperlink"/>
          </w:rPr>
          <w:t>Introduction to HBase</w:t>
        </w:r>
      </w:hyperlink>
      <w:r w:rsidR="00F92100">
        <w:t xml:space="preserve"> – EXCELLENT!!</w:t>
      </w:r>
    </w:p>
    <w:p w14:paraId="67F65D92" w14:textId="77777777" w:rsidR="00F92100" w:rsidRDefault="00F92100" w:rsidP="000E5536">
      <w:pPr>
        <w:pStyle w:val="BodyText"/>
      </w:pPr>
      <w:r>
        <w:t>3:49</w:t>
      </w:r>
      <w:r>
        <w:tab/>
        <w:t>Scaling the cache capacity – if you have 100Gb of data, you can have 100Gb of RAM, but it will be cold for a few days</w:t>
      </w:r>
    </w:p>
    <w:p w14:paraId="7170A179" w14:textId="77777777" w:rsidR="00F92100" w:rsidRDefault="00F92100" w:rsidP="000E5536">
      <w:pPr>
        <w:pStyle w:val="BodyText"/>
      </w:pPr>
      <w:r>
        <w:t>4:27</w:t>
      </w:r>
      <w:r>
        <w:tab/>
        <w:t>Scaling RAM - 24Gb on 1 machine and 100 machines – 2.4TB RAM – impossible on a single machine</w:t>
      </w:r>
    </w:p>
    <w:p w14:paraId="08EF8D55" w14:textId="77777777" w:rsidR="00F92100" w:rsidRDefault="00F92100" w:rsidP="000E5536">
      <w:pPr>
        <w:pStyle w:val="BodyText"/>
      </w:pPr>
      <w:r>
        <w:t>4:42</w:t>
      </w:r>
      <w:r>
        <w:tab/>
        <w:t>‘In a lot of scaling applications, the number of disk seeks is the limiting factor for how fast you can do random reads..’</w:t>
      </w:r>
    </w:p>
    <w:p w14:paraId="690D986B" w14:textId="77777777" w:rsidR="00F92100" w:rsidRDefault="00F92100" w:rsidP="000E5536">
      <w:pPr>
        <w:pStyle w:val="BodyText"/>
      </w:pPr>
      <w:r>
        <w:t>4:59</w:t>
      </w:r>
      <w:r>
        <w:tab/>
        <w:t>‘Cost-transparent - when you do an access, you know exactly what the disk heads are going to do for that access and so you can plan..’</w:t>
      </w:r>
    </w:p>
    <w:p w14:paraId="499D36F5" w14:textId="77777777" w:rsidR="00F92100" w:rsidRDefault="00F92100" w:rsidP="000E5536">
      <w:pPr>
        <w:pStyle w:val="BodyText"/>
      </w:pPr>
      <w:r>
        <w:t>5:17</w:t>
      </w:r>
      <w:r>
        <w:tab/>
        <w:t>‘Latency windows for SLAs..’</w:t>
      </w:r>
    </w:p>
    <w:p w14:paraId="2F523909" w14:textId="77777777" w:rsidR="00F92100" w:rsidRDefault="00F92100" w:rsidP="000E5536">
      <w:pPr>
        <w:pStyle w:val="BodyText"/>
      </w:pPr>
      <w:r>
        <w:t>6:24</w:t>
      </w:r>
      <w:r>
        <w:tab/>
        <w:t>‘All of col a, then all of col b etc.’ If you want to access just 1 row then you don’t have to read the data for the others</w:t>
      </w:r>
    </w:p>
    <w:p w14:paraId="0062D48E" w14:textId="77777777" w:rsidR="00F92100" w:rsidRDefault="00F92100" w:rsidP="000E5536">
      <w:pPr>
        <w:pStyle w:val="BodyText"/>
      </w:pPr>
      <w:r>
        <w:t>7:26</w:t>
      </w:r>
      <w:r>
        <w:tab/>
        <w:t>HBase API gives you get/put/scan.</w:t>
      </w:r>
    </w:p>
    <w:p w14:paraId="6A810D98" w14:textId="77777777" w:rsidR="00F92100" w:rsidRDefault="00F92100" w:rsidP="000E5536">
      <w:pPr>
        <w:pStyle w:val="BodyText"/>
      </w:pPr>
      <w:r>
        <w:t>8:26</w:t>
      </w:r>
      <w:r>
        <w:tab/>
        <w:t>The data is stored in primary key order on disk!!!!!</w:t>
      </w:r>
    </w:p>
    <w:p w14:paraId="73F38165" w14:textId="77777777" w:rsidR="00F92100" w:rsidRDefault="00F92100" w:rsidP="000E5536">
      <w:pPr>
        <w:pStyle w:val="BodyText"/>
      </w:pPr>
    </w:p>
    <w:p w14:paraId="5FB7ED9C" w14:textId="77777777" w:rsidR="00F92100" w:rsidRDefault="000D5C35" w:rsidP="000E5536">
      <w:pPr>
        <w:pStyle w:val="BodyText"/>
      </w:pPr>
      <w:hyperlink r:id="rId1031" w:history="1">
        <w:r w:rsidR="00F92100" w:rsidRPr="00677931">
          <w:rPr>
            <w:rStyle w:val="Hyperlink"/>
          </w:rPr>
          <w:t>Apache HBase: An Introduction, Todd Lipcon, Cloudera</w:t>
        </w:r>
      </w:hyperlink>
    </w:p>
    <w:p w14:paraId="2E23657F" w14:textId="77777777" w:rsidR="00F92100" w:rsidRDefault="00F92100" w:rsidP="000E5536">
      <w:pPr>
        <w:pStyle w:val="BodyText"/>
      </w:pPr>
      <w:r>
        <w:t>More detailed presentation of HBase by the same person</w:t>
      </w:r>
    </w:p>
    <w:p w14:paraId="1EF97B3A" w14:textId="77777777" w:rsidR="00F92100" w:rsidRDefault="00F92100" w:rsidP="000E5536">
      <w:pPr>
        <w:pStyle w:val="BodyText"/>
      </w:pPr>
      <w:r>
        <w:t>4:05</w:t>
      </w:r>
      <w:r>
        <w:tab/>
        <w:t xml:space="preserve">Sorted Map Datastore </w:t>
      </w:r>
      <w:r>
        <w:rPr>
          <w:i/>
        </w:rPr>
        <w:t>not database</w:t>
      </w:r>
    </w:p>
    <w:p w14:paraId="63F91B7D" w14:textId="77777777" w:rsidR="00F92100" w:rsidRDefault="00F92100" w:rsidP="000E5536">
      <w:pPr>
        <w:pStyle w:val="BodyText"/>
      </w:pPr>
      <w:r>
        <w:t>6:01</w:t>
      </w:r>
      <w:r>
        <w:tab/>
        <w:t>Logical view as records using a Row key and data – and the data is split into different column families. Data is byte []</w:t>
      </w:r>
    </w:p>
    <w:p w14:paraId="66A065D2" w14:textId="77777777" w:rsidR="00F92100" w:rsidRDefault="00F92100" w:rsidP="000E5536">
      <w:pPr>
        <w:pStyle w:val="BodyText"/>
      </w:pPr>
      <w:r>
        <w:t>9:06</w:t>
      </w:r>
      <w:r>
        <w:tab/>
        <w:t>Advantages of data model – multiple versions, sparse columns</w:t>
      </w:r>
    </w:p>
    <w:p w14:paraId="326F1A35" w14:textId="77777777" w:rsidR="00F92100" w:rsidRDefault="00F92100" w:rsidP="000E5536">
      <w:pPr>
        <w:pStyle w:val="BodyText"/>
      </w:pPr>
      <w:r>
        <w:t>10:05</w:t>
      </w:r>
      <w:r>
        <w:tab/>
        <w:t>Physical view as cells – stored as row key, column key, timestamp, value according to column families</w:t>
      </w:r>
    </w:p>
    <w:p w14:paraId="6B4D32D3" w14:textId="77777777" w:rsidR="00F92100" w:rsidRDefault="00F92100" w:rsidP="000E5536">
      <w:pPr>
        <w:pStyle w:val="BodyText"/>
      </w:pPr>
      <w:r>
        <w:t xml:space="preserve">10:52 </w:t>
      </w:r>
      <w:r>
        <w:tab/>
        <w:t>Actually sorted on disk in a logical way – row key, column key then descending timestamp</w:t>
      </w:r>
    </w:p>
    <w:p w14:paraId="0BA3C51D" w14:textId="77777777" w:rsidR="00F92100" w:rsidRDefault="00F92100" w:rsidP="000E5536">
      <w:pPr>
        <w:pStyle w:val="BodyText"/>
      </w:pPr>
      <w:r>
        <w:t>11:35</w:t>
      </w:r>
      <w:r>
        <w:tab/>
        <w:t>Different column families (CF) are stored in different parts of the disk so you can apply different compressions</w:t>
      </w:r>
    </w:p>
    <w:p w14:paraId="24CD91C6" w14:textId="77777777" w:rsidR="00F92100" w:rsidRDefault="00F92100" w:rsidP="000E5536">
      <w:pPr>
        <w:pStyle w:val="BodyText"/>
      </w:pPr>
      <w:r>
        <w:t>12:45</w:t>
      </w:r>
      <w:r>
        <w:tab/>
        <w:t>Version retension policy (how many to keep etc) for CF</w:t>
      </w:r>
    </w:p>
    <w:p w14:paraId="7D5E2128" w14:textId="77777777" w:rsidR="00F92100" w:rsidRDefault="00F92100" w:rsidP="000E5536">
      <w:pPr>
        <w:pStyle w:val="BodyText"/>
      </w:pPr>
      <w:r>
        <w:t>13:05</w:t>
      </w:r>
      <w:r>
        <w:tab/>
        <w:t>Cache priority for CF</w:t>
      </w:r>
    </w:p>
    <w:p w14:paraId="1F2AFFA2" w14:textId="77777777" w:rsidR="00F92100" w:rsidRDefault="00F92100" w:rsidP="000E5536">
      <w:pPr>
        <w:pStyle w:val="BodyText"/>
      </w:pPr>
      <w:r>
        <w:t>14:30</w:t>
      </w:r>
      <w:r>
        <w:tab/>
        <w:t>Accessing HBase – Java API, REST/HTTP, Apache Thrift, Pig/Hive for Analytics</w:t>
      </w:r>
    </w:p>
    <w:p w14:paraId="4F9DA651" w14:textId="77777777" w:rsidR="00F92100" w:rsidRDefault="00F92100" w:rsidP="000E5536">
      <w:pPr>
        <w:pStyle w:val="BodyText"/>
      </w:pPr>
      <w:r>
        <w:t>16:03</w:t>
      </w:r>
      <w:r>
        <w:tab/>
        <w:t>HBase API syntax</w:t>
      </w:r>
    </w:p>
    <w:p w14:paraId="6E0261AA" w14:textId="77777777" w:rsidR="00F92100" w:rsidRDefault="00F92100" w:rsidP="000E5536">
      <w:pPr>
        <w:pStyle w:val="BodyText"/>
      </w:pPr>
      <w:r>
        <w:t>17:30</w:t>
      </w:r>
      <w:r>
        <w:tab/>
        <w:t>Scan is v useful in HBase cos the data is organised in order of primary key, unlike RDBMS -&gt; only 1 seek and then scan</w:t>
      </w:r>
    </w:p>
    <w:p w14:paraId="6C69BAB4" w14:textId="77777777" w:rsidR="00F92100" w:rsidRDefault="00F92100" w:rsidP="000E5536">
      <w:pPr>
        <w:pStyle w:val="BodyText"/>
      </w:pPr>
      <w:r>
        <w:t>18:02</w:t>
      </w:r>
      <w:r>
        <w:tab/>
        <w:t>There is also a filter argument for the scan method!!!</w:t>
      </w:r>
    </w:p>
    <w:p w14:paraId="2F2C86A6" w14:textId="77777777" w:rsidR="00F92100" w:rsidRDefault="00F92100" w:rsidP="000E5536">
      <w:pPr>
        <w:pStyle w:val="BodyText"/>
      </w:pPr>
      <w:r>
        <w:t>19:33</w:t>
      </w:r>
      <w:r>
        <w:tab/>
        <w:t>High level architecture</w:t>
      </w:r>
    </w:p>
    <w:p w14:paraId="5A366080" w14:textId="77777777" w:rsidR="00F92100" w:rsidRDefault="00F92100" w:rsidP="000E5536">
      <w:pPr>
        <w:pStyle w:val="BodyText"/>
      </w:pPr>
      <w:r>
        <w:t>21:20</w:t>
      </w:r>
      <w:r>
        <w:tab/>
        <w:t>Partitioning a big table into regions – these run on the region servers, e.g. a-&gt;c, d-&gt;f, etc BRILLIANT!</w:t>
      </w:r>
    </w:p>
    <w:p w14:paraId="7320F24D" w14:textId="77777777" w:rsidR="00F92100" w:rsidRDefault="00F92100" w:rsidP="000E5536">
      <w:pPr>
        <w:pStyle w:val="BodyText"/>
      </w:pPr>
      <w:r>
        <w:t>27:32</w:t>
      </w:r>
      <w:r>
        <w:tab/>
        <w:t>Hive on top of HBase is 4-5x slower than Hive on top of HDFS</w:t>
      </w:r>
    </w:p>
    <w:p w14:paraId="51FC7214" w14:textId="77777777" w:rsidR="00F92100" w:rsidRDefault="00F92100" w:rsidP="000E5536">
      <w:pPr>
        <w:pStyle w:val="BodyText"/>
      </w:pPr>
      <w:r>
        <w:t>28:30</w:t>
      </w:r>
      <w:r>
        <w:tab/>
        <w:t>Q – whats the max number of regions on each region server b4 performance degrades? A About 1000</w:t>
      </w:r>
    </w:p>
    <w:p w14:paraId="5CB137B7" w14:textId="77777777" w:rsidR="00F92100" w:rsidRDefault="00F92100" w:rsidP="000E5536">
      <w:pPr>
        <w:pStyle w:val="BodyText"/>
      </w:pPr>
      <w:r>
        <w:t>27:26</w:t>
      </w:r>
      <w:r>
        <w:tab/>
        <w:t>HDFS with Hive on top is 4-5x quicker than HBase with Hive on top, but this will get better</w:t>
      </w:r>
    </w:p>
    <w:p w14:paraId="15B34824" w14:textId="77777777" w:rsidR="00F92100" w:rsidRDefault="00F92100" w:rsidP="000E5536">
      <w:pPr>
        <w:pStyle w:val="BodyText"/>
      </w:pPr>
      <w:r>
        <w:t>30:43</w:t>
      </w:r>
      <w:r>
        <w:tab/>
        <w:t>Million queries per second</w:t>
      </w:r>
    </w:p>
    <w:p w14:paraId="19E34CB2" w14:textId="77777777" w:rsidR="00F92100" w:rsidRDefault="00F92100" w:rsidP="000E5536">
      <w:pPr>
        <w:pStyle w:val="BodyText"/>
      </w:pPr>
      <w:r>
        <w:t>31:55</w:t>
      </w:r>
      <w:r>
        <w:tab/>
        <w:t>Comparison with other NoSQL databases – uses range partition and not hash tables so can get range of rows</w:t>
      </w:r>
    </w:p>
    <w:p w14:paraId="4002044F" w14:textId="77777777" w:rsidR="00F92100" w:rsidRDefault="00F92100" w:rsidP="000E5536">
      <w:pPr>
        <w:pStyle w:val="BodyText"/>
      </w:pPr>
      <w:r>
        <w:t>33:00</w:t>
      </w:r>
      <w:r>
        <w:tab/>
        <w:t>Hadoop statistics – reads 0-3ms (cache) or 10-30ms (disk) – 10-40k reads/sec per node</w:t>
      </w:r>
    </w:p>
    <w:p w14:paraId="286C14A8" w14:textId="77777777" w:rsidR="00F92100" w:rsidRDefault="00F92100" w:rsidP="000E5536">
      <w:pPr>
        <w:pStyle w:val="BodyText"/>
      </w:pPr>
      <w:r>
        <w:t>36:21</w:t>
      </w:r>
      <w:r>
        <w:tab/>
        <w:t>Facebook analytics - 200k events/sec use a cluster of HBase (ONLY 20 NODES!)</w:t>
      </w:r>
    </w:p>
    <w:p w14:paraId="55612F39" w14:textId="77777777" w:rsidR="00F92100" w:rsidRPr="00F52E2C" w:rsidRDefault="00F92100" w:rsidP="000E5536">
      <w:pPr>
        <w:pStyle w:val="BodyText"/>
      </w:pPr>
      <w:r>
        <w:t>42:00</w:t>
      </w:r>
      <w:r>
        <w:tab/>
        <w:t>Size of cache – by default cache is 20% of java heap, but configurable</w:t>
      </w:r>
    </w:p>
    <w:p w14:paraId="0C5D6E69" w14:textId="77777777" w:rsidR="00F92100" w:rsidRDefault="00F92100" w:rsidP="000E5536">
      <w:pPr>
        <w:pStyle w:val="BodyText"/>
      </w:pPr>
    </w:p>
    <w:p w14:paraId="7761574E" w14:textId="77777777" w:rsidR="00F92100" w:rsidRDefault="000D5C35" w:rsidP="000E5536">
      <w:pPr>
        <w:pStyle w:val="BodyText"/>
      </w:pPr>
      <w:hyperlink r:id="rId1032" w:history="1">
        <w:r w:rsidR="00F92100">
          <w:rPr>
            <w:rStyle w:val="Hyperlink"/>
          </w:rPr>
          <w:t>Practical HBase: Getting the most from your HBase install - Jonathan Gray and Ryan Rawson</w:t>
        </w:r>
      </w:hyperlink>
    </w:p>
    <w:p w14:paraId="6C5F4F22" w14:textId="77777777" w:rsidR="00F92100" w:rsidRDefault="00F92100" w:rsidP="000E5536">
      <w:pPr>
        <w:pStyle w:val="BodyText"/>
      </w:pPr>
      <w:r>
        <w:t>9:23</w:t>
      </w:r>
      <w:r>
        <w:tab/>
        <w:t>9 billion rows and 1300Gb in HBase on 20 nodes MR in 20 mins, reads in 20ms for 100s rows, 66s for 9 million records</w:t>
      </w:r>
    </w:p>
    <w:p w14:paraId="1F6BB8AD" w14:textId="77777777" w:rsidR="00F92100" w:rsidRDefault="00F92100" w:rsidP="000E5536">
      <w:pPr>
        <w:pStyle w:val="BodyText"/>
      </w:pPr>
      <w:r>
        <w:t>13:39</w:t>
      </w:r>
      <w:r>
        <w:tab/>
        <w:t>Failures of RDBMS</w:t>
      </w:r>
    </w:p>
    <w:p w14:paraId="029878ED" w14:textId="77777777" w:rsidR="00F92100" w:rsidRDefault="00F92100" w:rsidP="000E5536">
      <w:pPr>
        <w:pStyle w:val="BodyText"/>
      </w:pPr>
      <w:r>
        <w:t>22:20</w:t>
      </w:r>
      <w:r>
        <w:tab/>
        <w:t>Multiple instances of HBAse on the same cluster</w:t>
      </w:r>
    </w:p>
    <w:p w14:paraId="2E63D8CA" w14:textId="77777777" w:rsidR="00F92100" w:rsidRDefault="00F92100" w:rsidP="000E5536">
      <w:pPr>
        <w:pStyle w:val="BodyText"/>
      </w:pPr>
    </w:p>
    <w:p w14:paraId="47809C2B" w14:textId="77777777" w:rsidR="00F92100" w:rsidRDefault="000D5C35" w:rsidP="000E5536">
      <w:pPr>
        <w:pStyle w:val="BodyText"/>
      </w:pPr>
      <w:hyperlink r:id="rId1033" w:history="1">
        <w:r w:rsidR="00F92100" w:rsidRPr="00403236">
          <w:rPr>
            <w:rStyle w:val="Hyperlink"/>
          </w:rPr>
          <w:t>Live from Strata + Hadoop World 2012: Lars George, Cloudera</w:t>
        </w:r>
      </w:hyperlink>
    </w:p>
    <w:p w14:paraId="2BF405D9" w14:textId="77777777" w:rsidR="00F92100" w:rsidRDefault="00F92100" w:rsidP="000E5536">
      <w:pPr>
        <w:pStyle w:val="BodyText"/>
      </w:pPr>
      <w:r>
        <w:t>2:30</w:t>
      </w:r>
      <w:r>
        <w:tab/>
        <w:t>Lars George explains how Impala and HBase fit together</w:t>
      </w:r>
    </w:p>
    <w:p w14:paraId="4B9122B5" w14:textId="77777777" w:rsidR="00F92100" w:rsidRDefault="00F92100" w:rsidP="000E5536">
      <w:pPr>
        <w:pStyle w:val="BodyText"/>
      </w:pPr>
    </w:p>
    <w:p w14:paraId="19ED6188" w14:textId="77777777" w:rsidR="00F92100" w:rsidRDefault="000D5C35" w:rsidP="000E5536">
      <w:pPr>
        <w:pStyle w:val="BodyText"/>
      </w:pPr>
      <w:hyperlink r:id="rId1034" w:history="1">
        <w:r w:rsidR="00F92100" w:rsidRPr="00C60294">
          <w:rPr>
            <w:rStyle w:val="Hyperlink"/>
          </w:rPr>
          <w:t>Lars George - From Batch to Realtime with Hadoop</w:t>
        </w:r>
      </w:hyperlink>
    </w:p>
    <w:p w14:paraId="42C367D6" w14:textId="77777777" w:rsidR="00F92100" w:rsidRDefault="00F92100" w:rsidP="000E5536">
      <w:pPr>
        <w:pStyle w:val="BodyText"/>
      </w:pPr>
      <w:r>
        <w:t>Also mentions Twitter Storm</w:t>
      </w:r>
    </w:p>
    <w:p w14:paraId="5D7356E1" w14:textId="77777777" w:rsidR="00F92100" w:rsidRDefault="00F92100" w:rsidP="000E5536">
      <w:pPr>
        <w:pStyle w:val="BodyText"/>
      </w:pPr>
    </w:p>
    <w:p w14:paraId="2CD8E349" w14:textId="77777777" w:rsidR="00F92100" w:rsidRDefault="000D5C35" w:rsidP="000E5536">
      <w:pPr>
        <w:pStyle w:val="BodyText"/>
      </w:pPr>
      <w:hyperlink r:id="rId1035" w:history="1">
        <w:r w:rsidR="00F92100" w:rsidRPr="00641C20">
          <w:rPr>
            <w:rStyle w:val="Hyperlink"/>
          </w:rPr>
          <w:t>Lars George - Advanced HBase Schema Design</w:t>
        </w:r>
      </w:hyperlink>
    </w:p>
    <w:p w14:paraId="1794306D" w14:textId="77777777" w:rsidR="00F92100" w:rsidRDefault="00F92100" w:rsidP="000E5536">
      <w:pPr>
        <w:pStyle w:val="BodyText"/>
      </w:pPr>
      <w:r>
        <w:t>7:34</w:t>
      </w:r>
      <w:r>
        <w:tab/>
        <w:t>Schematic of layout of HBase tables and regions</w:t>
      </w:r>
    </w:p>
    <w:p w14:paraId="2B129553" w14:textId="77777777" w:rsidR="00F92100" w:rsidRDefault="00F92100" w:rsidP="000E5536">
      <w:pPr>
        <w:pStyle w:val="BodyText"/>
      </w:pPr>
      <w:r>
        <w:t>14:04</w:t>
      </w:r>
      <w:r>
        <w:tab/>
        <w:t>Key cardinality and performance – if its in the key it is fast, if its in the value it is slower</w:t>
      </w:r>
    </w:p>
    <w:p w14:paraId="02F74ED3" w14:textId="77777777" w:rsidR="00F92100" w:rsidRDefault="00F92100" w:rsidP="000E5536">
      <w:pPr>
        <w:pStyle w:val="BodyText"/>
      </w:pPr>
      <w:r>
        <w:t>15:47</w:t>
      </w:r>
      <w:r>
        <w:tab/>
        <w:t>Key/table design</w:t>
      </w:r>
    </w:p>
    <w:p w14:paraId="64979492" w14:textId="77777777" w:rsidR="00F92100" w:rsidRDefault="00F92100" w:rsidP="000E5536">
      <w:pPr>
        <w:pStyle w:val="BodyText"/>
      </w:pPr>
      <w:r>
        <w:t>16:22</w:t>
      </w:r>
      <w:r>
        <w:tab/>
        <w:t>Intelligent keys</w:t>
      </w:r>
    </w:p>
    <w:p w14:paraId="262B8D6B" w14:textId="77777777" w:rsidR="00F92100" w:rsidRDefault="00F92100" w:rsidP="000E5536">
      <w:pPr>
        <w:pStyle w:val="BodyText"/>
      </w:pPr>
      <w:r>
        <w:t>19:31</w:t>
      </w:r>
      <w:r>
        <w:tab/>
        <w:t>Good class diagram of the datastore schema with nested entities!! Do this for the especies stuff</w:t>
      </w:r>
    </w:p>
    <w:p w14:paraId="6FDD0D52" w14:textId="77777777" w:rsidR="00F92100" w:rsidRDefault="00F92100" w:rsidP="000E5536">
      <w:pPr>
        <w:pStyle w:val="BodyText"/>
      </w:pPr>
    </w:p>
    <w:p w14:paraId="0E54FF9F" w14:textId="77777777" w:rsidR="00F92100" w:rsidRDefault="000D5C35" w:rsidP="000E5536">
      <w:pPr>
        <w:pStyle w:val="BodyText"/>
      </w:pPr>
      <w:hyperlink r:id="rId1036" w:history="1">
        <w:r w:rsidR="00F92100" w:rsidRPr="0095246A">
          <w:rPr>
            <w:rStyle w:val="Hyperlink"/>
          </w:rPr>
          <w:t>HBase Schema Design - Things you need to know</w:t>
        </w:r>
      </w:hyperlink>
      <w:r w:rsidR="00F92100">
        <w:t xml:space="preserve"> – Lars George</w:t>
      </w:r>
    </w:p>
    <w:p w14:paraId="6DDF41EA" w14:textId="77777777" w:rsidR="00F92100" w:rsidRDefault="00F92100" w:rsidP="000E5536">
      <w:pPr>
        <w:pStyle w:val="BodyText"/>
      </w:pPr>
      <w:r>
        <w:t>6:48</w:t>
      </w:r>
      <w:r>
        <w:tab/>
        <w:t>HBase uses HDFS</w:t>
      </w:r>
    </w:p>
    <w:p w14:paraId="28F08EF7" w14:textId="77777777" w:rsidR="00F92100" w:rsidRDefault="00F92100" w:rsidP="000E5536">
      <w:pPr>
        <w:pStyle w:val="BodyText"/>
      </w:pPr>
      <w:r>
        <w:t>8:38</w:t>
      </w:r>
      <w:r>
        <w:tab/>
        <w:t>Gateways for REST, Thrift and Avro</w:t>
      </w:r>
    </w:p>
    <w:p w14:paraId="2FA9755E" w14:textId="77777777" w:rsidR="00F92100" w:rsidRDefault="00F92100" w:rsidP="000E5536">
      <w:pPr>
        <w:pStyle w:val="BodyText"/>
      </w:pPr>
      <w:r>
        <w:t>21:00</w:t>
      </w:r>
      <w:r>
        <w:tab/>
        <w:t>Very detailed description of HBase storage system and Bloom Filters</w:t>
      </w:r>
    </w:p>
    <w:p w14:paraId="1308769C" w14:textId="77777777" w:rsidR="00F92100" w:rsidRDefault="00F92100" w:rsidP="000E5536">
      <w:pPr>
        <w:pStyle w:val="BodyText"/>
      </w:pPr>
      <w:r>
        <w:t>32:00</w:t>
      </w:r>
      <w:r>
        <w:tab/>
        <w:t>Key cardinality – much more detailed than the Advanced HBase Schema Design one</w:t>
      </w:r>
    </w:p>
    <w:p w14:paraId="46BB01E2" w14:textId="77777777" w:rsidR="00F92100" w:rsidRDefault="00F92100" w:rsidP="000E5536">
      <w:pPr>
        <w:pStyle w:val="BodyText"/>
      </w:pPr>
      <w:r>
        <w:t>39:31</w:t>
      </w:r>
      <w:r>
        <w:tab/>
        <w:t xml:space="preserve">Tall is good with table scans, wide is good with table gets </w:t>
      </w:r>
    </w:p>
    <w:p w14:paraId="0F441252" w14:textId="77777777" w:rsidR="00F92100" w:rsidRDefault="00F92100" w:rsidP="000E5536">
      <w:pPr>
        <w:pStyle w:val="BodyText"/>
      </w:pPr>
    </w:p>
    <w:p w14:paraId="417F97C0" w14:textId="77777777" w:rsidR="00F92100" w:rsidRDefault="000D5C35" w:rsidP="000E5536">
      <w:pPr>
        <w:pStyle w:val="BodyText"/>
      </w:pPr>
      <w:hyperlink r:id="rId1037" w:history="1">
        <w:r w:rsidR="00F92100" w:rsidRPr="00F871A0">
          <w:rPr>
            <w:rStyle w:val="Hyperlink"/>
          </w:rPr>
          <w:t>HBase Coprocessors - Deploy shared functionality directly on the cluster</w:t>
        </w:r>
      </w:hyperlink>
      <w:r w:rsidR="00F92100">
        <w:t xml:space="preserve"> – Lars George</w:t>
      </w:r>
    </w:p>
    <w:p w14:paraId="56ED70EC" w14:textId="77777777" w:rsidR="00F92100" w:rsidRDefault="00F92100" w:rsidP="000E5536">
      <w:pPr>
        <w:pStyle w:val="BodyText"/>
      </w:pPr>
      <w:r>
        <w:t>3:46</w:t>
      </w:r>
      <w:r>
        <w:tab/>
        <w:t>Moves code to the regions using coprocessors</w:t>
      </w:r>
    </w:p>
    <w:p w14:paraId="6E11F535" w14:textId="77777777" w:rsidR="00F92100" w:rsidRDefault="00F92100" w:rsidP="000E5536">
      <w:pPr>
        <w:pStyle w:val="BodyText"/>
      </w:pPr>
      <w:r>
        <w:t>6:55</w:t>
      </w:r>
      <w:r>
        <w:tab/>
        <w:t>Think of it like MR over HBase – but the keys are already sorted so there is no map part of the MR</w:t>
      </w:r>
    </w:p>
    <w:p w14:paraId="41F8EC89" w14:textId="77777777" w:rsidR="00F92100" w:rsidRDefault="00F92100" w:rsidP="000E5536">
      <w:pPr>
        <w:pStyle w:val="BodyText"/>
      </w:pPr>
      <w:r>
        <w:t>11:13</w:t>
      </w:r>
      <w:r>
        <w:tab/>
        <w:t>Implemented in Java</w:t>
      </w:r>
    </w:p>
    <w:p w14:paraId="05972E65" w14:textId="77777777" w:rsidR="00F92100" w:rsidRDefault="00F92100" w:rsidP="000E5536">
      <w:pPr>
        <w:pStyle w:val="BodyText"/>
      </w:pPr>
    </w:p>
    <w:p w14:paraId="13DB9E61" w14:textId="77777777" w:rsidR="00F92100" w:rsidRPr="00201A9D" w:rsidRDefault="000D5C35" w:rsidP="000E5536">
      <w:pPr>
        <w:pStyle w:val="BodyText"/>
        <w:rPr>
          <w:color w:val="F49100" w:themeColor="hyperlink"/>
          <w:u w:val="single"/>
        </w:rPr>
      </w:pPr>
      <w:hyperlink r:id="rId1038" w:history="1">
        <w:r w:rsidR="00F92100" w:rsidRPr="00663810">
          <w:rPr>
            <w:rStyle w:val="Hyperlink"/>
          </w:rPr>
          <w:t>Beginners Guide</w:t>
        </w:r>
      </w:hyperlink>
      <w:r w:rsidR="00F92100">
        <w:t xml:space="preserve"> (Jacob Homan, LinkedIn)</w:t>
      </w:r>
    </w:p>
    <w:p w14:paraId="6B579FDD" w14:textId="77777777" w:rsidR="00F92100" w:rsidRDefault="00F92100" w:rsidP="000E5536">
      <w:pPr>
        <w:pStyle w:val="BodyText"/>
      </w:pPr>
    </w:p>
    <w:p w14:paraId="1B9CDD12" w14:textId="77777777" w:rsidR="00F92100" w:rsidRDefault="000D5C35" w:rsidP="000E5536">
      <w:pPr>
        <w:pStyle w:val="BodyText"/>
      </w:pPr>
      <w:hyperlink r:id="rId1039" w:history="1">
        <w:r w:rsidR="00F92100" w:rsidRPr="000D4D69">
          <w:rPr>
            <w:rStyle w:val="Hyperlink"/>
          </w:rPr>
          <w:t>Cloudera introduction to HDFS</w:t>
        </w:r>
      </w:hyperlink>
    </w:p>
    <w:p w14:paraId="6BD9B1B6" w14:textId="77777777" w:rsidR="00F92100" w:rsidRDefault="00F92100" w:rsidP="000E5536">
      <w:pPr>
        <w:pStyle w:val="BodyText"/>
      </w:pPr>
    </w:p>
    <w:p w14:paraId="19837979" w14:textId="77777777" w:rsidR="00F92100" w:rsidRDefault="000D5C35" w:rsidP="000E5536">
      <w:pPr>
        <w:pStyle w:val="BodyText"/>
      </w:pPr>
      <w:hyperlink r:id="rId1040" w:history="1">
        <w:r w:rsidR="00F92100" w:rsidRPr="00EB361C">
          <w:rPr>
            <w:rStyle w:val="Hyperlink"/>
          </w:rPr>
          <w:t>eBay guy</w:t>
        </w:r>
      </w:hyperlink>
    </w:p>
    <w:p w14:paraId="63D7CF3A" w14:textId="77777777" w:rsidR="00F92100" w:rsidRDefault="00F92100" w:rsidP="000E5536">
      <w:pPr>
        <w:pStyle w:val="BodyText"/>
      </w:pPr>
      <w:r>
        <w:t>17:01</w:t>
      </w:r>
      <w:r>
        <w:tab/>
        <w:t>Building collections of 1 billion records</w:t>
      </w:r>
    </w:p>
    <w:p w14:paraId="6935CDB8" w14:textId="77777777" w:rsidR="00A22977" w:rsidRDefault="000D5C35" w:rsidP="008B6883">
      <w:pPr>
        <w:pStyle w:val="BodyText2"/>
      </w:pPr>
      <w:hyperlink r:id="rId1041" w:history="1">
        <w:r w:rsidR="00A22977" w:rsidRPr="00E97D2A">
          <w:rPr>
            <w:rStyle w:val="Hyperlink"/>
          </w:rPr>
          <w:t>Cloudera Manager Demo: CDH Deployment</w:t>
        </w:r>
      </w:hyperlink>
    </w:p>
    <w:p w14:paraId="5021EA07" w14:textId="77777777" w:rsidR="00A22977" w:rsidRDefault="00A22977" w:rsidP="000E5536">
      <w:pPr>
        <w:pStyle w:val="BodyText"/>
      </w:pPr>
      <w:r>
        <w:t>Runs through an install of CDH4 on a cluster.</w:t>
      </w:r>
    </w:p>
    <w:p w14:paraId="401BF4BF" w14:textId="77777777" w:rsidR="00A22977" w:rsidRDefault="00A22977" w:rsidP="000E5536">
      <w:pPr>
        <w:pStyle w:val="BodyText"/>
      </w:pPr>
      <w:r>
        <w:t>2:02</w:t>
      </w:r>
      <w:r>
        <w:tab/>
        <w:t>Select components to install – includes HDFS, MapReduce, ZooKeeper, HBase, Oozie and Hue</w:t>
      </w:r>
    </w:p>
    <w:p w14:paraId="0B8913F0" w14:textId="77777777" w:rsidR="00A22977" w:rsidRDefault="000D5C35" w:rsidP="008B6883">
      <w:pPr>
        <w:pStyle w:val="BodyText2"/>
      </w:pPr>
      <w:hyperlink r:id="rId1042" w:history="1">
        <w:r w:rsidR="00A22977" w:rsidRPr="00AA1F36">
          <w:rPr>
            <w:rStyle w:val="Hyperlink"/>
          </w:rPr>
          <w:t>Video: Webinar | From Zero to Big Data Answers in Less Than One Hour</w:t>
        </w:r>
      </w:hyperlink>
    </w:p>
    <w:p w14:paraId="24CE9BC8" w14:textId="77777777" w:rsidR="00A22977" w:rsidRDefault="00A22977" w:rsidP="000E5536">
      <w:pPr>
        <w:pStyle w:val="BodyText"/>
      </w:pPr>
      <w:r>
        <w:t>18:20</w:t>
      </w:r>
      <w:r>
        <w:tab/>
        <w:t xml:space="preserve">Can use the free version to deploy and start the CDH4 services – was this used on the test Hadoop cluster? </w:t>
      </w:r>
    </w:p>
    <w:p w14:paraId="253B06F9" w14:textId="77777777" w:rsidR="00A22977" w:rsidRDefault="00A22977" w:rsidP="000E5536">
      <w:pPr>
        <w:pStyle w:val="BodyText"/>
      </w:pPr>
      <w:r>
        <w:t>18:26</w:t>
      </w:r>
      <w:r>
        <w:tab/>
        <w:t>You still get Hive and Pig even though they haven’t got Servers attached</w:t>
      </w:r>
    </w:p>
    <w:p w14:paraId="64874497" w14:textId="77777777" w:rsidR="00A22977" w:rsidRDefault="00A22977" w:rsidP="000E5536">
      <w:pPr>
        <w:pStyle w:val="BodyText"/>
      </w:pPr>
      <w:r>
        <w:t>19:21</w:t>
      </w:r>
      <w:r>
        <w:tab/>
        <w:t>Starting up the MapReduce cluster and Hue – the graphical interface</w:t>
      </w:r>
    </w:p>
    <w:p w14:paraId="345F2F4C" w14:textId="77777777" w:rsidR="00A22977" w:rsidRDefault="00A22977" w:rsidP="000E5536">
      <w:pPr>
        <w:pStyle w:val="BodyText"/>
      </w:pPr>
      <w:r>
        <w:t>20:20</w:t>
      </w:r>
      <w:r>
        <w:tab/>
        <w:t>Hue is designed to be a web based desktop to your Hadoop cluster – THIS IS A FILE BROWSER IN HDFS!</w:t>
      </w:r>
    </w:p>
    <w:p w14:paraId="42A6334D" w14:textId="77777777" w:rsidR="00A22977" w:rsidRDefault="00A22977" w:rsidP="000E5536">
      <w:pPr>
        <w:pStyle w:val="BodyText"/>
      </w:pPr>
      <w:r>
        <w:t>24:00</w:t>
      </w:r>
      <w:r>
        <w:tab/>
        <w:t xml:space="preserve">Loading unstructured data in Hadoop fs </w:t>
      </w:r>
    </w:p>
    <w:p w14:paraId="7D0AEFC1" w14:textId="77777777" w:rsidR="00A22977" w:rsidRDefault="00A22977" w:rsidP="000E5536">
      <w:pPr>
        <w:pStyle w:val="BodyText"/>
      </w:pPr>
      <w:r>
        <w:t>24:20</w:t>
      </w:r>
      <w:r>
        <w:tab/>
        <w:t>Using sqoop to ETL relational data in</w:t>
      </w:r>
    </w:p>
    <w:p w14:paraId="279CB6B3"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4219C6F8" w14:textId="77777777" w:rsidR="00A22977" w:rsidRDefault="00A22977" w:rsidP="000E5536">
      <w:pPr>
        <w:pStyle w:val="BodyText"/>
      </w:pPr>
      <w:r>
        <w:t>27:49</w:t>
      </w:r>
      <w:r>
        <w:tab/>
        <w:t>The _SUCCESS and _logs folders are deleted from the output folder.</w:t>
      </w:r>
    </w:p>
    <w:p w14:paraId="71F2FF0B" w14:textId="77777777" w:rsidR="00A22977" w:rsidRDefault="00A22977" w:rsidP="000E5536">
      <w:pPr>
        <w:pStyle w:val="BodyText"/>
      </w:pPr>
      <w:r>
        <w:t>29:32</w:t>
      </w:r>
      <w:r>
        <w:tab/>
        <w:t>Downloading and installing Karmasphere</w:t>
      </w:r>
    </w:p>
    <w:p w14:paraId="122F38DE" w14:textId="77777777" w:rsidR="00A22977" w:rsidRDefault="00A22977" w:rsidP="000E5536">
      <w:pPr>
        <w:pStyle w:val="BodyText"/>
      </w:pPr>
    </w:p>
    <w:p w14:paraId="38A55778" w14:textId="77777777" w:rsidR="00A22977" w:rsidRDefault="000D5C35" w:rsidP="000E5536">
      <w:pPr>
        <w:pStyle w:val="BodyText"/>
      </w:pPr>
      <w:hyperlink r:id="rId1043" w:history="1">
        <w:r w:rsidR="00A22977" w:rsidRPr="007F2F91">
          <w:rPr>
            <w:rStyle w:val="Hyperlink"/>
          </w:rPr>
          <w:t>Saving the World with DevOps - Big Data and HPC</w:t>
        </w:r>
      </w:hyperlink>
      <w:r w:rsidR="00A22977">
        <w:t xml:space="preserve"> – Hangout with James Cuff CTO at Cycle Computing</w:t>
      </w:r>
    </w:p>
    <w:p w14:paraId="3A1960A0" w14:textId="77777777" w:rsidR="00D465B4" w:rsidRDefault="00D465B4" w:rsidP="000E5536">
      <w:pPr>
        <w:pStyle w:val="BodyText"/>
      </w:pPr>
    </w:p>
    <w:p w14:paraId="7A9C9F48" w14:textId="77777777" w:rsidR="00D465B4" w:rsidRDefault="000D5C35" w:rsidP="000E5536">
      <w:pPr>
        <w:pStyle w:val="BodyText"/>
      </w:pPr>
      <w:hyperlink r:id="rId1044" w:history="1">
        <w:r w:rsidR="00D465B4" w:rsidRPr="00D465B4">
          <w:rPr>
            <w:rStyle w:val="Hyperlink"/>
          </w:rPr>
          <w:t>Introduction to Data Science</w:t>
        </w:r>
      </w:hyperlink>
      <w:r w:rsidR="00F4790E">
        <w:t xml:space="preserve"> – excellent overview of why Hadoop and data science</w:t>
      </w:r>
    </w:p>
    <w:p w14:paraId="65978018" w14:textId="77777777" w:rsidR="00D465B4" w:rsidRDefault="00405F3E" w:rsidP="000E5536">
      <w:pPr>
        <w:pStyle w:val="BodyText"/>
      </w:pPr>
      <w:r>
        <w:t>16:09</w:t>
      </w:r>
      <w:r>
        <w:tab/>
      </w:r>
      <w:r w:rsidR="006125B6">
        <w:t>No longer any need to rewrite software to cope with more data – just scale up</w:t>
      </w:r>
    </w:p>
    <w:p w14:paraId="001A0B23" w14:textId="77777777" w:rsidR="00F4790E" w:rsidRDefault="00F4790E" w:rsidP="000E5536">
      <w:pPr>
        <w:pStyle w:val="BodyText"/>
      </w:pPr>
    </w:p>
    <w:p w14:paraId="0229FF35" w14:textId="77777777" w:rsidR="00F4790E" w:rsidRDefault="000D5C35" w:rsidP="000E5536">
      <w:pPr>
        <w:pStyle w:val="BodyText"/>
      </w:pPr>
      <w:hyperlink r:id="rId1045" w:history="1">
        <w:r w:rsidR="00F4790E" w:rsidRPr="00F4790E">
          <w:rPr>
            <w:rStyle w:val="Hyperlink"/>
          </w:rPr>
          <w:t>Cloudera Data Analyst Training</w:t>
        </w:r>
      </w:hyperlink>
    </w:p>
    <w:p w14:paraId="20303E4B" w14:textId="77777777" w:rsidR="00AE289C" w:rsidRDefault="00AE289C" w:rsidP="000E5536">
      <w:pPr>
        <w:pStyle w:val="BodyText"/>
      </w:pPr>
      <w:r>
        <w:t>Describes Pig, Hive and Impala and the differences between them</w:t>
      </w:r>
    </w:p>
    <w:p w14:paraId="75D28146" w14:textId="77777777" w:rsidR="00AE289C" w:rsidRDefault="00AE289C" w:rsidP="000E5536">
      <w:pPr>
        <w:pStyle w:val="BodyText"/>
      </w:pPr>
    </w:p>
    <w:p w14:paraId="27B643AB" w14:textId="77777777" w:rsidR="00AE289C" w:rsidRDefault="000D5C35" w:rsidP="000E5536">
      <w:pPr>
        <w:pStyle w:val="BodyText"/>
      </w:pPr>
      <w:hyperlink r:id="rId1046" w:history="1">
        <w:r w:rsidR="00AE289C" w:rsidRPr="00AE289C">
          <w:rPr>
            <w:rStyle w:val="Hyperlink"/>
          </w:rPr>
          <w:t>Cloudera Developer Training for Apache Hadoop</w:t>
        </w:r>
      </w:hyperlink>
    </w:p>
    <w:p w14:paraId="164EC247" w14:textId="77777777" w:rsidR="00AE289C" w:rsidRPr="007C65F3" w:rsidRDefault="00AE289C" w:rsidP="000E5536">
      <w:pPr>
        <w:pStyle w:val="BodyText"/>
      </w:pPr>
    </w:p>
    <w:p w14:paraId="667FD863" w14:textId="77777777" w:rsidR="00352E10" w:rsidRDefault="00352E10" w:rsidP="000E5536">
      <w:pPr>
        <w:pStyle w:val="Heading5"/>
      </w:pPr>
      <w:r>
        <w:lastRenderedPageBreak/>
        <w:t>Distributions</w:t>
      </w:r>
    </w:p>
    <w:p w14:paraId="519D2974" w14:textId="77777777" w:rsidR="00352E10" w:rsidRDefault="00352E10" w:rsidP="000E5536">
      <w:pPr>
        <w:pStyle w:val="Heading6"/>
      </w:pPr>
      <w:r>
        <w:t>Cloudera CDH</w:t>
      </w:r>
    </w:p>
    <w:p w14:paraId="154C18AA" w14:textId="77777777" w:rsidR="00352E10" w:rsidRDefault="00352E10" w:rsidP="008B6883">
      <w:pPr>
        <w:pStyle w:val="BodyText2"/>
      </w:pPr>
      <w:r>
        <w:t>You can get Hadoop, Hive, Pig, HBase, Zookeeper, Flume, Hue, Oozie and Sqoop from the Cloudera Distribution including Hadoop (CDH).</w:t>
      </w:r>
    </w:p>
    <w:p w14:paraId="235AFD36" w14:textId="77777777" w:rsidR="008C4544" w:rsidRDefault="007051CD" w:rsidP="000E5536">
      <w:pPr>
        <w:pStyle w:val="Heading7"/>
      </w:pPr>
      <w:r>
        <w:t>Cloudera QuickStart VM for CDH</w:t>
      </w:r>
    </w:p>
    <w:p w14:paraId="74B0D715" w14:textId="77777777" w:rsidR="008C4544" w:rsidRDefault="008C4544" w:rsidP="008B6883">
      <w:pPr>
        <w:pStyle w:val="BodyText2"/>
      </w:pPr>
      <w:r>
        <w:t xml:space="preserve">From </w:t>
      </w:r>
      <w:hyperlink r:id="rId1047"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3F3831FF" w14:textId="77777777" w:rsidR="00352E10" w:rsidRDefault="00352E10" w:rsidP="000E5536">
      <w:pPr>
        <w:pStyle w:val="Heading6"/>
      </w:pPr>
      <w:r>
        <w:t>Apache Bigtop</w:t>
      </w:r>
    </w:p>
    <w:p w14:paraId="69E2D6BB" w14:textId="77777777" w:rsidR="00352E10" w:rsidRPr="00281F13" w:rsidRDefault="00352E10" w:rsidP="008B6883">
      <w:pPr>
        <w:pStyle w:val="BodyText2"/>
      </w:pPr>
      <w:r w:rsidRPr="00281F13">
        <w:t>Apache Bigtop is an umbrella for packaging and tests of the Apache Hadoop ecosystem</w:t>
      </w:r>
    </w:p>
    <w:p w14:paraId="3E54AEA2" w14:textId="77777777" w:rsidR="00352E10" w:rsidRDefault="00352E10" w:rsidP="000E5536">
      <w:pPr>
        <w:pStyle w:val="Heading6"/>
      </w:pPr>
      <w:r>
        <w:t>MapR</w:t>
      </w:r>
    </w:p>
    <w:p w14:paraId="51BC4981" w14:textId="77777777" w:rsidR="00352E10" w:rsidRPr="00281F13" w:rsidRDefault="00352E10" w:rsidP="008B6883">
      <w:pPr>
        <w:pStyle w:val="BodyText2"/>
      </w:pPr>
      <w:r>
        <w:t>Commercial provider.</w:t>
      </w:r>
    </w:p>
    <w:p w14:paraId="3F5CACBC" w14:textId="77777777" w:rsidR="00352E10" w:rsidRDefault="00352E10" w:rsidP="007D2F52">
      <w:pPr>
        <w:pStyle w:val="Heading4"/>
      </w:pPr>
      <w:r>
        <w:t>Configuration</w:t>
      </w:r>
    </w:p>
    <w:p w14:paraId="615B7E17" w14:textId="77777777" w:rsidR="00352E10" w:rsidRDefault="00352E10" w:rsidP="000E5536">
      <w:pPr>
        <w:pStyle w:val="Heading5"/>
      </w:pPr>
      <w:r>
        <w:t>Test Cluster Configuration</w:t>
      </w:r>
    </w:p>
    <w:p w14:paraId="0E011160"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5A043B42" w14:textId="77777777" w:rsidR="00352E10" w:rsidRDefault="00352E10" w:rsidP="008B6883">
      <w:pPr>
        <w:pStyle w:val="BodyText2"/>
      </w:pPr>
      <w:r>
        <w:t>h05-nn01: NameNode, SecondaryNameNode, JobTracker, TaskTracker, DataNode</w:t>
      </w:r>
      <w:r>
        <w:tab/>
        <w:t>- 4 processors</w:t>
      </w:r>
    </w:p>
    <w:p w14:paraId="6F623355" w14:textId="77777777" w:rsidR="00352E10" w:rsidRDefault="00352E10" w:rsidP="000E5536">
      <w:pPr>
        <w:pStyle w:val="BodyText"/>
      </w:pPr>
      <w:r>
        <w:t>h05-dn01: TaskTracker, DataNode</w:t>
      </w:r>
    </w:p>
    <w:p w14:paraId="25583459" w14:textId="77777777" w:rsidR="00352E10" w:rsidRDefault="00352E10" w:rsidP="000E5536">
      <w:pPr>
        <w:pStyle w:val="BodyText"/>
      </w:pPr>
      <w:r>
        <w:t>h05-dn2:   TaskTracker, DataNode</w:t>
      </w:r>
    </w:p>
    <w:p w14:paraId="43DD0689" w14:textId="77777777" w:rsidR="00352E10" w:rsidRDefault="00352E10" w:rsidP="000E5536">
      <w:pPr>
        <w:pStyle w:val="BodyText"/>
      </w:pPr>
      <w:r>
        <w:t>h05-dn3:   TaskTracker, DataNode</w:t>
      </w:r>
    </w:p>
    <w:p w14:paraId="11508532" w14:textId="77777777" w:rsidR="00352E10" w:rsidRDefault="00352E10" w:rsidP="008B6883">
      <w:pPr>
        <w:pStyle w:val="BodyText2"/>
      </w:pPr>
      <w:r>
        <w:t>These can be seen from the following links:</w:t>
      </w:r>
    </w:p>
    <w:p w14:paraId="59129752" w14:textId="77777777" w:rsidR="00352E10" w:rsidRDefault="000D5C35" w:rsidP="000E5536">
      <w:pPr>
        <w:pStyle w:val="BodyText"/>
      </w:pPr>
      <w:hyperlink r:id="rId1048"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3943FB8F" w14:textId="77777777" w:rsidR="00352E10" w:rsidRDefault="000D5C35" w:rsidP="000E5536">
      <w:pPr>
        <w:pStyle w:val="BodyText"/>
      </w:pPr>
      <w:hyperlink r:id="rId1049"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00165D77" w14:textId="77777777" w:rsidR="00352E10" w:rsidRDefault="000D5C35" w:rsidP="000E5536">
      <w:pPr>
        <w:pStyle w:val="BodyText"/>
      </w:pPr>
      <w:hyperlink r:id="rId1050"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750C60C4" w14:textId="77777777" w:rsidR="00352E10" w:rsidRDefault="00352E10" w:rsidP="008B6883">
      <w:pPr>
        <w:pStyle w:val="BodyText2"/>
      </w:pPr>
      <w:r w:rsidRPr="00AB7D4F">
        <w:t xml:space="preserve"> </w:t>
      </w:r>
      <w:r>
        <w:t>To check the version of Java on Unix, type:</w:t>
      </w:r>
    </w:p>
    <w:p w14:paraId="76E9246E" w14:textId="77777777" w:rsidR="00352E10" w:rsidRDefault="00352E10" w:rsidP="008B550B">
      <w:pPr>
        <w:pStyle w:val="Unix"/>
      </w:pPr>
      <w:r>
        <w:t>$ java –version</w:t>
      </w:r>
    </w:p>
    <w:p w14:paraId="692786B8" w14:textId="77777777" w:rsidR="00352E10" w:rsidRDefault="00352E10" w:rsidP="008B6883">
      <w:pPr>
        <w:pStyle w:val="BodyText2"/>
      </w:pPr>
      <w:r>
        <w:t>To check that the Hadoop processes are running you can use Javasc jps:</w:t>
      </w:r>
    </w:p>
    <w:p w14:paraId="2C683D4D" w14:textId="77777777" w:rsidR="00352E10" w:rsidRDefault="00352E10" w:rsidP="008B550B">
      <w:pPr>
        <w:pStyle w:val="Unix"/>
      </w:pPr>
      <w:r>
        <w:t>$ jps</w:t>
      </w:r>
    </w:p>
    <w:p w14:paraId="702965A8" w14:textId="77777777" w:rsidR="00270A0A" w:rsidRDefault="00352E10" w:rsidP="009C0D6F">
      <w:pPr>
        <w:pStyle w:val="Heading4"/>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270A0A">
        <w:t>Finding things</w:t>
      </w:r>
    </w:p>
    <w:p w14:paraId="7F2DBEFC" w14:textId="77777777" w:rsidR="00270A0A" w:rsidRDefault="00270A0A" w:rsidP="009C0D6F">
      <w:pPr>
        <w:pStyle w:val="BodyText2"/>
      </w:pPr>
      <w:r>
        <w:t>Instead of outputting permission denied errors for all those folders that you have no access to, redirect them. The following is from a good tutorial on find (</w:t>
      </w:r>
      <w:r w:rsidRPr="00DE63CE">
        <w:t>http://content.hccfl.edu/pollock/unix/findcmd.htm</w:t>
      </w:r>
      <w:r>
        <w:t xml:space="preserve">). </w:t>
      </w:r>
    </w:p>
    <w:p w14:paraId="1904CB8D" w14:textId="77777777" w:rsidR="00270A0A" w:rsidRDefault="00270A0A" w:rsidP="009C0D6F">
      <w:pPr>
        <w:pStyle w:val="Code"/>
      </w:pPr>
      <w:r>
        <w:t xml:space="preserve">$ </w:t>
      </w:r>
      <w:r w:rsidRPr="00717013">
        <w:t>find / -name foo 2&gt;/dev/null</w:t>
      </w:r>
    </w:p>
    <w:p w14:paraId="68019964" w14:textId="77777777" w:rsidR="00270A0A" w:rsidRDefault="00270A0A" w:rsidP="009C0D6F">
      <w:pPr>
        <w:pStyle w:val="Code"/>
      </w:pPr>
      <w:r w:rsidRPr="00717013">
        <w:t xml:space="preserve">find / -name </w:t>
      </w:r>
      <w:r w:rsidRPr="00D80421">
        <w:t>dataDownload</w:t>
      </w:r>
      <w:r>
        <w:t xml:space="preserve"> </w:t>
      </w:r>
      <w:r w:rsidRPr="00717013">
        <w:t>2&gt;/dev/null</w:t>
      </w:r>
    </w:p>
    <w:p w14:paraId="206681DF" w14:textId="77777777" w:rsidR="00270A0A" w:rsidRDefault="00270A0A" w:rsidP="009C0D6F">
      <w:pPr>
        <w:pStyle w:val="Code"/>
      </w:pPr>
      <w:r w:rsidRPr="00D80421">
        <w:t>dataDownload</w:t>
      </w:r>
    </w:p>
    <w:p w14:paraId="17911B1C" w14:textId="77777777" w:rsidR="00270A0A" w:rsidRDefault="00270A0A" w:rsidP="009C0D6F">
      <w:pPr>
        <w:pStyle w:val="BodyText"/>
      </w:pPr>
      <w:r>
        <w:t>To use wildcards, use \*:</w:t>
      </w:r>
    </w:p>
    <w:p w14:paraId="34C9C582" w14:textId="77777777" w:rsidR="00270A0A" w:rsidRDefault="00270A0A" w:rsidP="009C0D6F">
      <w:pPr>
        <w:pStyle w:val="Code"/>
      </w:pPr>
      <w:r>
        <w:t xml:space="preserve">$ </w:t>
      </w:r>
      <w:r w:rsidRPr="00717013">
        <w:t>find / -name foo</w:t>
      </w:r>
      <w:r>
        <w:t>\*bar</w:t>
      </w:r>
      <w:r w:rsidRPr="00717013">
        <w:t xml:space="preserve"> 2&gt;/dev/null</w:t>
      </w:r>
    </w:p>
    <w:p w14:paraId="3BAAD8E1" w14:textId="77777777" w:rsidR="00270A0A" w:rsidRDefault="00270A0A" w:rsidP="009C0D6F">
      <w:pPr>
        <w:pStyle w:val="Code"/>
      </w:pPr>
      <w:r w:rsidRPr="00612CF8">
        <w:t>[dopa@hadoop-h05 /]$ find -name *core.java 2&gt;/dev/null</w:t>
      </w:r>
    </w:p>
    <w:p w14:paraId="244F029C" w14:textId="77777777" w:rsidR="00270A0A" w:rsidRDefault="00270A0A" w:rsidP="009C0D6F">
      <w:pPr>
        <w:pStyle w:val="Code"/>
      </w:pPr>
      <w:r w:rsidRPr="007B2B40">
        <w:t>[dopa@hadoop-h05 /]$ locate *core.jar</w:t>
      </w:r>
      <w:r>
        <w:t xml:space="preserve"> IS THE BEST</w:t>
      </w:r>
    </w:p>
    <w:p w14:paraId="0623F078" w14:textId="77777777" w:rsidR="00270A0A" w:rsidRDefault="00270A0A" w:rsidP="009C0D6F">
      <w:pPr>
        <w:pStyle w:val="BodyText"/>
      </w:pPr>
      <w:r>
        <w:t>Will find all files that start with foo and end in bar.</w:t>
      </w:r>
    </w:p>
    <w:p w14:paraId="2BCCDE3F" w14:textId="77777777" w:rsidR="00270A0A" w:rsidRDefault="00270A0A" w:rsidP="009C0D6F">
      <w:pPr>
        <w:pStyle w:val="BodyText"/>
      </w:pPr>
      <w:r>
        <w:t>To find a directory:</w:t>
      </w:r>
    </w:p>
    <w:p w14:paraId="6D76E8A2" w14:textId="77777777" w:rsidR="00270A0A" w:rsidRDefault="00270A0A" w:rsidP="009C0D6F">
      <w:pPr>
        <w:pStyle w:val="Code"/>
      </w:pPr>
      <w:r>
        <w:t xml:space="preserve">$ </w:t>
      </w:r>
      <w:r w:rsidRPr="00717013">
        <w:t xml:space="preserve">find / </w:t>
      </w:r>
      <w:r>
        <w:t xml:space="preserve">-type d </w:t>
      </w:r>
      <w:r w:rsidRPr="00717013">
        <w:t>-name foo 2&gt;/dev/null</w:t>
      </w:r>
    </w:p>
    <w:p w14:paraId="05C76F37" w14:textId="77777777" w:rsidR="00270A0A" w:rsidRDefault="00270A0A" w:rsidP="009C0D6F">
      <w:pPr>
        <w:pStyle w:val="BodyText2"/>
      </w:pPr>
      <w:r>
        <w:t>To find a file:</w:t>
      </w:r>
    </w:p>
    <w:p w14:paraId="4F0234DF" w14:textId="77777777" w:rsidR="00270A0A" w:rsidRPr="00717013" w:rsidRDefault="00270A0A" w:rsidP="009C0D6F">
      <w:pPr>
        <w:pStyle w:val="Code"/>
      </w:pPr>
      <w:r>
        <w:t xml:space="preserve">$ </w:t>
      </w:r>
      <w:r w:rsidRPr="00717013">
        <w:t xml:space="preserve">find / </w:t>
      </w:r>
      <w:r>
        <w:t xml:space="preserve">-type f </w:t>
      </w:r>
      <w:r w:rsidRPr="00717013">
        <w:t>-name foo 2&gt;/dev/null</w:t>
      </w:r>
    </w:p>
    <w:p w14:paraId="36048180" w14:textId="77777777" w:rsidR="00352E10" w:rsidRDefault="00270A0A" w:rsidP="008B6883">
      <w:pPr>
        <w:pStyle w:val="BodyText2"/>
      </w:pPr>
      <w:r>
        <w:lastRenderedPageBreak/>
        <w:t>Getting/Setting Environment Variables</w:t>
      </w:r>
      <w:r w:rsidR="00352E10">
        <w:fldChar w:fldCharType="end"/>
      </w:r>
      <w:r w:rsidR="00352E10">
        <w:t xml:space="preserve">. </w:t>
      </w:r>
    </w:p>
    <w:p w14:paraId="65E8CCC3" w14:textId="77777777" w:rsidR="00352E10" w:rsidRDefault="00352E10" w:rsidP="008B6883">
      <w:pPr>
        <w:pStyle w:val="BodyText2"/>
      </w:pPr>
      <w:r>
        <w:t xml:space="preserve">Where is the configuration directory? This it is here - </w:t>
      </w:r>
      <w:r w:rsidRPr="00B04A2A">
        <w:t xml:space="preserve"> /etc/hadoop/conf</w:t>
      </w:r>
    </w:p>
    <w:p w14:paraId="2F0436B3" w14:textId="77777777" w:rsidR="00352E10" w:rsidRDefault="00352E10" w:rsidP="008B6883">
      <w:pPr>
        <w:pStyle w:val="BodyText2"/>
      </w:pPr>
      <w:r>
        <w:t>Here is an example of the hdfs configuration file:</w:t>
      </w:r>
    </w:p>
    <w:p w14:paraId="4FB32D0B" w14:textId="77777777" w:rsidR="00352E10" w:rsidRDefault="00352E10" w:rsidP="008B550B">
      <w:pPr>
        <w:pStyle w:val="Unix"/>
      </w:pPr>
      <w:r>
        <w:t>[dopa@h05-nn01 conf]$ cat /etc/hadoop/conf.monial_cluster/hdfs-site.xml</w:t>
      </w:r>
    </w:p>
    <w:p w14:paraId="27D3EBCB" w14:textId="77777777" w:rsidR="00352E10" w:rsidRDefault="00352E10" w:rsidP="008B550B">
      <w:pPr>
        <w:pStyle w:val="Unix"/>
      </w:pPr>
      <w:r>
        <w:t>&lt;?xml version="1.0"?&gt;</w:t>
      </w:r>
    </w:p>
    <w:p w14:paraId="08099AB3" w14:textId="77777777" w:rsidR="00352E10" w:rsidRDefault="00352E10" w:rsidP="008B550B">
      <w:pPr>
        <w:pStyle w:val="Unix"/>
      </w:pPr>
      <w:r>
        <w:t>&lt;!--</w:t>
      </w:r>
    </w:p>
    <w:p w14:paraId="7380713B" w14:textId="77777777" w:rsidR="00352E10" w:rsidRDefault="00352E10" w:rsidP="008B550B">
      <w:pPr>
        <w:pStyle w:val="Unix"/>
      </w:pPr>
      <w:r>
        <w:t xml:space="preserve">  Licensed to the Apache Software Foundation (ASF) under one or more</w:t>
      </w:r>
    </w:p>
    <w:p w14:paraId="2184EB15" w14:textId="77777777" w:rsidR="00352E10" w:rsidRDefault="00352E10" w:rsidP="008B550B">
      <w:pPr>
        <w:pStyle w:val="Unix"/>
      </w:pPr>
      <w:r>
        <w:t xml:space="preserve">  contributor license agreements.  See the NOTICE file distributed with</w:t>
      </w:r>
    </w:p>
    <w:p w14:paraId="033B47D8" w14:textId="77777777" w:rsidR="00352E10" w:rsidRDefault="00352E10" w:rsidP="008B550B">
      <w:pPr>
        <w:pStyle w:val="Unix"/>
      </w:pPr>
      <w:r>
        <w:t xml:space="preserve">  this work for additional information regarding copyright ownership.</w:t>
      </w:r>
    </w:p>
    <w:p w14:paraId="143FDA53" w14:textId="77777777" w:rsidR="00352E10" w:rsidRDefault="00352E10" w:rsidP="008B550B">
      <w:pPr>
        <w:pStyle w:val="Unix"/>
      </w:pPr>
      <w:r>
        <w:t xml:space="preserve">  The ASF licenses this file to You under the Apache License, Version 2.0</w:t>
      </w:r>
    </w:p>
    <w:p w14:paraId="70A7661D" w14:textId="77777777" w:rsidR="00352E10" w:rsidRDefault="00352E10" w:rsidP="008B550B">
      <w:pPr>
        <w:pStyle w:val="Unix"/>
      </w:pPr>
      <w:r>
        <w:t xml:space="preserve">  (the "License"); you may not use this file except in compliance with</w:t>
      </w:r>
    </w:p>
    <w:p w14:paraId="61054DB6" w14:textId="77777777" w:rsidR="00352E10" w:rsidRDefault="00352E10" w:rsidP="008B550B">
      <w:pPr>
        <w:pStyle w:val="Unix"/>
      </w:pPr>
      <w:r>
        <w:t xml:space="preserve">  the License.  You may obtain a copy of the License at</w:t>
      </w:r>
    </w:p>
    <w:p w14:paraId="23831D9B" w14:textId="77777777" w:rsidR="00352E10" w:rsidRDefault="00352E10" w:rsidP="008B550B">
      <w:pPr>
        <w:pStyle w:val="Unix"/>
      </w:pPr>
    </w:p>
    <w:p w14:paraId="781378A8" w14:textId="77777777" w:rsidR="00352E10" w:rsidRDefault="00352E10" w:rsidP="008B550B">
      <w:pPr>
        <w:pStyle w:val="Unix"/>
      </w:pPr>
      <w:r>
        <w:t xml:space="preserve">      http://www.apache.org/licenses/LICENSE-2.0</w:t>
      </w:r>
    </w:p>
    <w:p w14:paraId="1E08AB76" w14:textId="77777777" w:rsidR="00352E10" w:rsidRDefault="00352E10" w:rsidP="008B550B">
      <w:pPr>
        <w:pStyle w:val="Unix"/>
      </w:pPr>
    </w:p>
    <w:p w14:paraId="4DA68D08" w14:textId="77777777" w:rsidR="00352E10" w:rsidRDefault="00352E10" w:rsidP="008B550B">
      <w:pPr>
        <w:pStyle w:val="Unix"/>
      </w:pPr>
      <w:r>
        <w:t xml:space="preserve">  Unless required by applicable law or agreed to in writing, software</w:t>
      </w:r>
    </w:p>
    <w:p w14:paraId="097D4A78" w14:textId="77777777" w:rsidR="00352E10" w:rsidRDefault="00352E10" w:rsidP="008B550B">
      <w:pPr>
        <w:pStyle w:val="Unix"/>
      </w:pPr>
      <w:r>
        <w:t xml:space="preserve">  distributed under the License is distributed on an "AS IS" BASIS,</w:t>
      </w:r>
    </w:p>
    <w:p w14:paraId="269E99EA" w14:textId="77777777" w:rsidR="00352E10" w:rsidRDefault="00352E10" w:rsidP="008B550B">
      <w:pPr>
        <w:pStyle w:val="Unix"/>
      </w:pPr>
      <w:r>
        <w:t xml:space="preserve">  WITHOUT WARRANTIES OR CONDITIONS OF ANY KIND, either express or implied.</w:t>
      </w:r>
    </w:p>
    <w:p w14:paraId="2D8361F4" w14:textId="77777777" w:rsidR="00352E10" w:rsidRDefault="00352E10" w:rsidP="008B550B">
      <w:pPr>
        <w:pStyle w:val="Unix"/>
      </w:pPr>
      <w:r>
        <w:t xml:space="preserve">  See the License for the specific language governing permissions and</w:t>
      </w:r>
    </w:p>
    <w:p w14:paraId="24518D1B" w14:textId="77777777" w:rsidR="00352E10" w:rsidRDefault="00352E10" w:rsidP="008B550B">
      <w:pPr>
        <w:pStyle w:val="Unix"/>
      </w:pPr>
      <w:r>
        <w:t xml:space="preserve">  limitations under the License.</w:t>
      </w:r>
    </w:p>
    <w:p w14:paraId="679F18E0" w14:textId="77777777" w:rsidR="00352E10" w:rsidRDefault="00352E10" w:rsidP="008B550B">
      <w:pPr>
        <w:pStyle w:val="Unix"/>
      </w:pPr>
      <w:r>
        <w:t>--&gt;</w:t>
      </w:r>
    </w:p>
    <w:p w14:paraId="5D8A41EF" w14:textId="77777777" w:rsidR="00352E10" w:rsidRDefault="00352E10" w:rsidP="008B550B">
      <w:pPr>
        <w:pStyle w:val="Unix"/>
      </w:pPr>
      <w:r>
        <w:t>&lt;?xml-stylesheet type="text/xsl" href="configuration.xsl"?&gt;</w:t>
      </w:r>
    </w:p>
    <w:p w14:paraId="1C1051A2" w14:textId="77777777" w:rsidR="00352E10" w:rsidRDefault="00352E10" w:rsidP="008B550B">
      <w:pPr>
        <w:pStyle w:val="Unix"/>
      </w:pPr>
    </w:p>
    <w:p w14:paraId="3918653B" w14:textId="77777777" w:rsidR="00352E10" w:rsidRDefault="00352E10" w:rsidP="008B550B">
      <w:pPr>
        <w:pStyle w:val="Unix"/>
      </w:pPr>
      <w:r>
        <w:t>&lt;configuration&gt;</w:t>
      </w:r>
    </w:p>
    <w:p w14:paraId="77F056CE" w14:textId="77777777" w:rsidR="00352E10" w:rsidRDefault="00352E10" w:rsidP="008B550B">
      <w:pPr>
        <w:pStyle w:val="Unix"/>
      </w:pPr>
      <w:r>
        <w:t xml:space="preserve">        &lt;property&gt;</w:t>
      </w:r>
    </w:p>
    <w:p w14:paraId="5A3F1CE3" w14:textId="77777777" w:rsidR="00352E10" w:rsidRDefault="00352E10" w:rsidP="008B550B">
      <w:pPr>
        <w:pStyle w:val="Unix"/>
      </w:pPr>
      <w:r>
        <w:t xml:space="preserve">                &lt;name&gt;dfs.name.dir&lt;/name&gt;</w:t>
      </w:r>
    </w:p>
    <w:p w14:paraId="42441AA3" w14:textId="77777777" w:rsidR="00352E10" w:rsidRDefault="00352E10" w:rsidP="008B550B">
      <w:pPr>
        <w:pStyle w:val="Unix"/>
      </w:pPr>
      <w:r>
        <w:t xml:space="preserve">                &lt;value&gt;/data/1/dfs/nn,/data/2/dfs/nn&lt;/value&gt;</w:t>
      </w:r>
    </w:p>
    <w:p w14:paraId="49BEC7D1" w14:textId="77777777" w:rsidR="00352E10" w:rsidRDefault="00352E10" w:rsidP="008B550B">
      <w:pPr>
        <w:pStyle w:val="Unix"/>
      </w:pPr>
      <w:r>
        <w:t xml:space="preserve">        &lt;/property&gt;</w:t>
      </w:r>
    </w:p>
    <w:p w14:paraId="37046648" w14:textId="77777777" w:rsidR="00352E10" w:rsidRDefault="00352E10" w:rsidP="008B550B">
      <w:pPr>
        <w:pStyle w:val="Unix"/>
      </w:pPr>
      <w:r>
        <w:t xml:space="preserve">        &lt;property&gt;</w:t>
      </w:r>
    </w:p>
    <w:p w14:paraId="3ED4AB54" w14:textId="77777777" w:rsidR="00352E10" w:rsidRDefault="00352E10" w:rsidP="008B550B">
      <w:pPr>
        <w:pStyle w:val="Unix"/>
      </w:pPr>
      <w:r>
        <w:t xml:space="preserve">                &lt;name&gt;dfs.data.dir&lt;/name&gt;</w:t>
      </w:r>
    </w:p>
    <w:p w14:paraId="7FBD80D1" w14:textId="77777777" w:rsidR="00352E10" w:rsidRDefault="00352E10" w:rsidP="008B550B">
      <w:pPr>
        <w:pStyle w:val="Unix"/>
      </w:pPr>
      <w:r>
        <w:t xml:space="preserve">                &lt;value&gt;/data/1/dfs/dn,/data/2/dfs/dn&lt;/value&gt;</w:t>
      </w:r>
    </w:p>
    <w:p w14:paraId="2403C0D2" w14:textId="77777777" w:rsidR="00352E10" w:rsidRDefault="00352E10" w:rsidP="008B550B">
      <w:pPr>
        <w:pStyle w:val="Unix"/>
      </w:pPr>
      <w:r>
        <w:t xml:space="preserve">        &lt;/property&gt;</w:t>
      </w:r>
    </w:p>
    <w:p w14:paraId="3F090B89" w14:textId="77777777" w:rsidR="00352E10" w:rsidRDefault="00352E10" w:rsidP="008B550B">
      <w:pPr>
        <w:pStyle w:val="Unix"/>
      </w:pPr>
      <w:r>
        <w:t xml:space="preserve">        &lt;property&gt;</w:t>
      </w:r>
    </w:p>
    <w:p w14:paraId="590C590A" w14:textId="77777777" w:rsidR="00352E10" w:rsidRDefault="00352E10" w:rsidP="008B550B">
      <w:pPr>
        <w:pStyle w:val="Unix"/>
      </w:pPr>
      <w:r>
        <w:t xml:space="preserve">                &lt;name&gt;dfs.http.address&lt;/name&gt;</w:t>
      </w:r>
    </w:p>
    <w:p w14:paraId="49C0BF68" w14:textId="77777777" w:rsidR="00352E10" w:rsidRDefault="00352E10" w:rsidP="008B550B">
      <w:pPr>
        <w:pStyle w:val="Unix"/>
      </w:pPr>
      <w:r>
        <w:t xml:space="preserve">                &lt;value&gt;h05-nn01:50070&lt;/value&gt;</w:t>
      </w:r>
    </w:p>
    <w:p w14:paraId="027BCC68" w14:textId="77777777" w:rsidR="00352E10" w:rsidRDefault="00352E10" w:rsidP="008B550B">
      <w:pPr>
        <w:pStyle w:val="Unix"/>
      </w:pPr>
      <w:r>
        <w:t xml:space="preserve">        &lt;/property&gt;</w:t>
      </w:r>
    </w:p>
    <w:p w14:paraId="625D5A2A" w14:textId="77777777" w:rsidR="00352E10" w:rsidRDefault="00352E10" w:rsidP="008B550B">
      <w:pPr>
        <w:pStyle w:val="Unix"/>
      </w:pPr>
      <w:r>
        <w:t>&lt;/configuration&gt;</w:t>
      </w:r>
    </w:p>
    <w:p w14:paraId="3258F9CB" w14:textId="77777777" w:rsidR="00352E10" w:rsidRDefault="00352E10" w:rsidP="008B550B">
      <w:pPr>
        <w:pStyle w:val="Unix"/>
      </w:pPr>
      <w:r>
        <w:t>[dopa@h05-nn01 conf]$</w:t>
      </w:r>
    </w:p>
    <w:p w14:paraId="1A73A6E2" w14:textId="77777777" w:rsidR="00352E10" w:rsidRDefault="00352E10" w:rsidP="008B6883">
      <w:pPr>
        <w:pStyle w:val="BodyText2"/>
      </w:pPr>
      <w:r>
        <w:t>There appear to be a number of environment files on the Hadoop test cluster (HTC):</w:t>
      </w:r>
    </w:p>
    <w:p w14:paraId="61D5E02D" w14:textId="77777777" w:rsidR="00352E10" w:rsidRPr="004771A2" w:rsidRDefault="00352E10" w:rsidP="008B550B">
      <w:pPr>
        <w:pStyle w:val="Unix"/>
      </w:pPr>
      <w:r w:rsidRPr="004771A2">
        <w:t>[dopa@h05-nn01 ~]$ find / -name hadoop-env.sh 2&gt;/dev/null</w:t>
      </w:r>
    </w:p>
    <w:p w14:paraId="65060167" w14:textId="77777777" w:rsidR="00352E10" w:rsidRPr="004771A2" w:rsidRDefault="00352E10" w:rsidP="008B550B">
      <w:pPr>
        <w:pStyle w:val="Unix"/>
      </w:pPr>
      <w:r w:rsidRPr="004771A2">
        <w:t>/etc/hadoop/conf.empty/hadoop-env.sh</w:t>
      </w:r>
    </w:p>
    <w:p w14:paraId="3270AB34" w14:textId="77777777" w:rsidR="00352E10" w:rsidRPr="004771A2" w:rsidRDefault="00352E10" w:rsidP="008B550B">
      <w:pPr>
        <w:pStyle w:val="Unix"/>
      </w:pPr>
      <w:r w:rsidRPr="004771A2">
        <w:t>/etc/hadoop/conf.monial_cluster/hadoop-env.sh</w:t>
      </w:r>
    </w:p>
    <w:p w14:paraId="2764BB1D" w14:textId="77777777" w:rsidR="00352E10" w:rsidRPr="004771A2" w:rsidRDefault="00352E10" w:rsidP="008B550B">
      <w:pPr>
        <w:pStyle w:val="Unix"/>
      </w:pPr>
      <w:r w:rsidRPr="004771A2">
        <w:t>/home/doc/hadoop-env.sh</w:t>
      </w:r>
    </w:p>
    <w:p w14:paraId="5E6B1D7A" w14:textId="77777777" w:rsidR="00352E10" w:rsidRDefault="00352E10" w:rsidP="008B550B">
      <w:pPr>
        <w:pStyle w:val="Unix"/>
      </w:pPr>
      <w:r w:rsidRPr="004771A2">
        <w:t>/usr/lib/hadoop-0.20-mapreduce/example-</w:t>
      </w:r>
      <w:r>
        <w:t>confs/conf.secure/hadoop-env.sh</w:t>
      </w:r>
    </w:p>
    <w:p w14:paraId="4E56B845" w14:textId="77777777" w:rsidR="00352E10" w:rsidRDefault="00352E10" w:rsidP="008B6883">
      <w:pPr>
        <w:pStyle w:val="BodyText2"/>
      </w:pPr>
      <w:r>
        <w:t>Not sure which one to use?</w:t>
      </w:r>
    </w:p>
    <w:p w14:paraId="6FE81EEF" w14:textId="77777777" w:rsidR="00352E10" w:rsidRDefault="00352E10" w:rsidP="008B6883">
      <w:pPr>
        <w:pStyle w:val="BodyText2"/>
      </w:pPr>
      <w:r>
        <w:t>There are also a number of Hadoop folders:</w:t>
      </w:r>
    </w:p>
    <w:p w14:paraId="36F797EF" w14:textId="77777777" w:rsidR="00352E10" w:rsidRDefault="00352E10" w:rsidP="008B550B">
      <w:pPr>
        <w:pStyle w:val="Unix"/>
      </w:pPr>
      <w:r>
        <w:t>[dopa@h05-nn01 home]$ find / -name hadoop 2&gt;/dev/null</w:t>
      </w:r>
    </w:p>
    <w:p w14:paraId="538C6EE2" w14:textId="77777777" w:rsidR="00352E10" w:rsidRDefault="00352E10" w:rsidP="008B550B">
      <w:pPr>
        <w:pStyle w:val="Unix"/>
      </w:pPr>
      <w:r>
        <w:t>/etc/default/hadoop</w:t>
      </w:r>
    </w:p>
    <w:p w14:paraId="4D86C3BF" w14:textId="77777777" w:rsidR="00352E10" w:rsidRDefault="00352E10" w:rsidP="008B550B">
      <w:pPr>
        <w:pStyle w:val="Unix"/>
      </w:pPr>
      <w:r>
        <w:t>/etc/hadoop</w:t>
      </w:r>
    </w:p>
    <w:p w14:paraId="46104297" w14:textId="77777777" w:rsidR="00352E10" w:rsidRDefault="00352E10" w:rsidP="008B550B">
      <w:pPr>
        <w:pStyle w:val="Unix"/>
      </w:pPr>
      <w:r>
        <w:t>/usr/bin/hadoop</w:t>
      </w:r>
    </w:p>
    <w:p w14:paraId="78D76A47" w14:textId="77777777" w:rsidR="00352E10" w:rsidRDefault="00352E10" w:rsidP="008B550B">
      <w:pPr>
        <w:pStyle w:val="Unix"/>
      </w:pPr>
      <w:r>
        <w:t>/usr/lib/hadoop-0.20-mapreduce/bin/hadoop</w:t>
      </w:r>
    </w:p>
    <w:p w14:paraId="7B15144F" w14:textId="77777777" w:rsidR="00352E10" w:rsidRDefault="00352E10" w:rsidP="008B550B">
      <w:pPr>
        <w:pStyle w:val="Unix"/>
      </w:pPr>
      <w:r>
        <w:t>/usr/lib/hadoop-0.20-mapreduce/include/hadoop</w:t>
      </w:r>
    </w:p>
    <w:p w14:paraId="72B917E7" w14:textId="77777777" w:rsidR="00352E10" w:rsidRDefault="00352E10" w:rsidP="008B550B">
      <w:pPr>
        <w:pStyle w:val="Unix"/>
      </w:pPr>
      <w:r>
        <w:t>/usr/lib/hadoop</w:t>
      </w:r>
    </w:p>
    <w:p w14:paraId="41D6E6D7" w14:textId="77777777" w:rsidR="00352E10" w:rsidRDefault="00352E10" w:rsidP="008B550B">
      <w:pPr>
        <w:pStyle w:val="Unix"/>
      </w:pPr>
      <w:r>
        <w:t>/usr/lib/hadoop/bin/hadoop</w:t>
      </w:r>
    </w:p>
    <w:p w14:paraId="6C628B90" w14:textId="77777777" w:rsidR="00352E10" w:rsidRDefault="00352E10" w:rsidP="008B550B">
      <w:pPr>
        <w:pStyle w:val="Unix"/>
      </w:pPr>
      <w:r>
        <w:t>/usr/lib/hadoop/etc/hadoop</w:t>
      </w:r>
    </w:p>
    <w:p w14:paraId="1B90FBC4" w14:textId="77777777" w:rsidR="00352E10" w:rsidRDefault="00352E10" w:rsidP="008B6883">
      <w:pPr>
        <w:pStyle w:val="BodyText2"/>
      </w:pPr>
      <w:r>
        <w:t>/usr/bin/hadoop seems to be the right one, so if you navigate to that folder and type hadoop you get the command help:</w:t>
      </w:r>
    </w:p>
    <w:p w14:paraId="241749C6" w14:textId="77777777" w:rsidR="00352E10" w:rsidRDefault="00352E10" w:rsidP="008B550B">
      <w:pPr>
        <w:pStyle w:val="Unix"/>
      </w:pPr>
      <w:r>
        <w:t>[dopa@h05-nn01 /]$ cd usr/bin/</w:t>
      </w:r>
    </w:p>
    <w:p w14:paraId="2C75F3EB" w14:textId="77777777" w:rsidR="00352E10" w:rsidRDefault="00352E10" w:rsidP="008B550B">
      <w:pPr>
        <w:pStyle w:val="Unix"/>
      </w:pPr>
      <w:r>
        <w:t>[dopa@h05-nn01 bin]$ hadoop</w:t>
      </w:r>
    </w:p>
    <w:p w14:paraId="441B40AF" w14:textId="77777777" w:rsidR="00352E10" w:rsidRDefault="00352E10" w:rsidP="008B550B">
      <w:pPr>
        <w:pStyle w:val="Unix"/>
      </w:pPr>
      <w:r>
        <w:t>Usage: hadoop [--config confdir] COMMAND</w:t>
      </w:r>
    </w:p>
    <w:p w14:paraId="648D49E5" w14:textId="77777777" w:rsidR="00352E10" w:rsidRDefault="00352E10" w:rsidP="008B550B">
      <w:pPr>
        <w:pStyle w:val="Unix"/>
      </w:pPr>
      <w:r>
        <w:t xml:space="preserve">       where COMMAND is one of:</w:t>
      </w:r>
    </w:p>
    <w:p w14:paraId="1B58CB9B" w14:textId="77777777" w:rsidR="00352E10" w:rsidRDefault="00352E10" w:rsidP="008B550B">
      <w:pPr>
        <w:pStyle w:val="Unix"/>
      </w:pPr>
      <w:r>
        <w:t xml:space="preserve">  fs                   run a generic filesystem user client</w:t>
      </w:r>
    </w:p>
    <w:p w14:paraId="3887C4FD" w14:textId="77777777" w:rsidR="00352E10" w:rsidRDefault="00352E10" w:rsidP="008B550B">
      <w:pPr>
        <w:pStyle w:val="Unix"/>
      </w:pPr>
      <w:r>
        <w:t xml:space="preserve">  version              print the version</w:t>
      </w:r>
    </w:p>
    <w:p w14:paraId="4B9CE2EB" w14:textId="77777777" w:rsidR="00352E10" w:rsidRDefault="00352E10" w:rsidP="008B550B">
      <w:pPr>
        <w:pStyle w:val="Unix"/>
      </w:pPr>
      <w:r>
        <w:t xml:space="preserve">  jar &lt;jar&gt;            run a jar file</w:t>
      </w:r>
    </w:p>
    <w:p w14:paraId="5CBA365F" w14:textId="77777777" w:rsidR="00352E10" w:rsidRDefault="00352E10" w:rsidP="008B550B">
      <w:pPr>
        <w:pStyle w:val="Unix"/>
      </w:pPr>
      <w:r>
        <w:t xml:space="preserve">  distcp &lt;srcurl&gt; &lt;desturl&gt; copy file or directories recursively</w:t>
      </w:r>
    </w:p>
    <w:p w14:paraId="6EC4D504" w14:textId="77777777" w:rsidR="00352E10" w:rsidRDefault="00352E10" w:rsidP="008B550B">
      <w:pPr>
        <w:pStyle w:val="Unix"/>
      </w:pPr>
      <w:r>
        <w:t xml:space="preserve">  archive -archiveName NAME -p &lt;parent path&gt; &lt;src&gt;* &lt;dest&gt; create a hadoop archive</w:t>
      </w:r>
    </w:p>
    <w:p w14:paraId="102CF9FC" w14:textId="77777777" w:rsidR="00352E10" w:rsidRDefault="00352E10" w:rsidP="008B550B">
      <w:pPr>
        <w:pStyle w:val="Unix"/>
      </w:pPr>
      <w:r>
        <w:t xml:space="preserve">  classpath            prints the class path needed to get the</w:t>
      </w:r>
    </w:p>
    <w:p w14:paraId="287EF205" w14:textId="77777777" w:rsidR="00352E10" w:rsidRDefault="00352E10" w:rsidP="008B550B">
      <w:pPr>
        <w:pStyle w:val="Unix"/>
      </w:pPr>
      <w:r>
        <w:t xml:space="preserve">                       Hadoop jar and the required libraries</w:t>
      </w:r>
    </w:p>
    <w:p w14:paraId="29176982" w14:textId="77777777" w:rsidR="00352E10" w:rsidRDefault="00352E10" w:rsidP="008B550B">
      <w:pPr>
        <w:pStyle w:val="Unix"/>
      </w:pPr>
      <w:r>
        <w:lastRenderedPageBreak/>
        <w:t xml:space="preserve">  daemonlog            get/set the log level for each daemon</w:t>
      </w:r>
    </w:p>
    <w:p w14:paraId="023762D8" w14:textId="77777777" w:rsidR="00352E10" w:rsidRDefault="00352E10" w:rsidP="008B550B">
      <w:pPr>
        <w:pStyle w:val="Unix"/>
      </w:pPr>
      <w:r>
        <w:t xml:space="preserve"> or</w:t>
      </w:r>
    </w:p>
    <w:p w14:paraId="21D797F1" w14:textId="77777777" w:rsidR="00352E10" w:rsidRDefault="00352E10" w:rsidP="008B550B">
      <w:pPr>
        <w:pStyle w:val="Unix"/>
      </w:pPr>
      <w:r>
        <w:t xml:space="preserve">  CLASSNAME            run the class named CLASSNAME</w:t>
      </w:r>
    </w:p>
    <w:p w14:paraId="66ECB71E" w14:textId="77777777" w:rsidR="00352E10" w:rsidRDefault="00352E10" w:rsidP="008B550B">
      <w:pPr>
        <w:pStyle w:val="Unix"/>
      </w:pPr>
    </w:p>
    <w:p w14:paraId="2239DE14" w14:textId="77777777" w:rsidR="00352E10" w:rsidRDefault="00352E10" w:rsidP="008B550B">
      <w:pPr>
        <w:pStyle w:val="Unix"/>
      </w:pPr>
      <w:r>
        <w:t>Most commands print help when invoked w/o parameters.</w:t>
      </w:r>
    </w:p>
    <w:p w14:paraId="2109797D" w14:textId="77777777" w:rsidR="00352E10" w:rsidRDefault="00352E10" w:rsidP="008B550B">
      <w:pPr>
        <w:pStyle w:val="Unix"/>
      </w:pPr>
      <w:r>
        <w:t>[dopa@h05-nn01 bin]$</w:t>
      </w:r>
    </w:p>
    <w:p w14:paraId="03866A2F" w14:textId="77777777" w:rsidR="00352E10" w:rsidRPr="004771A2" w:rsidRDefault="00352E10" w:rsidP="008B6883">
      <w:pPr>
        <w:pStyle w:val="BodyText2"/>
      </w:pPr>
      <w:r>
        <w:t>This usr/lib/hadoop is the default setup folder? This looks like the source files.</w:t>
      </w:r>
    </w:p>
    <w:p w14:paraId="56A44246" w14:textId="77777777" w:rsidR="00352E10" w:rsidRDefault="00352E10" w:rsidP="000E5536">
      <w:pPr>
        <w:pStyle w:val="Heading5"/>
      </w:pPr>
      <w:r>
        <w:t>Full Cluster Configuration</w:t>
      </w:r>
    </w:p>
    <w:p w14:paraId="768F4FEB" w14:textId="77777777" w:rsidR="00352E10" w:rsidRDefault="00352E10" w:rsidP="008B6883">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72F9D810" w14:textId="77777777" w:rsidR="00352E10" w:rsidRDefault="00352E10" w:rsidP="000E5536">
      <w:pPr>
        <w:pStyle w:val="Heading6"/>
      </w:pPr>
      <w:r>
        <w:t>NameNode</w:t>
      </w:r>
    </w:p>
    <w:p w14:paraId="75E2DB04" w14:textId="77777777" w:rsidR="00352E10" w:rsidRDefault="00352E10" w:rsidP="008B6883">
      <w:pPr>
        <w:pStyle w:val="BodyText2"/>
      </w:pPr>
      <w:r>
        <w:t>DL380 G8 - 64 RAM - 2Tb - 2 CPU x 2 cores (Intel(R) Xeon(R) CPU E5-2603 0 @ 1.80GHz)</w:t>
      </w:r>
    </w:p>
    <w:p w14:paraId="1AF91660" w14:textId="77777777" w:rsidR="0047138D" w:rsidRDefault="0047138D" w:rsidP="008B550B">
      <w:pPr>
        <w:pStyle w:val="Unix"/>
      </w:pPr>
      <w:r>
        <w:t>[root@hadoop-h05 dopa]# ls -la</w:t>
      </w:r>
    </w:p>
    <w:p w14:paraId="60DC2655" w14:textId="77777777" w:rsidR="0047138D" w:rsidRDefault="0047138D" w:rsidP="008B550B">
      <w:pPr>
        <w:pStyle w:val="Unix"/>
      </w:pPr>
      <w:r>
        <w:t>total 316</w:t>
      </w:r>
    </w:p>
    <w:p w14:paraId="78B77353" w14:textId="77777777" w:rsidR="0047138D" w:rsidRDefault="0047138D" w:rsidP="008B550B">
      <w:pPr>
        <w:pStyle w:val="Unix"/>
      </w:pPr>
      <w:r>
        <w:t>drwxr-xr-x   7 root     root    4096 Apr  5  2013 .</w:t>
      </w:r>
    </w:p>
    <w:p w14:paraId="30D03F4C" w14:textId="77777777" w:rsidR="0047138D" w:rsidRDefault="0047138D" w:rsidP="008B550B">
      <w:pPr>
        <w:pStyle w:val="Unix"/>
      </w:pPr>
      <w:r>
        <w:t>dr-xr-xr-x. 29 root     root    4096 Oct 25 12:28 ..</w:t>
      </w:r>
    </w:p>
    <w:p w14:paraId="40192219" w14:textId="77777777" w:rsidR="0047138D" w:rsidRDefault="0047138D" w:rsidP="008B550B">
      <w:pPr>
        <w:pStyle w:val="Unix"/>
      </w:pPr>
      <w:r>
        <w:t>drwxr-xr-x   4 90017271 root    4096 Sep 20  2011 DOPA</w:t>
      </w:r>
    </w:p>
    <w:p w14:paraId="1F3DEA9B" w14:textId="77777777" w:rsidR="0047138D" w:rsidRDefault="0047138D" w:rsidP="008B550B">
      <w:pPr>
        <w:pStyle w:val="Unix"/>
      </w:pPr>
      <w:r>
        <w:t>drwxr-xr-x   2 90023759 root  286720 Apr  8  2013 GBIFSpeciesFiles</w:t>
      </w:r>
    </w:p>
    <w:p w14:paraId="255E07C3" w14:textId="77777777" w:rsidR="0047138D" w:rsidRDefault="0047138D" w:rsidP="008B550B">
      <w:pPr>
        <w:pStyle w:val="Unix"/>
      </w:pPr>
      <w:r>
        <w:t>drwx------   2 root     root   16384 Sep  5  2011 lost+found</w:t>
      </w:r>
    </w:p>
    <w:p w14:paraId="235C9A4F" w14:textId="77777777" w:rsidR="0047138D" w:rsidRDefault="0047138D" w:rsidP="008B550B">
      <w:pPr>
        <w:pStyle w:val="Unix"/>
      </w:pPr>
      <w:r>
        <w:t>drwxr-xr-x   6 root     root    4096 Jan  4  2012 MODIS</w:t>
      </w:r>
    </w:p>
    <w:p w14:paraId="329893B4" w14:textId="77777777" w:rsidR="0047138D" w:rsidRDefault="0047138D" w:rsidP="008B550B">
      <w:pPr>
        <w:pStyle w:val="Unix"/>
      </w:pPr>
      <w:r>
        <w:t>drwxr-xr-x   3   982730 22801   4096 May  7 15:08 palumil</w:t>
      </w:r>
    </w:p>
    <w:p w14:paraId="2267336A" w14:textId="77777777" w:rsidR="00542A07" w:rsidRDefault="00542A07" w:rsidP="008B6883">
      <w:pPr>
        <w:pStyle w:val="BodyText2"/>
      </w:pPr>
      <w:r>
        <w:t>Renamed to hadoop-m1 on 15/10/14.</w:t>
      </w:r>
    </w:p>
    <w:p w14:paraId="6C2C26DF" w14:textId="77777777" w:rsidR="00352E10" w:rsidRDefault="00352E10" w:rsidP="000E5536">
      <w:pPr>
        <w:pStyle w:val="Heading6"/>
      </w:pPr>
      <w:r>
        <w:t>DataNodes</w:t>
      </w:r>
      <w:r>
        <w:tab/>
      </w:r>
      <w:r>
        <w:tab/>
      </w:r>
      <w:r>
        <w:tab/>
      </w:r>
    </w:p>
    <w:p w14:paraId="74DC3025" w14:textId="77777777" w:rsidR="00352E10" w:rsidRDefault="00352E10" w:rsidP="008B6883">
      <w:pPr>
        <w:pStyle w:val="BodyText2"/>
      </w:pPr>
      <w:r>
        <w:t>7 x DL380 G8 - 64 RAM - 12Tb - 2 CPU x 6 cores (Intel(R) Xeon(R) CPU E5-2620 0 @ 2.00GHz)</w:t>
      </w:r>
    </w:p>
    <w:p w14:paraId="3E2FF473" w14:textId="77777777" w:rsidR="00F84C24" w:rsidRDefault="00F84C24" w:rsidP="000E5536">
      <w:pPr>
        <w:pStyle w:val="Heading6"/>
      </w:pPr>
      <w:r>
        <w:t>Client Node</w:t>
      </w:r>
    </w:p>
    <w:p w14:paraId="50C1C71A"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35001CCB" w14:textId="77777777" w:rsidR="00F84C24" w:rsidRDefault="00560ADC" w:rsidP="008B6883">
      <w:pPr>
        <w:pStyle w:val="BodyText2"/>
      </w:pPr>
      <w:r>
        <w:t>hadoop-sn (139.191.147.220)</w:t>
      </w:r>
      <w:r w:rsidR="00D94FD0">
        <w:t xml:space="preserve">  dopa  d33pth0rt</w:t>
      </w:r>
    </w:p>
    <w:p w14:paraId="605D643F" w14:textId="77777777"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79DBB02E" w14:textId="77777777" w:rsidR="00352E10" w:rsidRDefault="00352E10" w:rsidP="000E5536">
      <w:pPr>
        <w:pStyle w:val="Heading6"/>
      </w:pPr>
      <w:r>
        <w:t>Services</w:t>
      </w:r>
    </w:p>
    <w:p w14:paraId="7C02D91B" w14:textId="77777777" w:rsidR="00352E10" w:rsidRPr="003A68E4" w:rsidRDefault="00352E10" w:rsidP="008B6883">
      <w:pPr>
        <w:pStyle w:val="BodyText2"/>
      </w:pPr>
      <w:r>
        <w:t>The cluster has 4 running services:</w:t>
      </w:r>
    </w:p>
    <w:p w14:paraId="144FDF84" w14:textId="77777777" w:rsidR="00352E10" w:rsidRDefault="00352E10" w:rsidP="000E5536">
      <w:pPr>
        <w:pStyle w:val="ListBullet"/>
      </w:pPr>
      <w:r>
        <w:t xml:space="preserve">hdfs </w:t>
      </w:r>
      <w:r>
        <w:tab/>
      </w:r>
      <w:r>
        <w:tab/>
        <w:t>v. 2.0.0-cdh4.4.0</w:t>
      </w:r>
    </w:p>
    <w:p w14:paraId="573E846C" w14:textId="77777777" w:rsidR="00352E10" w:rsidRDefault="00352E10" w:rsidP="000E5536">
      <w:pPr>
        <w:pStyle w:val="ListBullet"/>
      </w:pPr>
      <w:r>
        <w:t xml:space="preserve">mapreduce </w:t>
      </w:r>
      <w:r>
        <w:tab/>
        <w:t>v.2.0.0-mr1-cdh4.4.0</w:t>
      </w:r>
    </w:p>
    <w:p w14:paraId="146B094A" w14:textId="77777777" w:rsidR="00352E10" w:rsidRDefault="00352E10" w:rsidP="000E5536">
      <w:pPr>
        <w:pStyle w:val="ListBullet"/>
      </w:pPr>
      <w:r>
        <w:t xml:space="preserve">hbase </w:t>
      </w:r>
      <w:r>
        <w:tab/>
        <w:t>v.0.94.6-cdh4.4.0</w:t>
      </w:r>
    </w:p>
    <w:p w14:paraId="69501E7E" w14:textId="77777777" w:rsidR="00352E10" w:rsidRPr="003A68E4" w:rsidRDefault="00352E10" w:rsidP="000E5536">
      <w:pPr>
        <w:pStyle w:val="ListBullet"/>
      </w:pPr>
      <w:r>
        <w:t>zookeeper</w:t>
      </w:r>
    </w:p>
    <w:p w14:paraId="41AEB3F8" w14:textId="77777777" w:rsidR="00EC6757" w:rsidRDefault="00EC6757" w:rsidP="000E5536">
      <w:pPr>
        <w:pStyle w:val="Heading6"/>
      </w:pPr>
      <w:r>
        <w:t>Testing</w:t>
      </w:r>
    </w:p>
    <w:p w14:paraId="663B1605" w14:textId="77777777" w:rsidR="00EC6757" w:rsidRDefault="00EC6757" w:rsidP="008B6883">
      <w:pPr>
        <w:pStyle w:val="BodyText2"/>
      </w:pPr>
      <w:r>
        <w:t xml:space="preserve">Testing HDFS </w:t>
      </w:r>
      <w:r w:rsidR="00EA6359">
        <w:t>file loading:</w:t>
      </w:r>
    </w:p>
    <w:p w14:paraId="03C8B15C" w14:textId="77777777" w:rsidR="009F3718" w:rsidRDefault="009F3718" w:rsidP="008B550B">
      <w:pPr>
        <w:pStyle w:val="Unix"/>
      </w:pPr>
      <w:r>
        <w:t>[dopa@hadoop-sn ~]$ hadoop fs -put data/17975</w:t>
      </w:r>
    </w:p>
    <w:p w14:paraId="4548CD58" w14:textId="77777777" w:rsidR="009F3718" w:rsidRDefault="009F3718" w:rsidP="008B550B">
      <w:pPr>
        <w:pStyle w:val="Unix"/>
      </w:pPr>
      <w:r>
        <w:t>[dopa@hadoop-sn ~]$ hadoop fs -ls</w:t>
      </w:r>
    </w:p>
    <w:p w14:paraId="14FA8848" w14:textId="77777777" w:rsidR="009F3718" w:rsidRDefault="009F3718" w:rsidP="008B550B">
      <w:pPr>
        <w:pStyle w:val="Unix"/>
      </w:pPr>
      <w:r>
        <w:t>Found 5 items</w:t>
      </w:r>
    </w:p>
    <w:p w14:paraId="6A4AE76E" w14:textId="77777777" w:rsidR="009F3718" w:rsidRDefault="009F3718" w:rsidP="008B550B">
      <w:pPr>
        <w:pStyle w:val="Unix"/>
      </w:pPr>
      <w:r>
        <w:t>drwx------   - dopa supergroup          0 2013-11-13 01:00 .Trash</w:t>
      </w:r>
    </w:p>
    <w:p w14:paraId="569D466B" w14:textId="77777777" w:rsidR="009F3718" w:rsidRDefault="009F3718" w:rsidP="008B550B">
      <w:pPr>
        <w:pStyle w:val="Unix"/>
      </w:pPr>
      <w:r>
        <w:t>drwx------   - dopa supergroup          0 2013-10-23 14:45 .staging</w:t>
      </w:r>
    </w:p>
    <w:p w14:paraId="6AA36071" w14:textId="77777777" w:rsidR="009F3718" w:rsidRDefault="009F3718" w:rsidP="008B550B">
      <w:pPr>
        <w:pStyle w:val="Unix"/>
      </w:pPr>
      <w:r>
        <w:t>-rw-r--r--   3 dopa supergroup    2925259 2014-03-21 10:55 17975</w:t>
      </w:r>
    </w:p>
    <w:p w14:paraId="18B7CCA2" w14:textId="77777777" w:rsidR="009F3718" w:rsidRDefault="009F3718" w:rsidP="008B550B">
      <w:pPr>
        <w:pStyle w:val="Unix"/>
      </w:pPr>
      <w:r>
        <w:t>drwxr-xr-x   - dopa supergroup          0 2013-11-11 16:05 input</w:t>
      </w:r>
    </w:p>
    <w:p w14:paraId="5E3226CF" w14:textId="77777777" w:rsidR="009F3718" w:rsidRDefault="009F3718" w:rsidP="008B550B">
      <w:pPr>
        <w:pStyle w:val="Unix"/>
      </w:pPr>
      <w:r>
        <w:t>drwxr-xr-x   - dopa supergroup          0 2013-10-23 14:45 output</w:t>
      </w:r>
    </w:p>
    <w:p w14:paraId="4507C9BC" w14:textId="77777777" w:rsidR="009F3718" w:rsidRDefault="009F3718" w:rsidP="008B550B">
      <w:pPr>
        <w:pStyle w:val="Unix"/>
      </w:pPr>
      <w:r>
        <w:t>[dopa@hadoop-sn ~]$</w:t>
      </w:r>
    </w:p>
    <w:p w14:paraId="56D318C6" w14:textId="77777777" w:rsidR="009F3718" w:rsidRDefault="00EA6359" w:rsidP="008B6883">
      <w:pPr>
        <w:pStyle w:val="BodyText2"/>
      </w:pPr>
      <w:r>
        <w:t>Testing map reduce:</w:t>
      </w:r>
    </w:p>
    <w:p w14:paraId="7B6A37D9" w14:textId="77777777" w:rsidR="00EA6359" w:rsidRDefault="00EA6359" w:rsidP="008B550B">
      <w:pPr>
        <w:pStyle w:val="Unix"/>
      </w:pPr>
      <w:r>
        <w:t>[dopa@hadoop-sn ~]$ mkdir gutenberg</w:t>
      </w:r>
    </w:p>
    <w:p w14:paraId="34ED6A75" w14:textId="77777777" w:rsidR="00EA6359" w:rsidRDefault="00EA6359" w:rsidP="008B550B">
      <w:pPr>
        <w:pStyle w:val="Unix"/>
      </w:pPr>
      <w:r>
        <w:t>[dopa@hadoop-sn ~]$ cd gutenberg/</w:t>
      </w:r>
    </w:p>
    <w:p w14:paraId="1319D044" w14:textId="77777777" w:rsidR="00EA6359" w:rsidRDefault="00EA6359" w:rsidP="008B550B">
      <w:pPr>
        <w:pStyle w:val="Unix"/>
      </w:pPr>
      <w:r>
        <w:t xml:space="preserve">[dopa@hadoop-sn gutenberg]$ wget -O pg20417.txt </w:t>
      </w:r>
      <w:hyperlink r:id="rId1051" w:history="1">
        <w:r w:rsidRPr="008913AD">
          <w:rPr>
            <w:rStyle w:val="Hyperlink"/>
          </w:rPr>
          <w:t>http://www.gutenberg.org/etext/20417</w:t>
        </w:r>
      </w:hyperlink>
    </w:p>
    <w:p w14:paraId="6057784C" w14:textId="77777777" w:rsidR="00EA6359" w:rsidRDefault="00EA6359" w:rsidP="008B550B">
      <w:pPr>
        <w:pStyle w:val="Unix"/>
      </w:pPr>
      <w:r>
        <w:t>..</w:t>
      </w:r>
    </w:p>
    <w:p w14:paraId="16AEF346" w14:textId="77777777" w:rsidR="00EA6359" w:rsidRDefault="00EA6359" w:rsidP="008B550B">
      <w:pPr>
        <w:pStyle w:val="Unix"/>
      </w:pPr>
      <w:r>
        <w:lastRenderedPageBreak/>
        <w:t>[dopa@hadoop-sn gutenberg]$ ls</w:t>
      </w:r>
    </w:p>
    <w:p w14:paraId="50B77AFA" w14:textId="77777777" w:rsidR="00EA6359" w:rsidRDefault="00EA6359" w:rsidP="008B550B">
      <w:pPr>
        <w:pStyle w:val="Unix"/>
      </w:pPr>
      <w:r>
        <w:t>pg20417.txt  pg4300.txt  pg5000.txt</w:t>
      </w:r>
    </w:p>
    <w:p w14:paraId="29F5ABA7" w14:textId="77777777" w:rsidR="00EA6359" w:rsidRDefault="00EA6359" w:rsidP="008B550B">
      <w:pPr>
        <w:pStyle w:val="Unix"/>
      </w:pPr>
      <w:r>
        <w:t>[dopa@hadoop-sn ~]$ hadoop fs -mkdir gutenberg</w:t>
      </w:r>
    </w:p>
    <w:p w14:paraId="50C6EF8C" w14:textId="77777777" w:rsidR="00EA6359" w:rsidRDefault="00EA6359" w:rsidP="008B550B">
      <w:pPr>
        <w:pStyle w:val="Unix"/>
      </w:pPr>
      <w:r>
        <w:t>[dopa@hadoop-sn ~]$ hadoop fs -put gutenberg/* gutenberg/</w:t>
      </w:r>
    </w:p>
    <w:p w14:paraId="7AE0AB71" w14:textId="77777777" w:rsidR="00EA6359" w:rsidRDefault="00EA6359" w:rsidP="008B550B">
      <w:pPr>
        <w:pStyle w:val="Unix"/>
      </w:pPr>
      <w:r>
        <w:t>[dopa@hadoop-sn ~]$ hadoop fs -ls gutenberg</w:t>
      </w:r>
    </w:p>
    <w:p w14:paraId="181E093C" w14:textId="77777777" w:rsidR="00EA6359" w:rsidRDefault="00EA6359" w:rsidP="008B550B">
      <w:pPr>
        <w:pStyle w:val="Unix"/>
      </w:pPr>
      <w:r>
        <w:t>Found 3 items</w:t>
      </w:r>
    </w:p>
    <w:p w14:paraId="53550DF3" w14:textId="77777777" w:rsidR="00EA6359" w:rsidRDefault="00EA6359" w:rsidP="008B550B">
      <w:pPr>
        <w:pStyle w:val="Unix"/>
      </w:pPr>
      <w:r>
        <w:t>-rw-r--r--   3 dopa supergroup      21970 2014-03-21 11:28 gutenberg/pg20417.txt</w:t>
      </w:r>
    </w:p>
    <w:p w14:paraId="0105043D" w14:textId="77777777" w:rsidR="00EA6359" w:rsidRDefault="00EA6359" w:rsidP="008B550B">
      <w:pPr>
        <w:pStyle w:val="Unix"/>
      </w:pPr>
      <w:r>
        <w:t>-rw-r--r--   3 dopa supergroup      19103 2014-03-21 11:28 gutenberg/pg4300.txt</w:t>
      </w:r>
    </w:p>
    <w:p w14:paraId="38804D49" w14:textId="77777777" w:rsidR="00EA6359" w:rsidRDefault="00EA6359" w:rsidP="008B550B">
      <w:pPr>
        <w:pStyle w:val="Unix"/>
      </w:pPr>
      <w:r>
        <w:t>-rw-r--r--   3 dopa supergroup      21363 2014-03-21 11:28 gutenberg/pg5000.txt</w:t>
      </w:r>
    </w:p>
    <w:p w14:paraId="2D21BB0B" w14:textId="77777777" w:rsidR="00EA6359" w:rsidRDefault="00EA6359" w:rsidP="008B550B">
      <w:pPr>
        <w:pStyle w:val="Unix"/>
      </w:pPr>
      <w:r>
        <w:t>[dopa@hadoop-sn ~]$</w:t>
      </w:r>
    </w:p>
    <w:p w14:paraId="02116BEB" w14:textId="77777777" w:rsidR="00AB0CD3" w:rsidRDefault="00AB0CD3" w:rsidP="008B6883">
      <w:pPr>
        <w:pStyle w:val="BodyText2"/>
      </w:pPr>
      <w:r>
        <w:t xml:space="preserve">Cant compile the wordcount.java file as it cant find the right </w:t>
      </w:r>
      <w:r w:rsidR="00003C39">
        <w:t>java class path:</w:t>
      </w:r>
    </w:p>
    <w:p w14:paraId="7165BE74" w14:textId="77777777" w:rsidR="00003C39" w:rsidRPr="00003C39" w:rsidRDefault="00003C39" w:rsidP="008B550B">
      <w:pPr>
        <w:pStyle w:val="Unix"/>
      </w:pPr>
      <w:r w:rsidRPr="00003C39">
        <w:t>[dopa@hadoop-sn ~]$ echo $CLASSPATH</w:t>
      </w:r>
    </w:p>
    <w:p w14:paraId="67486F29" w14:textId="77777777" w:rsidR="00147742" w:rsidRDefault="00147742" w:rsidP="007D2F52">
      <w:pPr>
        <w:pStyle w:val="Heading4"/>
      </w:pPr>
      <w:r>
        <w:t>Debugging</w:t>
      </w:r>
    </w:p>
    <w:p w14:paraId="60DD74F3" w14:textId="77777777" w:rsidR="00147742" w:rsidRDefault="00147742" w:rsidP="000E5536">
      <w:pPr>
        <w:pStyle w:val="Heading5"/>
      </w:pPr>
      <w:r>
        <w:t>Classpath</w:t>
      </w:r>
    </w:p>
    <w:p w14:paraId="2ADC6E30" w14:textId="77777777" w:rsidR="00147742" w:rsidRDefault="00147742" w:rsidP="008B6883">
      <w:pPr>
        <w:pStyle w:val="BodyText2"/>
      </w:pPr>
      <w:r>
        <w:t>You can see the Hadoop classpath by executing this from the command line:</w:t>
      </w:r>
    </w:p>
    <w:p w14:paraId="657BEE18" w14:textId="77777777" w:rsidR="00147742" w:rsidRDefault="00147742" w:rsidP="008B550B">
      <w:pPr>
        <w:pStyle w:val="Unix"/>
      </w:pPr>
      <w:r w:rsidRPr="00147742">
        <w:t>[cottaan@hadoop-m2 ~]$ hadoop classpath</w:t>
      </w:r>
    </w:p>
    <w:p w14:paraId="5E69F392" w14:textId="77777777" w:rsidR="00147742" w:rsidRPr="00147742" w:rsidRDefault="00147742" w:rsidP="008B6883">
      <w:pPr>
        <w:pStyle w:val="BodyText2"/>
      </w:pPr>
    </w:p>
    <w:p w14:paraId="21B2149D" w14:textId="77777777" w:rsidR="00CB2272" w:rsidRDefault="00CB2272" w:rsidP="007D2F52">
      <w:pPr>
        <w:pStyle w:val="Heading4"/>
      </w:pPr>
      <w:r>
        <w:t>Hadoop Java Libraries</w:t>
      </w:r>
    </w:p>
    <w:p w14:paraId="47CD8614" w14:textId="77777777" w:rsidR="00CB2272" w:rsidRDefault="00CB2272" w:rsidP="000E5536">
      <w:pPr>
        <w:pStyle w:val="Heading5"/>
      </w:pPr>
      <w:r>
        <w:t>ESRI Geometry API</w:t>
      </w:r>
    </w:p>
    <w:p w14:paraId="329D8C33" w14:textId="77777777" w:rsidR="00886A3B" w:rsidRPr="00886A3B" w:rsidRDefault="00886A3B" w:rsidP="008B6883">
      <w:pPr>
        <w:pStyle w:val="BodyText2"/>
      </w:pPr>
      <w:r>
        <w:t xml:space="preserve">Available from </w:t>
      </w:r>
      <w:hyperlink r:id="rId1052" w:history="1">
        <w:r w:rsidRPr="00886A3B">
          <w:rPr>
            <w:rStyle w:val="Hyperlink"/>
          </w:rPr>
          <w:t>here</w:t>
        </w:r>
      </w:hyperlink>
      <w:r>
        <w:t>.</w:t>
      </w:r>
    </w:p>
    <w:p w14:paraId="61185FAF" w14:textId="77777777" w:rsidR="00FC0619" w:rsidRDefault="00FC0619" w:rsidP="000E5536">
      <w:pPr>
        <w:pStyle w:val="Heading6"/>
      </w:pPr>
      <w:r>
        <w:t>Working with Spatial Data Types</w:t>
      </w:r>
    </w:p>
    <w:p w14:paraId="7F1BB0A2" w14:textId="77777777"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645444EA" w14:textId="77777777" w:rsidR="00A71027" w:rsidRDefault="00A71027" w:rsidP="000E5536">
      <w:pPr>
        <w:pStyle w:val="Heading6"/>
      </w:pPr>
      <w:r>
        <w:t>Working with GeoJson</w:t>
      </w:r>
    </w:p>
    <w:p w14:paraId="0FE4ADD6" w14:textId="77777777" w:rsidR="00CB2272" w:rsidRDefault="00CB2272" w:rsidP="008B6883">
      <w:pPr>
        <w:pStyle w:val="BodyText2"/>
      </w:pPr>
      <w:r>
        <w:t xml:space="preserve">In the ESRI Geometry API the method </w:t>
      </w:r>
      <w:r w:rsidRPr="00CB2272">
        <w:t>GeometryEngine.geometryFromGeoJson</w:t>
      </w:r>
      <w:r>
        <w:t xml:space="preserve"> expects the json to be a single geometry in the following format:</w:t>
      </w:r>
    </w:p>
    <w:p w14:paraId="52EDA2A3" w14:textId="77777777" w:rsidR="00CB2272" w:rsidRDefault="00CB2272" w:rsidP="008B550B">
      <w:pPr>
        <w:pStyle w:val="Code"/>
      </w:pPr>
      <w:r w:rsidRPr="00CB2272">
        <w:t>"{'type':'Polygon','coordinates':[[[111.06529166600006,-1.7676805549999699],....[111.06529166600006,-1.7676805549999699]]]}";</w:t>
      </w:r>
    </w:p>
    <w:p w14:paraId="01853464" w14:textId="77777777" w:rsidR="00A71027" w:rsidRDefault="00A71027" w:rsidP="000E5536">
      <w:pPr>
        <w:pStyle w:val="Heading6"/>
      </w:pPr>
      <w:r>
        <w:t>Simplifying features</w:t>
      </w:r>
    </w:p>
    <w:p w14:paraId="6E378664" w14:textId="77777777" w:rsidR="00A71027" w:rsidRPr="00A71027" w:rsidRDefault="00A71027" w:rsidP="008B6883">
      <w:pPr>
        <w:pStyle w:val="BodyText2"/>
      </w:pPr>
      <w:r>
        <w:t xml:space="preserve">The </w:t>
      </w:r>
      <w:hyperlink r:id="rId1053" w:history="1">
        <w:r w:rsidRPr="00560944">
          <w:rPr>
            <w:rStyle w:val="Hyperlink"/>
          </w:rPr>
          <w:t>Simplify</w:t>
        </w:r>
      </w:hyperlink>
      <w:r>
        <w:t xml:space="preserve"> methods in the ESRI Geometry API are equivalent to the ItopologicalOperator.Simplify method which is documented </w:t>
      </w:r>
      <w:hyperlink r:id="rId1054"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55" w:history="1">
        <w:r w:rsidR="008820FE" w:rsidRPr="008820FE">
          <w:rPr>
            <w:rStyle w:val="Hyperlink"/>
          </w:rPr>
          <w:t>here</w:t>
        </w:r>
      </w:hyperlink>
      <w:r w:rsidR="008820FE">
        <w:t>.</w:t>
      </w:r>
    </w:p>
    <w:p w14:paraId="632B8EA8" w14:textId="77777777" w:rsidR="00210F45" w:rsidRDefault="00210F45" w:rsidP="000E5536">
      <w:pPr>
        <w:pStyle w:val="Heading5"/>
      </w:pPr>
      <w:r>
        <w:t>ESRI Hive UDF Functions</w:t>
      </w:r>
    </w:p>
    <w:p w14:paraId="190CB0CE" w14:textId="77777777" w:rsidR="00210F45" w:rsidRDefault="00210F45" w:rsidP="008B6883">
      <w:pPr>
        <w:pStyle w:val="BodyText2"/>
      </w:pPr>
      <w:r>
        <w:t xml:space="preserve">ST_NumGeometries returns null for all Points, Lines and Polygons as these are not multi geometries. See the source code </w:t>
      </w:r>
      <w:hyperlink r:id="rId1056" w:anchor="L43" w:history="1">
        <w:r w:rsidRPr="0047670B">
          <w:rPr>
            <w:rStyle w:val="Hyperlink"/>
          </w:rPr>
          <w:t>here</w:t>
        </w:r>
      </w:hyperlink>
      <w:r>
        <w:t>.</w:t>
      </w:r>
    </w:p>
    <w:p w14:paraId="16E78649" w14:textId="77777777" w:rsidR="00210F45" w:rsidRDefault="00210F45" w:rsidP="008B6883">
      <w:pPr>
        <w:pStyle w:val="BodyText2"/>
      </w:pPr>
      <w:r>
        <w:t>ST_Area only calculates the area according to the SRID:</w:t>
      </w:r>
    </w:p>
    <w:p w14:paraId="4B1761E1"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5B12D9E4" w14:textId="77777777" w:rsidR="00321B94" w:rsidRDefault="00321B94" w:rsidP="000E5536">
      <w:pPr>
        <w:pStyle w:val="Heading5"/>
      </w:pPr>
      <w:r>
        <w:t>GeoTools</w:t>
      </w:r>
    </w:p>
    <w:p w14:paraId="7D3DE1E8" w14:textId="77777777"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270A0A">
        <w:t>Calculating the total species range areas</w:t>
      </w:r>
      <w:r>
        <w:fldChar w:fldCharType="end"/>
      </w:r>
      <w:r>
        <w:t>).</w:t>
      </w:r>
    </w:p>
    <w:p w14:paraId="4A107891" w14:textId="77777777" w:rsidR="0063601F" w:rsidRDefault="0063601F" w:rsidP="007D2F52">
      <w:pPr>
        <w:pStyle w:val="Heading4"/>
      </w:pPr>
      <w:r>
        <w:t>Hadoop Python libraries</w:t>
      </w:r>
    </w:p>
    <w:p w14:paraId="74EE331B" w14:textId="77777777" w:rsidR="0063601F" w:rsidRDefault="0063601F" w:rsidP="000E5536">
      <w:pPr>
        <w:pStyle w:val="BodyText"/>
      </w:pPr>
    </w:p>
    <w:p w14:paraId="712B8A3E" w14:textId="77777777" w:rsidR="0063601F" w:rsidRDefault="000D5C35" w:rsidP="000E5536">
      <w:pPr>
        <w:pStyle w:val="BodyText"/>
      </w:pPr>
      <w:hyperlink r:id="rId1057" w:history="1">
        <w:r w:rsidR="0063601F" w:rsidRPr="004F45F5">
          <w:rPr>
            <w:rStyle w:val="Hyperlink"/>
          </w:rPr>
          <w:t>Python in BigData</w:t>
        </w:r>
      </w:hyperlink>
      <w:r w:rsidR="0063601F">
        <w:t xml:space="preserve"> (Travis Oliphant, Continuum Analytics –  wrote NumPy)</w:t>
      </w:r>
    </w:p>
    <w:p w14:paraId="2E635B0B" w14:textId="77777777" w:rsidR="0063601F" w:rsidRDefault="0063601F" w:rsidP="000E5536">
      <w:pPr>
        <w:pStyle w:val="BodyText"/>
      </w:pPr>
      <w:r>
        <w:t xml:space="preserve">24.20 </w:t>
      </w:r>
      <w:r>
        <w:tab/>
        <w:t>Using IPython a MatLab plotter using Python.</w:t>
      </w:r>
    </w:p>
    <w:p w14:paraId="34A88BD7" w14:textId="77777777" w:rsidR="0063601F" w:rsidRDefault="0063601F" w:rsidP="000E5536">
      <w:pPr>
        <w:pStyle w:val="BodyText"/>
      </w:pPr>
      <w:r>
        <w:t>24:20</w:t>
      </w:r>
      <w:r>
        <w:tab/>
        <w:t>MatPlotLib is great for physical plots</w:t>
      </w:r>
    </w:p>
    <w:p w14:paraId="41097E96" w14:textId="77777777" w:rsidR="0063601F" w:rsidRDefault="0063601F" w:rsidP="008B6883">
      <w:pPr>
        <w:pStyle w:val="BodyText2"/>
      </w:pPr>
      <w:r>
        <w:t xml:space="preserve">Excellent article about using Python with Hadoop </w:t>
      </w:r>
      <w:hyperlink r:id="rId1058" w:history="1">
        <w:r w:rsidRPr="007842EC">
          <w:rPr>
            <w:rStyle w:val="Hyperlink"/>
          </w:rPr>
          <w:t>here</w:t>
        </w:r>
      </w:hyperlink>
      <w:r>
        <w:t>.</w:t>
      </w:r>
    </w:p>
    <w:p w14:paraId="244A2546" w14:textId="77777777" w:rsidR="0063601F" w:rsidRPr="007842EC" w:rsidRDefault="0063601F" w:rsidP="008B6883">
      <w:pPr>
        <w:pStyle w:val="BodyText2"/>
      </w:pPr>
      <w:r>
        <w:lastRenderedPageBreak/>
        <w:t xml:space="preserve">There are a couple of tutorials for writing Python map/reduce, available </w:t>
      </w:r>
      <w:hyperlink r:id="rId1059" w:history="1">
        <w:r w:rsidRPr="00E976A1">
          <w:rPr>
            <w:rStyle w:val="Hyperlink"/>
          </w:rPr>
          <w:t>here</w:t>
        </w:r>
      </w:hyperlink>
      <w:r>
        <w:t xml:space="preserve"> and </w:t>
      </w:r>
      <w:hyperlink r:id="rId1060" w:history="1">
        <w:r w:rsidRPr="00E976A1">
          <w:rPr>
            <w:rStyle w:val="Hyperlink"/>
          </w:rPr>
          <w:t>here</w:t>
        </w:r>
      </w:hyperlink>
      <w:r>
        <w:t>. Python 2.6.6 is installed on the Name Node and presumably the data nodes as well.</w:t>
      </w:r>
    </w:p>
    <w:p w14:paraId="4B84ADAB" w14:textId="77777777" w:rsidR="009273A3" w:rsidRDefault="009273A3" w:rsidP="007D2F52">
      <w:pPr>
        <w:pStyle w:val="Heading4"/>
      </w:pPr>
      <w:r>
        <w:t>Monitoring Tools</w:t>
      </w:r>
    </w:p>
    <w:p w14:paraId="3C075EA6" w14:textId="77777777" w:rsidR="009273A3" w:rsidRDefault="009273A3" w:rsidP="000E5536">
      <w:pPr>
        <w:pStyle w:val="Heading5"/>
      </w:pPr>
      <w:r>
        <w:t>Cloudera Manager</w:t>
      </w:r>
    </w:p>
    <w:p w14:paraId="01C6E4DE" w14:textId="77777777" w:rsidR="00E06FFC" w:rsidRDefault="00E06FFC" w:rsidP="008B6883">
      <w:pPr>
        <w:pStyle w:val="BodyText2"/>
      </w:pPr>
      <w:r>
        <w:t xml:space="preserve">Once the </w:t>
      </w:r>
      <w:r>
        <w:fldChar w:fldCharType="begin"/>
      </w:r>
      <w:r>
        <w:instrText xml:space="preserve"> REF _Ref398800010 \h </w:instrText>
      </w:r>
      <w:r>
        <w:fldChar w:fldCharType="separate"/>
      </w:r>
      <w:r w:rsidR="00270A0A">
        <w:t>SOCK proxy</w:t>
      </w:r>
      <w:r>
        <w:fldChar w:fldCharType="end"/>
      </w:r>
      <w:r>
        <w:t xml:space="preserve"> has been set up, login to Cloudera Manager (v5.1.3) as follows:</w:t>
      </w:r>
    </w:p>
    <w:p w14:paraId="4646D4F7" w14:textId="77777777"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2664EA0A" w14:textId="77777777" w:rsidR="00E06FFC" w:rsidRPr="00E871D3" w:rsidRDefault="00E06FFC" w:rsidP="000E5536">
      <w:pPr>
        <w:pStyle w:val="ListBullet"/>
      </w:pPr>
      <w:r>
        <w:t>Open Firefox and Cloudera Manager (</w:t>
      </w:r>
      <w:hyperlink r:id="rId1061"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0873581B" w14:textId="77777777" w:rsidR="009273A3" w:rsidRDefault="009273A3" w:rsidP="008B6883">
      <w:pPr>
        <w:pStyle w:val="BodyText2"/>
      </w:pPr>
      <w:r>
        <w:t xml:space="preserve">Documentation </w:t>
      </w:r>
      <w:hyperlink r:id="rId1062" w:history="1">
        <w:r w:rsidRPr="00F92100">
          <w:rPr>
            <w:rStyle w:val="Hyperlink"/>
          </w:rPr>
          <w:t>here</w:t>
        </w:r>
      </w:hyperlink>
      <w:r>
        <w:t xml:space="preserve"> and introduction </w:t>
      </w:r>
      <w:hyperlink r:id="rId1063" w:history="1">
        <w:r w:rsidRPr="000E48F4">
          <w:rPr>
            <w:rStyle w:val="Hyperlink"/>
          </w:rPr>
          <w:t>video for v 4.5 here</w:t>
        </w:r>
      </w:hyperlink>
      <w:r>
        <w:t xml:space="preserve">.  </w:t>
      </w:r>
      <w:hyperlink r:id="rId1064" w:history="1">
        <w:r w:rsidRPr="00C379A2">
          <w:rPr>
            <w:rStyle w:val="Hyperlink"/>
          </w:rPr>
          <w:t>video</w:t>
        </w:r>
      </w:hyperlink>
      <w:r>
        <w:t xml:space="preserve"> to see how to use the logging features. Highlights of intro video:</w:t>
      </w:r>
    </w:p>
    <w:p w14:paraId="4C07A873" w14:textId="77777777" w:rsidR="009273A3" w:rsidRPr="00F92100" w:rsidRDefault="009273A3" w:rsidP="008B6883">
      <w:pPr>
        <w:pStyle w:val="BodyText2"/>
      </w:pPr>
      <w:r>
        <w:t>28:18</w:t>
      </w:r>
      <w:r>
        <w:tab/>
        <w:t>Support for HBase REST and Thrift servers and Hive and Impala</w:t>
      </w:r>
    </w:p>
    <w:p w14:paraId="5CD616CC" w14:textId="77777777" w:rsidR="009273A3" w:rsidRDefault="009273A3" w:rsidP="000E5536">
      <w:pPr>
        <w:pStyle w:val="Heading6"/>
      </w:pPr>
      <w:r>
        <w:t>Hosts</w:t>
      </w:r>
    </w:p>
    <w:p w14:paraId="1C3573D7"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49A9CFE1" w14:textId="77777777" w:rsidR="009273A3" w:rsidRDefault="009273A3" w:rsidP="000E5536">
      <w:pPr>
        <w:pStyle w:val="Heading6"/>
      </w:pPr>
      <w:r>
        <w:t>Diagnosing issues</w:t>
      </w:r>
    </w:p>
    <w:p w14:paraId="1298BD3D"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08A0801D" w14:textId="77777777" w:rsidR="009273A3" w:rsidRDefault="009273A3" w:rsidP="000E5536">
      <w:pPr>
        <w:pStyle w:val="ListBullet2"/>
      </w:pPr>
      <w:r>
        <w:t>Click on Diagnose | Logs</w:t>
      </w:r>
    </w:p>
    <w:p w14:paraId="105F9FCC" w14:textId="77777777" w:rsidR="009273A3" w:rsidRDefault="009273A3" w:rsidP="000E5536">
      <w:pPr>
        <w:pStyle w:val="ListBullet2"/>
      </w:pPr>
      <w:r>
        <w:t>Select only TaskTracker in the list of sources</w:t>
      </w:r>
    </w:p>
    <w:p w14:paraId="3F81FE9F" w14:textId="77777777" w:rsidR="009273A3" w:rsidRPr="00465020" w:rsidRDefault="009273A3" w:rsidP="000E5536">
      <w:pPr>
        <w:pStyle w:val="ListBullet2"/>
      </w:pPr>
      <w:r>
        <w:t xml:space="preserve">Set the Minimum log level to FATAL and you will see the failed tasks - </w:t>
      </w:r>
    </w:p>
    <w:p w14:paraId="7911E55C" w14:textId="77777777" w:rsidR="00152A63" w:rsidRDefault="00152A63" w:rsidP="000E5536">
      <w:pPr>
        <w:pStyle w:val="Heading6"/>
      </w:pPr>
      <w:r>
        <w:t>Viewing applications</w:t>
      </w:r>
    </w:p>
    <w:p w14:paraId="3E990531" w14:textId="77777777" w:rsidR="00152A63" w:rsidRPr="00152A63" w:rsidRDefault="00152A63" w:rsidP="008B6883">
      <w:pPr>
        <w:pStyle w:val="BodyText2"/>
      </w:pPr>
      <w:r>
        <w:t>You can see YARN Applications by going to YARN then Applications or Clusters | Activities | YARN Applications.</w:t>
      </w:r>
    </w:p>
    <w:p w14:paraId="0F68EB91" w14:textId="77777777" w:rsidR="000F4904" w:rsidRDefault="00964A03" w:rsidP="000E5536">
      <w:pPr>
        <w:pStyle w:val="Heading5"/>
      </w:pPr>
      <w:r>
        <w:t>HDFS</w:t>
      </w:r>
      <w:r w:rsidR="000F4904">
        <w:t xml:space="preserve"> Manager</w:t>
      </w:r>
    </w:p>
    <w:p w14:paraId="4721C715" w14:textId="77777777" w:rsidR="000F4904" w:rsidRDefault="000D5C35" w:rsidP="008B6883">
      <w:pPr>
        <w:pStyle w:val="BodyText2"/>
      </w:pPr>
      <w:hyperlink r:id="rId1065" w:history="1">
        <w:r w:rsidR="000F4904" w:rsidRPr="00DB27B0">
          <w:rPr>
            <w:rStyle w:val="Hyperlink"/>
          </w:rPr>
          <w:t>http://hadoop-m1:50070/</w:t>
        </w:r>
      </w:hyperlink>
    </w:p>
    <w:p w14:paraId="75DF4D50" w14:textId="77777777" w:rsidR="000F4904" w:rsidRPr="000F4904" w:rsidRDefault="000F4904" w:rsidP="008B6883">
      <w:pPr>
        <w:pStyle w:val="BodyText2"/>
      </w:pPr>
      <w:r>
        <w:t>Can also be accessed from Cloudera Manager | HDFS Summary | Quick Links</w:t>
      </w:r>
    </w:p>
    <w:p w14:paraId="12A5EA5B" w14:textId="77777777" w:rsidR="00964A03" w:rsidRDefault="00964A03" w:rsidP="000E5536">
      <w:pPr>
        <w:pStyle w:val="Heading5"/>
      </w:pPr>
      <w:r>
        <w:t>Yarn Resource Manager</w:t>
      </w:r>
    </w:p>
    <w:p w14:paraId="021C54F1" w14:textId="77777777" w:rsidR="00964A03" w:rsidRPr="00A71A7B" w:rsidRDefault="000D5C35" w:rsidP="008B6883">
      <w:pPr>
        <w:pStyle w:val="BodyText2"/>
      </w:pPr>
      <w:hyperlink r:id="rId1066" w:history="1">
        <w:r w:rsidR="00964A03">
          <w:rPr>
            <w:rStyle w:val="Hyperlink"/>
          </w:rPr>
          <w:t>http://hadoop-m1:8088/</w:t>
        </w:r>
      </w:hyperlink>
      <w:r w:rsidR="00964A03">
        <w:t xml:space="preserve"> (i.e. on the namenode) and from here you can monitor MR jobs and lots of other things.</w:t>
      </w:r>
    </w:p>
    <w:p w14:paraId="13F357A7" w14:textId="77777777" w:rsidR="00964A03" w:rsidRDefault="00964A03" w:rsidP="000E5536">
      <w:pPr>
        <w:pStyle w:val="Heading5"/>
      </w:pPr>
      <w:r>
        <w:t>Yar</w:t>
      </w:r>
      <w:r w:rsidR="00794683">
        <w:t>n</w:t>
      </w:r>
      <w:r w:rsidR="00E858EA">
        <w:t xml:space="preserve"> Job History</w:t>
      </w:r>
    </w:p>
    <w:p w14:paraId="79765AB0" w14:textId="77777777" w:rsidR="00E858EA" w:rsidRPr="00E858EA" w:rsidRDefault="000D5C35" w:rsidP="008B6883">
      <w:pPr>
        <w:pStyle w:val="BodyText2"/>
      </w:pPr>
      <w:hyperlink r:id="rId1067" w:history="1">
        <w:r w:rsidR="001C7E32" w:rsidRPr="00DB27B0">
          <w:rPr>
            <w:rStyle w:val="Hyperlink"/>
          </w:rPr>
          <w:t>http://hadoop-m1:19888/</w:t>
        </w:r>
      </w:hyperlink>
      <w:r w:rsidR="001C7E32">
        <w:t xml:space="preserve"> </w:t>
      </w:r>
    </w:p>
    <w:p w14:paraId="4C820B8C" w14:textId="77777777" w:rsidR="0063601F" w:rsidRPr="00F92100" w:rsidRDefault="0063601F" w:rsidP="007D2F52">
      <w:pPr>
        <w:pStyle w:val="Heading4"/>
      </w:pPr>
      <w:r>
        <w:t>Services</w:t>
      </w:r>
    </w:p>
    <w:p w14:paraId="3401CC35" w14:textId="77777777" w:rsidR="00325A4D" w:rsidRDefault="00325A4D" w:rsidP="000E5536">
      <w:pPr>
        <w:pStyle w:val="Heading5"/>
      </w:pPr>
      <w:r>
        <w:t>Beeline</w:t>
      </w:r>
    </w:p>
    <w:p w14:paraId="4403D8A2" w14:textId="77777777" w:rsidR="00325A4D" w:rsidRDefault="00325A4D" w:rsidP="008B6883">
      <w:pPr>
        <w:pStyle w:val="BodyText2"/>
      </w:pPr>
      <w:r>
        <w:t xml:space="preserve">Beeline has replaced the Hive CLI – see </w:t>
      </w:r>
      <w:hyperlink r:id="rId1068"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629A8E59" w14:textId="77777777" w:rsidR="00315409" w:rsidRPr="00325A4D" w:rsidRDefault="00315409" w:rsidP="008B6883">
      <w:pPr>
        <w:pStyle w:val="BodyText2"/>
      </w:pPr>
      <w:r>
        <w:t xml:space="preserve">Excellent guide to Beeline </w:t>
      </w:r>
      <w:hyperlink r:id="rId1069" w:history="1">
        <w:r w:rsidRPr="00315409">
          <w:rPr>
            <w:rStyle w:val="Hyperlink"/>
          </w:rPr>
          <w:t>here</w:t>
        </w:r>
      </w:hyperlink>
      <w:r>
        <w:t xml:space="preserve"> with examples at the end.</w:t>
      </w:r>
    </w:p>
    <w:p w14:paraId="5E53E1D1" w14:textId="77777777" w:rsidR="00FE05A5" w:rsidRDefault="00FE05A5" w:rsidP="000E5536">
      <w:pPr>
        <w:pStyle w:val="Heading6"/>
      </w:pPr>
      <w:r>
        <w:t>Connecting</w:t>
      </w:r>
    </w:p>
    <w:p w14:paraId="530B07EF" w14:textId="77777777" w:rsidR="0017713A" w:rsidRDefault="0017713A" w:rsidP="000E5536">
      <w:pPr>
        <w:pStyle w:val="Heading7"/>
      </w:pPr>
      <w:r>
        <w:t>Embedded mode</w:t>
      </w:r>
    </w:p>
    <w:p w14:paraId="693C4313" w14:textId="77777777" w:rsidR="00FE05A5" w:rsidRDefault="00FE05A5" w:rsidP="008B6883">
      <w:pPr>
        <w:pStyle w:val="BodyText2"/>
      </w:pPr>
      <w:r>
        <w:t>Run Hive client tools with embedded servers as follows:</w:t>
      </w:r>
    </w:p>
    <w:p w14:paraId="47E61548" w14:textId="77777777" w:rsidR="00FE05A5" w:rsidRDefault="00FE05A5" w:rsidP="008B550B">
      <w:pPr>
        <w:pStyle w:val="Unix"/>
      </w:pPr>
      <w:r>
        <w:lastRenderedPageBreak/>
        <w:t>[cottaan@hadoop-m2 /]$ beeline -u jdbc:hive2://</w:t>
      </w:r>
    </w:p>
    <w:p w14:paraId="60CB3BC7" w14:textId="77777777" w:rsidR="00FE05A5" w:rsidRDefault="00FE05A5" w:rsidP="008B550B">
      <w:pPr>
        <w:pStyle w:val="Unix"/>
      </w:pPr>
      <w:r>
        <w:t>16/06/22 16:59:26 WARN mapreduce.TableMapReduceUtil: The hbase-prefix-tree module jar containing PrefixTreeCodec is not present.  Continuing without it.</w:t>
      </w:r>
    </w:p>
    <w:p w14:paraId="6FC12C37" w14:textId="77777777" w:rsidR="00FE05A5" w:rsidRDefault="00FE05A5" w:rsidP="008B550B">
      <w:pPr>
        <w:pStyle w:val="Unix"/>
      </w:pPr>
      <w:r>
        <w:t>scan complete in 7ms</w:t>
      </w:r>
    </w:p>
    <w:p w14:paraId="60CA1B89" w14:textId="77777777" w:rsidR="00FE05A5" w:rsidRDefault="00FE05A5" w:rsidP="008B550B">
      <w:pPr>
        <w:pStyle w:val="Unix"/>
      </w:pPr>
      <w:r>
        <w:t>Connecting to jdbc:hive2://</w:t>
      </w:r>
    </w:p>
    <w:p w14:paraId="448F43CA" w14:textId="77777777" w:rsidR="00FE05A5" w:rsidRDefault="00FE05A5" w:rsidP="008B550B">
      <w:pPr>
        <w:pStyle w:val="Unix"/>
      </w:pPr>
      <w:r>
        <w:t>Connected to: Apache Hive (version 1.1.0-cdh5.7.0)</w:t>
      </w:r>
    </w:p>
    <w:p w14:paraId="4728813C" w14:textId="77777777" w:rsidR="00FE05A5" w:rsidRDefault="00FE05A5" w:rsidP="008B550B">
      <w:pPr>
        <w:pStyle w:val="Unix"/>
      </w:pPr>
      <w:r>
        <w:t>Driver: Hive JDBC (version 1.1.0-cdh5.7.0)</w:t>
      </w:r>
    </w:p>
    <w:p w14:paraId="77F2C75D" w14:textId="77777777" w:rsidR="00FE05A5" w:rsidRDefault="00FE05A5" w:rsidP="008B550B">
      <w:pPr>
        <w:pStyle w:val="Unix"/>
      </w:pPr>
      <w:r>
        <w:t>Transaction isolation: TRANSACTION_REPEATABLE_READ</w:t>
      </w:r>
    </w:p>
    <w:p w14:paraId="37D7428E" w14:textId="77777777" w:rsidR="00FE05A5" w:rsidRDefault="00FE05A5" w:rsidP="008B550B">
      <w:pPr>
        <w:pStyle w:val="Unix"/>
      </w:pPr>
      <w:r>
        <w:t>Beeline version 1.1.0-cdh5.7.0 by Apache Hive</w:t>
      </w:r>
    </w:p>
    <w:p w14:paraId="58212085" w14:textId="77777777" w:rsidR="00FE05A5" w:rsidRDefault="00FE05A5" w:rsidP="008B550B">
      <w:pPr>
        <w:pStyle w:val="Unix"/>
      </w:pPr>
      <w:r>
        <w:t>0: jdbc:hive2://&gt;</w:t>
      </w:r>
    </w:p>
    <w:p w14:paraId="09E96D7B" w14:textId="77777777" w:rsidR="00FE05A5" w:rsidRPr="00FE05A5" w:rsidRDefault="00FE05A5" w:rsidP="008B6883">
      <w:pPr>
        <w:pStyle w:val="BodyText2"/>
      </w:pPr>
    </w:p>
    <w:p w14:paraId="5B19AF05" w14:textId="77777777" w:rsidR="0017713A" w:rsidRDefault="0017713A" w:rsidP="000E5536">
      <w:pPr>
        <w:pStyle w:val="Heading7"/>
      </w:pPr>
      <w:r>
        <w:t>Remote mode</w:t>
      </w:r>
    </w:p>
    <w:p w14:paraId="035C3A85" w14:textId="77777777"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043DC2C8" w14:textId="77777777" w:rsidR="004E3C92" w:rsidRDefault="004E3C92" w:rsidP="008B550B">
      <w:pPr>
        <w:pStyle w:val="Unix"/>
      </w:pPr>
      <w:r>
        <w:t>16/06/24 11:47:56 WARN mapreduce.TableMapReduceUtil: The hbase-prefix-tree module jar containing PrefixTreeCodec is not present.  Continuing without it.</w:t>
      </w:r>
    </w:p>
    <w:p w14:paraId="50662A8D" w14:textId="77777777" w:rsidR="004E3C92" w:rsidRDefault="004E3C92" w:rsidP="008B550B">
      <w:pPr>
        <w:pStyle w:val="Unix"/>
      </w:pPr>
      <w:r>
        <w:t>scan complete in 3ms</w:t>
      </w:r>
    </w:p>
    <w:p w14:paraId="7A7B5064" w14:textId="77777777" w:rsidR="004E3C92" w:rsidRDefault="004E3C92" w:rsidP="008B550B">
      <w:pPr>
        <w:pStyle w:val="Unix"/>
      </w:pPr>
      <w:r>
        <w:t>Connecting to jdbc:hive2://hadoop-m1:10000/</w:t>
      </w:r>
    </w:p>
    <w:p w14:paraId="67C7FF1E" w14:textId="77777777" w:rsidR="004E3C92" w:rsidRDefault="004E3C92" w:rsidP="008B550B">
      <w:pPr>
        <w:pStyle w:val="Unix"/>
      </w:pPr>
      <w:r>
        <w:t>Connected to: Apache Hive (version 1.1.0-cdh5.7.0)</w:t>
      </w:r>
    </w:p>
    <w:p w14:paraId="7E930639" w14:textId="77777777" w:rsidR="004E3C92" w:rsidRDefault="004E3C92" w:rsidP="008B550B">
      <w:pPr>
        <w:pStyle w:val="Unix"/>
      </w:pPr>
      <w:r>
        <w:t>Driver: Hive JDBC (version 1.1.0-cdh5.7.0)</w:t>
      </w:r>
    </w:p>
    <w:p w14:paraId="6962C139" w14:textId="77777777" w:rsidR="004E3C92" w:rsidRDefault="004E3C92" w:rsidP="008B550B">
      <w:pPr>
        <w:pStyle w:val="Unix"/>
      </w:pPr>
      <w:r>
        <w:t>Transaction isolation: TRANSACTION_REPEATABLE_READ</w:t>
      </w:r>
    </w:p>
    <w:p w14:paraId="0C9BA61D" w14:textId="77777777" w:rsidR="004E3C92" w:rsidRDefault="004E3C92" w:rsidP="008B550B">
      <w:pPr>
        <w:pStyle w:val="Unix"/>
      </w:pPr>
      <w:r>
        <w:t>Beeline version 1.1.0-cdh5.7.0 by Apache Hive</w:t>
      </w:r>
    </w:p>
    <w:p w14:paraId="4A406A6B" w14:textId="77777777" w:rsidR="0017713A" w:rsidRPr="0017713A" w:rsidRDefault="004E3C92" w:rsidP="008B550B">
      <w:pPr>
        <w:pStyle w:val="Unix"/>
      </w:pPr>
      <w:r>
        <w:t>0: jdbc:hive2://hadoop-m1:10000/&gt;</w:t>
      </w:r>
    </w:p>
    <w:p w14:paraId="243F7A71" w14:textId="77777777" w:rsidR="006B48EA" w:rsidRDefault="006B48EA" w:rsidP="000E5536">
      <w:pPr>
        <w:pStyle w:val="Heading6"/>
      </w:pPr>
      <w:r>
        <w:t>Errors</w:t>
      </w:r>
    </w:p>
    <w:p w14:paraId="32490649" w14:textId="77777777" w:rsidR="006B48EA" w:rsidRDefault="006B48EA" w:rsidP="000E5536">
      <w:pPr>
        <w:pStyle w:val="Heading7"/>
      </w:pPr>
      <w:r>
        <w:t>Execution</w:t>
      </w:r>
    </w:p>
    <w:p w14:paraId="3682F211" w14:textId="77777777" w:rsidR="006B48EA" w:rsidRPr="006B48EA" w:rsidRDefault="006B48EA" w:rsidP="008B6883">
      <w:pPr>
        <w:pStyle w:val="BodyText2"/>
      </w:pPr>
      <w:r>
        <w:t>-101 errors are usually file related, i.e. unable to find files or write files etc.</w:t>
      </w:r>
    </w:p>
    <w:p w14:paraId="588D3DF5" w14:textId="77777777" w:rsidR="00A23BD1" w:rsidRDefault="00A23BD1" w:rsidP="000E5536">
      <w:pPr>
        <w:pStyle w:val="Heading6"/>
      </w:pPr>
      <w:r>
        <w:t>Weird stuff</w:t>
      </w:r>
    </w:p>
    <w:p w14:paraId="3D8EBA4B" w14:textId="7777777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78DA45E" w14:textId="77777777" w:rsidR="0063601F" w:rsidRDefault="0063601F" w:rsidP="000E5536">
      <w:pPr>
        <w:pStyle w:val="Heading5"/>
      </w:pPr>
      <w:r>
        <w:t>HDFS</w:t>
      </w:r>
    </w:p>
    <w:p w14:paraId="7FE76ACF" w14:textId="77777777" w:rsidR="0063601F" w:rsidRDefault="0063601F" w:rsidP="008B6883">
      <w:pPr>
        <w:pStyle w:val="BodyText2"/>
      </w:pPr>
      <w:r>
        <w:t>The Hadoop File system is accessed (</w:t>
      </w:r>
      <w:hyperlink r:id="rId1070" w:history="1">
        <w:r w:rsidRPr="00063BAD">
          <w:rPr>
            <w:rStyle w:val="Hyperlink"/>
          </w:rPr>
          <w:t>HDFS</w:t>
        </w:r>
      </w:hyperlink>
      <w:r>
        <w:t xml:space="preserve"> docs) using the Hadoop File System shell (see </w:t>
      </w:r>
      <w:hyperlink r:id="rId1071" w:history="1">
        <w:r w:rsidRPr="00A708D7">
          <w:rPr>
            <w:rStyle w:val="Hyperlink"/>
          </w:rPr>
          <w:t>here</w:t>
        </w:r>
      </w:hyperlink>
      <w:r>
        <w:t xml:space="preserve"> for docs). The help from Yahoo talks about hadoop dfs but this has been deprecated.</w:t>
      </w:r>
    </w:p>
    <w:p w14:paraId="6BF97E08" w14:textId="77777777" w:rsidR="0063601F" w:rsidRDefault="0063601F" w:rsidP="008B550B">
      <w:pPr>
        <w:pStyle w:val="Unix"/>
      </w:pPr>
      <w:r>
        <w:t>$ hadoop fs –ls</w:t>
      </w:r>
      <w:r>
        <w:tab/>
        <w:t>- list files in the current directory</w:t>
      </w:r>
    </w:p>
    <w:p w14:paraId="5D64FC67" w14:textId="77777777" w:rsidR="0063601F" w:rsidRDefault="0063601F" w:rsidP="008B550B">
      <w:pPr>
        <w:pStyle w:val="Unix"/>
      </w:pPr>
      <w:r>
        <w:t>$ hadoop fs –ls</w:t>
      </w:r>
      <w:r w:rsidRPr="00A362DA">
        <w:t xml:space="preserve"> /</w:t>
      </w:r>
      <w:r>
        <w:tab/>
        <w:t>- list directories in the current directory</w:t>
      </w:r>
    </w:p>
    <w:p w14:paraId="0633F33B" w14:textId="77777777" w:rsidR="0063601F" w:rsidRDefault="0063601F" w:rsidP="008B550B">
      <w:pPr>
        <w:pStyle w:val="Unix"/>
      </w:pPr>
      <w:r>
        <w:t>$ hadoop fs –ls -R</w:t>
      </w:r>
      <w:r>
        <w:tab/>
        <w:t>- list all files in the current directory (recursively)</w:t>
      </w:r>
    </w:p>
    <w:p w14:paraId="1206E2EC" w14:textId="77777777" w:rsidR="0063601F" w:rsidRDefault="0063601F" w:rsidP="008B550B">
      <w:pPr>
        <w:pStyle w:val="Unix"/>
      </w:pPr>
      <w:r>
        <w:t>$ hadoop fs –lsr</w:t>
      </w:r>
      <w:r>
        <w:tab/>
        <w:t>- list all files in the current directory (recursively)</w:t>
      </w:r>
    </w:p>
    <w:p w14:paraId="2D3C2BF6" w14:textId="77777777" w:rsidR="0063601F" w:rsidRDefault="0063601F" w:rsidP="008B550B">
      <w:pPr>
        <w:pStyle w:val="Unix"/>
      </w:pPr>
      <w:r>
        <w:t>$ hadoop fs -rm -r test_species_csv_files/</w:t>
      </w:r>
      <w:r>
        <w:tab/>
        <w:t>- delete all files in a directory and the directory</w:t>
      </w:r>
    </w:p>
    <w:p w14:paraId="786F46FE"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60037B2D" w14:textId="77777777" w:rsidR="0063601F" w:rsidRDefault="0063601F" w:rsidP="008B550B">
      <w:pPr>
        <w:pStyle w:val="Unix"/>
      </w:pPr>
      <w:r>
        <w:t>$ hadoop fs –touchz mapper.py</w:t>
      </w:r>
      <w:r>
        <w:tab/>
        <w:t>- creates a new file of zero length</w:t>
      </w:r>
    </w:p>
    <w:p w14:paraId="009965C3" w14:textId="77777777" w:rsidR="0063601F" w:rsidRDefault="0063601F" w:rsidP="000E5536">
      <w:pPr>
        <w:pStyle w:val="BodyText"/>
      </w:pPr>
      <w:r>
        <w:t>In all cases if no specific directory is appended to fs, then the Hadoop Home directory is assumed (in our case /user/dopa)</w:t>
      </w:r>
    </w:p>
    <w:p w14:paraId="17E19959" w14:textId="77777777" w:rsidR="0063601F" w:rsidRDefault="0063601F" w:rsidP="000E5536">
      <w:pPr>
        <w:pStyle w:val="BodyText"/>
      </w:pPr>
      <w:r>
        <w:t xml:space="preserve">Yahoo </w:t>
      </w:r>
      <w:r w:rsidRPr="009F0492">
        <w:t>documentation</w:t>
      </w:r>
      <w:r>
        <w:t xml:space="preserve"> for HDFS and interacting with it is great (see </w:t>
      </w:r>
      <w:hyperlink r:id="rId1072" w:history="1">
        <w:r w:rsidRPr="00E95741">
          <w:rPr>
            <w:rStyle w:val="Hyperlink"/>
          </w:rPr>
          <w:t>here</w:t>
        </w:r>
      </w:hyperlink>
      <w:r>
        <w:t>).</w:t>
      </w:r>
    </w:p>
    <w:p w14:paraId="44C4A4F4" w14:textId="77777777" w:rsidR="0063601F" w:rsidRDefault="0063601F" w:rsidP="008B6883">
      <w:pPr>
        <w:pStyle w:val="BodyText2"/>
      </w:pPr>
      <w:r>
        <w:t xml:space="preserve">Useful points: </w:t>
      </w:r>
    </w:p>
    <w:p w14:paraId="46F8FDC5" w14:textId="77777777" w:rsidR="0063601F" w:rsidRDefault="0063601F" w:rsidP="000E5536">
      <w:pPr>
        <w:pStyle w:val="BodyText"/>
      </w:pPr>
      <w:r>
        <w:t>‘..</w:t>
      </w:r>
      <w:r w:rsidRPr="009E4E81">
        <w:t>HDFS runs in a separate namespace, isolated from the contents of your local files</w:t>
      </w:r>
      <w:r>
        <w:t>..’</w:t>
      </w:r>
    </w:p>
    <w:p w14:paraId="592C378C" w14:textId="77777777" w:rsidR="0063601F" w:rsidRPr="00D6643B" w:rsidRDefault="0063601F" w:rsidP="000E5536">
      <w:pPr>
        <w:pStyle w:val="BodyText"/>
      </w:pPr>
      <w:r>
        <w:t>‘</w:t>
      </w:r>
      <w:hyperlink r:id="rId1073"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105BCC8E" w14:textId="77777777" w:rsidR="0063601F" w:rsidRDefault="0063601F" w:rsidP="000E5536">
      <w:pPr>
        <w:pStyle w:val="Heading6"/>
      </w:pPr>
      <w:r>
        <w:t>File Organisation</w:t>
      </w:r>
    </w:p>
    <w:p w14:paraId="2CC31D22" w14:textId="77777777" w:rsidR="0063601F" w:rsidRDefault="0063601F" w:rsidP="008B6883">
      <w:pPr>
        <w:pStyle w:val="BodyText2"/>
      </w:pPr>
      <w:r>
        <w:t>Lars has created the following structure on hadoop-m2:</w:t>
      </w:r>
    </w:p>
    <w:p w14:paraId="54416802" w14:textId="77777777" w:rsidR="0063601F" w:rsidRDefault="0063601F" w:rsidP="008B6883">
      <w:pPr>
        <w:pStyle w:val="BodyText2"/>
      </w:pPr>
      <w:r>
        <w:t>/jrc</w:t>
      </w:r>
    </w:p>
    <w:p w14:paraId="6C3FF994" w14:textId="77777777" w:rsidR="0063601F" w:rsidRDefault="0063601F" w:rsidP="008B6883">
      <w:pPr>
        <w:pStyle w:val="BodyText2"/>
      </w:pPr>
      <w:r>
        <w:tab/>
        <w:t>/data   -where the data files go, e.g. avro files</w:t>
      </w:r>
    </w:p>
    <w:p w14:paraId="6D568F56" w14:textId="77777777" w:rsidR="0063601F" w:rsidRPr="00EA6B8D" w:rsidRDefault="0063601F" w:rsidP="008B6883">
      <w:pPr>
        <w:pStyle w:val="BodyText2"/>
      </w:pPr>
      <w:r>
        <w:tab/>
        <w:t>/schema   -where the Avro schemas go</w:t>
      </w:r>
    </w:p>
    <w:p w14:paraId="2CC5B7BA" w14:textId="77777777" w:rsidR="0063601F" w:rsidRDefault="0063601F" w:rsidP="000E5536">
      <w:pPr>
        <w:pStyle w:val="Heading6"/>
      </w:pPr>
      <w:r>
        <w:t>NameNode UI</w:t>
      </w:r>
    </w:p>
    <w:p w14:paraId="38261A2F" w14:textId="77777777" w:rsidR="0063601F" w:rsidRPr="002B1686" w:rsidRDefault="0063601F" w:rsidP="008B6883">
      <w:pPr>
        <w:pStyle w:val="BodyText2"/>
      </w:pPr>
      <w:r>
        <w:lastRenderedPageBreak/>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28C75F15" w14:textId="77777777" w:rsidR="0063601F" w:rsidRDefault="0063601F" w:rsidP="000E5536">
      <w:pPr>
        <w:pStyle w:val="Heading6"/>
      </w:pPr>
      <w:r>
        <w:t>User management</w:t>
      </w:r>
    </w:p>
    <w:p w14:paraId="03977296" w14:textId="77777777" w:rsidR="0063601F" w:rsidRPr="00A91A6C" w:rsidRDefault="0063601F" w:rsidP="008B6883">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6413A2AE" w14:textId="77777777" w:rsidR="0063601F" w:rsidRDefault="0063601F" w:rsidP="000E5536">
      <w:pPr>
        <w:pStyle w:val="Heading6"/>
      </w:pPr>
      <w:r>
        <w:t>Working with files in HDFS</w:t>
      </w:r>
    </w:p>
    <w:p w14:paraId="6054E445" w14:textId="77777777" w:rsidR="0063601F" w:rsidRDefault="0063601F" w:rsidP="000E5536">
      <w:pPr>
        <w:pStyle w:val="Heading7"/>
      </w:pPr>
      <w:r>
        <w:t>Flume</w:t>
      </w:r>
    </w:p>
    <w:p w14:paraId="33C61CF5" w14:textId="77777777" w:rsidR="0063601F" w:rsidRPr="005179F5" w:rsidRDefault="0063601F" w:rsidP="008B6883">
      <w:pPr>
        <w:pStyle w:val="BodyText2"/>
      </w:pPr>
      <w:r>
        <w:t>You can also load data into Hadoop using Flume and it will load the data and aggregate if needed.</w:t>
      </w:r>
    </w:p>
    <w:p w14:paraId="5251C070" w14:textId="77777777" w:rsidR="0063601F" w:rsidRDefault="0063601F" w:rsidP="000E5536">
      <w:pPr>
        <w:pStyle w:val="Heading7"/>
      </w:pPr>
      <w:r>
        <w:t>HDFS API</w:t>
      </w:r>
    </w:p>
    <w:p w14:paraId="255075EF" w14:textId="77777777"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74" w:history="1">
        <w:r w:rsidRPr="00CB45C1">
          <w:rPr>
            <w:rStyle w:val="Hyperlink"/>
          </w:rPr>
          <w:t>Pydoop</w:t>
        </w:r>
      </w:hyperlink>
      <w:r>
        <w:t xml:space="preserve"> – it is also on </w:t>
      </w:r>
      <w:hyperlink r:id="rId1075" w:history="1">
        <w:r w:rsidRPr="00964758">
          <w:rPr>
            <w:rStyle w:val="Hyperlink"/>
          </w:rPr>
          <w:t>Github</w:t>
        </w:r>
      </w:hyperlink>
      <w:r>
        <w:t>.</w:t>
      </w:r>
    </w:p>
    <w:p w14:paraId="1AC92539" w14:textId="77777777" w:rsidR="0063601F" w:rsidRDefault="0063601F" w:rsidP="000E5536">
      <w:pPr>
        <w:pStyle w:val="Heading7"/>
      </w:pPr>
      <w:r>
        <w:t>Using the Hadoop Shell</w:t>
      </w:r>
    </w:p>
    <w:p w14:paraId="31A5B58E" w14:textId="77777777" w:rsidR="00C23A64" w:rsidRDefault="00C23A64" w:rsidP="000E5536">
      <w:pPr>
        <w:pStyle w:val="Heading8"/>
      </w:pPr>
      <w:r>
        <w:t>Changing the current user</w:t>
      </w:r>
    </w:p>
    <w:p w14:paraId="3D32C4C1" w14:textId="77777777" w:rsidR="00C23A64" w:rsidRDefault="00C23A64" w:rsidP="008B6883">
      <w:pPr>
        <w:pStyle w:val="BodyText2"/>
      </w:pPr>
      <w:r>
        <w:t>You can change the current user by using the following:</w:t>
      </w:r>
    </w:p>
    <w:p w14:paraId="5FB2F47B" w14:textId="77777777" w:rsidR="00C23A64" w:rsidRDefault="00C23A64" w:rsidP="008B550B">
      <w:pPr>
        <w:pStyle w:val="Unix"/>
      </w:pPr>
      <w:r>
        <w:t>export HADOOP_USER_NAME=hdfs</w:t>
      </w:r>
    </w:p>
    <w:p w14:paraId="6F5A00C0" w14:textId="7777777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6ADBBF6E" w14:textId="77777777" w:rsidR="00C23A64" w:rsidRDefault="00C23A64" w:rsidP="008B550B">
      <w:pPr>
        <w:pStyle w:val="Unix"/>
      </w:pPr>
      <w:r>
        <w:t>unset HADOOP_USER_NAME</w:t>
      </w:r>
    </w:p>
    <w:p w14:paraId="0B4BDE91" w14:textId="77777777" w:rsidR="003362B0" w:rsidRDefault="003362B0" w:rsidP="008B6883">
      <w:pPr>
        <w:pStyle w:val="BodyText2"/>
      </w:pPr>
      <w:r>
        <w:t>And you can check it with:</w:t>
      </w:r>
    </w:p>
    <w:p w14:paraId="78A62109" w14:textId="77777777" w:rsidR="003362B0" w:rsidRPr="00C23A64" w:rsidRDefault="003362B0" w:rsidP="008B550B">
      <w:pPr>
        <w:pStyle w:val="Unix"/>
      </w:pPr>
      <w:r w:rsidRPr="003362B0">
        <w:t>echo $HADOOP_USER_NAME</w:t>
      </w:r>
    </w:p>
    <w:p w14:paraId="184E5799" w14:textId="77777777" w:rsidR="0063601F" w:rsidRPr="003376F1" w:rsidRDefault="0063601F" w:rsidP="000E5536">
      <w:pPr>
        <w:pStyle w:val="Heading8"/>
      </w:pPr>
      <w:r>
        <w:t>Loading</w:t>
      </w:r>
    </w:p>
    <w:p w14:paraId="10834FD8" w14:textId="77777777" w:rsidR="0063601F" w:rsidRDefault="0063601F" w:rsidP="008B6883">
      <w:pPr>
        <w:pStyle w:val="BodyText2"/>
      </w:pPr>
      <w:r>
        <w:t>To load files into HDFS, copy them from your local file system to hdfs (in this case a csv file called simply 139):</w:t>
      </w:r>
    </w:p>
    <w:p w14:paraId="189ABAFB" w14:textId="77777777" w:rsidR="0063601F" w:rsidRPr="00493373" w:rsidRDefault="0063601F" w:rsidP="008B550B">
      <w:pPr>
        <w:pStyle w:val="Code"/>
      </w:pPr>
      <w:r w:rsidRPr="00493373">
        <w:t>[dopa@h05-nn01 ~]$ ls</w:t>
      </w:r>
    </w:p>
    <w:p w14:paraId="0303FACA" w14:textId="77777777" w:rsidR="0063601F" w:rsidRPr="00493373" w:rsidRDefault="0063601F" w:rsidP="008B550B">
      <w:pPr>
        <w:pStyle w:val="Code"/>
      </w:pPr>
      <w:r w:rsidRPr="00493373">
        <w:t>139  compiled  test  test_species_csv_files  wordcount.jar  WordCount.java  wordcountMM.jar</w:t>
      </w:r>
    </w:p>
    <w:p w14:paraId="4AB8D56C" w14:textId="77777777" w:rsidR="0063601F" w:rsidRPr="00493373" w:rsidRDefault="0063601F" w:rsidP="008B550B">
      <w:pPr>
        <w:pStyle w:val="Code"/>
      </w:pPr>
      <w:r w:rsidRPr="00493373">
        <w:t>[dopa@h05-nn01 ~]$ hadoop fs -put 139</w:t>
      </w:r>
    </w:p>
    <w:p w14:paraId="2FE0795D" w14:textId="77777777" w:rsidR="0063601F" w:rsidRPr="00493373" w:rsidRDefault="0063601F" w:rsidP="008B550B">
      <w:pPr>
        <w:pStyle w:val="Code"/>
      </w:pPr>
      <w:r w:rsidRPr="00493373">
        <w:t>[dopa@h05-nn01 ~]$ hadoop fs -ls</w:t>
      </w:r>
    </w:p>
    <w:p w14:paraId="519CA932" w14:textId="77777777" w:rsidR="0063601F" w:rsidRPr="00493373" w:rsidRDefault="0063601F" w:rsidP="008B550B">
      <w:pPr>
        <w:pStyle w:val="Code"/>
      </w:pPr>
      <w:r w:rsidRPr="00493373">
        <w:t>Found 6 items</w:t>
      </w:r>
    </w:p>
    <w:p w14:paraId="0213B6CA" w14:textId="77777777" w:rsidR="0063601F" w:rsidRPr="00493373" w:rsidRDefault="0063601F" w:rsidP="008B550B">
      <w:pPr>
        <w:pStyle w:val="Code"/>
      </w:pPr>
      <w:r w:rsidRPr="00493373">
        <w:t>drwx------   - dopa supergroup          0 2013-02-01 11:33 .staging</w:t>
      </w:r>
    </w:p>
    <w:p w14:paraId="49580BC5" w14:textId="77777777" w:rsidR="0063601F" w:rsidRPr="00493373" w:rsidRDefault="0063601F" w:rsidP="008B550B">
      <w:pPr>
        <w:pStyle w:val="Code"/>
      </w:pPr>
      <w:r w:rsidRPr="00493373">
        <w:t>-rw-r--r--   3 dopa supergroup    4141116 2013-02-01 15:11 139</w:t>
      </w:r>
    </w:p>
    <w:p w14:paraId="51C85ABC" w14:textId="77777777" w:rsidR="0063601F" w:rsidRPr="00493373" w:rsidRDefault="0063601F" w:rsidP="008B550B">
      <w:pPr>
        <w:pStyle w:val="Code"/>
      </w:pPr>
      <w:r w:rsidRPr="00493373">
        <w:t>-rw-r--r--   3 dopa supergroup    1573078 2013-01-25 11:02 4300.txt</w:t>
      </w:r>
    </w:p>
    <w:p w14:paraId="0E4DCACC" w14:textId="77777777" w:rsidR="0063601F" w:rsidRPr="00493373" w:rsidRDefault="0063601F" w:rsidP="008B550B">
      <w:pPr>
        <w:pStyle w:val="Code"/>
      </w:pPr>
      <w:r w:rsidRPr="00493373">
        <w:t>drwxr-xr-x   - dopa supergroup          0 2013-01-28 11:53 input</w:t>
      </w:r>
    </w:p>
    <w:p w14:paraId="5969A82F" w14:textId="77777777" w:rsidR="0063601F" w:rsidRPr="00493373" w:rsidRDefault="0063601F" w:rsidP="008B550B">
      <w:pPr>
        <w:pStyle w:val="Code"/>
      </w:pPr>
      <w:r w:rsidRPr="00493373">
        <w:t>drwxr-xr-x   - dopa supergroup          0 2013-01-28 11:54 output</w:t>
      </w:r>
    </w:p>
    <w:p w14:paraId="4565F621" w14:textId="77777777" w:rsidR="0063601F" w:rsidRDefault="0063601F" w:rsidP="008B550B">
      <w:pPr>
        <w:pStyle w:val="Code"/>
      </w:pPr>
      <w:r w:rsidRPr="00493373">
        <w:t>-rw-r--r--   3 dopa supergroup       3169 2013-01-28 11:40 wordcount.jar</w:t>
      </w:r>
    </w:p>
    <w:p w14:paraId="73A02EC5"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76" w:anchor="copying" w:history="1">
        <w:r w:rsidRPr="00441854">
          <w:rPr>
            <w:rStyle w:val="Hyperlink"/>
          </w:rPr>
          <w:t>distcp</w:t>
        </w:r>
      </w:hyperlink>
      <w:r>
        <w:t xml:space="preserve"> to help:</w:t>
      </w:r>
    </w:p>
    <w:p w14:paraId="632F3326" w14:textId="77777777" w:rsidR="0063601F" w:rsidRDefault="0063601F" w:rsidP="008B550B">
      <w:pPr>
        <w:pStyle w:val="Code"/>
      </w:pPr>
      <w:r w:rsidRPr="00FC5565">
        <w:t>$ hadoop fs -put test_species_csv_files/* /user/dopa</w:t>
      </w:r>
    </w:p>
    <w:p w14:paraId="24CA351D" w14:textId="77777777" w:rsidR="0063601F" w:rsidRDefault="0063601F" w:rsidP="008B550B">
      <w:pPr>
        <w:pStyle w:val="Code"/>
      </w:pPr>
      <w:r>
        <w:t>$ hadoop fs –put gutenberg/* gutenberg/</w:t>
      </w:r>
    </w:p>
    <w:p w14:paraId="7C645A1F" w14:textId="77777777" w:rsidR="0063601F" w:rsidRDefault="0063601F" w:rsidP="008B6883">
      <w:pPr>
        <w:pStyle w:val="BodyText2"/>
      </w:pPr>
      <w:r>
        <w:t>To view the contents of files:</w:t>
      </w:r>
    </w:p>
    <w:p w14:paraId="30E24722" w14:textId="77777777" w:rsidR="0063601F" w:rsidRDefault="0063601F" w:rsidP="008B550B">
      <w:pPr>
        <w:pStyle w:val="Code"/>
      </w:pPr>
      <w:r w:rsidRPr="004D5836">
        <w:t xml:space="preserve"> [dopa@hadoop-h05 ~]$ hadoop fs -cat input/139</w:t>
      </w:r>
    </w:p>
    <w:p w14:paraId="73CF9E2B" w14:textId="77777777" w:rsidR="0063601F" w:rsidRDefault="0063601F" w:rsidP="008B6883">
      <w:pPr>
        <w:pStyle w:val="BodyText2"/>
      </w:pPr>
      <w:r>
        <w:t>You could schedule shell tasks as cron jobs to load data in automatically.</w:t>
      </w:r>
    </w:p>
    <w:p w14:paraId="7EF3C803" w14:textId="77777777" w:rsidR="0063601F" w:rsidRDefault="0063601F" w:rsidP="008B6883">
      <w:pPr>
        <w:pStyle w:val="BodyText2"/>
      </w:pPr>
      <w:r>
        <w:t>Completed this for the live cluster moving 42 files into home/dopa/tmp then into the Hadoop input folder:</w:t>
      </w:r>
    </w:p>
    <w:p w14:paraId="694D069C" w14:textId="77777777" w:rsidR="0063601F" w:rsidRDefault="0063601F" w:rsidP="008B550B">
      <w:pPr>
        <w:pStyle w:val="Code"/>
      </w:pPr>
      <w:r w:rsidRPr="00C70C63">
        <w:t>[dopa@hadoop-h05 ~]</w:t>
      </w:r>
      <w:r w:rsidRPr="00FC5565">
        <w:t>$ hadoo</w:t>
      </w:r>
      <w:r>
        <w:t>p fs -put tmp</w:t>
      </w:r>
      <w:r w:rsidRPr="00FC5565">
        <w:t>/* /user/dopa</w:t>
      </w:r>
      <w:r>
        <w:t>/input</w:t>
      </w:r>
    </w:p>
    <w:p w14:paraId="4B0381B0" w14:textId="77777777" w:rsidR="0063601F" w:rsidRDefault="0063601F" w:rsidP="008B550B">
      <w:pPr>
        <w:pStyle w:val="Code"/>
      </w:pPr>
      <w:r w:rsidRPr="00C70C63">
        <w:t>[dopa@hadoop-h05 ~]</w:t>
      </w:r>
      <w:r w:rsidRPr="00FC5565">
        <w:t>$ hadoo</w:t>
      </w:r>
      <w:r>
        <w:t>p fs -rm input/4300.txt</w:t>
      </w:r>
    </w:p>
    <w:p w14:paraId="60930FCE" w14:textId="77777777" w:rsidR="0063601F" w:rsidRDefault="0063601F" w:rsidP="008B550B">
      <w:pPr>
        <w:pStyle w:val="Code"/>
      </w:pPr>
      <w:r w:rsidRPr="00C70C63">
        <w:lastRenderedPageBreak/>
        <w:t>[dopa@hadoop-h05 ~]$ hadoop fs -ls input</w:t>
      </w:r>
    </w:p>
    <w:p w14:paraId="04D24DFF" w14:textId="77777777" w:rsidR="0063601F" w:rsidRDefault="0063601F" w:rsidP="008B6883">
      <w:pPr>
        <w:pStyle w:val="BodyText2"/>
      </w:pPr>
      <w:r>
        <w:t>To load multiple json files into the full cluster:</w:t>
      </w:r>
    </w:p>
    <w:p w14:paraId="1306E24B" w14:textId="77777777" w:rsidR="0063601F" w:rsidRDefault="0063601F" w:rsidP="008B550B">
      <w:pPr>
        <w:pStyle w:val="Code"/>
      </w:pPr>
      <w:r w:rsidRPr="002F748B">
        <w:t>[dopa@hadoop-sn ~]$ hadoop fs -put /home/dopa/data/json/species/* /user/hive/warehouse/species/</w:t>
      </w:r>
    </w:p>
    <w:p w14:paraId="0A2402A2" w14:textId="77777777" w:rsidR="004E477B" w:rsidRDefault="004E477B" w:rsidP="008B6883">
      <w:pPr>
        <w:pStyle w:val="BodyText2"/>
      </w:pPr>
      <w:r>
        <w:t>Loading the ESRI Jar files into hdfs:</w:t>
      </w:r>
    </w:p>
    <w:p w14:paraId="2285BAD9" w14:textId="77777777" w:rsidR="004E477B" w:rsidRDefault="004E477B" w:rsidP="008B550B">
      <w:pPr>
        <w:pStyle w:val="Unix"/>
      </w:pPr>
      <w:r>
        <w:t>[cottaan@hadoop-m2 jar_files]$ hadoop fs -put esri-geometry-api.jar /user/hive/jar_files</w:t>
      </w:r>
    </w:p>
    <w:p w14:paraId="7F5DE0EF" w14:textId="77777777" w:rsidR="004E477B" w:rsidRDefault="004E477B" w:rsidP="008B550B">
      <w:pPr>
        <w:pStyle w:val="Unix"/>
      </w:pPr>
      <w:r>
        <w:t>[cottaan@hadoop-m2 jar_files]$ hadoop fs -put spatial-sdk-hadoop.jar /user/hive/jar_files</w:t>
      </w:r>
    </w:p>
    <w:p w14:paraId="4F8B2350" w14:textId="77777777" w:rsidR="0063601F" w:rsidRDefault="0063601F" w:rsidP="000E5536">
      <w:pPr>
        <w:pStyle w:val="Heading8"/>
      </w:pPr>
      <w:r>
        <w:t>Deleting</w:t>
      </w:r>
    </w:p>
    <w:p w14:paraId="27D6A2E2" w14:textId="77777777" w:rsidR="0063601F" w:rsidRDefault="0063601F" w:rsidP="008B6883">
      <w:pPr>
        <w:pStyle w:val="BodyText2"/>
      </w:pPr>
      <w:r>
        <w:t>To delete multiple files in the HDFS shell:</w:t>
      </w:r>
    </w:p>
    <w:p w14:paraId="70338460" w14:textId="77777777" w:rsidR="0063601F" w:rsidRDefault="0063601F" w:rsidP="008B550B">
      <w:pPr>
        <w:pStyle w:val="Code"/>
      </w:pPr>
      <w:r w:rsidRPr="003376F1">
        <w:t xml:space="preserve"> [dopa@hadoop-sn ~]$ hadoop fs -rm -skipTrash /user/hive/warehouse/species/*</w:t>
      </w:r>
    </w:p>
    <w:p w14:paraId="036A53A2" w14:textId="77777777" w:rsidR="007903D4" w:rsidRDefault="007903D4" w:rsidP="000E5536">
      <w:pPr>
        <w:pStyle w:val="Heading8"/>
      </w:pPr>
      <w:r>
        <w:t>Changing owners</w:t>
      </w:r>
    </w:p>
    <w:p w14:paraId="211731F7" w14:textId="77777777" w:rsidR="007903D4" w:rsidRDefault="007903D4" w:rsidP="008B550B">
      <w:pPr>
        <w:pStyle w:val="Unix"/>
      </w:pPr>
      <w:r w:rsidRPr="007903D4">
        <w:t>[cottaan@hadoop-m2 ~]$ hadoop fs -chown admin /jrc/data/wdpa/wdpa_latest_14_10_14.avro</w:t>
      </w:r>
    </w:p>
    <w:p w14:paraId="11E4887B" w14:textId="77777777"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07548F8F" w14:textId="77777777"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52140F41" w14:textId="77777777" w:rsidR="009422DD" w:rsidRDefault="009422DD" w:rsidP="000E5536">
      <w:pPr>
        <w:pStyle w:val="Heading8"/>
      </w:pPr>
      <w:r>
        <w:t>Changing permissions</w:t>
      </w:r>
    </w:p>
    <w:p w14:paraId="669A1431" w14:textId="77777777" w:rsidR="009422DD" w:rsidRDefault="009422DD" w:rsidP="008B6883">
      <w:pPr>
        <w:pStyle w:val="BodyText2"/>
      </w:pPr>
      <w:r>
        <w:t xml:space="preserve">Use </w:t>
      </w:r>
      <w:hyperlink r:id="rId1077" w:anchor="chmod" w:history="1">
        <w:r w:rsidRPr="009422DD">
          <w:rPr>
            <w:rStyle w:val="Hyperlink"/>
          </w:rPr>
          <w:t>chmod</w:t>
        </w:r>
      </w:hyperlink>
      <w:r>
        <w:t xml:space="preserve"> e.g. Hadoop fs –chmod:</w:t>
      </w:r>
    </w:p>
    <w:p w14:paraId="40058500" w14:textId="77777777" w:rsidR="009422DD" w:rsidRDefault="009422DD" w:rsidP="008B550B">
      <w:pPr>
        <w:pStyle w:val="Unix"/>
      </w:pPr>
      <w:r w:rsidRPr="009422DD">
        <w:t>[cottaan@hadoop-m2 jar_files]$ hadoop fs -chmod 0777 /user/hive/jar_files/esri-geometry-api.jar</w:t>
      </w:r>
    </w:p>
    <w:p w14:paraId="2ECC2BBD" w14:textId="77777777" w:rsidR="009422DD" w:rsidRPr="009422DD" w:rsidRDefault="009422DD" w:rsidP="008B6883">
      <w:pPr>
        <w:pStyle w:val="BodyText2"/>
      </w:pPr>
      <w:r>
        <w:t>I had to change the permissions in WinSCP for the file.</w:t>
      </w:r>
    </w:p>
    <w:p w14:paraId="69B6CA39" w14:textId="77777777" w:rsidR="0063601F" w:rsidRDefault="0063601F" w:rsidP="000E5536">
      <w:pPr>
        <w:pStyle w:val="Heading7"/>
      </w:pPr>
      <w:r>
        <w:t>Using the ArcGIS Geoprocessing Tools For Hadoop</w:t>
      </w:r>
    </w:p>
    <w:p w14:paraId="2478E15F" w14:textId="77777777" w:rsidR="0063601F" w:rsidRDefault="0063601F" w:rsidP="008B6883">
      <w:pPr>
        <w:pStyle w:val="BodyText2"/>
      </w:pPr>
      <w:r>
        <w:t xml:space="preserve">You can use these to convert features to JSON for import into HDFS. </w:t>
      </w:r>
    </w:p>
    <w:p w14:paraId="4C6ACC3B" w14:textId="77777777" w:rsidR="0063601F" w:rsidRDefault="0063601F" w:rsidP="008B6883">
      <w:pPr>
        <w:pStyle w:val="BodyText2"/>
      </w:pPr>
      <w:r>
        <w:t xml:space="preserve">Are available from </w:t>
      </w:r>
      <w:hyperlink r:id="rId1078"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3829E1A7" w14:textId="77777777" w:rsidR="0063601F" w:rsidRDefault="0063601F" w:rsidP="008B550B">
      <w:pPr>
        <w:pStyle w:val="Code"/>
      </w:pPr>
      <w:r w:rsidRPr="00103919">
        <w:t>C:\Users\cottaan&gt;easy_install webhdfs</w:t>
      </w:r>
    </w:p>
    <w:p w14:paraId="39C2A4ED" w14:textId="77777777" w:rsidR="0063601F" w:rsidRDefault="0063601F" w:rsidP="008B6883">
      <w:pPr>
        <w:pStyle w:val="BodyText2"/>
      </w:pPr>
      <w:r>
        <w:t>Reopening ArcGIS after installing webhdfs and trying again. Still not working. Installing requests:</w:t>
      </w:r>
    </w:p>
    <w:p w14:paraId="7B3DE918" w14:textId="77777777" w:rsidR="0063601F" w:rsidRDefault="0063601F" w:rsidP="008B550B">
      <w:pPr>
        <w:pStyle w:val="Code"/>
      </w:pPr>
      <w:r w:rsidRPr="000B1222">
        <w:t>pip install requests</w:t>
      </w:r>
    </w:p>
    <w:p w14:paraId="1124251F"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79" w:history="1">
        <w:r w:rsidRPr="00226953">
          <w:rPr>
            <w:rStyle w:val="Hyperlink"/>
          </w:rPr>
          <w:t>here</w:t>
        </w:r>
      </w:hyperlink>
      <w:r>
        <w:t>).</w:t>
      </w:r>
    </w:p>
    <w:p w14:paraId="32B0E337" w14:textId="77777777" w:rsidR="0063601F" w:rsidRDefault="0063601F" w:rsidP="008B6883">
      <w:pPr>
        <w:pStyle w:val="BodyText2"/>
      </w:pPr>
      <w:r>
        <w:t>There is a tool called ‘Copy to HDFS’ but it needs to be able to connect to the NameNode.</w:t>
      </w:r>
    </w:p>
    <w:p w14:paraId="47097D5C"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521B1E18"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755E593B" w14:textId="77777777" w:rsidR="0063601F" w:rsidRDefault="0063601F" w:rsidP="000E5536">
      <w:pPr>
        <w:pStyle w:val="Heading7"/>
      </w:pPr>
      <w:r>
        <w:t>Using Hue</w:t>
      </w:r>
    </w:p>
    <w:p w14:paraId="3F921675" w14:textId="77777777"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270A0A">
        <w:t>Importing files</w:t>
      </w:r>
      <w:r>
        <w:fldChar w:fldCharType="end"/>
      </w:r>
      <w:r>
        <w:t>.</w:t>
      </w:r>
    </w:p>
    <w:p w14:paraId="6274613E" w14:textId="77777777" w:rsidR="0063601F" w:rsidRDefault="0063601F" w:rsidP="000E5536">
      <w:pPr>
        <w:pStyle w:val="Heading7"/>
      </w:pPr>
      <w:r>
        <w:t>Using WebHDFS</w:t>
      </w:r>
    </w:p>
    <w:p w14:paraId="25C36017" w14:textId="77777777" w:rsidR="0063601F" w:rsidRDefault="0063601F" w:rsidP="008B6883">
      <w:pPr>
        <w:pStyle w:val="BodyText2"/>
      </w:pPr>
      <w:r>
        <w:t>There is a Python wrapper (that is included in the Geoprocessing Tools for Hadoop) called WebHDFS:</w:t>
      </w:r>
    </w:p>
    <w:p w14:paraId="534A20A8" w14:textId="77777777" w:rsidR="0063601F" w:rsidRDefault="0063601F" w:rsidP="008B550B">
      <w:pPr>
        <w:pStyle w:val="Code"/>
      </w:pPr>
      <w:r w:rsidRPr="00987D81">
        <w:t>&gt;&gt;&gt; webhdfs_host = "hadoop-m1"</w:t>
      </w:r>
    </w:p>
    <w:p w14:paraId="5DD39FC0" w14:textId="77777777" w:rsidR="0063601F" w:rsidRDefault="0063601F" w:rsidP="008B550B">
      <w:pPr>
        <w:pStyle w:val="Code"/>
      </w:pPr>
      <w:r w:rsidRPr="00987D81">
        <w:t>&gt;&gt;&gt; wh = WebHDFS(webhdfs_host, webhdfs_port, webhdfs_user</w:t>
      </w:r>
      <w:r>
        <w:t>)</w:t>
      </w:r>
    </w:p>
    <w:p w14:paraId="1AA476F9" w14:textId="77777777" w:rsidR="0063601F" w:rsidRDefault="0063601F" w:rsidP="008B550B">
      <w:pPr>
        <w:pStyle w:val="Code"/>
      </w:pPr>
      <w:r w:rsidRPr="00987D81">
        <w:t>&gt;&gt;&gt; wh</w:t>
      </w:r>
      <w:r>
        <w:t>.getHomeDir()</w:t>
      </w:r>
    </w:p>
    <w:p w14:paraId="3274E95A"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4A28F2B1" w14:textId="77777777" w:rsidR="0063601F" w:rsidRDefault="0063601F" w:rsidP="008B6883">
      <w:pPr>
        <w:pStyle w:val="BodyText2"/>
      </w:pPr>
      <w:r>
        <w:lastRenderedPageBreak/>
        <w:t>This is because you are not connecting using the ssh method. If you do it in Firefox, the following call works:</w:t>
      </w:r>
    </w:p>
    <w:p w14:paraId="1FF357B4" w14:textId="77777777" w:rsidR="0063601F" w:rsidRDefault="000D5C35" w:rsidP="008B550B">
      <w:pPr>
        <w:pStyle w:val="Code"/>
        <w:rPr>
          <w:rStyle w:val="Hyperlink"/>
        </w:rPr>
      </w:pPr>
      <w:hyperlink r:id="rId1080" w:history="1">
        <w:r w:rsidR="0063601F" w:rsidRPr="00DB27B0">
          <w:rPr>
            <w:rStyle w:val="Hyperlink"/>
          </w:rPr>
          <w:t>http://hadoop-m1:50070/webhdfs/v1/user/hive/warehouse/wdpa?op=LISTSTATUS</w:t>
        </w:r>
      </w:hyperlink>
    </w:p>
    <w:p w14:paraId="55786157" w14:textId="77777777" w:rsidR="00A5203B" w:rsidRDefault="000D5C35" w:rsidP="008B550B">
      <w:pPr>
        <w:pStyle w:val="Code"/>
      </w:pPr>
      <w:hyperlink r:id="rId1081" w:history="1">
        <w:r w:rsidR="00A5203B" w:rsidRPr="00795200">
          <w:rPr>
            <w:rStyle w:val="Hyperlink"/>
          </w:rPr>
          <w:t>http://hadoop-m1:50070/webhdfs/v1/user/hive/warehouse/tmp.db/st_geometry_data?op=LISTSTATUS</w:t>
        </w:r>
      </w:hyperlink>
      <w:r w:rsidR="00A5203B">
        <w:t xml:space="preserve"> </w:t>
      </w:r>
    </w:p>
    <w:p w14:paraId="063B355A" w14:textId="77777777" w:rsidR="00C234EE" w:rsidRDefault="00C234EE" w:rsidP="008B6883">
      <w:pPr>
        <w:pStyle w:val="BodyText2"/>
      </w:pPr>
      <w:r>
        <w:t>On 23/06/2016</w:t>
      </w:r>
      <w:r w:rsidR="00A420B0">
        <w:t>:</w:t>
      </w:r>
    </w:p>
    <w:p w14:paraId="287A8301" w14:textId="77777777" w:rsidR="00C234EE" w:rsidRDefault="000D5C35" w:rsidP="008B550B">
      <w:pPr>
        <w:pStyle w:val="Code"/>
      </w:pPr>
      <w:hyperlink r:id="rId1082" w:history="1">
        <w:r w:rsidR="00C234EE" w:rsidRPr="0021043D">
          <w:rPr>
            <w:rStyle w:val="Hyperlink"/>
          </w:rPr>
          <w:t>http://hadoop-m2:50070/webhdfs/v1/user/cottaan?op=LISTSTATUS</w:t>
        </w:r>
      </w:hyperlink>
      <w:r w:rsidR="00C234EE">
        <w:t xml:space="preserve"> </w:t>
      </w:r>
    </w:p>
    <w:p w14:paraId="7F0097E0" w14:textId="77777777" w:rsidR="0063601F" w:rsidRDefault="009778D7" w:rsidP="008B6883">
      <w:pPr>
        <w:pStyle w:val="BodyText2"/>
      </w:pPr>
      <w:r>
        <w:t>This does not work in Chrome as you are not connecting via SSH.</w:t>
      </w:r>
    </w:p>
    <w:p w14:paraId="54CF5666" w14:textId="77777777" w:rsidR="0063601F" w:rsidRDefault="0063601F" w:rsidP="000E5536">
      <w:pPr>
        <w:pStyle w:val="Heading5"/>
      </w:pPr>
      <w:r>
        <w:t>MapReduce</w:t>
      </w:r>
    </w:p>
    <w:p w14:paraId="313261CB" w14:textId="77777777" w:rsidR="0063601F" w:rsidRDefault="0063601F" w:rsidP="008B6883">
      <w:pPr>
        <w:pStyle w:val="BodyText2"/>
      </w:pPr>
      <w:bookmarkStart w:id="167" w:name="_Ref371950375"/>
      <w:r>
        <w:t xml:space="preserve">MapReduce is the Hadoop software framework for processing HDFS data. There is a tutorial </w:t>
      </w:r>
      <w:hyperlink r:id="rId1083" w:history="1">
        <w:r w:rsidRPr="00AC0DCD">
          <w:rPr>
            <w:rStyle w:val="Hyperlink"/>
          </w:rPr>
          <w:t>here</w:t>
        </w:r>
      </w:hyperlink>
      <w:r>
        <w:t xml:space="preserve">. How the actual MapReduce operations are actually carried out is documented </w:t>
      </w:r>
      <w:hyperlink r:id="rId1084" w:history="1">
        <w:r w:rsidRPr="00B913D7">
          <w:rPr>
            <w:rStyle w:val="Hyperlink"/>
          </w:rPr>
          <w:t>here</w:t>
        </w:r>
      </w:hyperlink>
      <w:r>
        <w:t>.</w:t>
      </w:r>
    </w:p>
    <w:p w14:paraId="74DE814F" w14:textId="77777777" w:rsidR="0063601F" w:rsidRDefault="0063601F" w:rsidP="000E5536">
      <w:pPr>
        <w:pStyle w:val="Heading6"/>
      </w:pPr>
      <w:r>
        <w:t>Streaming API</w:t>
      </w:r>
      <w:bookmarkEnd w:id="167"/>
    </w:p>
    <w:p w14:paraId="1713A85E" w14:textId="77777777" w:rsidR="0063601F" w:rsidRDefault="0063601F" w:rsidP="008B6883">
      <w:pPr>
        <w:pStyle w:val="BodyText2"/>
      </w:pPr>
      <w:r>
        <w:t>The Streaming API is to allow other technologies to run Map/Reduce jobs.</w:t>
      </w:r>
    </w:p>
    <w:p w14:paraId="682ECA94"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61E84F4" w14:textId="77777777" w:rsidR="0063601F" w:rsidRDefault="0063601F" w:rsidP="000E5536">
      <w:pPr>
        <w:pStyle w:val="ListBullet3"/>
      </w:pPr>
      <w:r>
        <w:t>Right click on the folder in Aptana Remote System view</w:t>
      </w:r>
    </w:p>
    <w:p w14:paraId="3BDF61C7" w14:textId="77777777" w:rsidR="0063601F" w:rsidRDefault="0063601F" w:rsidP="000E5536">
      <w:pPr>
        <w:pStyle w:val="ListBullet3"/>
      </w:pPr>
      <w:r>
        <w:t>Choose Create Remote Project</w:t>
      </w:r>
    </w:p>
    <w:p w14:paraId="03B6E0AB" w14:textId="77777777" w:rsidR="0063601F" w:rsidRDefault="0063601F" w:rsidP="000E5536">
      <w:pPr>
        <w:pStyle w:val="ListBullet3"/>
      </w:pPr>
      <w:r>
        <w:t>Then when you click on the PyDev view the remote files will be shown. These are actually cached locally.</w:t>
      </w:r>
    </w:p>
    <w:p w14:paraId="19D5BDA4" w14:textId="77777777" w:rsidR="0063601F" w:rsidRDefault="0063601F" w:rsidP="008B6883">
      <w:pPr>
        <w:pStyle w:val="BodyText2"/>
      </w:pPr>
      <w:r>
        <w:t xml:space="preserve">Then created the mapper.py file in Aptana (from the tutorial </w:t>
      </w:r>
      <w:hyperlink r:id="rId1085" w:history="1">
        <w:r w:rsidRPr="001D7979">
          <w:rPr>
            <w:rStyle w:val="Hyperlink"/>
          </w:rPr>
          <w:t>here</w:t>
        </w:r>
      </w:hyperlink>
      <w:r>
        <w:t>). Added execute file permissions:</w:t>
      </w:r>
    </w:p>
    <w:p w14:paraId="37D8F4ED" w14:textId="77777777" w:rsidR="0063601F" w:rsidRDefault="0063601F" w:rsidP="008B550B">
      <w:pPr>
        <w:pStyle w:val="Code"/>
      </w:pPr>
      <w:r>
        <w:t xml:space="preserve">chmod +x </w:t>
      </w:r>
      <w:r w:rsidRPr="001D7979">
        <w:t>mapper.py</w:t>
      </w:r>
    </w:p>
    <w:p w14:paraId="1938F25B" w14:textId="77777777" w:rsidR="0063601F" w:rsidRDefault="0063601F" w:rsidP="008B6883">
      <w:pPr>
        <w:pStyle w:val="BodyText2"/>
      </w:pPr>
      <w:r>
        <w:t>The filename will go green to indicate that it has execute permissions. Created the reducer.py file as well. You can test this by typing the following:</w:t>
      </w:r>
    </w:p>
    <w:p w14:paraId="38B640C3" w14:textId="77777777" w:rsidR="0063601F" w:rsidRDefault="0063601F" w:rsidP="008B550B">
      <w:pPr>
        <w:pStyle w:val="Code"/>
      </w:pPr>
      <w:r w:rsidRPr="00126DF3">
        <w:t>echo "foo foo quux labs foo bar quux" | python mapper.py</w:t>
      </w:r>
    </w:p>
    <w:p w14:paraId="42DF390E"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089C9B1E" w14:textId="77777777" w:rsidR="0063601F" w:rsidRDefault="0063601F" w:rsidP="008B550B">
      <w:pPr>
        <w:pStyle w:val="Code"/>
      </w:pPr>
      <w:r w:rsidRPr="00247E31">
        <w:t>echo "foo foo quux labs foo bar quux" | python mapper.py | sort -k1,1 | python reducer.py</w:t>
      </w:r>
    </w:p>
    <w:p w14:paraId="7AF776E2" w14:textId="77777777" w:rsidR="0063601F" w:rsidRDefault="0063601F" w:rsidP="008B6883">
      <w:pPr>
        <w:pStyle w:val="BodyText2"/>
      </w:pPr>
      <w:r>
        <w:t xml:space="preserve">The k1,1 means sort on key 1 and end on key 1 (see </w:t>
      </w:r>
      <w:hyperlink r:id="rId1086" w:anchor="Sort_on_multiple_fields" w:history="1">
        <w:r w:rsidRPr="00247E31">
          <w:rPr>
            <w:rStyle w:val="Hyperlink"/>
          </w:rPr>
          <w:t>here</w:t>
        </w:r>
      </w:hyperlink>
      <w:r>
        <w:t>). Downloaded the example input data and pasted it into 3 new files in Aptana.</w:t>
      </w:r>
    </w:p>
    <w:p w14:paraId="0298A3A8" w14:textId="77777777" w:rsidR="0063601F" w:rsidRDefault="0063601F" w:rsidP="008B6883">
      <w:pPr>
        <w:pStyle w:val="BodyText2"/>
      </w:pPr>
      <w:r>
        <w:t>Made a new directory in hdfs:</w:t>
      </w:r>
    </w:p>
    <w:p w14:paraId="34CB18B5" w14:textId="77777777" w:rsidR="0063601F" w:rsidRDefault="0063601F" w:rsidP="008B550B">
      <w:pPr>
        <w:pStyle w:val="Code"/>
      </w:pPr>
      <w:r w:rsidRPr="00327A2B">
        <w:t xml:space="preserve">[dopa@h05-nn01 ~]$ </w:t>
      </w:r>
      <w:r>
        <w:t>hadoop fs –mkdir gutenberg</w:t>
      </w:r>
    </w:p>
    <w:p w14:paraId="6E7FA5D4" w14:textId="77777777" w:rsidR="0063601F" w:rsidRDefault="0063601F" w:rsidP="008B550B">
      <w:pPr>
        <w:pStyle w:val="Code"/>
      </w:pPr>
      <w:r w:rsidRPr="00327A2B">
        <w:t>[dopa@h05-nn01 ~]$ hadoop fs -put gutenberg/* gutenberg/</w:t>
      </w:r>
    </w:p>
    <w:p w14:paraId="3209B133" w14:textId="77777777" w:rsidR="0063601F" w:rsidRDefault="0063601F" w:rsidP="008B550B">
      <w:pPr>
        <w:pStyle w:val="Code"/>
      </w:pPr>
      <w:r>
        <w:t>[dopa@h05-nn01 ~]$ hadoop fs -ls gutenberg/</w:t>
      </w:r>
    </w:p>
    <w:p w14:paraId="38DFBCAE" w14:textId="77777777" w:rsidR="0063601F" w:rsidRDefault="0063601F" w:rsidP="008B550B">
      <w:pPr>
        <w:pStyle w:val="Code"/>
      </w:pPr>
      <w:r>
        <w:t>Found 3 items</w:t>
      </w:r>
    </w:p>
    <w:p w14:paraId="7A56402A" w14:textId="77777777" w:rsidR="0063601F" w:rsidRDefault="0063601F" w:rsidP="008B550B">
      <w:pPr>
        <w:pStyle w:val="Code"/>
      </w:pPr>
      <w:r>
        <w:t>-rw-r--r--   3 dopa supergroup     674565 2013-02-05 16:03 gutenberg/pg20417.txt</w:t>
      </w:r>
    </w:p>
    <w:p w14:paraId="59E88D1B" w14:textId="77777777" w:rsidR="0063601F" w:rsidRDefault="0063601F" w:rsidP="008B550B">
      <w:pPr>
        <w:pStyle w:val="Code"/>
      </w:pPr>
      <w:r>
        <w:t>-rw-r--r--   3 dopa supergroup    1573145 2013-02-05 16:03 gutenberg/pg4300.txt</w:t>
      </w:r>
    </w:p>
    <w:p w14:paraId="497A3CC5" w14:textId="77777777" w:rsidR="0063601F" w:rsidRDefault="0063601F" w:rsidP="008B550B">
      <w:pPr>
        <w:pStyle w:val="Code"/>
      </w:pPr>
      <w:r>
        <w:t>-rw-r--r--   3 dopa supergroup    1423800 2013-02-05 16:03 gutenberg/pg5000.txt</w:t>
      </w:r>
    </w:p>
    <w:p w14:paraId="717A23FC" w14:textId="77777777" w:rsidR="0063601F" w:rsidRDefault="0063601F" w:rsidP="008B6883">
      <w:pPr>
        <w:pStyle w:val="BodyText2"/>
      </w:pPr>
      <w:r>
        <w:t>You don’t need to copy the mapper and reducer files over to hdfs! These are python files!!!!</w:t>
      </w:r>
    </w:p>
    <w:p w14:paraId="75C37341" w14:textId="77777777" w:rsidR="0063601F" w:rsidRDefault="0063601F" w:rsidP="008B6883">
      <w:pPr>
        <w:pStyle w:val="BodyText2"/>
      </w:pPr>
      <w:r>
        <w:t>Tried the following but got an error:</w:t>
      </w:r>
    </w:p>
    <w:p w14:paraId="6629766D"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FB13080" w14:textId="77777777" w:rsidR="0063601F" w:rsidRDefault="0063601F" w:rsidP="008B550B">
      <w:pPr>
        <w:pStyle w:val="Code"/>
      </w:pPr>
      <w:r>
        <w:t>Exception in thread "main" java.io.IOException: Error opening job jar: contrib/streaming/hadoop-*streaming*.jar</w:t>
      </w:r>
    </w:p>
    <w:p w14:paraId="2B9E96D6" w14:textId="77777777" w:rsidR="0063601F" w:rsidRDefault="0063601F" w:rsidP="008B550B">
      <w:pPr>
        <w:pStyle w:val="Code"/>
      </w:pPr>
      <w:r>
        <w:t xml:space="preserve">        at org.apache.hadoop.util.RunJar.main(RunJar.java:135)</w:t>
      </w:r>
    </w:p>
    <w:p w14:paraId="7E0D5EA3" w14:textId="77777777" w:rsidR="0063601F" w:rsidRDefault="0063601F" w:rsidP="008B550B">
      <w:pPr>
        <w:pStyle w:val="Code"/>
      </w:pPr>
      <w:r>
        <w:t>Caused by: java.util.zip.ZipException: error in opening zip file</w:t>
      </w:r>
    </w:p>
    <w:p w14:paraId="61F49DAE" w14:textId="77777777" w:rsidR="0063601F" w:rsidRDefault="0063601F" w:rsidP="008B550B">
      <w:pPr>
        <w:pStyle w:val="Code"/>
      </w:pPr>
      <w:r>
        <w:t xml:space="preserve">        at java.util.zip.ZipFile.open(Native Method)</w:t>
      </w:r>
    </w:p>
    <w:p w14:paraId="00520FD4" w14:textId="77777777" w:rsidR="0063601F" w:rsidRDefault="0063601F" w:rsidP="008B550B">
      <w:pPr>
        <w:pStyle w:val="Code"/>
      </w:pPr>
      <w:r>
        <w:t xml:space="preserve">        at java.util.zip.ZipFile.&lt;init&gt;(ZipFile.java:131)</w:t>
      </w:r>
    </w:p>
    <w:p w14:paraId="6735F5E8" w14:textId="77777777" w:rsidR="0063601F" w:rsidRDefault="0063601F" w:rsidP="008B550B">
      <w:pPr>
        <w:pStyle w:val="Code"/>
      </w:pPr>
      <w:r>
        <w:t xml:space="preserve">        at java.util.jar.JarFile.&lt;init&gt;(JarFile.java:150)</w:t>
      </w:r>
    </w:p>
    <w:p w14:paraId="1C27A079" w14:textId="77777777" w:rsidR="0063601F" w:rsidRDefault="0063601F" w:rsidP="008B550B">
      <w:pPr>
        <w:pStyle w:val="Code"/>
      </w:pPr>
      <w:r>
        <w:t xml:space="preserve">        at java.util.jar.JarFile.&lt;init&gt;(JarFile.java:87)</w:t>
      </w:r>
    </w:p>
    <w:p w14:paraId="374405FE" w14:textId="77777777" w:rsidR="0063601F" w:rsidRDefault="0063601F" w:rsidP="008B550B">
      <w:pPr>
        <w:pStyle w:val="Code"/>
      </w:pPr>
      <w:r>
        <w:t xml:space="preserve">        at org.apache.hadoop.util.RunJar.main(RunJar.java:133)</w:t>
      </w:r>
    </w:p>
    <w:p w14:paraId="47A6B86A" w14:textId="77777777" w:rsidR="0063601F" w:rsidRDefault="0063601F" w:rsidP="008B6883">
      <w:pPr>
        <w:pStyle w:val="BodyText2"/>
      </w:pPr>
      <w:r>
        <w:t xml:space="preserve">The streaming jar file is here: </w:t>
      </w:r>
    </w:p>
    <w:p w14:paraId="61FD9DDC" w14:textId="77777777" w:rsidR="0063601F" w:rsidRDefault="0063601F" w:rsidP="000E5536">
      <w:pPr>
        <w:pStyle w:val="BodyText"/>
      </w:pPr>
      <w:r>
        <w:t>../../</w:t>
      </w:r>
      <w:r w:rsidRPr="009711A2">
        <w:t>usr/lib/hadoop-0.20-mapreduce/contrib</w:t>
      </w:r>
      <w:r>
        <w:t>/streaming/</w:t>
      </w:r>
      <w:r w:rsidRPr="009711A2">
        <w:t>hadoop-streaming-2.0.0-mr1-cdh4.1.2.jar</w:t>
      </w:r>
    </w:p>
    <w:p w14:paraId="599DFB94"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1CC943DF" w14:textId="77777777" w:rsidR="0063601F" w:rsidRDefault="0063601F" w:rsidP="008B6883">
      <w:pPr>
        <w:pStyle w:val="BodyText2"/>
      </w:pPr>
      <w:r>
        <w:lastRenderedPageBreak/>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703D7316" w14:textId="77777777" w:rsidR="0063601F" w:rsidRPr="006B6A41" w:rsidRDefault="0063601F" w:rsidP="008B550B">
      <w:pPr>
        <w:pStyle w:val="Code"/>
      </w:pPr>
      <w:r w:rsidRPr="006B6A41">
        <w:t>import logging</w:t>
      </w:r>
    </w:p>
    <w:p w14:paraId="0075123A"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2648D8AB" w14:textId="77777777" w:rsidR="0063601F" w:rsidRDefault="0063601F" w:rsidP="008B550B">
      <w:pPr>
        <w:pStyle w:val="Code"/>
      </w:pPr>
      <w:r w:rsidRPr="006B6A41">
        <w:t>logging.debug("</w:t>
      </w:r>
      <w:r w:rsidRPr="006B6A41">
        <w:rPr>
          <w:u w:val="single"/>
        </w:rPr>
        <w:t>hi</w:t>
      </w:r>
      <w:r w:rsidRPr="006B6A41">
        <w:t>")</w:t>
      </w:r>
    </w:p>
    <w:p w14:paraId="53ACE84B" w14:textId="77777777" w:rsidR="0063601F" w:rsidRDefault="0063601F" w:rsidP="008B6883">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2B58783A"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7C09054F" w14:textId="77777777" w:rsidR="0063601F" w:rsidRDefault="0063601F" w:rsidP="008B6883">
      <w:pPr>
        <w:pStyle w:val="BodyText2"/>
      </w:pPr>
      <w:r>
        <w:t>This is the correct EOL:</w:t>
      </w:r>
    </w:p>
    <w:p w14:paraId="011DA967" w14:textId="77777777" w:rsidR="0063601F" w:rsidRDefault="0063601F" w:rsidP="008B6883">
      <w:pPr>
        <w:pStyle w:val="BodyText2"/>
      </w:pPr>
      <w:r>
        <w:rPr>
          <w:noProof/>
          <w:lang w:bidi="ar-SA"/>
        </w:rPr>
        <w:drawing>
          <wp:inline distT="0" distB="0" distL="0" distR="0" wp14:anchorId="6138F4ED" wp14:editId="61192381">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7">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69F89813" w14:textId="77777777" w:rsidR="0063601F" w:rsidRDefault="0063601F" w:rsidP="008B6883">
      <w:pPr>
        <w:pStyle w:val="BodyText2"/>
      </w:pPr>
      <w:r>
        <w:t>This is the one that fails:</w:t>
      </w:r>
    </w:p>
    <w:p w14:paraId="00EF11EF" w14:textId="77777777" w:rsidR="0063601F" w:rsidRDefault="0063601F" w:rsidP="008B6883">
      <w:pPr>
        <w:pStyle w:val="BodyText2"/>
      </w:pPr>
      <w:r>
        <w:rPr>
          <w:noProof/>
          <w:lang w:bidi="ar-SA"/>
        </w:rPr>
        <w:drawing>
          <wp:inline distT="0" distB="0" distL="0" distR="0" wp14:anchorId="1C73EBED" wp14:editId="262E9155">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8">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6E8FB485" w14:textId="77777777" w:rsidR="0063601F" w:rsidRDefault="0063601F" w:rsidP="008B6883">
      <w:pPr>
        <w:pStyle w:val="BodyText2"/>
      </w:pPr>
      <w:r>
        <w:t>Notice there is a CR then a LF! To make sure all new files have the correct EOL in Aptana:</w:t>
      </w:r>
    </w:p>
    <w:p w14:paraId="1A0D4316" w14:textId="77777777" w:rsidR="0063601F" w:rsidRPr="00503A48" w:rsidRDefault="0063601F" w:rsidP="000E5536">
      <w:pPr>
        <w:pStyle w:val="ListBullet"/>
      </w:pPr>
      <w:r w:rsidRPr="00503A48">
        <w:t xml:space="preserve">Go to the remote project in the PyDev view </w:t>
      </w:r>
    </w:p>
    <w:p w14:paraId="09D3703F" w14:textId="77777777" w:rsidR="0063601F" w:rsidRPr="00503A48" w:rsidRDefault="0063601F" w:rsidP="000E5536">
      <w:pPr>
        <w:pStyle w:val="ListBullet"/>
      </w:pPr>
      <w:r w:rsidRPr="00503A48">
        <w:t>Right click on the project and select properties</w:t>
      </w:r>
    </w:p>
    <w:p w14:paraId="0F85DEC8" w14:textId="77777777" w:rsidR="0063601F" w:rsidRPr="00503A48" w:rsidRDefault="0063601F" w:rsidP="000E5536">
      <w:pPr>
        <w:pStyle w:val="ListBullet"/>
      </w:pPr>
      <w:r w:rsidRPr="00503A48">
        <w:t>In the Resource tab, select ‘New text file line delimiter’ as Other UNIX</w:t>
      </w:r>
    </w:p>
    <w:p w14:paraId="1DC0537C" w14:textId="77777777" w:rsidR="0063601F" w:rsidRDefault="0063601F" w:rsidP="008B6883">
      <w:pPr>
        <w:pStyle w:val="BodyText2"/>
      </w:pPr>
      <w:r>
        <w:t>This should now work! It does. The results are in the gutenberg-output folder:</w:t>
      </w:r>
    </w:p>
    <w:p w14:paraId="764F71B1" w14:textId="77777777" w:rsidR="0063601F" w:rsidRDefault="0063601F" w:rsidP="008B550B">
      <w:pPr>
        <w:pStyle w:val="Code"/>
      </w:pPr>
      <w:r>
        <w:t>[dopa@h05-nn01 ~]$ hadoop fs -ls -R gutenberg-output</w:t>
      </w:r>
    </w:p>
    <w:p w14:paraId="60C99599" w14:textId="77777777" w:rsidR="0063601F" w:rsidRDefault="0063601F" w:rsidP="008B550B">
      <w:pPr>
        <w:pStyle w:val="Code"/>
      </w:pPr>
      <w:r>
        <w:t>-rw-r--r--   3 dopa supergroup          0 2013-02-06 12:09 gutenberg-output/_SUCCESS</w:t>
      </w:r>
    </w:p>
    <w:p w14:paraId="307D09FD" w14:textId="77777777" w:rsidR="0063601F" w:rsidRDefault="0063601F" w:rsidP="008B550B">
      <w:pPr>
        <w:pStyle w:val="Code"/>
      </w:pPr>
      <w:r>
        <w:t>drwxr-xr-x   - dopa supergroup          0 2013-02-06 12:09 gutenberg-output/_logs</w:t>
      </w:r>
    </w:p>
    <w:p w14:paraId="47F50EF8" w14:textId="77777777" w:rsidR="0063601F" w:rsidRDefault="0063601F" w:rsidP="008B550B">
      <w:pPr>
        <w:pStyle w:val="Code"/>
      </w:pPr>
      <w:r>
        <w:t>drwxr-xr-x   - dopa supergroup          0 2013-02-06 12:09 gutenberg-output/_logs/history</w:t>
      </w:r>
    </w:p>
    <w:p w14:paraId="1F4C14B1" w14:textId="77777777" w:rsidR="0063601F" w:rsidRDefault="0063601F" w:rsidP="008B550B">
      <w:pPr>
        <w:pStyle w:val="Code"/>
      </w:pPr>
      <w:r>
        <w:t>-rw-r--r--   3 dopa supergroup      69558 2013-02-06 12:09 gutenberg-output/_logs/history/h05-nn01_1359106799932_job_201301251039_0041_conf.xml</w:t>
      </w:r>
    </w:p>
    <w:p w14:paraId="44C2808D" w14:textId="77777777" w:rsidR="0063601F" w:rsidRDefault="0063601F" w:rsidP="008B550B">
      <w:pPr>
        <w:pStyle w:val="Code"/>
      </w:pPr>
      <w:r>
        <w:t>-rw-r--r--   3 dopa supergroup      28844 2013-02-06 12:09 gutenberg-output/_logs/history/job_201301251039_0041_1360148949080_dopa_streamjob3312205197487350749.jar</w:t>
      </w:r>
    </w:p>
    <w:p w14:paraId="74CA682D" w14:textId="77777777" w:rsidR="0063601F" w:rsidRDefault="0063601F" w:rsidP="008B550B">
      <w:pPr>
        <w:pStyle w:val="Code"/>
      </w:pPr>
      <w:r>
        <w:t>-rw-r--r--   3 dopa supergroup     880829 2013-02-06 12:09 gutenberg-output/part-00000</w:t>
      </w:r>
    </w:p>
    <w:p w14:paraId="140B8714" w14:textId="77777777" w:rsidR="0063601F" w:rsidRDefault="0063601F" w:rsidP="008B6883">
      <w:pPr>
        <w:pStyle w:val="BodyText2"/>
      </w:pPr>
      <w:r>
        <w:t>The part-00000 file contains the results of the word counts. I moved this to the local file system:</w:t>
      </w:r>
    </w:p>
    <w:p w14:paraId="1949C024" w14:textId="77777777" w:rsidR="0063601F" w:rsidRDefault="0063601F" w:rsidP="008B550B">
      <w:pPr>
        <w:pStyle w:val="Code"/>
      </w:pPr>
      <w:r w:rsidRPr="00E607FA">
        <w:t>hadoop fs -cat gutenberg-output/part-00000 &gt;output.txt</w:t>
      </w:r>
    </w:p>
    <w:p w14:paraId="3D5CEF8F" w14:textId="77777777" w:rsidR="0063601F" w:rsidRDefault="0063601F" w:rsidP="008B6883">
      <w:pPr>
        <w:pStyle w:val="BodyText2"/>
      </w:pPr>
      <w:r>
        <w:t>BTW, there are 4 processors on the NameNode – so probably the same on the other DataNodes – how can you configure the DataNodes to use all processors?</w:t>
      </w:r>
    </w:p>
    <w:p w14:paraId="315F098E" w14:textId="77777777" w:rsidR="0063601F" w:rsidRDefault="0063601F" w:rsidP="008B6883">
      <w:pPr>
        <w:pStyle w:val="BodyText2"/>
      </w:pPr>
      <w:r>
        <w:t>Trying the following to summarise the species by quadkey:</w:t>
      </w:r>
    </w:p>
    <w:p w14:paraId="25FE66CD"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2BBA94A0" w14:textId="77777777" w:rsidR="0063601F" w:rsidRDefault="0063601F" w:rsidP="000E5536">
      <w:pPr>
        <w:pStyle w:val="BodyText"/>
      </w:pPr>
      <w:r>
        <w:t>The mapper looks like this:</w:t>
      </w:r>
    </w:p>
    <w:p w14:paraId="2FE482E9" w14:textId="77777777" w:rsidR="0063601F" w:rsidRPr="00166AB0" w:rsidRDefault="0063601F" w:rsidP="008B550B">
      <w:pPr>
        <w:pStyle w:val="Code"/>
      </w:pPr>
      <w:r w:rsidRPr="00166AB0">
        <w:t>#!/usr/bin/env python</w:t>
      </w:r>
    </w:p>
    <w:p w14:paraId="6C7EF4BE" w14:textId="77777777" w:rsidR="0063601F" w:rsidRPr="00166AB0" w:rsidRDefault="0063601F" w:rsidP="008B550B">
      <w:pPr>
        <w:pStyle w:val="Code"/>
      </w:pPr>
    </w:p>
    <w:p w14:paraId="5D7FFD88" w14:textId="77777777" w:rsidR="0063601F" w:rsidRPr="00166AB0" w:rsidRDefault="0063601F" w:rsidP="008B550B">
      <w:pPr>
        <w:pStyle w:val="Code"/>
      </w:pPr>
      <w:r w:rsidRPr="00166AB0">
        <w:t>import sys</w:t>
      </w:r>
    </w:p>
    <w:p w14:paraId="122E2273" w14:textId="77777777" w:rsidR="0063601F" w:rsidRPr="00166AB0" w:rsidRDefault="0063601F" w:rsidP="008B550B">
      <w:pPr>
        <w:pStyle w:val="Code"/>
      </w:pPr>
      <w:r w:rsidRPr="00166AB0">
        <w:t>for line in sys.stdin:</w:t>
      </w:r>
    </w:p>
    <w:p w14:paraId="0EEC59AA" w14:textId="77777777" w:rsidR="0063601F" w:rsidRPr="00166AB0" w:rsidRDefault="0063601F" w:rsidP="008B550B">
      <w:pPr>
        <w:pStyle w:val="Code"/>
      </w:pPr>
      <w:r w:rsidRPr="00166AB0">
        <w:t xml:space="preserve">    words = line.split(',')</w:t>
      </w:r>
    </w:p>
    <w:p w14:paraId="1C3897F7" w14:textId="77777777" w:rsidR="0063601F" w:rsidRDefault="0063601F" w:rsidP="008B550B">
      <w:pPr>
        <w:pStyle w:val="Code"/>
      </w:pPr>
      <w:r w:rsidRPr="00166AB0">
        <w:t xml:space="preserve">    print '%s\t%s' % (words[0],1)</w:t>
      </w:r>
    </w:p>
    <w:p w14:paraId="422AA3F7" w14:textId="77777777" w:rsidR="0063601F" w:rsidRDefault="0063601F" w:rsidP="000E5536">
      <w:pPr>
        <w:pStyle w:val="BodyText"/>
      </w:pPr>
      <w:r>
        <w:t>There are 4 points of access in the Hadoop call:</w:t>
      </w:r>
    </w:p>
    <w:p w14:paraId="78E10E46" w14:textId="77777777" w:rsidR="0063601F" w:rsidRDefault="0063601F" w:rsidP="000E5536">
      <w:pPr>
        <w:pStyle w:val="Heading7"/>
      </w:pPr>
      <w:r>
        <w:t>Python</w:t>
      </w:r>
    </w:p>
    <w:p w14:paraId="6CED8192" w14:textId="77777777" w:rsidR="0063601F" w:rsidRDefault="0063601F" w:rsidP="000E5536">
      <w:pPr>
        <w:pStyle w:val="Heading8"/>
      </w:pPr>
      <w:r>
        <w:t>Quadkey richness</w:t>
      </w:r>
    </w:p>
    <w:p w14:paraId="6E90BED7" w14:textId="77777777" w:rsidR="0063601F" w:rsidRPr="002D48F2" w:rsidRDefault="0063601F" w:rsidP="008B550B">
      <w:pPr>
        <w:pStyle w:val="Code"/>
      </w:pPr>
      <w:r w:rsidRPr="002D48F2">
        <w:lastRenderedPageBreak/>
        <w:t>import sys</w:t>
      </w:r>
    </w:p>
    <w:p w14:paraId="41F6213C" w14:textId="77777777" w:rsidR="0063601F" w:rsidRPr="002D48F2" w:rsidRDefault="0063601F" w:rsidP="008B550B">
      <w:pPr>
        <w:pStyle w:val="Code"/>
      </w:pPr>
      <w:r w:rsidRPr="002D48F2">
        <w:t>for line in sys.stdin:</w:t>
      </w:r>
    </w:p>
    <w:p w14:paraId="1A65E0A1" w14:textId="77777777" w:rsidR="0063601F" w:rsidRPr="002D48F2" w:rsidRDefault="0063601F" w:rsidP="008B550B">
      <w:pPr>
        <w:pStyle w:val="Code"/>
      </w:pPr>
      <w:r w:rsidRPr="002D48F2">
        <w:t xml:space="preserve">    words = line.split(',')</w:t>
      </w:r>
    </w:p>
    <w:p w14:paraId="51672E32" w14:textId="77777777" w:rsidR="0063601F" w:rsidRPr="002D48F2" w:rsidRDefault="0063601F" w:rsidP="008B550B">
      <w:pPr>
        <w:pStyle w:val="Code"/>
      </w:pPr>
      <w:r w:rsidRPr="002D48F2">
        <w:t xml:space="preserve">    if words[0]=='132301211332332':</w:t>
      </w:r>
    </w:p>
    <w:p w14:paraId="7E64065B" w14:textId="77777777" w:rsidR="0063601F" w:rsidRPr="002D48F2" w:rsidRDefault="0063601F" w:rsidP="008B550B">
      <w:pPr>
        <w:pStyle w:val="Code"/>
      </w:pPr>
      <w:r w:rsidRPr="002D48F2">
        <w:t xml:space="preserve">        print '%s\t%s' % (words[0],1) </w:t>
      </w:r>
    </w:p>
    <w:p w14:paraId="5E54DB3A" w14:textId="77777777" w:rsidR="0063601F" w:rsidRDefault="0063601F" w:rsidP="008B6883">
      <w:pPr>
        <w:pStyle w:val="BodyText2"/>
      </w:pPr>
      <w:r>
        <w:t>On 42 species files took 41 sec with 1 reducer, 42 with 4 reducers, 43 with 8 reducers, 51 with 20 reducers</w:t>
      </w:r>
    </w:p>
    <w:p w14:paraId="786B17CF" w14:textId="77777777" w:rsidR="0063601F" w:rsidRDefault="0063601F" w:rsidP="008B6883">
      <w:pPr>
        <w:pStyle w:val="BodyText2"/>
      </w:pPr>
      <w:r>
        <w:t>You can specify how many reduces using the option –numReduceTasks 4 at the end of the Hadoop command. This is shown in the job tracker in the Reduce Total column.</w:t>
      </w:r>
    </w:p>
    <w:p w14:paraId="3F7D54F0" w14:textId="77777777" w:rsidR="0063601F" w:rsidRPr="002D48F2" w:rsidRDefault="0063601F" w:rsidP="008B550B">
      <w:pPr>
        <w:pStyle w:val="Code"/>
      </w:pPr>
      <w:r w:rsidRPr="002D48F2">
        <w:t>import sys</w:t>
      </w:r>
    </w:p>
    <w:p w14:paraId="46305507" w14:textId="77777777" w:rsidR="0063601F" w:rsidRPr="002D48F2" w:rsidRDefault="0063601F" w:rsidP="008B550B">
      <w:pPr>
        <w:pStyle w:val="Code"/>
      </w:pPr>
      <w:r w:rsidRPr="002D48F2">
        <w:t>for line in sys.stdin:</w:t>
      </w:r>
    </w:p>
    <w:p w14:paraId="473ABF37" w14:textId="77777777" w:rsidR="0063601F" w:rsidRPr="002D48F2" w:rsidRDefault="0063601F" w:rsidP="008B550B">
      <w:pPr>
        <w:pStyle w:val="Code"/>
      </w:pPr>
      <w:r w:rsidRPr="002D48F2">
        <w:t xml:space="preserve">    words = line.split(',')</w:t>
      </w:r>
    </w:p>
    <w:p w14:paraId="33C67A5F" w14:textId="77777777" w:rsidR="0063601F" w:rsidRPr="002D48F2" w:rsidRDefault="0063601F" w:rsidP="008B550B">
      <w:pPr>
        <w:pStyle w:val="Code"/>
      </w:pPr>
      <w:r w:rsidRPr="002D48F2">
        <w:t xml:space="preserve">    print '%s\t%s' % (words[0],1) </w:t>
      </w:r>
    </w:p>
    <w:p w14:paraId="60515CBC" w14:textId="77777777" w:rsidR="0063601F" w:rsidRPr="002D48F2" w:rsidRDefault="0063601F" w:rsidP="008B6883">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5F8A6A" w14:textId="77777777" w:rsidR="0063601F" w:rsidRDefault="0063601F" w:rsidP="000E5536">
      <w:pPr>
        <w:pStyle w:val="Heading6"/>
      </w:pPr>
      <w:r>
        <w:t>Java</w:t>
      </w:r>
    </w:p>
    <w:p w14:paraId="684DD07C" w14:textId="77777777" w:rsidR="0063601F" w:rsidRDefault="0063601F" w:rsidP="008B6883">
      <w:pPr>
        <w:pStyle w:val="BodyText2"/>
      </w:pPr>
      <w:r>
        <w:t>Created a new java class in Aptana using code pasted from the MapReduce tutorial. Compiled this to a .jar file.</w:t>
      </w:r>
    </w:p>
    <w:p w14:paraId="0C4405EF"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28A44FFB" w14:textId="77777777" w:rsidR="0063601F" w:rsidRDefault="0063601F" w:rsidP="008B6883">
      <w:pPr>
        <w:pStyle w:val="BodyText2"/>
      </w:pPr>
      <w:r>
        <w:t>Didn’t work!</w:t>
      </w:r>
    </w:p>
    <w:p w14:paraId="429D25D4" w14:textId="77777777" w:rsidR="0063601F" w:rsidRDefault="0063601F" w:rsidP="000E5536">
      <w:pPr>
        <w:pStyle w:val="Heading7"/>
      </w:pPr>
      <w:r>
        <w:t>Cloudera Tutorial</w:t>
      </w:r>
    </w:p>
    <w:p w14:paraId="21C10119" w14:textId="77777777" w:rsidR="0063601F" w:rsidRDefault="0063601F" w:rsidP="008B6883">
      <w:pPr>
        <w:pStyle w:val="BodyText2"/>
      </w:pPr>
      <w:r>
        <w:t xml:space="preserve">Trying the Cloudera Tutorial here http://www.cloudera.com/content/cloudera-content/cloudera-docs/HadoopTutorial/CDH4/Hadoop-Tutorial.html. </w:t>
      </w:r>
    </w:p>
    <w:p w14:paraId="0453CFB6" w14:textId="77777777" w:rsidR="0063601F" w:rsidRDefault="0063601F" w:rsidP="008B550B">
      <w:pPr>
        <w:pStyle w:val="Code"/>
      </w:pPr>
      <w:r>
        <w:t>[dopa@hadoop-sn ~]$ hadoop fs -mkdir wordcount</w:t>
      </w:r>
    </w:p>
    <w:p w14:paraId="1E54325D" w14:textId="77777777" w:rsidR="0063601F" w:rsidRDefault="0063601F" w:rsidP="008B550B">
      <w:pPr>
        <w:pStyle w:val="Code"/>
      </w:pPr>
      <w:r>
        <w:t>[dopa@hadoop-sn ~]$ hadoop fs -mkdir wordcount/input</w:t>
      </w:r>
    </w:p>
    <w:p w14:paraId="1F1CEAEF" w14:textId="77777777" w:rsidR="0063601F" w:rsidRDefault="0063601F" w:rsidP="008B550B">
      <w:pPr>
        <w:pStyle w:val="Code"/>
      </w:pPr>
      <w:r>
        <w:t>[dopa@hadoop-sn ~]$ echo "Hello World Bye World" &gt; file0</w:t>
      </w:r>
    </w:p>
    <w:p w14:paraId="336DA1CD" w14:textId="77777777" w:rsidR="0063601F" w:rsidRDefault="0063601F" w:rsidP="008B550B">
      <w:pPr>
        <w:pStyle w:val="Code"/>
      </w:pPr>
      <w:r>
        <w:t>[dopa@hadoop-sn ~]$ echo "Hello Hadoop Goodbye Hadoop" &gt; file1</w:t>
      </w:r>
    </w:p>
    <w:p w14:paraId="0FE4FA2F" w14:textId="77777777" w:rsidR="0063601F" w:rsidRDefault="0063601F" w:rsidP="008B550B">
      <w:pPr>
        <w:pStyle w:val="Code"/>
      </w:pPr>
      <w:r>
        <w:t>[dopa@hadoop-sn ~]$ hadoop fs -put file* wordcount/input</w:t>
      </w:r>
    </w:p>
    <w:p w14:paraId="5E5EA634" w14:textId="77777777" w:rsidR="0063601F" w:rsidRDefault="0063601F" w:rsidP="008B550B">
      <w:pPr>
        <w:pStyle w:val="Code"/>
      </w:pPr>
      <w:r>
        <w:t>[dopa@hadoop-sn ~]$ mkdir wordcount_classes</w:t>
      </w:r>
    </w:p>
    <w:p w14:paraId="701AFD84" w14:textId="77777777" w:rsidR="0063601F" w:rsidRDefault="0063601F" w:rsidP="008B550B">
      <w:pPr>
        <w:pStyle w:val="Code"/>
      </w:pPr>
      <w:r>
        <w:t>[dopa@hadoop-sn ~]$ javac -cp /opt/cloudera/parcels/CDH-4.4.0-1.cdh4.4.0.p0.39/lib/hadoop/client-0.20 -d wordcount_classes WordCount.java -verbose</w:t>
      </w:r>
    </w:p>
    <w:p w14:paraId="567CAEFB" w14:textId="77777777" w:rsidR="0063601F" w:rsidRDefault="0063601F" w:rsidP="000E5536">
      <w:pPr>
        <w:pStyle w:val="Heading7"/>
      </w:pPr>
      <w:r>
        <w:t>Walkthrough</w:t>
      </w:r>
    </w:p>
    <w:p w14:paraId="0851C11B" w14:textId="77777777" w:rsidR="0063601F" w:rsidRDefault="0063601F" w:rsidP="005E663B">
      <w:pPr>
        <w:pStyle w:val="ListNumber"/>
        <w:numPr>
          <w:ilvl w:val="0"/>
          <w:numId w:val="20"/>
        </w:numPr>
      </w:pPr>
      <w:r>
        <w:t xml:space="preserve">Installing Eclipse from </w:t>
      </w:r>
      <w:hyperlink r:id="rId1089" w:history="1">
        <w:r w:rsidRPr="007A1FDA">
          <w:rPr>
            <w:rStyle w:val="Hyperlink"/>
          </w:rPr>
          <w:t>here</w:t>
        </w:r>
      </w:hyperlink>
    </w:p>
    <w:p w14:paraId="4369EE31" w14:textId="77777777" w:rsidR="0063601F" w:rsidRDefault="0063601F" w:rsidP="005E663B">
      <w:pPr>
        <w:pStyle w:val="ListNumber"/>
        <w:numPr>
          <w:ilvl w:val="0"/>
          <w:numId w:val="20"/>
        </w:numPr>
      </w:pPr>
      <w:r>
        <w:t xml:space="preserve">Clone Wills basic template from </w:t>
      </w:r>
      <w:hyperlink r:id="rId1090" w:history="1">
        <w:r w:rsidRPr="00FC772D">
          <w:rPr>
            <w:rStyle w:val="Hyperlink"/>
          </w:rPr>
          <w:t>GitHub</w:t>
        </w:r>
      </w:hyperlink>
      <w:r>
        <w:t xml:space="preserve"> using GitHub Desktop – this will put the project on the local machine</w:t>
      </w:r>
    </w:p>
    <w:p w14:paraId="51E3AF48" w14:textId="77777777" w:rsidR="0063601F" w:rsidRDefault="0063601F" w:rsidP="005E663B">
      <w:pPr>
        <w:pStyle w:val="ListNumber"/>
        <w:numPr>
          <w:ilvl w:val="0"/>
          <w:numId w:val="20"/>
        </w:numPr>
      </w:pPr>
      <w:r>
        <w:t>Import the project as a Mavern Project</w:t>
      </w:r>
    </w:p>
    <w:p w14:paraId="26C84310" w14:textId="77777777" w:rsidR="0063601F" w:rsidRPr="007A1FDA" w:rsidRDefault="0063601F" w:rsidP="005E663B">
      <w:pPr>
        <w:pStyle w:val="ListNumber"/>
        <w:numPr>
          <w:ilvl w:val="0"/>
          <w:numId w:val="20"/>
        </w:numPr>
      </w:pPr>
      <w:r>
        <w:t xml:space="preserve">Right click on the project and click Run As | Mavern install – this will put the compiled jar files </w:t>
      </w:r>
    </w:p>
    <w:p w14:paraId="6BC1717C" w14:textId="77777777" w:rsidR="0063601F" w:rsidRDefault="0063601F" w:rsidP="000E5536">
      <w:pPr>
        <w:pStyle w:val="Heading7"/>
      </w:pPr>
      <w:r>
        <w:t xml:space="preserve">Handling Dependencies </w:t>
      </w:r>
    </w:p>
    <w:p w14:paraId="772B967B" w14:textId="77777777" w:rsidR="0063601F" w:rsidRDefault="0063601F" w:rsidP="008B6883">
      <w:pPr>
        <w:pStyle w:val="BodyText2"/>
      </w:pPr>
      <w:r>
        <w:t>Great article here about handling dependencies:</w:t>
      </w:r>
    </w:p>
    <w:p w14:paraId="5E38F760" w14:textId="77777777" w:rsidR="0063601F" w:rsidRPr="00F30226" w:rsidRDefault="000D5C35" w:rsidP="008B6883">
      <w:pPr>
        <w:pStyle w:val="BodyText2"/>
      </w:pPr>
      <w:hyperlink r:id="rId1091" w:history="1">
        <w:r w:rsidR="0063601F" w:rsidRPr="006225F3">
          <w:rPr>
            <w:rStyle w:val="Hyperlink"/>
          </w:rPr>
          <w:t>http://www.datasalt.com/2011/05/handling-dependencies-and-configuration-in-java-hadoop-projects-efficiently/</w:t>
        </w:r>
      </w:hyperlink>
      <w:r w:rsidR="0063601F">
        <w:t xml:space="preserve"> </w:t>
      </w:r>
    </w:p>
    <w:p w14:paraId="4A77001B" w14:textId="77777777" w:rsidR="0063601F" w:rsidRDefault="0063601F" w:rsidP="000E5536">
      <w:pPr>
        <w:pStyle w:val="Heading7"/>
      </w:pPr>
      <w:r>
        <w:t xml:space="preserve">Spatially enabling Hadoop with the ESRI </w:t>
      </w:r>
      <w:r w:rsidRPr="000F67F0">
        <w:t>Geometry API for Java</w:t>
      </w:r>
    </w:p>
    <w:p w14:paraId="524BEAAB" w14:textId="77777777" w:rsidR="0063601F" w:rsidRPr="00CA1178" w:rsidRDefault="0063601F" w:rsidP="008B6883">
      <w:pPr>
        <w:pStyle w:val="BodyText2"/>
      </w:pPr>
      <w:r>
        <w:t xml:space="preserve">This </w:t>
      </w:r>
      <w:hyperlink r:id="rId1092" w:history="1">
        <w:r w:rsidRPr="000F67F0">
          <w:rPr>
            <w:rStyle w:val="Hyperlink"/>
          </w:rPr>
          <w:t>repo</w:t>
        </w:r>
      </w:hyperlink>
      <w:r>
        <w:t xml:space="preserve"> will add native spatial operations to Hadoop MapReduce and to Hive.</w:t>
      </w:r>
    </w:p>
    <w:p w14:paraId="45767A50" w14:textId="77777777" w:rsidR="0063601F" w:rsidRDefault="0063601F" w:rsidP="000E5536">
      <w:pPr>
        <w:pStyle w:val="Heading8"/>
      </w:pPr>
      <w:bookmarkStart w:id="168" w:name="_Ref384899212"/>
      <w:r>
        <w:t>Building</w:t>
      </w:r>
      <w:bookmarkEnd w:id="168"/>
    </w:p>
    <w:p w14:paraId="6D3F20E2" w14:textId="77777777" w:rsidR="0063601F" w:rsidRDefault="0063601F" w:rsidP="000E5536">
      <w:pPr>
        <w:pStyle w:val="Heading9"/>
      </w:pPr>
      <w:r>
        <w:t>Configuring the Maven repo</w:t>
      </w:r>
    </w:p>
    <w:p w14:paraId="29DD656E"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2D88F305" w14:textId="77777777" w:rsidR="0063601F" w:rsidRDefault="0063601F" w:rsidP="008B550B">
      <w:pPr>
        <w:pStyle w:val="Code"/>
      </w:pPr>
      <w:r>
        <w:t xml:space="preserve">&lt;build&gt; </w:t>
      </w:r>
    </w:p>
    <w:p w14:paraId="79DFDA49" w14:textId="77777777" w:rsidR="0063601F" w:rsidRDefault="0063601F" w:rsidP="008B550B">
      <w:pPr>
        <w:pStyle w:val="Code"/>
      </w:pPr>
      <w:r>
        <w:t xml:space="preserve"> &lt;finalName&gt;${project.artifactId}&lt;/finalName&gt; </w:t>
      </w:r>
    </w:p>
    <w:p w14:paraId="1BC609B3" w14:textId="77777777" w:rsidR="0063601F" w:rsidRDefault="0063601F" w:rsidP="008B550B">
      <w:pPr>
        <w:pStyle w:val="Code"/>
      </w:pPr>
      <w:r>
        <w:t>&lt;/build&gt;</w:t>
      </w:r>
    </w:p>
    <w:p w14:paraId="176ED027" w14:textId="77777777" w:rsidR="0063601F" w:rsidRDefault="0063601F" w:rsidP="000E5536">
      <w:pPr>
        <w:pStyle w:val="Heading9"/>
      </w:pPr>
      <w:r>
        <w:lastRenderedPageBreak/>
        <w:t>Building the Jar files</w:t>
      </w:r>
      <w:r w:rsidR="00BD628E">
        <w:t xml:space="preserve"> </w:t>
      </w:r>
    </w:p>
    <w:p w14:paraId="11341D85" w14:textId="77777777" w:rsidR="00E639EA" w:rsidRPr="00CE44B1" w:rsidRDefault="0063601F" w:rsidP="008B6883">
      <w:pPr>
        <w:pStyle w:val="BodyText2"/>
      </w:pPr>
      <w:r>
        <w:t xml:space="preserve">In Aptana choose a Run configuration that has a ‘goal’ – you can enter any text here and click run. This will output the Jar files </w:t>
      </w:r>
    </w:p>
    <w:p w14:paraId="175D3762" w14:textId="77777777" w:rsidR="0063601F" w:rsidRPr="000F67F0" w:rsidRDefault="0063601F" w:rsidP="000E5536">
      <w:pPr>
        <w:pStyle w:val="Heading8"/>
      </w:pPr>
      <w:r>
        <w:t>Deploying</w:t>
      </w:r>
    </w:p>
    <w:p w14:paraId="6E2269B0" w14:textId="77777777" w:rsidR="0063601F" w:rsidRDefault="0063601F" w:rsidP="008B6883">
      <w:pPr>
        <w:pStyle w:val="BodyText2"/>
      </w:pPr>
      <w:r>
        <w:t>Copy the compiled *.jar files to the Hadoop cluster in the /user/admin/jarfiles/ folder. By default they are built here:</w:t>
      </w:r>
    </w:p>
    <w:p w14:paraId="393D82E5"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07D34BB5"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00C214A" w14:textId="77777777" w:rsidR="0063601F" w:rsidRDefault="0063601F" w:rsidP="008B550B">
      <w:pPr>
        <w:pStyle w:val="Code"/>
      </w:pPr>
      <w:r w:rsidRPr="00A96C19">
        <w:t>E:\cottaan\Aptana Studio 3\Aptana Studio Workspaces\GitHub repos\geometry-api-java\target</w:t>
      </w:r>
      <w:r>
        <w:t>\</w:t>
      </w:r>
      <w:r w:rsidRPr="00A96C19">
        <w:t>esri-geometry-api.jar</w:t>
      </w:r>
    </w:p>
    <w:p w14:paraId="7C65F91C" w14:textId="77777777" w:rsidR="0063601F" w:rsidRDefault="0063601F" w:rsidP="008B6883">
      <w:pPr>
        <w:pStyle w:val="BodyText2"/>
      </w:pPr>
      <w:r>
        <w:t xml:space="preserve">How do you deploy it? Mansour explains a bit </w:t>
      </w:r>
      <w:hyperlink r:id="rId1093" w:history="1">
        <w:r w:rsidRPr="00CE4588">
          <w:rPr>
            <w:rStyle w:val="Hyperlink"/>
          </w:rPr>
          <w:t>here</w:t>
        </w:r>
      </w:hyperlink>
      <w:r>
        <w:t xml:space="preserve">. You should use the distributed cache (see </w:t>
      </w:r>
      <w:hyperlink r:id="rId1094"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95" w:history="1">
        <w:r w:rsidRPr="00A401B5">
          <w:rPr>
            <w:rStyle w:val="Hyperlink"/>
          </w:rPr>
          <w:t>here</w:t>
        </w:r>
      </w:hyperlink>
      <w:r>
        <w:t xml:space="preserve"> which sets the applications JobConf. </w:t>
      </w:r>
    </w:p>
    <w:p w14:paraId="0847DF10" w14:textId="77777777" w:rsidR="00270A0A" w:rsidRDefault="0063601F" w:rsidP="00270A0A">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270A0A">
        <w:t>Beeswax (Hive UI)</w:t>
      </w:r>
    </w:p>
    <w:p w14:paraId="4845177E" w14:textId="77777777" w:rsidR="00270A0A" w:rsidRDefault="00270A0A" w:rsidP="008B6883">
      <w:pPr>
        <w:pStyle w:val="BodyText2"/>
      </w:pPr>
      <w:r>
        <w:t xml:space="preserve">CTRL + Space to get code completion. </w:t>
      </w:r>
    </w:p>
    <w:p w14:paraId="1DA31CD5" w14:textId="77777777" w:rsidR="00270A0A" w:rsidRDefault="00270A0A" w:rsidP="008B6883">
      <w:pPr>
        <w:pStyle w:val="BodyText2"/>
      </w:pPr>
      <w:r>
        <w:t>TAB + Enter to execute queries.</w:t>
      </w:r>
    </w:p>
    <w:p w14:paraId="1595EBFA" w14:textId="77777777" w:rsidR="00270A0A" w:rsidRPr="00B226D6" w:rsidRDefault="00270A0A" w:rsidP="008B6883">
      <w:pPr>
        <w:pStyle w:val="BodyText2"/>
      </w:pPr>
      <w:r>
        <w:t>To kill a running job, go to the Job Browser and kill it.</w:t>
      </w:r>
    </w:p>
    <w:p w14:paraId="338A8C12" w14:textId="77777777" w:rsidR="00270A0A" w:rsidRDefault="00270A0A" w:rsidP="000E5536">
      <w:pPr>
        <w:pStyle w:val="Heading6"/>
      </w:pPr>
      <w:r>
        <w:t>Configuration</w:t>
      </w:r>
    </w:p>
    <w:p w14:paraId="652C557F" w14:textId="77777777" w:rsidR="00270A0A" w:rsidRDefault="00270A0A" w:rsidP="008B6883">
      <w:pPr>
        <w:pStyle w:val="BodyText2"/>
      </w:pPr>
      <w:r>
        <w:t>You can get Hive configuration parameters with set:</w:t>
      </w:r>
    </w:p>
    <w:p w14:paraId="70D8C37F" w14:textId="77777777" w:rsidR="00270A0A" w:rsidRDefault="00270A0A" w:rsidP="008B550B">
      <w:pPr>
        <w:pStyle w:val="Unix"/>
      </w:pPr>
      <w:r w:rsidRPr="000D14F7">
        <w:t>hive&gt; set;</w:t>
      </w:r>
      <w:r>
        <w:t xml:space="preserve">     -gets all parameters</w:t>
      </w:r>
    </w:p>
    <w:p w14:paraId="46D0E196" w14:textId="77777777" w:rsidR="00270A0A" w:rsidRDefault="00270A0A" w:rsidP="008B550B">
      <w:pPr>
        <w:pStyle w:val="Unix"/>
      </w:pPr>
      <w:r>
        <w:t>hive&gt; set hive.exec.reducers.bytes.per.reducer;</w:t>
      </w:r>
    </w:p>
    <w:p w14:paraId="566B1A79" w14:textId="77777777" w:rsidR="00270A0A" w:rsidRDefault="00270A0A" w:rsidP="008B550B">
      <w:pPr>
        <w:pStyle w:val="Unix"/>
      </w:pPr>
      <w:r>
        <w:t>hive.exec.reducers.bytes.per.reducer=4000000000</w:t>
      </w:r>
    </w:p>
    <w:p w14:paraId="65E36BC5" w14:textId="77777777" w:rsidR="00270A0A" w:rsidRDefault="00270A0A" w:rsidP="008B6883">
      <w:pPr>
        <w:pStyle w:val="BodyText2"/>
      </w:pPr>
      <w:r>
        <w:t xml:space="preserve">See </w:t>
      </w:r>
      <w:r w:rsidRPr="00DE63CE">
        <w:t>this</w:t>
      </w:r>
      <w:r>
        <w:t xml:space="preserve"> section of the docs. There are parameters that you can specify when you execute a query in Hive – these are listed </w:t>
      </w:r>
      <w:r w:rsidRPr="00DE63CE">
        <w:t>here</w:t>
      </w:r>
      <w:r>
        <w:t>. You can have a look at the full configuration for a job by looking at the job details in CM and clicking on the Job Configuration link at the top. When you start a job in Hive:</w:t>
      </w:r>
    </w:p>
    <w:p w14:paraId="60AA6045" w14:textId="77777777" w:rsidR="00270A0A" w:rsidRDefault="00270A0A" w:rsidP="000E5536">
      <w:pPr>
        <w:pStyle w:val="Heading7"/>
      </w:pPr>
      <w:r>
        <w:t>Memory</w:t>
      </w:r>
    </w:p>
    <w:p w14:paraId="033C3300" w14:textId="77777777" w:rsidR="00270A0A" w:rsidRDefault="00270A0A"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77D4B1C" w14:textId="77777777" w:rsidR="00270A0A" w:rsidRDefault="00270A0A" w:rsidP="008B550B">
      <w:pPr>
        <w:pStyle w:val="Unix"/>
      </w:pPr>
      <w:r w:rsidRPr="00B11691">
        <w:t>SET mapred.child.java.opts</w:t>
      </w:r>
    </w:p>
    <w:p w14:paraId="5CB74F48" w14:textId="77777777" w:rsidR="00270A0A" w:rsidRDefault="00270A0A" w:rsidP="008B550B">
      <w:pPr>
        <w:pStyle w:val="Unix"/>
      </w:pPr>
      <w:r w:rsidRPr="00B11691">
        <w:t>SET mapred.child.java.opts=-Xmx4G -XX:+UseConcMarkSweepGC;</w:t>
      </w:r>
    </w:p>
    <w:p w14:paraId="7F697364" w14:textId="77777777" w:rsidR="00270A0A" w:rsidRDefault="00270A0A" w:rsidP="000E5536">
      <w:pPr>
        <w:pStyle w:val="Heading7"/>
      </w:pPr>
      <w:r>
        <w:t>Number of reducers</w:t>
      </w:r>
    </w:p>
    <w:p w14:paraId="0B7CB54C" w14:textId="77777777" w:rsidR="00270A0A" w:rsidRDefault="00270A0A" w:rsidP="008B6883">
      <w:pPr>
        <w:pStyle w:val="BodyText2"/>
      </w:pPr>
      <w:r>
        <w:t>The default number of mappers (</w:t>
      </w:r>
      <w:r w:rsidRPr="00CB6444">
        <w:t>mapreduce.job.maps</w:t>
      </w:r>
      <w:r>
        <w:t>) is 2.</w:t>
      </w:r>
    </w:p>
    <w:p w14:paraId="4A43E2BA" w14:textId="77777777" w:rsidR="00270A0A" w:rsidRDefault="00270A0A" w:rsidP="008B6883">
      <w:pPr>
        <w:pStyle w:val="BodyText2"/>
      </w:pPr>
      <w:r>
        <w:t>By default when you start Hive, the number of reducers is set to -1.</w:t>
      </w:r>
    </w:p>
    <w:p w14:paraId="295DC34D" w14:textId="77777777" w:rsidR="00270A0A" w:rsidRDefault="00270A0A" w:rsidP="008B550B">
      <w:pPr>
        <w:pStyle w:val="Unix"/>
      </w:pPr>
      <w:r>
        <w:t>hive&gt; select distinct binomial from species where ST_Intersects(ST_SetSRID(ST_Polygon('polygon ((116 5,117 5,117 6,116 6))'),4326),geom) order by binomial;</w:t>
      </w:r>
    </w:p>
    <w:p w14:paraId="0D1A30A0" w14:textId="77777777" w:rsidR="00270A0A" w:rsidRDefault="00270A0A" w:rsidP="008B550B">
      <w:pPr>
        <w:pStyle w:val="Unix"/>
      </w:pPr>
      <w:r>
        <w:t>Total MapReduce jobs = 2</w:t>
      </w:r>
    </w:p>
    <w:p w14:paraId="40C820D3" w14:textId="77777777" w:rsidR="00270A0A" w:rsidRPr="003D4D8A" w:rsidRDefault="00270A0A" w:rsidP="008B550B">
      <w:pPr>
        <w:pStyle w:val="Unix"/>
      </w:pPr>
      <w:r>
        <w:t>Launching Job 1 out of 2</w:t>
      </w:r>
    </w:p>
    <w:p w14:paraId="58A0090E" w14:textId="77777777" w:rsidR="00270A0A" w:rsidRDefault="00270A0A" w:rsidP="008B550B">
      <w:pPr>
        <w:pStyle w:val="Unix"/>
      </w:pPr>
      <w:r>
        <w:t>Number of reduce tasks not specified. Estimated from input data size: 60</w:t>
      </w:r>
    </w:p>
    <w:p w14:paraId="0E884617" w14:textId="77777777" w:rsidR="00270A0A" w:rsidRDefault="00270A0A" w:rsidP="008B550B">
      <w:pPr>
        <w:pStyle w:val="Unix"/>
      </w:pPr>
      <w:r>
        <w:t>In order to change the average load for a reducer (in bytes):</w:t>
      </w:r>
    </w:p>
    <w:p w14:paraId="1CF59854" w14:textId="77777777" w:rsidR="00270A0A" w:rsidRDefault="00270A0A" w:rsidP="008B550B">
      <w:pPr>
        <w:pStyle w:val="Unix"/>
      </w:pPr>
      <w:r>
        <w:t xml:space="preserve">  set hive.exec.reducers.bytes.per.reducer=&lt;number&gt;</w:t>
      </w:r>
    </w:p>
    <w:p w14:paraId="14E19C4B" w14:textId="77777777" w:rsidR="00270A0A" w:rsidRDefault="00270A0A" w:rsidP="008B550B">
      <w:pPr>
        <w:pStyle w:val="Unix"/>
      </w:pPr>
      <w:r>
        <w:t>In order to limit the maximum number of reducers:</w:t>
      </w:r>
    </w:p>
    <w:p w14:paraId="2E35B18E" w14:textId="77777777" w:rsidR="00270A0A" w:rsidRDefault="00270A0A" w:rsidP="008B550B">
      <w:pPr>
        <w:pStyle w:val="Unix"/>
      </w:pPr>
      <w:r>
        <w:t xml:space="preserve">  set hive.exec.reducers.max=&lt;number&gt;</w:t>
      </w:r>
    </w:p>
    <w:p w14:paraId="5CE952ED" w14:textId="77777777" w:rsidR="00270A0A" w:rsidRDefault="00270A0A" w:rsidP="008B550B">
      <w:pPr>
        <w:pStyle w:val="Unix"/>
      </w:pPr>
      <w:r>
        <w:t>In order to set a constant number of reducers:</w:t>
      </w:r>
    </w:p>
    <w:p w14:paraId="7E1F2CBB" w14:textId="77777777" w:rsidR="00270A0A" w:rsidRDefault="00270A0A" w:rsidP="008B550B">
      <w:pPr>
        <w:pStyle w:val="Unix"/>
      </w:pPr>
      <w:r>
        <w:t xml:space="preserve">  set mapred.reduce.tasks=&lt;number&gt;</w:t>
      </w:r>
    </w:p>
    <w:p w14:paraId="0D03EB96" w14:textId="77777777" w:rsidR="00270A0A" w:rsidRDefault="00270A0A" w:rsidP="000E5536">
      <w:pPr>
        <w:pStyle w:val="BodyText"/>
      </w:pPr>
      <w:r>
        <w:t>For the above query these settings are:</w:t>
      </w:r>
    </w:p>
    <w:p w14:paraId="6A719176" w14:textId="77777777" w:rsidR="00270A0A" w:rsidRDefault="00270A0A"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21E65002" w14:textId="77777777" w:rsidR="00270A0A" w:rsidRDefault="00270A0A" w:rsidP="000E5536">
      <w:pPr>
        <w:pStyle w:val="BodyText"/>
      </w:pPr>
      <w:r w:rsidRPr="00F44083">
        <w:t>hive.exec.reducers.max</w:t>
      </w:r>
      <w:r>
        <w:t xml:space="preserve"> = 999</w:t>
      </w:r>
    </w:p>
    <w:p w14:paraId="1B982509" w14:textId="77777777" w:rsidR="00270A0A" w:rsidRDefault="00270A0A" w:rsidP="000E5536">
      <w:pPr>
        <w:pStyle w:val="BodyText"/>
      </w:pPr>
      <w:r>
        <w:t>mapred.reduce.tasks = 60</w:t>
      </w:r>
    </w:p>
    <w:p w14:paraId="36D1889C" w14:textId="77777777" w:rsidR="00270A0A" w:rsidRDefault="00270A0A" w:rsidP="000E5536">
      <w:pPr>
        <w:pStyle w:val="BodyText"/>
      </w:pPr>
      <w:r>
        <w:t>When I ran the job, the launched reducers was 108 for the first job and 1 for the second job</w:t>
      </w:r>
    </w:p>
    <w:p w14:paraId="1F72A74F" w14:textId="77777777" w:rsidR="00270A0A" w:rsidRDefault="00270A0A" w:rsidP="000E5536">
      <w:pPr>
        <w:pStyle w:val="BodyText"/>
      </w:pPr>
      <w:r>
        <w:t xml:space="preserve">I tried to increase the </w:t>
      </w:r>
      <w:r w:rsidRPr="005065DD">
        <w:t>hive.exec.reducers.bytes.per.reducer</w:t>
      </w:r>
      <w:r>
        <w:t xml:space="preserve"> to 4Gb but it still said:</w:t>
      </w:r>
    </w:p>
    <w:p w14:paraId="0C8944FD" w14:textId="77777777" w:rsidR="00270A0A" w:rsidRDefault="00270A0A" w:rsidP="008B550B">
      <w:pPr>
        <w:pStyle w:val="Unix"/>
      </w:pPr>
      <w:r w:rsidRPr="008F1981">
        <w:t>Number of reduce tasks determined at compile time: 1</w:t>
      </w:r>
    </w:p>
    <w:p w14:paraId="092855BC" w14:textId="77777777" w:rsidR="00270A0A" w:rsidRDefault="00270A0A" w:rsidP="008B550B">
      <w:pPr>
        <w:pStyle w:val="Unix"/>
      </w:pPr>
      <w:r>
        <w:t>..</w:t>
      </w:r>
    </w:p>
    <w:p w14:paraId="6B6DCD22" w14:textId="77777777" w:rsidR="00270A0A" w:rsidRDefault="00270A0A" w:rsidP="008B550B">
      <w:pPr>
        <w:pStyle w:val="Unix"/>
      </w:pPr>
      <w:r w:rsidRPr="008F1981">
        <w:lastRenderedPageBreak/>
        <w:t>Hadoop job information for Stage-1: number of mappers: 251; number of reducers: 1</w:t>
      </w:r>
    </w:p>
    <w:p w14:paraId="6E638843" w14:textId="77777777" w:rsidR="00270A0A" w:rsidRDefault="00270A0A" w:rsidP="008B6883">
      <w:pPr>
        <w:pStyle w:val="BodyText2"/>
      </w:pPr>
      <w:r>
        <w:t>For a different query:</w:t>
      </w:r>
    </w:p>
    <w:p w14:paraId="7B6F565E" w14:textId="77777777" w:rsidR="00270A0A" w:rsidRDefault="00270A0A" w:rsidP="008B550B">
      <w:pPr>
        <w:pStyle w:val="Unix"/>
      </w:pPr>
      <w:r>
        <w:t>hive&gt; SELECT name, binomial FROM wdpa JOIN species WHERE ST_Intersects(wdpa.geom, species.geom) and wdpaid=785;</w:t>
      </w:r>
    </w:p>
    <w:p w14:paraId="795140DE" w14:textId="77777777" w:rsidR="00270A0A" w:rsidRDefault="00270A0A" w:rsidP="008B550B">
      <w:pPr>
        <w:pStyle w:val="Unix"/>
      </w:pPr>
      <w:r>
        <w:t>Total MapReduce jobs = 1</w:t>
      </w:r>
    </w:p>
    <w:p w14:paraId="3D327411" w14:textId="77777777" w:rsidR="00270A0A" w:rsidRDefault="00270A0A" w:rsidP="008B550B">
      <w:pPr>
        <w:pStyle w:val="Unix"/>
      </w:pPr>
      <w:r>
        <w:t>Launching Job 1 out of 1</w:t>
      </w:r>
    </w:p>
    <w:p w14:paraId="539B8DE9" w14:textId="77777777" w:rsidR="00270A0A" w:rsidRDefault="00270A0A" w:rsidP="008B550B">
      <w:pPr>
        <w:pStyle w:val="Unix"/>
      </w:pPr>
      <w:r>
        <w:t>Number of reduce tasks determined at compile time: 1</w:t>
      </w:r>
    </w:p>
    <w:p w14:paraId="11A00667" w14:textId="77777777" w:rsidR="00270A0A" w:rsidRDefault="00270A0A" w:rsidP="008B6883">
      <w:pPr>
        <w:pStyle w:val="BodyText2"/>
      </w:pPr>
      <w:r>
        <w:t>For the big species/wdpa intersection:</w:t>
      </w:r>
    </w:p>
    <w:p w14:paraId="43226054" w14:textId="77777777" w:rsidR="00270A0A" w:rsidRDefault="00270A0A" w:rsidP="008B550B">
      <w:pPr>
        <w:pStyle w:val="Unix"/>
      </w:pPr>
      <w:r>
        <w:t>hive&gt; SELECT name, binomial FROM wdpa JOIN species WHERE ST_Intersects(wdpa.geom, species.geom) ORDER BY name, binomial;</w:t>
      </w:r>
    </w:p>
    <w:p w14:paraId="18D6583A" w14:textId="77777777" w:rsidR="00270A0A" w:rsidRDefault="00270A0A" w:rsidP="008B550B">
      <w:pPr>
        <w:pStyle w:val="Unix"/>
      </w:pPr>
      <w:r>
        <w:t>Total MapReduce jobs = 2</w:t>
      </w:r>
    </w:p>
    <w:p w14:paraId="72035726" w14:textId="77777777" w:rsidR="00270A0A" w:rsidRDefault="00270A0A" w:rsidP="008B550B">
      <w:pPr>
        <w:pStyle w:val="Unix"/>
      </w:pPr>
      <w:r>
        <w:t>Launching Job 1 out of 2</w:t>
      </w:r>
    </w:p>
    <w:p w14:paraId="053341D9" w14:textId="77777777" w:rsidR="00270A0A" w:rsidRDefault="00270A0A" w:rsidP="008B550B">
      <w:pPr>
        <w:pStyle w:val="Unix"/>
      </w:pPr>
      <w:r>
        <w:t>Number of reduce tasks determined at compile time: 1</w:t>
      </w:r>
    </w:p>
    <w:p w14:paraId="1A71CAD2" w14:textId="77777777" w:rsidR="00270A0A" w:rsidRDefault="00270A0A"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1A7E9B7B" w14:textId="77777777" w:rsidR="00270A0A" w:rsidRDefault="00270A0A" w:rsidP="008B550B">
      <w:pPr>
        <w:pStyle w:val="Unix"/>
      </w:pPr>
      <w:r w:rsidRPr="005E3272">
        <w:t>hive&gt; SELECT name, binomial FROM species JOIN wdpa WHERE ST_Intersects(wdpa.geom, species.geom);</w:t>
      </w:r>
    </w:p>
    <w:p w14:paraId="061F7236" w14:textId="77777777" w:rsidR="00270A0A" w:rsidRDefault="00270A0A" w:rsidP="008B550B">
      <w:pPr>
        <w:pStyle w:val="Unix"/>
      </w:pPr>
      <w:r w:rsidRPr="000802A0">
        <w:t>Number of reduce tasks determined at compile time: 1</w:t>
      </w:r>
    </w:p>
    <w:p w14:paraId="7F6D41C1" w14:textId="77777777" w:rsidR="00270A0A" w:rsidRDefault="00270A0A" w:rsidP="008B550B">
      <w:pPr>
        <w:pStyle w:val="Unix"/>
      </w:pPr>
      <w:r>
        <w:t>..</w:t>
      </w:r>
    </w:p>
    <w:p w14:paraId="1D807589" w14:textId="77777777" w:rsidR="00270A0A" w:rsidRDefault="00270A0A" w:rsidP="008B550B">
      <w:pPr>
        <w:pStyle w:val="Unix"/>
      </w:pPr>
      <w:r w:rsidRPr="000802A0">
        <w:t>Hadoop job information for Stage-1: number of mappers: 251; number of reducers: 1</w:t>
      </w:r>
    </w:p>
    <w:p w14:paraId="6429DC50" w14:textId="77777777" w:rsidR="00270A0A" w:rsidRDefault="00270A0A" w:rsidP="008B6883">
      <w:pPr>
        <w:pStyle w:val="BodyText2"/>
      </w:pPr>
      <w:r>
        <w:t>Trying other queries:</w:t>
      </w:r>
    </w:p>
    <w:p w14:paraId="34F5D735" w14:textId="77777777" w:rsidR="00270A0A" w:rsidRDefault="00270A0A"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564DE68B" w14:textId="77777777" w:rsidR="00270A0A" w:rsidRDefault="00270A0A" w:rsidP="000E5536">
      <w:pPr>
        <w:pStyle w:val="Heading7"/>
      </w:pPr>
      <w:r>
        <w:t>Permissions</w:t>
      </w:r>
    </w:p>
    <w:p w14:paraId="0592379E" w14:textId="77777777" w:rsidR="00270A0A" w:rsidRDefault="00270A0A"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556C6910" w14:textId="77777777" w:rsidR="00270A0A" w:rsidRDefault="00270A0A" w:rsidP="008B550B">
      <w:pPr>
        <w:pStyle w:val="Code"/>
      </w:pPr>
      <w:r>
        <w:t xml:space="preserve">Hive&gt; </w:t>
      </w:r>
      <w:r w:rsidRPr="00827199">
        <w:t>dfs -rm ../hive/warehouse/counties/test_unenclosed_copy_2.json;</w:t>
      </w:r>
      <w:r>
        <w:t xml:space="preserve"> </w:t>
      </w:r>
    </w:p>
    <w:p w14:paraId="3B075B49" w14:textId="77777777" w:rsidR="00270A0A" w:rsidRDefault="00270A0A" w:rsidP="008B6883">
      <w:pPr>
        <w:pStyle w:val="BodyText2"/>
      </w:pPr>
      <w:r>
        <w:t>Or to remove all files in an HDFS folder:</w:t>
      </w:r>
    </w:p>
    <w:p w14:paraId="2445DC82" w14:textId="77777777" w:rsidR="00270A0A" w:rsidRDefault="00270A0A" w:rsidP="008B550B">
      <w:pPr>
        <w:pStyle w:val="Code"/>
      </w:pPr>
      <w:r w:rsidRPr="006A1F68">
        <w:t>hive&gt; dfs -rm -r ../hive/warehouse/counties;</w:t>
      </w:r>
    </w:p>
    <w:p w14:paraId="27292AAA" w14:textId="77777777" w:rsidR="00270A0A" w:rsidRDefault="00270A0A" w:rsidP="008B6883">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1568183" w14:textId="77777777" w:rsidR="00270A0A" w:rsidRDefault="00270A0A" w:rsidP="008B6883">
      <w:pPr>
        <w:pStyle w:val="BodyText2"/>
      </w:pPr>
      <w:r>
        <w:t>Monica has now created a dopa user for hue which is the same as the dopa unix user! Good. The user is actually just a string.</w:t>
      </w:r>
    </w:p>
    <w:p w14:paraId="1EB382EA" w14:textId="77777777" w:rsidR="00270A0A" w:rsidRDefault="00270A0A" w:rsidP="000E5536">
      <w:pPr>
        <w:pStyle w:val="Heading7"/>
      </w:pPr>
      <w:r>
        <w:t>Issues</w:t>
      </w:r>
    </w:p>
    <w:p w14:paraId="67B21C74" w14:textId="77777777" w:rsidR="00270A0A" w:rsidRDefault="00270A0A" w:rsidP="008B6883">
      <w:pPr>
        <w:pStyle w:val="BodyText2"/>
      </w:pPr>
      <w:r>
        <w:t>On the hadoop-m2 machine I got an error when loading the Hive CLI:</w:t>
      </w:r>
    </w:p>
    <w:p w14:paraId="36FA78FD" w14:textId="77777777" w:rsidR="00270A0A" w:rsidRDefault="00270A0A" w:rsidP="008B550B">
      <w:pPr>
        <w:pStyle w:val="Unix"/>
      </w:pPr>
      <w:r>
        <w:t>hive&gt; show tables;</w:t>
      </w:r>
    </w:p>
    <w:p w14:paraId="42005C80" w14:textId="77777777" w:rsidR="00270A0A" w:rsidRDefault="00270A0A" w:rsidP="008B550B">
      <w:pPr>
        <w:pStyle w:val="Unix"/>
      </w:pPr>
      <w:r>
        <w:t>FAILED: Execution Error, return code 1 from org.apache.hadoop.hive.ql.exec.DDLTask. java.lang.RuntimeException: Unable to instantiate org.apache.hadoop.hive.metastore.HiveMetaStoreClient</w:t>
      </w:r>
    </w:p>
    <w:p w14:paraId="22E96521" w14:textId="77777777" w:rsidR="00270A0A" w:rsidRDefault="00270A0A" w:rsidP="008B550B">
      <w:pPr>
        <w:pStyle w:val="Unix"/>
      </w:pPr>
      <w:r>
        <w:t>hive&gt;</w:t>
      </w:r>
    </w:p>
    <w:p w14:paraId="6ED97987" w14:textId="77777777" w:rsidR="00270A0A" w:rsidRPr="00EB294A" w:rsidRDefault="00270A0A" w:rsidP="008B6883">
      <w:pPr>
        <w:pStyle w:val="BodyText2"/>
      </w:pPr>
      <w:r>
        <w:t>This was because there was no Gateway for hadoop-m2 and Lars created a new gateway using CM.</w:t>
      </w:r>
    </w:p>
    <w:p w14:paraId="28182861" w14:textId="77777777" w:rsidR="00270A0A" w:rsidRDefault="00270A0A" w:rsidP="000E5536">
      <w:pPr>
        <w:pStyle w:val="Heading6"/>
      </w:pPr>
      <w:r>
        <w:t>Storage formats</w:t>
      </w:r>
    </w:p>
    <w:p w14:paraId="41D1E04A" w14:textId="77777777" w:rsidR="00270A0A" w:rsidRDefault="00270A0A" w:rsidP="000E5536">
      <w:pPr>
        <w:pStyle w:val="Heading7"/>
      </w:pPr>
      <w:r>
        <w:t>Avro</w:t>
      </w:r>
    </w:p>
    <w:p w14:paraId="2B964290" w14:textId="77777777" w:rsidR="00270A0A" w:rsidRPr="00B376A1" w:rsidRDefault="00270A0A" w:rsidP="008B6883">
      <w:pPr>
        <w:pStyle w:val="BodyText2"/>
      </w:pPr>
      <w:r>
        <w:t xml:space="preserve">Avro stores data in binary format and is therefore less costly in terms of IO. </w:t>
      </w:r>
      <w:r w:rsidRPr="00DE63CE">
        <w:t>Avrotools</w:t>
      </w:r>
      <w:r>
        <w:t xml:space="preserve"> can be used to </w:t>
      </w:r>
      <w:r w:rsidRPr="00B376A1">
        <w:t>for working with Avro data files and schemas</w:t>
      </w:r>
      <w:r>
        <w:t xml:space="preserve">. I have written an ArcGIS GP </w:t>
      </w:r>
      <w:r w:rsidRPr="00DE63CE">
        <w:t>tool</w:t>
      </w:r>
      <w:r>
        <w:t xml:space="preserve"> for writing a feature class to avro.</w:t>
      </w:r>
    </w:p>
    <w:p w14:paraId="3E845352" w14:textId="77777777" w:rsidR="00270A0A" w:rsidRDefault="00270A0A" w:rsidP="000E5536">
      <w:pPr>
        <w:pStyle w:val="Heading6"/>
      </w:pPr>
      <w:r>
        <w:t>Hive Command Line Interface (CLI)</w:t>
      </w:r>
    </w:p>
    <w:p w14:paraId="757D55CA" w14:textId="77777777" w:rsidR="00270A0A" w:rsidRDefault="00270A0A" w:rsidP="008B6883">
      <w:pPr>
        <w:pStyle w:val="BodyText2"/>
      </w:pPr>
      <w:r>
        <w:t xml:space="preserve">Hive CLI documentation is </w:t>
      </w:r>
      <w:r w:rsidRPr="00DE63CE">
        <w:t>here</w:t>
      </w:r>
      <w:r>
        <w:t xml:space="preserve">. </w:t>
      </w:r>
    </w:p>
    <w:p w14:paraId="645120E4" w14:textId="77777777" w:rsidR="00270A0A" w:rsidRDefault="00270A0A" w:rsidP="008B6883">
      <w:pPr>
        <w:pStyle w:val="BodyText2"/>
      </w:pPr>
      <w:r>
        <w:t>You can use dfs on the Hive command line:</w:t>
      </w:r>
    </w:p>
    <w:p w14:paraId="1767A412" w14:textId="77777777" w:rsidR="00270A0A" w:rsidRDefault="00270A0A" w:rsidP="00270A0A">
      <w:pPr>
        <w:pStyle w:val="BodyText2"/>
      </w:pPr>
      <w:r w:rsidRPr="001063A6">
        <w:t>hive&gt; dfs -ls ../hive/warehouse/species;</w:t>
      </w:r>
      <w:r>
        <w:t xml:space="preserve">      - this lists all the species files</w:t>
      </w:r>
    </w:p>
    <w:p w14:paraId="7E0E06D3" w14:textId="77777777" w:rsidR="00270A0A" w:rsidRDefault="00270A0A" w:rsidP="00270A0A">
      <w:pPr>
        <w:pStyle w:val="BodyText2"/>
      </w:pPr>
      <w:r w:rsidRPr="001063A6">
        <w:lastRenderedPageBreak/>
        <w:t>hive&gt; dfs -ls ../hive/warehouse/species/species17975.json;</w:t>
      </w:r>
      <w:r>
        <w:t xml:space="preserve">     - those that match the filename</w:t>
      </w:r>
    </w:p>
    <w:p w14:paraId="7B28C702" w14:textId="77777777" w:rsidR="00270A0A" w:rsidRDefault="00270A0A" w:rsidP="00270A0A">
      <w:pPr>
        <w:pStyle w:val="Code"/>
      </w:pPr>
      <w:r>
        <w:t>Here are some useful commands:</w:t>
      </w:r>
    </w:p>
    <w:p w14:paraId="66678964" w14:textId="77777777" w:rsidR="00270A0A" w:rsidRDefault="00270A0A" w:rsidP="008B550B">
      <w:pPr>
        <w:pStyle w:val="Code"/>
      </w:pPr>
      <w:r>
        <w:t>hive&gt; show tables;</w:t>
      </w:r>
    </w:p>
    <w:p w14:paraId="2D0EB04C" w14:textId="77777777" w:rsidR="00270A0A" w:rsidRDefault="00270A0A" w:rsidP="008B550B">
      <w:pPr>
        <w:pStyle w:val="Code"/>
      </w:pPr>
      <w:r>
        <w:t xml:space="preserve">hive&gt; </w:t>
      </w:r>
      <w:r w:rsidRPr="00E108A0">
        <w:t>DESCRIBE</w:t>
      </w:r>
      <w:r>
        <w:t xml:space="preserve"> wdpa;</w:t>
      </w:r>
    </w:p>
    <w:p w14:paraId="278E2DD3" w14:textId="77777777" w:rsidR="00270A0A" w:rsidRDefault="00270A0A" w:rsidP="00270A0A">
      <w:pPr>
        <w:pStyle w:val="Code"/>
      </w:pPr>
      <w:r>
        <w:t>Getting the version of Hive</w:t>
      </w:r>
    </w:p>
    <w:p w14:paraId="1480C5CE" w14:textId="77777777" w:rsidR="00270A0A" w:rsidRDefault="00270A0A" w:rsidP="00270A0A">
      <w:pPr>
        <w:pStyle w:val="Code"/>
      </w:pPr>
      <w:r>
        <w:t>To get the version of Hive from the hive shell issue 'set system.sun.java.command', The hive-cli.jar version is the hive version. We have version 0.10.0. We now have version 0.12.0 with CDH5. This doesn’t work on 21/6/2016.</w:t>
      </w:r>
    </w:p>
    <w:p w14:paraId="2B31349F" w14:textId="77777777" w:rsidR="00270A0A" w:rsidRDefault="00270A0A" w:rsidP="00270A0A">
      <w:pPr>
        <w:pStyle w:val="BodyText2"/>
      </w:pPr>
      <w:r>
        <w:t>hive&gt; set system:sun.java.command;</w:t>
      </w:r>
    </w:p>
    <w:p w14:paraId="19BC87DD" w14:textId="77777777" w:rsidR="00270A0A" w:rsidRDefault="00270A0A" w:rsidP="00270A0A">
      <w:pPr>
        <w:pStyle w:val="BodyText2"/>
      </w:pPr>
      <w:r>
        <w:t>system:sun.java.command=org.apache.hadoop.util.RunJar /opt/cloudera/parcels/CDH-4.4.0-1.cdh4.4.0.p0.39/bin/../lib/hive/lib/hive-cli-0.10.0-cdh4.4.0.jar org.apache.hadoop.hive.cli.CliDriver</w:t>
      </w:r>
    </w:p>
    <w:p w14:paraId="70B4E36D" w14:textId="77777777" w:rsidR="00270A0A" w:rsidRPr="0075078C" w:rsidRDefault="00270A0A" w:rsidP="00270A0A">
      <w:pPr>
        <w:pStyle w:val="Code"/>
      </w:pPr>
      <w:r>
        <w:t>From the command line type ‘hive –version’. On 21/6/2016 we are using ‘</w:t>
      </w:r>
      <w:r w:rsidRPr="0075078C">
        <w:t>Hive 1.1.0-cdh5.7.0</w:t>
      </w:r>
      <w:r>
        <w:t>’.</w:t>
      </w:r>
    </w:p>
    <w:p w14:paraId="6685CB00" w14:textId="77777777" w:rsidR="00270A0A" w:rsidRDefault="00270A0A" w:rsidP="00270A0A">
      <w:pPr>
        <w:pStyle w:val="Code"/>
      </w:pPr>
      <w:r>
        <w:t>Initialisation script</w:t>
      </w:r>
    </w:p>
    <w:p w14:paraId="35C9A953" w14:textId="77777777" w:rsidR="00270A0A" w:rsidRDefault="00270A0A" w:rsidP="00270A0A">
      <w:pPr>
        <w:pStyle w:val="Code"/>
      </w:pPr>
      <w:r>
        <w:t>There are a lot of jars and ST_ functions that are needed in Hive sessions and these can be initialised in a script:</w:t>
      </w:r>
    </w:p>
    <w:p w14:paraId="1471A554" w14:textId="77777777" w:rsidR="00270A0A" w:rsidRDefault="00270A0A" w:rsidP="00270A0A">
      <w:pPr>
        <w:pStyle w:val="BodyText2"/>
      </w:pPr>
      <w:r w:rsidRPr="00C95D82">
        <w:t>cottaan@hadoop-m2 ~]$ hive -i /</w:t>
      </w:r>
      <w:r w:rsidRPr="007D15C4">
        <w:t>hive -i /tmp/hive/hive_initialise.sql</w:t>
      </w:r>
    </w:p>
    <w:p w14:paraId="66E048A0" w14:textId="77777777" w:rsidR="00270A0A" w:rsidRPr="007D6C7E" w:rsidRDefault="00270A0A" w:rsidP="00270A0A">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454F1C68" w14:textId="77777777" w:rsidR="00270A0A" w:rsidRDefault="00270A0A" w:rsidP="00270A0A">
      <w:pPr>
        <w:pStyle w:val="Code"/>
      </w:pPr>
      <w:r>
        <w:t>Hive Query Language</w:t>
      </w:r>
    </w:p>
    <w:p w14:paraId="0701AC68" w14:textId="77777777" w:rsidR="00270A0A" w:rsidRDefault="00270A0A" w:rsidP="00270A0A">
      <w:pPr>
        <w:pStyle w:val="Code"/>
      </w:pPr>
      <w:r>
        <w:t>Running queries against the glc2000 dataset on the full cluster:</w:t>
      </w:r>
    </w:p>
    <w:p w14:paraId="663FD776" w14:textId="77777777" w:rsidR="00270A0A" w:rsidRDefault="00270A0A" w:rsidP="00270A0A">
      <w:pPr>
        <w:pStyle w:val="BodyText2"/>
      </w:pPr>
      <w:r w:rsidRPr="00B87479">
        <w:t>select count(*) from glc2000</w:t>
      </w:r>
    </w:p>
    <w:p w14:paraId="3A39C739" w14:textId="77777777" w:rsidR="00270A0A" w:rsidRDefault="00270A0A" w:rsidP="00270A0A">
      <w:pPr>
        <w:pStyle w:val="Heading7"/>
      </w:pPr>
      <w:r>
        <w:t xml:space="preserve">Took 19mins and 19 secs and there were </w:t>
      </w:r>
      <w:r w:rsidRPr="00B87479">
        <w:t>1012858880</w:t>
      </w:r>
      <w:r>
        <w:t xml:space="preserve"> records!</w:t>
      </w:r>
    </w:p>
    <w:p w14:paraId="559CAB20" w14:textId="77777777" w:rsidR="00270A0A" w:rsidRPr="00CB04D9" w:rsidRDefault="00270A0A" w:rsidP="00270A0A">
      <w:pPr>
        <w:pStyle w:val="BodyText2"/>
      </w:pPr>
      <w:r>
        <w:t>DDL</w:t>
      </w:r>
    </w:p>
    <w:p w14:paraId="765DC729" w14:textId="77777777" w:rsidR="00270A0A" w:rsidRDefault="00270A0A" w:rsidP="00270A0A">
      <w:pPr>
        <w:pStyle w:val="BodyText2"/>
      </w:pPr>
      <w:r>
        <w:t>Creating tables</w:t>
      </w:r>
    </w:p>
    <w:p w14:paraId="06AE5640" w14:textId="77777777" w:rsidR="00270A0A" w:rsidRDefault="00270A0A"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DE63CE">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DE63CE">
        <w:t>here</w:t>
      </w:r>
      <w:r>
        <w:t>.</w:t>
      </w:r>
    </w:p>
    <w:p w14:paraId="692F8D85" w14:textId="77777777" w:rsidR="00270A0A" w:rsidRDefault="00270A0A" w:rsidP="00270A0A">
      <w:pPr>
        <w:pStyle w:val="Code"/>
      </w:pPr>
      <w:r>
        <w:t>You can create a comma-separated table (which you can then export to file) by using the following syntax:</w:t>
      </w:r>
    </w:p>
    <w:p w14:paraId="605510F7" w14:textId="77777777" w:rsidR="00270A0A" w:rsidRDefault="00270A0A" w:rsidP="00270A0A">
      <w:pPr>
        <w:pStyle w:val="BodyText2"/>
      </w:pPr>
      <w:r w:rsidRPr="00F15508">
        <w:t>hive&gt; set hive.exec.compress.output=false;</w:t>
      </w:r>
    </w:p>
    <w:p w14:paraId="3A78B1EA" w14:textId="77777777" w:rsidR="00270A0A" w:rsidRDefault="00270A0A" w:rsidP="00270A0A">
      <w:pPr>
        <w:pStyle w:val="BodyText2"/>
      </w:pPr>
      <w:r>
        <w:t>hive&gt; create table csv_dump ROW FORMAT DELIMITED FIELDS TERMINATED BY ',' LINES TERMINATED BY '\n' as</w:t>
      </w:r>
    </w:p>
    <w:p w14:paraId="434E4436" w14:textId="77777777" w:rsidR="00270A0A" w:rsidRDefault="00270A0A" w:rsidP="00270A0A">
      <w:pPr>
        <w:pStyle w:val="BodyText2"/>
      </w:pPr>
      <w:r>
        <w:t>hive&gt; select * from species.areatest2;</w:t>
      </w:r>
    </w:p>
    <w:p w14:paraId="2C9B9C2B" w14:textId="77777777" w:rsidR="00270A0A" w:rsidRDefault="00270A0A" w:rsidP="00270A0A">
      <w:pPr>
        <w:pStyle w:val="BodyText2"/>
      </w:pPr>
      <w:r>
        <w:t>$ hadoop dfs -cat /user/hive/warehouse/csv_dump/* &gt; ~/csv_dump.csv</w:t>
      </w:r>
    </w:p>
    <w:p w14:paraId="68C2DB36" w14:textId="77777777" w:rsidR="00270A0A" w:rsidRDefault="00270A0A" w:rsidP="008B6883">
      <w:pPr>
        <w:pStyle w:val="BodyText2"/>
      </w:pPr>
      <w:r>
        <w:t>This gets written to /home/dopa/csv_dump.csv.</w:t>
      </w:r>
    </w:p>
    <w:p w14:paraId="16608C4C" w14:textId="77777777" w:rsidR="00270A0A" w:rsidRDefault="00270A0A" w:rsidP="00270A0A">
      <w:pPr>
        <w:pStyle w:val="Heading6"/>
      </w:pPr>
      <w:r>
        <w:t>Comments</w:t>
      </w:r>
    </w:p>
    <w:p w14:paraId="10F305BF" w14:textId="77777777" w:rsidR="00270A0A" w:rsidRDefault="00270A0A" w:rsidP="00270A0A">
      <w:pPr>
        <w:pStyle w:val="Heading6"/>
      </w:pPr>
      <w:r>
        <w:t>Comments can be added to tables and columns by the following:</w:t>
      </w:r>
    </w:p>
    <w:p w14:paraId="56302476" w14:textId="77777777" w:rsidR="00270A0A" w:rsidRDefault="00270A0A" w:rsidP="00270A0A">
      <w:pPr>
        <w:pStyle w:val="BodyText2"/>
      </w:pPr>
      <w:r w:rsidRPr="00303045">
        <w:t>ALTER TABLE wdpa_2011_11_cells CHANGE wdpa_id wdpa_id int COMMENT 'Unique identifier';</w:t>
      </w:r>
    </w:p>
    <w:p w14:paraId="0FF3A5ED" w14:textId="77777777" w:rsidR="00270A0A" w:rsidRDefault="00270A0A" w:rsidP="008B550B">
      <w:pPr>
        <w:pStyle w:val="Code"/>
      </w:pPr>
      <w:r w:rsidRPr="00121606">
        <w:t xml:space="preserve">ALTER TABLE wdpa_2011_11  SET TBLPROPERTIES ('comment' = 'Table of </w:t>
      </w:r>
      <w:r>
        <w:t>…</w:t>
      </w:r>
      <w:r w:rsidRPr="00121606">
        <w:t>ata is here: user/hive/warehouse/wdpa/wdpa_09_11.json');</w:t>
      </w:r>
    </w:p>
    <w:p w14:paraId="11312D86" w14:textId="77777777" w:rsidR="00270A0A" w:rsidRPr="00CA4180" w:rsidRDefault="00270A0A" w:rsidP="008B6883">
      <w:pPr>
        <w:pStyle w:val="BodyText2"/>
      </w:pPr>
      <w:r>
        <w:t>But there is a bug in the current version of Hive which doesn’t allow you to add comments to columns. It just says '</w:t>
      </w:r>
      <w:r w:rsidRPr="00E41B0E">
        <w:t>from deserializer</w:t>
      </w:r>
      <w:r>
        <w:t>’.</w:t>
      </w:r>
    </w:p>
    <w:p w14:paraId="26AC188A" w14:textId="77777777" w:rsidR="00270A0A" w:rsidRPr="00A65292" w:rsidRDefault="00270A0A" w:rsidP="000E5536">
      <w:pPr>
        <w:pStyle w:val="Heading7"/>
      </w:pPr>
      <w:r w:rsidRPr="00A65292">
        <w:t>DML</w:t>
      </w:r>
    </w:p>
    <w:p w14:paraId="33363C14" w14:textId="77777777" w:rsidR="00270A0A" w:rsidRDefault="00270A0A" w:rsidP="00270A0A">
      <w:pPr>
        <w:pStyle w:val="Heading8"/>
      </w:pPr>
      <w:r>
        <w:t>To specify a default database use:</w:t>
      </w:r>
    </w:p>
    <w:p w14:paraId="42AB8BDB" w14:textId="77777777" w:rsidR="00270A0A" w:rsidRDefault="00270A0A" w:rsidP="00270A0A">
      <w:pPr>
        <w:pStyle w:val="BodyText2"/>
      </w:pPr>
      <w:r>
        <w:t>hive&gt;use species;</w:t>
      </w:r>
    </w:p>
    <w:p w14:paraId="4A211A10" w14:textId="77777777" w:rsidR="00270A0A" w:rsidRPr="00270A0A" w:rsidRDefault="00270A0A" w:rsidP="008B6883">
      <w:pPr>
        <w:pStyle w:val="BodyText2"/>
      </w:pPr>
      <w:r>
        <w:t xml:space="preserve">Hive documentation on DML is </w:t>
      </w:r>
      <w:r w:rsidRPr="00DE63CE">
        <w:t>here</w:t>
      </w:r>
    </w:p>
    <w:p w14:paraId="72F1B8EB" w14:textId="77777777" w:rsidR="00270A0A" w:rsidRDefault="00270A0A" w:rsidP="00270A0A">
      <w:pPr>
        <w:pStyle w:val="BodyText2"/>
      </w:pPr>
      <w:r w:rsidRPr="003B3CF1">
        <w:t>hive&gt; select quadkey from id17975 join wdpa where st_intersects(st_geomfromquadkey(quadkey),geom);</w:t>
      </w:r>
    </w:p>
    <w:p w14:paraId="3E4FF8CC" w14:textId="77777777" w:rsidR="00270A0A" w:rsidRDefault="00270A0A"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1D087377" w14:textId="77777777" w:rsidR="00270A0A" w:rsidRDefault="00270A0A" w:rsidP="00270A0A">
      <w:pPr>
        <w:pStyle w:val="BodyText2"/>
      </w:pPr>
      <w:r w:rsidRPr="004E0E48">
        <w:lastRenderedPageBreak/>
        <w:t>hive&gt; SET mapred.child.java.opts=-Xmx4G -XX:+UseConcMarkSweepGC;</w:t>
      </w:r>
    </w:p>
    <w:p w14:paraId="68426F66" w14:textId="77777777" w:rsidR="00270A0A" w:rsidRDefault="00270A0A" w:rsidP="00270A0A">
      <w:pPr>
        <w:pStyle w:val="BodyText2"/>
      </w:pPr>
      <w:r w:rsidRPr="004E0E48">
        <w:t>hive&gt; select wdpaid from wdpa where wdpaid=785;</w:t>
      </w:r>
    </w:p>
    <w:p w14:paraId="57B88DB8" w14:textId="77777777" w:rsidR="00270A0A" w:rsidRDefault="00270A0A" w:rsidP="00270A0A">
      <w:pPr>
        <w:pStyle w:val="BodyText2"/>
      </w:pPr>
      <w:r>
        <w:t>hive&gt;</w:t>
      </w:r>
      <w:r w:rsidRPr="00BD30CD">
        <w:t xml:space="preserve"> select ST_AsText(ST_Centroid(geom)) from species where speciesid2=17975;</w:t>
      </w:r>
      <w:r>
        <w:t xml:space="preserve"> -results!</w:t>
      </w:r>
    </w:p>
    <w:p w14:paraId="5E21BABC" w14:textId="77777777" w:rsidR="00270A0A" w:rsidRDefault="00270A0A" w:rsidP="00270A0A">
      <w:pPr>
        <w:pStyle w:val="Code"/>
      </w:pPr>
      <w:r w:rsidRPr="00BD30CD">
        <w:t>hive&gt; select binomial from species where ST_Intersects(ST_Point(112.587,-1.228),geom)=true;</w:t>
      </w:r>
      <w:r>
        <w:t xml:space="preserve"> - nowt</w:t>
      </w:r>
    </w:p>
    <w:p w14:paraId="4F05B7E8" w14:textId="77777777" w:rsidR="00270A0A" w:rsidRDefault="00270A0A" w:rsidP="00270A0A">
      <w:pPr>
        <w:pStyle w:val="Code"/>
      </w:pPr>
      <w:r>
        <w:t>hive&gt; select binomial,ST_AsText(ST_Centroid(geom)),ST_Intersects(ST_Point(112.587,-1.228),geom) from species where speciesid2=17975;</w:t>
      </w:r>
    </w:p>
    <w:p w14:paraId="296D118E" w14:textId="77777777" w:rsidR="00270A0A" w:rsidRDefault="00270A0A" w:rsidP="00270A0A">
      <w:pPr>
        <w:pStyle w:val="Code"/>
      </w:pPr>
      <w:r>
        <w:t>Pongo pygmaeus  POINT (112.58706944450006 -1.2280416669999283)  NULL   - * 92 – why no intersection!</w:t>
      </w:r>
    </w:p>
    <w:p w14:paraId="584738FF" w14:textId="77777777" w:rsidR="00270A0A" w:rsidRDefault="00270A0A" w:rsidP="00270A0A">
      <w:pPr>
        <w:pStyle w:val="Code"/>
      </w:pPr>
      <w:r w:rsidRPr="00F313E1">
        <w:t>hive&gt; select binomial from species where ST_Intersects(ST_Point('point (112.587 -1.228)'), geom);</w:t>
      </w:r>
      <w:r>
        <w:t xml:space="preserve"> - nowt</w:t>
      </w:r>
    </w:p>
    <w:p w14:paraId="3F626242" w14:textId="77777777" w:rsidR="00270A0A" w:rsidRDefault="00270A0A" w:rsidP="00270A0A">
      <w:pPr>
        <w:pStyle w:val="BodyText2"/>
      </w:pPr>
      <w:r w:rsidRPr="00F61B99">
        <w:t>hive&gt; select binomial,ST_Intersects(ST_SetSRID(ST_Point('point (112.587 -1.228)'),4326),geom) from species where speciesid2=17975;</w:t>
      </w:r>
      <w:r>
        <w:t xml:space="preserve"> - results!!!!!</w:t>
      </w:r>
    </w:p>
    <w:p w14:paraId="3C604CBA" w14:textId="77777777" w:rsidR="00270A0A" w:rsidRDefault="00270A0A" w:rsidP="00270A0A">
      <w:pPr>
        <w:pStyle w:val="Heading8"/>
      </w:pPr>
      <w:r w:rsidRPr="0003165D">
        <w:t>hive&gt; select distinct binomial from species where ST_Intersects(ST_SetSRID(ST_Point('point (112.587 -1.228)'),4326),geom);</w:t>
      </w:r>
      <w:r>
        <w:t xml:space="preserve"> - results! </w:t>
      </w:r>
    </w:p>
    <w:p w14:paraId="556C51BD" w14:textId="77777777" w:rsidR="00270A0A" w:rsidRDefault="00270A0A" w:rsidP="00270A0A">
      <w:pPr>
        <w:pStyle w:val="BodyText2"/>
      </w:pPr>
      <w:r w:rsidRPr="007700CE">
        <w:t>hive&gt; select distinct binomial from species where ST_Intersects(ST_SetSRID(ST_Polygon('polygon ((116 5,117 5,117 6,116 6))</w:t>
      </w:r>
      <w:r>
        <w:t>'),4326),geom)</w:t>
      </w:r>
      <w:r w:rsidRPr="007700CE">
        <w:t>;</w:t>
      </w:r>
    </w:p>
    <w:p w14:paraId="37889527" w14:textId="77777777" w:rsidR="00270A0A" w:rsidRDefault="00270A0A" w:rsidP="00270A0A">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DCEDCAD" w14:textId="77777777" w:rsidR="00270A0A" w:rsidRDefault="00270A0A" w:rsidP="00270A0A">
      <w:pPr>
        <w:pStyle w:val="Code"/>
      </w:pPr>
      <w:r w:rsidRPr="00115DCB">
        <w:t>hive&gt; select distinct name from wdpa where ST_Intersects(ST_SetSRID(ST_Polygon('polygon ((116 5,117 5,117 6,116 6))'),4326),geom);</w:t>
      </w:r>
      <w:r>
        <w:t xml:space="preserve">  ok</w:t>
      </w:r>
    </w:p>
    <w:p w14:paraId="53F494B7" w14:textId="77777777" w:rsidR="00270A0A" w:rsidRDefault="00270A0A" w:rsidP="00270A0A">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68FA0F56" w14:textId="77777777" w:rsidR="00270A0A" w:rsidRDefault="00270A0A" w:rsidP="00270A0A">
      <w:pPr>
        <w:pStyle w:val="BodyText2"/>
      </w:pPr>
      <w:r w:rsidRPr="003D5F0F">
        <w:t>hive&gt; SELECT name, binomial FROM wdpa JOIN species WHERE ST_Intersects(wdpa.geom, species.geom) ORDER BY name, binomial;</w:t>
      </w:r>
      <w:r>
        <w:t xml:space="preserve"> - ran but swapping on the reduce part</w:t>
      </w:r>
    </w:p>
    <w:p w14:paraId="5C2B54CB" w14:textId="77777777" w:rsidR="00270A0A" w:rsidRDefault="00270A0A" w:rsidP="00270A0A">
      <w:pPr>
        <w:pStyle w:val="Heading7"/>
      </w:pPr>
      <w:r>
        <w:t xml:space="preserve">hive&gt; </w:t>
      </w:r>
      <w:r w:rsidRPr="003D5F0F">
        <w:t>SELECT name, binomial FROM wdpa JOIN species WHERE ST_Intersects(wdpa.geom, species.geom)</w:t>
      </w:r>
      <w:r>
        <w:t>;</w:t>
      </w:r>
    </w:p>
    <w:p w14:paraId="0560E7EF" w14:textId="77777777" w:rsidR="00270A0A" w:rsidRDefault="00270A0A" w:rsidP="00270A0A">
      <w:pPr>
        <w:pStyle w:val="BodyText2"/>
      </w:pPr>
      <w:r w:rsidRPr="00DF1ED4">
        <w:t>hive&gt; SELECT name, binomial, ST_Intersects(wdpa.geom,species.geom) FROM wdpa join species;</w:t>
      </w:r>
      <w:r>
        <w:t xml:space="preserve"> - stuck on 69%</w:t>
      </w:r>
    </w:p>
    <w:p w14:paraId="71AE7CC9" w14:textId="77777777" w:rsidR="00270A0A" w:rsidRDefault="00270A0A" w:rsidP="008B550B">
      <w:pPr>
        <w:pStyle w:val="Unix"/>
      </w:pPr>
      <w:r w:rsidRPr="00626BD0">
        <w:t>hive&gt; SELECT name, binomial FROM wdpa JOIN species WHERE ST_Intersects(wdpa.geom, species.geom)=true;</w:t>
      </w:r>
      <w:r>
        <w:t xml:space="preserve"> stuck on 69</w:t>
      </w:r>
    </w:p>
    <w:p w14:paraId="4DF6175E" w14:textId="77777777" w:rsidR="00270A0A" w:rsidRDefault="00270A0A" w:rsidP="00270A0A">
      <w:pPr>
        <w:pStyle w:val="BodyText2"/>
      </w:pPr>
      <w:r w:rsidRPr="009363EF">
        <w:t>hive&gt; SELECT name, binomial FROM</w:t>
      </w:r>
      <w:r w:rsidRPr="00270A0A">
        <w:rPr>
          <w:rStyle w:val="Hyperlink"/>
        </w:rPr>
        <w:t xml:space="preserve"> </w:t>
      </w:r>
      <w:r w:rsidRPr="009363EF">
        <w:t>wdpa JOIN species WHERE ST_Touches(wdpa.geom, species.geom) ORDER BY name, binomial;</w:t>
      </w:r>
      <w:r>
        <w:t xml:space="preserve"> - stuck on 69</w:t>
      </w:r>
    </w:p>
    <w:p w14:paraId="74EB3DCC" w14:textId="77777777" w:rsidR="00270A0A" w:rsidRDefault="00270A0A" w:rsidP="008B550B">
      <w:pPr>
        <w:pStyle w:val="Unix"/>
      </w:pPr>
    </w:p>
    <w:p w14:paraId="7FAEB457" w14:textId="77777777" w:rsidR="00270A0A" w:rsidRDefault="00270A0A" w:rsidP="008B550B">
      <w:pPr>
        <w:pStyle w:val="Unix"/>
      </w:pPr>
      <w:r w:rsidRPr="00E66747">
        <w:t>SELECT name, binomial FROM species JOIN wdpa WHERE ST_Intersects(wdpa.geom, species.geom);</w:t>
      </w:r>
    </w:p>
    <w:p w14:paraId="6C4969E9" w14:textId="77777777" w:rsidR="00270A0A" w:rsidRDefault="00270A0A" w:rsidP="00270A0A">
      <w:pPr>
        <w:pStyle w:val="BodyText2"/>
      </w:pPr>
      <w:r>
        <w:t>trying to set reducers to 6 – stuck on 95%</w:t>
      </w:r>
    </w:p>
    <w:p w14:paraId="5770F6AB" w14:textId="77777777" w:rsidR="00270A0A" w:rsidRDefault="00270A0A" w:rsidP="00270A0A">
      <w:pPr>
        <w:pStyle w:val="BodyText2"/>
      </w:pPr>
      <w:r>
        <w:t xml:space="preserve">20 - </w:t>
      </w:r>
    </w:p>
    <w:p w14:paraId="23B3F509" w14:textId="77777777" w:rsidR="00270A0A" w:rsidRDefault="00270A0A" w:rsidP="00270A0A">
      <w:pPr>
        <w:pStyle w:val="BodyText2"/>
      </w:pPr>
    </w:p>
    <w:p w14:paraId="49CC17DC" w14:textId="77777777" w:rsidR="00270A0A" w:rsidRDefault="00270A0A"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DE63CE">
        <w:t>here</w:t>
      </w:r>
      <w:r>
        <w:t xml:space="preserve"> on tuning MR.</w:t>
      </w:r>
    </w:p>
    <w:p w14:paraId="35BC389A" w14:textId="77777777" w:rsidR="00270A0A" w:rsidRDefault="00270A0A" w:rsidP="00270A0A">
      <w:pPr>
        <w:pStyle w:val="Unix"/>
      </w:pPr>
      <w:r>
        <w:t>Setting mappers/ reducers to see the benchmarks for a map/reduce job with different number of m/r.</w:t>
      </w:r>
    </w:p>
    <w:p w14:paraId="10D43215" w14:textId="77777777" w:rsidR="00270A0A" w:rsidRDefault="00270A0A" w:rsidP="00270A0A">
      <w:pPr>
        <w:pStyle w:val="Unix"/>
      </w:pPr>
      <w:r>
        <w:t>Trying:</w:t>
      </w:r>
    </w:p>
    <w:p w14:paraId="379203B4" w14:textId="77777777" w:rsidR="00270A0A" w:rsidRDefault="00270A0A" w:rsidP="008B550B">
      <w:pPr>
        <w:pStyle w:val="Unix"/>
      </w:pPr>
      <w:r>
        <w:t>SET mapreduce.map.memory.mb=4000 – java heap space error</w:t>
      </w:r>
    </w:p>
    <w:p w14:paraId="77A4F371" w14:textId="77777777" w:rsidR="00270A0A" w:rsidRDefault="00270A0A" w:rsidP="008B550B">
      <w:pPr>
        <w:pStyle w:val="Unix"/>
      </w:pPr>
      <w:r>
        <w:t>SET mapreduce.map.memory.mb=8000 – java heap space error</w:t>
      </w:r>
    </w:p>
    <w:p w14:paraId="57452507" w14:textId="77777777" w:rsidR="0063601F" w:rsidRDefault="00270A0A" w:rsidP="008B6883">
      <w:pPr>
        <w:pStyle w:val="BodyText2"/>
      </w:pPr>
      <w:r>
        <w:t xml:space="preserve">Using spatial tables </w:t>
      </w:r>
      <w:r w:rsidR="0063601F">
        <w:fldChar w:fldCharType="end"/>
      </w:r>
      <w:r w:rsidR="0063601F">
        <w:t>.</w:t>
      </w:r>
    </w:p>
    <w:p w14:paraId="12AA5836" w14:textId="77777777" w:rsidR="0063601F" w:rsidRDefault="0063601F" w:rsidP="000E5536">
      <w:pPr>
        <w:pStyle w:val="Heading6"/>
      </w:pPr>
      <w:r>
        <w:t>Issues</w:t>
      </w:r>
    </w:p>
    <w:p w14:paraId="2C06BADA" w14:textId="77777777" w:rsidR="0063601F" w:rsidRDefault="0063601F" w:rsidP="000E5536">
      <w:pPr>
        <w:pStyle w:val="Heading7"/>
      </w:pPr>
      <w:r>
        <w:t>Java Heap Space failures</w:t>
      </w:r>
    </w:p>
    <w:p w14:paraId="193B0F9E" w14:textId="77777777" w:rsidR="0063601F" w:rsidRDefault="0063601F" w:rsidP="008B6883">
      <w:pPr>
        <w:pStyle w:val="BodyText2"/>
      </w:pPr>
      <w:r>
        <w:t>Failures seems to occur with the full cluster when you run some Hive queries. For example, the following simple query fails from the Hive CLI:</w:t>
      </w:r>
    </w:p>
    <w:p w14:paraId="09D2F2C0" w14:textId="77777777" w:rsidR="0063601F" w:rsidRDefault="0063601F" w:rsidP="008B550B">
      <w:pPr>
        <w:pStyle w:val="Code"/>
      </w:pPr>
      <w:r>
        <w:t>Select * from wdpa where wdpaid=785;</w:t>
      </w:r>
    </w:p>
    <w:p w14:paraId="7CB754C3" w14:textId="77777777" w:rsidR="0063601F" w:rsidRDefault="0063601F" w:rsidP="008B6883">
      <w:pPr>
        <w:pStyle w:val="BodyText2"/>
      </w:pPr>
      <w:r>
        <w:t xml:space="preserve">Following </w:t>
      </w:r>
      <w:hyperlink r:id="rId1096" w:anchor=".U3BpHPmSy0f" w:history="1">
        <w:r w:rsidRPr="00D51413">
          <w:rPr>
            <w:rStyle w:val="Hyperlink"/>
          </w:rPr>
          <w:t>this</w:t>
        </w:r>
      </w:hyperlink>
      <w:r>
        <w:t xml:space="preserve"> page to try to understand why.</w:t>
      </w:r>
    </w:p>
    <w:p w14:paraId="203BB2B4" w14:textId="77777777" w:rsidR="0063601F" w:rsidRDefault="0063601F" w:rsidP="008B6883">
      <w:pPr>
        <w:pStyle w:val="BodyText2"/>
      </w:pPr>
      <w:r>
        <w:lastRenderedPageBreak/>
        <w:t>In the JobTracker log file (</w:t>
      </w:r>
      <w:hyperlink r:id="rId1097" w:history="1">
        <w:r w:rsidRPr="00660CDF">
          <w:rPr>
            <w:rStyle w:val="Hyperlink"/>
          </w:rPr>
          <w:t>http://hadoop-h05:50030/logs/hadoop-cmf-mapreduce1-JOBTRACKER-hadoop-h05.log.out</w:t>
        </w:r>
      </w:hyperlink>
      <w:r>
        <w:t>) there is a line:</w:t>
      </w:r>
    </w:p>
    <w:p w14:paraId="2D437297" w14:textId="77777777" w:rsidR="0063601F" w:rsidRDefault="0063601F" w:rsidP="008B550B">
      <w:pPr>
        <w:pStyle w:val="Unix"/>
      </w:pPr>
      <w:r w:rsidRPr="003D596E">
        <w:t>2014-05-12 10:47:33,241 INFO org.apache.hadoop.mapred.TaskInProgress: Error from attempt_201405081552_0001_m_000000_2: Error: Java heap space</w:t>
      </w:r>
    </w:p>
    <w:p w14:paraId="0F8FE479" w14:textId="77777777" w:rsidR="0063601F" w:rsidRDefault="0063601F" w:rsidP="008B6883">
      <w:pPr>
        <w:pStyle w:val="BodyText2"/>
      </w:pPr>
      <w:r>
        <w:t>To see this log file in Cloudera Manager (CM) go to Diagnose | Logs – and choose MapReduce | Job Tracker and look at the log/</w:t>
      </w:r>
    </w:p>
    <w:p w14:paraId="1E3CB2BA" w14:textId="77777777" w:rsidR="0063601F" w:rsidRDefault="0063601F" w:rsidP="008B6883">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9A148F6" w14:textId="77777777" w:rsidR="0063601F" w:rsidRDefault="0063601F" w:rsidP="008B550B">
      <w:pPr>
        <w:pStyle w:val="Code"/>
      </w:pPr>
      <w:r w:rsidRPr="00066F25">
        <w:t xml:space="preserve">mapred.tasktracker.map.tasks.maximum </w:t>
      </w:r>
    </w:p>
    <w:p w14:paraId="5B78D278" w14:textId="77777777" w:rsidR="0063601F" w:rsidRDefault="0063601F" w:rsidP="008B550B">
      <w:pPr>
        <w:pStyle w:val="Code"/>
      </w:pPr>
      <w:r w:rsidRPr="00066F25">
        <w:t>mapred.tasktracker.reduce.tasks.maximum</w:t>
      </w:r>
    </w:p>
    <w:p w14:paraId="452F1BE9" w14:textId="77777777" w:rsidR="0063601F" w:rsidRDefault="0063601F" w:rsidP="008B6883">
      <w:pPr>
        <w:pStyle w:val="BodyText2"/>
      </w:pPr>
      <w:r>
        <w:t>On each of our tasktrackers the defaults are 24 (for maps) and 12 (for reducers) – these are inherited from the default settings in the mapreduce configuration.</w:t>
      </w:r>
    </w:p>
    <w:p w14:paraId="3B4E9D13" w14:textId="77777777" w:rsidR="0063601F" w:rsidRDefault="0063601F" w:rsidP="008B6883">
      <w:pPr>
        <w:pStyle w:val="BodyText2"/>
      </w:pPr>
      <w:r>
        <w:t xml:space="preserve">The available heap size is set the Hadoop-env.sh file – this is a client configuration file (see the docs </w:t>
      </w:r>
      <w:hyperlink r:id="rId1098" w:history="1">
        <w:r w:rsidRPr="006D19D0">
          <w:rPr>
            <w:rStyle w:val="Hyperlink"/>
          </w:rPr>
          <w:t>here</w:t>
        </w:r>
      </w:hyperlink>
      <w:r>
        <w:t xml:space="preserve">) which should be in HADOOP_INSTALL/Hadoop/conf but I am not sure where that is – there are 4 hadoop-env.sh files: </w:t>
      </w:r>
    </w:p>
    <w:p w14:paraId="51ECBD2A" w14:textId="77777777" w:rsidR="0063601F" w:rsidRDefault="0063601F" w:rsidP="008B550B">
      <w:pPr>
        <w:pStyle w:val="Unix"/>
      </w:pPr>
      <w:r w:rsidRPr="009D1790">
        <w:t>[dopa@hadoop-sn /]$ find / -name hadoop-env\* 2&gt;/dev/null</w:t>
      </w:r>
    </w:p>
    <w:p w14:paraId="0221D73E" w14:textId="77777777" w:rsidR="0063601F" w:rsidRDefault="0063601F" w:rsidP="008B550B">
      <w:pPr>
        <w:pStyle w:val="Unix"/>
      </w:pPr>
      <w:r>
        <w:t>/opt/cloudera/parcels/CDH-4.4.0-1.cdh4.4.0.p0.39/lib/hadoop-0.20-mapreduce/example-confs/conf.secure/hadoop-env.sh</w:t>
      </w:r>
    </w:p>
    <w:p w14:paraId="674B16F9" w14:textId="77777777" w:rsidR="0063601F" w:rsidRDefault="0063601F" w:rsidP="008B550B">
      <w:pPr>
        <w:pStyle w:val="Unix"/>
      </w:pPr>
      <w:r>
        <w:t>/opt/cloudera/parcels/CDH-4.4.0-1.cdh4.4.0.p0.39/etc/hadoop/conf.pseudo/hadoop-env.sh</w:t>
      </w:r>
    </w:p>
    <w:p w14:paraId="46BD4A2A" w14:textId="77777777" w:rsidR="0063601F" w:rsidRDefault="0063601F" w:rsidP="008B550B">
      <w:pPr>
        <w:pStyle w:val="Unix"/>
      </w:pPr>
      <w:r>
        <w:t>/etc/hadoop/conf.cloudera.hdfs1/hadoop-env.sh</w:t>
      </w:r>
    </w:p>
    <w:p w14:paraId="66D319D4" w14:textId="77777777" w:rsidR="0063601F" w:rsidRDefault="0063601F" w:rsidP="008B550B">
      <w:pPr>
        <w:pStyle w:val="Unix"/>
      </w:pPr>
      <w:r>
        <w:t>/etc/hadoop/conf.cloudera.mapreduce1/hadoop-env.sh</w:t>
      </w:r>
    </w:p>
    <w:p w14:paraId="4B92BB6C" w14:textId="77777777" w:rsidR="0063601F" w:rsidRDefault="0063601F" w:rsidP="008B6883">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99" w:anchor="!msg/scm-users/DoJDd3h0XQA/cQNeRcHxe1cJ" w:history="1">
        <w:r w:rsidRPr="00FF55EC">
          <w:rPr>
            <w:rStyle w:val="Hyperlink"/>
          </w:rPr>
          <w:t>here</w:t>
        </w:r>
      </w:hyperlink>
      <w:r>
        <w:t>. The settings that are written by the .sh files can all be set in the CM UI.</w:t>
      </w:r>
    </w:p>
    <w:p w14:paraId="572CFD2B" w14:textId="77777777" w:rsidR="0063601F" w:rsidRDefault="0063601F" w:rsidP="008B6883">
      <w:pPr>
        <w:pStyle w:val="BodyText2"/>
      </w:pPr>
      <w:r>
        <w:t>If you get OOM errors you can turn the mapred.map.child.java.opts setting in Hive to:</w:t>
      </w:r>
    </w:p>
    <w:p w14:paraId="73F939C7" w14:textId="77777777" w:rsidR="0063601F" w:rsidRDefault="0063601F" w:rsidP="008B550B">
      <w:pPr>
        <w:pStyle w:val="Unix"/>
      </w:pPr>
      <w:r w:rsidRPr="00B11691">
        <w:t>SET mapred.child.java.opts=-Xmx4G -XX:+UseConcMarkSweepGC;</w:t>
      </w:r>
    </w:p>
    <w:p w14:paraId="3B2A7B5C" w14:textId="77777777" w:rsidR="0063601F" w:rsidRDefault="0063601F" w:rsidP="008B6883">
      <w:pPr>
        <w:pStyle w:val="BodyText2"/>
      </w:pPr>
      <w:r>
        <w:t>This worked!</w:t>
      </w:r>
    </w:p>
    <w:p w14:paraId="67CB39D5" w14:textId="77777777" w:rsidR="0063601F" w:rsidRDefault="0063601F" w:rsidP="000E5536">
      <w:pPr>
        <w:pStyle w:val="Heading7"/>
      </w:pPr>
      <w:r>
        <w:t>Paging to disk</w:t>
      </w:r>
    </w:p>
    <w:p w14:paraId="7A76902B"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3185C220" w14:textId="77777777" w:rsidR="0063601F" w:rsidRDefault="0063601F" w:rsidP="000E5536">
      <w:pPr>
        <w:pStyle w:val="Heading7"/>
      </w:pPr>
      <w:r>
        <w:t>Tasks being killed</w:t>
      </w:r>
    </w:p>
    <w:p w14:paraId="73750CE1" w14:textId="77777777" w:rsidR="0063601F" w:rsidRPr="0094482B" w:rsidRDefault="0063601F" w:rsidP="008B6883">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6C7C09F9" w14:textId="77777777" w:rsidR="0063601F" w:rsidRDefault="0063601F" w:rsidP="000E5536">
      <w:pPr>
        <w:pStyle w:val="Heading6"/>
      </w:pPr>
      <w:r>
        <w:t>Killing</w:t>
      </w:r>
    </w:p>
    <w:p w14:paraId="6D978792"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6938DE74" w14:textId="77777777" w:rsidR="0063601F" w:rsidRPr="00B4050A" w:rsidRDefault="0063601F" w:rsidP="008B550B">
      <w:pPr>
        <w:pStyle w:val="Unix"/>
      </w:pPr>
      <w:r w:rsidRPr="00EB5A8B">
        <w:t>[dopa@hadoop-sn ~]$ yarn application -kill application_1413378760578_0194</w:t>
      </w:r>
    </w:p>
    <w:p w14:paraId="45BAF011" w14:textId="77777777" w:rsidR="0063601F" w:rsidRDefault="0063601F" w:rsidP="000E5536">
      <w:pPr>
        <w:pStyle w:val="Heading6"/>
      </w:pPr>
      <w:r>
        <w:t>Performance</w:t>
      </w:r>
    </w:p>
    <w:p w14:paraId="2F98938B" w14:textId="77777777" w:rsidR="0063601F" w:rsidRDefault="0063601F" w:rsidP="008B6883">
      <w:pPr>
        <w:pStyle w:val="BodyText2"/>
      </w:pPr>
      <w:bookmarkStart w:id="169" w:name="_Ref388430329"/>
      <w:r>
        <w:t xml:space="preserve">Good article from Todd Lipcon </w:t>
      </w:r>
      <w:hyperlink r:id="rId1100" w:history="1">
        <w:r w:rsidRPr="00A04EAC">
          <w:rPr>
            <w:rStyle w:val="Hyperlink"/>
          </w:rPr>
          <w:t>here</w:t>
        </w:r>
      </w:hyperlink>
      <w:r>
        <w:t xml:space="preserve"> on tuning MR.</w:t>
      </w:r>
    </w:p>
    <w:p w14:paraId="0B610D65" w14:textId="77777777" w:rsidR="0063601F" w:rsidRDefault="0063601F" w:rsidP="000E5536">
      <w:pPr>
        <w:pStyle w:val="Heading7"/>
      </w:pPr>
      <w:r>
        <w:t>Setting mappers/ reducers</w:t>
      </w:r>
      <w:bookmarkEnd w:id="169"/>
    </w:p>
    <w:p w14:paraId="254BA3A0" w14:textId="77777777" w:rsidR="0063601F" w:rsidRDefault="0063601F" w:rsidP="008B6883">
      <w:pPr>
        <w:pStyle w:val="BodyText2"/>
      </w:pPr>
      <w:r>
        <w:t>Comparing the following query with different numbers of mappers and reducers:</w:t>
      </w:r>
    </w:p>
    <w:p w14:paraId="61D0F2FC" w14:textId="77777777" w:rsidR="0063601F" w:rsidRDefault="0063601F" w:rsidP="008B6883">
      <w:pPr>
        <w:pStyle w:val="BodyText2"/>
      </w:pPr>
      <w:r>
        <w:t>Trying the big one with reducers set to 100:</w:t>
      </w:r>
    </w:p>
    <w:p w14:paraId="2806A0CA" w14:textId="77777777" w:rsidR="0063601F" w:rsidRDefault="0063601F" w:rsidP="008B550B">
      <w:pPr>
        <w:pStyle w:val="Unix"/>
      </w:pPr>
      <w:r>
        <w:t>hive&gt; SELECT name, binomial FROM species JOIN wdpa WHERE ST_Intersects(wdpa.geom, species.geom);</w:t>
      </w:r>
    </w:p>
    <w:p w14:paraId="215326CC" w14:textId="77777777" w:rsidR="0063601F" w:rsidRDefault="0063601F" w:rsidP="008B550B">
      <w:pPr>
        <w:pStyle w:val="Unix"/>
      </w:pPr>
      <w:r>
        <w:t>Total MapReduce jobs = 1</w:t>
      </w:r>
    </w:p>
    <w:p w14:paraId="0E04298B" w14:textId="77777777" w:rsidR="0063601F" w:rsidRDefault="0063601F" w:rsidP="008B550B">
      <w:pPr>
        <w:pStyle w:val="Unix"/>
      </w:pPr>
      <w:r>
        <w:t>Launching Job 1 out of 1</w:t>
      </w:r>
    </w:p>
    <w:p w14:paraId="50BA6D45" w14:textId="77777777" w:rsidR="0063601F" w:rsidRDefault="0063601F" w:rsidP="008B550B">
      <w:pPr>
        <w:pStyle w:val="Unix"/>
      </w:pPr>
      <w:r>
        <w:t>Number of reduce tasks determined at compile time: 1</w:t>
      </w:r>
    </w:p>
    <w:p w14:paraId="1AFEDD9D" w14:textId="77777777" w:rsidR="0063601F" w:rsidRDefault="0063601F" w:rsidP="000E5536">
      <w:pPr>
        <w:pStyle w:val="Heading6"/>
      </w:pPr>
      <w:bookmarkStart w:id="170" w:name="_Ref398908718"/>
      <w:r>
        <w:t>Map/Reduce logs</w:t>
      </w:r>
      <w:bookmarkEnd w:id="170"/>
    </w:p>
    <w:p w14:paraId="3E8898F1" w14:textId="77777777" w:rsidR="0063601F" w:rsidRPr="00EC08BB" w:rsidRDefault="0063601F" w:rsidP="008B6883">
      <w:pPr>
        <w:pStyle w:val="BodyText2"/>
      </w:pPr>
      <w:r>
        <w:lastRenderedPageBreak/>
        <w:t>Hadoop writes lots of information on a MR job which can be used to debug stuff. In the logs for a mapper there may be INFO, ERROR (which are ignored) and FATAL – which cause the mapper to fail.</w:t>
      </w:r>
    </w:p>
    <w:p w14:paraId="19602547" w14:textId="77777777" w:rsidR="00274D2D" w:rsidRDefault="00274D2D" w:rsidP="000E5536">
      <w:pPr>
        <w:pStyle w:val="Heading7"/>
      </w:pPr>
      <w:bookmarkStart w:id="171" w:name="_Ref454466051"/>
      <w:r>
        <w:t>JobHistory Server</w:t>
      </w:r>
      <w:bookmarkEnd w:id="171"/>
    </w:p>
    <w:p w14:paraId="1882D276" w14:textId="77777777" w:rsidR="00274D2D" w:rsidRDefault="00274D2D" w:rsidP="008B6883">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6DD0BF26" w14:textId="77777777" w:rsidR="00274D2D" w:rsidRDefault="00274D2D" w:rsidP="008B550B">
      <w:pPr>
        <w:pStyle w:val="Unix"/>
      </w:pPr>
      <w:r w:rsidRPr="00274D2D">
        <w:t>[cottaan@hadoop-m2 ~]$ export HADOOP_USER_NAME=hdfs</w:t>
      </w:r>
    </w:p>
    <w:p w14:paraId="7C41FD2D" w14:textId="77777777" w:rsidR="00274D2D" w:rsidRDefault="00274D2D" w:rsidP="008B550B">
      <w:pPr>
        <w:pStyle w:val="Unix"/>
      </w:pPr>
      <w:r w:rsidRPr="00274D2D">
        <w:t>[cottaan@hadoop-m2 ~]$ hadoop fs -get /user/history/done/2016/06/23/000000/job_1464338297541_0185_conf.xml</w:t>
      </w:r>
    </w:p>
    <w:p w14:paraId="0A9AA89A" w14:textId="77777777" w:rsidR="00274D2D" w:rsidRPr="00274D2D" w:rsidRDefault="00274D2D" w:rsidP="008B6883">
      <w:pPr>
        <w:pStyle w:val="BodyText2"/>
      </w:pPr>
    </w:p>
    <w:p w14:paraId="6A42DC28" w14:textId="77777777" w:rsidR="0063601F" w:rsidRDefault="0063601F" w:rsidP="000E5536">
      <w:pPr>
        <w:pStyle w:val="Heading6"/>
      </w:pPr>
      <w:r>
        <w:t>Configuration</w:t>
      </w:r>
    </w:p>
    <w:p w14:paraId="2204DDEC" w14:textId="77777777" w:rsidR="0063601F" w:rsidRPr="00CB6444" w:rsidRDefault="0063601F" w:rsidP="008B6883">
      <w:pPr>
        <w:pStyle w:val="BodyText2"/>
      </w:pPr>
    </w:p>
    <w:p w14:paraId="2FC27616" w14:textId="77777777" w:rsidR="0063601F" w:rsidRPr="009D2C88" w:rsidRDefault="0063601F" w:rsidP="000E5536">
      <w:pPr>
        <w:pStyle w:val="Heading5"/>
      </w:pPr>
      <w:r>
        <w:t>HBase</w:t>
      </w:r>
    </w:p>
    <w:p w14:paraId="5238EB2E" w14:textId="77777777" w:rsidR="0063601F" w:rsidRDefault="0063601F" w:rsidP="000E5536">
      <w:pPr>
        <w:pStyle w:val="Heading6"/>
      </w:pPr>
      <w:r>
        <w:t>Overview</w:t>
      </w:r>
    </w:p>
    <w:p w14:paraId="6CA31E99" w14:textId="77777777" w:rsidR="0063601F" w:rsidRDefault="0063601F" w:rsidP="008B6883">
      <w:pPr>
        <w:pStyle w:val="BodyText2"/>
      </w:pPr>
      <w:r>
        <w:t xml:space="preserve">Good overview of scaling and masters, regions and region servers </w:t>
      </w:r>
      <w:hyperlink r:id="rId1101" w:history="1">
        <w:r w:rsidRPr="00713222">
          <w:rPr>
            <w:rStyle w:val="Hyperlink"/>
          </w:rPr>
          <w:t>here</w:t>
        </w:r>
      </w:hyperlink>
      <w:r>
        <w:t>.</w:t>
      </w:r>
    </w:p>
    <w:p w14:paraId="48D9BA15" w14:textId="77777777" w:rsidR="0063601F" w:rsidRPr="00713222" w:rsidRDefault="0063601F" w:rsidP="008B6883">
      <w:pPr>
        <w:pStyle w:val="BodyText2"/>
      </w:pPr>
      <w:r>
        <w:t xml:space="preserve">HBase is also on the Cloud </w:t>
      </w:r>
      <w:hyperlink r:id="rId1102" w:history="1">
        <w:r w:rsidRPr="0019454A">
          <w:rPr>
            <w:rStyle w:val="Hyperlink"/>
          </w:rPr>
          <w:t>too</w:t>
        </w:r>
      </w:hyperlink>
    </w:p>
    <w:p w14:paraId="63C4A40C" w14:textId="77777777" w:rsidR="0063601F" w:rsidRDefault="0063601F" w:rsidP="000E5536">
      <w:pPr>
        <w:pStyle w:val="Heading6"/>
      </w:pPr>
      <w:r>
        <w:t>Test Cluster Configuration</w:t>
      </w:r>
    </w:p>
    <w:p w14:paraId="09D65A32" w14:textId="77777777" w:rsidR="0063601F" w:rsidRDefault="0063601F" w:rsidP="008B6883">
      <w:pPr>
        <w:pStyle w:val="BodyText2"/>
        <w:rPr>
          <w:rFonts w:eastAsia="Times New Roman"/>
        </w:rPr>
      </w:pPr>
      <w:r>
        <w:rPr>
          <w:rFonts w:eastAsia="Times New Roman"/>
        </w:rPr>
        <w:t>- Master Host: </w:t>
      </w:r>
      <w:hyperlink r:id="rId1103" w:history="1">
        <w:r>
          <w:rPr>
            <w:rStyle w:val="Hyperlink"/>
            <w:rFonts w:eastAsia="Times New Roman"/>
          </w:rPr>
          <w:t>h05-nn01.jrc.it</w:t>
        </w:r>
      </w:hyperlink>
    </w:p>
    <w:p w14:paraId="7F4EF0F9" w14:textId="77777777" w:rsidR="0063601F" w:rsidRDefault="000D5C35" w:rsidP="000E5536">
      <w:pPr>
        <w:pStyle w:val="BodyText"/>
        <w:rPr>
          <w:rFonts w:eastAsia="Times New Roman"/>
        </w:rPr>
      </w:pPr>
      <w:hyperlink r:id="rId1104" w:history="1">
        <w:r w:rsidR="0063601F">
          <w:rPr>
            <w:rStyle w:val="Hyperlink"/>
            <w:rFonts w:eastAsia="Times New Roman"/>
          </w:rPr>
          <w:t>http://h05-nn01.jrc.it:60010/master-status</w:t>
        </w:r>
      </w:hyperlink>
    </w:p>
    <w:p w14:paraId="127F853C" w14:textId="77777777" w:rsidR="0063601F" w:rsidRDefault="0063601F" w:rsidP="000E5536">
      <w:pPr>
        <w:pStyle w:val="BodyText"/>
      </w:pPr>
    </w:p>
    <w:p w14:paraId="4126FD2E" w14:textId="77777777" w:rsidR="0063601F" w:rsidRDefault="0063601F" w:rsidP="000E5536">
      <w:pPr>
        <w:pStyle w:val="BodyText"/>
      </w:pPr>
      <w:r>
        <w:t>- 4 Region Servers:</w:t>
      </w:r>
    </w:p>
    <w:p w14:paraId="0FCB91E6" w14:textId="77777777" w:rsidR="0063601F" w:rsidRDefault="0063601F" w:rsidP="000E5536">
      <w:pPr>
        <w:pStyle w:val="BodyText"/>
      </w:pPr>
      <w:r>
        <w:t>regionserver (h05-dn01)</w:t>
      </w:r>
    </w:p>
    <w:p w14:paraId="0FA8E346" w14:textId="77777777" w:rsidR="0063601F" w:rsidRDefault="0063601F" w:rsidP="000E5536">
      <w:pPr>
        <w:pStyle w:val="BodyText"/>
      </w:pPr>
      <w:r>
        <w:t>regionserver (h05-dn02)</w:t>
      </w:r>
    </w:p>
    <w:p w14:paraId="5D23A92E" w14:textId="77777777" w:rsidR="0063601F" w:rsidRDefault="0063601F" w:rsidP="000E5536">
      <w:pPr>
        <w:pStyle w:val="BodyText"/>
      </w:pPr>
      <w:r>
        <w:t>regionserver (h05-dn03)</w:t>
      </w:r>
    </w:p>
    <w:p w14:paraId="3C1E1EC1" w14:textId="77777777" w:rsidR="0063601F" w:rsidRDefault="0063601F" w:rsidP="000E5536">
      <w:pPr>
        <w:pStyle w:val="BodyText"/>
      </w:pPr>
      <w:r>
        <w:t>regionserver (h05-nn01)</w:t>
      </w:r>
    </w:p>
    <w:p w14:paraId="6A8EB22B" w14:textId="77777777" w:rsidR="0063601F" w:rsidRDefault="0063601F" w:rsidP="000E5536">
      <w:pPr>
        <w:pStyle w:val="BodyText"/>
      </w:pPr>
      <w:r>
        <w:t>Example link of one regionserver</w:t>
      </w:r>
    </w:p>
    <w:p w14:paraId="7F561693" w14:textId="77777777" w:rsidR="0063601F" w:rsidRDefault="000D5C35" w:rsidP="000E5536">
      <w:pPr>
        <w:pStyle w:val="BodyText"/>
        <w:rPr>
          <w:rFonts w:eastAsia="Times New Roman"/>
        </w:rPr>
      </w:pPr>
      <w:hyperlink r:id="rId1105" w:history="1">
        <w:r w:rsidR="0063601F">
          <w:rPr>
            <w:rStyle w:val="Hyperlink"/>
            <w:rFonts w:eastAsia="Times New Roman"/>
          </w:rPr>
          <w:t>http://h05-dn01.jrc.it:60030/rs-status</w:t>
        </w:r>
      </w:hyperlink>
    </w:p>
    <w:p w14:paraId="24AD0861" w14:textId="77777777" w:rsidR="0063601F" w:rsidRDefault="0063601F" w:rsidP="000E5536">
      <w:pPr>
        <w:pStyle w:val="Heading6"/>
      </w:pPr>
      <w:r>
        <w:t>Accessing</w:t>
      </w:r>
    </w:p>
    <w:p w14:paraId="1D273833" w14:textId="77777777" w:rsidR="0063601F" w:rsidRDefault="0063601F" w:rsidP="000E5536">
      <w:pPr>
        <w:pStyle w:val="Heading7"/>
      </w:pPr>
      <w:r>
        <w:t>HBase Shell</w:t>
      </w:r>
    </w:p>
    <w:p w14:paraId="04A3B088" w14:textId="77777777" w:rsidR="0063601F" w:rsidRDefault="0063601F" w:rsidP="008B6883">
      <w:pPr>
        <w:pStyle w:val="BodyText2"/>
      </w:pPr>
      <w:r>
        <w:t xml:space="preserve">To interact with HBase you use the </w:t>
      </w:r>
      <w:hyperlink r:id="rId1106" w:history="1">
        <w:r w:rsidRPr="003E35C4">
          <w:rPr>
            <w:rStyle w:val="Hyperlink"/>
          </w:rPr>
          <w:t>HBase shell</w:t>
        </w:r>
      </w:hyperlink>
      <w:r>
        <w:t>:</w:t>
      </w:r>
    </w:p>
    <w:p w14:paraId="16B80722" w14:textId="77777777" w:rsidR="0063601F" w:rsidRDefault="0063601F" w:rsidP="008B550B">
      <w:pPr>
        <w:pStyle w:val="Unix"/>
      </w:pPr>
      <w:r>
        <w:t>[dopa@h05-nn01 ~]$ hbase shell</w:t>
      </w:r>
    </w:p>
    <w:p w14:paraId="2CF65FE5" w14:textId="77777777" w:rsidR="0063601F" w:rsidRDefault="0063601F" w:rsidP="008B550B">
      <w:pPr>
        <w:pStyle w:val="Unix"/>
      </w:pPr>
      <w:r>
        <w:t>13/03/26 14:23:36 WARN conf.Configuration: hadoop.native.lib is deprecated. Instead, use io.native.lib.available</w:t>
      </w:r>
    </w:p>
    <w:p w14:paraId="02C9A50B" w14:textId="77777777" w:rsidR="0063601F" w:rsidRDefault="0063601F" w:rsidP="008B550B">
      <w:pPr>
        <w:pStyle w:val="Unix"/>
      </w:pPr>
      <w:r>
        <w:t>HBase Shell; enter 'help&lt;RETURN&gt;' for list of supported commands.</w:t>
      </w:r>
    </w:p>
    <w:p w14:paraId="0CCD4A1A" w14:textId="77777777" w:rsidR="0063601F" w:rsidRDefault="0063601F" w:rsidP="008B550B">
      <w:pPr>
        <w:pStyle w:val="Unix"/>
      </w:pPr>
      <w:r>
        <w:t>Type "exit&lt;RETURN&gt;" to leave the HBase Shell</w:t>
      </w:r>
    </w:p>
    <w:p w14:paraId="3AA07647" w14:textId="77777777" w:rsidR="0063601F" w:rsidRDefault="0063601F" w:rsidP="008B550B">
      <w:pPr>
        <w:pStyle w:val="Unix"/>
      </w:pPr>
      <w:r>
        <w:t>Version 0.92.1-cdh4.1.2, rUnknown, Thu Nov  1 18:01:09 PDT 2012</w:t>
      </w:r>
    </w:p>
    <w:p w14:paraId="38E6606B" w14:textId="77777777" w:rsidR="0063601F" w:rsidRDefault="0063601F" w:rsidP="008B550B">
      <w:pPr>
        <w:pStyle w:val="Unix"/>
      </w:pPr>
      <w:r>
        <w:t xml:space="preserve">hbase(main):001:0&gt; list </w:t>
      </w:r>
      <w:r w:rsidRPr="00393935">
        <w:t>#</w:t>
      </w:r>
      <w:r>
        <w:t>shows tables</w:t>
      </w:r>
    </w:p>
    <w:p w14:paraId="790DC33B" w14:textId="77777777" w:rsidR="0063601F" w:rsidRDefault="0063601F" w:rsidP="008B550B">
      <w:pPr>
        <w:pStyle w:val="Unix"/>
      </w:pPr>
      <w:r>
        <w:t xml:space="preserve">hbase(main):005:0&gt; </w:t>
      </w:r>
      <w:r w:rsidRPr="003E35C4">
        <w:t>describe 'test'</w:t>
      </w:r>
    </w:p>
    <w:p w14:paraId="2007B0E3" w14:textId="77777777" w:rsidR="0063601F" w:rsidRDefault="0063601F" w:rsidP="008B550B">
      <w:pPr>
        <w:pStyle w:val="Unix"/>
      </w:pPr>
      <w:r w:rsidRPr="003E35C4">
        <w:t>hbase(main):012:0&gt; scan 'test'</w:t>
      </w:r>
    </w:p>
    <w:p w14:paraId="6219B115" w14:textId="77777777" w:rsidR="0063601F" w:rsidRDefault="0063601F" w:rsidP="008B550B">
      <w:pPr>
        <w:pStyle w:val="Unix"/>
      </w:pPr>
      <w:r w:rsidRPr="00DA344B">
        <w:t>hbase(main):013:0&gt; get 'test','row1'</w:t>
      </w:r>
    </w:p>
    <w:p w14:paraId="0EAB4A73" w14:textId="77777777" w:rsidR="0063601F" w:rsidRDefault="0063601F" w:rsidP="008B550B">
      <w:pPr>
        <w:pStyle w:val="Unix"/>
      </w:pPr>
      <w:r>
        <w:t>hbase(main):017:0&gt; scan 'test'</w:t>
      </w:r>
    </w:p>
    <w:p w14:paraId="5C53CCC2" w14:textId="77777777" w:rsidR="0063601F" w:rsidRDefault="0063601F" w:rsidP="008B550B">
      <w:pPr>
        <w:pStyle w:val="Unix"/>
      </w:pPr>
      <w:r>
        <w:t>ROW                                               COLUMN+CELL</w:t>
      </w:r>
    </w:p>
    <w:p w14:paraId="15E3040C" w14:textId="77777777" w:rsidR="0063601F" w:rsidRDefault="0063601F" w:rsidP="008B550B">
      <w:pPr>
        <w:pStyle w:val="Unix"/>
      </w:pPr>
      <w:r>
        <w:t xml:space="preserve"> row1                                             column=cf:a, timestamp=1365163972659, value=value1</w:t>
      </w:r>
    </w:p>
    <w:p w14:paraId="411F0478" w14:textId="77777777" w:rsidR="0063601F" w:rsidRDefault="0063601F" w:rsidP="008B550B">
      <w:pPr>
        <w:pStyle w:val="Unix"/>
      </w:pPr>
      <w:r>
        <w:t xml:space="preserve"> row2                                             column=cf:b, timestamp=1364305196216, value=value2</w:t>
      </w:r>
    </w:p>
    <w:p w14:paraId="5DFB4DB4" w14:textId="77777777" w:rsidR="0063601F" w:rsidRDefault="0063601F" w:rsidP="008B550B">
      <w:pPr>
        <w:pStyle w:val="Unix"/>
      </w:pPr>
      <w:r>
        <w:t xml:space="preserve"> row3                                             column=cf:c, timestamp=1364305125896, value=value3</w:t>
      </w:r>
    </w:p>
    <w:p w14:paraId="0CE0D1A1" w14:textId="77777777" w:rsidR="0063601F" w:rsidRDefault="0063601F" w:rsidP="008B550B">
      <w:pPr>
        <w:pStyle w:val="Unix"/>
      </w:pPr>
      <w:r>
        <w:t xml:space="preserve">3 row(s) in 0.0250 seconds </w:t>
      </w:r>
    </w:p>
    <w:p w14:paraId="27D6BBCC" w14:textId="77777777" w:rsidR="0063601F" w:rsidRDefault="0063601F" w:rsidP="008B550B">
      <w:pPr>
        <w:pStyle w:val="Unix"/>
      </w:pPr>
      <w:r>
        <w:t>hbase(main):018:0&gt; put 'test','row1','cf:a','value4'</w:t>
      </w:r>
    </w:p>
    <w:p w14:paraId="73EF3E53" w14:textId="77777777" w:rsidR="0063601F" w:rsidRDefault="0063601F" w:rsidP="008B550B">
      <w:pPr>
        <w:pStyle w:val="Unix"/>
      </w:pPr>
      <w:r w:rsidRPr="00C252A7">
        <w:t>hbase(main):008:0&gt; disable 'test'</w:t>
      </w:r>
    </w:p>
    <w:p w14:paraId="3C36DF5A" w14:textId="77777777" w:rsidR="0063601F" w:rsidRDefault="0063601F" w:rsidP="008B550B">
      <w:pPr>
        <w:pStyle w:val="Unix"/>
      </w:pPr>
      <w:r w:rsidRPr="00C252A7">
        <w:t>hbase(main):009:0&gt; drop 'test'</w:t>
      </w:r>
    </w:p>
    <w:p w14:paraId="20235A70" w14:textId="77777777" w:rsidR="0063601F" w:rsidRDefault="0063601F" w:rsidP="008B550B">
      <w:pPr>
        <w:pStyle w:val="Unix"/>
      </w:pPr>
      <w:r w:rsidRPr="00A20FC7">
        <w:t>hbase(main):011:0&gt; create 'quadkeydata','sp'</w:t>
      </w:r>
    </w:p>
    <w:p w14:paraId="07512CE5" w14:textId="77777777" w:rsidR="0063601F" w:rsidRDefault="0063601F" w:rsidP="008B550B">
      <w:pPr>
        <w:pStyle w:val="Unix"/>
      </w:pPr>
      <w:r w:rsidRPr="00A20FC7">
        <w:t>hbase(main):014:0&gt; put 'quadkeydata',</w:t>
      </w:r>
      <w:r w:rsidRPr="006F115C">
        <w:t xml:space="preserve"> '310011131200131'</w:t>
      </w:r>
      <w:r w:rsidRPr="00A20FC7">
        <w:t>,'sp:17975','1'</w:t>
      </w:r>
    </w:p>
    <w:p w14:paraId="5033F521" w14:textId="77777777" w:rsidR="0063601F" w:rsidRDefault="0063601F" w:rsidP="008B550B">
      <w:pPr>
        <w:pStyle w:val="Unix"/>
      </w:pPr>
      <w:r w:rsidRPr="00086630">
        <w:lastRenderedPageBreak/>
        <w:t>hbase(main):001:0&gt; get 'quadkeydata','310011131200131'</w:t>
      </w:r>
    </w:p>
    <w:p w14:paraId="744FC5B5" w14:textId="77777777" w:rsidR="0063601F" w:rsidRDefault="0063601F" w:rsidP="008B550B">
      <w:pPr>
        <w:pStyle w:val="Unix"/>
      </w:pPr>
      <w:r w:rsidRPr="00AD2ADF">
        <w:t>hbase(main):002:0&gt; status 'detailed'</w:t>
      </w:r>
    </w:p>
    <w:p w14:paraId="33609EF9" w14:textId="77777777" w:rsidR="0063601F" w:rsidRDefault="0063601F" w:rsidP="008B550B">
      <w:pPr>
        <w:pStyle w:val="Unix"/>
      </w:pPr>
      <w:r w:rsidRPr="00A3081F">
        <w:t>hbase(main):005:0&gt; count 'quadkeydata'</w:t>
      </w:r>
    </w:p>
    <w:p w14:paraId="1CBF97CB" w14:textId="77777777" w:rsidR="0063601F" w:rsidRDefault="0063601F" w:rsidP="008B550B">
      <w:pPr>
        <w:pStyle w:val="Unix"/>
      </w:pPr>
      <w:r w:rsidRPr="00C04050">
        <w:t>hbase(main):002:0&gt; count 'quadkeydata',1000000</w:t>
      </w:r>
      <w:r>
        <w:t xml:space="preserve"> – counts rows in millions</w:t>
      </w:r>
    </w:p>
    <w:p w14:paraId="7D2EF858" w14:textId="77777777" w:rsidR="0063601F" w:rsidRDefault="0063601F" w:rsidP="008B550B">
      <w:pPr>
        <w:pStyle w:val="Unix"/>
      </w:pPr>
      <w:r w:rsidRPr="00086630">
        <w:t>hbase(main):001:0&gt; get 'quadkeydata','310011131200131'</w:t>
      </w:r>
    </w:p>
    <w:p w14:paraId="0DFA519E"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270A0A">
        <w:t>Debugging</w:t>
      </w:r>
      <w:r>
        <w:fldChar w:fldCharType="end"/>
      </w:r>
      <w:r>
        <w:t>. No records in the MASTER file. Looking at the region file.</w:t>
      </w:r>
    </w:p>
    <w:p w14:paraId="5719C16F" w14:textId="77777777" w:rsidR="0063601F" w:rsidRDefault="0063601F" w:rsidP="000E5536">
      <w:pPr>
        <w:pStyle w:val="BodyText"/>
      </w:pPr>
      <w:r>
        <w:t>You can also pipe to the HBase shell:</w:t>
      </w:r>
    </w:p>
    <w:p w14:paraId="121EB185" w14:textId="77777777" w:rsidR="0063601F" w:rsidRDefault="0063601F" w:rsidP="008B550B">
      <w:pPr>
        <w:pStyle w:val="Unix"/>
      </w:pPr>
      <w:r w:rsidRPr="00B43F01">
        <w:t>(envname)[dopa@h05-nn01 ~]$ echo "list" | hbase shell</w:t>
      </w:r>
    </w:p>
    <w:p w14:paraId="3E8CE7E6" w14:textId="77777777" w:rsidR="0063601F" w:rsidRDefault="0063601F" w:rsidP="008B550B">
      <w:pPr>
        <w:pStyle w:val="Unix"/>
      </w:pPr>
      <w:r>
        <w:t>13/05/16 09:44:47 WARN conf.Configuration: hadoop.native.lib is deprecated. Instead, use io.native.lib.available</w:t>
      </w:r>
    </w:p>
    <w:p w14:paraId="3EA93F51" w14:textId="77777777" w:rsidR="0063601F" w:rsidRDefault="0063601F" w:rsidP="008B550B">
      <w:pPr>
        <w:pStyle w:val="Unix"/>
      </w:pPr>
      <w:r>
        <w:t>HBase Shell; enter 'help&lt;RETURN&gt;' for list of supported commands.</w:t>
      </w:r>
    </w:p>
    <w:p w14:paraId="7DEEDB51" w14:textId="77777777" w:rsidR="0063601F" w:rsidRDefault="0063601F" w:rsidP="008B550B">
      <w:pPr>
        <w:pStyle w:val="Unix"/>
      </w:pPr>
      <w:r>
        <w:t>Type "exit&lt;RETURN&gt;" to leave the HBase Shell</w:t>
      </w:r>
    </w:p>
    <w:p w14:paraId="4F60AAE9" w14:textId="77777777" w:rsidR="0063601F" w:rsidRDefault="0063601F" w:rsidP="008B550B">
      <w:pPr>
        <w:pStyle w:val="Unix"/>
      </w:pPr>
      <w:r>
        <w:t>Version 0.92.1-cdh4.1.2, rUnknown, Thu Nov  1 18:01:09 PDT 2012</w:t>
      </w:r>
    </w:p>
    <w:p w14:paraId="4A89897B" w14:textId="77777777" w:rsidR="0063601F" w:rsidRDefault="0063601F" w:rsidP="008B550B">
      <w:pPr>
        <w:pStyle w:val="Unix"/>
      </w:pPr>
    </w:p>
    <w:p w14:paraId="196C0F8C" w14:textId="77777777" w:rsidR="0063601F" w:rsidRDefault="0063601F" w:rsidP="008B550B">
      <w:pPr>
        <w:pStyle w:val="Unix"/>
      </w:pPr>
      <w:r>
        <w:t>list</w:t>
      </w:r>
    </w:p>
    <w:p w14:paraId="619D3BDC" w14:textId="77777777" w:rsidR="0063601F" w:rsidRDefault="0063601F" w:rsidP="008B550B">
      <w:pPr>
        <w:pStyle w:val="Unix"/>
      </w:pPr>
      <w:r>
        <w:t>TABLE</w:t>
      </w:r>
    </w:p>
    <w:p w14:paraId="680E4421" w14:textId="77777777" w:rsidR="0063601F" w:rsidRDefault="0063601F" w:rsidP="008B550B">
      <w:pPr>
        <w:pStyle w:val="Unix"/>
      </w:pPr>
      <w:r>
        <w:t>quadkeydata</w:t>
      </w:r>
    </w:p>
    <w:p w14:paraId="0658A4B2" w14:textId="77777777" w:rsidR="0063601F" w:rsidRDefault="0063601F" w:rsidP="008B550B">
      <w:pPr>
        <w:pStyle w:val="Unix"/>
      </w:pPr>
      <w:r>
        <w:t>1 row(s) in 3.2350 seconds</w:t>
      </w:r>
    </w:p>
    <w:p w14:paraId="11B2FA10" w14:textId="77777777" w:rsidR="0063601F" w:rsidRDefault="0063601F" w:rsidP="008B550B">
      <w:pPr>
        <w:pStyle w:val="Unix"/>
      </w:pPr>
    </w:p>
    <w:p w14:paraId="1A2FF089" w14:textId="77777777" w:rsidR="0063601F" w:rsidRDefault="0063601F" w:rsidP="008B550B">
      <w:pPr>
        <w:pStyle w:val="Unix"/>
      </w:pPr>
      <w:r>
        <w:t>(envname)[dopa@h05-nn01 ~]$</w:t>
      </w:r>
    </w:p>
    <w:p w14:paraId="3C2B7E81" w14:textId="77777777" w:rsidR="0063601F" w:rsidRDefault="0063601F" w:rsidP="000E5536">
      <w:pPr>
        <w:pStyle w:val="BodyText"/>
      </w:pPr>
      <w:r>
        <w:t>The HBase shell is also a jruby IRB so you can mix jruby and HBase commands:</w:t>
      </w:r>
    </w:p>
    <w:p w14:paraId="6BA0E052" w14:textId="77777777" w:rsidR="0063601F" w:rsidRDefault="0063601F" w:rsidP="008B550B">
      <w:pPr>
        <w:pStyle w:val="Unix"/>
      </w:pPr>
      <w:r>
        <w:t>$ hbase shell</w:t>
      </w:r>
    </w:p>
    <w:p w14:paraId="15CA923E" w14:textId="77777777" w:rsidR="0063601F" w:rsidRDefault="0063601F" w:rsidP="008B550B">
      <w:pPr>
        <w:pStyle w:val="Unix"/>
      </w:pPr>
      <w:r>
        <w:t xml:space="preserve"> </w:t>
      </w:r>
    </w:p>
    <w:p w14:paraId="17591018" w14:textId="77777777" w:rsidR="0063601F" w:rsidRDefault="0063601F" w:rsidP="008B550B">
      <w:pPr>
        <w:pStyle w:val="Unix"/>
      </w:pPr>
      <w:r>
        <w:t>hbase(main):001:0&gt; for i in '0'..'4' do \</w:t>
      </w:r>
    </w:p>
    <w:p w14:paraId="4ECB2BB4" w14:textId="77777777" w:rsidR="0063601F" w:rsidRDefault="0063601F" w:rsidP="008B550B">
      <w:pPr>
        <w:pStyle w:val="Unix"/>
      </w:pPr>
      <w:r>
        <w:t>hbase(main):002:1* put "user", "user_#{i}", "info:email", "user_#{i}@hakunamapdata.com" \</w:t>
      </w:r>
    </w:p>
    <w:p w14:paraId="63588110" w14:textId="77777777" w:rsidR="0063601F" w:rsidRDefault="0063601F" w:rsidP="008B550B">
      <w:pPr>
        <w:pStyle w:val="Unix"/>
      </w:pPr>
      <w:r>
        <w:t>hbase(main):003:1* end</w:t>
      </w:r>
    </w:p>
    <w:p w14:paraId="555C397F" w14:textId="77777777" w:rsidR="0063601F" w:rsidRDefault="0063601F" w:rsidP="008B550B">
      <w:pPr>
        <w:pStyle w:val="Unix"/>
      </w:pPr>
      <w:r>
        <w:t>0 row(s) in 0.5520 seconds</w:t>
      </w:r>
    </w:p>
    <w:p w14:paraId="4E16B28C" w14:textId="77777777" w:rsidR="0063601F" w:rsidRDefault="0063601F" w:rsidP="008B550B">
      <w:pPr>
        <w:pStyle w:val="Unix"/>
      </w:pPr>
      <w:r>
        <w:t xml:space="preserve"> </w:t>
      </w:r>
    </w:p>
    <w:p w14:paraId="57CC96E6" w14:textId="77777777" w:rsidR="0063601F" w:rsidRDefault="0063601F" w:rsidP="008B550B">
      <w:pPr>
        <w:pStyle w:val="Unix"/>
      </w:pPr>
      <w:r>
        <w:t>0 row(s) in 0.0020 seconds</w:t>
      </w:r>
    </w:p>
    <w:p w14:paraId="5EC5E0ED" w14:textId="77777777" w:rsidR="0063601F" w:rsidRDefault="0063601F" w:rsidP="008B550B">
      <w:pPr>
        <w:pStyle w:val="Unix"/>
      </w:pPr>
      <w:r>
        <w:t xml:space="preserve"> </w:t>
      </w:r>
    </w:p>
    <w:p w14:paraId="6852C919" w14:textId="77777777" w:rsidR="0063601F" w:rsidRDefault="0063601F" w:rsidP="008B550B">
      <w:pPr>
        <w:pStyle w:val="Unix"/>
      </w:pPr>
      <w:r>
        <w:t>0 row(s) in 0.0030 seconds</w:t>
      </w:r>
    </w:p>
    <w:p w14:paraId="4AF9BE97" w14:textId="77777777" w:rsidR="0063601F" w:rsidRDefault="0063601F" w:rsidP="008B550B">
      <w:pPr>
        <w:pStyle w:val="Unix"/>
      </w:pPr>
      <w:r>
        <w:t xml:space="preserve"> </w:t>
      </w:r>
    </w:p>
    <w:p w14:paraId="6A118005" w14:textId="77777777" w:rsidR="0063601F" w:rsidRDefault="0063601F" w:rsidP="008B550B">
      <w:pPr>
        <w:pStyle w:val="Unix"/>
      </w:pPr>
      <w:r>
        <w:t>0 row(s) in 0.0040 seconds</w:t>
      </w:r>
    </w:p>
    <w:p w14:paraId="3C691F80" w14:textId="77777777" w:rsidR="0063601F" w:rsidRDefault="0063601F" w:rsidP="008B550B">
      <w:pPr>
        <w:pStyle w:val="Unix"/>
      </w:pPr>
      <w:r>
        <w:t xml:space="preserve"> </w:t>
      </w:r>
    </w:p>
    <w:p w14:paraId="27EA499E" w14:textId="77777777" w:rsidR="0063601F" w:rsidRDefault="0063601F" w:rsidP="008B550B">
      <w:pPr>
        <w:pStyle w:val="Unix"/>
      </w:pPr>
      <w:r>
        <w:t>0 row(s) in 0.0030 seconds</w:t>
      </w:r>
    </w:p>
    <w:p w14:paraId="6216FD40" w14:textId="77777777" w:rsidR="0063601F" w:rsidRDefault="0063601F" w:rsidP="008B550B">
      <w:pPr>
        <w:pStyle w:val="Unix"/>
      </w:pPr>
      <w:r>
        <w:t xml:space="preserve"> </w:t>
      </w:r>
    </w:p>
    <w:p w14:paraId="26FE6BB3" w14:textId="77777777" w:rsidR="0063601F" w:rsidRPr="00107801" w:rsidRDefault="0063601F" w:rsidP="008B550B">
      <w:pPr>
        <w:pStyle w:val="Unix"/>
      </w:pPr>
      <w:r>
        <w:t>=&gt; "0".."4"</w:t>
      </w:r>
    </w:p>
    <w:p w14:paraId="097677A4" w14:textId="77777777" w:rsidR="0063601F" w:rsidRDefault="0063601F" w:rsidP="000E5536">
      <w:pPr>
        <w:pStyle w:val="Heading8"/>
      </w:pPr>
      <w:r>
        <w:t>Scan</w:t>
      </w:r>
    </w:p>
    <w:p w14:paraId="20D8783E" w14:textId="77777777" w:rsidR="0063601F" w:rsidRDefault="0063601F" w:rsidP="008B6883">
      <w:pPr>
        <w:pStyle w:val="BodyText2"/>
      </w:pPr>
      <w:r>
        <w:t>You can do partial table scans if you know the start and end rows:</w:t>
      </w:r>
    </w:p>
    <w:p w14:paraId="2B8995B3" w14:textId="77777777" w:rsidR="0063601F" w:rsidRDefault="0063601F" w:rsidP="008B550B">
      <w:pPr>
        <w:pStyle w:val="Code"/>
      </w:pPr>
      <w:r>
        <w:t>hbase(main):017:0&gt; scan 'quadkeydata',{ STARTROW=&gt;'001311333222313', STOPROW=&gt;'001311333222313' }</w:t>
      </w:r>
    </w:p>
    <w:p w14:paraId="5840D030" w14:textId="77777777" w:rsidR="0063601F" w:rsidRDefault="0063601F" w:rsidP="008B550B">
      <w:pPr>
        <w:pStyle w:val="Code"/>
      </w:pPr>
      <w:r>
        <w:t>ROW                                     COLUMN+CELL</w:t>
      </w:r>
    </w:p>
    <w:p w14:paraId="497FAB50" w14:textId="77777777" w:rsidR="0063601F" w:rsidRDefault="0063601F" w:rsidP="008B550B">
      <w:pPr>
        <w:pStyle w:val="Code"/>
      </w:pPr>
      <w:r>
        <w:t xml:space="preserve"> 001311333222313                        column=sp:1, timestamp=1370262198940, value=1</w:t>
      </w:r>
    </w:p>
    <w:p w14:paraId="41DBE8CA" w14:textId="77777777" w:rsidR="0063601F" w:rsidRDefault="0063601F" w:rsidP="008B550B">
      <w:pPr>
        <w:pStyle w:val="Code"/>
      </w:pPr>
      <w:r>
        <w:t xml:space="preserve"> 001311333222313                        column=sp:144015, timestamp=1368464544289, value=1\x0A</w:t>
      </w:r>
    </w:p>
    <w:p w14:paraId="2C7E6739" w14:textId="77777777" w:rsidR="0063601F" w:rsidRDefault="0063601F" w:rsidP="008B550B">
      <w:pPr>
        <w:pStyle w:val="Code"/>
      </w:pPr>
      <w:r>
        <w:t xml:space="preserve"> 001311333222313                        column=sp:144248, timestamp=1367482494468, value=1\x0A</w:t>
      </w:r>
    </w:p>
    <w:p w14:paraId="084AC762" w14:textId="77777777" w:rsidR="0063601F" w:rsidRDefault="0063601F" w:rsidP="008B550B">
      <w:pPr>
        <w:pStyle w:val="Code"/>
      </w:pPr>
      <w:r>
        <w:t>1 row(s) in 0.0800 seconds</w:t>
      </w:r>
    </w:p>
    <w:p w14:paraId="37CFADA1" w14:textId="77777777" w:rsidR="0063601F" w:rsidRDefault="0063601F" w:rsidP="000E5536">
      <w:pPr>
        <w:pStyle w:val="BodyText"/>
      </w:pPr>
    </w:p>
    <w:p w14:paraId="3544C7B7" w14:textId="77777777" w:rsidR="0063601F" w:rsidRDefault="0063601F" w:rsidP="008B550B">
      <w:pPr>
        <w:pStyle w:val="Code"/>
      </w:pPr>
      <w:r>
        <w:t>hbase(main):020:0&gt; scan 'quadkeydata',{ STARTROW=&gt;'00131133322231', STOPROW=&gt;'00131133322232' }</w:t>
      </w:r>
      <w:r>
        <w:tab/>
      </w:r>
      <w:r>
        <w:tab/>
      </w:r>
      <w:r>
        <w:tab/>
        <w:t>LEVEL 14 QUADKEY SUMMARY</w:t>
      </w:r>
    </w:p>
    <w:p w14:paraId="2AAE833C" w14:textId="77777777" w:rsidR="0063601F" w:rsidRDefault="0063601F" w:rsidP="008B550B">
      <w:pPr>
        <w:pStyle w:val="Code"/>
      </w:pPr>
      <w:r>
        <w:t>ROW                                     COLUMN+CELL</w:t>
      </w:r>
    </w:p>
    <w:p w14:paraId="03ED60C7" w14:textId="77777777" w:rsidR="0063601F" w:rsidRDefault="0063601F" w:rsidP="008B550B">
      <w:pPr>
        <w:pStyle w:val="Code"/>
      </w:pPr>
      <w:r>
        <w:t xml:space="preserve"> 001311333222313                        column=sp:1, timestamp=1370262198940, value=1</w:t>
      </w:r>
    </w:p>
    <w:p w14:paraId="44A66CD0" w14:textId="77777777" w:rsidR="0063601F" w:rsidRDefault="0063601F" w:rsidP="008B550B">
      <w:pPr>
        <w:pStyle w:val="Code"/>
      </w:pPr>
      <w:r>
        <w:t xml:space="preserve"> 001311333222313                        column=sp:144015, timestamp=1368464544289, value=1\x0A</w:t>
      </w:r>
    </w:p>
    <w:p w14:paraId="3FA93C15" w14:textId="77777777" w:rsidR="0063601F" w:rsidRDefault="0063601F" w:rsidP="008B550B">
      <w:pPr>
        <w:pStyle w:val="Code"/>
      </w:pPr>
      <w:r>
        <w:t xml:space="preserve"> 001311333222313                        column=sp:144248, timestamp=1367482494468, value=1\x0A</w:t>
      </w:r>
    </w:p>
    <w:p w14:paraId="5A72C745" w14:textId="77777777" w:rsidR="0063601F" w:rsidRDefault="0063601F" w:rsidP="008B550B">
      <w:pPr>
        <w:pStyle w:val="Code"/>
      </w:pPr>
      <w:r>
        <w:t>1 row(s) in 0.0870 seconds</w:t>
      </w:r>
    </w:p>
    <w:p w14:paraId="00539383" w14:textId="77777777" w:rsidR="0063601F" w:rsidRDefault="0063601F" w:rsidP="000E5536">
      <w:pPr>
        <w:pStyle w:val="BodyText"/>
      </w:pPr>
    </w:p>
    <w:p w14:paraId="214EBC38" w14:textId="77777777" w:rsidR="0063601F" w:rsidRDefault="0063601F" w:rsidP="008B550B">
      <w:pPr>
        <w:pStyle w:val="Code"/>
      </w:pPr>
      <w:r>
        <w:t>hbase(main):022:0&gt; scan 'quadkeydata',{ STARTROW=&gt;'00131133322231', STOPROW=&gt;'00131133322232', COLUMNS=&gt;'sp:' }</w:t>
      </w:r>
      <w:r>
        <w:tab/>
      </w:r>
      <w:r>
        <w:tab/>
        <w:t>LEVEL 14 QUADKEYS ALL sp: COLUMNS</w:t>
      </w:r>
    </w:p>
    <w:p w14:paraId="64976997" w14:textId="77777777" w:rsidR="0063601F" w:rsidRDefault="0063601F" w:rsidP="008B550B">
      <w:pPr>
        <w:pStyle w:val="Code"/>
      </w:pPr>
      <w:r>
        <w:t>ROW                                     COLUMN+CELL</w:t>
      </w:r>
    </w:p>
    <w:p w14:paraId="1FBAA564" w14:textId="77777777" w:rsidR="0063601F" w:rsidRDefault="0063601F" w:rsidP="008B550B">
      <w:pPr>
        <w:pStyle w:val="Code"/>
      </w:pPr>
      <w:r>
        <w:t xml:space="preserve"> 001311333222313                        column=sp:1, timestamp=1370262198940, value=1</w:t>
      </w:r>
    </w:p>
    <w:p w14:paraId="5667B782" w14:textId="77777777" w:rsidR="0063601F" w:rsidRDefault="0063601F" w:rsidP="008B550B">
      <w:pPr>
        <w:pStyle w:val="Code"/>
      </w:pPr>
      <w:r>
        <w:t xml:space="preserve"> 001311333222313                        column=sp:144015, timestamp=1368464544289, value=1\x0A</w:t>
      </w:r>
    </w:p>
    <w:p w14:paraId="63F7C952" w14:textId="77777777" w:rsidR="0063601F" w:rsidRDefault="0063601F" w:rsidP="008B550B">
      <w:pPr>
        <w:pStyle w:val="Code"/>
      </w:pPr>
      <w:r>
        <w:t xml:space="preserve"> 001311333222313                        column=sp:144248, timestamp=1367482494468, value=1\x0A</w:t>
      </w:r>
    </w:p>
    <w:p w14:paraId="33F3397D" w14:textId="77777777" w:rsidR="0063601F" w:rsidRDefault="0063601F" w:rsidP="008B550B">
      <w:pPr>
        <w:pStyle w:val="Code"/>
      </w:pPr>
      <w:r>
        <w:t>1 row(s) in 0.0140 seconds</w:t>
      </w:r>
    </w:p>
    <w:p w14:paraId="14F13D11" w14:textId="77777777" w:rsidR="0063601F" w:rsidRDefault="0063601F" w:rsidP="000E5536">
      <w:pPr>
        <w:pStyle w:val="BodyText"/>
      </w:pPr>
    </w:p>
    <w:p w14:paraId="05C061B0" w14:textId="77777777" w:rsidR="0063601F" w:rsidRDefault="0063601F" w:rsidP="008B550B">
      <w:pPr>
        <w:pStyle w:val="Code"/>
      </w:pPr>
      <w:r>
        <w:lastRenderedPageBreak/>
        <w:t>hbase(main):024:0&gt; scan 'quadkeydata',{ STARTROW=&gt;'00131133322231', STOPROW=&gt;'00131133322232', COLUMNS=&gt;'sp:144015' }</w:t>
      </w:r>
      <w:r>
        <w:tab/>
        <w:t>LEVEL 14 QUADKEYS SINGLE sp</w:t>
      </w:r>
    </w:p>
    <w:p w14:paraId="40704C5E" w14:textId="77777777" w:rsidR="0063601F" w:rsidRDefault="0063601F" w:rsidP="008B550B">
      <w:pPr>
        <w:pStyle w:val="Code"/>
      </w:pPr>
      <w:r>
        <w:t>ROW                                     COLUMN+CELL</w:t>
      </w:r>
    </w:p>
    <w:p w14:paraId="2F2E8B2A" w14:textId="77777777" w:rsidR="0063601F" w:rsidRDefault="0063601F" w:rsidP="008B550B">
      <w:pPr>
        <w:pStyle w:val="Code"/>
      </w:pPr>
      <w:r>
        <w:t xml:space="preserve"> 001311333222313                        column=sp:144015, timestamp=1368464544289, value=1\x0A</w:t>
      </w:r>
    </w:p>
    <w:p w14:paraId="279D9C02" w14:textId="77777777" w:rsidR="0063601F" w:rsidRDefault="0063601F" w:rsidP="008B550B">
      <w:pPr>
        <w:pStyle w:val="Code"/>
      </w:pPr>
      <w:r>
        <w:t xml:space="preserve">1 row(s) in 0.0080 seconds </w:t>
      </w:r>
    </w:p>
    <w:p w14:paraId="6476B2B8" w14:textId="77777777" w:rsidR="0063601F" w:rsidRDefault="0063601F" w:rsidP="000E5536">
      <w:pPr>
        <w:pStyle w:val="BodyText"/>
      </w:pPr>
    </w:p>
    <w:p w14:paraId="38B32D50" w14:textId="77777777" w:rsidR="0063601F" w:rsidRDefault="0063601F" w:rsidP="008B550B">
      <w:pPr>
        <w:pStyle w:val="Code"/>
      </w:pPr>
      <w:r>
        <w:t>hbase(main):019:0&gt; scan 'quadkeydata',{ COLUMNS=&gt;['sp:64412']}</w:t>
      </w:r>
      <w:r>
        <w:tab/>
      </w:r>
      <w:r>
        <w:tab/>
      </w:r>
      <w:r>
        <w:tab/>
      </w:r>
      <w:r>
        <w:tab/>
      </w:r>
      <w:r>
        <w:tab/>
      </w:r>
      <w:r>
        <w:tab/>
        <w:t>SINGLE SPECIES</w:t>
      </w:r>
    </w:p>
    <w:p w14:paraId="4CDE2230" w14:textId="77777777" w:rsidR="0063601F" w:rsidRDefault="0063601F" w:rsidP="008B550B">
      <w:pPr>
        <w:pStyle w:val="Code"/>
      </w:pPr>
      <w:r>
        <w:t>..</w:t>
      </w:r>
    </w:p>
    <w:p w14:paraId="00D27A43" w14:textId="77777777" w:rsidR="0063601F" w:rsidRDefault="0063601F" w:rsidP="008B550B">
      <w:pPr>
        <w:pStyle w:val="Code"/>
      </w:pPr>
      <w:r>
        <w:t>311320012110100                         column=sp:64412, timestamp=1368573620644, value=1\x0A</w:t>
      </w:r>
    </w:p>
    <w:p w14:paraId="25A90241" w14:textId="77777777" w:rsidR="0063601F" w:rsidRDefault="0063601F" w:rsidP="008B550B">
      <w:pPr>
        <w:pStyle w:val="Code"/>
      </w:pPr>
      <w:r>
        <w:t>9567233 row(s) in 15719.6610 seconds</w:t>
      </w:r>
    </w:p>
    <w:p w14:paraId="5FC84E01" w14:textId="77777777" w:rsidR="0063601F" w:rsidRDefault="0063601F" w:rsidP="008B6883">
      <w:pPr>
        <w:pStyle w:val="BodyText2"/>
      </w:pPr>
      <w:r>
        <w:t xml:space="preserve">Or you can use filters (docs </w:t>
      </w:r>
      <w:hyperlink r:id="rId1107" w:history="1">
        <w:r w:rsidRPr="00A158E4">
          <w:rPr>
            <w:rStyle w:val="Hyperlink"/>
          </w:rPr>
          <w:t>here</w:t>
        </w:r>
      </w:hyperlink>
      <w:r>
        <w:t>):</w:t>
      </w:r>
    </w:p>
    <w:p w14:paraId="22657244" w14:textId="77777777" w:rsidR="0063601F" w:rsidRDefault="0063601F" w:rsidP="008B550B">
      <w:pPr>
        <w:pStyle w:val="Code"/>
      </w:pPr>
      <w:r w:rsidRPr="000D3A9F">
        <w:t>hbase(main):002:0&gt; scan 'quadkeydata',{ FILTER =&gt; "PrefixFilter('3101111312')" }</w:t>
      </w:r>
    </w:p>
    <w:p w14:paraId="28DD5A18" w14:textId="77777777" w:rsidR="0063601F" w:rsidRDefault="0063601F" w:rsidP="008B550B">
      <w:pPr>
        <w:pStyle w:val="Code"/>
      </w:pPr>
      <w:r>
        <w:t>..</w:t>
      </w:r>
    </w:p>
    <w:p w14:paraId="4ED617D2" w14:textId="77777777" w:rsidR="0063601F" w:rsidRDefault="0063601F" w:rsidP="008B550B">
      <w:pPr>
        <w:pStyle w:val="Code"/>
      </w:pPr>
      <w:r>
        <w:t>310111131233333                         column=sp:64412, timestamp=1368574097164, value=1\x0A</w:t>
      </w:r>
    </w:p>
    <w:p w14:paraId="065CA99C" w14:textId="77777777" w:rsidR="0063601F" w:rsidRDefault="0063601F" w:rsidP="008B550B">
      <w:pPr>
        <w:pStyle w:val="Code"/>
      </w:pPr>
      <w:r>
        <w:t>1024 row(s) in 4534.4310 seconds</w:t>
      </w:r>
    </w:p>
    <w:p w14:paraId="2BE382BD" w14:textId="77777777" w:rsidR="0063601F" w:rsidRDefault="0063601F" w:rsidP="000E5536">
      <w:pPr>
        <w:pStyle w:val="BodyText"/>
      </w:pPr>
    </w:p>
    <w:p w14:paraId="521B67EC" w14:textId="77777777" w:rsidR="0063601F" w:rsidRPr="00FB6C64" w:rsidRDefault="0063601F" w:rsidP="008B550B">
      <w:pPr>
        <w:pStyle w:val="Code"/>
      </w:pPr>
      <w:r>
        <w:t>hbase(main):003:0&gt; scan 'quadkeydata',{ FILTER =&gt; "PrefixFilter('310111131')" }</w:t>
      </w:r>
    </w:p>
    <w:p w14:paraId="006EABB8" w14:textId="77777777" w:rsidR="0063601F" w:rsidRDefault="0063601F" w:rsidP="008B550B">
      <w:pPr>
        <w:pStyle w:val="Code"/>
      </w:pPr>
      <w:r>
        <w:t>..</w:t>
      </w:r>
    </w:p>
    <w:p w14:paraId="30BE634C" w14:textId="77777777" w:rsidR="0063601F" w:rsidRDefault="0063601F" w:rsidP="008B550B">
      <w:pPr>
        <w:pStyle w:val="Code"/>
      </w:pPr>
      <w:r>
        <w:t>310111131333333                         column=sp:64412, timestamp=1368574094737, value=1\x0A</w:t>
      </w:r>
    </w:p>
    <w:p w14:paraId="12F42FF5" w14:textId="77777777" w:rsidR="0063601F" w:rsidRDefault="0063601F" w:rsidP="008B550B">
      <w:pPr>
        <w:pStyle w:val="Code"/>
      </w:pPr>
      <w:r>
        <w:t>4096 row(s) in 4636.6310 seconds</w:t>
      </w:r>
    </w:p>
    <w:p w14:paraId="3CE084B6" w14:textId="77777777" w:rsidR="0063601F" w:rsidRDefault="0063601F" w:rsidP="000E5536">
      <w:pPr>
        <w:pStyle w:val="BodyText"/>
      </w:pPr>
    </w:p>
    <w:p w14:paraId="0C500CE1" w14:textId="77777777" w:rsidR="0063601F" w:rsidRDefault="0063601F" w:rsidP="008B550B">
      <w:pPr>
        <w:pStyle w:val="Code"/>
      </w:pPr>
      <w:r>
        <w:t>hbase(main):004:0&gt; scan 'quadkeydata',{ FILTER =&gt; "PrefixFilter('31011113133333')" }</w:t>
      </w:r>
    </w:p>
    <w:p w14:paraId="760ACBEE" w14:textId="77777777" w:rsidR="0063601F" w:rsidRDefault="0063601F" w:rsidP="008B550B">
      <w:pPr>
        <w:pStyle w:val="Code"/>
      </w:pPr>
      <w:r>
        <w:t>..</w:t>
      </w:r>
    </w:p>
    <w:p w14:paraId="173E7282" w14:textId="77777777" w:rsidR="0063601F" w:rsidRDefault="0063601F" w:rsidP="008B550B">
      <w:pPr>
        <w:pStyle w:val="Code"/>
      </w:pPr>
      <w:r>
        <w:t>310111131333333                         column=sp:64412, timestamp=1368574094737, value=1\x0A</w:t>
      </w:r>
    </w:p>
    <w:p w14:paraId="51BBA13E" w14:textId="77777777" w:rsidR="0063601F" w:rsidRDefault="0063601F" w:rsidP="008B550B">
      <w:pPr>
        <w:pStyle w:val="Code"/>
      </w:pPr>
      <w:r>
        <w:t>4 row(s) in 4449.5720 seconds</w:t>
      </w:r>
    </w:p>
    <w:p w14:paraId="2625B452" w14:textId="77777777" w:rsidR="0063601F" w:rsidRDefault="0063601F" w:rsidP="000E5536">
      <w:pPr>
        <w:pStyle w:val="BodyText"/>
      </w:pPr>
    </w:p>
    <w:p w14:paraId="0F837DBE" w14:textId="77777777" w:rsidR="0063601F" w:rsidRDefault="0063601F" w:rsidP="008B550B">
      <w:pPr>
        <w:pStyle w:val="Code"/>
      </w:pPr>
      <w:r>
        <w:t>hbase(main):001:0&gt;  scan 'quadkeydata', {FILTER =&gt; "QualifierFilter(=,'binary:17975')" }</w:t>
      </w:r>
    </w:p>
    <w:p w14:paraId="427B8E3B" w14:textId="77777777" w:rsidR="0063601F" w:rsidRDefault="0063601F" w:rsidP="008B550B">
      <w:pPr>
        <w:pStyle w:val="Code"/>
      </w:pPr>
      <w:r>
        <w:t>ROW                                            COLUMN+CELL</w:t>
      </w:r>
    </w:p>
    <w:p w14:paraId="190C4DB8" w14:textId="77777777" w:rsidR="0063601F" w:rsidRDefault="0063601F" w:rsidP="008B550B">
      <w:pPr>
        <w:pStyle w:val="Code"/>
      </w:pPr>
      <w:r>
        <w:t>0 row(s) in 4962.0490 seconds</w:t>
      </w:r>
    </w:p>
    <w:p w14:paraId="080E4EFC" w14:textId="77777777" w:rsidR="0063601F" w:rsidRDefault="0063601F" w:rsidP="000E5536">
      <w:pPr>
        <w:pStyle w:val="BodyText"/>
      </w:pPr>
    </w:p>
    <w:p w14:paraId="27F8C36F" w14:textId="77777777" w:rsidR="0063601F" w:rsidRDefault="0063601F" w:rsidP="008B550B">
      <w:pPr>
        <w:pStyle w:val="Code"/>
      </w:pPr>
      <w:r>
        <w:t>hbase(main):061:0&gt; scan 'quadkeydata',{ STARTROW=&gt;'0013113332223', STOPROW=&gt;'001311333223', FILTER =&gt; "QualifierFilter(=,'binary:144015')"}</w:t>
      </w:r>
    </w:p>
    <w:p w14:paraId="0D6E4169" w14:textId="77777777" w:rsidR="0063601F" w:rsidRDefault="0063601F" w:rsidP="008B550B">
      <w:pPr>
        <w:pStyle w:val="Code"/>
      </w:pPr>
      <w:r>
        <w:t>ROW                                     COLUMN+CELL</w:t>
      </w:r>
    </w:p>
    <w:p w14:paraId="59D00294" w14:textId="77777777" w:rsidR="0063601F" w:rsidRDefault="0063601F" w:rsidP="008B550B">
      <w:pPr>
        <w:pStyle w:val="Code"/>
      </w:pPr>
      <w:r>
        <w:t xml:space="preserve"> 001311333222313                        column=sp:144015, timestamp=1368464544289, value=1\x0A</w:t>
      </w:r>
    </w:p>
    <w:p w14:paraId="1BFFD2C4" w14:textId="77777777" w:rsidR="0063601F" w:rsidRDefault="0063601F" w:rsidP="008B550B">
      <w:pPr>
        <w:pStyle w:val="Code"/>
      </w:pPr>
      <w:r>
        <w:t xml:space="preserve"> 001311333222322                        column=sp:144015, timestamp=1368464555627, value=1\x0A</w:t>
      </w:r>
    </w:p>
    <w:p w14:paraId="40456B5D" w14:textId="77777777" w:rsidR="0063601F" w:rsidRDefault="0063601F" w:rsidP="008B550B">
      <w:pPr>
        <w:pStyle w:val="Code"/>
      </w:pPr>
      <w:r>
        <w:t xml:space="preserve"> 001311333222323                        column=sp:144015, timestamp=1368464549369, value=1\x0A</w:t>
      </w:r>
    </w:p>
    <w:p w14:paraId="4234B789" w14:textId="77777777" w:rsidR="0063601F" w:rsidRDefault="0063601F" w:rsidP="008B550B">
      <w:pPr>
        <w:pStyle w:val="Code"/>
      </w:pPr>
      <w:r>
        <w:t xml:space="preserve"> 001311333222330                        column=sp:144015, timestamp=1368464544946, value=1\x0A</w:t>
      </w:r>
    </w:p>
    <w:p w14:paraId="7B71DA0F" w14:textId="77777777" w:rsidR="0063601F" w:rsidRDefault="0063601F" w:rsidP="008B550B">
      <w:pPr>
        <w:pStyle w:val="Code"/>
      </w:pPr>
      <w:r>
        <w:t xml:space="preserve"> 001311333222331                        column=sp:144015, timestamp=1368464544946, value=1\x0A</w:t>
      </w:r>
    </w:p>
    <w:p w14:paraId="59C762BD" w14:textId="77777777" w:rsidR="0063601F" w:rsidRDefault="0063601F" w:rsidP="008B550B">
      <w:pPr>
        <w:pStyle w:val="Code"/>
      </w:pPr>
      <w:r>
        <w:t xml:space="preserve"> 001311333222332                        column=sp:144015, timestamp=1368464544946, value=1\x0A</w:t>
      </w:r>
    </w:p>
    <w:p w14:paraId="5123DF13" w14:textId="77777777" w:rsidR="0063601F" w:rsidRDefault="0063601F" w:rsidP="008B550B">
      <w:pPr>
        <w:pStyle w:val="Code"/>
      </w:pPr>
      <w:r>
        <w:t xml:space="preserve"> 001311333222333                        column=sp:144015, timestamp=1368464544946, value=1\x0A</w:t>
      </w:r>
    </w:p>
    <w:p w14:paraId="6831C3C0" w14:textId="77777777" w:rsidR="0063601F" w:rsidRDefault="0063601F" w:rsidP="008B550B">
      <w:pPr>
        <w:pStyle w:val="Code"/>
      </w:pPr>
      <w:r>
        <w:t>7 row(s) in 0.0770 seconds</w:t>
      </w:r>
    </w:p>
    <w:p w14:paraId="582F9383" w14:textId="77777777" w:rsidR="0063601F" w:rsidRDefault="0063601F" w:rsidP="000E5536">
      <w:pPr>
        <w:pStyle w:val="BodyText"/>
      </w:pPr>
    </w:p>
    <w:p w14:paraId="343ADE9C" w14:textId="77777777" w:rsidR="0063601F" w:rsidRDefault="0063601F" w:rsidP="008B550B">
      <w:pPr>
        <w:pStyle w:val="Code"/>
      </w:pPr>
      <w:r w:rsidRPr="005D13DF">
        <w:t>hbase(main):006:0&gt; scan 'quadkeydata', {LIMIT =&gt;30, FILTER =&gt; "PrefixFilter('</w:t>
      </w:r>
      <w:r>
        <w:t>0</w:t>
      </w:r>
      <w:r w:rsidRPr="005D13DF">
        <w:t>')"}</w:t>
      </w:r>
    </w:p>
    <w:p w14:paraId="517ACE3A" w14:textId="77777777" w:rsidR="0063601F" w:rsidRDefault="0063601F" w:rsidP="000E5536">
      <w:pPr>
        <w:pStyle w:val="Heading7"/>
      </w:pPr>
      <w:r>
        <w:t>Thrift Interface</w:t>
      </w:r>
    </w:p>
    <w:p w14:paraId="6F4672D1" w14:textId="77777777" w:rsidR="0063601F" w:rsidRDefault="0063601F" w:rsidP="008B6883">
      <w:pPr>
        <w:pStyle w:val="BodyText2"/>
      </w:pPr>
      <w:r>
        <w:t>You can run the following to see if the Thrift Server is running (the Thrift Server uses port 9090):</w:t>
      </w:r>
    </w:p>
    <w:p w14:paraId="7CAF9D67" w14:textId="77777777" w:rsidR="0063601F" w:rsidRDefault="0063601F" w:rsidP="008B550B">
      <w:pPr>
        <w:pStyle w:val="Code"/>
      </w:pPr>
      <w:r>
        <w:t>(envname)[dopa@h05-nn01 logs]$ netstat -nl | grep 9090</w:t>
      </w:r>
    </w:p>
    <w:p w14:paraId="783684C1" w14:textId="77777777" w:rsidR="0063601F" w:rsidRDefault="0063601F" w:rsidP="008B550B">
      <w:pPr>
        <w:pStyle w:val="Code"/>
      </w:pPr>
      <w:r>
        <w:t>tcp        0      0 :::9090                     :::*                        LISTEN</w:t>
      </w:r>
    </w:p>
    <w:p w14:paraId="5E8FE88E" w14:textId="77777777" w:rsidR="0063601F" w:rsidRDefault="0063601F" w:rsidP="000E5536">
      <w:pPr>
        <w:pStyle w:val="Heading7"/>
      </w:pPr>
      <w:r>
        <w:t>REST Interface</w:t>
      </w:r>
    </w:p>
    <w:p w14:paraId="51D986F2" w14:textId="77777777" w:rsidR="0063601F" w:rsidRPr="00225002" w:rsidRDefault="0063601F" w:rsidP="008B6883">
      <w:pPr>
        <w:pStyle w:val="BodyText2"/>
      </w:pPr>
      <w:r>
        <w:t xml:space="preserve">Cloudera </w:t>
      </w:r>
      <w:hyperlink r:id="rId1108" w:history="1">
        <w:r w:rsidRPr="00225002">
          <w:rPr>
            <w:rStyle w:val="Hyperlink"/>
          </w:rPr>
          <w:t>article</w:t>
        </w:r>
      </w:hyperlink>
      <w:r>
        <w:t xml:space="preserve"> that describes accessing HBase using the REST interface.</w:t>
      </w:r>
    </w:p>
    <w:p w14:paraId="211AD951" w14:textId="77777777" w:rsidR="0063601F" w:rsidRDefault="0063601F" w:rsidP="000E5536">
      <w:pPr>
        <w:pStyle w:val="Heading7"/>
      </w:pPr>
      <w:r>
        <w:t>HappyBase Python library</w:t>
      </w:r>
    </w:p>
    <w:p w14:paraId="1E0FC561" w14:textId="77777777" w:rsidR="0063601F" w:rsidRDefault="0063601F" w:rsidP="000E5536">
      <w:pPr>
        <w:pStyle w:val="Heading8"/>
      </w:pPr>
      <w:r>
        <w:t>Installing</w:t>
      </w:r>
    </w:p>
    <w:p w14:paraId="5E13E29E" w14:textId="77777777" w:rsidR="0063601F" w:rsidRDefault="0063601F" w:rsidP="008B6883">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3BE9B312" w14:textId="77777777" w:rsidR="0063601F" w:rsidRDefault="0063601F" w:rsidP="008B550B">
      <w:pPr>
        <w:pStyle w:val="Code"/>
      </w:pPr>
      <w:r w:rsidRPr="002478C7">
        <w:lastRenderedPageBreak/>
        <w:t>[dopa@h05-nn01 ~]$</w:t>
      </w:r>
      <w:r>
        <w:t xml:space="preserve"> virtualenv envname</w:t>
      </w:r>
    </w:p>
    <w:p w14:paraId="0F87940E" w14:textId="77777777" w:rsidR="0063601F" w:rsidRDefault="0063601F" w:rsidP="008B550B">
      <w:pPr>
        <w:pStyle w:val="Code"/>
      </w:pPr>
      <w:r w:rsidRPr="002478C7">
        <w:t>[dopa@h05-nn01 ~]</w:t>
      </w:r>
      <w:r>
        <w:t>$ source envname/bin/activate</w:t>
      </w:r>
    </w:p>
    <w:p w14:paraId="5F47A0BF" w14:textId="77777777" w:rsidR="0063601F" w:rsidRDefault="0063601F" w:rsidP="008B550B">
      <w:pPr>
        <w:pStyle w:val="Code"/>
      </w:pPr>
      <w:r>
        <w:t xml:space="preserve"> (envname)[dopa@h05-nn01 ~]$ python</w:t>
      </w:r>
    </w:p>
    <w:p w14:paraId="59EE9A0C" w14:textId="77777777" w:rsidR="0063601F" w:rsidRDefault="0063601F" w:rsidP="008B550B">
      <w:pPr>
        <w:pStyle w:val="Code"/>
      </w:pPr>
      <w:r>
        <w:t>Python 2.6.6 (r266:84292, Feb 22 2013, 00:00:18)</w:t>
      </w:r>
    </w:p>
    <w:p w14:paraId="3198B652" w14:textId="77777777" w:rsidR="0063601F" w:rsidRDefault="0063601F" w:rsidP="008B550B">
      <w:pPr>
        <w:pStyle w:val="Code"/>
      </w:pPr>
      <w:r>
        <w:t>[GCC 4.4.7 20120313 (Red Hat 4.4.7-3)] on linux2</w:t>
      </w:r>
    </w:p>
    <w:p w14:paraId="4A973A36" w14:textId="77777777" w:rsidR="0063601F" w:rsidRDefault="0063601F" w:rsidP="008B550B">
      <w:pPr>
        <w:pStyle w:val="Code"/>
      </w:pPr>
      <w:r>
        <w:t>Type "help", "copyright", "credits" or "license" for more information.</w:t>
      </w:r>
    </w:p>
    <w:p w14:paraId="26A0FBF7" w14:textId="77777777" w:rsidR="0063601F" w:rsidRDefault="0063601F" w:rsidP="008B550B">
      <w:pPr>
        <w:pStyle w:val="Code"/>
      </w:pPr>
      <w:r>
        <w:t>&gt;&gt;&gt; import happybase</w:t>
      </w:r>
    </w:p>
    <w:p w14:paraId="08EEFE1D"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539747AC" w14:textId="77777777" w:rsidR="0063601F" w:rsidRDefault="0063601F" w:rsidP="000E5536">
      <w:pPr>
        <w:pStyle w:val="Heading8"/>
      </w:pPr>
      <w:r>
        <w:t>Using</w:t>
      </w:r>
    </w:p>
    <w:p w14:paraId="6DA5609B" w14:textId="77777777" w:rsidR="0063601F" w:rsidRDefault="0063601F" w:rsidP="008B550B">
      <w:pPr>
        <w:pStyle w:val="Code"/>
      </w:pPr>
      <w:r>
        <w:t>&gt;&gt;&gt; import happybase</w:t>
      </w:r>
    </w:p>
    <w:p w14:paraId="7C781350" w14:textId="77777777" w:rsidR="0063601F" w:rsidRDefault="0063601F" w:rsidP="008B550B">
      <w:pPr>
        <w:pStyle w:val="Code"/>
      </w:pPr>
      <w:r>
        <w:t>&gt;&gt;&gt; connection=happybase.Connection()</w:t>
      </w:r>
    </w:p>
    <w:p w14:paraId="2589F1C1" w14:textId="77777777" w:rsidR="0063601F" w:rsidRDefault="0063601F" w:rsidP="008B550B">
      <w:pPr>
        <w:pStyle w:val="Code"/>
      </w:pPr>
      <w:r>
        <w:t>&gt;&gt;&gt; table = connection.table('test')</w:t>
      </w:r>
    </w:p>
    <w:p w14:paraId="380C3F2C" w14:textId="77777777" w:rsidR="0063601F" w:rsidRDefault="0063601F" w:rsidP="008B550B">
      <w:pPr>
        <w:pStyle w:val="Code"/>
      </w:pPr>
      <w:r>
        <w:t>&gt;&gt;&gt; table.scan()</w:t>
      </w:r>
    </w:p>
    <w:p w14:paraId="48E04E74" w14:textId="77777777" w:rsidR="0063601F" w:rsidRDefault="0063601F" w:rsidP="008B550B">
      <w:pPr>
        <w:pStyle w:val="Code"/>
      </w:pPr>
      <w:r>
        <w:t>&lt;generator object scan at 0x7fa5478eee60&gt;</w:t>
      </w:r>
    </w:p>
    <w:p w14:paraId="602E9F51" w14:textId="77777777" w:rsidR="0063601F" w:rsidRDefault="0063601F" w:rsidP="008B550B">
      <w:pPr>
        <w:pStyle w:val="Code"/>
      </w:pPr>
      <w:r>
        <w:t>&gt;&gt;&gt; iter = table.scan()</w:t>
      </w:r>
    </w:p>
    <w:p w14:paraId="77A2C4D5" w14:textId="77777777" w:rsidR="0063601F" w:rsidRDefault="0063601F" w:rsidP="008B550B">
      <w:pPr>
        <w:pStyle w:val="Code"/>
      </w:pPr>
      <w:r>
        <w:t>&gt;&gt;&gt; for i in iter:</w:t>
      </w:r>
    </w:p>
    <w:p w14:paraId="3A661A7D" w14:textId="77777777" w:rsidR="0063601F" w:rsidRDefault="0063601F" w:rsidP="008B550B">
      <w:pPr>
        <w:pStyle w:val="Code"/>
      </w:pPr>
      <w:r>
        <w:t>...     print i</w:t>
      </w:r>
    </w:p>
    <w:p w14:paraId="7A12F1AB" w14:textId="77777777" w:rsidR="0063601F" w:rsidRDefault="0063601F" w:rsidP="008B550B">
      <w:pPr>
        <w:pStyle w:val="Code"/>
      </w:pPr>
      <w:r>
        <w:t>...</w:t>
      </w:r>
    </w:p>
    <w:p w14:paraId="43CE192B" w14:textId="77777777" w:rsidR="0063601F" w:rsidRDefault="0063601F" w:rsidP="008B550B">
      <w:pPr>
        <w:pStyle w:val="Code"/>
      </w:pPr>
      <w:r>
        <w:t>('row1', {'cf:a': 'value1'})</w:t>
      </w:r>
    </w:p>
    <w:p w14:paraId="54A85DC3" w14:textId="77777777" w:rsidR="0063601F" w:rsidRDefault="0063601F" w:rsidP="008B550B">
      <w:pPr>
        <w:pStyle w:val="Code"/>
      </w:pPr>
      <w:r>
        <w:t>('row2', {'cf:b': 'value2'})</w:t>
      </w:r>
    </w:p>
    <w:p w14:paraId="5A21E532" w14:textId="77777777" w:rsidR="0063601F" w:rsidRDefault="0063601F" w:rsidP="008B550B">
      <w:pPr>
        <w:pStyle w:val="Code"/>
      </w:pPr>
      <w:r>
        <w:t>('row3', {'cf:c': 'value3'})</w:t>
      </w:r>
    </w:p>
    <w:p w14:paraId="61628375" w14:textId="77777777" w:rsidR="0063601F" w:rsidRDefault="0063601F" w:rsidP="008B550B">
      <w:pPr>
        <w:pStyle w:val="Code"/>
      </w:pPr>
      <w:r>
        <w:t>&gt;&gt;&gt; table.put('row1',{'cf:a':'value5'})</w:t>
      </w:r>
    </w:p>
    <w:p w14:paraId="1B5A069C" w14:textId="77777777" w:rsidR="0063601F" w:rsidRDefault="0063601F" w:rsidP="008B550B">
      <w:pPr>
        <w:pStyle w:val="Code"/>
      </w:pPr>
      <w:r>
        <w:t>&gt;&gt;&gt; [i for i in table.scan()]</w:t>
      </w:r>
    </w:p>
    <w:p w14:paraId="67BC3FBF" w14:textId="77777777" w:rsidR="0063601F" w:rsidRDefault="0063601F" w:rsidP="008B550B">
      <w:pPr>
        <w:pStyle w:val="Code"/>
      </w:pPr>
      <w:r>
        <w:t>[('row1', {'cf:a': 'value5'}), ('row2', {'cf:b': 'value2'}), ('row3', {'cf:c': 'value3'})]</w:t>
      </w:r>
    </w:p>
    <w:p w14:paraId="3BE6819E" w14:textId="77777777" w:rsidR="0063601F" w:rsidRDefault="0063601F" w:rsidP="008B550B">
      <w:pPr>
        <w:pStyle w:val="Code"/>
      </w:pPr>
      <w:r>
        <w:t>&gt;&gt;&gt; batch = table.batch()</w:t>
      </w:r>
    </w:p>
    <w:p w14:paraId="15074E36" w14:textId="77777777" w:rsidR="0063601F" w:rsidRDefault="0063601F" w:rsidP="008B550B">
      <w:pPr>
        <w:pStyle w:val="Code"/>
      </w:pPr>
      <w:r>
        <w:t>&gt;&gt;&gt; batch.put('row4',{'cf:d':'value4'})</w:t>
      </w:r>
    </w:p>
    <w:p w14:paraId="54502FDA" w14:textId="77777777" w:rsidR="0063601F" w:rsidRDefault="0063601F" w:rsidP="008B550B">
      <w:pPr>
        <w:pStyle w:val="Code"/>
      </w:pPr>
      <w:r>
        <w:t>&gt;&gt;&gt; [i for i in table.scan()]</w:t>
      </w:r>
    </w:p>
    <w:p w14:paraId="2348ADEA" w14:textId="77777777" w:rsidR="0063601F" w:rsidRDefault="0063601F" w:rsidP="008B550B">
      <w:pPr>
        <w:pStyle w:val="Code"/>
      </w:pPr>
      <w:r>
        <w:t>[('row1', {'cf:a': 'value5'}), ('row2', {'cf:b': 'value2'}), ('row3', {'cf:c': 'value3'})]</w:t>
      </w:r>
    </w:p>
    <w:p w14:paraId="3644BD2E" w14:textId="77777777" w:rsidR="0063601F" w:rsidRDefault="0063601F" w:rsidP="008B550B">
      <w:pPr>
        <w:pStyle w:val="Code"/>
      </w:pPr>
      <w:r>
        <w:t>&gt;&gt;&gt; batch.send()</w:t>
      </w:r>
    </w:p>
    <w:p w14:paraId="061A5905" w14:textId="77777777" w:rsidR="0063601F" w:rsidRDefault="0063601F" w:rsidP="008B550B">
      <w:pPr>
        <w:pStyle w:val="Code"/>
      </w:pPr>
      <w:r>
        <w:t>&gt;&gt;&gt; [i for i in table.scan()]</w:t>
      </w:r>
    </w:p>
    <w:p w14:paraId="3BD5B6FC" w14:textId="77777777" w:rsidR="0063601F" w:rsidRDefault="0063601F" w:rsidP="008B550B">
      <w:pPr>
        <w:pStyle w:val="Code"/>
      </w:pPr>
      <w:r>
        <w:t>[('row1', {'cf:a': 'value5'}), ('row2', {'cf:b': 'value2'}), ('row3', {'cf:c': 'value3'}), ('row4', {'cf:d': 'value4'})]</w:t>
      </w:r>
    </w:p>
    <w:p w14:paraId="10D9B4CC" w14:textId="77777777" w:rsidR="0063601F" w:rsidRDefault="0063601F" w:rsidP="008B550B">
      <w:pPr>
        <w:pStyle w:val="Code"/>
      </w:pPr>
    </w:p>
    <w:p w14:paraId="0AF9A205" w14:textId="77777777" w:rsidR="0063601F" w:rsidRDefault="0063601F" w:rsidP="008B550B">
      <w:pPr>
        <w:pStyle w:val="Code"/>
      </w:pPr>
      <w:r>
        <w:t>&gt;&gt;&gt; table = connection.table('quadkeydata')</w:t>
      </w:r>
    </w:p>
    <w:p w14:paraId="25C95E3A" w14:textId="77777777" w:rsidR="0063601F" w:rsidRDefault="0063601F" w:rsidP="008B550B">
      <w:pPr>
        <w:pStyle w:val="Code"/>
      </w:pPr>
      <w:r>
        <w:t>&gt;&gt;&gt; row = table.row('310011131200131')</w:t>
      </w:r>
    </w:p>
    <w:p w14:paraId="3930AAB1" w14:textId="77777777" w:rsidR="0063601F" w:rsidRDefault="0063601F" w:rsidP="008B550B">
      <w:pPr>
        <w:pStyle w:val="Code"/>
      </w:pPr>
      <w:r>
        <w:t>&gt;&gt;&gt; print row</w:t>
      </w:r>
    </w:p>
    <w:p w14:paraId="1B11170E"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79AE23E3" w14:textId="77777777" w:rsidR="0063601F" w:rsidRDefault="0063601F" w:rsidP="008B550B">
      <w:pPr>
        <w:pStyle w:val="Code"/>
      </w:pPr>
    </w:p>
    <w:p w14:paraId="28A3B753" w14:textId="77777777" w:rsidR="0063601F" w:rsidRDefault="0063601F" w:rsidP="008B550B">
      <w:pPr>
        <w:pStyle w:val="Code"/>
      </w:pPr>
      <w:r w:rsidRPr="00062A11">
        <w:t>&gt;&gt;&gt; import os</w:t>
      </w:r>
    </w:p>
    <w:p w14:paraId="2BBCA85F" w14:textId="77777777" w:rsidR="0063601F" w:rsidRDefault="0063601F" w:rsidP="008B550B">
      <w:pPr>
        <w:pStyle w:val="Code"/>
      </w:pPr>
      <w:r w:rsidRPr="00062A11">
        <w:t xml:space="preserve">&gt;&gt;&gt; os.system("scp </w:t>
      </w:r>
      <w:hyperlink r:id="rId1109"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7F940758" w14:textId="77777777" w:rsidR="0063601F" w:rsidRDefault="0063601F" w:rsidP="008B6883">
      <w:pPr>
        <w:pStyle w:val="BodyText2"/>
      </w:pPr>
      <w:r>
        <w:t>To list all files on a remote server you can use the following:</w:t>
      </w:r>
    </w:p>
    <w:p w14:paraId="6CEABC11" w14:textId="77777777" w:rsidR="0063601F" w:rsidRDefault="0063601F" w:rsidP="008B550B">
      <w:pPr>
        <w:pStyle w:val="Code"/>
      </w:pPr>
      <w:r>
        <w:t>Import commands</w:t>
      </w:r>
    </w:p>
    <w:p w14:paraId="043DD72F" w14:textId="77777777" w:rsidR="0063601F" w:rsidRDefault="0063601F" w:rsidP="008B550B">
      <w:pPr>
        <w:pStyle w:val="Code"/>
      </w:pPr>
      <w:r>
        <w:t xml:space="preserve">&gt;&gt;&gt; </w:t>
      </w:r>
      <w:r w:rsidRPr="006E60E0">
        <w:t>commands.getstatusoutput("ssh cottaan@cruise 'ls -d /exports/monde/GBIFSpeciesFiles/*'")</w:t>
      </w:r>
    </w:p>
    <w:p w14:paraId="5374D50E"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441E4FA7" w14:textId="77777777" w:rsidR="0063601F" w:rsidRDefault="0063601F" w:rsidP="008B6883">
      <w:pPr>
        <w:pStyle w:val="BodyText2"/>
      </w:pPr>
      <w:r>
        <w:t>This is better than calling os.system(“ssh..) because it ignores the return value and just returns the outputs – i.e. the list of files.</w:t>
      </w:r>
    </w:p>
    <w:p w14:paraId="59E2A424" w14:textId="77777777" w:rsidR="0063601F" w:rsidRDefault="0063601F" w:rsidP="008B550B">
      <w:pPr>
        <w:pStyle w:val="Code"/>
      </w:pPr>
      <w:r>
        <w:t>&gt;&gt;&gt; import gzip</w:t>
      </w:r>
    </w:p>
    <w:p w14:paraId="66BFD730" w14:textId="77777777" w:rsidR="0063601F" w:rsidRDefault="0063601F" w:rsidP="008B550B">
      <w:pPr>
        <w:pStyle w:val="Code"/>
      </w:pPr>
      <w:r>
        <w:t>&gt;&gt;&gt; f = gzip.open('17975.gz')</w:t>
      </w:r>
    </w:p>
    <w:p w14:paraId="68AF2BAB" w14:textId="77777777" w:rsidR="0063601F" w:rsidRDefault="0063601F" w:rsidP="008B550B">
      <w:pPr>
        <w:pStyle w:val="Code"/>
      </w:pPr>
      <w:r>
        <w:t>&gt;&gt;&gt; data = f.read()</w:t>
      </w:r>
    </w:p>
    <w:p w14:paraId="232B3A28" w14:textId="77777777" w:rsidR="0063601F" w:rsidRDefault="0063601F" w:rsidP="008B550B">
      <w:pPr>
        <w:pStyle w:val="Code"/>
      </w:pPr>
      <w:r>
        <w:t>&gt;&gt;&gt; f.close()</w:t>
      </w:r>
    </w:p>
    <w:p w14:paraId="4C62CDBF" w14:textId="77777777" w:rsidR="0063601F" w:rsidRDefault="0063601F" w:rsidP="008B550B">
      <w:pPr>
        <w:pStyle w:val="Code"/>
      </w:pPr>
      <w:r>
        <w:t>&gt;&gt;&gt; batch = table.batch()</w:t>
      </w:r>
    </w:p>
    <w:p w14:paraId="057C0197" w14:textId="77777777" w:rsidR="0063601F" w:rsidRDefault="0063601F" w:rsidP="008B550B">
      <w:pPr>
        <w:pStyle w:val="Code"/>
      </w:pPr>
      <w:r>
        <w:t>&gt;&gt;&gt; for r in data.split('\n'):</w:t>
      </w:r>
    </w:p>
    <w:p w14:paraId="0155B23C" w14:textId="77777777" w:rsidR="0063601F" w:rsidRDefault="0063601F" w:rsidP="008B550B">
      <w:pPr>
        <w:pStyle w:val="Code"/>
      </w:pPr>
      <w:r>
        <w:t>&gt;&gt;&gt;     vals = r.split(',')</w:t>
      </w:r>
    </w:p>
    <w:p w14:paraId="4FA35A00" w14:textId="77777777" w:rsidR="0063601F" w:rsidRDefault="0063601F" w:rsidP="008B550B">
      <w:pPr>
        <w:pStyle w:val="Code"/>
      </w:pPr>
      <w:r>
        <w:t>&gt;&gt;&gt;     batch.put(vals[0], {'cf:sp':vals[1], 'cf:pr':vals[2]})</w:t>
      </w:r>
    </w:p>
    <w:p w14:paraId="48C0804D" w14:textId="77777777" w:rsidR="0063601F" w:rsidRDefault="0063601F" w:rsidP="008B550B">
      <w:pPr>
        <w:pStyle w:val="Code"/>
      </w:pPr>
      <w:r>
        <w:t>&gt;&gt;&gt; batch.send()</w:t>
      </w:r>
    </w:p>
    <w:p w14:paraId="1C06E829" w14:textId="77777777" w:rsidR="0063601F" w:rsidRDefault="0063601F" w:rsidP="000E5536">
      <w:pPr>
        <w:pStyle w:val="BodyText"/>
      </w:pPr>
      <w:r>
        <w:t>I’ve written a speciesList.py module to get a list of species for a quadkey. Here’s how to use it:</w:t>
      </w:r>
    </w:p>
    <w:p w14:paraId="50052CBC" w14:textId="77777777" w:rsidR="0063601F" w:rsidRDefault="0063601F" w:rsidP="008B550B">
      <w:pPr>
        <w:pStyle w:val="Code"/>
      </w:pPr>
      <w:r w:rsidRPr="00B64632">
        <w:t>python speciesList.py '310011131300132'</w:t>
      </w:r>
    </w:p>
    <w:p w14:paraId="7191F8D8" w14:textId="77777777" w:rsidR="0063601F" w:rsidRDefault="0063601F" w:rsidP="000E5536">
      <w:pPr>
        <w:pStyle w:val="BodyText"/>
      </w:pPr>
      <w:r>
        <w:t>But this will only work when the envname is activated!</w:t>
      </w:r>
    </w:p>
    <w:p w14:paraId="08045A6D" w14:textId="77777777" w:rsidR="0063601F" w:rsidRDefault="0063601F" w:rsidP="000E5536">
      <w:pPr>
        <w:pStyle w:val="Heading6"/>
      </w:pPr>
      <w:r>
        <w:t>Data loading</w:t>
      </w:r>
    </w:p>
    <w:p w14:paraId="2A0DC710" w14:textId="77777777" w:rsidR="0063601F" w:rsidRDefault="0063601F" w:rsidP="000E5536">
      <w:pPr>
        <w:pStyle w:val="Heading7"/>
      </w:pPr>
      <w:r>
        <w:t>Using HappyBase</w:t>
      </w:r>
    </w:p>
    <w:p w14:paraId="6D9A84E1" w14:textId="77777777" w:rsidR="0063601F" w:rsidRDefault="0063601F" w:rsidP="000E5536">
      <w:pPr>
        <w:pStyle w:val="Heading8"/>
      </w:pPr>
      <w:r>
        <w:lastRenderedPageBreak/>
        <w:t>Attempt 1</w:t>
      </w:r>
    </w:p>
    <w:p w14:paraId="5BE8A44C"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06F3DB7E" w14:textId="77777777" w:rsidR="0063601F" w:rsidRDefault="0063601F" w:rsidP="008B550B">
      <w:pPr>
        <w:pStyle w:val="Code"/>
      </w:pPr>
      <w:r w:rsidRPr="0038110C">
        <w:t>(envname)[dopa@h05-nn01 ~]$ ps -ef | grep thrift</w:t>
      </w:r>
    </w:p>
    <w:p w14:paraId="5438291E"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098E5485" w14:textId="77777777" w:rsidR="0063601F" w:rsidRDefault="0063601F" w:rsidP="008B550B">
      <w:pPr>
        <w:pStyle w:val="Code"/>
      </w:pPr>
      <w:r>
        <w:t>..</w:t>
      </w:r>
    </w:p>
    <w:p w14:paraId="344D2605" w14:textId="77777777" w:rsidR="0063601F" w:rsidRDefault="0063601F" w:rsidP="000E5536">
      <w:pPr>
        <w:pStyle w:val="Heading8"/>
      </w:pPr>
      <w:r>
        <w:t>Attempt 2</w:t>
      </w:r>
    </w:p>
    <w:p w14:paraId="6BB24F90" w14:textId="77777777" w:rsidR="00270A0A" w:rsidRDefault="0063601F" w:rsidP="009C0D6F">
      <w:pPr>
        <w:pStyle w:val="Heading4"/>
      </w:pPr>
      <w:r>
        <w:t xml:space="preserve">Alex has created a mount (see </w:t>
      </w:r>
      <w:r>
        <w:fldChar w:fldCharType="begin"/>
      </w:r>
      <w:r>
        <w:instrText xml:space="preserve"> REF _Ref353435953 \h </w:instrText>
      </w:r>
      <w:r>
        <w:fldChar w:fldCharType="separate"/>
      </w:r>
      <w:r w:rsidR="00270A0A">
        <w:t>Running commands on other machines</w:t>
      </w:r>
    </w:p>
    <w:p w14:paraId="32A32A25" w14:textId="77777777" w:rsidR="00270A0A" w:rsidRPr="000E4A4B" w:rsidRDefault="00270A0A" w:rsidP="009C0D6F">
      <w:pPr>
        <w:pStyle w:val="Code"/>
      </w:pPr>
      <w:r w:rsidRPr="000E4A4B">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0EB84E09" w14:textId="77777777" w:rsidR="0063601F" w:rsidRDefault="00270A0A" w:rsidP="008B6883">
      <w:pPr>
        <w:pStyle w:val="BodyText2"/>
      </w:pPr>
      <w:r>
        <w:t>Working with disks and files</w:t>
      </w:r>
      <w:r w:rsidR="0063601F">
        <w:fldChar w:fldCharType="end"/>
      </w:r>
      <w:r w:rsidR="0063601F">
        <w:t>) on the HBase machine to point to the cruise GBIF folder so we can use that from now on.</w:t>
      </w:r>
    </w:p>
    <w:p w14:paraId="4F9655EF" w14:textId="77777777" w:rsidR="0063601F" w:rsidRDefault="0063601F" w:rsidP="008B550B">
      <w:pPr>
        <w:pStyle w:val="Code"/>
      </w:pPr>
      <w:r>
        <w:t>Processing: 41360.gz (Species 775)</w:t>
      </w:r>
    </w:p>
    <w:p w14:paraId="556B812C" w14:textId="77777777" w:rsidR="0063601F" w:rsidRDefault="0063601F" w:rsidP="008B550B">
      <w:pPr>
        <w:pStyle w:val="Code"/>
      </w:pPr>
      <w:r>
        <w:t>1179 records written to HBase table "quadkeydata"</w:t>
      </w:r>
    </w:p>
    <w:p w14:paraId="18475C8A" w14:textId="77777777" w:rsidR="0063601F" w:rsidRDefault="0063601F" w:rsidP="008B550B">
      <w:pPr>
        <w:pStyle w:val="Code"/>
      </w:pPr>
      <w:r>
        <w:t>Processed: 1837626357 records in total (runtime:3 days, 8:59:59.747326)</w:t>
      </w:r>
    </w:p>
    <w:p w14:paraId="04B5CEA9" w14:textId="77777777" w:rsidR="0063601F" w:rsidRDefault="0063601F" w:rsidP="008B550B">
      <w:pPr>
        <w:pStyle w:val="Code"/>
      </w:pPr>
    </w:p>
    <w:p w14:paraId="4DC5E988" w14:textId="77777777" w:rsidR="0063601F" w:rsidRDefault="0063601F" w:rsidP="008B550B">
      <w:pPr>
        <w:pStyle w:val="Code"/>
      </w:pPr>
      <w:r>
        <w:t>Processing: 9137.gz (Species 776)</w:t>
      </w:r>
    </w:p>
    <w:p w14:paraId="3C9CF2D4" w14:textId="77777777" w:rsidR="0063601F" w:rsidRDefault="0063601F" w:rsidP="008B550B">
      <w:pPr>
        <w:pStyle w:val="Code"/>
      </w:pPr>
      <w:r>
        <w:t>54757 records written to HBase table "quadkeydata"</w:t>
      </w:r>
    </w:p>
    <w:p w14:paraId="6C1C827C" w14:textId="77777777" w:rsidR="0063601F" w:rsidRDefault="0063601F" w:rsidP="008B550B">
      <w:pPr>
        <w:pStyle w:val="Code"/>
      </w:pPr>
      <w:r>
        <w:t>Processed: 1837681114 records in total (runtime:3 days, 9:00:05.416179)</w:t>
      </w:r>
    </w:p>
    <w:p w14:paraId="1CC6B63A" w14:textId="77777777" w:rsidR="0063601F" w:rsidRDefault="0063601F" w:rsidP="008B550B">
      <w:pPr>
        <w:pStyle w:val="Code"/>
      </w:pPr>
    </w:p>
    <w:p w14:paraId="0E498732" w14:textId="77777777" w:rsidR="0063601F" w:rsidRDefault="0063601F" w:rsidP="008B550B">
      <w:pPr>
        <w:pStyle w:val="Code"/>
      </w:pPr>
      <w:r>
        <w:t>Processing: 147249.gz (Species 777)</w:t>
      </w:r>
    </w:p>
    <w:p w14:paraId="35D43E84" w14:textId="77777777" w:rsidR="0063601F" w:rsidRDefault="0063601F" w:rsidP="008B550B">
      <w:pPr>
        <w:pStyle w:val="Code"/>
      </w:pPr>
      <w:r>
        <w:t>Traceback (most recent call last):</w:t>
      </w:r>
    </w:p>
    <w:p w14:paraId="2A6F0E05" w14:textId="77777777" w:rsidR="0063601F" w:rsidRDefault="0063601F" w:rsidP="008B550B">
      <w:pPr>
        <w:pStyle w:val="Code"/>
      </w:pPr>
      <w:r>
        <w:t xml:space="preserve">  File "loader.py", line 39, in &lt;module&gt;</w:t>
      </w:r>
    </w:p>
    <w:p w14:paraId="017994E9" w14:textId="77777777" w:rsidR="0063601F" w:rsidRDefault="0063601F" w:rsidP="008B550B">
      <w:pPr>
        <w:pStyle w:val="Code"/>
      </w:pPr>
      <w:r>
        <w:t xml:space="preserve">    batch.send()</w:t>
      </w:r>
    </w:p>
    <w:p w14:paraId="30525FE0" w14:textId="77777777" w:rsidR="0063601F" w:rsidRDefault="0063601F" w:rsidP="008B550B">
      <w:pPr>
        <w:pStyle w:val="Code"/>
      </w:pPr>
      <w:r>
        <w:t xml:space="preserve">  File "/home/dopa/envname/lib/python2.6/site-packages/happybase/api.py", line 779, in send</w:t>
      </w:r>
    </w:p>
    <w:p w14:paraId="6334D4D0" w14:textId="77777777" w:rsidR="0063601F" w:rsidRDefault="0063601F" w:rsidP="008B550B">
      <w:pPr>
        <w:pStyle w:val="Code"/>
      </w:pPr>
      <w:r>
        <w:t xml:space="preserve">    self.table.client.mutateRows(self.table.name, bms)</w:t>
      </w:r>
    </w:p>
    <w:p w14:paraId="7CD51CFE" w14:textId="77777777" w:rsidR="0063601F" w:rsidRDefault="0063601F" w:rsidP="008B550B">
      <w:pPr>
        <w:pStyle w:val="Code"/>
      </w:pPr>
      <w:r>
        <w:t xml:space="preserve">  File "/home/dopa/envname/lib/python2.6/site-packages/happybase/hbase/Hbase.py", line 1449, in mutateRows</w:t>
      </w:r>
    </w:p>
    <w:p w14:paraId="16C63450" w14:textId="77777777" w:rsidR="0063601F" w:rsidRDefault="0063601F" w:rsidP="008B550B">
      <w:pPr>
        <w:pStyle w:val="Code"/>
      </w:pPr>
      <w:r>
        <w:t xml:space="preserve">    self.send_mutateRows(tableName, rowBatches)</w:t>
      </w:r>
    </w:p>
    <w:p w14:paraId="4CD1943D" w14:textId="77777777" w:rsidR="0063601F" w:rsidRDefault="0063601F" w:rsidP="008B550B">
      <w:pPr>
        <w:pStyle w:val="Code"/>
      </w:pPr>
      <w:r>
        <w:t xml:space="preserve">  File "/home/dopa/envname/lib/python2.6/site-packages/happybase/hbase/Hbase.py", line 1459, in send_mutateRows</w:t>
      </w:r>
    </w:p>
    <w:p w14:paraId="1F30C453" w14:textId="77777777" w:rsidR="0063601F" w:rsidRDefault="0063601F" w:rsidP="008B550B">
      <w:pPr>
        <w:pStyle w:val="Code"/>
      </w:pPr>
      <w:r>
        <w:t xml:space="preserve">    self._oprot.trans.flush()</w:t>
      </w:r>
    </w:p>
    <w:p w14:paraId="2CE867AA" w14:textId="77777777" w:rsidR="0063601F" w:rsidRDefault="0063601F" w:rsidP="008B550B">
      <w:pPr>
        <w:pStyle w:val="Code"/>
      </w:pPr>
      <w:r>
        <w:t xml:space="preserve">  File "/home/dopa/envname/lib/python2.6/site-packages/thrift/transport/TTransport.py", line 169, in flush</w:t>
      </w:r>
    </w:p>
    <w:p w14:paraId="6ADDB17B" w14:textId="77777777" w:rsidR="0063601F" w:rsidRDefault="0063601F" w:rsidP="008B550B">
      <w:pPr>
        <w:pStyle w:val="Code"/>
      </w:pPr>
      <w:r>
        <w:t xml:space="preserve">    self.__trans.write(out)</w:t>
      </w:r>
    </w:p>
    <w:p w14:paraId="55EEBBE3" w14:textId="77777777" w:rsidR="0063601F" w:rsidRDefault="0063601F" w:rsidP="008B550B">
      <w:pPr>
        <w:pStyle w:val="Code"/>
      </w:pPr>
      <w:r>
        <w:t xml:space="preserve">  File "/home/dopa/envname/lib/python2.6/site-packages/thrift/transport/TSocket.py", line 128, in write</w:t>
      </w:r>
    </w:p>
    <w:p w14:paraId="42AAC536" w14:textId="77777777" w:rsidR="0063601F" w:rsidRDefault="0063601F" w:rsidP="008B550B">
      <w:pPr>
        <w:pStyle w:val="Code"/>
      </w:pPr>
      <w:r>
        <w:t xml:space="preserve">    plus = self.handle.send(buff)</w:t>
      </w:r>
    </w:p>
    <w:p w14:paraId="2C5C88FA" w14:textId="77777777" w:rsidR="0063601F" w:rsidRDefault="0063601F" w:rsidP="008B550B">
      <w:pPr>
        <w:pStyle w:val="Code"/>
      </w:pPr>
      <w:r>
        <w:t>socket.error: [Errno 32] Broken pipe</w:t>
      </w:r>
    </w:p>
    <w:p w14:paraId="74FFA8EC" w14:textId="77777777" w:rsidR="0063601F" w:rsidRDefault="0063601F" w:rsidP="008B550B">
      <w:pPr>
        <w:pStyle w:val="Code"/>
      </w:pPr>
      <w:r>
        <w:t>(envname)[dopa@h05-nn01 ~]$</w:t>
      </w:r>
    </w:p>
    <w:p w14:paraId="0F00583A" w14:textId="77777777" w:rsidR="0063601F" w:rsidRDefault="0063601F" w:rsidP="000E5536">
      <w:pPr>
        <w:pStyle w:val="Heading8"/>
      </w:pPr>
      <w:r>
        <w:t>Attempt 3</w:t>
      </w:r>
    </w:p>
    <w:p w14:paraId="1B457187"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52211452" w14:textId="77777777" w:rsidR="0063601F" w:rsidRDefault="0063601F" w:rsidP="008B550B">
      <w:pPr>
        <w:pStyle w:val="Code"/>
      </w:pPr>
      <w:r>
        <w:t>..</w:t>
      </w:r>
    </w:p>
    <w:p w14:paraId="5A15642E" w14:textId="77777777" w:rsidR="0063601F" w:rsidRDefault="0063601F" w:rsidP="008B550B">
      <w:pPr>
        <w:pStyle w:val="Code"/>
      </w:pPr>
      <w:r>
        <w:t>Processing: 41360.gz (Species 775)</w:t>
      </w:r>
    </w:p>
    <w:p w14:paraId="01B1231D" w14:textId="77777777" w:rsidR="0063601F" w:rsidRDefault="0063601F" w:rsidP="008B550B">
      <w:pPr>
        <w:pStyle w:val="Code"/>
      </w:pPr>
      <w:r>
        <w:t>1179 records written to HBase table "quadkeydata"</w:t>
      </w:r>
    </w:p>
    <w:p w14:paraId="039CC051" w14:textId="77777777" w:rsidR="0063601F" w:rsidRDefault="0063601F" w:rsidP="008B550B">
      <w:pPr>
        <w:pStyle w:val="Code"/>
      </w:pPr>
      <w:r>
        <w:t>Processed: 1837626357 records in total (runtime:3 days, 8:59:59.747326)</w:t>
      </w:r>
    </w:p>
    <w:p w14:paraId="2F8AA06C" w14:textId="77777777" w:rsidR="0063601F" w:rsidRDefault="0063601F" w:rsidP="008B550B">
      <w:pPr>
        <w:pStyle w:val="Code"/>
      </w:pPr>
    </w:p>
    <w:p w14:paraId="74391428" w14:textId="77777777" w:rsidR="0063601F" w:rsidRDefault="0063601F" w:rsidP="008B550B">
      <w:pPr>
        <w:pStyle w:val="Code"/>
      </w:pPr>
      <w:r>
        <w:t>Processing: 9137.gz (Species 776)</w:t>
      </w:r>
    </w:p>
    <w:p w14:paraId="4CC737AE" w14:textId="77777777" w:rsidR="0063601F" w:rsidRDefault="0063601F" w:rsidP="008B550B">
      <w:pPr>
        <w:pStyle w:val="Code"/>
      </w:pPr>
      <w:r>
        <w:t>54757 records written to HBase table "quadkeydata"</w:t>
      </w:r>
    </w:p>
    <w:p w14:paraId="11AFFB16" w14:textId="77777777" w:rsidR="0063601F" w:rsidRDefault="0063601F" w:rsidP="008B550B">
      <w:pPr>
        <w:pStyle w:val="Code"/>
      </w:pPr>
      <w:r>
        <w:t>Processed: 1837681114 records in total (runtime:3 days, 9:00:05.416179)</w:t>
      </w:r>
    </w:p>
    <w:p w14:paraId="27402B8C" w14:textId="77777777" w:rsidR="0063601F" w:rsidRDefault="0063601F" w:rsidP="008B550B">
      <w:pPr>
        <w:pStyle w:val="Code"/>
      </w:pPr>
    </w:p>
    <w:p w14:paraId="63D3684F" w14:textId="77777777" w:rsidR="0063601F" w:rsidRDefault="0063601F" w:rsidP="008B550B">
      <w:pPr>
        <w:pStyle w:val="Code"/>
      </w:pPr>
      <w:r>
        <w:t>Processing: 147249.gz (Species 777)</w:t>
      </w:r>
    </w:p>
    <w:p w14:paraId="40557F5B" w14:textId="77777777" w:rsidR="0063601F" w:rsidRDefault="0063601F" w:rsidP="008B550B">
      <w:pPr>
        <w:pStyle w:val="Code"/>
      </w:pPr>
      <w:r>
        <w:t>Traceback (most recent call last):</w:t>
      </w:r>
    </w:p>
    <w:p w14:paraId="2B03AC0A" w14:textId="77777777" w:rsidR="0063601F" w:rsidRDefault="0063601F" w:rsidP="008B550B">
      <w:pPr>
        <w:pStyle w:val="Code"/>
      </w:pPr>
      <w:r>
        <w:t xml:space="preserve">  File "loader.py", line 39, in &lt;module&gt;</w:t>
      </w:r>
    </w:p>
    <w:p w14:paraId="46EBB747" w14:textId="77777777" w:rsidR="0063601F" w:rsidRDefault="0063601F" w:rsidP="008B550B">
      <w:pPr>
        <w:pStyle w:val="Code"/>
      </w:pPr>
      <w:r>
        <w:t xml:space="preserve">    batch.send()</w:t>
      </w:r>
    </w:p>
    <w:p w14:paraId="5BE2E8BF" w14:textId="77777777" w:rsidR="0063601F" w:rsidRDefault="0063601F" w:rsidP="008B550B">
      <w:pPr>
        <w:pStyle w:val="Code"/>
      </w:pPr>
      <w:r>
        <w:t xml:space="preserve">  File "/home/dopa/envname/lib/python2.6/site-packages/happybase/api.py", line 779, in send</w:t>
      </w:r>
    </w:p>
    <w:p w14:paraId="2B07CBF1" w14:textId="77777777" w:rsidR="0063601F" w:rsidRDefault="0063601F" w:rsidP="008B550B">
      <w:pPr>
        <w:pStyle w:val="Code"/>
      </w:pPr>
      <w:r>
        <w:t xml:space="preserve">    self.table.client.mutateRows(self.table.name, bms)</w:t>
      </w:r>
    </w:p>
    <w:p w14:paraId="6527AD3F" w14:textId="77777777" w:rsidR="0063601F" w:rsidRDefault="0063601F" w:rsidP="008B550B">
      <w:pPr>
        <w:pStyle w:val="Code"/>
      </w:pPr>
      <w:r>
        <w:t xml:space="preserve">  File "/home/dopa/envname/lib/python2.6/site-packages/happybase/hbase/Hbase.py", line 1449, in mutateRows</w:t>
      </w:r>
    </w:p>
    <w:p w14:paraId="3E2E3BC7" w14:textId="77777777" w:rsidR="0063601F" w:rsidRDefault="0063601F" w:rsidP="008B550B">
      <w:pPr>
        <w:pStyle w:val="Code"/>
      </w:pPr>
      <w:r>
        <w:t xml:space="preserve">    self.send_mutateRows(tableName, rowBatches)</w:t>
      </w:r>
    </w:p>
    <w:p w14:paraId="0EB81EBB" w14:textId="77777777" w:rsidR="0063601F" w:rsidRDefault="0063601F" w:rsidP="008B550B">
      <w:pPr>
        <w:pStyle w:val="Code"/>
      </w:pPr>
      <w:r>
        <w:t xml:space="preserve">  File "/home/dopa/envname/lib/python2.6/site-packages/happybase/hbase/Hbase.py", line 1459, in send_mutateRows</w:t>
      </w:r>
    </w:p>
    <w:p w14:paraId="487FB2D1" w14:textId="77777777" w:rsidR="0063601F" w:rsidRDefault="0063601F" w:rsidP="008B550B">
      <w:pPr>
        <w:pStyle w:val="Code"/>
      </w:pPr>
      <w:r>
        <w:t xml:space="preserve">    self._oprot.trans.flush()</w:t>
      </w:r>
    </w:p>
    <w:p w14:paraId="65FBCF52" w14:textId="77777777" w:rsidR="0063601F" w:rsidRDefault="0063601F" w:rsidP="008B550B">
      <w:pPr>
        <w:pStyle w:val="Code"/>
      </w:pPr>
      <w:r>
        <w:t xml:space="preserve">  File "/home/dopa/envname/lib/python2.6/site-packages/thrift/transport/TTransport.py", line 169, in flush</w:t>
      </w:r>
    </w:p>
    <w:p w14:paraId="084D5D00" w14:textId="77777777" w:rsidR="0063601F" w:rsidRDefault="0063601F" w:rsidP="008B550B">
      <w:pPr>
        <w:pStyle w:val="Code"/>
      </w:pPr>
      <w:r>
        <w:t xml:space="preserve">    self.__trans.write(out)</w:t>
      </w:r>
    </w:p>
    <w:p w14:paraId="1AF5852C" w14:textId="77777777" w:rsidR="0063601F" w:rsidRDefault="0063601F" w:rsidP="008B550B">
      <w:pPr>
        <w:pStyle w:val="Code"/>
      </w:pPr>
      <w:r>
        <w:t xml:space="preserve">  File "/home/dopa/envname/lib/python2.6/site-packages/thrift/transport/TSocket.py", line 128, in write</w:t>
      </w:r>
    </w:p>
    <w:p w14:paraId="580296FD" w14:textId="77777777" w:rsidR="0063601F" w:rsidRDefault="0063601F" w:rsidP="008B550B">
      <w:pPr>
        <w:pStyle w:val="Code"/>
      </w:pPr>
      <w:r>
        <w:t xml:space="preserve">    plus = self.handle.send(buff)</w:t>
      </w:r>
    </w:p>
    <w:p w14:paraId="766755FA" w14:textId="77777777" w:rsidR="0063601F" w:rsidRDefault="0063601F" w:rsidP="008B550B">
      <w:pPr>
        <w:pStyle w:val="Code"/>
      </w:pPr>
      <w:r>
        <w:t>socket.error: [Errno 32] Broken pipe</w:t>
      </w:r>
    </w:p>
    <w:p w14:paraId="755A5180" w14:textId="77777777" w:rsidR="0063601F" w:rsidRDefault="0063601F" w:rsidP="008B550B">
      <w:pPr>
        <w:pStyle w:val="Code"/>
      </w:pPr>
      <w:r>
        <w:lastRenderedPageBreak/>
        <w:t>(envname)[dopa@h05-nn01 ~]$</w:t>
      </w:r>
    </w:p>
    <w:p w14:paraId="24F59B1B" w14:textId="77777777" w:rsidR="0063601F" w:rsidRDefault="0063601F" w:rsidP="008B6883">
      <w:pPr>
        <w:pStyle w:val="BodyText2"/>
      </w:pPr>
      <w:r>
        <w:t>Now whenever I try and run anything I get:</w:t>
      </w:r>
    </w:p>
    <w:p w14:paraId="7D4C1B2B" w14:textId="77777777" w:rsidR="0063601F" w:rsidRDefault="0063601F" w:rsidP="008B550B">
      <w:pPr>
        <w:pStyle w:val="Code"/>
      </w:pPr>
      <w:r>
        <w:t>(envname)[dopa@h05-nn01 ~]$ python loader.py</w:t>
      </w:r>
    </w:p>
    <w:p w14:paraId="6BBB41F2" w14:textId="77777777" w:rsidR="0063601F" w:rsidRDefault="0063601F" w:rsidP="008B550B">
      <w:pPr>
        <w:pStyle w:val="Code"/>
      </w:pPr>
      <w:r>
        <w:t>Processing: 149510.gz (Species 1)</w:t>
      </w:r>
    </w:p>
    <w:p w14:paraId="09DDCE8A" w14:textId="77777777" w:rsidR="0063601F" w:rsidRDefault="0063601F" w:rsidP="008B550B">
      <w:pPr>
        <w:pStyle w:val="Code"/>
      </w:pPr>
      <w:r>
        <w:t>Traceback (most recent call last):</w:t>
      </w:r>
    </w:p>
    <w:p w14:paraId="1D492DB8" w14:textId="77777777" w:rsidR="0063601F" w:rsidRDefault="0063601F" w:rsidP="008B550B">
      <w:pPr>
        <w:pStyle w:val="Code"/>
      </w:pPr>
      <w:r>
        <w:t xml:space="preserve">  File "loader.py", line 48, in &lt;module&gt;</w:t>
      </w:r>
    </w:p>
    <w:p w14:paraId="1B6BBE6B" w14:textId="77777777" w:rsidR="0063601F" w:rsidRDefault="0063601F" w:rsidP="008B550B">
      <w:pPr>
        <w:pStyle w:val="Code"/>
      </w:pPr>
      <w:r>
        <w:t xml:space="preserve">    batch.send()</w:t>
      </w:r>
    </w:p>
    <w:p w14:paraId="0F74C8CB" w14:textId="77777777" w:rsidR="0063601F" w:rsidRDefault="0063601F" w:rsidP="008B550B">
      <w:pPr>
        <w:pStyle w:val="Code"/>
      </w:pPr>
      <w:r>
        <w:t xml:space="preserve"> File "/home/dopa/envname/lib/python2.6/site-packages/happybase/api.py", line 779, in send</w:t>
      </w:r>
    </w:p>
    <w:p w14:paraId="0E47D6E3" w14:textId="77777777" w:rsidR="0063601F" w:rsidRDefault="0063601F" w:rsidP="008B550B">
      <w:pPr>
        <w:pStyle w:val="Code"/>
      </w:pPr>
      <w:r>
        <w:t xml:space="preserve">    self.table.client.mutateRows(self.table.name, bms)</w:t>
      </w:r>
    </w:p>
    <w:p w14:paraId="750B6C59" w14:textId="77777777" w:rsidR="0063601F" w:rsidRDefault="0063601F" w:rsidP="008B550B">
      <w:pPr>
        <w:pStyle w:val="Code"/>
      </w:pPr>
      <w:r>
        <w:t xml:space="preserve">  File "/home/dopa/envname/lib/python2.6/site-packages/happybase/hbase/Hbase.py", line 1450, in mutateRows</w:t>
      </w:r>
    </w:p>
    <w:p w14:paraId="524880C7" w14:textId="77777777" w:rsidR="0063601F" w:rsidRDefault="0063601F" w:rsidP="008B550B">
      <w:pPr>
        <w:pStyle w:val="Code"/>
      </w:pPr>
      <w:r>
        <w:t xml:space="preserve">    self.recv_mutateRows()</w:t>
      </w:r>
    </w:p>
    <w:p w14:paraId="4281223E" w14:textId="77777777" w:rsidR="0063601F" w:rsidRDefault="0063601F" w:rsidP="008B550B">
      <w:pPr>
        <w:pStyle w:val="Code"/>
      </w:pPr>
      <w:r>
        <w:t xml:space="preserve">  File "/home/dopa/envname/lib/python2.6/site-packages/happybase/hbase/Hbase.py", line 1472, in recv_mutateRows</w:t>
      </w:r>
    </w:p>
    <w:p w14:paraId="6F0B7718" w14:textId="77777777" w:rsidR="0063601F" w:rsidRDefault="0063601F" w:rsidP="008B550B">
      <w:pPr>
        <w:pStyle w:val="Code"/>
      </w:pPr>
      <w:r>
        <w:t xml:space="preserve">    raise result.io</w:t>
      </w:r>
    </w:p>
    <w:p w14:paraId="25E4B401" w14:textId="77777777" w:rsidR="0063601F" w:rsidRDefault="0063601F" w:rsidP="008B550B">
      <w:pPr>
        <w:pStyle w:val="Code"/>
      </w:pPr>
      <w:r>
        <w:t>happybase.hbase.ttypes.IOError: IOError(_message='Failed 760 actions: NotServingRegionException: 760 times, servers with issues: h05-dn01.jrc.it:60020, h05-dn02.jrc.it:60020, ')</w:t>
      </w:r>
    </w:p>
    <w:p w14:paraId="51DA4D93" w14:textId="77777777" w:rsidR="0063601F" w:rsidRDefault="0063601F" w:rsidP="008B550B">
      <w:pPr>
        <w:pStyle w:val="Code"/>
      </w:pPr>
      <w:r>
        <w:t>(envname)[dopa@h05-nn01 ~]$</w:t>
      </w:r>
    </w:p>
    <w:p w14:paraId="3EDED79F" w14:textId="77777777" w:rsidR="0063601F" w:rsidRDefault="0063601F" w:rsidP="008B6883">
      <w:pPr>
        <w:pStyle w:val="BodyText2"/>
      </w:pPr>
      <w:r>
        <w:t>Looking at all the logs and restarting HBase does not seem to clear it so I am recreating the table and trying again.</w:t>
      </w:r>
    </w:p>
    <w:p w14:paraId="0602B2BA"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308F3362" w14:textId="77777777" w:rsidR="0063601F" w:rsidRDefault="0063601F" w:rsidP="008B550B">
      <w:pPr>
        <w:pStyle w:val="Code"/>
      </w:pPr>
      <w:r>
        <w:t>..</w:t>
      </w:r>
    </w:p>
    <w:p w14:paraId="00B2F7B8" w14:textId="77777777" w:rsidR="0063601F" w:rsidRDefault="0063601F" w:rsidP="008B550B">
      <w:pPr>
        <w:pStyle w:val="Code"/>
      </w:pPr>
      <w:r>
        <w:t>Current count: 560000000, row: 333331333023313</w:t>
      </w:r>
    </w:p>
    <w:p w14:paraId="6CD5FB66" w14:textId="77777777" w:rsidR="0063601F" w:rsidRPr="008F769F" w:rsidRDefault="0063601F" w:rsidP="008B550B">
      <w:pPr>
        <w:pStyle w:val="Code"/>
      </w:pPr>
      <w:r>
        <w:t>560057390 row(s) in 33417.2230 seconds</w:t>
      </w:r>
    </w:p>
    <w:p w14:paraId="681A62AD" w14:textId="77777777" w:rsidR="0063601F" w:rsidRDefault="0063601F" w:rsidP="000E5536">
      <w:pPr>
        <w:pStyle w:val="Heading8"/>
      </w:pPr>
      <w:r>
        <w:t>Attempt 4</w:t>
      </w:r>
    </w:p>
    <w:p w14:paraId="57487E82" w14:textId="77777777" w:rsidR="0063601F" w:rsidRDefault="0063601F" w:rsidP="008B6883">
      <w:pPr>
        <w:pStyle w:val="BodyText2"/>
      </w:pPr>
      <w:r>
        <w:t>Started at 09:25 on 30/04/2013 – stopped it on 15/5/13:</w:t>
      </w:r>
    </w:p>
    <w:p w14:paraId="132A1E24" w14:textId="77777777" w:rsidR="0063601F" w:rsidRDefault="0063601F" w:rsidP="008B550B">
      <w:pPr>
        <w:pStyle w:val="Code"/>
      </w:pPr>
      <w:r>
        <w:t>..</w:t>
      </w:r>
    </w:p>
    <w:p w14:paraId="51D3078B" w14:textId="77777777" w:rsidR="0063601F" w:rsidRDefault="0063601F" w:rsidP="008B550B">
      <w:pPr>
        <w:pStyle w:val="Code"/>
      </w:pPr>
      <w:r>
        <w:t>Processing: 176330.gz (Species 3343)</w:t>
      </w:r>
    </w:p>
    <w:p w14:paraId="27D54FBE" w14:textId="77777777" w:rsidR="0063601F" w:rsidRDefault="0063601F" w:rsidP="008B550B">
      <w:pPr>
        <w:pStyle w:val="Code"/>
      </w:pPr>
      <w:r>
        <w:t>33 records written to HBase table "quadkeydata"</w:t>
      </w:r>
    </w:p>
    <w:p w14:paraId="3D60E33F" w14:textId="77777777" w:rsidR="0063601F" w:rsidRDefault="0063601F" w:rsidP="008B550B">
      <w:pPr>
        <w:pStyle w:val="Code"/>
      </w:pPr>
      <w:r>
        <w:t>Processed: 8068515514 records in total (runtime:14 days, 23:29:55.200517)</w:t>
      </w:r>
    </w:p>
    <w:p w14:paraId="48FABCB5" w14:textId="77777777" w:rsidR="0063601F" w:rsidRDefault="0063601F" w:rsidP="008B550B">
      <w:pPr>
        <w:pStyle w:val="Code"/>
      </w:pPr>
    </w:p>
    <w:p w14:paraId="562636E8" w14:textId="77777777" w:rsidR="0063601F" w:rsidRDefault="0063601F" w:rsidP="008B550B">
      <w:pPr>
        <w:pStyle w:val="Code"/>
      </w:pPr>
      <w:r>
        <w:t>Processing: 178811.gz (Species 3344)</w:t>
      </w:r>
    </w:p>
    <w:p w14:paraId="1315433E" w14:textId="77777777" w:rsidR="0063601F" w:rsidRDefault="0063601F" w:rsidP="008B550B">
      <w:pPr>
        <w:pStyle w:val="Code"/>
      </w:pPr>
      <w:r>
        <w:t>1000000 records written to HBase table "quadkeydata"</w:t>
      </w:r>
    </w:p>
    <w:p w14:paraId="31C156A6" w14:textId="77777777" w:rsidR="0063601F" w:rsidRDefault="0063601F" w:rsidP="008B550B">
      <w:pPr>
        <w:pStyle w:val="Code"/>
      </w:pPr>
      <w:r>
        <w:t>1000000 records written to HBase table "quadkeydata"</w:t>
      </w:r>
    </w:p>
    <w:p w14:paraId="6125EFD3" w14:textId="77777777" w:rsidR="0063601F" w:rsidRDefault="0063601F" w:rsidP="008B550B">
      <w:pPr>
        <w:pStyle w:val="Code"/>
      </w:pPr>
      <w:r>
        <w:t>329251 records written to HBase table "quadkeydata"</w:t>
      </w:r>
    </w:p>
    <w:p w14:paraId="076E6379" w14:textId="77777777" w:rsidR="0063601F" w:rsidRDefault="0063601F" w:rsidP="008B550B">
      <w:pPr>
        <w:pStyle w:val="Code"/>
      </w:pPr>
      <w:r>
        <w:t>Processed: 8070844765 records in total (runtime:14 days, 23:35:58.959203)</w:t>
      </w:r>
    </w:p>
    <w:p w14:paraId="30EAC910" w14:textId="77777777" w:rsidR="0063601F" w:rsidRPr="003365BC" w:rsidRDefault="0063601F" w:rsidP="008B550B">
      <w:pPr>
        <w:pStyle w:val="Code"/>
      </w:pPr>
      <w:r>
        <w:t>..</w:t>
      </w:r>
    </w:p>
    <w:p w14:paraId="3A3035D1" w14:textId="77777777" w:rsidR="0063601F" w:rsidRDefault="0063601F" w:rsidP="000E5536">
      <w:pPr>
        <w:pStyle w:val="Heading7"/>
      </w:pPr>
      <w:r>
        <w:t>Using Hive</w:t>
      </w:r>
    </w:p>
    <w:p w14:paraId="668D65F2" w14:textId="77777777" w:rsidR="0063601F" w:rsidRDefault="0063601F" w:rsidP="008B6883">
      <w:pPr>
        <w:pStyle w:val="BodyText2"/>
      </w:pPr>
      <w:r>
        <w:t>When we went to GBIF, Tim and Lars loaded the gzipped species files into a Hive table and then selected this data into an HBase table (from Tims email):</w:t>
      </w:r>
    </w:p>
    <w:p w14:paraId="598CD8A4" w14:textId="77777777" w:rsidR="0063601F" w:rsidRDefault="0063601F" w:rsidP="008B6883">
      <w:pPr>
        <w:pStyle w:val="BodyText2"/>
      </w:pPr>
      <w:r>
        <w:t>We then switched to cluster 2, which runs HBase as cluster 4 does not yet have HBase set up and we:</w:t>
      </w:r>
    </w:p>
    <w:p w14:paraId="0B6002B8" w14:textId="77777777" w:rsidR="0063601F" w:rsidRDefault="0063601F" w:rsidP="000E5536">
      <w:pPr>
        <w:pStyle w:val="ListBullet"/>
      </w:pPr>
      <w:r>
        <w:t>Imported 1 species as a sample</w:t>
      </w:r>
    </w:p>
    <w:p w14:paraId="7D54F8F9" w14:textId="77777777" w:rsidR="0063601F" w:rsidRDefault="0063601F" w:rsidP="000E5536">
      <w:pPr>
        <w:pStyle w:val="ListBullet"/>
      </w:pPr>
      <w:r>
        <w:t>Created a Hive table t1 on the GZip file</w:t>
      </w:r>
    </w:p>
    <w:p w14:paraId="3FE06823" w14:textId="77777777" w:rsidR="0063601F" w:rsidRDefault="0063601F" w:rsidP="000E5536">
      <w:pPr>
        <w:pStyle w:val="ListBullet"/>
      </w:pPr>
      <w:r>
        <w:t>Created an Empty table in HBase</w:t>
      </w:r>
    </w:p>
    <w:p w14:paraId="1F07CDF9" w14:textId="77777777" w:rsidR="0063601F" w:rsidRDefault="0063601F" w:rsidP="000E5536">
      <w:pPr>
        <w:pStyle w:val="ListBullet"/>
      </w:pPr>
      <w:r>
        <w:t>Created an External Hive table t2 that was backed by the HBase table</w:t>
      </w:r>
    </w:p>
    <w:p w14:paraId="09759956" w14:textId="77777777" w:rsidR="0063601F" w:rsidRDefault="0063601F" w:rsidP="000E5536">
      <w:pPr>
        <w:pStyle w:val="ListBullet"/>
      </w:pPr>
      <w:r>
        <w:t>Ran a SELECT * FROM t1 INTO TABLE t2 and showed HBase data load through Hive</w:t>
      </w:r>
    </w:p>
    <w:p w14:paraId="7F881D7A" w14:textId="77777777" w:rsidR="0063601F" w:rsidRDefault="0063601F" w:rsidP="000E5536">
      <w:pPr>
        <w:pStyle w:val="ListBullet"/>
      </w:pPr>
      <w:r>
        <w:t>Ran sample queries on table T2 showing ad hoc querying of HBase tables using Hive</w:t>
      </w:r>
    </w:p>
    <w:p w14:paraId="23DFDC17" w14:textId="77777777" w:rsidR="0063601F" w:rsidRDefault="0063601F" w:rsidP="000E5536">
      <w:pPr>
        <w:pStyle w:val="ListBullet"/>
      </w:pPr>
      <w:r>
        <w:t>Went to the HBase shell and demonstrated get by primary key in "real time" (&lt;10msec) performance on this small sample table</w:t>
      </w:r>
    </w:p>
    <w:p w14:paraId="5E0B211D" w14:textId="77777777" w:rsidR="0063601F" w:rsidRPr="004064C1" w:rsidRDefault="0063601F" w:rsidP="000E5536">
      <w:pPr>
        <w:pStyle w:val="ListBullet"/>
      </w:pPr>
      <w:r w:rsidRPr="004064C1">
        <w:t>Note this is how applications like web services can offer an (e.g.) REST type GET operation</w:t>
      </w:r>
    </w:p>
    <w:p w14:paraId="6C024FAA" w14:textId="77777777" w:rsidR="0063601F" w:rsidRDefault="0063601F" w:rsidP="000E5536">
      <w:pPr>
        <w:pStyle w:val="Heading6"/>
      </w:pPr>
      <w:bookmarkStart w:id="172" w:name="_Ref371938052"/>
      <w:r>
        <w:t>Debugging</w:t>
      </w:r>
      <w:bookmarkEnd w:id="172"/>
    </w:p>
    <w:p w14:paraId="2FB72FCF" w14:textId="77777777" w:rsidR="0063601F" w:rsidRDefault="0063601F" w:rsidP="008B6883">
      <w:pPr>
        <w:pStyle w:val="BodyText2"/>
      </w:pPr>
      <w:r>
        <w:t xml:space="preserve">The HBase </w:t>
      </w:r>
      <w:hyperlink r:id="rId1110" w:history="1">
        <w:r w:rsidRPr="00C0226E">
          <w:rPr>
            <w:rStyle w:val="Hyperlink"/>
          </w:rPr>
          <w:t>logs</w:t>
        </w:r>
      </w:hyperlink>
      <w:r>
        <w:t xml:space="preserve"> are kept in this folder /usr/lib/hbase/logs on the cluster machine. To look at them:</w:t>
      </w:r>
    </w:p>
    <w:p w14:paraId="21B1E634"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40D90FBD" w14:textId="77777777" w:rsidR="0063601F" w:rsidRDefault="0063601F" w:rsidP="008B550B">
      <w:pPr>
        <w:pStyle w:val="Code"/>
      </w:pPr>
      <w:r w:rsidRPr="00D53EA5">
        <w:t>(envname)[dopa@h05-nn01 logs]$ cat 'hbase-cmf-hbase1-REGIONSERVER-h05-nn01.jrc.it.log.out'</w:t>
      </w:r>
    </w:p>
    <w:p w14:paraId="623D9E00" w14:textId="77777777" w:rsidR="0063601F" w:rsidRDefault="0063601F" w:rsidP="008B6883">
      <w:pPr>
        <w:pStyle w:val="BodyText2"/>
      </w:pPr>
      <w:r>
        <w:t xml:space="preserve">On the live machine they are kept here </w:t>
      </w:r>
      <w:r w:rsidRPr="00ED339B">
        <w:t>/var/log/hbase</w:t>
      </w:r>
      <w:r>
        <w:t xml:space="preserve"> (this can be read in Cloudera Manager under Services | HBase1 | Configuration | Master | Logs.</w:t>
      </w:r>
    </w:p>
    <w:p w14:paraId="70E345C1" w14:textId="77777777" w:rsidR="0063601F" w:rsidRDefault="0063601F" w:rsidP="008B550B">
      <w:pPr>
        <w:pStyle w:val="Code"/>
      </w:pPr>
      <w:r w:rsidRPr="000037FB">
        <w:t xml:space="preserve">[dopa@hadoop-h05 /]$ cd /var/log/hbase </w:t>
      </w:r>
    </w:p>
    <w:p w14:paraId="59F8028F" w14:textId="77777777" w:rsidR="0063601F" w:rsidRPr="00D53EA5" w:rsidRDefault="0063601F" w:rsidP="008B550B">
      <w:pPr>
        <w:pStyle w:val="Code"/>
      </w:pPr>
      <w:r w:rsidRPr="000037FB">
        <w:lastRenderedPageBreak/>
        <w:t xml:space="preserve">[dopa@hadoop-h05 /]$ </w:t>
      </w:r>
      <w:r>
        <w:t>tail</w:t>
      </w:r>
      <w:r w:rsidRPr="00E65573">
        <w:t xml:space="preserve"> 'hbase-cmf-hbase1-MASTER-h</w:t>
      </w:r>
      <w:r>
        <w:t>adoop-h05.</w:t>
      </w:r>
      <w:r w:rsidRPr="00E65573">
        <w:t>log.out'</w:t>
      </w:r>
    </w:p>
    <w:p w14:paraId="1A87151F" w14:textId="77777777" w:rsidR="0063601F" w:rsidRDefault="0063601F" w:rsidP="000E5536">
      <w:pPr>
        <w:pStyle w:val="Heading6"/>
      </w:pPr>
      <w:r>
        <w:t>Data storage</w:t>
      </w:r>
    </w:p>
    <w:p w14:paraId="4B4212B0" w14:textId="77777777" w:rsidR="0063601F" w:rsidRDefault="0063601F" w:rsidP="008B6883">
      <w:pPr>
        <w:pStyle w:val="BodyText2"/>
      </w:pPr>
      <w:r>
        <w:t>The data are stored alphanumerically so quadkeys are sorted by level as you would expect:</w:t>
      </w:r>
    </w:p>
    <w:p w14:paraId="40D3CE44" w14:textId="77777777" w:rsidR="0063601F" w:rsidRDefault="0063601F" w:rsidP="008B550B">
      <w:pPr>
        <w:pStyle w:val="Code"/>
      </w:pPr>
      <w:r>
        <w:t>hbase(main):018:0&gt; scan 'test'</w:t>
      </w:r>
    </w:p>
    <w:p w14:paraId="189CE8DD" w14:textId="77777777" w:rsidR="0063601F" w:rsidRDefault="0063601F" w:rsidP="008B550B">
      <w:pPr>
        <w:pStyle w:val="Code"/>
      </w:pPr>
      <w:r>
        <w:t>ROW                   COLUMN+CELL</w:t>
      </w:r>
    </w:p>
    <w:p w14:paraId="569E17D0" w14:textId="77777777" w:rsidR="0063601F" w:rsidRDefault="0063601F" w:rsidP="008B550B">
      <w:pPr>
        <w:pStyle w:val="Code"/>
      </w:pPr>
      <w:r>
        <w:t xml:space="preserve"> 3100111312001        column=cf:1, timestamp=1369925191322, value=1</w:t>
      </w:r>
    </w:p>
    <w:p w14:paraId="0A0462E1" w14:textId="77777777" w:rsidR="0063601F" w:rsidRDefault="0063601F" w:rsidP="008B550B">
      <w:pPr>
        <w:pStyle w:val="Code"/>
      </w:pPr>
      <w:r>
        <w:t xml:space="preserve"> 31001113120011       column=cf:1, timestamp=1369925301701, value=1</w:t>
      </w:r>
    </w:p>
    <w:p w14:paraId="6551FCD2" w14:textId="77777777" w:rsidR="0063601F" w:rsidRDefault="0063601F" w:rsidP="008B550B">
      <w:pPr>
        <w:pStyle w:val="Code"/>
      </w:pPr>
      <w:r>
        <w:t xml:space="preserve"> 31001113120012       column=cf:1, timestamp=1369925166274, value=1</w:t>
      </w:r>
    </w:p>
    <w:p w14:paraId="155CEF24" w14:textId="77777777" w:rsidR="0063601F" w:rsidRDefault="0063601F" w:rsidP="008B550B">
      <w:pPr>
        <w:pStyle w:val="Code"/>
      </w:pPr>
      <w:r>
        <w:t xml:space="preserve"> 310011131200121      column=cf:1, timestamp=1369925147183, value=1</w:t>
      </w:r>
    </w:p>
    <w:p w14:paraId="294EEC4E" w14:textId="77777777" w:rsidR="0063601F" w:rsidRDefault="0063601F" w:rsidP="008B550B">
      <w:pPr>
        <w:pStyle w:val="Code"/>
      </w:pPr>
      <w:r>
        <w:t xml:space="preserve"> 310011131200122      column=cf:1, timestamp=1369925151540, value=1</w:t>
      </w:r>
    </w:p>
    <w:p w14:paraId="53CC36F7" w14:textId="77777777" w:rsidR="0063601F" w:rsidRDefault="0063601F" w:rsidP="008B550B">
      <w:pPr>
        <w:pStyle w:val="Code"/>
      </w:pPr>
      <w:r>
        <w:t xml:space="preserve"> 310011131200123      column=cf:1, timestamp=1369925154959, value=1</w:t>
      </w:r>
    </w:p>
    <w:p w14:paraId="5C657845" w14:textId="77777777" w:rsidR="0063601F" w:rsidRDefault="0063601F" w:rsidP="008B550B">
      <w:pPr>
        <w:pStyle w:val="Code"/>
      </w:pPr>
      <w:r>
        <w:t xml:space="preserve"> 31001113120013       column=cf:1, timestamp=1369925170232, value=1</w:t>
      </w:r>
    </w:p>
    <w:p w14:paraId="3BC3E767" w14:textId="77777777" w:rsidR="0063601F" w:rsidRDefault="0063601F" w:rsidP="008B550B">
      <w:pPr>
        <w:pStyle w:val="Code"/>
      </w:pPr>
      <w:r>
        <w:t xml:space="preserve"> 310011131200131      column=cf:1, timestamp=1369925087991, value=1</w:t>
      </w:r>
    </w:p>
    <w:p w14:paraId="65912951" w14:textId="77777777" w:rsidR="0063601F" w:rsidRDefault="0063601F" w:rsidP="008B550B">
      <w:pPr>
        <w:pStyle w:val="Code"/>
      </w:pPr>
      <w:r>
        <w:t xml:space="preserve"> 310011131200132      column=cf:1, timestamp=1369925123217, value=1</w:t>
      </w:r>
    </w:p>
    <w:p w14:paraId="0CEAEC89" w14:textId="77777777" w:rsidR="0063601F" w:rsidRDefault="0063601F" w:rsidP="008B550B">
      <w:pPr>
        <w:pStyle w:val="Code"/>
      </w:pPr>
      <w:r>
        <w:t xml:space="preserve"> 310011131200133      column=cf:1, timestamp=1369925131833, value=1</w:t>
      </w:r>
    </w:p>
    <w:p w14:paraId="2B80EAA9" w14:textId="77777777" w:rsidR="0063601F" w:rsidRDefault="0063601F" w:rsidP="008B550B">
      <w:pPr>
        <w:pStyle w:val="Code"/>
      </w:pPr>
      <w:r>
        <w:t>10 row(s) in 0.0190 seconds</w:t>
      </w:r>
    </w:p>
    <w:p w14:paraId="0BB7134A"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096BB2B6" w14:textId="77777777" w:rsidR="0063601F" w:rsidRDefault="0063601F" w:rsidP="000E5536">
      <w:pPr>
        <w:pStyle w:val="Heading5"/>
      </w:pPr>
      <w:r>
        <w:t>Hive</w:t>
      </w:r>
    </w:p>
    <w:p w14:paraId="03B3A5C5" w14:textId="77777777" w:rsidR="0063601F" w:rsidRDefault="0063601F" w:rsidP="008B6883">
      <w:pPr>
        <w:pStyle w:val="BodyText2"/>
      </w:pPr>
      <w:r>
        <w:t>To get the version:</w:t>
      </w:r>
    </w:p>
    <w:p w14:paraId="1DEB2C24" w14:textId="77777777" w:rsidR="0063601F" w:rsidRDefault="0063601F" w:rsidP="008B6883">
      <w:pPr>
        <w:pStyle w:val="BodyText2"/>
      </w:pPr>
      <w:r>
        <w:t>[cottaan@hadoop-m2 ~]$ hive --version</w:t>
      </w:r>
    </w:p>
    <w:p w14:paraId="6209360C" w14:textId="77777777" w:rsidR="0063601F" w:rsidRDefault="0063601F" w:rsidP="008B6883">
      <w:pPr>
        <w:pStyle w:val="BodyText2"/>
      </w:pPr>
      <w:r>
        <w:t>Hive 0.12.0-cdh5.1.3</w:t>
      </w:r>
    </w:p>
    <w:p w14:paraId="166B4374" w14:textId="77777777" w:rsidR="0063601F" w:rsidRDefault="0063601F" w:rsidP="000E5536">
      <w:pPr>
        <w:pStyle w:val="Heading6"/>
      </w:pPr>
      <w:r>
        <w:t>Background</w:t>
      </w:r>
    </w:p>
    <w:p w14:paraId="2C076B7E" w14:textId="77777777" w:rsidR="0063601F" w:rsidRDefault="000D5C35" w:rsidP="008B6883">
      <w:pPr>
        <w:pStyle w:val="BodyText2"/>
      </w:pPr>
      <w:hyperlink r:id="rId1111" w:history="1">
        <w:r w:rsidR="0063601F" w:rsidRPr="0051555F">
          <w:rPr>
            <w:rStyle w:val="Hyperlink"/>
          </w:rPr>
          <w:t>Introduction to Apache Hive</w:t>
        </w:r>
      </w:hyperlink>
    </w:p>
    <w:p w14:paraId="33B39D03" w14:textId="77777777" w:rsidR="0063601F" w:rsidRDefault="0063601F" w:rsidP="008B6883">
      <w:pPr>
        <w:pStyle w:val="BodyText2"/>
      </w:pPr>
      <w:r>
        <w:t xml:space="preserve">From the Apache Hive Confluence </w:t>
      </w:r>
      <w:hyperlink r:id="rId1112" w:history="1">
        <w:r w:rsidRPr="0075242F">
          <w:rPr>
            <w:rStyle w:val="Hyperlink"/>
          </w:rPr>
          <w:t>page</w:t>
        </w:r>
      </w:hyperlink>
      <w:r>
        <w:t>:</w:t>
      </w:r>
    </w:p>
    <w:p w14:paraId="0C9B4692"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BEF17A5" w14:textId="77777777" w:rsidR="0063601F" w:rsidRDefault="0063601F" w:rsidP="008B6883">
      <w:pPr>
        <w:pStyle w:val="BodyText2"/>
      </w:pPr>
      <w:r>
        <w:t xml:space="preserve">Integration docs are </w:t>
      </w:r>
      <w:hyperlink r:id="rId1113" w:history="1">
        <w:r w:rsidRPr="0032241D">
          <w:rPr>
            <w:rStyle w:val="Hyperlink"/>
          </w:rPr>
          <w:t>here</w:t>
        </w:r>
      </w:hyperlink>
      <w:r>
        <w:t>.</w:t>
      </w:r>
    </w:p>
    <w:p w14:paraId="5E6AEF27" w14:textId="77777777" w:rsidR="0063601F" w:rsidRDefault="0063601F" w:rsidP="008B6883">
      <w:pPr>
        <w:pStyle w:val="BodyText2"/>
      </w:pPr>
      <w:r>
        <w:t xml:space="preserve">Good Cloudera article </w:t>
      </w:r>
      <w:hyperlink r:id="rId1114" w:history="1">
        <w:r w:rsidRPr="008F300A">
          <w:rPr>
            <w:rStyle w:val="Hyperlink"/>
          </w:rPr>
          <w:t>here</w:t>
        </w:r>
      </w:hyperlink>
      <w:r>
        <w:t xml:space="preserve"> about running Hive on top of HBase. Especially important is this bit:</w:t>
      </w:r>
    </w:p>
    <w:p w14:paraId="47659FAE" w14:textId="77777777" w:rsidR="0063601F" w:rsidRPr="008F300A" w:rsidRDefault="0063601F" w:rsidP="008B6883">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20ABC15C" w14:textId="77777777" w:rsidR="0063601F" w:rsidRDefault="0063601F" w:rsidP="008B6883">
      <w:pPr>
        <w:pStyle w:val="BodyText2"/>
      </w:pPr>
      <w:r>
        <w:t>To run hive:</w:t>
      </w:r>
    </w:p>
    <w:p w14:paraId="7825B684" w14:textId="77777777" w:rsidR="0063601F" w:rsidRDefault="0063601F" w:rsidP="008B550B">
      <w:pPr>
        <w:pStyle w:val="Code"/>
      </w:pPr>
      <w:r>
        <w:t>(envname)[dopa@h05-nn01 ~]$ hive</w:t>
      </w:r>
    </w:p>
    <w:p w14:paraId="59D7ECD3" w14:textId="77777777" w:rsidR="0063601F" w:rsidRDefault="0063601F" w:rsidP="008B550B">
      <w:pPr>
        <w:pStyle w:val="Code"/>
      </w:pPr>
      <w:r>
        <w:t>Logging initialized using configuration in file:/etc/hive/conf.dist/hive-log4j.properties</w:t>
      </w:r>
    </w:p>
    <w:p w14:paraId="4BA532B1" w14:textId="77777777" w:rsidR="0063601F" w:rsidRDefault="0063601F" w:rsidP="008B550B">
      <w:pPr>
        <w:pStyle w:val="Code"/>
      </w:pPr>
      <w:r>
        <w:t>Hive history file=/tmp/dopa/hive_job_log_dopa_201305291659_26823034.txt</w:t>
      </w:r>
    </w:p>
    <w:p w14:paraId="1B969A8D" w14:textId="77777777" w:rsidR="0063601F" w:rsidRPr="004D7819" w:rsidRDefault="0063601F" w:rsidP="008B550B">
      <w:pPr>
        <w:pStyle w:val="Code"/>
      </w:pPr>
      <w:r>
        <w:t>hive&gt;</w:t>
      </w:r>
    </w:p>
    <w:p w14:paraId="7BB3DC6D" w14:textId="77777777" w:rsidR="0063601F" w:rsidRDefault="0063601F" w:rsidP="000E5536">
      <w:pPr>
        <w:pStyle w:val="Heading6"/>
      </w:pPr>
      <w:bookmarkStart w:id="173" w:name="_Ref384893447"/>
      <w:r>
        <w:t>Beeswax (Hive UI)</w:t>
      </w:r>
    </w:p>
    <w:p w14:paraId="3E1C2D32" w14:textId="77777777" w:rsidR="0063601F" w:rsidRDefault="0063601F" w:rsidP="008B6883">
      <w:pPr>
        <w:pStyle w:val="BodyText2"/>
      </w:pPr>
      <w:r>
        <w:t xml:space="preserve">CTRL + Space to get code completion. </w:t>
      </w:r>
    </w:p>
    <w:p w14:paraId="59FEAAB5" w14:textId="77777777" w:rsidR="0063601F" w:rsidRDefault="0063601F" w:rsidP="008B6883">
      <w:pPr>
        <w:pStyle w:val="BodyText2"/>
      </w:pPr>
      <w:r>
        <w:t>TAB + Enter to execute queries.</w:t>
      </w:r>
    </w:p>
    <w:p w14:paraId="19E7CFE7" w14:textId="77777777" w:rsidR="0063601F" w:rsidRPr="00B226D6" w:rsidRDefault="0063601F" w:rsidP="008B6883">
      <w:pPr>
        <w:pStyle w:val="BodyText2"/>
      </w:pPr>
      <w:r>
        <w:t>To kill a running job, go to the Job Browser and kill it.</w:t>
      </w:r>
    </w:p>
    <w:p w14:paraId="6D1F84D7" w14:textId="77777777" w:rsidR="0063601F" w:rsidRDefault="0063601F" w:rsidP="000E5536">
      <w:pPr>
        <w:pStyle w:val="Heading6"/>
      </w:pPr>
      <w:bookmarkStart w:id="174" w:name="_Ref387841007"/>
      <w:r>
        <w:t>Configuration</w:t>
      </w:r>
      <w:bookmarkEnd w:id="174"/>
    </w:p>
    <w:p w14:paraId="6D382796" w14:textId="77777777" w:rsidR="0063601F" w:rsidRDefault="0063601F" w:rsidP="008B6883">
      <w:pPr>
        <w:pStyle w:val="BodyText2"/>
      </w:pPr>
      <w:r>
        <w:t>You can get Hive configuration parameters with set:</w:t>
      </w:r>
    </w:p>
    <w:p w14:paraId="1E538C85" w14:textId="77777777" w:rsidR="0063601F" w:rsidRDefault="0063601F" w:rsidP="008B550B">
      <w:pPr>
        <w:pStyle w:val="Unix"/>
      </w:pPr>
      <w:r w:rsidRPr="000D14F7">
        <w:t>hive&gt; set;</w:t>
      </w:r>
      <w:r>
        <w:t xml:space="preserve">     -gets all parameters</w:t>
      </w:r>
    </w:p>
    <w:p w14:paraId="06429ADE" w14:textId="77777777" w:rsidR="0063601F" w:rsidRDefault="0063601F" w:rsidP="008B550B">
      <w:pPr>
        <w:pStyle w:val="Unix"/>
      </w:pPr>
      <w:r>
        <w:t>hive&gt; set hive.exec.reducers.bytes.per.reducer;</w:t>
      </w:r>
    </w:p>
    <w:p w14:paraId="443BF43D" w14:textId="77777777" w:rsidR="0063601F" w:rsidRDefault="0063601F" w:rsidP="008B550B">
      <w:pPr>
        <w:pStyle w:val="Unix"/>
      </w:pPr>
      <w:r>
        <w:t>hive.exec.reducers.bytes.per.reducer=4000000000</w:t>
      </w:r>
    </w:p>
    <w:p w14:paraId="4B15ADD6" w14:textId="77777777" w:rsidR="0063601F" w:rsidRDefault="0063601F" w:rsidP="008B6883">
      <w:pPr>
        <w:pStyle w:val="BodyText2"/>
      </w:pPr>
      <w:r>
        <w:lastRenderedPageBreak/>
        <w:t xml:space="preserve">See </w:t>
      </w:r>
      <w:hyperlink r:id="rId1115" w:history="1">
        <w:r w:rsidRPr="009E7907">
          <w:rPr>
            <w:rStyle w:val="Hyperlink"/>
          </w:rPr>
          <w:t>this</w:t>
        </w:r>
      </w:hyperlink>
      <w:r>
        <w:t xml:space="preserve"> section of the docs. There are parameters that you can specify when you execute a query in Hive – these are listed </w:t>
      </w:r>
      <w:hyperlink r:id="rId1116"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19BAD73E" w14:textId="77777777" w:rsidR="0063601F" w:rsidRDefault="0063601F" w:rsidP="000E5536">
      <w:pPr>
        <w:pStyle w:val="Heading7"/>
      </w:pPr>
      <w:r>
        <w:t>Memory</w:t>
      </w:r>
    </w:p>
    <w:p w14:paraId="2FE0199A"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4342E5A3" w14:textId="77777777" w:rsidR="0063601F" w:rsidRDefault="0063601F" w:rsidP="008B550B">
      <w:pPr>
        <w:pStyle w:val="Unix"/>
      </w:pPr>
      <w:r w:rsidRPr="00B11691">
        <w:t>SET mapred.child.java.opts</w:t>
      </w:r>
    </w:p>
    <w:p w14:paraId="78707CFF" w14:textId="77777777" w:rsidR="0063601F" w:rsidRDefault="0063601F" w:rsidP="008B550B">
      <w:pPr>
        <w:pStyle w:val="Unix"/>
      </w:pPr>
      <w:r w:rsidRPr="00B11691">
        <w:t>SET mapred.child.java.opts=-Xmx4G -XX:+UseConcMarkSweepGC;</w:t>
      </w:r>
    </w:p>
    <w:p w14:paraId="0E783A3A" w14:textId="77777777" w:rsidR="0063601F" w:rsidRDefault="0063601F" w:rsidP="000E5536">
      <w:pPr>
        <w:pStyle w:val="Heading7"/>
      </w:pPr>
      <w:r>
        <w:t>Number of reducers</w:t>
      </w:r>
    </w:p>
    <w:p w14:paraId="355E72A7" w14:textId="77777777" w:rsidR="0063601F" w:rsidRDefault="0063601F" w:rsidP="008B6883">
      <w:pPr>
        <w:pStyle w:val="BodyText2"/>
      </w:pPr>
      <w:r>
        <w:t>The default number of mappers (</w:t>
      </w:r>
      <w:r w:rsidRPr="00CB6444">
        <w:t>mapreduce.job.maps</w:t>
      </w:r>
      <w:r>
        <w:t>) is 2.</w:t>
      </w:r>
    </w:p>
    <w:p w14:paraId="03613143" w14:textId="77777777" w:rsidR="0063601F" w:rsidRDefault="0063601F" w:rsidP="008B6883">
      <w:pPr>
        <w:pStyle w:val="BodyText2"/>
      </w:pPr>
      <w:r>
        <w:t>By default when you start Hive, the number of reducers is set to -1.</w:t>
      </w:r>
    </w:p>
    <w:p w14:paraId="42AB7A7B" w14:textId="77777777" w:rsidR="0063601F" w:rsidRDefault="0063601F" w:rsidP="008B550B">
      <w:pPr>
        <w:pStyle w:val="Unix"/>
      </w:pPr>
      <w:r>
        <w:t>hive&gt; select distinct binomial from species where ST_Intersects(ST_SetSRID(ST_Polygon('polygon ((116 5,117 5,117 6,116 6))'),4326),geom) order by binomial;</w:t>
      </w:r>
    </w:p>
    <w:p w14:paraId="4786A1CA" w14:textId="77777777" w:rsidR="0063601F" w:rsidRDefault="0063601F" w:rsidP="008B550B">
      <w:pPr>
        <w:pStyle w:val="Unix"/>
      </w:pPr>
      <w:r>
        <w:t>Total MapReduce jobs = 2</w:t>
      </w:r>
    </w:p>
    <w:p w14:paraId="12F9ABCF" w14:textId="77777777" w:rsidR="0063601F" w:rsidRPr="003D4D8A" w:rsidRDefault="0063601F" w:rsidP="008B550B">
      <w:pPr>
        <w:pStyle w:val="Unix"/>
      </w:pPr>
      <w:r>
        <w:t>Launching Job 1 out of 2</w:t>
      </w:r>
    </w:p>
    <w:p w14:paraId="0F40ED7B" w14:textId="77777777" w:rsidR="0063601F" w:rsidRDefault="0063601F" w:rsidP="008B550B">
      <w:pPr>
        <w:pStyle w:val="Unix"/>
      </w:pPr>
      <w:r>
        <w:t>Number of reduce tasks not specified. Estimated from input data size: 60</w:t>
      </w:r>
    </w:p>
    <w:p w14:paraId="48E353E3" w14:textId="77777777" w:rsidR="0063601F" w:rsidRDefault="0063601F" w:rsidP="008B550B">
      <w:pPr>
        <w:pStyle w:val="Unix"/>
      </w:pPr>
      <w:r>
        <w:t>In order to change the average load for a reducer (in bytes):</w:t>
      </w:r>
    </w:p>
    <w:p w14:paraId="5415FAE3" w14:textId="77777777" w:rsidR="0063601F" w:rsidRDefault="0063601F" w:rsidP="008B550B">
      <w:pPr>
        <w:pStyle w:val="Unix"/>
      </w:pPr>
      <w:r>
        <w:t xml:space="preserve">  set hive.exec.reducers.bytes.per.reducer=&lt;number&gt;</w:t>
      </w:r>
    </w:p>
    <w:p w14:paraId="6A46C4FB" w14:textId="77777777" w:rsidR="0063601F" w:rsidRDefault="0063601F" w:rsidP="008B550B">
      <w:pPr>
        <w:pStyle w:val="Unix"/>
      </w:pPr>
      <w:r>
        <w:t>In order to limit the maximum number of reducers:</w:t>
      </w:r>
    </w:p>
    <w:p w14:paraId="37FFCE51" w14:textId="77777777" w:rsidR="0063601F" w:rsidRDefault="0063601F" w:rsidP="008B550B">
      <w:pPr>
        <w:pStyle w:val="Unix"/>
      </w:pPr>
      <w:r>
        <w:t xml:space="preserve">  set hive.exec.reducers.max=&lt;number&gt;</w:t>
      </w:r>
    </w:p>
    <w:p w14:paraId="6B9AB9F0" w14:textId="77777777" w:rsidR="0063601F" w:rsidRDefault="0063601F" w:rsidP="008B550B">
      <w:pPr>
        <w:pStyle w:val="Unix"/>
      </w:pPr>
      <w:r>
        <w:t>In order to set a constant number of reducers:</w:t>
      </w:r>
    </w:p>
    <w:p w14:paraId="29DC1517" w14:textId="77777777" w:rsidR="0063601F" w:rsidRDefault="0063601F" w:rsidP="008B550B">
      <w:pPr>
        <w:pStyle w:val="Unix"/>
      </w:pPr>
      <w:r>
        <w:t xml:space="preserve">  set mapred.reduce.tasks=&lt;number&gt;</w:t>
      </w:r>
    </w:p>
    <w:p w14:paraId="7B21D238" w14:textId="77777777" w:rsidR="0063601F" w:rsidRDefault="0063601F" w:rsidP="000E5536">
      <w:pPr>
        <w:pStyle w:val="BodyText"/>
      </w:pPr>
      <w:r>
        <w:t>For the above query these settings are:</w:t>
      </w:r>
    </w:p>
    <w:p w14:paraId="5B8A9764"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6EDECAA4" w14:textId="77777777" w:rsidR="0063601F" w:rsidRDefault="0063601F" w:rsidP="000E5536">
      <w:pPr>
        <w:pStyle w:val="BodyText"/>
      </w:pPr>
      <w:r w:rsidRPr="00F44083">
        <w:t>hive.exec.reducers.max</w:t>
      </w:r>
      <w:r>
        <w:t xml:space="preserve"> = 999</w:t>
      </w:r>
    </w:p>
    <w:p w14:paraId="7410E452" w14:textId="77777777" w:rsidR="0063601F" w:rsidRDefault="0063601F" w:rsidP="000E5536">
      <w:pPr>
        <w:pStyle w:val="BodyText"/>
      </w:pPr>
      <w:r>
        <w:t>mapred.reduce.tasks = 60</w:t>
      </w:r>
    </w:p>
    <w:p w14:paraId="4714099C" w14:textId="77777777" w:rsidR="0063601F" w:rsidRDefault="0063601F" w:rsidP="000E5536">
      <w:pPr>
        <w:pStyle w:val="BodyText"/>
      </w:pPr>
      <w:r>
        <w:t>When I ran the job, the launched reducers was 108 for the first job and 1 for the second job</w:t>
      </w:r>
    </w:p>
    <w:p w14:paraId="66C18E3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2A78FCEA" w14:textId="77777777" w:rsidR="0063601F" w:rsidRDefault="0063601F" w:rsidP="008B550B">
      <w:pPr>
        <w:pStyle w:val="Unix"/>
      </w:pPr>
      <w:r w:rsidRPr="008F1981">
        <w:t>Number of reduce tasks determined at compile time: 1</w:t>
      </w:r>
    </w:p>
    <w:p w14:paraId="7E8B744C" w14:textId="77777777" w:rsidR="0063601F" w:rsidRDefault="0063601F" w:rsidP="008B550B">
      <w:pPr>
        <w:pStyle w:val="Unix"/>
      </w:pPr>
      <w:r>
        <w:t>..</w:t>
      </w:r>
    </w:p>
    <w:p w14:paraId="46F978E7" w14:textId="77777777" w:rsidR="0063601F" w:rsidRDefault="0063601F" w:rsidP="008B550B">
      <w:pPr>
        <w:pStyle w:val="Unix"/>
      </w:pPr>
      <w:r w:rsidRPr="008F1981">
        <w:t>Hadoop job information for Stage-1: number of mappers: 251; number of reducers: 1</w:t>
      </w:r>
    </w:p>
    <w:p w14:paraId="6BA001F8" w14:textId="77777777" w:rsidR="0063601F" w:rsidRDefault="0063601F" w:rsidP="008B6883">
      <w:pPr>
        <w:pStyle w:val="BodyText2"/>
      </w:pPr>
      <w:r>
        <w:t>For a different query:</w:t>
      </w:r>
    </w:p>
    <w:p w14:paraId="74786EF1" w14:textId="77777777" w:rsidR="0063601F" w:rsidRDefault="0063601F" w:rsidP="008B550B">
      <w:pPr>
        <w:pStyle w:val="Unix"/>
      </w:pPr>
      <w:r>
        <w:t>hive&gt; SELECT name, binomial FROM wdpa JOIN species WHERE ST_Intersects(wdpa.geom, species.geom) and wdpaid=785;</w:t>
      </w:r>
    </w:p>
    <w:p w14:paraId="4B450A76" w14:textId="77777777" w:rsidR="0063601F" w:rsidRDefault="0063601F" w:rsidP="008B550B">
      <w:pPr>
        <w:pStyle w:val="Unix"/>
      </w:pPr>
      <w:r>
        <w:t>Total MapReduce jobs = 1</w:t>
      </w:r>
    </w:p>
    <w:p w14:paraId="32AF34E6" w14:textId="77777777" w:rsidR="0063601F" w:rsidRDefault="0063601F" w:rsidP="008B550B">
      <w:pPr>
        <w:pStyle w:val="Unix"/>
      </w:pPr>
      <w:r>
        <w:t>Launching Job 1 out of 1</w:t>
      </w:r>
    </w:p>
    <w:p w14:paraId="068D21D7" w14:textId="77777777" w:rsidR="0063601F" w:rsidRDefault="0063601F" w:rsidP="008B550B">
      <w:pPr>
        <w:pStyle w:val="Unix"/>
      </w:pPr>
      <w:r>
        <w:t>Number of reduce tasks determined at compile time: 1</w:t>
      </w:r>
    </w:p>
    <w:p w14:paraId="6F57F71D" w14:textId="77777777" w:rsidR="0063601F" w:rsidRDefault="0063601F" w:rsidP="008B6883">
      <w:pPr>
        <w:pStyle w:val="BodyText2"/>
      </w:pPr>
      <w:r>
        <w:t>For the big species/wdpa intersection:</w:t>
      </w:r>
    </w:p>
    <w:p w14:paraId="1CB014B7" w14:textId="77777777" w:rsidR="0063601F" w:rsidRDefault="0063601F" w:rsidP="008B550B">
      <w:pPr>
        <w:pStyle w:val="Unix"/>
      </w:pPr>
      <w:r>
        <w:t>hive&gt; SELECT name, binomial FROM wdpa JOIN species WHERE ST_Intersects(wdpa.geom, species.geom) ORDER BY name, binomial;</w:t>
      </w:r>
    </w:p>
    <w:p w14:paraId="2A1769A7" w14:textId="77777777" w:rsidR="0063601F" w:rsidRDefault="0063601F" w:rsidP="008B550B">
      <w:pPr>
        <w:pStyle w:val="Unix"/>
      </w:pPr>
      <w:r>
        <w:t>Total MapReduce jobs = 2</w:t>
      </w:r>
    </w:p>
    <w:p w14:paraId="5F3CF5D8" w14:textId="77777777" w:rsidR="0063601F" w:rsidRDefault="0063601F" w:rsidP="008B550B">
      <w:pPr>
        <w:pStyle w:val="Unix"/>
      </w:pPr>
      <w:r>
        <w:t>Launching Job 1 out of 2</w:t>
      </w:r>
    </w:p>
    <w:p w14:paraId="40B058EE" w14:textId="77777777" w:rsidR="0063601F" w:rsidRDefault="0063601F" w:rsidP="008B550B">
      <w:pPr>
        <w:pStyle w:val="Unix"/>
      </w:pPr>
      <w:r>
        <w:t>Number of reduce tasks determined at compile time: 1</w:t>
      </w:r>
    </w:p>
    <w:p w14:paraId="485066CC"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F846CC3" w14:textId="77777777" w:rsidR="0063601F" w:rsidRDefault="0063601F" w:rsidP="008B550B">
      <w:pPr>
        <w:pStyle w:val="Unix"/>
      </w:pPr>
      <w:r w:rsidRPr="005E3272">
        <w:t>hive&gt; SELECT name, binomial FROM species JOIN wdpa WHERE ST_Intersects(wdpa.geom, species.geom);</w:t>
      </w:r>
    </w:p>
    <w:p w14:paraId="264D47B6" w14:textId="77777777" w:rsidR="0063601F" w:rsidRDefault="0063601F" w:rsidP="008B550B">
      <w:pPr>
        <w:pStyle w:val="Unix"/>
      </w:pPr>
      <w:r w:rsidRPr="000802A0">
        <w:t>Number of reduce tasks determined at compile time: 1</w:t>
      </w:r>
    </w:p>
    <w:p w14:paraId="7DC4E6E8" w14:textId="77777777" w:rsidR="0063601F" w:rsidRDefault="0063601F" w:rsidP="008B550B">
      <w:pPr>
        <w:pStyle w:val="Unix"/>
      </w:pPr>
      <w:r>
        <w:t>..</w:t>
      </w:r>
    </w:p>
    <w:p w14:paraId="05DB51AA" w14:textId="77777777" w:rsidR="0063601F" w:rsidRDefault="0063601F" w:rsidP="008B550B">
      <w:pPr>
        <w:pStyle w:val="Unix"/>
      </w:pPr>
      <w:r w:rsidRPr="000802A0">
        <w:t>Hadoop job information for Stage-1: number of mappers: 251; number of reducers: 1</w:t>
      </w:r>
    </w:p>
    <w:p w14:paraId="49D89224" w14:textId="77777777" w:rsidR="0063601F" w:rsidRDefault="0063601F" w:rsidP="008B6883">
      <w:pPr>
        <w:pStyle w:val="BodyText2"/>
      </w:pPr>
      <w:r>
        <w:t>Trying other queries:</w:t>
      </w:r>
    </w:p>
    <w:p w14:paraId="146B4F70"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73D345CA" w14:textId="77777777" w:rsidR="0063601F" w:rsidRDefault="0063601F" w:rsidP="000E5536">
      <w:pPr>
        <w:pStyle w:val="Heading7"/>
      </w:pPr>
      <w:r>
        <w:t>Permissions</w:t>
      </w:r>
    </w:p>
    <w:p w14:paraId="0B2948E0" w14:textId="77777777" w:rsidR="0063601F" w:rsidRDefault="0063601F" w:rsidP="008B6883">
      <w:pPr>
        <w:pStyle w:val="BodyText2"/>
      </w:pPr>
      <w:r>
        <w:lastRenderedPageBreak/>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49DD81D5" w14:textId="77777777" w:rsidR="0063601F" w:rsidRDefault="0063601F" w:rsidP="008B550B">
      <w:pPr>
        <w:pStyle w:val="Code"/>
      </w:pPr>
      <w:r>
        <w:t xml:space="preserve">Hive&gt; </w:t>
      </w:r>
      <w:r w:rsidRPr="00827199">
        <w:t>dfs -rm ../hive/warehouse/counties/test_unenclosed_copy_2.json;</w:t>
      </w:r>
      <w:r>
        <w:t xml:space="preserve"> </w:t>
      </w:r>
    </w:p>
    <w:p w14:paraId="51CA94A8" w14:textId="77777777" w:rsidR="0063601F" w:rsidRDefault="0063601F" w:rsidP="008B6883">
      <w:pPr>
        <w:pStyle w:val="BodyText2"/>
      </w:pPr>
      <w:r>
        <w:t>Or to remove all files in an HDFS folder:</w:t>
      </w:r>
    </w:p>
    <w:p w14:paraId="63B5C76C" w14:textId="77777777" w:rsidR="0063601F" w:rsidRDefault="0063601F" w:rsidP="008B550B">
      <w:pPr>
        <w:pStyle w:val="Code"/>
      </w:pPr>
      <w:r w:rsidRPr="006A1F68">
        <w:t>hive&gt; dfs -rm -r ../hive/warehouse/counties;</w:t>
      </w:r>
    </w:p>
    <w:p w14:paraId="4FB064A2" w14:textId="77777777"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3D1171FE" w14:textId="77777777" w:rsidR="0063601F" w:rsidRDefault="0063601F" w:rsidP="008B6883">
      <w:pPr>
        <w:pStyle w:val="BodyText2"/>
      </w:pPr>
      <w:r>
        <w:t>Monica has now created a dopa user for hue which is the same as the dopa unix user! Good. The user is actually just a string.</w:t>
      </w:r>
    </w:p>
    <w:p w14:paraId="614F00A0" w14:textId="77777777" w:rsidR="0063601F" w:rsidRDefault="00ED184A" w:rsidP="000E5536">
      <w:pPr>
        <w:pStyle w:val="Heading7"/>
      </w:pPr>
      <w:r>
        <w:t>Issues</w:t>
      </w:r>
    </w:p>
    <w:p w14:paraId="2ED7F4C9" w14:textId="77777777" w:rsidR="0063601F" w:rsidRDefault="0063601F" w:rsidP="008B6883">
      <w:pPr>
        <w:pStyle w:val="BodyText2"/>
      </w:pPr>
      <w:r>
        <w:t>On the hadoop-m2 machine I got an error when loading the Hive CLI:</w:t>
      </w:r>
    </w:p>
    <w:p w14:paraId="2DD683C2" w14:textId="77777777" w:rsidR="0063601F" w:rsidRDefault="0063601F" w:rsidP="008B550B">
      <w:pPr>
        <w:pStyle w:val="Unix"/>
      </w:pPr>
      <w:r>
        <w:t>hive&gt; show tables;</w:t>
      </w:r>
    </w:p>
    <w:p w14:paraId="198980EC"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4B23903C" w14:textId="77777777" w:rsidR="0063601F" w:rsidRDefault="0063601F" w:rsidP="008B550B">
      <w:pPr>
        <w:pStyle w:val="Unix"/>
      </w:pPr>
      <w:r>
        <w:t>hive&gt;</w:t>
      </w:r>
    </w:p>
    <w:p w14:paraId="2E6137F9" w14:textId="77777777" w:rsidR="0063601F" w:rsidRPr="00EB294A" w:rsidRDefault="0063601F" w:rsidP="008B6883">
      <w:pPr>
        <w:pStyle w:val="BodyText2"/>
      </w:pPr>
      <w:r>
        <w:t>This was because there was no Gateway for hadoop-m2 and Lars created a new gateway using CM.</w:t>
      </w:r>
    </w:p>
    <w:p w14:paraId="62AD0DB1" w14:textId="77777777" w:rsidR="0063601F" w:rsidRDefault="0063601F" w:rsidP="000E5536">
      <w:pPr>
        <w:pStyle w:val="Heading6"/>
      </w:pPr>
      <w:r>
        <w:t>Storage formats</w:t>
      </w:r>
    </w:p>
    <w:p w14:paraId="23F32F05" w14:textId="77777777" w:rsidR="0063601F" w:rsidRDefault="0063601F" w:rsidP="000E5536">
      <w:pPr>
        <w:pStyle w:val="Heading7"/>
      </w:pPr>
      <w:r>
        <w:t>Avro</w:t>
      </w:r>
    </w:p>
    <w:p w14:paraId="435FA5FD" w14:textId="77777777" w:rsidR="0063601F" w:rsidRPr="00B376A1" w:rsidRDefault="0063601F" w:rsidP="008B6883">
      <w:pPr>
        <w:pStyle w:val="BodyText2"/>
      </w:pPr>
      <w:r>
        <w:t xml:space="preserve">Avro stores data in binary format and is therefore less costly in terms of IO. </w:t>
      </w:r>
      <w:hyperlink r:id="rId1117"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118" w:history="1">
        <w:r w:rsidRPr="009B7CD7">
          <w:rPr>
            <w:rStyle w:val="Hyperlink"/>
          </w:rPr>
          <w:t>tool</w:t>
        </w:r>
      </w:hyperlink>
      <w:r>
        <w:t xml:space="preserve"> for writing a feature class to avro.</w:t>
      </w:r>
    </w:p>
    <w:p w14:paraId="476FA637" w14:textId="77777777" w:rsidR="0063601F" w:rsidRDefault="0063601F" w:rsidP="000E5536">
      <w:pPr>
        <w:pStyle w:val="Heading6"/>
      </w:pPr>
      <w:r>
        <w:t>Hive Command Line Interface (CLI)</w:t>
      </w:r>
    </w:p>
    <w:p w14:paraId="21485483" w14:textId="77777777" w:rsidR="0063601F" w:rsidRDefault="0063601F" w:rsidP="008B6883">
      <w:pPr>
        <w:pStyle w:val="BodyText2"/>
      </w:pPr>
      <w:r>
        <w:t xml:space="preserve">Hive CLI documentation is </w:t>
      </w:r>
      <w:hyperlink r:id="rId1119" w:history="1">
        <w:r w:rsidRPr="001F16BD">
          <w:rPr>
            <w:rStyle w:val="Hyperlink"/>
          </w:rPr>
          <w:t>here</w:t>
        </w:r>
      </w:hyperlink>
      <w:r>
        <w:t xml:space="preserve">. </w:t>
      </w:r>
    </w:p>
    <w:p w14:paraId="6EDEF8D5" w14:textId="77777777" w:rsidR="0063601F" w:rsidRDefault="0063601F" w:rsidP="008B6883">
      <w:pPr>
        <w:pStyle w:val="BodyText2"/>
      </w:pPr>
      <w:r>
        <w:t>You can use dfs on the Hive command line:</w:t>
      </w:r>
    </w:p>
    <w:p w14:paraId="7AFCFC03" w14:textId="77777777" w:rsidR="0063601F" w:rsidRDefault="0063601F" w:rsidP="008B550B">
      <w:pPr>
        <w:pStyle w:val="Code"/>
      </w:pPr>
      <w:r w:rsidRPr="001063A6">
        <w:t>hive&gt; dfs -ls ../hive/warehouse/species;</w:t>
      </w:r>
      <w:r>
        <w:t xml:space="preserve">      - this lists all the species files</w:t>
      </w:r>
    </w:p>
    <w:p w14:paraId="565CEA03" w14:textId="77777777" w:rsidR="0063601F" w:rsidRDefault="0063601F" w:rsidP="008B550B">
      <w:pPr>
        <w:pStyle w:val="Code"/>
      </w:pPr>
      <w:r w:rsidRPr="001063A6">
        <w:t>hive&gt; dfs -ls ../hive/warehouse/species/species17975.json;</w:t>
      </w:r>
      <w:r>
        <w:t xml:space="preserve">     - those that match the filename</w:t>
      </w:r>
    </w:p>
    <w:p w14:paraId="458A56B9" w14:textId="77777777" w:rsidR="0063601F" w:rsidRDefault="0063601F" w:rsidP="008B6883">
      <w:pPr>
        <w:pStyle w:val="BodyText2"/>
      </w:pPr>
      <w:r>
        <w:t>Here are some useful commands:</w:t>
      </w:r>
    </w:p>
    <w:p w14:paraId="672DC4AE" w14:textId="77777777" w:rsidR="0063601F" w:rsidRDefault="0063601F" w:rsidP="008B550B">
      <w:pPr>
        <w:pStyle w:val="Code"/>
      </w:pPr>
      <w:r>
        <w:t>hive&gt; show tables;</w:t>
      </w:r>
    </w:p>
    <w:p w14:paraId="61DF405E" w14:textId="77777777" w:rsidR="0063601F" w:rsidRDefault="0063601F" w:rsidP="008B550B">
      <w:pPr>
        <w:pStyle w:val="Code"/>
      </w:pPr>
      <w:r>
        <w:t xml:space="preserve">hive&gt; </w:t>
      </w:r>
      <w:r w:rsidRPr="00E108A0">
        <w:t>DESCRIBE</w:t>
      </w:r>
      <w:r>
        <w:t xml:space="preserve"> wdpa;</w:t>
      </w:r>
    </w:p>
    <w:p w14:paraId="4CB54B56" w14:textId="77777777" w:rsidR="00E85A3C" w:rsidRDefault="00E85A3C" w:rsidP="000E5536">
      <w:pPr>
        <w:pStyle w:val="Heading7"/>
      </w:pPr>
      <w:bookmarkStart w:id="175" w:name="_Ref386018783"/>
      <w:r>
        <w:t>Getting the version of Hive</w:t>
      </w:r>
    </w:p>
    <w:p w14:paraId="6217FF6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4DACFD9C" w14:textId="77777777" w:rsidR="00E85A3C" w:rsidRDefault="00E85A3C" w:rsidP="008B550B">
      <w:pPr>
        <w:pStyle w:val="Code"/>
      </w:pPr>
      <w:r>
        <w:t>hive&gt; set system:sun.java.command;</w:t>
      </w:r>
    </w:p>
    <w:p w14:paraId="008A2D8E" w14:textId="77777777" w:rsidR="00E85A3C" w:rsidRDefault="00E85A3C" w:rsidP="008B550B">
      <w:pPr>
        <w:pStyle w:val="Code"/>
      </w:pPr>
      <w:r>
        <w:t>system:sun.java.command=org.apache.hadoop.util.RunJar /opt/cloudera/parcels/CDH-4.4.0-1.cdh4.4.0.p0.39/bin/../lib/hive/lib/hive-cli-0.10.0-cdh4.4.0.jar org.apache.hadoop.hive.cli.CliDriver</w:t>
      </w:r>
    </w:p>
    <w:p w14:paraId="500258EE" w14:textId="77777777" w:rsidR="00E85A3C" w:rsidRPr="0075078C" w:rsidRDefault="00E85A3C" w:rsidP="008B6883">
      <w:pPr>
        <w:pStyle w:val="BodyText2"/>
      </w:pPr>
      <w:r>
        <w:t>From the command line type ‘hive –version’. On 21/6/2016 we are using ‘</w:t>
      </w:r>
      <w:r w:rsidRPr="0075078C">
        <w:t>Hive 1.1.0-cdh5.7.0</w:t>
      </w:r>
      <w:r>
        <w:t>’.</w:t>
      </w:r>
    </w:p>
    <w:p w14:paraId="051A9315" w14:textId="77777777" w:rsidR="0063601F" w:rsidRDefault="0063601F" w:rsidP="000E5536">
      <w:pPr>
        <w:pStyle w:val="Heading7"/>
      </w:pPr>
      <w:r>
        <w:t>Initialisation script</w:t>
      </w:r>
      <w:bookmarkEnd w:id="175"/>
    </w:p>
    <w:p w14:paraId="67894BCB" w14:textId="77777777" w:rsidR="0063601F" w:rsidRDefault="0063601F" w:rsidP="008B6883">
      <w:pPr>
        <w:pStyle w:val="BodyText2"/>
      </w:pPr>
      <w:r>
        <w:t>There are a lot of jars and ST_ functions that are needed in Hive sessions and these can be initialised in a script:</w:t>
      </w:r>
    </w:p>
    <w:p w14:paraId="192D894F" w14:textId="77777777" w:rsidR="0063601F" w:rsidRDefault="0063601F" w:rsidP="008B550B">
      <w:pPr>
        <w:pStyle w:val="Code"/>
      </w:pPr>
      <w:r w:rsidRPr="00C95D82">
        <w:t>cottaan@hadoop-m2 ~]$ hive -i /</w:t>
      </w:r>
      <w:r w:rsidR="007D15C4" w:rsidRPr="007D15C4">
        <w:t>hive -i /tmp/hive/hive_initialise.sql</w:t>
      </w:r>
    </w:p>
    <w:p w14:paraId="02F95805"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2B273C3" w14:textId="77777777" w:rsidR="0063601F" w:rsidRDefault="0063601F" w:rsidP="000E5536">
      <w:pPr>
        <w:pStyle w:val="Heading6"/>
      </w:pPr>
      <w:r>
        <w:t>Hive Query Language</w:t>
      </w:r>
    </w:p>
    <w:p w14:paraId="030FBF4F" w14:textId="77777777" w:rsidR="0063601F" w:rsidRDefault="0063601F" w:rsidP="008B6883">
      <w:pPr>
        <w:pStyle w:val="BodyText2"/>
      </w:pPr>
      <w:r>
        <w:lastRenderedPageBreak/>
        <w:t>Running queries against the glc2000 dataset on the full cluster:</w:t>
      </w:r>
    </w:p>
    <w:p w14:paraId="0E2AFE69" w14:textId="77777777" w:rsidR="0063601F" w:rsidRDefault="0063601F" w:rsidP="008B550B">
      <w:pPr>
        <w:pStyle w:val="Code"/>
      </w:pPr>
      <w:r w:rsidRPr="00B87479">
        <w:t>select count(*) from glc2000</w:t>
      </w:r>
    </w:p>
    <w:p w14:paraId="226ECB47" w14:textId="77777777" w:rsidR="0063601F" w:rsidRDefault="0063601F" w:rsidP="008B6883">
      <w:pPr>
        <w:pStyle w:val="BodyText2"/>
      </w:pPr>
      <w:r>
        <w:t xml:space="preserve">Took 19mins and 19 secs and there were </w:t>
      </w:r>
      <w:r w:rsidRPr="00B87479">
        <w:t>1012858880</w:t>
      </w:r>
      <w:r>
        <w:t xml:space="preserve"> records!</w:t>
      </w:r>
    </w:p>
    <w:p w14:paraId="0F793811" w14:textId="77777777" w:rsidR="0063601F" w:rsidRPr="00CB04D9" w:rsidRDefault="0063601F" w:rsidP="000E5536">
      <w:pPr>
        <w:pStyle w:val="Heading7"/>
      </w:pPr>
      <w:r>
        <w:t>DDL</w:t>
      </w:r>
    </w:p>
    <w:p w14:paraId="38688C6A" w14:textId="77777777" w:rsidR="0063601F" w:rsidRDefault="0063601F" w:rsidP="000E5536">
      <w:pPr>
        <w:pStyle w:val="Heading8"/>
      </w:pPr>
      <w:bookmarkStart w:id="176" w:name="_Ref401673519"/>
      <w:r>
        <w:t>Creating tables</w:t>
      </w:r>
      <w:bookmarkEnd w:id="176"/>
    </w:p>
    <w:p w14:paraId="1DDF86BE"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120"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121" w:anchor="LanguageManualDDL-ExternalTables" w:history="1">
        <w:r w:rsidRPr="00377426">
          <w:rPr>
            <w:rStyle w:val="Hyperlink"/>
          </w:rPr>
          <w:t>here</w:t>
        </w:r>
      </w:hyperlink>
      <w:r>
        <w:t>.</w:t>
      </w:r>
    </w:p>
    <w:p w14:paraId="2340DE66" w14:textId="77777777" w:rsidR="0063601F" w:rsidRDefault="0063601F" w:rsidP="008B6883">
      <w:pPr>
        <w:pStyle w:val="BodyText2"/>
      </w:pPr>
      <w:r>
        <w:t>You can create a comma-separated table (which you can then export to file) by using the following syntax:</w:t>
      </w:r>
    </w:p>
    <w:p w14:paraId="0AA0AB73" w14:textId="77777777" w:rsidR="0063601F" w:rsidRDefault="0063601F" w:rsidP="008B550B">
      <w:pPr>
        <w:pStyle w:val="Code"/>
      </w:pPr>
      <w:r w:rsidRPr="00F15508">
        <w:t>hive&gt; set hive.exec.compress.output=false;</w:t>
      </w:r>
    </w:p>
    <w:p w14:paraId="50DE1DB0" w14:textId="77777777" w:rsidR="0063601F" w:rsidRDefault="0063601F" w:rsidP="008B550B">
      <w:pPr>
        <w:pStyle w:val="Code"/>
      </w:pPr>
      <w:r>
        <w:t>hive&gt; create table csv_dump ROW FORMAT DELIMITED FIELDS TERMINATED BY ',' LINES TERMINATED BY '\n' as</w:t>
      </w:r>
    </w:p>
    <w:p w14:paraId="7425CAA4" w14:textId="77777777" w:rsidR="0063601F" w:rsidRDefault="0063601F" w:rsidP="008B550B">
      <w:pPr>
        <w:pStyle w:val="Code"/>
      </w:pPr>
      <w:r>
        <w:t>hive&gt; select * from species.areatest2;</w:t>
      </w:r>
    </w:p>
    <w:p w14:paraId="68DBF062" w14:textId="77777777" w:rsidR="0063601F" w:rsidRDefault="0063601F" w:rsidP="008B550B">
      <w:pPr>
        <w:pStyle w:val="Code"/>
      </w:pPr>
      <w:r>
        <w:t>$ hadoop dfs -cat /user/hive/warehouse/csv_dump/* &gt; ~/csv_dump.csv</w:t>
      </w:r>
    </w:p>
    <w:p w14:paraId="58A1D4B7" w14:textId="77777777" w:rsidR="0063601F" w:rsidRDefault="0063601F" w:rsidP="008B6883">
      <w:pPr>
        <w:pStyle w:val="BodyText2"/>
      </w:pPr>
      <w:r>
        <w:t>This gets written to /home/dopa/csv_dump.csv.</w:t>
      </w:r>
    </w:p>
    <w:p w14:paraId="536A46A6" w14:textId="77777777" w:rsidR="0063601F" w:rsidRDefault="0063601F" w:rsidP="000E5536">
      <w:pPr>
        <w:pStyle w:val="Heading8"/>
      </w:pPr>
      <w:r>
        <w:t>Comments</w:t>
      </w:r>
    </w:p>
    <w:p w14:paraId="2F2523CD" w14:textId="77777777" w:rsidR="0063601F" w:rsidRDefault="0063601F" w:rsidP="008B6883">
      <w:pPr>
        <w:pStyle w:val="BodyText2"/>
      </w:pPr>
      <w:r>
        <w:t>Comments can be added to tables and columns by the following:</w:t>
      </w:r>
    </w:p>
    <w:p w14:paraId="3EDB2C9D" w14:textId="77777777" w:rsidR="0063601F" w:rsidRDefault="0063601F" w:rsidP="008B550B">
      <w:pPr>
        <w:pStyle w:val="Code"/>
      </w:pPr>
      <w:r w:rsidRPr="00303045">
        <w:t>ALTER TABLE wdpa_2011_11_cells CHANGE wdpa_id wdpa_id int COMMENT 'Unique identifier';</w:t>
      </w:r>
    </w:p>
    <w:p w14:paraId="794B6543"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5C78C090" w14:textId="77777777" w:rsidR="0063601F" w:rsidRPr="00CA4180" w:rsidRDefault="0063601F" w:rsidP="008B6883">
      <w:pPr>
        <w:pStyle w:val="BodyText2"/>
      </w:pPr>
      <w:r>
        <w:t>But there is a bug in the current version of Hive which doesn’t allow you to add comments to columns. It just says '</w:t>
      </w:r>
      <w:r w:rsidRPr="00E41B0E">
        <w:t>from deserializer</w:t>
      </w:r>
      <w:r>
        <w:t>’.</w:t>
      </w:r>
    </w:p>
    <w:p w14:paraId="1F802CA8" w14:textId="77777777" w:rsidR="0063601F" w:rsidRPr="00A65292" w:rsidRDefault="0063601F" w:rsidP="000E5536">
      <w:pPr>
        <w:pStyle w:val="Heading7"/>
      </w:pPr>
      <w:r w:rsidRPr="00A65292">
        <w:t>DML</w:t>
      </w:r>
    </w:p>
    <w:p w14:paraId="133DE26E" w14:textId="77777777" w:rsidR="0063601F" w:rsidRDefault="0063601F" w:rsidP="008B6883">
      <w:pPr>
        <w:pStyle w:val="BodyText2"/>
      </w:pPr>
      <w:r>
        <w:t>To specify a default database use:</w:t>
      </w:r>
    </w:p>
    <w:p w14:paraId="48244EAE" w14:textId="77777777" w:rsidR="0063601F" w:rsidRDefault="0063601F" w:rsidP="008B550B">
      <w:pPr>
        <w:pStyle w:val="Unix"/>
      </w:pPr>
      <w:r>
        <w:t>hive&gt;use species;</w:t>
      </w:r>
    </w:p>
    <w:p w14:paraId="33EB564F" w14:textId="77777777" w:rsidR="0063601F" w:rsidRDefault="0063601F" w:rsidP="008B6883">
      <w:pPr>
        <w:pStyle w:val="BodyText2"/>
        <w:rPr>
          <w:rStyle w:val="Hyperlink"/>
        </w:rPr>
      </w:pPr>
      <w:r>
        <w:t xml:space="preserve">Hive documentation on DML is </w:t>
      </w:r>
      <w:hyperlink r:id="rId1122" w:history="1">
        <w:r w:rsidRPr="008478EE">
          <w:rPr>
            <w:rStyle w:val="Hyperlink"/>
          </w:rPr>
          <w:t>here</w:t>
        </w:r>
      </w:hyperlink>
    </w:p>
    <w:p w14:paraId="665ADA28" w14:textId="77777777" w:rsidR="0063601F" w:rsidRDefault="0063601F" w:rsidP="008B550B">
      <w:pPr>
        <w:pStyle w:val="Unix"/>
      </w:pPr>
      <w:r w:rsidRPr="003B3CF1">
        <w:t>hive&gt; select quadkey from id17975 join wdpa where st_intersects(st_geomfromquadkey(quadkey),geom);</w:t>
      </w:r>
    </w:p>
    <w:p w14:paraId="467018FB" w14:textId="77777777" w:rsidR="0063601F" w:rsidRDefault="0063601F"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557B36F7" w14:textId="77777777" w:rsidR="0063601F" w:rsidRDefault="0063601F" w:rsidP="008B550B">
      <w:pPr>
        <w:pStyle w:val="Unix"/>
      </w:pPr>
      <w:r w:rsidRPr="004E0E48">
        <w:t>hive&gt; SET mapred.child.java.opts=-Xmx4G -XX:+UseConcMarkSweepGC;</w:t>
      </w:r>
    </w:p>
    <w:p w14:paraId="72F87D24" w14:textId="77777777" w:rsidR="0063601F" w:rsidRDefault="0063601F" w:rsidP="008B550B">
      <w:pPr>
        <w:pStyle w:val="Unix"/>
      </w:pPr>
      <w:r w:rsidRPr="004E0E48">
        <w:t>hive&gt; select wdpaid from wdpa where wdpaid=785;</w:t>
      </w:r>
    </w:p>
    <w:p w14:paraId="41E5BEFF" w14:textId="77777777" w:rsidR="0063601F" w:rsidRDefault="0063601F" w:rsidP="008B550B">
      <w:pPr>
        <w:pStyle w:val="Unix"/>
      </w:pPr>
      <w:r>
        <w:t>hive&gt;</w:t>
      </w:r>
      <w:r w:rsidRPr="00BD30CD">
        <w:t xml:space="preserve"> select ST_AsText(ST_Centroid(geom)) from species where speciesid2=17975;</w:t>
      </w:r>
      <w:r>
        <w:t xml:space="preserve"> -results!</w:t>
      </w:r>
    </w:p>
    <w:p w14:paraId="25DD0C4A" w14:textId="77777777" w:rsidR="0063601F" w:rsidRDefault="0063601F" w:rsidP="008B550B">
      <w:pPr>
        <w:pStyle w:val="Unix"/>
      </w:pPr>
      <w:r w:rsidRPr="00BD30CD">
        <w:t>hive&gt; select binomial from species where ST_Intersects(ST_Point(112.587,-1.228),geom)=true;</w:t>
      </w:r>
      <w:r>
        <w:t xml:space="preserve"> - nowt</w:t>
      </w:r>
    </w:p>
    <w:p w14:paraId="2C2D2995" w14:textId="77777777" w:rsidR="0063601F" w:rsidRDefault="0063601F" w:rsidP="008B550B">
      <w:pPr>
        <w:pStyle w:val="Unix"/>
      </w:pPr>
      <w:r>
        <w:t>hive&gt; select binomial,ST_AsText(ST_Centroid(geom)),ST_Intersects(ST_Point(112.587,-1.228),geom) from species where speciesid2=17975;</w:t>
      </w:r>
    </w:p>
    <w:p w14:paraId="5BA10388" w14:textId="77777777" w:rsidR="0063601F" w:rsidRDefault="0063601F" w:rsidP="008B550B">
      <w:pPr>
        <w:pStyle w:val="Unix"/>
      </w:pPr>
      <w:r>
        <w:t>Pongo pygmaeus  POINT (112.58706944450006 -1.2280416669999283)  NULL   - * 92 – why no intersection!</w:t>
      </w:r>
    </w:p>
    <w:p w14:paraId="4B116068" w14:textId="77777777" w:rsidR="0063601F" w:rsidRDefault="0063601F" w:rsidP="008B550B">
      <w:pPr>
        <w:pStyle w:val="Unix"/>
      </w:pPr>
      <w:r w:rsidRPr="00F313E1">
        <w:t>hive&gt; select binomial from species where ST_Intersects(ST_Point('point (112.587 -1.228)'), geom);</w:t>
      </w:r>
      <w:r>
        <w:t xml:space="preserve"> - nowt</w:t>
      </w:r>
    </w:p>
    <w:p w14:paraId="74AC541D"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1223D0AD"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0309454F"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15B48D9E"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4AA9966E"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66FCD4FF"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0C842F14"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460ED015" w14:textId="77777777" w:rsidR="0063601F" w:rsidRDefault="0063601F" w:rsidP="008B550B">
      <w:pPr>
        <w:pStyle w:val="Unix"/>
      </w:pPr>
      <w:r>
        <w:t xml:space="preserve">hive&gt; </w:t>
      </w:r>
      <w:r w:rsidRPr="003D5F0F">
        <w:t>SELECT name, binomial FROM wdpa JOIN species WHERE ST_Intersects(wdpa.geom, species.geom)</w:t>
      </w:r>
      <w:r>
        <w:t>;</w:t>
      </w:r>
    </w:p>
    <w:p w14:paraId="415189D9" w14:textId="77777777" w:rsidR="0063601F" w:rsidRDefault="0063601F" w:rsidP="008B550B">
      <w:pPr>
        <w:pStyle w:val="Unix"/>
      </w:pPr>
      <w:r w:rsidRPr="00DF1ED4">
        <w:t>hive&gt; SELECT name, binomial, ST_Intersects(wdpa.geom,species.geom) FROM wdpa join species;</w:t>
      </w:r>
      <w:r>
        <w:t xml:space="preserve"> - stuck on 69%</w:t>
      </w:r>
    </w:p>
    <w:p w14:paraId="702229F6" w14:textId="77777777" w:rsidR="0063601F" w:rsidRDefault="0063601F" w:rsidP="008B550B">
      <w:pPr>
        <w:pStyle w:val="Unix"/>
      </w:pPr>
      <w:r w:rsidRPr="00626BD0">
        <w:t>hive&gt; SELECT name, binomial FROM wdpa JOIN species WHERE ST_Intersects(wdpa.geom, species.geom)=true;</w:t>
      </w:r>
      <w:r>
        <w:t xml:space="preserve"> stuck on 69</w:t>
      </w:r>
    </w:p>
    <w:p w14:paraId="69B0C44A"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3D6749E3" w14:textId="77777777" w:rsidR="0063601F" w:rsidRDefault="0063601F" w:rsidP="008B550B">
      <w:pPr>
        <w:pStyle w:val="Unix"/>
      </w:pPr>
    </w:p>
    <w:p w14:paraId="3E8A5EBC" w14:textId="77777777" w:rsidR="0063601F" w:rsidRDefault="0063601F" w:rsidP="008B550B">
      <w:pPr>
        <w:pStyle w:val="Unix"/>
      </w:pPr>
      <w:r w:rsidRPr="00E66747">
        <w:t>SELECT name, binomial FROM species JOIN wdpa WHERE ST_Intersects(wdpa.geom, species.geom);</w:t>
      </w:r>
    </w:p>
    <w:p w14:paraId="5D6120E5" w14:textId="77777777" w:rsidR="0063601F" w:rsidRDefault="0063601F" w:rsidP="008B550B">
      <w:pPr>
        <w:pStyle w:val="Unix"/>
      </w:pPr>
      <w:r>
        <w:t>trying to set reducers to 6 – stuck on 95%</w:t>
      </w:r>
    </w:p>
    <w:p w14:paraId="7237DFC8" w14:textId="77777777" w:rsidR="0063601F" w:rsidRDefault="0063601F" w:rsidP="008B550B">
      <w:pPr>
        <w:pStyle w:val="Unix"/>
      </w:pPr>
      <w:r>
        <w:t xml:space="preserve">20 - </w:t>
      </w:r>
    </w:p>
    <w:p w14:paraId="6490FFC1" w14:textId="77777777" w:rsidR="0063601F" w:rsidRDefault="0063601F" w:rsidP="008B550B">
      <w:pPr>
        <w:pStyle w:val="Unix"/>
      </w:pPr>
    </w:p>
    <w:p w14:paraId="4E3BA47B" w14:textId="77777777" w:rsidR="00270A0A"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270A0A">
        <w:t>Configuration</w:t>
      </w:r>
      <w:r>
        <w:fldChar w:fldCharType="end"/>
      </w:r>
      <w:r>
        <w:t xml:space="preserve"> to see how to set the number of reducers. See </w:t>
      </w:r>
      <w:r>
        <w:fldChar w:fldCharType="begin"/>
      </w:r>
      <w:r>
        <w:instrText xml:space="preserve"> REF _Ref388430329 \h </w:instrText>
      </w:r>
      <w:r>
        <w:fldChar w:fldCharType="separate"/>
      </w:r>
      <w:r w:rsidR="00270A0A">
        <w:t xml:space="preserve">Good article from Todd Lipcon </w:t>
      </w:r>
      <w:r w:rsidR="00270A0A" w:rsidRPr="00DE63CE">
        <w:t>here</w:t>
      </w:r>
      <w:r w:rsidR="00270A0A">
        <w:t xml:space="preserve"> on tuning MR.</w:t>
      </w:r>
    </w:p>
    <w:p w14:paraId="71101ACA" w14:textId="77777777" w:rsidR="0063601F" w:rsidRDefault="00270A0A" w:rsidP="008B6883">
      <w:pPr>
        <w:pStyle w:val="BodyText2"/>
      </w:pPr>
      <w:r>
        <w:t>Setting mappers/ reducers</w:t>
      </w:r>
      <w:r w:rsidR="0063601F">
        <w:fldChar w:fldCharType="end"/>
      </w:r>
      <w:r w:rsidR="0063601F">
        <w:t xml:space="preserve"> to see the benchmarks for a map/reduce job with different number of m/r.</w:t>
      </w:r>
    </w:p>
    <w:p w14:paraId="11E0BB56" w14:textId="77777777" w:rsidR="0063601F" w:rsidRDefault="0063601F" w:rsidP="008B6883">
      <w:pPr>
        <w:pStyle w:val="BodyText2"/>
      </w:pPr>
      <w:r>
        <w:t>Trying:</w:t>
      </w:r>
    </w:p>
    <w:p w14:paraId="757F80C5" w14:textId="77777777" w:rsidR="0063601F" w:rsidRDefault="0063601F" w:rsidP="008B550B">
      <w:pPr>
        <w:pStyle w:val="Unix"/>
      </w:pPr>
      <w:r>
        <w:t>SET mapreduce.map.memory.mb=4000 – java heap space error</w:t>
      </w:r>
    </w:p>
    <w:p w14:paraId="377BFE0D" w14:textId="77777777" w:rsidR="0063601F" w:rsidRDefault="0063601F" w:rsidP="008B550B">
      <w:pPr>
        <w:pStyle w:val="Unix"/>
      </w:pPr>
      <w:r>
        <w:t>SET mapreduce.map.memory.mb=8000 – java heap space error</w:t>
      </w:r>
    </w:p>
    <w:p w14:paraId="2ACE158F" w14:textId="77777777" w:rsidR="0063601F" w:rsidRDefault="0063601F" w:rsidP="000E5536">
      <w:pPr>
        <w:pStyle w:val="Heading6"/>
      </w:pPr>
      <w:r>
        <w:t xml:space="preserve">Using spatial tables </w:t>
      </w:r>
      <w:bookmarkEnd w:id="173"/>
    </w:p>
    <w:p w14:paraId="3F1DEAD0" w14:textId="77777777" w:rsidR="0063601F" w:rsidRPr="0073051D" w:rsidRDefault="0063601F" w:rsidP="008B6883">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79C5FB8F" w14:textId="77777777" w:rsidR="0063601F" w:rsidRDefault="0063601F" w:rsidP="000E5536">
      <w:pPr>
        <w:pStyle w:val="Heading7"/>
      </w:pPr>
      <w:bookmarkStart w:id="177" w:name="_Ref454437496"/>
      <w:bookmarkStart w:id="178" w:name="_Ref384894195"/>
      <w:r>
        <w:t>Building the jar files</w:t>
      </w:r>
      <w:bookmarkEnd w:id="177"/>
    </w:p>
    <w:p w14:paraId="3B50A086" w14:textId="77777777" w:rsidR="00C13DEF" w:rsidRDefault="00C13DEF" w:rsidP="000E5536">
      <w:pPr>
        <w:pStyle w:val="Heading8"/>
      </w:pPr>
      <w:r>
        <w:t>ESRI Libraries</w:t>
      </w:r>
    </w:p>
    <w:p w14:paraId="1F2B0D06" w14:textId="77777777"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270A0A">
        <w:t>Building</w:t>
      </w:r>
      <w:r>
        <w:fldChar w:fldCharType="end"/>
      </w:r>
      <w:r>
        <w:t>.</w:t>
      </w:r>
    </w:p>
    <w:p w14:paraId="519F5893" w14:textId="77777777"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270A0A">
        <w:t>Merging an upstream repository into your fork</w:t>
      </w:r>
      <w:r>
        <w:fldChar w:fldCharType="end"/>
      </w:r>
      <w:r>
        <w:t>).</w:t>
      </w:r>
      <w:r w:rsidR="00DE77E6">
        <w:t xml:space="preserve"> Following the instructions </w:t>
      </w:r>
      <w:hyperlink r:id="rId1123"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6915DE7C" w14:textId="77777777" w:rsidR="000E478F" w:rsidRDefault="00C72083" w:rsidP="008B6883">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270A0A">
        <w:t>Merging an upstream repository into your fork</w:t>
      </w:r>
      <w:r>
        <w:fldChar w:fldCharType="end"/>
      </w:r>
      <w:r>
        <w:t>).</w:t>
      </w:r>
      <w:r w:rsidR="00B02B71">
        <w:t xml:space="preserve"> Following instructions </w:t>
      </w:r>
      <w:hyperlink r:id="rId1124"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270A0A">
        <w:t>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07052825" w14:textId="77777777" w:rsidR="000E478F" w:rsidRDefault="000E478F" w:rsidP="008B550B">
      <w:pPr>
        <w:pStyle w:val="Unix"/>
      </w:pPr>
      <w:r w:rsidRPr="006353E9">
        <w:t>Unsupported major.minor version 52.0</w:t>
      </w:r>
    </w:p>
    <w:p w14:paraId="6BE1D8E6" w14:textId="77777777" w:rsidR="00C72083" w:rsidRDefault="000E478F" w:rsidP="008B6883">
      <w:pPr>
        <w:pStyle w:val="BodyText2"/>
      </w:pPr>
      <w:r>
        <w:t>So you have to configure the Ant job to target the Java 1.7 runtime by adding the following into the build.xml Ant file:</w:t>
      </w:r>
    </w:p>
    <w:p w14:paraId="524AD801" w14:textId="77777777" w:rsidR="000E478F" w:rsidRPr="004C3D93" w:rsidRDefault="000E478F" w:rsidP="008B550B">
      <w:pPr>
        <w:pStyle w:val="Code"/>
      </w:pPr>
      <w:r w:rsidRPr="004C3D93">
        <w:tab/>
        <w:t>&lt;target name="compile" depends="init"&gt;</w:t>
      </w:r>
    </w:p>
    <w:p w14:paraId="1C4D804C" w14:textId="77777777" w:rsidR="000E478F" w:rsidRPr="004C3D93" w:rsidRDefault="000E478F" w:rsidP="008B550B">
      <w:pPr>
        <w:pStyle w:val="Code"/>
      </w:pPr>
      <w:r w:rsidRPr="004C3D93">
        <w:tab/>
      </w:r>
      <w:r w:rsidRPr="004C3D93">
        <w:tab/>
        <w:t>&lt;javac srcdir="hive/src/main/java" destdir="${dir.build}" target="1.7" source="1.7"&gt;</w:t>
      </w:r>
    </w:p>
    <w:p w14:paraId="643FA69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78E6FDE4" w14:textId="77777777" w:rsidR="000E478F" w:rsidRPr="004C3D93" w:rsidRDefault="000E478F" w:rsidP="008B550B">
      <w:pPr>
        <w:pStyle w:val="Code"/>
      </w:pPr>
      <w:r w:rsidRPr="004C3D93">
        <w:tab/>
      </w:r>
      <w:r w:rsidRPr="004C3D93">
        <w:tab/>
        <w:t>&lt;/javac&gt;</w:t>
      </w:r>
    </w:p>
    <w:p w14:paraId="50A70A84" w14:textId="77777777" w:rsidR="000E478F" w:rsidRPr="004C3D93" w:rsidRDefault="000E478F" w:rsidP="008B550B">
      <w:pPr>
        <w:pStyle w:val="Code"/>
      </w:pPr>
      <w:r w:rsidRPr="004C3D93">
        <w:tab/>
      </w:r>
      <w:r w:rsidRPr="004C3D93">
        <w:tab/>
        <w:t>&lt;javac srcdir="json/src/main/java" destdir="${dir.build}" target="1.7" source="1.7"&gt;</w:t>
      </w:r>
    </w:p>
    <w:p w14:paraId="334B3901"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67D6A70A" w14:textId="77777777" w:rsidR="000E478F" w:rsidRPr="004C3D93" w:rsidRDefault="000E478F" w:rsidP="008B550B">
      <w:pPr>
        <w:pStyle w:val="Code"/>
      </w:pPr>
      <w:r w:rsidRPr="004C3D93">
        <w:tab/>
      </w:r>
      <w:r w:rsidRPr="004C3D93">
        <w:tab/>
        <w:t>&lt;/javac&gt;</w:t>
      </w:r>
    </w:p>
    <w:p w14:paraId="30D31602" w14:textId="77777777" w:rsidR="000E478F" w:rsidRDefault="000E478F" w:rsidP="008B550B">
      <w:pPr>
        <w:pStyle w:val="Code"/>
      </w:pPr>
      <w:r w:rsidRPr="004C3D93">
        <w:tab/>
        <w:t>&lt;/target&gt;</w:t>
      </w:r>
    </w:p>
    <w:p w14:paraId="2D00095E" w14:textId="77777777" w:rsidR="000E478F" w:rsidRDefault="000E478F" w:rsidP="008B6883">
      <w:pPr>
        <w:pStyle w:val="BodyText2"/>
      </w:pPr>
      <w:r>
        <w:t>You can check that the output *.class files (and hence the *.jar) file has been compiled into the right target version by running this:</w:t>
      </w:r>
    </w:p>
    <w:p w14:paraId="75742F4A"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0547296A" w14:textId="77777777" w:rsidR="009F76A7" w:rsidRDefault="009F76A7" w:rsidP="008B550B">
      <w:pPr>
        <w:pStyle w:val="Unix"/>
      </w:pPr>
      <w:r>
        <w:t xml:space="preserve">  major version: 51</w:t>
      </w:r>
    </w:p>
    <w:p w14:paraId="160C80FB" w14:textId="77777777" w:rsidR="000E478F" w:rsidRDefault="009F76A7" w:rsidP="008B6883">
      <w:pPr>
        <w:pStyle w:val="BodyText2"/>
      </w:pPr>
      <w:r>
        <w:t>This corresponds to Java 1.7.</w:t>
      </w:r>
    </w:p>
    <w:p w14:paraId="78BCDCDF" w14:textId="77777777" w:rsidR="00B948C6" w:rsidRDefault="00B948C6" w:rsidP="000E5536">
      <w:pPr>
        <w:pStyle w:val="Heading8"/>
      </w:pPr>
      <w:r>
        <w:t>My libraries</w:t>
      </w:r>
    </w:p>
    <w:p w14:paraId="00723FFE" w14:textId="77777777" w:rsidR="00B948C6" w:rsidRPr="00B948C6" w:rsidRDefault="00B948C6" w:rsidP="008B6883">
      <w:pPr>
        <w:pStyle w:val="BodyText2"/>
      </w:pPr>
      <w:r>
        <w:t>Built using Maven | Build..</w:t>
      </w:r>
    </w:p>
    <w:p w14:paraId="3A0D92D2" w14:textId="77777777" w:rsidR="0063601F" w:rsidRDefault="0063601F" w:rsidP="000E5536">
      <w:pPr>
        <w:pStyle w:val="Heading7"/>
      </w:pPr>
      <w:r>
        <w:t>Adding the jar files</w:t>
      </w:r>
      <w:bookmarkEnd w:id="178"/>
      <w:r>
        <w:t xml:space="preserve"> </w:t>
      </w:r>
    </w:p>
    <w:p w14:paraId="35C647D3" w14:textId="77777777" w:rsidR="0063601F" w:rsidRDefault="0063601F" w:rsidP="000E5536">
      <w:pPr>
        <w:pStyle w:val="Heading8"/>
      </w:pPr>
      <w:r>
        <w:t>Using Beeswax UI</w:t>
      </w:r>
    </w:p>
    <w:p w14:paraId="12BE3E2D" w14:textId="77777777" w:rsidR="0063601F" w:rsidRPr="0050591F" w:rsidRDefault="0063601F" w:rsidP="008B6883">
      <w:pPr>
        <w:pStyle w:val="BodyText2"/>
      </w:pPr>
      <w:r>
        <w:t xml:space="preserve">You can add the jar files in Beeswax in the panel on the left and these get distributed across the cluster when you run the query. These need to be added from HDFS. If you update the jar file in HDFS then the query will use the latest version of the jar </w:t>
      </w:r>
      <w:r>
        <w:lastRenderedPageBreak/>
        <w:t>file. There appear to be some issues of caching though – I tried ST_GeomFromQuadkey and it failed but later took the same code and ran GeomFromQuadkey3 and it worked fine. I get the following error: return code – 101 FAILED Execution.</w:t>
      </w:r>
    </w:p>
    <w:p w14:paraId="2763F3A1" w14:textId="77777777" w:rsidR="0063601F" w:rsidRDefault="0063601F" w:rsidP="000E5536">
      <w:pPr>
        <w:pStyle w:val="Heading8"/>
      </w:pPr>
      <w:r>
        <w:t>Using Hive CLI</w:t>
      </w:r>
    </w:p>
    <w:p w14:paraId="40863291" w14:textId="77777777" w:rsidR="0063601F" w:rsidRDefault="0063601F" w:rsidP="008B6883">
      <w:pPr>
        <w:pStyle w:val="BodyText2"/>
      </w:pPr>
      <w:r>
        <w:t>These are added from the file system and not in HDFS unlike in Beeswax where you need to add them from HDFS. These need to be added every Hive session.</w:t>
      </w:r>
    </w:p>
    <w:p w14:paraId="774EBEA9" w14:textId="77777777" w:rsidR="0063601F" w:rsidRPr="005A35F0" w:rsidRDefault="0063601F" w:rsidP="008B550B">
      <w:pPr>
        <w:pStyle w:val="Code"/>
      </w:pPr>
      <w:r>
        <w:t xml:space="preserve">hive&gt; </w:t>
      </w:r>
      <w:r w:rsidRPr="005A35F0">
        <w:t>add JAR /home/dopa/java_compiled_classes/spatial-sdk-json.jar;</w:t>
      </w:r>
    </w:p>
    <w:p w14:paraId="22F55F5E" w14:textId="77777777" w:rsidR="0063601F" w:rsidRPr="005A35F0" w:rsidRDefault="0063601F" w:rsidP="008B550B">
      <w:pPr>
        <w:pStyle w:val="Code"/>
      </w:pPr>
      <w:r w:rsidRPr="005A35F0">
        <w:t>Added /home/dopa/java_compiled_classes/spatial-sdk-json.jar to class path</w:t>
      </w:r>
    </w:p>
    <w:p w14:paraId="3A586A4C" w14:textId="77777777" w:rsidR="0063601F" w:rsidRPr="005A35F0" w:rsidRDefault="0063601F" w:rsidP="008B550B">
      <w:pPr>
        <w:pStyle w:val="Code"/>
      </w:pPr>
      <w:r w:rsidRPr="005A35F0">
        <w:t>Added resource: /home/dopa/java_compiled_classes/spatial-sdk-json.jar</w:t>
      </w:r>
    </w:p>
    <w:p w14:paraId="6CF2B495" w14:textId="77777777" w:rsidR="0063601F" w:rsidRPr="005A35F0" w:rsidRDefault="0063601F" w:rsidP="008B550B">
      <w:pPr>
        <w:pStyle w:val="Code"/>
      </w:pPr>
      <w:r w:rsidRPr="005A35F0">
        <w:t>hive&gt; add JAR /home/dopa/java_compiled_classes/spatial-sdk-hive.jar;</w:t>
      </w:r>
    </w:p>
    <w:p w14:paraId="3606A334" w14:textId="77777777" w:rsidR="0063601F" w:rsidRPr="005A35F0" w:rsidRDefault="0063601F" w:rsidP="008B550B">
      <w:pPr>
        <w:pStyle w:val="Code"/>
      </w:pPr>
      <w:r w:rsidRPr="005A35F0">
        <w:t>Added /home/dopa/java_compiled_classes/spatial-sdk-hive.jar to class path</w:t>
      </w:r>
    </w:p>
    <w:p w14:paraId="37AFCB19" w14:textId="77777777" w:rsidR="0063601F" w:rsidRPr="005A35F0" w:rsidRDefault="0063601F" w:rsidP="008B550B">
      <w:pPr>
        <w:pStyle w:val="Code"/>
      </w:pPr>
      <w:r w:rsidRPr="005A35F0">
        <w:t>Added resource: /home/dopa/java_compiled_classes/spatial-sdk-hive.jar</w:t>
      </w:r>
    </w:p>
    <w:p w14:paraId="6E0F4350" w14:textId="77777777" w:rsidR="0063601F" w:rsidRPr="005A35F0" w:rsidRDefault="0063601F" w:rsidP="008B550B">
      <w:pPr>
        <w:pStyle w:val="Code"/>
      </w:pPr>
      <w:r w:rsidRPr="005A35F0">
        <w:t>hive&gt; add JAR /home/dopa/java_compiled_classes/esri-geometry-api.jar;</w:t>
      </w:r>
    </w:p>
    <w:p w14:paraId="5A964DF8" w14:textId="77777777" w:rsidR="0063601F" w:rsidRPr="005A35F0" w:rsidRDefault="0063601F" w:rsidP="008B550B">
      <w:pPr>
        <w:pStyle w:val="Code"/>
      </w:pPr>
      <w:r w:rsidRPr="005A35F0">
        <w:t>Added /home/dopa/java_compiled_classes/esri-geometry-api.jar to class path</w:t>
      </w:r>
    </w:p>
    <w:p w14:paraId="533A1150" w14:textId="77777777" w:rsidR="0063601F" w:rsidRDefault="0063601F" w:rsidP="008B550B">
      <w:pPr>
        <w:pStyle w:val="Code"/>
      </w:pPr>
      <w:r w:rsidRPr="005A35F0">
        <w:t>Added resource: /home/dopa/java_compiled_classes/esri-geometry-api.jar</w:t>
      </w:r>
    </w:p>
    <w:p w14:paraId="75B70B51" w14:textId="77777777" w:rsidR="003C4E0A" w:rsidRDefault="003C4E0A" w:rsidP="008B6883">
      <w:pPr>
        <w:pStyle w:val="BodyText2"/>
      </w:pPr>
      <w:r>
        <w:t>22/06/2016:</w:t>
      </w:r>
    </w:p>
    <w:p w14:paraId="0A3A19CA" w14:textId="77777777" w:rsidR="003C4E0A" w:rsidRDefault="003C4E0A" w:rsidP="008B550B">
      <w:pPr>
        <w:pStyle w:val="Code"/>
      </w:pPr>
      <w:r>
        <w:t>hive&gt; add JAR /home/cottaan/jar_files/esri-geometry-api.jar;</w:t>
      </w:r>
    </w:p>
    <w:p w14:paraId="71FC1B7E" w14:textId="77777777" w:rsidR="003C4E0A" w:rsidRDefault="003C4E0A" w:rsidP="008B550B">
      <w:pPr>
        <w:pStyle w:val="Code"/>
      </w:pPr>
      <w:r>
        <w:t>Added [/home/cottaan/jar_files/esri-geometry-api.jar] to class path</w:t>
      </w:r>
    </w:p>
    <w:p w14:paraId="6FB7AB0E" w14:textId="77777777" w:rsidR="003C4E0A" w:rsidRDefault="003C4E0A" w:rsidP="008B550B">
      <w:pPr>
        <w:pStyle w:val="Code"/>
      </w:pPr>
      <w:r>
        <w:t>Added resources: [/home/cottaan/jar_files/esri-geometry-api.jar]</w:t>
      </w:r>
    </w:p>
    <w:p w14:paraId="742A22B5" w14:textId="77777777" w:rsidR="003C4E0A" w:rsidRDefault="003C4E0A" w:rsidP="008B550B">
      <w:pPr>
        <w:pStyle w:val="Code"/>
      </w:pPr>
      <w:r>
        <w:t>hive&gt; add JAR /home/cottaan/jar_files/spatial-sdk-hadoop.jar;</w:t>
      </w:r>
    </w:p>
    <w:p w14:paraId="0F8265E1" w14:textId="77777777" w:rsidR="003C4E0A" w:rsidRDefault="003C4E0A" w:rsidP="008B550B">
      <w:pPr>
        <w:pStyle w:val="Code"/>
      </w:pPr>
      <w:r>
        <w:t>Added [/home/cottaan/jar_files/spatial-sdk-hadoop.jar] to class path</w:t>
      </w:r>
    </w:p>
    <w:p w14:paraId="188B206A" w14:textId="77777777" w:rsidR="003C4E0A" w:rsidRDefault="003C4E0A" w:rsidP="008B550B">
      <w:pPr>
        <w:pStyle w:val="Code"/>
      </w:pPr>
      <w:r>
        <w:t>Added resources: [/home/cottaan/jar_files/spatial-sdk-hadoop.jar]</w:t>
      </w:r>
    </w:p>
    <w:p w14:paraId="2C673469" w14:textId="77777777" w:rsidR="00A23BD1" w:rsidRDefault="00A23BD1" w:rsidP="008B6883">
      <w:pPr>
        <w:pStyle w:val="BodyText2"/>
      </w:pPr>
      <w:r>
        <w:t>28/06/2016</w:t>
      </w:r>
    </w:p>
    <w:p w14:paraId="0E5278F0" w14:textId="77777777" w:rsidR="00A23BD1" w:rsidRPr="005A35F0" w:rsidRDefault="00A23BD1" w:rsidP="008B550B">
      <w:pPr>
        <w:pStyle w:val="Code"/>
      </w:pPr>
      <w:r>
        <w:t xml:space="preserve">hive&gt; add JAR </w:t>
      </w:r>
      <w:r w:rsidRPr="00A23BD1">
        <w:t>/home/auxiliary_jars</w:t>
      </w:r>
      <w:r>
        <w:t>/esri-geometry-api.jar;</w:t>
      </w:r>
    </w:p>
    <w:p w14:paraId="0CF64C08" w14:textId="77777777" w:rsidR="0063601F" w:rsidRPr="005A35F0" w:rsidRDefault="0063601F" w:rsidP="008B6883">
      <w:pPr>
        <w:pStyle w:val="BodyText2"/>
      </w:pPr>
      <w:r w:rsidRPr="005A35F0">
        <w:t xml:space="preserve">Then list them out to check. </w:t>
      </w:r>
    </w:p>
    <w:p w14:paraId="5FCF9543" w14:textId="77777777" w:rsidR="0063601F" w:rsidRPr="005A35F0" w:rsidRDefault="0063601F" w:rsidP="008B550B">
      <w:pPr>
        <w:pStyle w:val="Code"/>
      </w:pPr>
      <w:r w:rsidRPr="005A35F0">
        <w:t>hive&gt; list JARS;</w:t>
      </w:r>
    </w:p>
    <w:p w14:paraId="399E1AAF" w14:textId="77777777" w:rsidR="0063601F" w:rsidRDefault="0063601F" w:rsidP="008B550B">
      <w:pPr>
        <w:pStyle w:val="Code"/>
      </w:pPr>
      <w:r w:rsidRPr="005A35F0">
        <w:t>/home/dopa/java_compiled_classes</w:t>
      </w:r>
      <w:r>
        <w:t>/esri-geometry-api.jar</w:t>
      </w:r>
    </w:p>
    <w:p w14:paraId="01728245" w14:textId="77777777" w:rsidR="0063601F" w:rsidRDefault="0063601F" w:rsidP="008B550B">
      <w:pPr>
        <w:pStyle w:val="Code"/>
      </w:pPr>
      <w:r>
        <w:t>file:/opt/cloudera/parcels/CDH-4.4.0-1.cdh4.4.0.p0.39/lib/hive/lib/hive-builtins-0.10.0-cdh4.4.0.jar</w:t>
      </w:r>
    </w:p>
    <w:p w14:paraId="20FC4A9D" w14:textId="77777777" w:rsidR="0063601F" w:rsidRDefault="0063601F" w:rsidP="008B550B">
      <w:pPr>
        <w:pStyle w:val="Code"/>
      </w:pPr>
      <w:r>
        <w:t>/home/dopa/java_compiled_classes/spatial-sdk-hive.jar</w:t>
      </w:r>
    </w:p>
    <w:p w14:paraId="09C72FB3" w14:textId="77777777" w:rsidR="0063601F" w:rsidRPr="002C2997" w:rsidRDefault="0063601F" w:rsidP="008B550B">
      <w:pPr>
        <w:pStyle w:val="Code"/>
      </w:pPr>
      <w:r>
        <w:t>/home/dopa/java_compiled_classes/spatial-sdk-json.jar</w:t>
      </w:r>
    </w:p>
    <w:p w14:paraId="397D89A8" w14:textId="77777777" w:rsidR="003817E3" w:rsidRDefault="003817E3" w:rsidP="000E5536">
      <w:pPr>
        <w:pStyle w:val="Heading8"/>
      </w:pPr>
      <w:r>
        <w:t>Using Beeline</w:t>
      </w:r>
    </w:p>
    <w:p w14:paraId="2016C6E4" w14:textId="77777777" w:rsidR="003817E3" w:rsidRPr="003817E3" w:rsidRDefault="003817E3" w:rsidP="008B6883">
      <w:pPr>
        <w:pStyle w:val="BodyText2"/>
      </w:pPr>
      <w:r>
        <w:t>Same as Hive CLI</w:t>
      </w:r>
    </w:p>
    <w:p w14:paraId="24D8D453" w14:textId="77777777" w:rsidR="00371364" w:rsidRDefault="00371364" w:rsidP="000E5536">
      <w:pPr>
        <w:pStyle w:val="Heading8"/>
      </w:pPr>
      <w:r>
        <w:t>Using Cloudera Manager</w:t>
      </w:r>
    </w:p>
    <w:p w14:paraId="2D56302C" w14:textId="77777777" w:rsidR="00371364" w:rsidRPr="00371364" w:rsidRDefault="00371364" w:rsidP="008B6883">
      <w:pPr>
        <w:pStyle w:val="BodyText2"/>
      </w:pPr>
      <w:r>
        <w:t xml:space="preserve">Following instructions </w:t>
      </w:r>
      <w:hyperlink r:id="rId1125"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5E82CE6A" w14:textId="77777777" w:rsidR="0063601F" w:rsidRDefault="0063601F" w:rsidP="000E5536">
      <w:pPr>
        <w:pStyle w:val="Heading7"/>
      </w:pPr>
      <w:r>
        <w:t xml:space="preserve">Creating the tables </w:t>
      </w:r>
    </w:p>
    <w:p w14:paraId="5B35AED1"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358080DC" w14:textId="77777777" w:rsidR="0063601F" w:rsidRPr="00AA12F3" w:rsidRDefault="0063601F" w:rsidP="000E5536">
      <w:pPr>
        <w:pStyle w:val="Heading8"/>
      </w:pPr>
      <w:r>
        <w:t>Using Hive CLI</w:t>
      </w:r>
    </w:p>
    <w:p w14:paraId="1DDC5835"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2930AC64"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4B524893" w14:textId="77777777" w:rsidR="0063601F" w:rsidRDefault="0063601F" w:rsidP="008B550B">
      <w:pPr>
        <w:pStyle w:val="Code"/>
      </w:pPr>
      <w:r>
        <w:t>OK</w:t>
      </w:r>
    </w:p>
    <w:p w14:paraId="2EB71DD9" w14:textId="77777777" w:rsidR="0063601F" w:rsidRDefault="0063601F" w:rsidP="008B550B">
      <w:pPr>
        <w:pStyle w:val="Code"/>
      </w:pPr>
      <w:r>
        <w:t>Time taken: 1.498 seconds</w:t>
      </w:r>
    </w:p>
    <w:p w14:paraId="4200DDA2"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3643547D" w14:textId="77777777" w:rsidR="0063601F" w:rsidRDefault="0063601F" w:rsidP="008B6883">
      <w:pPr>
        <w:pStyle w:val="BodyText2"/>
      </w:pPr>
      <w:r>
        <w:t>For the WDPA:</w:t>
      </w:r>
    </w:p>
    <w:p w14:paraId="500D0192" w14:textId="77777777" w:rsidR="0063601F" w:rsidRPr="005A35F0" w:rsidRDefault="0063601F" w:rsidP="008B550B">
      <w:pPr>
        <w:pStyle w:val="Code"/>
      </w:pPr>
      <w:r>
        <w:lastRenderedPageBreak/>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E0226CB" w14:textId="77777777" w:rsidR="0063601F" w:rsidRPr="005A35F0" w:rsidRDefault="0063601F" w:rsidP="008B6883">
      <w:pPr>
        <w:pStyle w:val="BodyText2"/>
      </w:pPr>
      <w:r w:rsidRPr="005A35F0">
        <w:t>For the species (local orang-utan feature class – OrangUtan.json):</w:t>
      </w:r>
    </w:p>
    <w:p w14:paraId="5396EAAC"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5FB5B9C6" w14:textId="77777777" w:rsidR="0063601F" w:rsidRPr="005A35F0" w:rsidRDefault="0063601F" w:rsidP="008B6883">
      <w:pPr>
        <w:pStyle w:val="BodyText2"/>
      </w:pPr>
      <w:r w:rsidRPr="005A35F0">
        <w:t>For the species (species.jrc.org postgis schema) – UNTESTED!:</w:t>
      </w:r>
    </w:p>
    <w:p w14:paraId="59A4D358"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234CBED2" w14:textId="77777777" w:rsidR="0063601F" w:rsidRPr="005A35F0" w:rsidRDefault="0063601F" w:rsidP="008B6883">
      <w:pPr>
        <w:pStyle w:val="BodyText2"/>
      </w:pPr>
      <w:r w:rsidRPr="005A35F0">
        <w:t>For the species (Nov 2011 file geodatabase – AllSpecies feature class - OrangUtanNov2011.json):</w:t>
      </w:r>
    </w:p>
    <w:p w14:paraId="52414EB0"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2E748BF5" w14:textId="77777777" w:rsidR="0063601F" w:rsidRPr="005A35F0" w:rsidRDefault="0063601F" w:rsidP="008B6883">
      <w:pPr>
        <w:pStyle w:val="BodyText2"/>
      </w:pPr>
      <w:r w:rsidRPr="005A35F0">
        <w:t>For the species (Nov 2011 file geodatabase – AllSpecies feature class - OrangUtanNov2011.json) as an external table:</w:t>
      </w:r>
    </w:p>
    <w:p w14:paraId="4829FD8F"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0DF142B3" w14:textId="77777777" w:rsidR="0063601F" w:rsidRDefault="0063601F" w:rsidP="000E5536">
      <w:pPr>
        <w:pStyle w:val="Heading8"/>
      </w:pPr>
      <w:bookmarkStart w:id="179" w:name="_Ref384899398"/>
      <w:r>
        <w:t>Using Beeswax UI</w:t>
      </w:r>
    </w:p>
    <w:p w14:paraId="7B988824" w14:textId="77777777" w:rsidR="0063601F" w:rsidRDefault="0063601F" w:rsidP="008B6883">
      <w:pPr>
        <w:pStyle w:val="BodyText2"/>
      </w:pPr>
      <w:r>
        <w:t>In Hue you cannot use the Metastore manager to create a table from a file because it will not allow you to use custom DerDes so you have to use Hive Query Language in the Beeswax UI.</w:t>
      </w:r>
    </w:p>
    <w:p w14:paraId="25ABD959" w14:textId="77777777" w:rsidR="0063601F" w:rsidRDefault="0063601F" w:rsidP="008B6883">
      <w:pPr>
        <w:pStyle w:val="BodyText2"/>
      </w:pPr>
      <w:r>
        <w:t>Make sure you reference the HDFS file using the /user/admin/data/json/&lt;file&gt; prefix otherwise it wont find the table.</w:t>
      </w:r>
    </w:p>
    <w:p w14:paraId="4CBDE002" w14:textId="77777777" w:rsidR="0063601F" w:rsidRDefault="0063601F" w:rsidP="000E5536">
      <w:pPr>
        <w:pStyle w:val="Heading7"/>
      </w:pPr>
      <w:r>
        <w:t>Importing data into the spatial tables</w:t>
      </w:r>
      <w:bookmarkEnd w:id="179"/>
    </w:p>
    <w:p w14:paraId="2B477ACE" w14:textId="77777777" w:rsidR="0063601F" w:rsidRDefault="0063601F" w:rsidP="000E5536">
      <w:pPr>
        <w:pStyle w:val="Heading8"/>
      </w:pPr>
      <w:r>
        <w:t>Using HDFS Shell</w:t>
      </w:r>
    </w:p>
    <w:p w14:paraId="703EEEA6" w14:textId="77777777" w:rsidR="0063601F" w:rsidRDefault="0063601F" w:rsidP="008B6883">
      <w:pPr>
        <w:pStyle w:val="BodyText2"/>
      </w:pPr>
      <w:r>
        <w:t>You can use the HDFS shell to use wildcard in file search patterns to load multiple files. This is very fast!</w:t>
      </w:r>
    </w:p>
    <w:p w14:paraId="395650E3" w14:textId="77777777" w:rsidR="0063601F" w:rsidRDefault="0063601F" w:rsidP="008B550B">
      <w:pPr>
        <w:pStyle w:val="Code"/>
      </w:pPr>
      <w:r w:rsidRPr="00C60530">
        <w:t>[dopa@hadoop-sn ~]$ hadoop fs -put /home/dopa/data/json/species/* /user/hive/warehouse/</w:t>
      </w:r>
    </w:p>
    <w:p w14:paraId="3F69F499" w14:textId="77777777" w:rsidR="0063601F" w:rsidRDefault="0063601F" w:rsidP="008B6883">
      <w:pPr>
        <w:pStyle w:val="BodyText2"/>
      </w:pPr>
      <w:r>
        <w:t>Or delete multiple files:</w:t>
      </w:r>
    </w:p>
    <w:p w14:paraId="5ED96D25" w14:textId="77777777" w:rsidR="0063601F" w:rsidRPr="00C60530" w:rsidRDefault="0063601F" w:rsidP="008B550B">
      <w:pPr>
        <w:pStyle w:val="Code"/>
      </w:pPr>
      <w:r w:rsidRPr="00BE435C">
        <w:t>[dopa@hadoop-sn ~]$ hadoop fs -rm /user/hive/warehouse/*.json</w:t>
      </w:r>
    </w:p>
    <w:p w14:paraId="563CFCEE" w14:textId="77777777" w:rsidR="0063601F" w:rsidRDefault="0063601F" w:rsidP="000E5536">
      <w:pPr>
        <w:pStyle w:val="Heading8"/>
      </w:pPr>
      <w:r>
        <w:t>Using Hive CLI</w:t>
      </w:r>
    </w:p>
    <w:p w14:paraId="7CC02427" w14:textId="77777777" w:rsidR="0063601F" w:rsidRDefault="0063601F" w:rsidP="008B6883">
      <w:pPr>
        <w:pStyle w:val="BodyText2"/>
      </w:pPr>
      <w:r>
        <w:t>If you use the Hive shell then any puts go to the /user/dopa/ folder by default.</w:t>
      </w:r>
    </w:p>
    <w:p w14:paraId="7237E95F" w14:textId="77777777" w:rsidR="0063601F" w:rsidRDefault="0063601F" w:rsidP="008B550B">
      <w:pPr>
        <w:pStyle w:val="Code"/>
      </w:pPr>
      <w:r w:rsidRPr="009D0AB9">
        <w:t>hive&gt; dfs -put /home/dopa/data/json/species/species20733.json;</w:t>
      </w:r>
    </w:p>
    <w:p w14:paraId="6600CF6E" w14:textId="77777777" w:rsidR="0063601F" w:rsidRDefault="0063601F" w:rsidP="008B6883">
      <w:pPr>
        <w:pStyle w:val="BodyText2"/>
      </w:pPr>
      <w:r>
        <w:t>To put data in a different HDFS folder:</w:t>
      </w:r>
    </w:p>
    <w:p w14:paraId="48229AC8" w14:textId="77777777" w:rsidR="0063601F" w:rsidRDefault="0063601F" w:rsidP="008B550B">
      <w:pPr>
        <w:pStyle w:val="Code"/>
      </w:pPr>
      <w:r w:rsidRPr="009D0AB9">
        <w:t>hive&gt; dfs -put /home/dopa/data/json/species/species20733.json /user/hive/warehouse/;</w:t>
      </w:r>
    </w:p>
    <w:p w14:paraId="7298D31B" w14:textId="77777777" w:rsidR="0063601F" w:rsidRDefault="0063601F" w:rsidP="008B6883">
      <w:pPr>
        <w:pStyle w:val="BodyText2"/>
      </w:pPr>
      <w:r>
        <w:t>To explicitly load data:</w:t>
      </w:r>
    </w:p>
    <w:p w14:paraId="6BE79496" w14:textId="77777777" w:rsidR="0063601F" w:rsidRPr="005A35F0" w:rsidRDefault="0063601F" w:rsidP="008B550B">
      <w:pPr>
        <w:pStyle w:val="Code"/>
      </w:pPr>
      <w:r>
        <w:t>hive</w:t>
      </w:r>
      <w:r w:rsidRPr="005A35F0">
        <w:t>&gt; load data inpath 'test_unenclosed.json' into table counties;</w:t>
      </w:r>
    </w:p>
    <w:p w14:paraId="2E3C4058" w14:textId="77777777" w:rsidR="0063601F" w:rsidRDefault="0063601F" w:rsidP="008B550B">
      <w:pPr>
        <w:pStyle w:val="Code"/>
      </w:pPr>
      <w:r w:rsidRPr="005A35F0">
        <w:t>Loading data to table default.counties</w:t>
      </w:r>
    </w:p>
    <w:p w14:paraId="587D4191" w14:textId="77777777" w:rsidR="0063601F" w:rsidRDefault="0063601F" w:rsidP="008B550B">
      <w:pPr>
        <w:pStyle w:val="Code"/>
      </w:pPr>
      <w:r>
        <w:t>chgrp: changing ownership of '/user/hive/warehouse/counties/test_unenclosed_copy_1.json': User does not belong to hive</w:t>
      </w:r>
    </w:p>
    <w:p w14:paraId="58492A19" w14:textId="77777777" w:rsidR="0063601F" w:rsidRDefault="0063601F" w:rsidP="008B550B">
      <w:pPr>
        <w:pStyle w:val="Code"/>
      </w:pPr>
      <w:r>
        <w:t>Table default.counties stats: [num_partitions: 0, num_files: 2, num_rows: 0, total_size: 2794, raw_data_size: 0]</w:t>
      </w:r>
    </w:p>
    <w:p w14:paraId="09E0D36F" w14:textId="77777777" w:rsidR="0063601F" w:rsidRDefault="0063601F" w:rsidP="008B550B">
      <w:pPr>
        <w:pStyle w:val="Code"/>
      </w:pPr>
      <w:r>
        <w:t>OK</w:t>
      </w:r>
    </w:p>
    <w:p w14:paraId="111BEE58" w14:textId="77777777" w:rsidR="0063601F" w:rsidRDefault="0063601F" w:rsidP="008B550B">
      <w:pPr>
        <w:pStyle w:val="Code"/>
      </w:pPr>
      <w:r>
        <w:t>Time taken: 0.496 seconds</w:t>
      </w:r>
    </w:p>
    <w:p w14:paraId="77934F1A" w14:textId="77777777" w:rsidR="0063601F" w:rsidRPr="006826D1" w:rsidRDefault="0063601F" w:rsidP="008B6883">
      <w:pPr>
        <w:pStyle w:val="BodyText2"/>
      </w:pPr>
      <w:r>
        <w:t>You can also import data by creating an external table which points hdfs to existing files.</w:t>
      </w:r>
    </w:p>
    <w:p w14:paraId="694E8DEE" w14:textId="77777777" w:rsidR="0063601F" w:rsidRDefault="0063601F" w:rsidP="000E5536">
      <w:pPr>
        <w:pStyle w:val="Heading8"/>
      </w:pPr>
      <w:r>
        <w:t>Using Hue</w:t>
      </w:r>
    </w:p>
    <w:p w14:paraId="05A7DC79" w14:textId="77777777" w:rsidR="0063601F" w:rsidRPr="006F271A" w:rsidRDefault="0063601F" w:rsidP="008B6883">
      <w:pPr>
        <w:pStyle w:val="BodyText2"/>
      </w:pPr>
      <w:r>
        <w:lastRenderedPageBreak/>
        <w:t xml:space="preserve">See the section on </w:t>
      </w:r>
      <w:r>
        <w:fldChar w:fldCharType="begin"/>
      </w:r>
      <w:r>
        <w:instrText xml:space="preserve"> REF _Ref385922102 \h </w:instrText>
      </w:r>
      <w:r>
        <w:fldChar w:fldCharType="separate"/>
      </w:r>
      <w:r w:rsidR="00270A0A">
        <w:t xml:space="preserve">Using the species JSON files </w:t>
      </w:r>
      <w:r>
        <w:fldChar w:fldCharType="end"/>
      </w:r>
      <w:r>
        <w:t>. This is slow and really only good for individual files. Also files imported this way will not have all of the relevant permissions.</w:t>
      </w:r>
    </w:p>
    <w:p w14:paraId="13C1CED9" w14:textId="77777777" w:rsidR="0063601F" w:rsidRDefault="0063601F" w:rsidP="000E5536">
      <w:pPr>
        <w:pStyle w:val="Heading8"/>
      </w:pPr>
      <w:r>
        <w:t>Issues</w:t>
      </w:r>
    </w:p>
    <w:p w14:paraId="0D2919DA"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7CD16A7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08EDCF11" w14:textId="77777777" w:rsidR="0063601F" w:rsidRPr="00E063FB" w:rsidRDefault="0063601F" w:rsidP="008B6883">
      <w:pPr>
        <w:pStyle w:val="BodyText2"/>
      </w:pPr>
      <w:r>
        <w:t>A smallint works fine!!</w:t>
      </w:r>
    </w:p>
    <w:p w14:paraId="262D7A72" w14:textId="77777777" w:rsidR="0063601F" w:rsidRDefault="00860ADA" w:rsidP="000E5536">
      <w:pPr>
        <w:pStyle w:val="Heading7"/>
      </w:pPr>
      <w:r>
        <w:t>Writing</w:t>
      </w:r>
      <w:r w:rsidR="0063601F">
        <w:t xml:space="preserve"> new UDFs</w:t>
      </w:r>
    </w:p>
    <w:p w14:paraId="39BF34E4" w14:textId="77777777" w:rsidR="0063601F" w:rsidRPr="007612F3" w:rsidRDefault="0063601F" w:rsidP="008B6883">
      <w:pPr>
        <w:pStyle w:val="BodyText2"/>
      </w:pPr>
      <w:r>
        <w:t xml:space="preserve">I am creating a new UDF called ST_GeomFromTMS which will take a TMS reference, e.g. </w:t>
      </w:r>
      <w:r w:rsidRPr="007612F3">
        <w:t>132233213330233</w:t>
      </w:r>
      <w:r>
        <w:t xml:space="preserve">, and create a geometry from it. </w:t>
      </w:r>
    </w:p>
    <w:p w14:paraId="775CE19F" w14:textId="77777777" w:rsidR="0063601F" w:rsidRDefault="0063601F" w:rsidP="000E5536">
      <w:pPr>
        <w:pStyle w:val="Heading8"/>
      </w:pPr>
      <w:r>
        <w:t xml:space="preserve">Create a new Maven project </w:t>
      </w:r>
    </w:p>
    <w:p w14:paraId="414885F3"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1647986B" w14:textId="77777777" w:rsidR="006B6D9F" w:rsidRDefault="006B6D9F" w:rsidP="000E5536">
      <w:pPr>
        <w:pStyle w:val="Heading8"/>
      </w:pPr>
      <w:r>
        <w:t>Shaded *.jar files</w:t>
      </w:r>
    </w:p>
    <w:p w14:paraId="53AEEBE1" w14:textId="77777777" w:rsidR="006B6D9F" w:rsidRDefault="006B6D9F" w:rsidP="008B6883">
      <w:pPr>
        <w:pStyle w:val="BodyText2"/>
      </w:pPr>
      <w:r>
        <w:t>These seem to appear when you haven’t done a Clean first.</w:t>
      </w:r>
    </w:p>
    <w:p w14:paraId="789BFA9D" w14:textId="77777777" w:rsidR="0063601F" w:rsidRDefault="0063601F" w:rsidP="000E5536">
      <w:pPr>
        <w:pStyle w:val="Heading8"/>
      </w:pPr>
      <w:r>
        <w:t>Adding in Maven dependencies</w:t>
      </w:r>
    </w:p>
    <w:p w14:paraId="12EA5E1C" w14:textId="77777777" w:rsidR="0063601F" w:rsidRPr="00CB356F" w:rsidRDefault="0063601F" w:rsidP="008B6883">
      <w:pPr>
        <w:pStyle w:val="BodyText2"/>
      </w:pPr>
      <w:r>
        <w:t>Open the pom.xml file in the Maven POM editor. Add in references to the dependencies that your Maven project needs by opening the Dependencies tab and searching for the matching dependencies.</w:t>
      </w:r>
    </w:p>
    <w:p w14:paraId="4429226D" w14:textId="77777777" w:rsidR="0063601F" w:rsidRDefault="0063601F" w:rsidP="000E5536">
      <w:pPr>
        <w:pStyle w:val="Heading8"/>
      </w:pPr>
      <w:r>
        <w:t>Creating the function</w:t>
      </w:r>
    </w:p>
    <w:p w14:paraId="791A89A9" w14:textId="77777777" w:rsidR="0063601F" w:rsidRDefault="0063601F" w:rsidP="008B6883">
      <w:pPr>
        <w:pStyle w:val="BodyText2"/>
      </w:pPr>
      <w:r>
        <w:t xml:space="preserve">Following the instructions </w:t>
      </w:r>
      <w:hyperlink r:id="rId1126"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0A1FFEFA"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08856390" w14:textId="77777777" w:rsidR="006B6D9F" w:rsidRDefault="00523097" w:rsidP="000E5536">
      <w:pPr>
        <w:pStyle w:val="Heading8"/>
      </w:pPr>
      <w:r>
        <w:t>Adding l</w:t>
      </w:r>
      <w:r w:rsidR="006B6D9F">
        <w:t>ogging</w:t>
      </w:r>
    </w:p>
    <w:p w14:paraId="00493B45" w14:textId="77777777" w:rsidR="006B6D9F" w:rsidRDefault="006B6D9F" w:rsidP="008B6883">
      <w:pPr>
        <w:pStyle w:val="BodyText2"/>
      </w:pPr>
      <w:r>
        <w:t xml:space="preserve">You can output logging in UDTF functions by adding the following code (see </w:t>
      </w:r>
      <w:hyperlink r:id="rId1127" w:anchor="L162" w:history="1">
        <w:r w:rsidRPr="006B6D9F">
          <w:rPr>
            <w:rStyle w:val="Hyperlink"/>
          </w:rPr>
          <w:t>this</w:t>
        </w:r>
      </w:hyperlink>
      <w:r>
        <w:t xml:space="preserve"> class example):</w:t>
      </w:r>
    </w:p>
    <w:p w14:paraId="14738323" w14:textId="77777777" w:rsidR="006B6D9F" w:rsidRDefault="006B6D9F" w:rsidP="008B550B">
      <w:pPr>
        <w:pStyle w:val="Code"/>
      </w:pPr>
      <w:r w:rsidRPr="006B6D9F">
        <w:t>private static final Log LOG = LogFactory.getLog(CellUdtf.class);</w:t>
      </w:r>
    </w:p>
    <w:p w14:paraId="2E7A8A9E" w14:textId="77777777" w:rsidR="006B6D9F" w:rsidRDefault="006B6D9F" w:rsidP="008B550B">
      <w:pPr>
        <w:pStyle w:val="Code"/>
      </w:pPr>
      <w:r>
        <w:t>..</w:t>
      </w:r>
    </w:p>
    <w:p w14:paraId="2E249A62" w14:textId="77777777" w:rsidR="006B6D9F" w:rsidRDefault="006B6D9F" w:rsidP="008B550B">
      <w:pPr>
        <w:pStyle w:val="Code"/>
      </w:pPr>
      <w:r w:rsidRPr="006B6D9F">
        <w:t>LOG.info("Checking cells between " + lower + " and " + upper + " this is where it gets stuck!");</w:t>
      </w:r>
    </w:p>
    <w:p w14:paraId="4D437C7D" w14:textId="77777777" w:rsidR="006B6D9F" w:rsidRDefault="006B6D9F" w:rsidP="008B6883">
      <w:pPr>
        <w:pStyle w:val="BodyText2"/>
      </w:pPr>
      <w:r>
        <w:t>Then when you run the MR job, you can look at the syslog and you will see this:</w:t>
      </w:r>
    </w:p>
    <w:p w14:paraId="310BADEA" w14:textId="77777777" w:rsidR="006B6D9F" w:rsidRDefault="006B6D9F" w:rsidP="008B550B">
      <w:pPr>
        <w:pStyle w:val="Code"/>
      </w:pPr>
      <w:r w:rsidRPr="006B6D9F">
        <w:t>2015-04-09 11:33:16,254 INFO [main] jrc.esri.CellUdtf: Checking cells between 43200 and 63000 this is where it gets stuck!</w:t>
      </w:r>
    </w:p>
    <w:p w14:paraId="281BB011" w14:textId="77777777" w:rsidR="006B6D9F" w:rsidRPr="006B6D9F" w:rsidRDefault="006B6D9F" w:rsidP="008B6883">
      <w:pPr>
        <w:pStyle w:val="BodyText2"/>
      </w:pPr>
      <w:r>
        <w:t xml:space="preserve">You can also add </w:t>
      </w:r>
      <w:r w:rsidR="00523097" w:rsidRPr="00523097">
        <w:t>System.out.println</w:t>
      </w:r>
      <w:r w:rsidR="00523097">
        <w:t xml:space="preserve"> statements which get put in the stdout.</w:t>
      </w:r>
    </w:p>
    <w:p w14:paraId="493E4FA5" w14:textId="77777777" w:rsidR="00AC395A" w:rsidRDefault="00AC395A" w:rsidP="000E5536">
      <w:pPr>
        <w:pStyle w:val="Heading8"/>
      </w:pPr>
      <w:r>
        <w:t>Testing the function</w:t>
      </w:r>
    </w:p>
    <w:p w14:paraId="7682541D" w14:textId="77777777"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00E1E150" w14:textId="77777777" w:rsidR="00AC395A" w:rsidRDefault="00AC395A" w:rsidP="008B550B">
      <w:pPr>
        <w:pStyle w:val="Code"/>
      </w:pPr>
      <w:r>
        <w:t>Exception in thread "main" java.lang.NullPointerException</w:t>
      </w:r>
    </w:p>
    <w:p w14:paraId="748D6871" w14:textId="77777777" w:rsidR="00AC395A" w:rsidRDefault="00AC395A" w:rsidP="008B550B">
      <w:pPr>
        <w:pStyle w:val="Code"/>
      </w:pPr>
      <w:r>
        <w:tab/>
        <w:t>at org.apache.hadoop.hive.ql.udf.generic.GenericUDTF.forward(GenericUDTF.java:91)</w:t>
      </w:r>
    </w:p>
    <w:p w14:paraId="6FECA199" w14:textId="77777777" w:rsidR="00AC395A" w:rsidRDefault="00AC395A" w:rsidP="008B550B">
      <w:pPr>
        <w:pStyle w:val="Code"/>
      </w:pPr>
      <w:r>
        <w:tab/>
        <w:t>at jrc.esri.CellUdtf.getCellsEnclosedBy(CellUdtf.java:171)</w:t>
      </w:r>
    </w:p>
    <w:p w14:paraId="64005B33" w14:textId="77777777" w:rsidR="00AC395A" w:rsidRDefault="00AC395A" w:rsidP="008B550B">
      <w:pPr>
        <w:pStyle w:val="Code"/>
      </w:pPr>
      <w:r>
        <w:tab/>
        <w:t>at jrc.esri.CellUdtf.process(CellUdtf.java:116)</w:t>
      </w:r>
    </w:p>
    <w:p w14:paraId="7CB78DAA" w14:textId="77777777" w:rsidR="00AC395A" w:rsidRDefault="00AC395A" w:rsidP="008B550B">
      <w:pPr>
        <w:pStyle w:val="Code"/>
      </w:pPr>
      <w:r>
        <w:tab/>
        <w:t>at jrc.CellUdtfTest.main(CellUdtfTest.java:48)</w:t>
      </w:r>
    </w:p>
    <w:p w14:paraId="28C2A04E" w14:textId="77777777"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128" w:anchor="diff-256cae56df5fed5ba2633046863f3e6aR31" w:history="1">
        <w:r w:rsidR="00C90F02" w:rsidRPr="00C90F02">
          <w:rPr>
            <w:rStyle w:val="Hyperlink"/>
          </w:rPr>
          <w:t>Here</w:t>
        </w:r>
      </w:hyperlink>
      <w:r w:rsidR="00C90F02">
        <w:t xml:space="preserve"> is a sample of how to do that.</w:t>
      </w:r>
    </w:p>
    <w:p w14:paraId="4D8C9964" w14:textId="77777777" w:rsidR="0063601F" w:rsidRDefault="0063601F" w:rsidP="000E5536">
      <w:pPr>
        <w:pStyle w:val="Heading8"/>
      </w:pPr>
      <w:r>
        <w:lastRenderedPageBreak/>
        <w:t>Using the function</w:t>
      </w:r>
    </w:p>
    <w:p w14:paraId="25E56EFE" w14:textId="77777777" w:rsidR="00EC66C5" w:rsidRDefault="00EC66C5" w:rsidP="008B6883">
      <w:pPr>
        <w:pStyle w:val="BodyText2"/>
      </w:pPr>
      <w:r>
        <w:t>You can create a dummy table to use in test SQL statements. Start at the command prompt:</w:t>
      </w:r>
    </w:p>
    <w:p w14:paraId="6DDFBBB2" w14:textId="77777777" w:rsidR="00EC66C5" w:rsidRDefault="00EC66C5" w:rsidP="008B550B">
      <w:pPr>
        <w:pStyle w:val="Code"/>
      </w:pPr>
      <w:r w:rsidRPr="00EC66C5">
        <w:t>echo onerow &gt; st-geom-onerow.tsv</w:t>
      </w:r>
    </w:p>
    <w:p w14:paraId="3B30890F" w14:textId="77777777" w:rsidR="00EC66C5" w:rsidRDefault="00EC66C5" w:rsidP="008B6883">
      <w:pPr>
        <w:pStyle w:val="BodyText2"/>
      </w:pPr>
      <w:r>
        <w:t>Then in Hive</w:t>
      </w:r>
      <w:r w:rsidR="00EA5F56">
        <w:t xml:space="preserve"> create this table then you can use it in queries</w:t>
      </w:r>
      <w:r>
        <w:t>:</w:t>
      </w:r>
    </w:p>
    <w:p w14:paraId="5006E5C8" w14:textId="77777777" w:rsidR="00EC66C5" w:rsidRDefault="00EC66C5" w:rsidP="008B550B">
      <w:pPr>
        <w:pStyle w:val="Code"/>
      </w:pPr>
      <w:r>
        <w:t>create table onerow(s string)</w:t>
      </w:r>
    </w:p>
    <w:p w14:paraId="33AA01A0" w14:textId="77777777" w:rsidR="00EC66C5" w:rsidRDefault="00EC66C5" w:rsidP="008B550B">
      <w:pPr>
        <w:pStyle w:val="Code"/>
      </w:pPr>
      <w:r>
        <w:t>row format delimited fields terminated by '\t';</w:t>
      </w:r>
    </w:p>
    <w:p w14:paraId="1C0D140B" w14:textId="77777777" w:rsidR="00EC66C5" w:rsidRDefault="00EC66C5" w:rsidP="008B550B">
      <w:pPr>
        <w:pStyle w:val="Code"/>
      </w:pPr>
      <w:r>
        <w:t>load data local inpath 'st-geom-onerow.tsv'</w:t>
      </w:r>
    </w:p>
    <w:p w14:paraId="3CC6B753" w14:textId="77777777" w:rsidR="00EC66C5" w:rsidRDefault="00EC66C5" w:rsidP="008B550B">
      <w:pPr>
        <w:pStyle w:val="Code"/>
      </w:pPr>
      <w:r>
        <w:t>overwrite into table onerow;</w:t>
      </w:r>
    </w:p>
    <w:p w14:paraId="2E73B003" w14:textId="77777777" w:rsidR="00EA5F56" w:rsidRDefault="002E7319" w:rsidP="008B550B">
      <w:pPr>
        <w:pStyle w:val="Code"/>
      </w:pPr>
      <w:r w:rsidRPr="002E7319">
        <w:t>select ST_AsText(ST_Buffer(ST_GeomFromText('polygon ((0 0, 3 0, 3 2, 5 2, 5 5, 2 5, 2 3, 0 3, 0 0))'), -1)) from onerow;</w:t>
      </w:r>
    </w:p>
    <w:p w14:paraId="27343A29" w14:textId="77777777" w:rsidR="00EC66C5" w:rsidRDefault="00EC66C5" w:rsidP="008B6883">
      <w:pPr>
        <w:pStyle w:val="BodyText2"/>
      </w:pPr>
      <w:r>
        <w:t>Or you can use a normal table:</w:t>
      </w:r>
    </w:p>
    <w:p w14:paraId="19A7ECEC" w14:textId="77777777" w:rsidR="0063601F" w:rsidRDefault="0063601F" w:rsidP="008B550B">
      <w:pPr>
        <w:pStyle w:val="Code"/>
      </w:pPr>
      <w:r w:rsidRPr="00BE2124">
        <w:t>hive&gt; select *,st_astext(st_geomfromquadkey(quadkey)) from id17975;</w:t>
      </w:r>
    </w:p>
    <w:p w14:paraId="5A38CBC9"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4FEEC4BF" w14:textId="77777777" w:rsidR="0063601F" w:rsidRDefault="0063601F" w:rsidP="008B550B">
      <w:pPr>
        <w:pStyle w:val="Code"/>
      </w:pPr>
      <w:r>
        <w:t>..</w:t>
      </w:r>
    </w:p>
    <w:p w14:paraId="15FEAE5A"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667379CD" w14:textId="77777777" w:rsidR="0063601F" w:rsidRDefault="0063601F" w:rsidP="008B6883">
      <w:pPr>
        <w:pStyle w:val="BodyText2"/>
      </w:pPr>
      <w:r>
        <w:t xml:space="preserve">But this fails in Beeswax: </w:t>
      </w:r>
    </w:p>
    <w:p w14:paraId="771495C5" w14:textId="77777777" w:rsidR="0063601F" w:rsidRDefault="0063601F" w:rsidP="008B550B">
      <w:pPr>
        <w:pStyle w:val="Code"/>
      </w:pPr>
      <w:r w:rsidRPr="00B561E3">
        <w:t>select st_geomfromquadkey(quadkey) from id17975;</w:t>
      </w:r>
    </w:p>
    <w:p w14:paraId="6BC2A0C6" w14:textId="77777777" w:rsidR="0063601F" w:rsidRPr="00BE2124" w:rsidRDefault="0063601F" w:rsidP="008B550B">
      <w:pPr>
        <w:pStyle w:val="Code"/>
      </w:pPr>
      <w:r w:rsidRPr="00B561E3">
        <w:t>java.lang.RuntimeException: OK FAILED: Execution Error, return code -101 from org.apache.hadoop.hive.ql.exec.FunctionTask</w:t>
      </w:r>
    </w:p>
    <w:p w14:paraId="249EAFA9" w14:textId="77777777" w:rsidR="0063601F" w:rsidRDefault="008A54FA" w:rsidP="000E5536">
      <w:pPr>
        <w:pStyle w:val="Heading7"/>
      </w:pPr>
      <w:r>
        <w:t xml:space="preserve">Creating the </w:t>
      </w:r>
      <w:r w:rsidR="0063601F">
        <w:t xml:space="preserve"> UDFs</w:t>
      </w:r>
      <w:r>
        <w:t xml:space="preserve"> in Hive</w:t>
      </w:r>
    </w:p>
    <w:p w14:paraId="76C5B73D" w14:textId="77777777" w:rsidR="0063601F" w:rsidRDefault="0063601F" w:rsidP="000E5536">
      <w:pPr>
        <w:pStyle w:val="Heading8"/>
      </w:pPr>
      <w:r>
        <w:t>Using Hive CLI</w:t>
      </w:r>
    </w:p>
    <w:p w14:paraId="1A139EFE" w14:textId="77777777" w:rsidR="00397DAF" w:rsidRDefault="00397DAF" w:rsidP="000E5536">
      <w:pPr>
        <w:pStyle w:val="Heading9"/>
      </w:pPr>
      <w:r>
        <w:t>As temporary functions</w:t>
      </w:r>
    </w:p>
    <w:p w14:paraId="7DC72540" w14:textId="77777777" w:rsidR="0063601F" w:rsidRDefault="0063601F" w:rsidP="008B6883">
      <w:pPr>
        <w:pStyle w:val="BodyText2"/>
      </w:pPr>
      <w:r>
        <w:t>UDFs can be created as session functions:</w:t>
      </w:r>
    </w:p>
    <w:p w14:paraId="5BED042E" w14:textId="77777777" w:rsidR="0063601F" w:rsidRPr="00BD1385" w:rsidRDefault="0063601F" w:rsidP="008B550B">
      <w:pPr>
        <w:pStyle w:val="Code"/>
      </w:pPr>
      <w:r w:rsidRPr="00220B57">
        <w:t>hive</w:t>
      </w:r>
      <w:r w:rsidRPr="00BD1385">
        <w:t>&gt; CREATE TEMPORARY FUNCTION ST_GeometryType AS 'com.esri.hadoop.hive.ST_GeometryType';</w:t>
      </w:r>
    </w:p>
    <w:p w14:paraId="2EC64356" w14:textId="77777777" w:rsidR="009834AB" w:rsidRDefault="009834AB" w:rsidP="008B550B">
      <w:pPr>
        <w:pStyle w:val="Code"/>
      </w:pPr>
      <w:r w:rsidRPr="009834AB">
        <w:t>hive&gt; show functions  like '*st_*';</w:t>
      </w:r>
    </w:p>
    <w:p w14:paraId="0711FFEE" w14:textId="77777777" w:rsidR="009834AB" w:rsidRDefault="009834AB" w:rsidP="008B550B">
      <w:pPr>
        <w:pStyle w:val="Code"/>
      </w:pPr>
      <w:r w:rsidRPr="009834AB">
        <w:t>hive&gt; show functions  like '*default.st_*';</w:t>
      </w:r>
    </w:p>
    <w:p w14:paraId="5893FE17" w14:textId="77777777" w:rsidR="0063601F" w:rsidRDefault="0063601F" w:rsidP="008B550B">
      <w:pPr>
        <w:pStyle w:val="Code"/>
      </w:pPr>
      <w:r>
        <w:t>OK</w:t>
      </w:r>
    </w:p>
    <w:p w14:paraId="40878DC6" w14:textId="77777777" w:rsidR="0063601F" w:rsidRDefault="0063601F" w:rsidP="008B550B">
      <w:pPr>
        <w:pStyle w:val="Code"/>
      </w:pPr>
      <w:r>
        <w:t>st_geometrytype</w:t>
      </w:r>
    </w:p>
    <w:p w14:paraId="2B56C178" w14:textId="77777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3A48D895"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70144A7E" w14:textId="77777777" w:rsidR="00270A0A"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270A0A">
        <w:t>Getting the version of Hive</w:t>
      </w:r>
    </w:p>
    <w:p w14:paraId="557ABDAE" w14:textId="77777777" w:rsidR="00270A0A" w:rsidRDefault="00270A0A" w:rsidP="008B6883">
      <w:pPr>
        <w:pStyle w:val="BodyText2"/>
      </w:pPr>
      <w:r>
        <w:t>To get the version of Hive from the hive shell issue 'set system.sun.java.command', The hive-cli.jar version is the hive version. We have version 0.10.0. We now have version 0.12.0 with CDH5. This doesn’t work on 21/6/2016.</w:t>
      </w:r>
    </w:p>
    <w:p w14:paraId="60CBAA6E" w14:textId="77777777" w:rsidR="00270A0A" w:rsidRDefault="00270A0A" w:rsidP="008B550B">
      <w:pPr>
        <w:pStyle w:val="Code"/>
      </w:pPr>
      <w:r>
        <w:t>hive&gt; set system:sun.java.command;</w:t>
      </w:r>
    </w:p>
    <w:p w14:paraId="00561F39" w14:textId="77777777" w:rsidR="00270A0A" w:rsidRDefault="00270A0A" w:rsidP="008B550B">
      <w:pPr>
        <w:pStyle w:val="Code"/>
      </w:pPr>
      <w:r>
        <w:t>system:sun.java.command=org.apache.hadoop.util.RunJar /opt/cloudera/parcels/CDH-4.4.0-1.cdh4.4.0.p0.39/bin/../lib/hive/lib/hive-cli-0.10.0-cdh4.4.0.jar org.apache.hadoop.hive.cli.CliDriver</w:t>
      </w:r>
    </w:p>
    <w:p w14:paraId="02F87858" w14:textId="77777777" w:rsidR="00270A0A" w:rsidRPr="0075078C" w:rsidRDefault="00270A0A" w:rsidP="008B6883">
      <w:pPr>
        <w:pStyle w:val="BodyText2"/>
      </w:pPr>
      <w:r>
        <w:t>From the command line type ‘hive –version’. On 21/6/2016 we are using ‘</w:t>
      </w:r>
      <w:r w:rsidRPr="0075078C">
        <w:t>Hive 1.1.0-cdh5.7.0</w:t>
      </w:r>
      <w:r>
        <w:t>’.</w:t>
      </w:r>
    </w:p>
    <w:p w14:paraId="2AA0EFCD" w14:textId="77777777" w:rsidR="00D93F81" w:rsidRDefault="00270A0A" w:rsidP="008B6883">
      <w:pPr>
        <w:pStyle w:val="BodyText2"/>
      </w:pPr>
      <w:r>
        <w:t>Initialisation script</w:t>
      </w:r>
      <w:r w:rsidR="00D93F81">
        <w:fldChar w:fldCharType="end"/>
      </w:r>
      <w:r w:rsidR="00D93F81">
        <w:t>).</w:t>
      </w:r>
    </w:p>
    <w:p w14:paraId="7B1C470A" w14:textId="77777777" w:rsidR="00D93F81" w:rsidRDefault="00D93F81" w:rsidP="008B550B">
      <w:pPr>
        <w:pStyle w:val="Code"/>
      </w:pPr>
      <w:r>
        <w:t>hive&gt; CREATE TEMPORARY FUNCTION ST_LineString AS 'com.esri.hadoop.hive.ST_LineString';</w:t>
      </w:r>
    </w:p>
    <w:p w14:paraId="06DE33FC" w14:textId="77777777" w:rsidR="00D93F81" w:rsidRDefault="00D93F81" w:rsidP="008B550B">
      <w:pPr>
        <w:pStyle w:val="Code"/>
      </w:pPr>
      <w:r>
        <w:t>java.lang.NoClassDefFoundError: com/esri/core/geometry/Geometry</w:t>
      </w:r>
    </w:p>
    <w:p w14:paraId="157D0D03" w14:textId="77777777" w:rsidR="00D93F81" w:rsidRDefault="00D93F81" w:rsidP="008B550B">
      <w:pPr>
        <w:pStyle w:val="Code"/>
      </w:pPr>
      <w:r>
        <w:t>..</w:t>
      </w:r>
    </w:p>
    <w:p w14:paraId="7968E3FC" w14:textId="77777777" w:rsidR="006353E9" w:rsidRDefault="006353E9" w:rsidP="008B6883">
      <w:pPr>
        <w:pStyle w:val="BodyText2"/>
      </w:pPr>
      <w:r>
        <w:t>On 22/06/2016 I tried this:</w:t>
      </w:r>
    </w:p>
    <w:p w14:paraId="47FF27B8" w14:textId="77777777" w:rsidR="004C3D93" w:rsidRPr="000E478F" w:rsidRDefault="006353E9" w:rsidP="008B550B">
      <w:pPr>
        <w:pStyle w:val="Unix"/>
      </w:pPr>
      <w:r>
        <w:t>h</w:t>
      </w:r>
      <w:r w:rsidRPr="006353E9">
        <w:t xml:space="preserve"> ive&gt; CREATE TEMPORARY FUNCTION ST_Point AS 'com.esri.hadoop.hive.ST_Point';</w:t>
      </w:r>
    </w:p>
    <w:p w14:paraId="22A38A59" w14:textId="77777777" w:rsidR="00397DAF" w:rsidRDefault="00397DAF" w:rsidP="000E5536">
      <w:pPr>
        <w:pStyle w:val="Heading9"/>
      </w:pPr>
      <w:bookmarkStart w:id="180" w:name="_Ref454461976"/>
      <w:r>
        <w:t>As permanent functions</w:t>
      </w:r>
      <w:bookmarkEnd w:id="180"/>
    </w:p>
    <w:p w14:paraId="76FF3D43" w14:textId="77777777"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129" w:history="1">
        <w:r w:rsidR="00860ADA" w:rsidRPr="00860ADA">
          <w:rPr>
            <w:rStyle w:val="Hyperlink"/>
          </w:rPr>
          <w:t>here</w:t>
        </w:r>
      </w:hyperlink>
      <w:r w:rsidR="00860ADA">
        <w:t>.</w:t>
      </w:r>
    </w:p>
    <w:p w14:paraId="38DE37BD" w14:textId="77777777"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400D2600" w14:textId="77777777" w:rsidR="00F24354" w:rsidRDefault="00973B41" w:rsidP="000E5536">
      <w:pPr>
        <w:pStyle w:val="ListBullet2"/>
      </w:pPr>
      <w:r w:rsidRPr="0012759D">
        <w:lastRenderedPageBreak/>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130" w:history="1">
        <w:r w:rsidR="00074913" w:rsidRPr="0012759D">
          <w:rPr>
            <w:rStyle w:val="Hyperlink"/>
            <w:strike/>
          </w:rPr>
          <w:t>here</w:t>
        </w:r>
      </w:hyperlink>
      <w:r w:rsidR="00074913" w:rsidRPr="0012759D">
        <w:t>).</w:t>
      </w:r>
      <w:r w:rsidR="00D93CFE" w:rsidRPr="0012759D">
        <w:t xml:space="preserve"> </w:t>
      </w:r>
    </w:p>
    <w:p w14:paraId="5377ADC2" w14:textId="77777777"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3151CA90" w14:textId="77777777"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29D4BD0C" w14:textId="77777777" w:rsidR="00F24354" w:rsidRDefault="00F24354" w:rsidP="008B550B">
      <w:pPr>
        <w:pStyle w:val="Unix"/>
      </w:pPr>
      <w:r>
        <w:t>hive&gt; set hive.aux.jars.path;</w:t>
      </w:r>
    </w:p>
    <w:p w14:paraId="61653AD1"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038E4C61" w14:textId="77777777"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270A0A">
        <w:t>Using Beeline</w:t>
      </w:r>
      <w:r w:rsidR="0012759D">
        <w:fldChar w:fldCharType="end"/>
      </w:r>
      <w:r w:rsidR="0012759D">
        <w:t>)</w:t>
      </w:r>
    </w:p>
    <w:p w14:paraId="0514E0A9" w14:textId="7777777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CFB6872" w14:textId="77777777"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23E2A7F8" w14:textId="77777777" w:rsidR="00EC1980" w:rsidRDefault="00EC1980" w:rsidP="008B6883">
      <w:pPr>
        <w:pStyle w:val="BodyText2"/>
      </w:pPr>
      <w:r>
        <w:t>28/06/2016</w:t>
      </w:r>
    </w:p>
    <w:p w14:paraId="4952A4AB" w14:textId="77777777" w:rsidR="00EC1980" w:rsidRDefault="00EC1980" w:rsidP="000E5536">
      <w:pPr>
        <w:pStyle w:val="ListBullet2"/>
      </w:pPr>
      <w:r>
        <w:t>Added the ESRI Jar files to hdfs in ‘</w:t>
      </w:r>
      <w:r w:rsidRPr="00EC1980">
        <w:t>/user/hive/auxiliary_jars</w:t>
      </w:r>
      <w:r>
        <w:t>’</w:t>
      </w:r>
    </w:p>
    <w:p w14:paraId="02840A38" w14:textId="77777777"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1E88AE82" w14:textId="77777777"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7C9B727D" w14:textId="77777777" w:rsidR="00F77C9B" w:rsidRDefault="00F77C9B" w:rsidP="000E5536">
      <w:pPr>
        <w:pStyle w:val="ListBullet2"/>
      </w:pPr>
      <w:r>
        <w:t>Restarted Hive service</w:t>
      </w:r>
    </w:p>
    <w:p w14:paraId="72841E44" w14:textId="77777777"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131" w:anchor="LanguageManualDDL-Create/Drop/ReloadFunction" w:history="1">
        <w:r w:rsidR="00942D71" w:rsidRPr="00942D71">
          <w:rPr>
            <w:rStyle w:val="Hyperlink"/>
          </w:rPr>
          <w:t>Reload function</w:t>
        </w:r>
      </w:hyperlink>
      <w:r w:rsidR="00942D71">
        <w:t xml:space="preserve"> may help</w:t>
      </w:r>
    </w:p>
    <w:p w14:paraId="518A1675" w14:textId="77777777" w:rsidR="00C87E2F" w:rsidRDefault="009259B3" w:rsidP="008B6883">
      <w:pPr>
        <w:pStyle w:val="BodyText2"/>
      </w:pPr>
      <w:r>
        <w:t>We can now call this function from Hive without an initialisation script!</w:t>
      </w:r>
      <w:r w:rsidR="00FE43BE">
        <w:t xml:space="preserve"> Creating all the ST_* functions in Hive using </w:t>
      </w:r>
      <w:hyperlink r:id="rId1132" w:history="1">
        <w:r w:rsidR="00FE43BE" w:rsidRPr="00FE43BE">
          <w:rPr>
            <w:rStyle w:val="Hyperlink"/>
          </w:rPr>
          <w:t>this</w:t>
        </w:r>
      </w:hyperlink>
      <w:r w:rsidR="00FE43BE">
        <w:t xml:space="preserve"> script. </w:t>
      </w:r>
      <w:r w:rsidR="00292DDC">
        <w:t>But they are causing issues in Impala as Impala cant find the Jar files.</w:t>
      </w:r>
    </w:p>
    <w:p w14:paraId="398C54CE" w14:textId="77777777" w:rsidR="0063601F" w:rsidRDefault="0063601F" w:rsidP="000E5536">
      <w:pPr>
        <w:pStyle w:val="Heading8"/>
      </w:pPr>
      <w:bookmarkStart w:id="181" w:name="_Ref454377551"/>
      <w:r>
        <w:t>Using Beeswax UI</w:t>
      </w:r>
      <w:bookmarkEnd w:id="181"/>
    </w:p>
    <w:p w14:paraId="579E358E" w14:textId="77777777" w:rsidR="008A3D58" w:rsidRDefault="008A3D58" w:rsidP="000E5536">
      <w:pPr>
        <w:pStyle w:val="Heading9"/>
      </w:pPr>
      <w:r>
        <w:t>Using Settings Panel</w:t>
      </w:r>
    </w:p>
    <w:p w14:paraId="6B7976CE" w14:textId="77777777" w:rsidR="0063601F" w:rsidRDefault="0063601F" w:rsidP="008B6883">
      <w:pPr>
        <w:pStyle w:val="BodyText2"/>
      </w:pPr>
      <w:r>
        <w:t>You can also add a UDF in Beeswax UI in the left hand panel. THESE ARE ADDED FROM HDFS AND NOT THE FILE SYSTEM!! SO MAKE SURE YOU ARE USING THE RIGHT ONES.</w:t>
      </w:r>
      <w:r w:rsidR="003C4E0A">
        <w:t xml:space="preserve"> </w:t>
      </w:r>
    </w:p>
    <w:p w14:paraId="2DCF9E18" w14:textId="7777777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10F0CFDF" w14:textId="77777777" w:rsidR="003C4E0A" w:rsidRDefault="00AD4538" w:rsidP="008B6883">
      <w:pPr>
        <w:pStyle w:val="HiveError"/>
      </w:pPr>
      <w:r w:rsidRPr="00AD4538">
        <w:t>-101 from org.apache.hadoop.hive.ql.exec.FunctionTask. com/esri/core/geometry/Geometry</w:t>
      </w:r>
      <w:r>
        <w:t>.</w:t>
      </w:r>
    </w:p>
    <w:p w14:paraId="016346A1" w14:textId="77777777" w:rsidR="003A2A5C" w:rsidRDefault="003A2A5C" w:rsidP="008B6883">
      <w:pPr>
        <w:pStyle w:val="BodyText2"/>
      </w:pPr>
      <w:r>
        <w:t>But if I log onto Hue as cottaan and run it, it works! Not sure why:</w:t>
      </w:r>
    </w:p>
    <w:p w14:paraId="58992CD5" w14:textId="77777777" w:rsidR="003A2A5C" w:rsidRPr="00491060" w:rsidRDefault="003A2A5C" w:rsidP="008B6883">
      <w:pPr>
        <w:pStyle w:val="BodyText2"/>
      </w:pPr>
      <w:r>
        <w:rPr>
          <w:noProof/>
          <w:lang w:bidi="ar-SA"/>
        </w:rPr>
        <w:lastRenderedPageBreak/>
        <w:drawing>
          <wp:inline distT="0" distB="0" distL="0" distR="0" wp14:anchorId="638A2020" wp14:editId="44FF58F2">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3">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0759D6E1" w14:textId="77777777" w:rsidR="008A3D58" w:rsidRDefault="008A3D58" w:rsidP="000E5536">
      <w:pPr>
        <w:pStyle w:val="Heading9"/>
      </w:pPr>
      <w:r>
        <w:t>Using the Beeswax Hive Query Editor</w:t>
      </w:r>
    </w:p>
    <w:p w14:paraId="1C95191B" w14:textId="77777777"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1EF0F076" w14:textId="77777777" w:rsidR="008A3D58" w:rsidRDefault="008A3D58" w:rsidP="008B550B">
      <w:pPr>
        <w:pStyle w:val="Code"/>
      </w:pPr>
      <w:r w:rsidRPr="008A3D58">
        <w:t>CREATE FUNCTION esri_cells_udtf AS 'jrc.esri.CellUdtf' USING JAR 'hdfs:///user/hive/auxiliary_jars/original-jrc.jar';</w:t>
      </w:r>
    </w:p>
    <w:p w14:paraId="1C459591" w14:textId="77777777" w:rsidR="008A3D58" w:rsidRPr="008A3D58" w:rsidRDefault="008A3D58" w:rsidP="008B6883">
      <w:pPr>
        <w:pStyle w:val="BodyText2"/>
      </w:pPr>
    </w:p>
    <w:p w14:paraId="3487A615" w14:textId="77777777" w:rsidR="0063601F" w:rsidRDefault="0063601F" w:rsidP="000E5536">
      <w:pPr>
        <w:pStyle w:val="Heading7"/>
      </w:pPr>
      <w:r>
        <w:t>Using the UDF Functions</w:t>
      </w:r>
    </w:p>
    <w:p w14:paraId="52FB3544" w14:textId="77777777" w:rsidR="0063601F" w:rsidRDefault="0063601F" w:rsidP="000E5536">
      <w:pPr>
        <w:pStyle w:val="Heading8"/>
      </w:pPr>
      <w:r>
        <w:t>Using Hive CLI</w:t>
      </w:r>
    </w:p>
    <w:p w14:paraId="0A37500B" w14:textId="77777777" w:rsidR="0063601F" w:rsidRDefault="0063601F" w:rsidP="008B6883">
      <w:pPr>
        <w:pStyle w:val="BodyText2"/>
      </w:pPr>
      <w:r>
        <w:t>You can easily write and run HQL statements in the Hive CLI:</w:t>
      </w:r>
    </w:p>
    <w:p w14:paraId="07065D6A" w14:textId="77777777" w:rsidR="0063601F" w:rsidRDefault="0063601F" w:rsidP="008B550B">
      <w:pPr>
        <w:pStyle w:val="Code"/>
      </w:pPr>
      <w:r>
        <w:t xml:space="preserve">hive&gt; </w:t>
      </w:r>
      <w:r w:rsidRPr="00741AEF">
        <w:t>select * from counties;</w:t>
      </w:r>
    </w:p>
    <w:p w14:paraId="1A3A4D74" w14:textId="77777777" w:rsidR="0063601F" w:rsidRDefault="0063601F" w:rsidP="008B550B">
      <w:pPr>
        <w:pStyle w:val="Code"/>
      </w:pPr>
      <w:r>
        <w:t>OK</w:t>
      </w:r>
    </w:p>
    <w:p w14:paraId="49BA197B" w14:textId="77777777" w:rsidR="0063601F" w:rsidRDefault="0063601F" w:rsidP="008B550B">
      <w:pPr>
        <w:pStyle w:val="Code"/>
      </w:pPr>
      <w:r>
        <w:t>Time taken: 0.601 seconds</w:t>
      </w:r>
    </w:p>
    <w:p w14:paraId="03706252" w14:textId="77777777" w:rsidR="0063601F" w:rsidRDefault="0063601F" w:rsidP="008B550B">
      <w:pPr>
        <w:pStyle w:val="Code"/>
      </w:pPr>
      <w:r>
        <w:t>hive</w:t>
      </w:r>
      <w:r w:rsidRPr="00741AEF">
        <w:t>&gt; SELECT Name, ST_GeometryType(BoundaryShape) FROM counties;</w:t>
      </w:r>
    </w:p>
    <w:p w14:paraId="0978A714" w14:textId="77777777" w:rsidR="0063601F" w:rsidRDefault="0063601F" w:rsidP="008B550B">
      <w:pPr>
        <w:pStyle w:val="Code"/>
      </w:pPr>
      <w:r>
        <w:t>Total MapReduce jobs = 1</w:t>
      </w:r>
    </w:p>
    <w:p w14:paraId="74AE6216" w14:textId="77777777" w:rsidR="0063601F" w:rsidRDefault="0063601F" w:rsidP="008B550B">
      <w:pPr>
        <w:pStyle w:val="Code"/>
      </w:pPr>
      <w:r>
        <w:t>Launching Job 1 out of 1</w:t>
      </w:r>
    </w:p>
    <w:p w14:paraId="60F5CC31" w14:textId="77777777" w:rsidR="0063601F" w:rsidRDefault="0063601F" w:rsidP="008B550B">
      <w:pPr>
        <w:pStyle w:val="Code"/>
      </w:pPr>
      <w:r>
        <w:t>..</w:t>
      </w:r>
    </w:p>
    <w:p w14:paraId="50A76AB6" w14:textId="77777777" w:rsidR="0063601F" w:rsidRDefault="0063601F" w:rsidP="008B550B">
      <w:pPr>
        <w:pStyle w:val="Code"/>
      </w:pPr>
      <w:r>
        <w:t>OK</w:t>
      </w:r>
    </w:p>
    <w:p w14:paraId="41B5AC12" w14:textId="77777777" w:rsidR="0063601F" w:rsidRDefault="0063601F" w:rsidP="008B550B">
      <w:pPr>
        <w:pStyle w:val="Code"/>
      </w:pPr>
      <w:r>
        <w:t>wibble  ST_POLYGON</w:t>
      </w:r>
    </w:p>
    <w:p w14:paraId="71971437" w14:textId="77777777" w:rsidR="0063601F" w:rsidRDefault="0063601F" w:rsidP="008B550B">
      <w:pPr>
        <w:pStyle w:val="Code"/>
      </w:pPr>
      <w:r>
        <w:t>wibble  ST_POLYGON</w:t>
      </w:r>
    </w:p>
    <w:p w14:paraId="4BEF6E7A" w14:textId="77777777" w:rsidR="0063601F" w:rsidRDefault="0063601F" w:rsidP="008B550B">
      <w:pPr>
        <w:pStyle w:val="Code"/>
      </w:pPr>
      <w:r>
        <w:t>Time taken: 11.687 seconds</w:t>
      </w:r>
    </w:p>
    <w:p w14:paraId="289B0B47" w14:textId="77777777" w:rsidR="00270A0A"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270A0A">
        <w:t>Getting the version of Hive</w:t>
      </w:r>
    </w:p>
    <w:p w14:paraId="5F0C5CDC" w14:textId="77777777" w:rsidR="00270A0A" w:rsidRDefault="00270A0A" w:rsidP="008B6883">
      <w:pPr>
        <w:pStyle w:val="BodyText2"/>
      </w:pPr>
      <w:r>
        <w:t>To get the version of Hive from the hive shell issue 'set system.sun.java.command', The hive-cli.jar version is the hive version. We have version 0.10.0. We now have version 0.12.0 with CDH5. This doesn’t work on 21/6/2016.</w:t>
      </w:r>
    </w:p>
    <w:p w14:paraId="78535B5B" w14:textId="77777777" w:rsidR="00270A0A" w:rsidRDefault="00270A0A" w:rsidP="008B550B">
      <w:pPr>
        <w:pStyle w:val="Code"/>
      </w:pPr>
      <w:r>
        <w:t>hive&gt; set system:sun.java.command;</w:t>
      </w:r>
    </w:p>
    <w:p w14:paraId="30E4A06E" w14:textId="77777777" w:rsidR="00270A0A" w:rsidRDefault="00270A0A" w:rsidP="008B550B">
      <w:pPr>
        <w:pStyle w:val="Code"/>
      </w:pPr>
      <w:r>
        <w:t>system:sun.java.command=org.apache.hadoop.util.RunJar /opt/cloudera/parcels/CDH-4.4.0-1.cdh4.4.0.p0.39/bin/../lib/hive/lib/hive-cli-0.10.0-cdh4.4.0.jar org.apache.hadoop.hive.cli.CliDriver</w:t>
      </w:r>
    </w:p>
    <w:p w14:paraId="4DEB64DE" w14:textId="77777777" w:rsidR="00270A0A" w:rsidRPr="0075078C" w:rsidRDefault="00270A0A" w:rsidP="008B6883">
      <w:pPr>
        <w:pStyle w:val="BodyText2"/>
      </w:pPr>
      <w:r>
        <w:t>From the command line type ‘hive –version’. On 21/6/2016 we are using ‘</w:t>
      </w:r>
      <w:r w:rsidRPr="0075078C">
        <w:t>Hive 1.1.0-cdh5.7.0</w:t>
      </w:r>
      <w:r>
        <w:t>’.</w:t>
      </w:r>
    </w:p>
    <w:p w14:paraId="5416864A" w14:textId="77777777" w:rsidR="0063601F" w:rsidRDefault="00270A0A" w:rsidP="008B6883">
      <w:pPr>
        <w:pStyle w:val="BodyText2"/>
      </w:pPr>
      <w:r>
        <w:t>Initialisation script</w:t>
      </w:r>
      <w:r w:rsidR="0063601F">
        <w:fldChar w:fldCharType="end"/>
      </w:r>
      <w:r w:rsidR="0063601F">
        <w:t>).</w:t>
      </w:r>
    </w:p>
    <w:p w14:paraId="7F2A955A" w14:textId="77777777" w:rsidR="0063601F" w:rsidRDefault="0063601F" w:rsidP="008B550B">
      <w:pPr>
        <w:pStyle w:val="Code"/>
      </w:pPr>
      <w:r w:rsidRPr="007853B9">
        <w:t>hive&gt; SELECT ST_GeomFromText('linestring (1 0, 2 3)') FROM wdpa LIMIT 1;</w:t>
      </w:r>
    </w:p>
    <w:p w14:paraId="1FB0A10C"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61F0CDE" w14:textId="77777777" w:rsidR="0063601F" w:rsidRDefault="0063601F" w:rsidP="000E5536">
      <w:pPr>
        <w:pStyle w:val="Heading8"/>
      </w:pPr>
      <w:r>
        <w:t>Using Hue</w:t>
      </w:r>
    </w:p>
    <w:p w14:paraId="003D93BE"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55599380" w14:textId="77777777" w:rsidR="0063601F" w:rsidRDefault="0063601F" w:rsidP="008B550B">
      <w:pPr>
        <w:pStyle w:val="Code"/>
      </w:pPr>
      <w:r>
        <w:t>14/04/15 01:21:51 ERROR thrift.ProcessFunction: Internal error processing fetch</w:t>
      </w:r>
    </w:p>
    <w:p w14:paraId="687C672C" w14:textId="77777777" w:rsidR="0063601F" w:rsidRDefault="0063601F" w:rsidP="008B550B">
      <w:pPr>
        <w:pStyle w:val="Code"/>
      </w:pPr>
      <w:r>
        <w:t>java.lang.NoClassDefFoundError: com/esri/core/geometry/GeometryEngine</w:t>
      </w:r>
    </w:p>
    <w:p w14:paraId="078EEAC4" w14:textId="77777777" w:rsidR="0063601F" w:rsidRDefault="0063601F" w:rsidP="008B6883">
      <w:pPr>
        <w:pStyle w:val="BodyText2"/>
      </w:pPr>
      <w:r>
        <w:t>In the Hue log there is more:</w:t>
      </w:r>
    </w:p>
    <w:p w14:paraId="10D10446" w14:textId="77777777" w:rsidR="0063601F" w:rsidRDefault="0063601F" w:rsidP="008B550B">
      <w:pPr>
        <w:pStyle w:val="Code"/>
      </w:pPr>
      <w:r>
        <w:t>Thrift saw exception (this may be expected).</w:t>
      </w:r>
    </w:p>
    <w:p w14:paraId="3D9DA535" w14:textId="77777777" w:rsidR="0063601F" w:rsidRDefault="0063601F" w:rsidP="008B550B">
      <w:pPr>
        <w:pStyle w:val="Code"/>
      </w:pPr>
      <w:r>
        <w:t>Traceback (most recent call last):</w:t>
      </w:r>
    </w:p>
    <w:p w14:paraId="63D7A96F" w14:textId="77777777" w:rsidR="0063601F" w:rsidRDefault="0063601F" w:rsidP="008B550B">
      <w:pPr>
        <w:pStyle w:val="Code"/>
      </w:pPr>
      <w:r>
        <w:t xml:space="preserve">  File "/opt/cloudera/parcels/CDH-4.4.0-1.cdh4.4.0.p0.39/share/hue/desktop/core/src/desktop/lib/thrift_util.py", line 348, in wrapper</w:t>
      </w:r>
    </w:p>
    <w:p w14:paraId="638BF697" w14:textId="77777777" w:rsidR="0063601F" w:rsidRDefault="0063601F" w:rsidP="008B550B">
      <w:pPr>
        <w:pStyle w:val="Code"/>
      </w:pPr>
      <w:r>
        <w:t xml:space="preserve">    ret = res(*args, **kwargs)</w:t>
      </w:r>
    </w:p>
    <w:p w14:paraId="0B7FF4F2" w14:textId="77777777" w:rsidR="0063601F" w:rsidRDefault="0063601F" w:rsidP="008B550B">
      <w:pPr>
        <w:pStyle w:val="Code"/>
      </w:pPr>
      <w:r>
        <w:t xml:space="preserve">  File "/opt/cloudera/parcels/CDH-4.4.0-1.cdh4.4.0.p0.39/share/hue/apps/beeswax/gen-py/beeswaxd/BeeswaxService.py", line 142, in query</w:t>
      </w:r>
    </w:p>
    <w:p w14:paraId="46E4A594" w14:textId="77777777" w:rsidR="0063601F" w:rsidRDefault="0063601F" w:rsidP="008B550B">
      <w:pPr>
        <w:pStyle w:val="Code"/>
      </w:pPr>
      <w:r>
        <w:t xml:space="preserve">    return self.recv_query()</w:t>
      </w:r>
    </w:p>
    <w:p w14:paraId="4CB10B69" w14:textId="77777777" w:rsidR="0063601F" w:rsidRDefault="0063601F" w:rsidP="008B550B">
      <w:pPr>
        <w:pStyle w:val="Code"/>
      </w:pPr>
      <w:r>
        <w:t xml:space="preserve">  File "/opt/cloudera/parcels/CDH-4.4.0-1.cdh4.4.0.p0.39/share/hue/apps/beeswax/gen-py/beeswaxd/BeeswaxService.py", line 165, in recv_query</w:t>
      </w:r>
    </w:p>
    <w:p w14:paraId="3F0FA385" w14:textId="77777777" w:rsidR="0063601F" w:rsidRDefault="0063601F" w:rsidP="008B550B">
      <w:pPr>
        <w:pStyle w:val="Code"/>
      </w:pPr>
      <w:r>
        <w:t xml:space="preserve">    raise result.error</w:t>
      </w:r>
    </w:p>
    <w:p w14:paraId="56010021"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7F6ED185" w14:textId="77777777" w:rsidR="0063601F" w:rsidRDefault="0063601F" w:rsidP="008B6883">
      <w:pPr>
        <w:pStyle w:val="BodyText2"/>
      </w:pPr>
      <w:r>
        <w:t>When I try to sample the OrangUtan.json data I get the following error:</w:t>
      </w:r>
    </w:p>
    <w:p w14:paraId="5968CBDC" w14:textId="77777777" w:rsidR="0063601F" w:rsidRDefault="0063601F" w:rsidP="008B550B">
      <w:pPr>
        <w:pStyle w:val="Code"/>
      </w:pPr>
      <w:r w:rsidRPr="00416A5A">
        <w:t>java.io.IOException: java.lang.ClassCastException: org.apache.hadoop.hive.serde2.io.ByteWritable cannot be cast to org.apache.hadoop.io.Text</w:t>
      </w:r>
    </w:p>
    <w:p w14:paraId="24618A2B" w14:textId="77777777" w:rsidR="005D1D62" w:rsidRDefault="005D1D62" w:rsidP="008B6883">
      <w:pPr>
        <w:pStyle w:val="BodyText2"/>
      </w:pPr>
      <w:r>
        <w:t>23/06/2016</w:t>
      </w:r>
    </w:p>
    <w:p w14:paraId="4CFE65E4" w14:textId="77777777"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270A0A">
        <w:t>As permanent functions</w:t>
      </w:r>
      <w:r>
        <w:fldChar w:fldCharType="end"/>
      </w:r>
      <w:r>
        <w:t>) which run in Hive, but I when I try to run them in Hue I get ‘</w:t>
      </w:r>
      <w:r w:rsidRPr="00A433FD">
        <w:t>Invalid function 'ST_Point'</w:t>
      </w:r>
      <w:r>
        <w:t>’.</w:t>
      </w:r>
    </w:p>
    <w:p w14:paraId="5697C69A" w14:textId="77777777" w:rsidR="00537970" w:rsidRDefault="00537970" w:rsidP="000E5536">
      <w:pPr>
        <w:pStyle w:val="Heading8"/>
      </w:pPr>
      <w:bookmarkStart w:id="182" w:name="_Ref454542633"/>
      <w:r>
        <w:t>Using Beeline</w:t>
      </w:r>
      <w:bookmarkEnd w:id="182"/>
    </w:p>
    <w:p w14:paraId="17AAD591" w14:textId="77777777" w:rsidR="005D1D62" w:rsidRDefault="005D1D62" w:rsidP="008B6883">
      <w:pPr>
        <w:pStyle w:val="BodyText2"/>
      </w:pPr>
      <w:r>
        <w:t>23/06/2016</w:t>
      </w:r>
    </w:p>
    <w:p w14:paraId="0FCFEA6E" w14:textId="77777777"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270A0A">
        <w:t>As permanent functions</w:t>
      </w:r>
      <w:r>
        <w:fldChar w:fldCharType="end"/>
      </w:r>
      <w:r>
        <w:t>) which run in Hive, but I when I try to run them in Beeline I get:</w:t>
      </w:r>
    </w:p>
    <w:p w14:paraId="36612DC4" w14:textId="77777777" w:rsidR="005D1D62" w:rsidRDefault="001C12E1" w:rsidP="008B550B">
      <w:pPr>
        <w:pStyle w:val="Unix"/>
      </w:pPr>
      <w:r w:rsidRPr="001C12E1">
        <w:t>User: cottaan is not allowed to impersonate cottaan</w:t>
      </w:r>
    </w:p>
    <w:p w14:paraId="49258DB2" w14:textId="77777777" w:rsidR="00ED5454" w:rsidRDefault="00ED5454" w:rsidP="008B6883">
      <w:pPr>
        <w:pStyle w:val="BodyText2"/>
      </w:pPr>
      <w:r>
        <w:t>But when I am logged in as the hive user, it starts the MR job but</w:t>
      </w:r>
      <w:r w:rsidR="00A54432">
        <w:t xml:space="preserve"> then returns a different error:</w:t>
      </w:r>
    </w:p>
    <w:p w14:paraId="40B9C92B" w14:textId="77777777" w:rsidR="00A54432" w:rsidRDefault="00A54432" w:rsidP="008B6883">
      <w:pPr>
        <w:pStyle w:val="BodyText2"/>
      </w:pPr>
      <w:r>
        <w:t>java.lang.ClassNotFoundException: com.esri.core.geometry.Geometry at</w:t>
      </w:r>
    </w:p>
    <w:p w14:paraId="326758DA" w14:textId="77777777"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270A0A">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41C8820E" w14:textId="77777777" w:rsidR="00F262F9" w:rsidRDefault="0050566C" w:rsidP="008B6883">
      <w:pPr>
        <w:pStyle w:val="BodyText2"/>
      </w:pPr>
      <w:r w:rsidRPr="0050566C">
        <w:t>&lt;property&gt;&lt;name&gt;output.formatter&lt;/name&gt;&lt;value&gt;org.apache.hadoop.hive.ql.exec.FetchFormatter$ThriftFormatter&lt;/value&gt;&lt;source&gt;programatically&lt;/source&gt;&lt;source&gt;job.xml&lt;/source&gt;&lt;/property&gt;</w:t>
      </w:r>
    </w:p>
    <w:p w14:paraId="44322B47" w14:textId="77777777" w:rsidR="00B653B3" w:rsidRDefault="00B653B3" w:rsidP="008B6883">
      <w:pPr>
        <w:pStyle w:val="BodyText2"/>
      </w:pPr>
      <w:r w:rsidRPr="00B653B3">
        <w:t>&lt;property&gt;&lt;name&gt;output.protocol&lt;/name&gt;&lt;value&gt;6&lt;/value&gt;&lt;source&gt;programatically&lt;/source&gt;&lt;source&gt;job.xml&lt;/source&gt;&lt;/property&gt;</w:t>
      </w:r>
    </w:p>
    <w:p w14:paraId="53B3149D" w14:textId="77777777"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182AB25D" w14:textId="77777777" w:rsidR="00155547" w:rsidRDefault="00155547" w:rsidP="008B550B">
      <w:pPr>
        <w:pStyle w:val="Unix"/>
      </w:pPr>
      <w:r w:rsidRPr="00155547">
        <w:t>set hive.aux.jars.path;</w:t>
      </w:r>
    </w:p>
    <w:p w14:paraId="39095FC5" w14:textId="77777777"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37ABD512" w14:textId="77777777" w:rsidR="004E3C92" w:rsidRDefault="004E3C92" w:rsidP="008B550B">
      <w:pPr>
        <w:pStyle w:val="Unix"/>
      </w:pPr>
      <w:r>
        <w:t>[cottaan@hadoop-m2 ~]$ beeline -u jdbc:hive2://hadoop-m1:10000/</w:t>
      </w:r>
    </w:p>
    <w:p w14:paraId="5619D879" w14:textId="77777777" w:rsidR="004E3C92" w:rsidRDefault="004E3C92" w:rsidP="008B550B">
      <w:pPr>
        <w:pStyle w:val="Unix"/>
      </w:pPr>
      <w:r>
        <w:t>16/06/24 11:47:56 WARN mapreduce.TableMapReduceUtil: The hbase-prefix-tree module jar containing PrefixTreeCodec is not present.  Continuing without it.</w:t>
      </w:r>
    </w:p>
    <w:p w14:paraId="389277FE" w14:textId="77777777" w:rsidR="004E3C92" w:rsidRDefault="004E3C92" w:rsidP="008B550B">
      <w:pPr>
        <w:pStyle w:val="Unix"/>
      </w:pPr>
      <w:r>
        <w:t>scan complete in 3ms</w:t>
      </w:r>
    </w:p>
    <w:p w14:paraId="66122389" w14:textId="77777777" w:rsidR="004E3C92" w:rsidRDefault="004E3C92" w:rsidP="008B550B">
      <w:pPr>
        <w:pStyle w:val="Unix"/>
      </w:pPr>
      <w:r>
        <w:t>Connecting to jdbc:hive2://hadoop-m1:10000/</w:t>
      </w:r>
    </w:p>
    <w:p w14:paraId="60EA3DEC" w14:textId="77777777" w:rsidR="004E3C92" w:rsidRDefault="004E3C92" w:rsidP="008B550B">
      <w:pPr>
        <w:pStyle w:val="Unix"/>
      </w:pPr>
      <w:r>
        <w:t>Connected to: Apache Hive (version 1.1.0-cdh5.7.0)</w:t>
      </w:r>
    </w:p>
    <w:p w14:paraId="155669F1" w14:textId="77777777" w:rsidR="004E3C92" w:rsidRDefault="004E3C92" w:rsidP="008B550B">
      <w:pPr>
        <w:pStyle w:val="Unix"/>
      </w:pPr>
      <w:r>
        <w:t>Driver: Hive JDBC (version 1.1.0-cdh5.7.0)</w:t>
      </w:r>
    </w:p>
    <w:p w14:paraId="2F2B08E9" w14:textId="77777777" w:rsidR="004E3C92" w:rsidRDefault="004E3C92" w:rsidP="008B550B">
      <w:pPr>
        <w:pStyle w:val="Unix"/>
      </w:pPr>
      <w:r>
        <w:t>Transaction isolation: TRANSACTION_REPEATABLE_READ</w:t>
      </w:r>
    </w:p>
    <w:p w14:paraId="21019BA0" w14:textId="77777777" w:rsidR="004E3C92" w:rsidRDefault="004E3C92" w:rsidP="008B550B">
      <w:pPr>
        <w:pStyle w:val="Unix"/>
      </w:pPr>
      <w:r>
        <w:t>Beeline version 1.1.0-cdh5.7.0 by Apache Hive</w:t>
      </w:r>
    </w:p>
    <w:p w14:paraId="55BC1FD1" w14:textId="77777777" w:rsidR="004E3C92" w:rsidRDefault="004E3C92" w:rsidP="008B550B">
      <w:pPr>
        <w:pStyle w:val="Unix"/>
      </w:pPr>
      <w:r>
        <w:t>0: jdbc:hive2://hadoop-m1:10000/&gt; set hive.aux.jars.path;</w:t>
      </w:r>
    </w:p>
    <w:p w14:paraId="2D1D74D6" w14:textId="77777777" w:rsidR="004E3C92" w:rsidRDefault="004E3C92" w:rsidP="008B550B">
      <w:pPr>
        <w:pStyle w:val="Unix"/>
      </w:pPr>
      <w:r>
        <w:lastRenderedPageBreak/>
        <w:t>+--------------------------------------------------------------------------------------------------------------------------------+--+</w:t>
      </w:r>
    </w:p>
    <w:p w14:paraId="5E17FC66" w14:textId="77777777" w:rsidR="004E3C92" w:rsidRDefault="004E3C92" w:rsidP="008B550B">
      <w:pPr>
        <w:pStyle w:val="Unix"/>
      </w:pPr>
      <w:r>
        <w:t>|                                                              set                                                               |</w:t>
      </w:r>
    </w:p>
    <w:p w14:paraId="593AB9E8" w14:textId="77777777" w:rsidR="004E3C92" w:rsidRDefault="004E3C92" w:rsidP="008B550B">
      <w:pPr>
        <w:pStyle w:val="Unix"/>
      </w:pPr>
      <w:r>
        <w:t>+--------------------------------------------------------------------------------------------------------------------------------+--+</w:t>
      </w:r>
    </w:p>
    <w:p w14:paraId="3CFAE5DA" w14:textId="77777777" w:rsidR="004E3C92" w:rsidRDefault="004E3C92" w:rsidP="008B550B">
      <w:pPr>
        <w:pStyle w:val="Unix"/>
      </w:pPr>
      <w:r>
        <w:t>| hive.aux.jars.path=file:///home/cottaan/jar_files/esri-geometry-api.jar,file:///home/cottaan/jar_files/spatial-sdk-hadoop.jar  |</w:t>
      </w:r>
    </w:p>
    <w:p w14:paraId="0050BD9B" w14:textId="77777777" w:rsidR="004E3C92" w:rsidRDefault="004E3C92" w:rsidP="008B550B">
      <w:pPr>
        <w:pStyle w:val="Unix"/>
      </w:pPr>
      <w:r>
        <w:t>+--------------------------------------------------------------------------------------------------------------------------------+--+</w:t>
      </w:r>
    </w:p>
    <w:p w14:paraId="34869BE1" w14:textId="77777777" w:rsidR="004E3C92" w:rsidRDefault="004E3C92" w:rsidP="008B550B">
      <w:pPr>
        <w:pStyle w:val="Unix"/>
      </w:pPr>
      <w:r>
        <w:t>1 row selected (0.13 seconds)</w:t>
      </w:r>
    </w:p>
    <w:p w14:paraId="2B16E5E6" w14:textId="77777777" w:rsidR="00FC2AF9" w:rsidRDefault="00FC2AF9" w:rsidP="008B550B">
      <w:pPr>
        <w:pStyle w:val="Unix"/>
      </w:pPr>
      <w:r>
        <w:t>0: jdbc:hive2://hadoop-m1:10000/&gt; select st_point(0,0);</w:t>
      </w:r>
    </w:p>
    <w:p w14:paraId="287E84A5" w14:textId="77777777" w:rsidR="004E3C92" w:rsidRDefault="00FC2AF9" w:rsidP="008B550B">
      <w:pPr>
        <w:pStyle w:val="Unix"/>
      </w:pPr>
      <w:r>
        <w:t>Error: Error while compiling statement: FAILED: SemanticException [Error 10011]: Line 1:7 Invalid function 'st_point' (state=42000,code=10011)</w:t>
      </w:r>
    </w:p>
    <w:p w14:paraId="18B36A7C" w14:textId="77777777"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3608E7E5" w14:textId="77777777"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0EB515A9" w14:textId="77777777" w:rsidR="001C25AC" w:rsidRDefault="001C25AC" w:rsidP="000E5536">
      <w:pPr>
        <w:pStyle w:val="Heading7"/>
      </w:pPr>
      <w:r>
        <w:t xml:space="preserve">Exporting spatial </w:t>
      </w:r>
      <w:r w:rsidR="00256AD3">
        <w:t>data</w:t>
      </w:r>
    </w:p>
    <w:p w14:paraId="540CA339" w14:textId="77777777" w:rsidR="0053652F" w:rsidRDefault="00194AAB" w:rsidP="000E5536">
      <w:pPr>
        <w:pStyle w:val="Heading8"/>
      </w:pPr>
      <w:r>
        <w:t>As</w:t>
      </w:r>
      <w:r w:rsidR="0053652F">
        <w:t xml:space="preserve"> </w:t>
      </w:r>
      <w:r w:rsidR="00B1548C">
        <w:t>a</w:t>
      </w:r>
      <w:r w:rsidR="0053652F">
        <w:t xml:space="preserve"> table</w:t>
      </w:r>
    </w:p>
    <w:p w14:paraId="03DEAFB5" w14:textId="77777777"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110758BF" w14:textId="77777777" w:rsidR="00C230D0" w:rsidRDefault="00C230D0" w:rsidP="008B550B">
      <w:pPr>
        <w:pStyle w:val="Code"/>
      </w:pPr>
      <w:r>
        <w:t>CREATE TABLE tmp.st_geometry_data(id_no int,geom binary)</w:t>
      </w:r>
    </w:p>
    <w:p w14:paraId="61E44E62" w14:textId="77777777" w:rsidR="00C230D0" w:rsidRDefault="00C230D0" w:rsidP="008B550B">
      <w:pPr>
        <w:pStyle w:val="Code"/>
      </w:pPr>
      <w:r>
        <w:t xml:space="preserve">ROW FORMAT SERDE 'com.esri.hadoop.hive.serde.JsonSerde' </w:t>
      </w:r>
    </w:p>
    <w:p w14:paraId="0E9FEBE2" w14:textId="77777777" w:rsidR="00C230D0" w:rsidRDefault="00C230D0" w:rsidP="008B550B">
      <w:pPr>
        <w:pStyle w:val="Code"/>
      </w:pPr>
      <w:r>
        <w:t>STORED AS INPUTFORMAT'com.esri.json.hadoop.UnenclosedJsonInputFormat' OUTPUTFORMAT 'org.apache.hadoop.hive.ql.io.HiveIgnoreKeyTextOutputFormat';</w:t>
      </w:r>
    </w:p>
    <w:p w14:paraId="2828EE42" w14:textId="77777777" w:rsidR="00C230D0" w:rsidRDefault="00C230D0" w:rsidP="008B550B">
      <w:pPr>
        <w:pStyle w:val="Code"/>
      </w:pPr>
      <w:r>
        <w:t>INSERT INTO TABLE tmp.st_geometry_data</w:t>
      </w:r>
    </w:p>
    <w:p w14:paraId="45491372" w14:textId="77777777" w:rsidR="00C230D0" w:rsidRDefault="00C230D0" w:rsidP="008B550B">
      <w:pPr>
        <w:pStyle w:val="Code"/>
      </w:pPr>
      <w:r>
        <w:t xml:space="preserve">SELECT </w:t>
      </w:r>
    </w:p>
    <w:p w14:paraId="1F7BE278" w14:textId="77777777" w:rsidR="00C230D0" w:rsidRDefault="00C230D0" w:rsidP="008B550B">
      <w:pPr>
        <w:pStyle w:val="Code"/>
      </w:pPr>
      <w:r>
        <w:t xml:space="preserve">  id_no, </w:t>
      </w:r>
    </w:p>
    <w:p w14:paraId="6EABD834" w14:textId="77777777" w:rsidR="00C230D0" w:rsidRDefault="00C230D0" w:rsidP="008B550B">
      <w:pPr>
        <w:pStyle w:val="Code"/>
      </w:pPr>
      <w:r>
        <w:t xml:space="preserve">  ST_Aggr_Union(ST_GeomFromWKB(shape)) AS geom </w:t>
      </w:r>
    </w:p>
    <w:p w14:paraId="51922F16" w14:textId="77777777" w:rsidR="00C230D0" w:rsidRDefault="00C230D0" w:rsidP="008B550B">
      <w:pPr>
        <w:pStyle w:val="Code"/>
      </w:pPr>
      <w:r>
        <w:t xml:space="preserve">FROM </w:t>
      </w:r>
    </w:p>
    <w:p w14:paraId="702543EB" w14:textId="77777777" w:rsidR="00C230D0" w:rsidRDefault="00C230D0" w:rsidP="008B550B">
      <w:pPr>
        <w:pStyle w:val="Code"/>
      </w:pPr>
      <w:r>
        <w:t xml:space="preserve">  species.species_2014_2 </w:t>
      </w:r>
    </w:p>
    <w:p w14:paraId="60AB81E9" w14:textId="77777777" w:rsidR="00C230D0" w:rsidRDefault="00B748D8" w:rsidP="008B550B">
      <w:pPr>
        <w:pStyle w:val="Code"/>
      </w:pPr>
      <w:r>
        <w:t>WHERE presence IN (1,2) AND origin IN (1,2) AND seasonal IN (1,2,3) AND id_no = 17975 GROUP BY id_no;</w:t>
      </w:r>
    </w:p>
    <w:p w14:paraId="2EA3A515" w14:textId="77777777" w:rsidR="00B1548C" w:rsidRDefault="00194AAB" w:rsidP="000E5536">
      <w:pPr>
        <w:pStyle w:val="Heading8"/>
      </w:pPr>
      <w:r>
        <w:t>As</w:t>
      </w:r>
      <w:r w:rsidR="00B1548C">
        <w:t xml:space="preserve"> a json file</w:t>
      </w:r>
    </w:p>
    <w:p w14:paraId="5700DD83" w14:textId="77777777" w:rsidR="00B1548C" w:rsidRDefault="00B1548C" w:rsidP="008B6883">
      <w:pPr>
        <w:pStyle w:val="BodyText2"/>
      </w:pPr>
      <w:r>
        <w:t xml:space="preserve">You can create geojson straight to a file: </w:t>
      </w:r>
    </w:p>
    <w:p w14:paraId="573EBDFC"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1D0B4CC2" w14:textId="77777777" w:rsidR="00384CBA" w:rsidRDefault="00384CBA" w:rsidP="008B6883">
      <w:pPr>
        <w:pStyle w:val="BodyText2"/>
      </w:pPr>
      <w:r>
        <w:t>Or on 28/06/2016 now we have permanent functions (this writ</w:t>
      </w:r>
      <w:r w:rsidR="001C2085">
        <w:t>es to /home/cottaan/ by default and does not work in Beeline as it puts in lots of extraneous characters in):</w:t>
      </w:r>
    </w:p>
    <w:p w14:paraId="558C6AA5" w14:textId="77777777"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06E41051" w14:textId="77777777" w:rsidR="0053652F" w:rsidRDefault="0053652F" w:rsidP="000E5536">
      <w:pPr>
        <w:pStyle w:val="Heading8"/>
      </w:pPr>
      <w:r>
        <w:t>Export to a Json file</w:t>
      </w:r>
    </w:p>
    <w:p w14:paraId="765294C4" w14:textId="77777777" w:rsidR="00C230D0" w:rsidRDefault="0053652F" w:rsidP="008B6883">
      <w:pPr>
        <w:pStyle w:val="BodyText2"/>
      </w:pPr>
      <w:r>
        <w:t>From Hue</w:t>
      </w:r>
      <w:r w:rsidR="00C775CE">
        <w:t>:</w:t>
      </w:r>
    </w:p>
    <w:p w14:paraId="59221CE3" w14:textId="77777777" w:rsidR="00C775CE" w:rsidRDefault="00C775CE" w:rsidP="000E5536">
      <w:pPr>
        <w:pStyle w:val="ListBullet2"/>
      </w:pPr>
      <w:r>
        <w:t>Open the file in the File Browser in Hue</w:t>
      </w:r>
    </w:p>
    <w:p w14:paraId="0CBB09B5" w14:textId="77777777" w:rsidR="00C775CE" w:rsidRDefault="00C775CE" w:rsidP="000E5536">
      <w:pPr>
        <w:pStyle w:val="ListBullet2"/>
      </w:pPr>
      <w:r>
        <w:t>Click Download</w:t>
      </w:r>
    </w:p>
    <w:p w14:paraId="7E70250A" w14:textId="77777777" w:rsidR="00BC72C6" w:rsidRDefault="00BC72C6" w:rsidP="000E5536">
      <w:pPr>
        <w:pStyle w:val="Heading8"/>
      </w:pPr>
      <w:r>
        <w:t>Export to WKB</w:t>
      </w:r>
    </w:p>
    <w:p w14:paraId="2F49EAFE" w14:textId="77777777" w:rsidR="00BC72C6" w:rsidRDefault="00BC72C6" w:rsidP="008B550B">
      <w:pPr>
        <w:pStyle w:val="Code"/>
      </w:pPr>
    </w:p>
    <w:p w14:paraId="41C8DD94" w14:textId="77777777"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1E93F4C" w14:textId="77777777" w:rsidR="00BC72C6" w:rsidRDefault="00BC72C6" w:rsidP="000E5536">
      <w:pPr>
        <w:pStyle w:val="Heading8"/>
      </w:pPr>
      <w:r>
        <w:t>Export to WKT</w:t>
      </w:r>
    </w:p>
    <w:p w14:paraId="7C2E19DA" w14:textId="77777777"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0FA2B8D5" w14:textId="77777777" w:rsidR="00A80A16" w:rsidRPr="00BC72C6" w:rsidRDefault="00666179" w:rsidP="008B6883">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709987F0" w14:textId="77777777" w:rsidR="0053652F" w:rsidRDefault="0053652F" w:rsidP="000E5536">
      <w:pPr>
        <w:pStyle w:val="Heading8"/>
      </w:pPr>
      <w:r>
        <w:t>Using in ArcGIS</w:t>
      </w:r>
    </w:p>
    <w:p w14:paraId="4D00E3BE" w14:textId="77777777" w:rsidR="00C775CE" w:rsidRDefault="00C775CE" w:rsidP="000E5536">
      <w:pPr>
        <w:pStyle w:val="ListBullet2"/>
      </w:pPr>
      <w:r>
        <w:t>Convert to features in ArcGIS using the JSON to Features tool</w:t>
      </w:r>
    </w:p>
    <w:p w14:paraId="362DDD0C" w14:textId="77777777" w:rsidR="00CE2583" w:rsidRDefault="00CE2583" w:rsidP="000E5536">
      <w:pPr>
        <w:pStyle w:val="ListBullet2"/>
      </w:pPr>
      <w:r>
        <w:t>Define the projection as WGS84</w:t>
      </w:r>
    </w:p>
    <w:p w14:paraId="1885D3DA" w14:textId="77777777" w:rsidR="00B0572A" w:rsidRDefault="00665D25" w:rsidP="008B6883">
      <w:pPr>
        <w:pStyle w:val="BodyText2"/>
      </w:pPr>
      <w:r>
        <w:lastRenderedPageBreak/>
        <w:t>This works fine for 17975 (takes 48s) but takes 2Hours 55 mins for common redpoll.</w:t>
      </w:r>
    </w:p>
    <w:p w14:paraId="611D1867" w14:textId="77777777" w:rsidR="0053652F" w:rsidRDefault="0053652F" w:rsidP="000E5536">
      <w:pPr>
        <w:pStyle w:val="Heading8"/>
      </w:pPr>
      <w:r>
        <w:t>Using in Java</w:t>
      </w:r>
    </w:p>
    <w:p w14:paraId="343E08D3" w14:textId="77777777" w:rsidR="0053652F" w:rsidRDefault="0053652F" w:rsidP="008B6883">
      <w:pPr>
        <w:pStyle w:val="BodyText2"/>
      </w:pPr>
      <w:r>
        <w:t>Json files can be loaded in Java using the com.ESRI.</w:t>
      </w:r>
    </w:p>
    <w:p w14:paraId="4AE56596" w14:textId="77777777" w:rsidR="0053652F" w:rsidRPr="0053652F" w:rsidRDefault="0053652F" w:rsidP="008B550B">
      <w:pPr>
        <w:pStyle w:val="Code"/>
      </w:pPr>
      <w:r w:rsidRPr="0053652F">
        <w:t>OGCGeometry.fromJson(Resources.toString(Resources.getResource("species17975.json"), Charsets.US_ASCII));</w:t>
      </w:r>
    </w:p>
    <w:p w14:paraId="5D770AA6" w14:textId="77777777" w:rsidR="0063601F" w:rsidRDefault="0063601F" w:rsidP="000E5536">
      <w:pPr>
        <w:pStyle w:val="Heading6"/>
      </w:pPr>
      <w:r>
        <w:t>Loading data log</w:t>
      </w:r>
    </w:p>
    <w:p w14:paraId="3AE0765F" w14:textId="77777777" w:rsidR="0063601F" w:rsidRDefault="0063601F" w:rsidP="008B6883">
      <w:pPr>
        <w:pStyle w:val="BodyText2"/>
      </w:pPr>
      <w:r>
        <w:t>Loading the WDPA 09/2011 data:</w:t>
      </w:r>
    </w:p>
    <w:p w14:paraId="5029DBD9" w14:textId="77777777" w:rsidR="0063601F" w:rsidRDefault="0063601F" w:rsidP="000E5536">
      <w:pPr>
        <w:pStyle w:val="ListBullet2"/>
      </w:pPr>
      <w:r>
        <w:t>Features to Json in ArcGIS Desktop</w:t>
      </w:r>
    </w:p>
    <w:p w14:paraId="70E3FCA7" w14:textId="77777777" w:rsidR="0063601F" w:rsidRDefault="0063601F" w:rsidP="000E5536">
      <w:pPr>
        <w:pStyle w:val="ListBullet2"/>
      </w:pPr>
      <w:r>
        <w:t>Winscp transfer to Hadoop-sn/home/dopa/data/wdpa_09_11.json</w:t>
      </w:r>
    </w:p>
    <w:p w14:paraId="7816D4AA" w14:textId="77777777" w:rsidR="00270A0A"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270A0A">
        <w:t>Using Beeswax UI</w:t>
      </w:r>
    </w:p>
    <w:p w14:paraId="1EE97EF0" w14:textId="77777777" w:rsidR="00270A0A" w:rsidRDefault="00270A0A" w:rsidP="008B6883">
      <w:pPr>
        <w:pStyle w:val="BodyText2"/>
      </w:pPr>
      <w:r>
        <w:t>In Hue you cannot use the Metastore manager to create a table from a file because it will not allow you to use custom DerDes so you have to use Hive Query Language in the Beeswax UI.</w:t>
      </w:r>
    </w:p>
    <w:p w14:paraId="7EB7765B" w14:textId="77777777" w:rsidR="00270A0A" w:rsidRDefault="00270A0A" w:rsidP="008B6883">
      <w:pPr>
        <w:pStyle w:val="BodyText2"/>
      </w:pPr>
      <w:r>
        <w:t>Make sure you reference the HDFS file using the /user/admin/data/json/&lt;file&gt; prefix otherwise it wont find the table.</w:t>
      </w:r>
    </w:p>
    <w:p w14:paraId="34C18192" w14:textId="77777777" w:rsidR="0063601F" w:rsidRDefault="00270A0A" w:rsidP="000E5536">
      <w:pPr>
        <w:pStyle w:val="ListBullet2"/>
      </w:pPr>
      <w:r>
        <w:t>Importing data into the spatial tables</w:t>
      </w:r>
      <w:r w:rsidR="0063601F">
        <w:fldChar w:fldCharType="end"/>
      </w:r>
      <w:r w:rsidR="0063601F">
        <w:t>)</w:t>
      </w:r>
    </w:p>
    <w:p w14:paraId="7E949CD2" w14:textId="77777777" w:rsidR="0063601F" w:rsidRDefault="0063601F" w:rsidP="000E5536">
      <w:pPr>
        <w:pStyle w:val="ListBullet2"/>
      </w:pPr>
      <w:r>
        <w:t>Creating a spatial table in Hive</w:t>
      </w:r>
    </w:p>
    <w:p w14:paraId="26511BE0"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0A73652" w14:textId="77777777" w:rsidR="0063601F" w:rsidRDefault="0063601F" w:rsidP="000E5536">
      <w:pPr>
        <w:pStyle w:val="ListBullet2"/>
      </w:pPr>
      <w:r>
        <w:t>Importing the data into the table</w:t>
      </w:r>
    </w:p>
    <w:p w14:paraId="79DBA860"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7AD75ABD" w14:textId="77777777" w:rsidR="0063601F" w:rsidRDefault="0063601F" w:rsidP="000E5536">
      <w:pPr>
        <w:pStyle w:val="Heading6"/>
      </w:pPr>
      <w:r>
        <w:t>Performance, Monitoring and tuning</w:t>
      </w:r>
    </w:p>
    <w:p w14:paraId="32C10C35"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32FE175C" w14:textId="77777777" w:rsidR="0063601F" w:rsidRPr="006F7F47" w:rsidRDefault="0063601F" w:rsidP="008B550B">
      <w:pPr>
        <w:pStyle w:val="Code"/>
      </w:pPr>
      <w:r w:rsidRPr="006F7F47">
        <w:t xml:space="preserve">yarn application </w:t>
      </w:r>
      <w:r>
        <w:t>-</w:t>
      </w:r>
      <w:r w:rsidRPr="006F7F47">
        <w:t>kill &lt;application_id&gt;</w:t>
      </w:r>
    </w:p>
    <w:p w14:paraId="58D2F08C"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2F6319AE"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07DCF47E" w14:textId="77777777" w:rsidR="0063601F" w:rsidRDefault="0063601F" w:rsidP="008B6883">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134" w:history="1">
        <w:r w:rsidRPr="00854955">
          <w:rPr>
            <w:rStyle w:val="Hyperlink"/>
          </w:rPr>
          <w:t>7 tips for improving MapReduce performance</w:t>
        </w:r>
      </w:hyperlink>
      <w:r>
        <w:t>.</w:t>
      </w:r>
    </w:p>
    <w:p w14:paraId="429C35CD" w14:textId="77777777" w:rsidR="0063601F" w:rsidRDefault="0063601F" w:rsidP="000E5536">
      <w:pPr>
        <w:pStyle w:val="Heading7"/>
      </w:pPr>
      <w:r>
        <w:t>Tools</w:t>
      </w:r>
    </w:p>
    <w:p w14:paraId="7DC8E3DE" w14:textId="77777777" w:rsidR="0063601F" w:rsidRPr="008E5216" w:rsidRDefault="000D5C35" w:rsidP="008B6883">
      <w:pPr>
        <w:pStyle w:val="BodyText2"/>
      </w:pPr>
      <w:hyperlink r:id="rId1135" w:history="1">
        <w:r w:rsidR="0063601F" w:rsidRPr="008E5216">
          <w:rPr>
            <w:rStyle w:val="Hyperlink"/>
          </w:rPr>
          <w:t>YourKit</w:t>
        </w:r>
      </w:hyperlink>
      <w:r w:rsidR="0063601F">
        <w:t xml:space="preserve"> is the profiling tool that Lars was using to see how much time each method in the UDF was using. </w:t>
      </w:r>
    </w:p>
    <w:p w14:paraId="1EDAB928" w14:textId="77777777" w:rsidR="0063601F" w:rsidRDefault="0063601F" w:rsidP="000E5536">
      <w:pPr>
        <w:pStyle w:val="Heading7"/>
      </w:pPr>
      <w:r>
        <w:t>Errors and issues</w:t>
      </w:r>
    </w:p>
    <w:p w14:paraId="47FDF099" w14:textId="77777777" w:rsidR="0063601F" w:rsidRDefault="0063601F" w:rsidP="008B6883">
      <w:pPr>
        <w:pStyle w:val="BodyText2"/>
      </w:pPr>
      <w:r>
        <w:t xml:space="preserve">I am getting errors when I try and run a query from the Hue related to Zookeeper. But they run OK in the Hive CLI. E.g. </w:t>
      </w:r>
    </w:p>
    <w:p w14:paraId="7403F8D8" w14:textId="77777777" w:rsidR="0063601F" w:rsidRDefault="0063601F" w:rsidP="008B550B">
      <w:pPr>
        <w:pStyle w:val="Unix"/>
      </w:pPr>
      <w:r w:rsidRPr="001207C8">
        <w:t>SELECT s.id_no, w.wdpa_id FROM tmp.wdpa_index w JOIN tmp.species_index s ON (s.cell = w.cell) WHERE wdpa_id = 785;</w:t>
      </w:r>
    </w:p>
    <w:p w14:paraId="576E5973" w14:textId="77777777" w:rsidR="0063601F" w:rsidRPr="00F4049B" w:rsidRDefault="0063601F" w:rsidP="008B6883">
      <w:pPr>
        <w:pStyle w:val="BodyText2"/>
      </w:pPr>
      <w:r>
        <w:t>I cant browse tables in Hue!</w:t>
      </w:r>
    </w:p>
    <w:p w14:paraId="3F6A68AB" w14:textId="77777777" w:rsidR="0063601F" w:rsidRDefault="0063601F" w:rsidP="000E5536">
      <w:pPr>
        <w:pStyle w:val="Heading8"/>
      </w:pPr>
      <w:r>
        <w:t>Java Heap Space</w:t>
      </w:r>
    </w:p>
    <w:p w14:paraId="703E446E"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1FD427C6" w14:textId="77777777" w:rsidR="0063601F" w:rsidRDefault="0063601F" w:rsidP="008B550B">
      <w:pPr>
        <w:pStyle w:val="Unix"/>
      </w:pPr>
      <w:r w:rsidRPr="0094718C">
        <w:t>SET mapreduce.map.memory.mb=2048;</w:t>
      </w:r>
    </w:p>
    <w:p w14:paraId="29069B7E" w14:textId="77777777" w:rsidR="0063601F" w:rsidRDefault="0063601F" w:rsidP="008B550B">
      <w:pPr>
        <w:pStyle w:val="Unix"/>
      </w:pPr>
      <w:r w:rsidRPr="002D504C">
        <w:t>SET mapreduce.map.java.opts=-Djava.net.preferIPv4Stack=true -Xmx1700m;</w:t>
      </w:r>
    </w:p>
    <w:p w14:paraId="7D87EBF7" w14:textId="77777777" w:rsidR="0063601F" w:rsidRDefault="0063601F" w:rsidP="008B6883">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2744F99"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231E9DF0" w14:textId="77777777" w:rsidR="00FB08E5" w:rsidRDefault="00FB08E5" w:rsidP="000E5536">
      <w:pPr>
        <w:pStyle w:val="Heading8"/>
      </w:pPr>
      <w:r>
        <w:t>Tables not deleting</w:t>
      </w:r>
    </w:p>
    <w:p w14:paraId="689DD59B" w14:textId="77777777"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0A1877D9" w14:textId="77777777" w:rsidR="00C622CE" w:rsidRDefault="00C622CE" w:rsidP="000E5536">
      <w:pPr>
        <w:pStyle w:val="Heading7"/>
      </w:pPr>
      <w:r>
        <w:t>Logging</w:t>
      </w:r>
    </w:p>
    <w:p w14:paraId="67BA7FD2" w14:textId="77777777" w:rsidR="00C622CE" w:rsidRPr="00C622CE" w:rsidRDefault="00C622CE" w:rsidP="008B6883">
      <w:pPr>
        <w:pStyle w:val="BodyText2"/>
      </w:pPr>
      <w:r>
        <w:t>By default Hive logs are written to /tmp/cottaan/hive.log.</w:t>
      </w:r>
      <w:r w:rsidR="00380BCB">
        <w:t xml:space="preserve"> More on Hive logging </w:t>
      </w:r>
      <w:hyperlink r:id="rId1136" w:history="1">
        <w:r w:rsidR="00380BCB" w:rsidRPr="00380BCB">
          <w:rPr>
            <w:rStyle w:val="Hyperlink"/>
          </w:rPr>
          <w:t>here</w:t>
        </w:r>
      </w:hyperlink>
      <w:r w:rsidR="00380BCB">
        <w:t>.</w:t>
      </w:r>
    </w:p>
    <w:p w14:paraId="78C679C5" w14:textId="77777777" w:rsidR="0063601F" w:rsidRDefault="0063601F" w:rsidP="000E5536">
      <w:pPr>
        <w:pStyle w:val="Heading5"/>
      </w:pPr>
      <w:r>
        <w:t>Hue</w:t>
      </w:r>
    </w:p>
    <w:p w14:paraId="713A7CA4" w14:textId="77777777" w:rsidR="0063601F" w:rsidRDefault="0063601F" w:rsidP="008B6883">
      <w:pPr>
        <w:pStyle w:val="BodyText2"/>
      </w:pPr>
      <w:r>
        <w:t xml:space="preserve">Monica installed it on 11/2/2014! Here is the UI </w:t>
      </w:r>
      <w:hyperlink r:id="rId1137" w:history="1">
        <w:r w:rsidRPr="00FB3083">
          <w:rPr>
            <w:rStyle w:val="Hyperlink"/>
          </w:rPr>
          <w:t>http://hadoop-h05:8888/about/</w:t>
        </w:r>
      </w:hyperlink>
      <w:r>
        <w:t xml:space="preserve"> now </w:t>
      </w:r>
      <w:hyperlink r:id="rId1138" w:history="1">
        <w:r w:rsidRPr="00DB27B0">
          <w:rPr>
            <w:rStyle w:val="Hyperlink"/>
          </w:rPr>
          <w:t>http://hadoop-m2:8888/</w:t>
        </w:r>
      </w:hyperlink>
      <w:r w:rsidR="00DD4E76">
        <w:t xml:space="preserve"> now </w:t>
      </w:r>
      <w:hyperlink r:id="rId1139"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6BCC8601" w14:textId="77777777" w:rsidR="0063601F" w:rsidRDefault="0063601F" w:rsidP="000E5536">
      <w:pPr>
        <w:pStyle w:val="ListNumber2"/>
        <w:numPr>
          <w:ilvl w:val="0"/>
          <w:numId w:val="21"/>
        </w:numPr>
      </w:pPr>
      <w:r>
        <w:t xml:space="preserve">Start the XMing server on the Windows machine </w:t>
      </w:r>
    </w:p>
    <w:p w14:paraId="203DB9E5"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B113E76" w14:textId="77777777" w:rsidR="0063601F" w:rsidRDefault="0063601F" w:rsidP="000E5536">
      <w:pPr>
        <w:pStyle w:val="ListNumber2"/>
        <w:numPr>
          <w:ilvl w:val="0"/>
          <w:numId w:val="21"/>
        </w:numPr>
      </w:pPr>
      <w:r>
        <w:t>At the command prompt in the ssh connection type firefox and Firefox will run on the Hadoop-sn machine</w:t>
      </w:r>
    </w:p>
    <w:p w14:paraId="5F961E84" w14:textId="77777777" w:rsidR="0063601F" w:rsidRDefault="0063601F" w:rsidP="000E5536">
      <w:pPr>
        <w:pStyle w:val="ListNumber2"/>
        <w:numPr>
          <w:ilvl w:val="0"/>
          <w:numId w:val="21"/>
        </w:numPr>
      </w:pPr>
      <w:r>
        <w:t xml:space="preserve">Login to the Hue UI at </w:t>
      </w:r>
      <w:hyperlink r:id="rId1140" w:history="1">
        <w:r>
          <w:rPr>
            <w:rStyle w:val="Hyperlink"/>
          </w:rPr>
          <w:t>http://hadoop-h05:8888/</w:t>
        </w:r>
      </w:hyperlink>
      <w:r>
        <w:t xml:space="preserve">  now </w:t>
      </w:r>
      <w:hyperlink r:id="rId1141" w:history="1">
        <w:r w:rsidRPr="00DB27B0">
          <w:rPr>
            <w:rStyle w:val="Hyperlink"/>
          </w:rPr>
          <w:t>http://hadoop-m2:8888/</w:t>
        </w:r>
      </w:hyperlink>
      <w:r>
        <w:t xml:space="preserve"> </w:t>
      </w:r>
    </w:p>
    <w:p w14:paraId="1D1D8C4A" w14:textId="77777777" w:rsidR="0063601F" w:rsidRDefault="0063601F" w:rsidP="000E5536">
      <w:pPr>
        <w:pStyle w:val="ListNumber2"/>
        <w:numPr>
          <w:ilvl w:val="0"/>
          <w:numId w:val="21"/>
        </w:numPr>
      </w:pPr>
      <w:r>
        <w:t xml:space="preserve">User/password: </w:t>
      </w:r>
      <w:r w:rsidR="00FA7163">
        <w:t>cottaan/usual or hive/hive</w:t>
      </w:r>
      <w:r>
        <w:t xml:space="preserve"> </w:t>
      </w:r>
    </w:p>
    <w:p w14:paraId="119BC0A9" w14:textId="77777777" w:rsidR="0063601F" w:rsidRDefault="0063601F" w:rsidP="008B6883">
      <w:pPr>
        <w:pStyle w:val="BodyText2"/>
      </w:pPr>
      <w:r>
        <w:t xml:space="preserve">You can access it directly in Firefox by following the instructions here: </w:t>
      </w:r>
      <w:r>
        <w:fldChar w:fldCharType="begin"/>
      </w:r>
      <w:r>
        <w:instrText xml:space="preserve"> REF _Ref398800010 \h </w:instrText>
      </w:r>
      <w:r>
        <w:fldChar w:fldCharType="separate"/>
      </w:r>
      <w:r w:rsidR="00270A0A">
        <w:t>SOCK proxy</w:t>
      </w:r>
      <w:r>
        <w:fldChar w:fldCharType="end"/>
      </w:r>
      <w:r>
        <w:t>.</w:t>
      </w:r>
      <w:r w:rsidR="00487DDA">
        <w:t xml:space="preserve"> This will allow you to simply click on the links from </w:t>
      </w:r>
      <w:hyperlink r:id="rId1142" w:history="1">
        <w:r w:rsidR="00487DDA" w:rsidRPr="0065259E">
          <w:rPr>
            <w:rStyle w:val="Hyperlink"/>
          </w:rPr>
          <w:t>Cloudera Manager</w:t>
        </w:r>
      </w:hyperlink>
      <w:r w:rsidR="00DD4E76">
        <w:t xml:space="preserve"> to the UIs or go there directly in Firefox.</w:t>
      </w:r>
    </w:p>
    <w:p w14:paraId="1F3ADBB4" w14:textId="77777777" w:rsidR="00FB08E5" w:rsidRPr="00BD1DD8" w:rsidRDefault="00FB08E5" w:rsidP="008B6883">
      <w:pPr>
        <w:pStyle w:val="BodyText2"/>
      </w:pPr>
      <w:r>
        <w:t>With no security enabled on HDFS you can log into Hue as an hdfs superuser by entering user:hdfs and password: hdfs.</w:t>
      </w:r>
    </w:p>
    <w:p w14:paraId="300B46BB" w14:textId="77777777" w:rsidR="0063601F" w:rsidRDefault="0063601F" w:rsidP="000E5536">
      <w:pPr>
        <w:pStyle w:val="Heading6"/>
      </w:pPr>
      <w:r>
        <w:t>Configuration</w:t>
      </w:r>
    </w:p>
    <w:p w14:paraId="3BA55292" w14:textId="77777777" w:rsidR="0063601F" w:rsidRDefault="0063601F" w:rsidP="008B6883">
      <w:pPr>
        <w:pStyle w:val="BodyText2"/>
      </w:pPr>
      <w:r>
        <w:t xml:space="preserve">There were some dns issues with the UI but Monica sorted them out to start with. Running through the Quick Start Wizard. </w:t>
      </w:r>
    </w:p>
    <w:p w14:paraId="505D6E53" w14:textId="77777777" w:rsidR="0063601F" w:rsidRDefault="0063601F" w:rsidP="008B6883">
      <w:pPr>
        <w:pStyle w:val="BodyText2"/>
      </w:pPr>
      <w:r>
        <w:t>Trying to connect on 10/4/2014 and the Hue GUI is not opening. Maybe the Hue Service has stopped.</w:t>
      </w:r>
    </w:p>
    <w:p w14:paraId="2B5E4457" w14:textId="77777777" w:rsidR="009E3EF4" w:rsidRDefault="009E3EF4" w:rsidP="008B6883">
      <w:pPr>
        <w:pStyle w:val="BodyText2"/>
      </w:pPr>
      <w:r>
        <w:t>On 21/6/2016 the version of Hue is 3.9 (installed from CDH</w:t>
      </w:r>
      <w:r w:rsidR="008A54FA">
        <w:t xml:space="preserve"> 5.7) – </w:t>
      </w:r>
      <w:hyperlink r:id="rId1143" w:history="1">
        <w:r w:rsidR="008A54FA" w:rsidRPr="008A54FA">
          <w:rPr>
            <w:rStyle w:val="Hyperlink"/>
          </w:rPr>
          <w:t>this</w:t>
        </w:r>
      </w:hyperlink>
      <w:r w:rsidR="008A54FA">
        <w:t xml:space="preserve"> is whats included.</w:t>
      </w:r>
    </w:p>
    <w:p w14:paraId="5A707D71" w14:textId="77777777" w:rsidR="007240A0" w:rsidRDefault="007240A0" w:rsidP="000E5536">
      <w:pPr>
        <w:pStyle w:val="Heading6"/>
      </w:pPr>
      <w:r>
        <w:t>Errors</w:t>
      </w:r>
    </w:p>
    <w:p w14:paraId="28894EF7" w14:textId="77777777" w:rsidR="007240A0" w:rsidRDefault="007240A0" w:rsidP="008B6883">
      <w:pPr>
        <w:pStyle w:val="HiveError"/>
      </w:pPr>
      <w:r>
        <w:t>Error while compiling statement FAILED: NullPointerException null</w:t>
      </w:r>
    </w:p>
    <w:p w14:paraId="36A71753" w14:textId="77777777" w:rsidR="007240A0" w:rsidRDefault="007240A0" w:rsidP="008B6883">
      <w:pPr>
        <w:pStyle w:val="BodyText2"/>
      </w:pPr>
      <w:r>
        <w:t>This is because you haven’t added a UDF that is present in the query to the settings.</w:t>
      </w:r>
    </w:p>
    <w:p w14:paraId="43368A78" w14:textId="77777777" w:rsidR="00DE1C96" w:rsidRDefault="00DE1C96" w:rsidP="008B6883">
      <w:pPr>
        <w:pStyle w:val="HiveError"/>
      </w:pPr>
      <w:r>
        <w:t>Error while compiling statement FAILED: Execution Error, return code 1 from org.apache.hadoop.hive.ql.exec.FunctionTask</w:t>
      </w:r>
    </w:p>
    <w:p w14:paraId="1E6AE3BB" w14:textId="7777777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05AF3103" w14:textId="77777777" w:rsidR="00AD4538" w:rsidRDefault="00AD4538" w:rsidP="008B6883">
      <w:pPr>
        <w:pStyle w:val="HiveError"/>
      </w:pPr>
      <w:r w:rsidRPr="00AD4538">
        <w:t>Error while processing statement: FAILED: Execution Error, return code -101 from org.apache.hadoop.hive.ql.exec.FunctionTask. com/esri/core/geometry/Geometry</w:t>
      </w:r>
    </w:p>
    <w:p w14:paraId="2CF7FCC9" w14:textId="77777777"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270A0A">
        <w:t>Using Beeswax UI</w:t>
      </w:r>
      <w:r>
        <w:fldChar w:fldCharType="end"/>
      </w:r>
      <w:r>
        <w:t>).</w:t>
      </w:r>
    </w:p>
    <w:p w14:paraId="40A96371" w14:textId="77777777" w:rsidR="0063601F" w:rsidRDefault="0063601F" w:rsidP="000E5536">
      <w:pPr>
        <w:pStyle w:val="Heading6"/>
      </w:pPr>
      <w:r>
        <w:t>Quick start wizard</w:t>
      </w:r>
    </w:p>
    <w:p w14:paraId="3D58B746"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0F7BCE60" w14:textId="77777777" w:rsidR="0063601F" w:rsidRDefault="0063601F" w:rsidP="008B550B">
      <w:pPr>
        <w:pStyle w:val="Code"/>
      </w:pPr>
      <w:r>
        <w:lastRenderedPageBreak/>
        <w:t>hadoop.hdfs_clusters.default.webhdfs_url</w:t>
      </w:r>
      <w:r>
        <w:tab/>
        <w:t xml:space="preserve"> </w:t>
      </w:r>
      <w:r>
        <w:tab/>
        <w:t>Current value: http://hadoop-h05:50070/webhdfs/v1</w:t>
      </w:r>
    </w:p>
    <w:p w14:paraId="1BA8F977" w14:textId="77777777" w:rsidR="0063601F" w:rsidRDefault="0063601F" w:rsidP="008B550B">
      <w:pPr>
        <w:pStyle w:val="Code"/>
      </w:pPr>
      <w:r>
        <w:t>Failed to create temporary file "/tmp/hue_config_validation.4993922712388908755"</w:t>
      </w:r>
    </w:p>
    <w:p w14:paraId="3C7713BC" w14:textId="77777777" w:rsidR="0063601F" w:rsidRDefault="0063601F" w:rsidP="008B550B">
      <w:pPr>
        <w:pStyle w:val="Code"/>
      </w:pPr>
    </w:p>
    <w:p w14:paraId="3F3CF468" w14:textId="77777777" w:rsidR="0063601F" w:rsidRDefault="0063601F" w:rsidP="008B550B">
      <w:pPr>
        <w:pStyle w:val="Code"/>
      </w:pPr>
      <w:r>
        <w:t>desktop.ldap.ldap_url</w:t>
      </w:r>
      <w:r>
        <w:tab/>
        <w:t xml:space="preserve"> </w:t>
      </w:r>
      <w:r>
        <w:tab/>
      </w:r>
      <w:r>
        <w:tab/>
        <w:t>Current value: None</w:t>
      </w:r>
    </w:p>
    <w:p w14:paraId="2078FCD8" w14:textId="77777777" w:rsidR="0063601F" w:rsidRDefault="0063601F" w:rsidP="008B550B">
      <w:pPr>
        <w:pStyle w:val="Code"/>
      </w:pPr>
      <w:r>
        <w:t>LDAP is only partially configured. An LDAP URL must be provided.</w:t>
      </w:r>
    </w:p>
    <w:p w14:paraId="5C88B3BF" w14:textId="77777777" w:rsidR="0063601F" w:rsidRDefault="0063601F" w:rsidP="008B550B">
      <w:pPr>
        <w:pStyle w:val="Code"/>
      </w:pPr>
    </w:p>
    <w:p w14:paraId="036498F5" w14:textId="77777777" w:rsidR="0063601F" w:rsidRDefault="0063601F" w:rsidP="008B550B">
      <w:pPr>
        <w:pStyle w:val="Code"/>
      </w:pPr>
      <w:r>
        <w:t>Cloudera Impala (TM) Query UI</w:t>
      </w:r>
      <w:r>
        <w:tab/>
        <w:t xml:space="preserve"> </w:t>
      </w:r>
      <w:r>
        <w:tab/>
        <w:t>No available Impalad to send queries to.</w:t>
      </w:r>
    </w:p>
    <w:p w14:paraId="454C9811"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26728C55" w14:textId="77777777" w:rsidR="0063601F" w:rsidRDefault="0063601F" w:rsidP="000E5536">
      <w:pPr>
        <w:pStyle w:val="Heading6"/>
      </w:pPr>
      <w:r>
        <w:t>Using</w:t>
      </w:r>
    </w:p>
    <w:p w14:paraId="137E6FA6" w14:textId="77777777" w:rsidR="0063601F" w:rsidRDefault="0063601F" w:rsidP="000E5536">
      <w:pPr>
        <w:pStyle w:val="Heading7"/>
      </w:pPr>
      <w:r>
        <w:t>Creating tables</w:t>
      </w:r>
    </w:p>
    <w:p w14:paraId="748DF3D1" w14:textId="77777777" w:rsidR="0063601F" w:rsidRDefault="0063601F" w:rsidP="000E5536">
      <w:pPr>
        <w:pStyle w:val="ListNumber2"/>
        <w:numPr>
          <w:ilvl w:val="0"/>
          <w:numId w:val="22"/>
        </w:numPr>
      </w:pPr>
      <w:r>
        <w:t>Upload files into HDFS using the File Browser – this can be a zipped file (e.g. *.gz)</w:t>
      </w:r>
    </w:p>
    <w:p w14:paraId="04CF81D4" w14:textId="77777777" w:rsidR="0063601F" w:rsidRDefault="0063601F" w:rsidP="000E5536">
      <w:pPr>
        <w:pStyle w:val="ListNumber2"/>
        <w:numPr>
          <w:ilvl w:val="0"/>
          <w:numId w:val="22"/>
        </w:numPr>
      </w:pPr>
      <w:r>
        <w:t>Use the Metastore Manager to create tables from them</w:t>
      </w:r>
    </w:p>
    <w:p w14:paraId="27B460E2" w14:textId="77777777" w:rsidR="0063601F" w:rsidRDefault="0063601F" w:rsidP="000E5536">
      <w:pPr>
        <w:pStyle w:val="ListNumber2"/>
        <w:numPr>
          <w:ilvl w:val="0"/>
          <w:numId w:val="22"/>
        </w:numPr>
      </w:pPr>
      <w:r>
        <w:t xml:space="preserve">The first step allows you to enter the table name and select the file. </w:t>
      </w:r>
    </w:p>
    <w:p w14:paraId="4DF580CA"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E5A922F" w14:textId="77777777" w:rsidR="0063601F" w:rsidRDefault="0063601F" w:rsidP="000E5536">
      <w:pPr>
        <w:pStyle w:val="ListNumber2"/>
        <w:numPr>
          <w:ilvl w:val="0"/>
          <w:numId w:val="22"/>
        </w:numPr>
      </w:pPr>
      <w:r>
        <w:t>The third step allows you to specify the column names</w:t>
      </w:r>
    </w:p>
    <w:p w14:paraId="53A6F5E1"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4733ACA7" w14:textId="77777777" w:rsidR="0063601F" w:rsidRDefault="0063601F" w:rsidP="000E5536">
      <w:pPr>
        <w:pStyle w:val="Heading7"/>
      </w:pPr>
      <w:bookmarkStart w:id="183" w:name="_Ref384803343"/>
      <w:r>
        <w:t>Importing files</w:t>
      </w:r>
      <w:bookmarkEnd w:id="183"/>
    </w:p>
    <w:p w14:paraId="24735C6F" w14:textId="77777777" w:rsidR="0063601F" w:rsidRDefault="0063601F" w:rsidP="008B6883">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78ADD906" w14:textId="77777777" w:rsidR="0063601F" w:rsidRDefault="0063601F" w:rsidP="008B550B">
      <w:pPr>
        <w:pStyle w:val="Code"/>
      </w:pPr>
      <w:r>
        <w:t>hive&gt; dfs -rm -r -skipTrash ../hive/warehouse/species;</w:t>
      </w:r>
    </w:p>
    <w:p w14:paraId="406BBF0E" w14:textId="77777777" w:rsidR="0063601F" w:rsidRDefault="0063601F" w:rsidP="008B550B">
      <w:pPr>
        <w:pStyle w:val="Code"/>
      </w:pPr>
      <w:r>
        <w:t>rm: Permission denied by sticky bit setting: user=dopa, inode="/user/hive/warehouse/species":admin:hive:drwxr-xr-x</w:t>
      </w:r>
    </w:p>
    <w:p w14:paraId="008D49F1" w14:textId="77777777" w:rsidR="0063601F" w:rsidRDefault="0063601F" w:rsidP="008B6883">
      <w:pPr>
        <w:pStyle w:val="BodyText2"/>
      </w:pPr>
      <w:r>
        <w:t xml:space="preserve">But there are issues with permissions – need to load species files in as the dopa user and not the hue admin user. </w:t>
      </w:r>
    </w:p>
    <w:p w14:paraId="475A4B76" w14:textId="77777777" w:rsidR="0063601F" w:rsidRDefault="0063601F" w:rsidP="008B6883">
      <w:pPr>
        <w:pStyle w:val="BodyText2"/>
      </w:pPr>
      <w:r>
        <w:t>Anyway, if you are using the Hue make sure that none of the files that you are importing already exist in the hdfs file system. Better to use the hdfs – it moves files into hdfs virtually instantly, e.g.:</w:t>
      </w:r>
    </w:p>
    <w:p w14:paraId="6E0DCE73"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22B5FC41" w14:textId="77777777" w:rsidR="0063601F" w:rsidRDefault="0063601F" w:rsidP="000E5536">
      <w:pPr>
        <w:pStyle w:val="Heading7"/>
      </w:pPr>
      <w:r>
        <w:t>Viewing log files</w:t>
      </w:r>
    </w:p>
    <w:p w14:paraId="3A9B016F" w14:textId="77777777" w:rsidR="0063601F" w:rsidRPr="003E35A5" w:rsidRDefault="0063601F" w:rsidP="008B6883">
      <w:pPr>
        <w:pStyle w:val="BodyText2"/>
      </w:pPr>
      <w:r>
        <w:t>You can view the Hue log files by going to Cloudera Manager | Clicking on the Hue Server Status Summary and then on the log file</w:t>
      </w:r>
    </w:p>
    <w:p w14:paraId="6792E586" w14:textId="77777777" w:rsidR="0063601F" w:rsidRDefault="0063601F" w:rsidP="000E5536">
      <w:pPr>
        <w:pStyle w:val="Heading7"/>
      </w:pPr>
      <w:r>
        <w:t>Adding in the ESRI Spatial SDK libraries</w:t>
      </w:r>
    </w:p>
    <w:p w14:paraId="097C3C98"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7E2D50CE" w14:textId="77777777" w:rsidR="0063601F" w:rsidRDefault="0063601F" w:rsidP="000E5536">
      <w:pPr>
        <w:pStyle w:val="Heading7"/>
      </w:pPr>
      <w:r>
        <w:t>Adding in the UDFs</w:t>
      </w:r>
    </w:p>
    <w:p w14:paraId="2B81FAE1" w14:textId="77777777" w:rsidR="0063601F" w:rsidRPr="00AA7EB7" w:rsidRDefault="0063601F" w:rsidP="008B6883">
      <w:pPr>
        <w:pStyle w:val="BodyText2"/>
      </w:pPr>
      <w:r>
        <w:t xml:space="preserve">If you run the Hive initialisation sql it doesn’t seem to create the UDFs unlike in the Hive CLI. </w:t>
      </w:r>
    </w:p>
    <w:p w14:paraId="34824FF2" w14:textId="77777777" w:rsidR="0063601F" w:rsidRDefault="0063601F" w:rsidP="000E5536">
      <w:pPr>
        <w:pStyle w:val="Heading7"/>
      </w:pPr>
      <w:r>
        <w:t>Viewing and sampling data and tables</w:t>
      </w:r>
    </w:p>
    <w:p w14:paraId="0641D853"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2714A0BA" w14:textId="77777777" w:rsidR="0063601F" w:rsidRDefault="0063601F" w:rsidP="000E5536">
      <w:pPr>
        <w:pStyle w:val="Heading7"/>
      </w:pPr>
      <w:r>
        <w:t>Exporting data</w:t>
      </w:r>
    </w:p>
    <w:p w14:paraId="5D66B85D" w14:textId="77777777" w:rsidR="0063601F" w:rsidRDefault="0063601F" w:rsidP="008B6883">
      <w:pPr>
        <w:pStyle w:val="BodyText2"/>
      </w:pPr>
      <w:r>
        <w:lastRenderedPageBreak/>
        <w:t>Run a query in Hue and at the end click Download the Results in CSV format.</w:t>
      </w:r>
    </w:p>
    <w:p w14:paraId="48BBBBD9" w14:textId="77777777"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270A0A">
        <w:t>Creating tables</w:t>
      </w:r>
      <w:r>
        <w:fldChar w:fldCharType="end"/>
      </w:r>
      <w:r>
        <w:t>)</w:t>
      </w:r>
    </w:p>
    <w:p w14:paraId="65225B88" w14:textId="77777777" w:rsidR="0063601F" w:rsidRDefault="0063601F" w:rsidP="000E5536">
      <w:pPr>
        <w:pStyle w:val="Heading5"/>
      </w:pPr>
      <w:r>
        <w:t>Impala</w:t>
      </w:r>
    </w:p>
    <w:p w14:paraId="721E593A" w14:textId="77777777" w:rsidR="0063601F" w:rsidRDefault="0063601F" w:rsidP="008B6883">
      <w:pPr>
        <w:pStyle w:val="BodyText2"/>
      </w:pPr>
      <w:r>
        <w:t xml:space="preserve">Impala doesn’t use Map/Reduce – needs CDH 4.1 or later. Is on </w:t>
      </w:r>
      <w:hyperlink r:id="rId1144" w:history="1">
        <w:r>
          <w:rPr>
            <w:rStyle w:val="Hyperlink"/>
          </w:rPr>
          <w:t>github</w:t>
        </w:r>
      </w:hyperlink>
      <w:r>
        <w:t xml:space="preserve">. </w:t>
      </w:r>
    </w:p>
    <w:p w14:paraId="11520AB2" w14:textId="77777777" w:rsidR="0063601F" w:rsidRDefault="000D5C35" w:rsidP="008B6883">
      <w:pPr>
        <w:pStyle w:val="BodyText2"/>
      </w:pPr>
      <w:hyperlink r:id="rId1145" w:history="1">
        <w:r w:rsidR="0063601F">
          <w:rPr>
            <w:rStyle w:val="Hyperlink"/>
          </w:rPr>
          <w:t>Impala: Real-time Queries in Hadoop</w:t>
        </w:r>
      </w:hyperlink>
      <w:r w:rsidR="0063601F">
        <w:t>:</w:t>
      </w:r>
    </w:p>
    <w:p w14:paraId="137115A0"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74574F1F" w14:textId="77777777" w:rsidR="0063601F" w:rsidRDefault="0063601F" w:rsidP="000E5536">
      <w:pPr>
        <w:pStyle w:val="BodyText"/>
      </w:pPr>
      <w:r>
        <w:t>27:17</w:t>
      </w:r>
      <w:r>
        <w:tab/>
        <w:t xml:space="preserve">Architectures for running real-time queries on big data – MapReduce, RemoteQuery and SideStorage </w:t>
      </w:r>
    </w:p>
    <w:p w14:paraId="54835AB6" w14:textId="77777777" w:rsidR="0063601F" w:rsidRDefault="0063601F" w:rsidP="000E5536">
      <w:pPr>
        <w:pStyle w:val="BodyText"/>
      </w:pPr>
      <w:r>
        <w:t>39:10</w:t>
      </w:r>
      <w:r>
        <w:tab/>
        <w:t>With Impala I can directly query ad hoc against a big data dataset</w:t>
      </w:r>
    </w:p>
    <w:p w14:paraId="4E3BDB19" w14:textId="77777777" w:rsidR="0063601F" w:rsidRDefault="0063601F" w:rsidP="000E5536">
      <w:pPr>
        <w:pStyle w:val="BodyText"/>
      </w:pPr>
      <w:r>
        <w:t>47:35</w:t>
      </w:r>
      <w:r>
        <w:tab/>
        <w:t>Millisecond reponse from a serving system like HBase</w:t>
      </w:r>
    </w:p>
    <w:p w14:paraId="695125E5" w14:textId="77777777" w:rsidR="0063601F" w:rsidRDefault="0063601F" w:rsidP="000E5536">
      <w:pPr>
        <w:pStyle w:val="BodyText"/>
      </w:pPr>
      <w:r>
        <w:t>52:02</w:t>
      </w:r>
      <w:r>
        <w:tab/>
        <w:t>Need to use create table in hive to be able to use Impala to create the metastore</w:t>
      </w:r>
    </w:p>
    <w:p w14:paraId="6927BDE5" w14:textId="77777777" w:rsidR="0063601F" w:rsidRDefault="0063601F" w:rsidP="000E5536">
      <w:pPr>
        <w:pStyle w:val="BodyText"/>
      </w:pPr>
      <w:r>
        <w:t>56:37</w:t>
      </w:r>
      <w:r>
        <w:tab/>
        <w:t>Downloadable VM to get you up and running</w:t>
      </w:r>
    </w:p>
    <w:p w14:paraId="34ACF620" w14:textId="77777777" w:rsidR="0063601F" w:rsidRDefault="0063601F" w:rsidP="000E5536">
      <w:pPr>
        <w:pStyle w:val="BodyText"/>
      </w:pPr>
    </w:p>
    <w:p w14:paraId="6A6AEDBC" w14:textId="77777777" w:rsidR="0063601F" w:rsidRDefault="000D5C35" w:rsidP="000E5536">
      <w:pPr>
        <w:pStyle w:val="BodyText"/>
      </w:pPr>
      <w:hyperlink r:id="rId1146" w:history="1">
        <w:r w:rsidR="0063601F" w:rsidRPr="000E25B0">
          <w:rPr>
            <w:rStyle w:val="Hyperlink"/>
          </w:rPr>
          <w:t>An Introduction to Impala</w:t>
        </w:r>
      </w:hyperlink>
      <w:r w:rsidR="0063601F">
        <w:t xml:space="preserve"> (Cloudera training)</w:t>
      </w:r>
    </w:p>
    <w:p w14:paraId="232F2369" w14:textId="77777777" w:rsidR="0063601F" w:rsidRDefault="0063601F" w:rsidP="000E5536">
      <w:pPr>
        <w:pStyle w:val="BodyText"/>
      </w:pPr>
      <w:r>
        <w:t xml:space="preserve">Impala Features </w:t>
      </w:r>
      <w:r>
        <w:tab/>
      </w:r>
    </w:p>
    <w:p w14:paraId="626E2C03" w14:textId="77777777" w:rsidR="0063601F" w:rsidRDefault="0063601F" w:rsidP="000E5536">
      <w:pPr>
        <w:pStyle w:val="BodyText"/>
      </w:pPr>
      <w:r>
        <w:t>There is a Hive ODBC driver to query your dataset</w:t>
      </w:r>
    </w:p>
    <w:p w14:paraId="379B6A1F" w14:textId="77777777" w:rsidR="0063601F" w:rsidRDefault="0063601F" w:rsidP="000E5536">
      <w:pPr>
        <w:pStyle w:val="BodyText"/>
      </w:pPr>
      <w:r>
        <w:tab/>
      </w:r>
      <w:r>
        <w:tab/>
        <w:t>Use Beeswax for ad-hoc queries as part of the Hue graphical front end for Hadoop clusters</w:t>
      </w:r>
    </w:p>
    <w:p w14:paraId="60430AD7" w14:textId="77777777" w:rsidR="0063601F" w:rsidRDefault="0063601F" w:rsidP="000E5536">
      <w:pPr>
        <w:pStyle w:val="BodyText"/>
      </w:pPr>
      <w:r>
        <w:t>Impala Installation and Architecture</w:t>
      </w:r>
    </w:p>
    <w:p w14:paraId="0703C34F" w14:textId="77777777" w:rsidR="0063601F" w:rsidRDefault="0063601F" w:rsidP="000E5536">
      <w:pPr>
        <w:pStyle w:val="BodyText"/>
      </w:pPr>
      <w:r>
        <w:tab/>
      </w:r>
      <w:r>
        <w:tab/>
        <w:t>Available from CDH4.1.0 and above</w:t>
      </w:r>
    </w:p>
    <w:p w14:paraId="36686213" w14:textId="77777777" w:rsidR="0063601F" w:rsidRDefault="0063601F" w:rsidP="000E5536">
      <w:pPr>
        <w:pStyle w:val="BodyText"/>
      </w:pPr>
      <w:r>
        <w:t>Hive must be installed first as it uses the Hive metastore</w:t>
      </w:r>
    </w:p>
    <w:p w14:paraId="5D874B77" w14:textId="77777777" w:rsidR="0063601F" w:rsidRDefault="0063601F" w:rsidP="000E5536">
      <w:pPr>
        <w:pStyle w:val="BodyText"/>
      </w:pPr>
      <w:r>
        <w:tab/>
      </w:r>
      <w:r>
        <w:tab/>
        <w:t>Recommend installing with Cloudera Manager</w:t>
      </w:r>
    </w:p>
    <w:p w14:paraId="2A6708E5" w14:textId="77777777" w:rsidR="0063601F" w:rsidRDefault="0063601F" w:rsidP="000E5536">
      <w:pPr>
        <w:pStyle w:val="BodyText"/>
      </w:pPr>
      <w:r>
        <w:tab/>
      </w:r>
      <w:r>
        <w:tab/>
        <w:t>When doing joins, both tables are stored in memory</w:t>
      </w:r>
    </w:p>
    <w:p w14:paraId="4DCD0BE9" w14:textId="77777777" w:rsidR="0063601F" w:rsidRDefault="0063601F" w:rsidP="000E5536">
      <w:pPr>
        <w:pStyle w:val="BodyText"/>
      </w:pPr>
      <w:r>
        <w:t>Running queries with Impala</w:t>
      </w:r>
    </w:p>
    <w:p w14:paraId="4E4ED7DD" w14:textId="77777777" w:rsidR="0063601F" w:rsidRDefault="0063601F" w:rsidP="000E5536">
      <w:pPr>
        <w:pStyle w:val="BodyText"/>
      </w:pPr>
      <w:r>
        <w:tab/>
      </w:r>
      <w:r>
        <w:tab/>
        <w:t>Comparison between Hive and Impala – huge performance gain (a simple example)</w:t>
      </w:r>
    </w:p>
    <w:p w14:paraId="41BC1A8B" w14:textId="77777777" w:rsidR="0063601F" w:rsidRDefault="0063601F" w:rsidP="000E5536">
      <w:pPr>
        <w:pStyle w:val="BodyText"/>
      </w:pPr>
    </w:p>
    <w:p w14:paraId="6853177E" w14:textId="77777777" w:rsidR="0063601F" w:rsidRDefault="000D5C35" w:rsidP="000E5536">
      <w:pPr>
        <w:pStyle w:val="BodyText"/>
      </w:pPr>
      <w:hyperlink r:id="rId1147" w:history="1">
        <w:r w:rsidR="0063601F" w:rsidRPr="008B2098">
          <w:rPr>
            <w:rStyle w:val="Hyperlink"/>
          </w:rPr>
          <w:t>Cloudera Impala: A Modern SQL Engine for Hadoop</w:t>
        </w:r>
      </w:hyperlink>
      <w:r w:rsidR="0063601F">
        <w:t xml:space="preserve"> – 1 hour technical guide with the Impala Architect</w:t>
      </w:r>
    </w:p>
    <w:p w14:paraId="56B9242C" w14:textId="77777777" w:rsidR="0063601F" w:rsidRDefault="0063601F" w:rsidP="000E5536">
      <w:pPr>
        <w:pStyle w:val="BodyText"/>
      </w:pPr>
      <w:r>
        <w:t>3:58</w:t>
      </w:r>
      <w:r>
        <w:tab/>
        <w:t>In order to map physical storage in HDFS to Impala tables it uses Hive Metastore</w:t>
      </w:r>
    </w:p>
    <w:p w14:paraId="17AD9F4D" w14:textId="77777777" w:rsidR="0063601F" w:rsidRDefault="0063601F" w:rsidP="000E5536">
      <w:pPr>
        <w:pStyle w:val="BodyText"/>
      </w:pPr>
      <w:r>
        <w:t>4:37</w:t>
      </w:r>
      <w:r>
        <w:tab/>
        <w:t>Supported file formats: text files (uncompressed), sequence files with snappy/gzip compression</w:t>
      </w:r>
    </w:p>
    <w:p w14:paraId="7AC5155A"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5D1095D" w14:textId="77777777" w:rsidR="00EA2E96" w:rsidRPr="004E232B" w:rsidRDefault="00EA2E96" w:rsidP="000E5536">
      <w:pPr>
        <w:pStyle w:val="BodyText"/>
      </w:pPr>
    </w:p>
    <w:p w14:paraId="6F6135BC" w14:textId="77777777" w:rsidR="00EA2E96" w:rsidRDefault="00EA2E96" w:rsidP="000E5536">
      <w:pPr>
        <w:pStyle w:val="Heading6"/>
      </w:pPr>
      <w:r>
        <w:t>Issues</w:t>
      </w:r>
    </w:p>
    <w:p w14:paraId="7F575E5C" w14:textId="77777777" w:rsidR="00EA2E96" w:rsidRDefault="00EA2E96" w:rsidP="008B6883">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48" w:history="1">
        <w:r w:rsidR="00147742" w:rsidRPr="00147742">
          <w:rPr>
            <w:rStyle w:val="Hyperlink"/>
          </w:rPr>
          <w:t>here</w:t>
        </w:r>
      </w:hyperlink>
      <w:r w:rsidR="00147742">
        <w:t>).</w:t>
      </w:r>
    </w:p>
    <w:p w14:paraId="55CBF35F" w14:textId="77777777"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0C445869" w14:textId="77777777" w:rsidR="00D35E16" w:rsidRDefault="00D35E16" w:rsidP="008B550B">
      <w:pPr>
        <w:pStyle w:val="Unix"/>
      </w:pPr>
      <w:r>
        <w:t>-bash-4.1$ find / -name catalogd 2&gt;/dev/null</w:t>
      </w:r>
    </w:p>
    <w:p w14:paraId="35005FE7" w14:textId="77777777" w:rsidR="00D35E16" w:rsidRDefault="00D35E16" w:rsidP="008B550B">
      <w:pPr>
        <w:pStyle w:val="Unix"/>
      </w:pPr>
      <w:r>
        <w:t>/usr/bin/catalogd</w:t>
      </w:r>
      <w:r w:rsidR="00B04071">
        <w:t xml:space="preserve">                                      - link to /etc/alternatives/catalogd</w:t>
      </w:r>
    </w:p>
    <w:p w14:paraId="6A6BFDC0" w14:textId="77777777" w:rsidR="00D35E16" w:rsidRDefault="00D35E16" w:rsidP="008B550B">
      <w:pPr>
        <w:pStyle w:val="Unix"/>
      </w:pPr>
      <w:r>
        <w:t>/etc/alternatives/catalogd</w:t>
      </w:r>
      <w:r w:rsidR="00B04071">
        <w:t xml:space="preserve">                      - link to </w:t>
      </w:r>
      <w:r w:rsidR="00B04071" w:rsidRPr="00B04071">
        <w:t>/opt/cloudera/parcels/CDH-5.7.0-1.cdh5.7.0.p0.45/bin/catalogd</w:t>
      </w:r>
    </w:p>
    <w:p w14:paraId="4BF2B0FA" w14:textId="77777777" w:rsidR="00D35E16" w:rsidRDefault="00D35E16" w:rsidP="008B550B">
      <w:pPr>
        <w:pStyle w:val="Unix"/>
      </w:pPr>
      <w:r>
        <w:t>/var/lib/alternatives/catalogd</w:t>
      </w:r>
      <w:r w:rsidR="00B04071">
        <w:t xml:space="preserve">               - an actual file</w:t>
      </w:r>
    </w:p>
    <w:p w14:paraId="387C34D2" w14:textId="77777777" w:rsidR="00D35E16" w:rsidRDefault="00D35E16" w:rsidP="008B550B">
      <w:pPr>
        <w:pStyle w:val="Unix"/>
      </w:pPr>
      <w:r>
        <w:t>/opt/cloudera/parcels/CDH-5.7.0-1.cdh5.7.0.p0.45/lib/impala/sbin-retail/catalogd</w:t>
      </w:r>
      <w:r w:rsidR="00B04071">
        <w:t xml:space="preserve"> - link to impalad</w:t>
      </w:r>
    </w:p>
    <w:p w14:paraId="10033981" w14:textId="77777777" w:rsidR="00B04071" w:rsidRDefault="00D35E16" w:rsidP="008B550B">
      <w:pPr>
        <w:pStyle w:val="Unix"/>
      </w:pPr>
      <w:r>
        <w:t>/opt/cloudera/parcels/CDH-5.7.0-1.cdh5.7.0.p0.45/lib/impala/sbin-debug/catalogd</w:t>
      </w:r>
      <w:r w:rsidR="00B04071">
        <w:t xml:space="preserve">  - link to impalad</w:t>
      </w:r>
    </w:p>
    <w:p w14:paraId="66C1BBD7" w14:textId="77777777" w:rsidR="00D35E16" w:rsidRDefault="00D35E16" w:rsidP="008B550B">
      <w:pPr>
        <w:pStyle w:val="Unix"/>
      </w:pPr>
      <w:r>
        <w:t>/opt/cloudera/parcels/CDH-5.7.0-1.cdh5.7.0.p0.45/bin/catalogd</w:t>
      </w:r>
      <w:r w:rsidR="00B04071">
        <w:t xml:space="preserve">  - an actual file – THINK IT IS THIS ONE</w:t>
      </w:r>
    </w:p>
    <w:p w14:paraId="315006DD" w14:textId="77777777" w:rsidR="00D35E16" w:rsidRDefault="00FF7E4D" w:rsidP="008B6883">
      <w:pPr>
        <w:pStyle w:val="BodyText2"/>
      </w:pPr>
      <w:r>
        <w:t>Trying to find which one is used:</w:t>
      </w:r>
    </w:p>
    <w:p w14:paraId="66242B5E" w14:textId="77777777" w:rsidR="00FF7E4D" w:rsidRDefault="00FF7E4D" w:rsidP="008B550B">
      <w:pPr>
        <w:pStyle w:val="Unix"/>
      </w:pPr>
      <w:r>
        <w:t xml:space="preserve">-bash-4.1$ </w:t>
      </w:r>
      <w:r w:rsidR="00946155">
        <w:t>which</w:t>
      </w:r>
      <w:r>
        <w:t xml:space="preserve"> catalogd</w:t>
      </w:r>
    </w:p>
    <w:p w14:paraId="14A0A23F" w14:textId="77777777" w:rsidR="00FF7E4D" w:rsidRDefault="00FF7E4D" w:rsidP="008B550B">
      <w:pPr>
        <w:pStyle w:val="Unix"/>
      </w:pPr>
      <w:r>
        <w:t>/usr/bin/catalogd</w:t>
      </w:r>
    </w:p>
    <w:p w14:paraId="717D1058" w14:textId="77777777" w:rsidR="00E64778" w:rsidRDefault="00E64778" w:rsidP="008B6883">
      <w:pPr>
        <w:pStyle w:val="BodyText2"/>
      </w:pPr>
      <w:r>
        <w:t>I will try to add the class path to Impala by updating the ‘/opt/cloudera/parcels/CDH-5.7.0-1.cdh5.7.0.p0.45/bin/catalogd’ file  by adding the following text:</w:t>
      </w:r>
    </w:p>
    <w:p w14:paraId="65E8E86B" w14:textId="77777777" w:rsidR="00E64778" w:rsidRDefault="00E64778" w:rsidP="008B550B">
      <w:pPr>
        <w:pStyle w:val="Unix"/>
      </w:pPr>
      <w:r>
        <w:t>export CLASSPATH="/home/auxiliary_jars/*.jar:${CLASSPATH}"</w:t>
      </w:r>
    </w:p>
    <w:p w14:paraId="332932CE" w14:textId="77777777" w:rsidR="00E64778" w:rsidRDefault="00E64778" w:rsidP="008B6883">
      <w:pPr>
        <w:pStyle w:val="BodyText2"/>
      </w:pPr>
      <w:r>
        <w:lastRenderedPageBreak/>
        <w:t>After the line:</w:t>
      </w:r>
    </w:p>
    <w:p w14:paraId="4E8ECBD2" w14:textId="77777777" w:rsidR="00E64778" w:rsidRDefault="00E64778" w:rsidP="008B550B">
      <w:pPr>
        <w:pStyle w:val="Unix"/>
      </w:pPr>
      <w:r>
        <w:t>export CLASSPATH="${MYSQL_CONNECTOR_JAR}:${CLASSPATH}"</w:t>
      </w:r>
    </w:p>
    <w:p w14:paraId="572E1FF6" w14:textId="77777777" w:rsidR="00A966D1" w:rsidRDefault="00A966D1" w:rsidP="008B6883">
      <w:pPr>
        <w:pStyle w:val="BodyText2"/>
      </w:pPr>
      <w:r>
        <w:t>Still doesn’t start and in the logs it shows the date of the original file and not the manually edited file:</w:t>
      </w:r>
    </w:p>
    <w:p w14:paraId="1F8D170E" w14:textId="77777777" w:rsidR="00A966D1" w:rsidRDefault="00A966D1" w:rsidP="008B6883">
      <w:pPr>
        <w:pStyle w:val="BodyText2"/>
      </w:pPr>
      <w:r>
        <w:t>catalogd version 2.5.0-cdh5.7.0 RELEASE (build ad3f5adabedf56fe6bd9eea39147c067cc552703)</w:t>
      </w:r>
    </w:p>
    <w:p w14:paraId="02BA4324" w14:textId="77777777" w:rsidR="00A966D1" w:rsidRDefault="00A966D1" w:rsidP="008B6883">
      <w:pPr>
        <w:pStyle w:val="BodyText2"/>
      </w:pPr>
      <w:r>
        <w:t>Built on Wed, 23 Mar 2016 11:51:12 PST</w:t>
      </w:r>
    </w:p>
    <w:p w14:paraId="3EAE6165" w14:textId="77777777"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2DB24B4" w14:textId="77777777" w:rsidR="000C30D4" w:rsidRDefault="000C30D4" w:rsidP="008B6883">
      <w:pPr>
        <w:pStyle w:val="BodyText2"/>
      </w:pPr>
      <w:r>
        <w:t>$&gt;impala/impala.sh ["catalogd","catalogserver_flags","false"]</w:t>
      </w:r>
    </w:p>
    <w:p w14:paraId="6C1BE308" w14:textId="77777777" w:rsidR="000C30D4" w:rsidRDefault="00286CC2" w:rsidP="008B6883">
      <w:pPr>
        <w:pStyle w:val="BodyText2"/>
      </w:pPr>
      <w:r>
        <w:t>Maybe that can help find which catalogd file is run.</w:t>
      </w:r>
      <w:r w:rsidR="007D1707">
        <w:t xml:space="preserve"> Trying to find the impala.sh file:</w:t>
      </w:r>
    </w:p>
    <w:p w14:paraId="04E19B5A" w14:textId="77777777" w:rsidR="007D1707" w:rsidRDefault="007D1707" w:rsidP="008B550B">
      <w:pPr>
        <w:pStyle w:val="Unix"/>
      </w:pPr>
      <w:r>
        <w:t xml:space="preserve">-bash-4.1$ find / -name </w:t>
      </w:r>
      <w:r w:rsidR="00A47F69">
        <w:t>impala.sh</w:t>
      </w:r>
      <w:r>
        <w:t>&gt;/dev/null</w:t>
      </w:r>
    </w:p>
    <w:p w14:paraId="5E117F78" w14:textId="77777777" w:rsidR="007D1707" w:rsidRDefault="00A47F69" w:rsidP="008B6883">
      <w:pPr>
        <w:pStyle w:val="BodyText2"/>
      </w:pPr>
      <w:r>
        <w:t>An alternative would be to put a link to the ESRI libraries in this path:</w:t>
      </w:r>
    </w:p>
    <w:p w14:paraId="60540C23" w14:textId="77777777" w:rsidR="00A47F69" w:rsidRDefault="00A47F69" w:rsidP="008B6883">
      <w:pPr>
        <w:pStyle w:val="BodyText2"/>
      </w:pPr>
      <w:r w:rsidRPr="00A47F69">
        <w:t>/opt/cloudera/parcels/CDH-5.7.0-1.cdh5.7.0.p0.45/lib/impala/lib</w:t>
      </w:r>
    </w:p>
    <w:p w14:paraId="136289FD" w14:textId="77777777" w:rsidR="00A47F69" w:rsidRDefault="00A47F69" w:rsidP="008B6883">
      <w:pPr>
        <w:pStyle w:val="BodyText2"/>
      </w:pPr>
      <w:r>
        <w:t>Which has lots of other links to *.jar files.</w:t>
      </w:r>
    </w:p>
    <w:p w14:paraId="46545845" w14:textId="77777777" w:rsidR="00F07D51" w:rsidRDefault="00F07D51" w:rsidP="000E5536">
      <w:pPr>
        <w:pStyle w:val="Heading6"/>
      </w:pPr>
      <w:r>
        <w:t>Using the Impala Shell</w:t>
      </w:r>
    </w:p>
    <w:p w14:paraId="2CCB3319" w14:textId="77777777" w:rsidR="00F07D51" w:rsidRDefault="00F07D51" w:rsidP="008B550B">
      <w:pPr>
        <w:pStyle w:val="Unix"/>
      </w:pPr>
      <w:r w:rsidRPr="00F07D51">
        <w:t>impala-shell</w:t>
      </w:r>
    </w:p>
    <w:p w14:paraId="0A740C5E" w14:textId="77777777" w:rsidR="00F07D51" w:rsidRPr="00F07D51" w:rsidRDefault="00F07D51" w:rsidP="008B550B">
      <w:pPr>
        <w:pStyle w:val="Unix"/>
      </w:pPr>
      <w:r>
        <w:t>connect Hadoop-01;</w:t>
      </w:r>
    </w:p>
    <w:p w14:paraId="210B342A" w14:textId="77777777" w:rsidR="0063601F" w:rsidRDefault="0063601F" w:rsidP="000E5536">
      <w:pPr>
        <w:pStyle w:val="Heading5"/>
      </w:pPr>
      <w:r>
        <w:t>Sqoop</w:t>
      </w:r>
    </w:p>
    <w:p w14:paraId="45DCE3B5" w14:textId="77777777" w:rsidR="0063601F" w:rsidRDefault="0063601F" w:rsidP="000E5536">
      <w:pPr>
        <w:pStyle w:val="Heading6"/>
      </w:pPr>
      <w:r>
        <w:t>Installing Sqoop</w:t>
      </w:r>
    </w:p>
    <w:p w14:paraId="4618764A" w14:textId="77777777" w:rsidR="0063601F" w:rsidRPr="00A81B86" w:rsidRDefault="0063601F" w:rsidP="008B6883">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337EBF10" w14:textId="77777777" w:rsidR="0063601F" w:rsidRDefault="0063601F" w:rsidP="000E5536">
      <w:pPr>
        <w:pStyle w:val="Heading6"/>
      </w:pPr>
      <w:r>
        <w:t>Installing the JDBC Drivers</w:t>
      </w:r>
    </w:p>
    <w:p w14:paraId="20749BE9" w14:textId="77777777" w:rsidR="0063601F" w:rsidRDefault="0063601F" w:rsidP="008B6883">
      <w:pPr>
        <w:pStyle w:val="BodyText2"/>
      </w:pPr>
      <w:r>
        <w:t xml:space="preserve">See the docs </w:t>
      </w:r>
      <w:hyperlink r:id="rId1149" w:history="1">
        <w:r w:rsidRPr="00205418">
          <w:rPr>
            <w:rStyle w:val="Hyperlink"/>
          </w:rPr>
          <w:t>here</w:t>
        </w:r>
      </w:hyperlink>
      <w:r>
        <w:t xml:space="preserve"> on installing the JDBC drivers as they are not part of CDH5.</w:t>
      </w:r>
    </w:p>
    <w:p w14:paraId="348DFDFB" w14:textId="77777777" w:rsidR="0063601F" w:rsidRDefault="0063601F" w:rsidP="008B6883">
      <w:pPr>
        <w:pStyle w:val="BodyText2"/>
      </w:pPr>
      <w:r>
        <w:t xml:space="preserve">Trying to access </w:t>
      </w:r>
      <w:hyperlink r:id="rId1150" w:history="1">
        <w:r w:rsidRPr="00152A63">
          <w:rPr>
            <w:rStyle w:val="Hyperlink"/>
          </w:rPr>
          <w:t>Sqoop</w:t>
        </w:r>
      </w:hyperlink>
      <w:r>
        <w:t xml:space="preserve"> in Hue doesn’t really work – this is because Sqoop isn’t really implemented outside the command line. So we have to use the command line. </w:t>
      </w:r>
      <w:hyperlink r:id="rId1151" w:anchor="_introduction" w:history="1">
        <w:r w:rsidRPr="001365A5">
          <w:rPr>
            <w:rStyle w:val="Hyperlink"/>
          </w:rPr>
          <w:t>Here</w:t>
        </w:r>
      </w:hyperlink>
      <w:r>
        <w:t xml:space="preserve"> are the docs.</w:t>
      </w:r>
    </w:p>
    <w:p w14:paraId="465552D6" w14:textId="77777777" w:rsidR="0063601F" w:rsidRDefault="0063601F" w:rsidP="008B550B">
      <w:pPr>
        <w:pStyle w:val="Unix"/>
      </w:pPr>
      <w:r>
        <w:t>[dopa@hadoop-sn ~]$ sqoop version</w:t>
      </w:r>
    </w:p>
    <w:p w14:paraId="5257AE9D" w14:textId="77777777" w:rsidR="0063601F" w:rsidRDefault="0063601F" w:rsidP="008B550B">
      <w:pPr>
        <w:pStyle w:val="Unix"/>
      </w:pPr>
      <w:r>
        <w:t>Warning: /opt/cloudera/parcels/CDH-5.1.3-1.cdh5.1.3.p0.12/bin/../lib/sqoop/../accumulo does not exist! Accumulo imports will fail.</w:t>
      </w:r>
    </w:p>
    <w:p w14:paraId="08D292D5" w14:textId="77777777" w:rsidR="0063601F" w:rsidRDefault="0063601F" w:rsidP="008B550B">
      <w:pPr>
        <w:pStyle w:val="Unix"/>
      </w:pPr>
      <w:r>
        <w:t>Please set $ACCUMULO_HOME to the root of your Accumulo installation.</w:t>
      </w:r>
    </w:p>
    <w:p w14:paraId="1157A809" w14:textId="77777777" w:rsidR="0063601F" w:rsidRDefault="0063601F" w:rsidP="008B550B">
      <w:pPr>
        <w:pStyle w:val="Unix"/>
      </w:pPr>
      <w:r>
        <w:t>14/10/21 16:04:18 INFO sqoop.Sqoop: Running Sqoop version: 1.4.4-cdh5.1.3</w:t>
      </w:r>
    </w:p>
    <w:p w14:paraId="6AD60CA7" w14:textId="77777777" w:rsidR="0063601F" w:rsidRPr="003108BE" w:rsidRDefault="0063601F" w:rsidP="008B550B">
      <w:pPr>
        <w:pStyle w:val="Unix"/>
      </w:pPr>
      <w:r>
        <w:t>Sqoop 1.4.4-cdh5.1.3</w:t>
      </w:r>
    </w:p>
    <w:p w14:paraId="30B04307" w14:textId="77777777" w:rsidR="0063601F" w:rsidRDefault="0063601F" w:rsidP="000E5536">
      <w:pPr>
        <w:pStyle w:val="Heading6"/>
      </w:pPr>
      <w:r>
        <w:t>Using</w:t>
      </w:r>
      <w:r w:rsidR="00830931">
        <w:t xml:space="preserve"> Sqoop</w:t>
      </w:r>
    </w:p>
    <w:p w14:paraId="75082DCB" w14:textId="77777777" w:rsidR="0063601F" w:rsidRDefault="0063601F" w:rsidP="008B6883">
      <w:pPr>
        <w:pStyle w:val="BodyText2"/>
      </w:pPr>
      <w:r>
        <w:t xml:space="preserve">Docs </w:t>
      </w:r>
      <w:hyperlink r:id="rId1152"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55D1C52C" w14:textId="77777777" w:rsidR="0063601F" w:rsidRDefault="0063601F" w:rsidP="008B6883">
      <w:pPr>
        <w:pStyle w:val="BodyText2"/>
      </w:pPr>
      <w:r>
        <w:t>Monica installed the JDBC Drivers for Postgresql 9.1 and now it works:</w:t>
      </w:r>
    </w:p>
    <w:p w14:paraId="6B860FB5" w14:textId="77777777" w:rsidR="0063601F" w:rsidRDefault="0063601F" w:rsidP="000E5536">
      <w:pPr>
        <w:pStyle w:val="Heading7"/>
      </w:pPr>
      <w:r>
        <w:t>Importing data</w:t>
      </w:r>
    </w:p>
    <w:p w14:paraId="11159415"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03DEB0E4" w14:textId="77777777" w:rsidR="0063601F" w:rsidRDefault="0063601F" w:rsidP="008B6883">
      <w:pPr>
        <w:pStyle w:val="BodyText2"/>
      </w:pPr>
      <w:r>
        <w:t>In Postgresql use the –direct option as it is faster. When you use this command you are connecting to the cluster as the currently logged on user (cottaan) and that user may not have permissions on the cluster.</w:t>
      </w:r>
    </w:p>
    <w:p w14:paraId="1134C457" w14:textId="77777777" w:rsidR="0063601F" w:rsidRDefault="0063601F" w:rsidP="000E5536">
      <w:pPr>
        <w:pStyle w:val="Heading7"/>
      </w:pPr>
      <w:r>
        <w:t>Exporting data</w:t>
      </w:r>
    </w:p>
    <w:p w14:paraId="305D0936" w14:textId="77777777" w:rsidR="0063601F" w:rsidRDefault="0063601F" w:rsidP="008B6883">
      <w:pPr>
        <w:pStyle w:val="BodyText2"/>
      </w:pPr>
      <w:r>
        <w:t xml:space="preserve">Use </w:t>
      </w:r>
      <w:r w:rsidRPr="00EC54C4">
        <w:t>sqoop-list-tables</w:t>
      </w:r>
      <w:r>
        <w:t xml:space="preserve"> to see the tables available for export:</w:t>
      </w:r>
    </w:p>
    <w:p w14:paraId="7C371AA8" w14:textId="77777777" w:rsidR="0063601F" w:rsidRDefault="0063601F" w:rsidP="008B550B">
      <w:pPr>
        <w:pStyle w:val="Unix"/>
      </w:pPr>
      <w:r w:rsidRPr="00EC54C4">
        <w:t>[cottaan@hadoop-m2 ~]$ sqoop-list-tables --connect jdbc:postgresql://species.jrc.org/dopa --username especies --password 1h4rtn311</w:t>
      </w:r>
    </w:p>
    <w:p w14:paraId="69068827" w14:textId="77777777" w:rsidR="0063601F" w:rsidRDefault="0063601F" w:rsidP="008B6883">
      <w:pPr>
        <w:pStyle w:val="BodyText2"/>
      </w:pPr>
      <w:r>
        <w:lastRenderedPageBreak/>
        <w:t>Use scoop-list-databases to see the databases:</w:t>
      </w:r>
    </w:p>
    <w:p w14:paraId="3AA23A60"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7CA65887" w14:textId="77777777"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149F2337" w14:textId="77777777"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3816A54F" w14:textId="77777777" w:rsidR="0063601F" w:rsidRDefault="0063601F" w:rsidP="008B550B">
      <w:pPr>
        <w:pStyle w:val="Unix"/>
      </w:pPr>
      <w:r>
        <w:t>Caused by: org.postgresql.util.PSQLException: The connection attempt failed.</w:t>
      </w:r>
    </w:p>
    <w:p w14:paraId="57D0A79B" w14:textId="77777777" w:rsidR="0063601F" w:rsidRDefault="0063601F" w:rsidP="008B550B">
      <w:pPr>
        <w:pStyle w:val="Unix"/>
      </w:pPr>
      <w:r>
        <w:t>Caused by: java.net.UnknownHostException: species.jrc.org</w:t>
      </w:r>
    </w:p>
    <w:p w14:paraId="7ABAD253" w14:textId="77777777" w:rsidR="0063601F" w:rsidRDefault="0063601F" w:rsidP="008B6883">
      <w:pPr>
        <w:pStyle w:val="BodyText2"/>
      </w:pPr>
      <w:r>
        <w:t>Loooking at the Postgresql logs there are lots of entries which say:</w:t>
      </w:r>
    </w:p>
    <w:p w14:paraId="6C23C55E"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335793DF" w14:textId="77777777" w:rsidR="0063601F" w:rsidRDefault="0063601F" w:rsidP="008B6883">
      <w:pPr>
        <w:pStyle w:val="BodyText2"/>
        <w:rPr>
          <w:rStyle w:val="text"/>
        </w:rPr>
      </w:pPr>
      <w:r w:rsidRPr="002C17FB">
        <w:rPr>
          <w:rStyle w:val="text"/>
        </w:rPr>
        <w:t>LOG:  unexpected EOF on client connection</w:t>
      </w:r>
    </w:p>
    <w:p w14:paraId="41D09B11" w14:textId="77777777" w:rsidR="00E927FA" w:rsidRDefault="00E927FA" w:rsidP="008B6883">
      <w:pPr>
        <w:pStyle w:val="BodyText2"/>
        <w:rPr>
          <w:rStyle w:val="text"/>
        </w:rPr>
      </w:pPr>
      <w:r>
        <w:rPr>
          <w:rStyle w:val="text"/>
        </w:rPr>
        <w:t>Tried:</w:t>
      </w:r>
    </w:p>
    <w:p w14:paraId="7AD9B8D5" w14:textId="7777777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0D94C588" w14:textId="77777777" w:rsidR="00830931" w:rsidRDefault="00830931" w:rsidP="000E5536">
      <w:pPr>
        <w:pStyle w:val="Heading6"/>
      </w:pPr>
      <w:r>
        <w:t>Using Sqoop2</w:t>
      </w:r>
    </w:p>
    <w:p w14:paraId="1F6AB984" w14:textId="77777777" w:rsidR="00830931" w:rsidRDefault="00830931" w:rsidP="008B6883">
      <w:pPr>
        <w:pStyle w:val="BodyText2"/>
      </w:pPr>
      <w:r>
        <w:t xml:space="preserve">Following the instructions </w:t>
      </w:r>
      <w:hyperlink r:id="rId1153"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5C5BBEE3" w14:textId="77777777" w:rsidR="00EB6203" w:rsidRDefault="00EB6203" w:rsidP="008B550B">
      <w:pPr>
        <w:pStyle w:val="Unix"/>
      </w:pPr>
      <w:r w:rsidRPr="00EB6203">
        <w:t>[cottaan@hadoop-m2 ~]$ sqoop2</w:t>
      </w:r>
    </w:p>
    <w:p w14:paraId="46B704AC" w14:textId="77777777" w:rsidR="00EB6203" w:rsidRDefault="00EB6203" w:rsidP="008B550B">
      <w:pPr>
        <w:pStyle w:val="Unix"/>
      </w:pPr>
      <w:r w:rsidRPr="00EB6203">
        <w:t>sqoop:000&gt; set server --host your.host.com --port 12000 --webapp sqoop</w:t>
      </w:r>
    </w:p>
    <w:p w14:paraId="763B1E23" w14:textId="77777777" w:rsidR="00EB6203" w:rsidRPr="00830931" w:rsidRDefault="00EB6203" w:rsidP="008B550B">
      <w:pPr>
        <w:pStyle w:val="Unix"/>
      </w:pPr>
      <w:r w:rsidRPr="00EB6203">
        <w:t xml:space="preserve">sqoop:000&gt; set server --host </w:t>
      </w:r>
      <w:r>
        <w:t>Hadoop-m2</w:t>
      </w:r>
      <w:r w:rsidRPr="00EB6203">
        <w:t xml:space="preserve"> --port 12000 --webapp sqoop</w:t>
      </w:r>
    </w:p>
    <w:p w14:paraId="550014E2" w14:textId="77777777" w:rsidR="00EB6203" w:rsidRDefault="00EB6203" w:rsidP="008B550B">
      <w:pPr>
        <w:pStyle w:val="Unix"/>
      </w:pPr>
      <w:r w:rsidRPr="00EB6203">
        <w:t>Server is set successfully</w:t>
      </w:r>
    </w:p>
    <w:p w14:paraId="7F2DF8CA" w14:textId="77777777" w:rsidR="00EB6203" w:rsidRDefault="00FA6F1F" w:rsidP="008B550B">
      <w:pPr>
        <w:pStyle w:val="Unix"/>
      </w:pPr>
      <w:r>
        <w:t>sqoop:000&gt; show version</w:t>
      </w:r>
    </w:p>
    <w:p w14:paraId="21AE63A8" w14:textId="77777777" w:rsidR="00EB6203" w:rsidRDefault="00EB6203" w:rsidP="008B550B">
      <w:pPr>
        <w:pStyle w:val="Unix"/>
      </w:pPr>
      <w:r>
        <w:t>client version:</w:t>
      </w:r>
    </w:p>
    <w:p w14:paraId="3A31EAB0" w14:textId="77777777" w:rsidR="00EB6203" w:rsidRDefault="00EB6203" w:rsidP="008B550B">
      <w:pPr>
        <w:pStyle w:val="Unix"/>
      </w:pPr>
      <w:r>
        <w:t xml:space="preserve">  Sqoop 1.99.3-cdh5.1.3 revision Unknown</w:t>
      </w:r>
    </w:p>
    <w:p w14:paraId="280546CB" w14:textId="77777777" w:rsidR="00EB6203" w:rsidRDefault="00EB6203" w:rsidP="008B550B">
      <w:pPr>
        <w:pStyle w:val="Unix"/>
      </w:pPr>
      <w:r>
        <w:t xml:space="preserve">  Compiled by jenkins on Tue Sep 16 21:04:45 PDT 2014</w:t>
      </w:r>
    </w:p>
    <w:p w14:paraId="6D799FF4" w14:textId="77777777" w:rsidR="00EB6203" w:rsidRPr="00830931" w:rsidRDefault="00EB6203" w:rsidP="008B550B">
      <w:pPr>
        <w:pStyle w:val="Unix"/>
      </w:pPr>
      <w:r>
        <w:t>sqoop:000&gt;</w:t>
      </w:r>
    </w:p>
    <w:p w14:paraId="6DFA350C" w14:textId="77777777" w:rsidR="0063601F" w:rsidRDefault="0063601F" w:rsidP="000E5536">
      <w:pPr>
        <w:pStyle w:val="Heading5"/>
      </w:pPr>
      <w:r>
        <w:t>YARN</w:t>
      </w:r>
    </w:p>
    <w:p w14:paraId="32D1EC4B" w14:textId="77777777" w:rsidR="0063601F" w:rsidRPr="00C65F3F" w:rsidRDefault="004D42F0" w:rsidP="008B6883">
      <w:pPr>
        <w:pStyle w:val="BodyText2"/>
      </w:pPr>
      <w:r>
        <w:t>&gt; y</w:t>
      </w:r>
      <w:r w:rsidR="0063601F">
        <w:t>arm application –kill &lt;copied application id from All Applications&gt;</w:t>
      </w:r>
    </w:p>
    <w:p w14:paraId="3A62D87B" w14:textId="77777777" w:rsidR="0063601F" w:rsidRDefault="0063601F" w:rsidP="007D2F52">
      <w:pPr>
        <w:pStyle w:val="Heading4"/>
      </w:pPr>
      <w:r>
        <w:t>Use Cases</w:t>
      </w:r>
    </w:p>
    <w:p w14:paraId="7D17BB59" w14:textId="77777777" w:rsidR="0063601F" w:rsidRDefault="0063601F" w:rsidP="000E5536">
      <w:pPr>
        <w:pStyle w:val="Heading5"/>
      </w:pPr>
      <w:r>
        <w:t>Lars Franckes visits</w:t>
      </w:r>
    </w:p>
    <w:p w14:paraId="127B4F47" w14:textId="77777777" w:rsidR="0063601F" w:rsidRDefault="0063601F" w:rsidP="000E5536">
      <w:pPr>
        <w:pStyle w:val="Heading6"/>
      </w:pPr>
      <w:r>
        <w:t>Cluster configuration</w:t>
      </w:r>
    </w:p>
    <w:p w14:paraId="1F9D19B5" w14:textId="77777777" w:rsidR="0063601F" w:rsidRDefault="0063601F" w:rsidP="000E5536">
      <w:pPr>
        <w:pStyle w:val="ListBullet2"/>
      </w:pPr>
      <w:r>
        <w:t>Upgraded CDH4 to CDH5</w:t>
      </w:r>
    </w:p>
    <w:p w14:paraId="68EFF018" w14:textId="77777777" w:rsidR="0063601F" w:rsidRDefault="0063601F" w:rsidP="000E5536">
      <w:pPr>
        <w:pStyle w:val="ListBullet2"/>
      </w:pPr>
      <w:r>
        <w:t>Moved some of the services around in the cluster</w:t>
      </w:r>
    </w:p>
    <w:p w14:paraId="57DAC386" w14:textId="77777777" w:rsidR="0063601F" w:rsidRDefault="0063601F" w:rsidP="000E5536">
      <w:pPr>
        <w:pStyle w:val="Heading6"/>
      </w:pPr>
      <w:r>
        <w:t>Case study 1: intersection of the WDPA and the Red List</w:t>
      </w:r>
    </w:p>
    <w:p w14:paraId="7E8BE0B7" w14:textId="77777777" w:rsidR="0063601F" w:rsidRPr="00334BD7" w:rsidRDefault="0063601F" w:rsidP="000E5536">
      <w:pPr>
        <w:pStyle w:val="Heading7"/>
      </w:pPr>
      <w:r>
        <w:t>First attempt: Java Heap Space Errors</w:t>
      </w:r>
    </w:p>
    <w:p w14:paraId="5738C20B"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3778F9B0"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370F98AC" w14:textId="77777777" w:rsidR="0063601F" w:rsidRDefault="0063601F" w:rsidP="008B6883">
      <w:pPr>
        <w:pStyle w:val="BodyText2"/>
      </w:pPr>
      <w:r>
        <w:t>This works, but when you try to do it with all species, it fails with Java Heap Space Errors.</w:t>
      </w:r>
      <w:r w:rsidRPr="00334BD7">
        <w:t xml:space="preserve"> </w:t>
      </w:r>
    </w:p>
    <w:p w14:paraId="6C60E01D" w14:textId="77777777" w:rsidR="0063601F" w:rsidRDefault="0063601F" w:rsidP="008B550B">
      <w:pPr>
        <w:pStyle w:val="Unix"/>
      </w:pPr>
      <w:r w:rsidRPr="00E951C9">
        <w:t>select name, binomial FROM species JOIN wdpa WHERE ST_Intersects(wdpa.geom, species.geom)</w:t>
      </w:r>
    </w:p>
    <w:p w14:paraId="5B82AC5F"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3F1BB1D2" w14:textId="77777777" w:rsidR="0063601F" w:rsidRDefault="0063601F" w:rsidP="008B6883">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2481A20D" w14:textId="77777777" w:rsidR="0063601F" w:rsidRDefault="0063601F" w:rsidP="008B6883">
      <w:pPr>
        <w:pStyle w:val="BodyText2"/>
      </w:pPr>
      <w:r>
        <w:t>Now we have working *.jar files, we can try again.</w:t>
      </w:r>
    </w:p>
    <w:p w14:paraId="1C32A19E" w14:textId="77777777" w:rsidR="0063601F" w:rsidRDefault="0063601F" w:rsidP="000E5536">
      <w:pPr>
        <w:pStyle w:val="Heading7"/>
      </w:pPr>
      <w:r>
        <w:t>Second attempt: Reduce task gets stuck at 67%</w:t>
      </w:r>
    </w:p>
    <w:p w14:paraId="5D6EFC85"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5DA5728" w14:textId="77777777" w:rsidR="0063601F" w:rsidRDefault="0063601F" w:rsidP="000E5536">
      <w:pPr>
        <w:pStyle w:val="Heading7"/>
      </w:pPr>
      <w:r>
        <w:t>Third attempt: Map joins</w:t>
      </w:r>
    </w:p>
    <w:p w14:paraId="244E4F08"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54" w:history="1">
        <w:r w:rsidRPr="00845FF1">
          <w:rPr>
            <w:rStyle w:val="Hyperlink"/>
          </w:rPr>
          <w:t>EXPLAIN</w:t>
        </w:r>
      </w:hyperlink>
      <w:r>
        <w:t xml:space="preserve"> and this changes when you use a table in memory. Didn’t let it finish. </w:t>
      </w:r>
    </w:p>
    <w:p w14:paraId="6B3AB3E7"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4614A87E" w14:textId="77777777" w:rsidR="0063601F" w:rsidRDefault="0063601F" w:rsidP="008B6883">
      <w:pPr>
        <w:pStyle w:val="BodyText2"/>
      </w:pPr>
      <w:r>
        <w:t xml:space="preserve">You can monitor the performance of a MR job by using the resource manager </w:t>
      </w:r>
      <w:hyperlink r:id="rId1155"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270A0A">
        <w:t>Map/Reduce logs</w:t>
      </w:r>
      <w:r>
        <w:fldChar w:fldCharType="end"/>
      </w:r>
      <w:r>
        <w:t>.</w:t>
      </w:r>
    </w:p>
    <w:p w14:paraId="2190C21E"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4973B24B" w14:textId="77777777" w:rsidR="0063601F" w:rsidRDefault="0063601F" w:rsidP="000E5536">
      <w:pPr>
        <w:pStyle w:val="Heading7"/>
      </w:pPr>
      <w:r>
        <w:t>Fourth attempt: Adding cells to the join</w:t>
      </w:r>
    </w:p>
    <w:p w14:paraId="768BC654" w14:textId="77777777" w:rsidR="0063601F" w:rsidRPr="00655668" w:rsidRDefault="0063601F" w:rsidP="008B6883">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6B44719C" w14:textId="77777777" w:rsidR="0063601F" w:rsidRDefault="0063601F" w:rsidP="000E5536">
      <w:pPr>
        <w:pStyle w:val="Heading7"/>
      </w:pPr>
      <w:r>
        <w:t>Fifth attempt: Using Avro Serdes</w:t>
      </w:r>
    </w:p>
    <w:p w14:paraId="3BC7597F"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69C11F4C" w14:textId="77777777" w:rsidR="0063601F" w:rsidRPr="00B54498" w:rsidRDefault="0063601F" w:rsidP="000E5536">
      <w:pPr>
        <w:pStyle w:val="Heading7"/>
      </w:pPr>
      <w:r>
        <w:t>Sixth attempt: Using snappy compression</w:t>
      </w:r>
    </w:p>
    <w:p w14:paraId="30DA8F5C"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4BBA93B7"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56A155DA"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4FC19E68" w14:textId="77777777" w:rsidR="0063601F" w:rsidRDefault="0063601F" w:rsidP="009B5185">
            <w:pPr>
              <w:pStyle w:val="TableTextHeader"/>
            </w:pPr>
            <w:r>
              <w:t>Filetype</w:t>
            </w:r>
          </w:p>
        </w:tc>
        <w:tc>
          <w:tcPr>
            <w:tcW w:w="1350" w:type="dxa"/>
          </w:tcPr>
          <w:p w14:paraId="51E6EE32"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234CDC04"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1B204770"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06676238" w14:textId="77777777" w:rsidR="0063601F" w:rsidRDefault="0063601F" w:rsidP="00DD4343">
            <w:pPr>
              <w:pStyle w:val="Tiny"/>
            </w:pPr>
            <w:r>
              <w:t>Geojson</w:t>
            </w:r>
          </w:p>
        </w:tc>
        <w:tc>
          <w:tcPr>
            <w:tcW w:w="1350" w:type="dxa"/>
          </w:tcPr>
          <w:p w14:paraId="472F9F89"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09083685"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p>
        </w:tc>
      </w:tr>
      <w:tr w:rsidR="0063601F" w14:paraId="4A48E037"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4061533A" w14:textId="77777777" w:rsidR="0063601F" w:rsidRDefault="0063601F" w:rsidP="00DD4343">
            <w:pPr>
              <w:pStyle w:val="Tiny"/>
            </w:pPr>
            <w:r>
              <w:t>Text</w:t>
            </w:r>
          </w:p>
        </w:tc>
        <w:tc>
          <w:tcPr>
            <w:tcW w:w="1350" w:type="dxa"/>
          </w:tcPr>
          <w:p w14:paraId="70C2B31B"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785E073E"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p>
        </w:tc>
      </w:tr>
      <w:tr w:rsidR="0063601F" w14:paraId="3B4AB96A"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68CE8036" w14:textId="77777777" w:rsidR="0063601F" w:rsidRDefault="0063601F" w:rsidP="00DD4343">
            <w:pPr>
              <w:pStyle w:val="Tiny"/>
            </w:pPr>
            <w:r>
              <w:t>Avro</w:t>
            </w:r>
          </w:p>
        </w:tc>
        <w:tc>
          <w:tcPr>
            <w:tcW w:w="1350" w:type="dxa"/>
          </w:tcPr>
          <w:p w14:paraId="5519767A"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4CE2FE8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8Gb</w:t>
            </w:r>
          </w:p>
        </w:tc>
      </w:tr>
    </w:tbl>
    <w:p w14:paraId="3CB7D879" w14:textId="77777777" w:rsidR="0063601F" w:rsidRDefault="0063601F" w:rsidP="008B6883">
      <w:pPr>
        <w:pStyle w:val="BodyText2"/>
      </w:pPr>
      <w:r>
        <w:lastRenderedPageBreak/>
        <w:t>Still fails with too much data being written</w:t>
      </w:r>
    </w:p>
    <w:p w14:paraId="73F85FF0" w14:textId="77777777" w:rsidR="0063601F" w:rsidRDefault="0063601F" w:rsidP="000E5536">
      <w:pPr>
        <w:pStyle w:val="Heading7"/>
      </w:pPr>
      <w:r>
        <w:t>Seventh attempt: Not using ST_Intersection where one or other geometry fills a cell</w:t>
      </w:r>
    </w:p>
    <w:p w14:paraId="1A856D0E"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BB57719" w14:textId="77777777" w:rsidR="0063601F" w:rsidRDefault="0063601F" w:rsidP="000E5536">
      <w:pPr>
        <w:pStyle w:val="Heading7"/>
      </w:pPr>
      <w:r>
        <w:t>Eighth attempt: Optimising the number of mappers</w:t>
      </w:r>
    </w:p>
    <w:p w14:paraId="4BA6B8B9"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5609655A" w14:textId="77777777" w:rsidR="0063601F" w:rsidRDefault="0063601F" w:rsidP="000E5536">
      <w:pPr>
        <w:pStyle w:val="Heading7"/>
      </w:pPr>
      <w:r>
        <w:t>Ninth attempt: Reducing the large species geometries to smaller ones</w:t>
      </w:r>
    </w:p>
    <w:p w14:paraId="418206DC"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344E059B" w14:textId="77777777" w:rsidR="0063601F" w:rsidRDefault="000D5C35" w:rsidP="008B6883">
      <w:pPr>
        <w:pStyle w:val="BodyText2"/>
      </w:pPr>
      <w:hyperlink r:id="rId1156" w:history="1">
        <w:r w:rsidR="0063601F" w:rsidRPr="00AC36DB">
          <w:rPr>
            <w:rStyle w:val="Hyperlink"/>
          </w:rPr>
          <w:t>Here</w:t>
        </w:r>
      </w:hyperlink>
      <w:r w:rsidR="0063601F">
        <w:t xml:space="preserve"> is the query to get the unioned geometries (this is a Hue Query ‘Species Preprocessing 1’</w:t>
      </w:r>
    </w:p>
    <w:p w14:paraId="3039E36D" w14:textId="77777777" w:rsidR="0063601F" w:rsidRDefault="0063601F" w:rsidP="008B6883">
      <w:pPr>
        <w:pStyle w:val="BodyText2"/>
      </w:pPr>
      <w:r>
        <w:t>This takes 10.7 minutes.</w:t>
      </w:r>
    </w:p>
    <w:p w14:paraId="37D69774" w14:textId="77777777" w:rsidR="0063601F" w:rsidRDefault="0063601F" w:rsidP="008B6883">
      <w:pPr>
        <w:pStyle w:val="BodyText2"/>
      </w:pPr>
      <w:r>
        <w:t xml:space="preserve">Then we need to </w:t>
      </w:r>
      <w:hyperlink r:id="rId1157" w:history="1">
        <w:r w:rsidRPr="00714A55">
          <w:rPr>
            <w:rStyle w:val="Hyperlink"/>
          </w:rPr>
          <w:t>create</w:t>
        </w:r>
      </w:hyperlink>
      <w:r>
        <w:t xml:space="preserve"> the index table (this is a Hue Query ‘Species Preprocessing 2’. </w:t>
      </w:r>
    </w:p>
    <w:p w14:paraId="3E7D023A" w14:textId="77777777" w:rsidR="0063601F" w:rsidRDefault="0063601F" w:rsidP="000E5536">
      <w:pPr>
        <w:pStyle w:val="Heading8"/>
      </w:pPr>
      <w:bookmarkStart w:id="184" w:name="_Ref401925991"/>
      <w:r>
        <w:t>Issues with dissolving features</w:t>
      </w:r>
      <w:bookmarkEnd w:id="184"/>
    </w:p>
    <w:p w14:paraId="5CCB30AD" w14:textId="77777777" w:rsidR="0063601F" w:rsidRDefault="0063601F" w:rsidP="008B6883">
      <w:pPr>
        <w:pStyle w:val="BodyText2"/>
      </w:pPr>
      <w:r>
        <w:t>On 23/10/14 the indexing had 5 maps fail after 14 hours with these errors:</w:t>
      </w:r>
    </w:p>
    <w:p w14:paraId="7A17533B" w14:textId="77777777" w:rsidR="0063601F" w:rsidRDefault="0063601F" w:rsidP="008B6883">
      <w:pPr>
        <w:pStyle w:val="BodyText2"/>
      </w:pPr>
      <w:r>
        <w:t>Error processing row id_no = 22725044 and 22694927 caused by com.vividsolutions.jts.geom.TopologyException: Found null DirectedEdge.</w:t>
      </w:r>
    </w:p>
    <w:p w14:paraId="6BE0FE55" w14:textId="77777777"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18A057B" w14:textId="77777777"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17010A3D" w14:textId="77777777" w:rsidR="0087477A" w:rsidRDefault="0087477A" w:rsidP="008B550B">
      <w:pPr>
        <w:pStyle w:val="Unix"/>
      </w:pPr>
      <w:r>
        <w:t>2015-04-10 15:47:26,501 INFO [main] jrc.esri.CellUdtf: Cell: 54929 intersects</w:t>
      </w:r>
    </w:p>
    <w:p w14:paraId="1DF295BD" w14:textId="77777777" w:rsidR="0087477A" w:rsidRDefault="0087477A" w:rsidP="008B550B">
      <w:pPr>
        <w:pStyle w:val="Unix"/>
      </w:pPr>
      <w:r>
        <w:t>2015-04-10 15:47:26,553 INFO [main] jrc.esri.CellUdtf: Cell: 54929 doesnt contain</w:t>
      </w:r>
    </w:p>
    <w:p w14:paraId="7E672363" w14:textId="7777777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55C581DA" w14:textId="77777777" w:rsidR="0087477A" w:rsidRDefault="0087477A" w:rsidP="008B550B">
      <w:pPr>
        <w:pStyle w:val="Unix"/>
      </w:pPr>
      <w:r>
        <w:t>…</w:t>
      </w:r>
    </w:p>
    <w:p w14:paraId="15136FD3" w14:textId="77777777" w:rsidR="0087477A" w:rsidRDefault="0087477A" w:rsidP="008B550B">
      <w:pPr>
        <w:pStyle w:val="Unix"/>
      </w:pPr>
      <w:r>
        <w:t>Caused by: com.vividsolutions.jts.geom.TopologyException: Found null DirectedEdge</w:t>
      </w:r>
    </w:p>
    <w:p w14:paraId="25B5AD26" w14:textId="77777777" w:rsidR="0087477A" w:rsidRDefault="0087477A" w:rsidP="008B550B">
      <w:pPr>
        <w:pStyle w:val="Unix"/>
      </w:pPr>
      <w:r>
        <w:tab/>
        <w:t>at com.vividsolutions.jts.geomgraph.EdgeRing.computePoints(EdgeRing.java:139)</w:t>
      </w:r>
    </w:p>
    <w:p w14:paraId="45C046D2" w14:textId="77777777" w:rsidR="0087477A" w:rsidRDefault="0087477A" w:rsidP="008B550B">
      <w:pPr>
        <w:pStyle w:val="Unix"/>
      </w:pPr>
      <w:r>
        <w:tab/>
        <w:t>at com.vividsolutions.jts.geomgraph.EdgeRing.&lt;init&gt;(EdgeRing.java:68)</w:t>
      </w:r>
    </w:p>
    <w:p w14:paraId="7C69D315" w14:textId="77777777" w:rsidR="0087477A" w:rsidRDefault="0087477A" w:rsidP="008B550B">
      <w:pPr>
        <w:pStyle w:val="Unix"/>
      </w:pPr>
      <w:r>
        <w:tab/>
        <w:t>at com.vividsolutions.jts.operation.overlay.MaximalEdgeRing.&lt;init&gt;(MaximalEdgeRing.java:65)</w:t>
      </w:r>
    </w:p>
    <w:p w14:paraId="02D3C2F2" w14:textId="77777777" w:rsidR="0087477A" w:rsidRDefault="0087477A" w:rsidP="008B550B">
      <w:pPr>
        <w:pStyle w:val="Unix"/>
      </w:pPr>
      <w:r>
        <w:tab/>
        <w:t>at com.vividsolutions.jts.operation.overlay.PolygonBuilder.buildMaximalEdgeRings(PolygonBuilder.java:104)</w:t>
      </w:r>
    </w:p>
    <w:p w14:paraId="10EA6A33" w14:textId="77777777" w:rsidR="0087477A" w:rsidRDefault="0087477A" w:rsidP="008B550B">
      <w:pPr>
        <w:pStyle w:val="Unix"/>
      </w:pPr>
      <w:r>
        <w:tab/>
        <w:t>at com.vividsolutions.jts.operation.overlay.PolygonBuilder.add(PolygonBuilder.java:78)</w:t>
      </w:r>
    </w:p>
    <w:p w14:paraId="0BF8E76C" w14:textId="77777777" w:rsidR="0087477A" w:rsidRDefault="0087477A" w:rsidP="008B550B">
      <w:pPr>
        <w:pStyle w:val="Unix"/>
      </w:pPr>
      <w:r>
        <w:tab/>
        <w:t>at com.vividsolutions.jts.operation.overlay.PolygonBuilder.add(PolygonBuilder.java:67)</w:t>
      </w:r>
    </w:p>
    <w:p w14:paraId="66D2C9E3" w14:textId="77777777" w:rsidR="0087477A" w:rsidRDefault="0087477A" w:rsidP="008B550B">
      <w:pPr>
        <w:pStyle w:val="Unix"/>
      </w:pPr>
      <w:r>
        <w:tab/>
        <w:t>at com.vividsolutions.jts.operation.overlay.OverlayOp.computeOverlay(OverlayOp.java:189)</w:t>
      </w:r>
    </w:p>
    <w:p w14:paraId="3F97F763" w14:textId="77777777" w:rsidR="0087477A" w:rsidRDefault="0087477A" w:rsidP="008B550B">
      <w:pPr>
        <w:pStyle w:val="Unix"/>
      </w:pPr>
      <w:r>
        <w:tab/>
        <w:t>at com.vividsolutions.jts.operation.overlay.OverlayOp.getResultGeometry(OverlayOp.java:127)</w:t>
      </w:r>
    </w:p>
    <w:p w14:paraId="43FA5659" w14:textId="77777777" w:rsidR="0087477A" w:rsidRDefault="0087477A" w:rsidP="008B550B">
      <w:pPr>
        <w:pStyle w:val="Unix"/>
      </w:pPr>
      <w:r>
        <w:tab/>
        <w:t>at com.vividsolutions.jts.operation.overlay.OverlayOp.overlayOp(OverlayOp.java:66)</w:t>
      </w:r>
    </w:p>
    <w:p w14:paraId="75CF75D0" w14:textId="77777777" w:rsidR="0087477A" w:rsidRDefault="0087477A" w:rsidP="008B550B">
      <w:pPr>
        <w:pStyle w:val="Unix"/>
      </w:pPr>
      <w:r>
        <w:tab/>
        <w:t>at com.vividsolutions.jts.operation.overlay.snap.SnapIfNeededOverlayOp.getResultGeometry(SnapIfNeededOverlayOp.java:96)</w:t>
      </w:r>
    </w:p>
    <w:p w14:paraId="32E79277" w14:textId="77777777" w:rsidR="0087477A" w:rsidRDefault="0087477A" w:rsidP="008B550B">
      <w:pPr>
        <w:pStyle w:val="Unix"/>
      </w:pPr>
      <w:r>
        <w:tab/>
        <w:t>at com.vividsolutions.jts.operation.overlay.snap.SnapIfNeededOverlayOp.overlayOp(SnapIfNeededOverlayOp.java:58)</w:t>
      </w:r>
    </w:p>
    <w:p w14:paraId="78EABA44" w14:textId="77777777" w:rsidR="0087477A" w:rsidRDefault="0087477A" w:rsidP="008B550B">
      <w:pPr>
        <w:pStyle w:val="Unix"/>
      </w:pPr>
      <w:r>
        <w:tab/>
        <w:t>at com.vividsolutions.jts.geom.Geometry.intersection(Geometry.java:1342)</w:t>
      </w:r>
    </w:p>
    <w:p w14:paraId="5FF8B724" w14:textId="77777777" w:rsidR="0087477A" w:rsidRDefault="0087477A" w:rsidP="008B550B">
      <w:pPr>
        <w:pStyle w:val="Unix"/>
      </w:pPr>
      <w:r>
        <w:tab/>
        <w:t>at jrc.geotools.CellIntersectsUdf.evaluate(CellIntersectsUdf.java:41)</w:t>
      </w:r>
    </w:p>
    <w:p w14:paraId="6396C468" w14:textId="77777777" w:rsidR="0087477A" w:rsidRDefault="0018418C" w:rsidP="008B6883">
      <w:pPr>
        <w:pStyle w:val="BodyText2"/>
      </w:pPr>
      <w:r>
        <w:t>Here is the debug SQL:</w:t>
      </w:r>
    </w:p>
    <w:p w14:paraId="29F9ABF0" w14:textId="77777777"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6A45EE13" w14:textId="77777777" w:rsidR="0087477A" w:rsidRDefault="0087477A" w:rsidP="008B6883">
      <w:pPr>
        <w:pStyle w:val="BodyText2"/>
      </w:pPr>
    </w:p>
    <w:p w14:paraId="17CB5194" w14:textId="77777777" w:rsidR="00823D03" w:rsidRDefault="00823D03" w:rsidP="000E5536">
      <w:pPr>
        <w:pStyle w:val="Heading9"/>
      </w:pPr>
      <w:r>
        <w:t>Dissolving in Hive</w:t>
      </w:r>
    </w:p>
    <w:p w14:paraId="6E056C36" w14:textId="77777777" w:rsidR="0063601F" w:rsidRDefault="0063601F" w:rsidP="008B6883">
      <w:pPr>
        <w:pStyle w:val="BodyText2"/>
      </w:pPr>
      <w:r>
        <w:t xml:space="preserve">Maybe its because we are using the geotools_cell_intersects method and not the ESRI one. Trying again with the ESRI one. Still issues – it is for the </w:t>
      </w:r>
      <w:hyperlink r:id="rId1158"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270A0A">
        <w:t>Dissolving in ArcGIS</w:t>
      </w:r>
      <w:r w:rsidR="00D17A0E">
        <w:fldChar w:fldCharType="end"/>
      </w:r>
      <w:r w:rsidR="00D17A0E">
        <w:t>)</w:t>
      </w:r>
      <w:r w:rsidR="00823D03">
        <w:t>.</w:t>
      </w:r>
    </w:p>
    <w:p w14:paraId="61153E77" w14:textId="77777777" w:rsidR="0063601F" w:rsidRDefault="0063601F" w:rsidP="008B6883">
      <w:pPr>
        <w:pStyle w:val="BodyText2"/>
      </w:pPr>
      <w:r>
        <w:rPr>
          <w:noProof/>
          <w:lang w:bidi="ar-SA"/>
        </w:rPr>
        <w:drawing>
          <wp:inline distT="0" distB="0" distL="0" distR="0" wp14:anchorId="13041648" wp14:editId="1ED77DE2">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9">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70A35F9" w14:textId="77777777" w:rsidR="0063601F" w:rsidRDefault="0063601F" w:rsidP="008B6883">
      <w:pPr>
        <w:pStyle w:val="BodyText2"/>
      </w:pPr>
      <w:r>
        <w:t>Whereas the un-dissolved one looks like this:</w:t>
      </w:r>
    </w:p>
    <w:p w14:paraId="2DC543A9" w14:textId="77777777" w:rsidR="0063601F" w:rsidRDefault="0063601F" w:rsidP="008B6883">
      <w:pPr>
        <w:pStyle w:val="BodyText2"/>
      </w:pPr>
      <w:r>
        <w:rPr>
          <w:noProof/>
          <w:lang w:bidi="ar-SA"/>
        </w:rPr>
        <w:drawing>
          <wp:inline distT="0" distB="0" distL="0" distR="0" wp14:anchorId="4C0503A5" wp14:editId="7769A1C9">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0">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03C178B3" w14:textId="77777777" w:rsidR="0063601F" w:rsidRDefault="0063601F" w:rsidP="008B6883">
      <w:pPr>
        <w:pStyle w:val="BodyText2"/>
      </w:pPr>
      <w:r>
        <w:t xml:space="preserve">This is a real issue!! The following map shows where </w:t>
      </w:r>
      <w:r w:rsidRPr="008A1CF0">
        <w:t>presence IN (1,2) AND origin IN (1,2) AND seasonal IN (1,2,3)</w:t>
      </w:r>
      <w:r>
        <w:t>:</w:t>
      </w:r>
    </w:p>
    <w:p w14:paraId="30401763" w14:textId="77777777" w:rsidR="0063601F" w:rsidRDefault="0063601F" w:rsidP="008B6883">
      <w:pPr>
        <w:pStyle w:val="BodyText2"/>
      </w:pPr>
      <w:r>
        <w:rPr>
          <w:noProof/>
          <w:lang w:bidi="ar-SA"/>
        </w:rPr>
        <w:drawing>
          <wp:inline distT="0" distB="0" distL="0" distR="0" wp14:anchorId="2A709BD9" wp14:editId="3D17A92D">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1">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25CDF8D3" w14:textId="77777777" w:rsidR="0063601F" w:rsidRDefault="0063601F" w:rsidP="008B6883">
      <w:pPr>
        <w:pStyle w:val="BodyText2"/>
      </w:pPr>
      <w:r>
        <w:t>Looking into whether the geometries are simple:</w:t>
      </w:r>
    </w:p>
    <w:p w14:paraId="69CF718B" w14:textId="77777777"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5643D8DB" w14:textId="77777777" w:rsidR="0063601F" w:rsidRDefault="0063601F" w:rsidP="008B6883">
      <w:pPr>
        <w:pStyle w:val="BodyText2"/>
      </w:pPr>
      <w:r>
        <w:t>WARNING 000442: self intersections at 37287 in iucn_rl_species_2014_2_no_se2</w:t>
      </w:r>
    </w:p>
    <w:p w14:paraId="03E330F7" w14:textId="77777777" w:rsidR="0063601F" w:rsidRDefault="0063601F" w:rsidP="008B6883">
      <w:pPr>
        <w:pStyle w:val="BodyText2"/>
      </w:pPr>
      <w:r>
        <w:t>In Hive some of the OrangUtan polygons are not simple according to this query:</w:t>
      </w:r>
    </w:p>
    <w:p w14:paraId="3DDA1A52" w14:textId="77777777" w:rsidR="0063601F" w:rsidRDefault="0063601F" w:rsidP="008B550B">
      <w:pPr>
        <w:pStyle w:val="sql"/>
      </w:pPr>
      <w:r w:rsidRPr="00466F1A">
        <w:t>SELECT id_no, ST_IsSimple(ST_GeomFromWKB(shape)) FROM species_2014_2 WHERE id_no = 17975</w:t>
      </w:r>
    </w:p>
    <w:p w14:paraId="7330842B" w14:textId="77777777" w:rsidR="0063601F" w:rsidRDefault="0063601F" w:rsidP="008B6883">
      <w:pPr>
        <w:pStyle w:val="BodyText2"/>
      </w:pPr>
      <w:r>
        <w:t>For the redpoll there are 4 features and none of them are simple. So we have two options:</w:t>
      </w:r>
    </w:p>
    <w:p w14:paraId="274B514B" w14:textId="77777777" w:rsidR="0063601F" w:rsidRDefault="0063601F" w:rsidP="005E663B">
      <w:pPr>
        <w:pStyle w:val="ListNumber"/>
        <w:numPr>
          <w:ilvl w:val="0"/>
          <w:numId w:val="23"/>
        </w:numPr>
      </w:pPr>
      <w:r>
        <w:t xml:space="preserve">Don’t try to dissolve species features and just select those where </w:t>
      </w:r>
      <w:r w:rsidRPr="008A1CF0">
        <w:t>presence IN (1,2) AND origin IN (1,2) AND seasonal IN (1,2,3)</w:t>
      </w:r>
    </w:p>
    <w:p w14:paraId="0F7A84D6" w14:textId="77777777" w:rsidR="0063601F" w:rsidRDefault="0063601F" w:rsidP="005E663B">
      <w:pPr>
        <w:pStyle w:val="ListNumber"/>
        <w:numPr>
          <w:ilvl w:val="0"/>
          <w:numId w:val="23"/>
        </w:numPr>
      </w:pPr>
      <w:r>
        <w:t>Dissolve the species features and then simplify them and hope that works.</w:t>
      </w:r>
    </w:p>
    <w:p w14:paraId="6A46D05E" w14:textId="77777777" w:rsidR="0063601F" w:rsidRDefault="0063601F" w:rsidP="008B6883">
      <w:pPr>
        <w:pStyle w:val="BodyText2"/>
      </w:pPr>
      <w:r>
        <w:t>When I CheckGeometry on the Common Redpoll dissolved in ArcGIS I get the following error:</w:t>
      </w:r>
    </w:p>
    <w:p w14:paraId="39B4A30E" w14:textId="77777777" w:rsidR="0063601F" w:rsidRDefault="0063601F" w:rsidP="008B550B">
      <w:pPr>
        <w:pStyle w:val="Code"/>
      </w:pPr>
      <w:r>
        <w:t>Executing: CheckGeometry CommonRedpoll_Dissolved "E:\cottaan\My Documents\ArcGIS\Default.gdb\CommonRedpoll_Dissolved_Chec"</w:t>
      </w:r>
    </w:p>
    <w:p w14:paraId="61E0220E" w14:textId="77777777" w:rsidR="0063601F" w:rsidRDefault="0063601F" w:rsidP="008B550B">
      <w:pPr>
        <w:pStyle w:val="Code"/>
      </w:pPr>
      <w:r>
        <w:lastRenderedPageBreak/>
        <w:t>WARNING 000442: incorrect ring ordering at 1 in CommonRedpoll_Dissolved</w:t>
      </w:r>
    </w:p>
    <w:p w14:paraId="6E876859" w14:textId="77777777"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270A0A">
        <w:t>Loading data into Hadoop</w:t>
      </w:r>
      <w:r>
        <w:fldChar w:fldCharType="end"/>
      </w:r>
      <w:r w:rsidR="00247BC5">
        <w:t xml:space="preserve"> </w:t>
      </w:r>
      <w:r>
        <w:fldChar w:fldCharType="begin"/>
      </w:r>
      <w:r>
        <w:instrText xml:space="preserve"> REF _Ref401910845 \h </w:instrText>
      </w:r>
      <w:r>
        <w:fldChar w:fldCharType="separate"/>
      </w:r>
      <w:r w:rsidR="00270A0A">
        <w:t>Using Python to Avro</w:t>
      </w:r>
      <w:r>
        <w:fldChar w:fldCharType="end"/>
      </w:r>
      <w:r>
        <w:t>), even the query ST_IsSimple fails to finish</w:t>
      </w:r>
      <w:r w:rsidR="00381842">
        <w:t xml:space="preserve"> and in fact gets time out errors in Hive</w:t>
      </w:r>
      <w:r>
        <w:t>!!! So for now I have to go with option 1.</w:t>
      </w:r>
    </w:p>
    <w:p w14:paraId="5BBB026F" w14:textId="77777777" w:rsidR="0063601F" w:rsidRDefault="0063601F" w:rsidP="008B6883">
      <w:pPr>
        <w:pStyle w:val="BodyText2"/>
      </w:pPr>
      <w:r>
        <w:t xml:space="preserve">Repeated the indexing with </w:t>
      </w:r>
      <w:hyperlink r:id="rId1162"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63"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30594FF1" w14:textId="77777777" w:rsidR="0063601F" w:rsidRDefault="0063601F" w:rsidP="008B6883">
      <w:pPr>
        <w:pStyle w:val="HiveError"/>
      </w:pPr>
      <w:r>
        <w:t xml:space="preserve">return code 1 from apache.hadoop.hive.ql.exec.MoveTask </w:t>
      </w:r>
    </w:p>
    <w:p w14:paraId="6D5C8E70"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164" w:history="1">
        <w:r w:rsidRPr="00141029">
          <w:rPr>
            <w:rStyle w:val="Hyperlink"/>
          </w:rPr>
          <w:t>2</w:t>
        </w:r>
      </w:hyperlink>
      <w:r>
        <w:t xml:space="preserve"> to get the areas – this has 6421 map tasks – it was 2857 before without making the species polygons unique.</w:t>
      </w:r>
    </w:p>
    <w:p w14:paraId="12D1603E" w14:textId="77777777" w:rsidR="0063601F" w:rsidRDefault="0063601F" w:rsidP="008B6883">
      <w:pPr>
        <w:pStyle w:val="BodyText2"/>
      </w:pPr>
      <w:r>
        <w:t>The areas aren’t correct!!!! Starting over.</w:t>
      </w:r>
    </w:p>
    <w:p w14:paraId="0565E040" w14:textId="77777777" w:rsidR="0063601F" w:rsidRDefault="0063601F" w:rsidP="008B6883">
      <w:pPr>
        <w:pStyle w:val="BodyText2"/>
      </w:pPr>
      <w:r>
        <w:t>There should be 44 cells for OrangUtan. At the bottom are cells:</w:t>
      </w:r>
    </w:p>
    <w:p w14:paraId="3058B3CB" w14:textId="77777777" w:rsidR="0063601F" w:rsidRDefault="0063601F" w:rsidP="008B6883">
      <w:pPr>
        <w:pStyle w:val="BodyText2"/>
      </w:pPr>
      <w:r>
        <w:rPr>
          <w:noProof/>
          <w:lang w:bidi="ar-SA"/>
        </w:rPr>
        <w:drawing>
          <wp:inline distT="0" distB="0" distL="0" distR="0" wp14:anchorId="4FC1F8EA" wp14:editId="5F77137B">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5">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55F64398"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638BF7AE" w14:textId="77777777" w:rsidR="0063601F" w:rsidRDefault="0063601F" w:rsidP="008B6883">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0BA9C9C5" w14:textId="77777777" w:rsidR="0063601F" w:rsidRDefault="0063601F" w:rsidP="008B6883">
      <w:pPr>
        <w:pStyle w:val="BodyText2"/>
      </w:pPr>
      <w:r>
        <w:t xml:space="preserve">Running the final </w:t>
      </w:r>
      <w:hyperlink r:id="rId1166"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0BAE5234"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39943A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06A3A71A" w14:textId="77777777" w:rsidR="0063601F" w:rsidRDefault="0063601F" w:rsidP="008B550B">
      <w:pPr>
        <w:pStyle w:val="sql"/>
      </w:pPr>
      <w:r w:rsidRPr="0063601F">
        <w:t>SELECT ST_IsSimple(ST_GeomFromWKB(geom)) FROM commonredpoll_dissolved;</w:t>
      </w:r>
    </w:p>
    <w:p w14:paraId="4F4E505C" w14:textId="77777777" w:rsidR="0063601F" w:rsidRDefault="0033676B" w:rsidP="008B6883">
      <w:pPr>
        <w:pStyle w:val="BodyText2"/>
      </w:pPr>
      <w:r>
        <w:t xml:space="preserve">This gets Timeout errors in Hive. </w:t>
      </w:r>
      <w:r w:rsidR="0063601F">
        <w:t>Then:</w:t>
      </w:r>
    </w:p>
    <w:p w14:paraId="0A6DB0F1" w14:textId="77777777"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2D29C706" w14:textId="77777777"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6C4F0DF" w14:textId="77777777" w:rsidR="008C2E6E" w:rsidRDefault="00001B8C" w:rsidP="008B6883">
      <w:pPr>
        <w:pStyle w:val="BodyText2"/>
      </w:pPr>
      <w:r>
        <w:t>com.vividsolutions.jts.io.ParseException: Unknown WKB type 139</w:t>
      </w:r>
      <w:r w:rsidR="008C2E6E">
        <w:t xml:space="preserve">. This is in the line: </w:t>
      </w:r>
    </w:p>
    <w:p w14:paraId="3C595DA0" w14:textId="77777777" w:rsidR="00001B8C" w:rsidRDefault="008C2E6E" w:rsidP="008B6883">
      <w:pPr>
        <w:pStyle w:val="BodyText2"/>
      </w:pPr>
      <w:r w:rsidRPr="008C2E6E">
        <w:t>Geometry geom = reader.read(b.getBytes());</w:t>
      </w:r>
      <w:r w:rsidR="00593813">
        <w:t xml:space="preserve"> Porting this function to ESRI.</w:t>
      </w:r>
    </w:p>
    <w:p w14:paraId="4B6988F5" w14:textId="77777777"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2AB803EF" w14:textId="77777777" w:rsidR="004146B5" w:rsidRDefault="004146B5" w:rsidP="008B6883">
      <w:pPr>
        <w:pStyle w:val="BodyText2"/>
      </w:pPr>
      <w:r>
        <w:t>Now we have an issue with the Redpoll where I get the following error when trying to create the index:</w:t>
      </w:r>
    </w:p>
    <w:p w14:paraId="707BB4FF" w14:textId="77777777" w:rsidR="004146B5" w:rsidRDefault="004146B5" w:rsidP="008B550B">
      <w:pPr>
        <w:pStyle w:val="Unix"/>
      </w:pPr>
      <w:r>
        <w:t>Caused by: com.vividsolutions.jts.io.ParseException: Unknown WKB type 194</w:t>
      </w:r>
    </w:p>
    <w:p w14:paraId="54DB9E49" w14:textId="77777777" w:rsidR="004146B5" w:rsidRDefault="004146B5" w:rsidP="008B550B">
      <w:pPr>
        <w:pStyle w:val="Unix"/>
      </w:pPr>
      <w:r>
        <w:tab/>
        <w:t>..</w:t>
      </w:r>
    </w:p>
    <w:p w14:paraId="085435E8" w14:textId="77777777" w:rsidR="004146B5" w:rsidRDefault="004146B5" w:rsidP="008B550B">
      <w:pPr>
        <w:pStyle w:val="Unix"/>
      </w:pPr>
      <w:r>
        <w:tab/>
        <w:t>at jrc.geotools.TransformUdf.evaluate(TransformUdf.java:40)</w:t>
      </w:r>
    </w:p>
    <w:p w14:paraId="21A4C187" w14:textId="77777777"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48A10D04" w14:textId="77777777" w:rsidR="00E13BA7" w:rsidRDefault="00E13BA7" w:rsidP="008B6883">
      <w:pPr>
        <w:pStyle w:val="BodyText2"/>
      </w:pPr>
      <w:r>
        <w:lastRenderedPageBreak/>
        <w:t>The following query is the one that fails to finish:</w:t>
      </w:r>
      <w:r w:rsidR="004B30D9">
        <w:t xml:space="preserve"> </w:t>
      </w:r>
    </w:p>
    <w:p w14:paraId="657D3C66" w14:textId="77777777"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10830F1E" w14:textId="77777777" w:rsidR="00823D03" w:rsidRDefault="00823D03" w:rsidP="000E5536">
      <w:pPr>
        <w:pStyle w:val="Heading9"/>
      </w:pPr>
      <w:bookmarkStart w:id="185" w:name="_Ref404856316"/>
      <w:r>
        <w:t>Dissolving in ArcGIS</w:t>
      </w:r>
      <w:bookmarkEnd w:id="185"/>
    </w:p>
    <w:p w14:paraId="0EE7A142" w14:textId="77777777"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270A0A">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67220CA8" w14:textId="77777777" w:rsidR="00794BB9" w:rsidRDefault="00794BB9" w:rsidP="000E5536">
      <w:pPr>
        <w:pStyle w:val="Heading8"/>
      </w:pPr>
      <w:r>
        <w:t>Identifying which species cause problems</w:t>
      </w:r>
    </w:p>
    <w:p w14:paraId="204C8544" w14:textId="77777777" w:rsidR="00794BB9" w:rsidRDefault="00794BB9" w:rsidP="008B6883">
      <w:pPr>
        <w:pStyle w:val="BodyText2"/>
      </w:pPr>
      <w:r>
        <w:t>I am trying to find out which species cause problems using firstly no dissolving:</w:t>
      </w:r>
    </w:p>
    <w:p w14:paraId="32A13B53" w14:textId="77777777"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6E6DACC7" w14:textId="77777777" w:rsidR="00EF3A7D" w:rsidRDefault="00EF3A7D" w:rsidP="008B6883">
      <w:pPr>
        <w:pStyle w:val="BodyText2"/>
      </w:pPr>
      <w:r>
        <w:t>This fails with timeout errors!</w:t>
      </w:r>
    </w:p>
    <w:p w14:paraId="008A2F08" w14:textId="77777777"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503AE633" w14:textId="77777777" w:rsidR="00794BB9" w:rsidRDefault="00EF3A7D" w:rsidP="008B6883">
      <w:pPr>
        <w:pStyle w:val="BodyText2"/>
      </w:pPr>
      <w:r>
        <w:t xml:space="preserve">There are some that say false. </w:t>
      </w:r>
    </w:p>
    <w:p w14:paraId="7E9E1761" w14:textId="77777777"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11F3DC47" w14:textId="77777777" w:rsidR="00EF3A7D" w:rsidRPr="00794BB9" w:rsidRDefault="00EF3A7D" w:rsidP="008B6883">
      <w:pPr>
        <w:pStyle w:val="BodyText2"/>
      </w:pPr>
      <w:r>
        <w:t>Still some that say false!</w:t>
      </w:r>
    </w:p>
    <w:p w14:paraId="535642F8" w14:textId="77777777" w:rsidR="0063601F" w:rsidRDefault="0063601F" w:rsidP="000E5536">
      <w:pPr>
        <w:pStyle w:val="Heading7"/>
      </w:pPr>
      <w:r>
        <w:t>10</w:t>
      </w:r>
      <w:r w:rsidRPr="008A07F4">
        <w:rPr>
          <w:vertAlign w:val="superscript"/>
        </w:rPr>
        <w:t>th</w:t>
      </w:r>
      <w:r>
        <w:t xml:space="preserve"> Attempt Exporting data to Avro</w:t>
      </w:r>
    </w:p>
    <w:p w14:paraId="2F540042" w14:textId="77777777" w:rsidR="0063601F" w:rsidRDefault="0063601F" w:rsidP="008B6883">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449AA77D" w14:textId="77777777" w:rsidR="0063601F" w:rsidRDefault="0063601F" w:rsidP="008B550B">
      <w:pPr>
        <w:pStyle w:val="sql"/>
      </w:pPr>
      <w:r w:rsidRPr="00E62572">
        <w:t>select ST_Area(ST_GeomFromWKB(geom)) from wdpa where wdpa_id=785;</w:t>
      </w:r>
    </w:p>
    <w:p w14:paraId="7C183322" w14:textId="77777777" w:rsidR="0063601F" w:rsidRDefault="0063601F" w:rsidP="008B6883">
      <w:pPr>
        <w:pStyle w:val="BodyText2"/>
      </w:pPr>
      <w:r>
        <w:t xml:space="preserve">This produces some sensible results. Lars has rewritten the JAR files to read in WKB. </w:t>
      </w:r>
    </w:p>
    <w:p w14:paraId="476E9F8E" w14:textId="77777777" w:rsidR="0063601F" w:rsidRDefault="0063601F" w:rsidP="000E5536">
      <w:pPr>
        <w:pStyle w:val="Heading7"/>
      </w:pPr>
      <w:r>
        <w:t>11</w:t>
      </w:r>
      <w:r w:rsidRPr="00F04FAB">
        <w:rPr>
          <w:vertAlign w:val="superscript"/>
        </w:rPr>
        <w:t>th</w:t>
      </w:r>
      <w:r>
        <w:t xml:space="preserve"> Attempt Importing the new WDPA</w:t>
      </w:r>
    </w:p>
    <w:p w14:paraId="79EBDC5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6870893C" w14:textId="77777777" w:rsidR="0063601F" w:rsidRDefault="0063601F" w:rsidP="000E5536">
      <w:pPr>
        <w:pStyle w:val="Heading7"/>
      </w:pPr>
      <w:r>
        <w:t>12</w:t>
      </w:r>
      <w:r w:rsidRPr="008F417A">
        <w:rPr>
          <w:vertAlign w:val="superscript"/>
        </w:rPr>
        <w:t>th</w:t>
      </w:r>
      <w:r>
        <w:t xml:space="preserve"> Attempt – Final query</w:t>
      </w:r>
    </w:p>
    <w:p w14:paraId="404DB36A" w14:textId="77777777" w:rsidR="0063601F" w:rsidRDefault="0063601F" w:rsidP="008B6883">
      <w:pPr>
        <w:pStyle w:val="BodyText2"/>
      </w:pPr>
      <w:r>
        <w:t>This seems to work:</w:t>
      </w:r>
    </w:p>
    <w:p w14:paraId="7FE8C391" w14:textId="77777777" w:rsidR="0063601F" w:rsidRDefault="0063601F" w:rsidP="008B550B">
      <w:pPr>
        <w:pStyle w:val="Unix"/>
      </w:pPr>
      <w:r>
        <w:t>SET mapred.reduce.tasks=200;</w:t>
      </w:r>
    </w:p>
    <w:p w14:paraId="1FA39E9E" w14:textId="77777777" w:rsidR="0063601F" w:rsidRDefault="0063601F" w:rsidP="008B550B">
      <w:pPr>
        <w:pStyle w:val="Unix"/>
      </w:pPr>
    </w:p>
    <w:p w14:paraId="6308E07F" w14:textId="77777777" w:rsidR="0063601F" w:rsidRDefault="0063601F" w:rsidP="008B550B">
      <w:pPr>
        <w:pStyle w:val="Unix"/>
      </w:pPr>
      <w:r>
        <w:t>CREATE TABLE analysis.area</w:t>
      </w:r>
    </w:p>
    <w:p w14:paraId="669964D1" w14:textId="77777777" w:rsidR="0063601F" w:rsidRDefault="0063601F" w:rsidP="008B550B">
      <w:pPr>
        <w:pStyle w:val="Unix"/>
      </w:pPr>
      <w:r>
        <w:t>STORED AS SEQUENCEFILE</w:t>
      </w:r>
    </w:p>
    <w:p w14:paraId="25BD895C" w14:textId="77777777" w:rsidR="0063601F" w:rsidRDefault="0063601F" w:rsidP="008B550B">
      <w:pPr>
        <w:pStyle w:val="Unix"/>
      </w:pPr>
      <w:r>
        <w:t>AS</w:t>
      </w:r>
    </w:p>
    <w:p w14:paraId="734B4352" w14:textId="77777777" w:rsidR="0063601F" w:rsidRDefault="0063601F" w:rsidP="008B550B">
      <w:pPr>
        <w:pStyle w:val="Unix"/>
      </w:pPr>
      <w:r>
        <w:t>SELECT</w:t>
      </w:r>
    </w:p>
    <w:p w14:paraId="296283C5" w14:textId="77777777" w:rsidR="0063601F" w:rsidRDefault="0063601F" w:rsidP="008B550B">
      <w:pPr>
        <w:pStyle w:val="Unix"/>
      </w:pPr>
      <w:r>
        <w:t xml:space="preserve">  s.id_no,</w:t>
      </w:r>
    </w:p>
    <w:p w14:paraId="4365F475" w14:textId="77777777" w:rsidR="0063601F" w:rsidRDefault="0063601F" w:rsidP="008B550B">
      <w:pPr>
        <w:pStyle w:val="Unix"/>
      </w:pPr>
      <w:r>
        <w:t xml:space="preserve">  s.presence,</w:t>
      </w:r>
    </w:p>
    <w:p w14:paraId="396008D1" w14:textId="77777777" w:rsidR="0063601F" w:rsidRDefault="0063601F" w:rsidP="008B550B">
      <w:pPr>
        <w:pStyle w:val="Unix"/>
      </w:pPr>
      <w:r>
        <w:t xml:space="preserve">  s.seasonal,</w:t>
      </w:r>
    </w:p>
    <w:p w14:paraId="343F0B60" w14:textId="77777777" w:rsidR="0063601F" w:rsidRDefault="0063601F" w:rsidP="008B550B">
      <w:pPr>
        <w:pStyle w:val="Unix"/>
      </w:pPr>
      <w:r>
        <w:t xml:space="preserve">  w.wdpa_id,</w:t>
      </w:r>
    </w:p>
    <w:p w14:paraId="71A4265B" w14:textId="77777777" w:rsidR="0063601F" w:rsidRDefault="0063601F" w:rsidP="008B550B">
      <w:pPr>
        <w:pStyle w:val="Unix"/>
      </w:pPr>
      <w:r>
        <w:t xml:space="preserve">  SUM (</w:t>
      </w:r>
    </w:p>
    <w:p w14:paraId="41607203" w14:textId="77777777" w:rsidR="0063601F" w:rsidRDefault="0063601F" w:rsidP="008B550B">
      <w:pPr>
        <w:pStyle w:val="Unix"/>
      </w:pPr>
      <w:r>
        <w:t xml:space="preserve">    CASE</w:t>
      </w:r>
    </w:p>
    <w:p w14:paraId="2C02A7CB" w14:textId="77777777" w:rsidR="0063601F" w:rsidRDefault="0063601F" w:rsidP="008B550B">
      <w:pPr>
        <w:pStyle w:val="Unix"/>
      </w:pPr>
      <w:r>
        <w:t xml:space="preserve">      WHEN s.fully_covered AND w.fully_covered THEN s.area</w:t>
      </w:r>
    </w:p>
    <w:p w14:paraId="7CEBF441" w14:textId="77777777" w:rsidR="0063601F" w:rsidRDefault="0063601F" w:rsidP="008B550B">
      <w:pPr>
        <w:pStyle w:val="Unix"/>
      </w:pPr>
      <w:r>
        <w:t xml:space="preserve">      WHEN s.fully_covered AND NOT w.fully_covered THEN s.area</w:t>
      </w:r>
    </w:p>
    <w:p w14:paraId="030655D5" w14:textId="77777777" w:rsidR="0063601F" w:rsidRDefault="0063601F" w:rsidP="008B550B">
      <w:pPr>
        <w:pStyle w:val="Unix"/>
      </w:pPr>
      <w:r>
        <w:t xml:space="preserve">      WHEN w.fully_covered AND NOT s.fully_covered THEN w.area</w:t>
      </w:r>
    </w:p>
    <w:p w14:paraId="2517755E" w14:textId="77777777" w:rsidR="0063601F" w:rsidRDefault="0063601F" w:rsidP="008B550B">
      <w:pPr>
        <w:pStyle w:val="Unix"/>
      </w:pPr>
      <w:r>
        <w:t xml:space="preserve">      ELSE ST_Area(ST_Intersection(ST_Transform("EPSG:4326", "EPSG:54009", s.cell_intersect), ST_Transform("EPSG:4326", "EPSG:54009", w.cell_intersect)))</w:t>
      </w:r>
    </w:p>
    <w:p w14:paraId="0FFE5857" w14:textId="77777777" w:rsidR="0063601F" w:rsidRDefault="0063601F" w:rsidP="008B550B">
      <w:pPr>
        <w:pStyle w:val="Unix"/>
      </w:pPr>
      <w:r>
        <w:t xml:space="preserve">    END / 1000000</w:t>
      </w:r>
    </w:p>
    <w:p w14:paraId="2B8FCD22" w14:textId="77777777" w:rsidR="0063601F" w:rsidRDefault="0063601F" w:rsidP="008B550B">
      <w:pPr>
        <w:pStyle w:val="Unix"/>
      </w:pPr>
      <w:r>
        <w:lastRenderedPageBreak/>
        <w:t xml:space="preserve">  ) total_area</w:t>
      </w:r>
    </w:p>
    <w:p w14:paraId="46BD6EC9" w14:textId="77777777" w:rsidR="0063601F" w:rsidRDefault="0063601F" w:rsidP="008B550B">
      <w:pPr>
        <w:pStyle w:val="Unix"/>
      </w:pPr>
      <w:r>
        <w:t>FROM</w:t>
      </w:r>
    </w:p>
    <w:p w14:paraId="6C500243" w14:textId="77777777" w:rsidR="0063601F" w:rsidRDefault="0063601F" w:rsidP="008B550B">
      <w:pPr>
        <w:pStyle w:val="Unix"/>
      </w:pPr>
      <w:r>
        <w:t xml:space="preserve">  tmp.wdpa_index w</w:t>
      </w:r>
    </w:p>
    <w:p w14:paraId="5473BE19" w14:textId="77777777" w:rsidR="0063601F" w:rsidRDefault="0063601F" w:rsidP="008B550B">
      <w:pPr>
        <w:pStyle w:val="Unix"/>
      </w:pPr>
      <w:r>
        <w:t xml:space="preserve">  JOIN tmp.species_index s ON (s.cell = w.cell)</w:t>
      </w:r>
    </w:p>
    <w:p w14:paraId="7750A55D" w14:textId="77777777" w:rsidR="0063601F" w:rsidRDefault="0063601F" w:rsidP="008B550B">
      <w:pPr>
        <w:pStyle w:val="Unix"/>
      </w:pPr>
      <w:r>
        <w:t>GROUP BY</w:t>
      </w:r>
    </w:p>
    <w:p w14:paraId="6BE4CA48" w14:textId="77777777" w:rsidR="0063601F" w:rsidRDefault="0063601F" w:rsidP="008B550B">
      <w:pPr>
        <w:pStyle w:val="Unix"/>
      </w:pPr>
      <w:r>
        <w:t xml:space="preserve">  s.id_no, s.presence, s.seasonal, w.wdpa_id;</w:t>
      </w:r>
    </w:p>
    <w:p w14:paraId="433122C5" w14:textId="77777777" w:rsidR="0063601F" w:rsidRDefault="0063601F" w:rsidP="008B6883">
      <w:pPr>
        <w:pStyle w:val="BodyText2"/>
      </w:pPr>
      <w:r>
        <w:t>Took 45 minutes and there was an error at the end:</w:t>
      </w:r>
    </w:p>
    <w:p w14:paraId="4F0FA7B9"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6A23AFA" w14:textId="77777777" w:rsidR="0063601F" w:rsidRDefault="0063601F" w:rsidP="008B6883">
      <w:pPr>
        <w:pStyle w:val="BodyText2"/>
      </w:pPr>
      <w:r>
        <w:t>Probably a permissions issue. Yes indeed. Lars sent me this to run:</w:t>
      </w:r>
    </w:p>
    <w:p w14:paraId="38BD4956" w14:textId="77777777" w:rsidR="0063601F" w:rsidRPr="00EB7B15" w:rsidRDefault="0063601F" w:rsidP="008B550B">
      <w:pPr>
        <w:pStyle w:val="Unix"/>
      </w:pPr>
      <w:r>
        <w:t>export HADOOP_USER_NAME=hdfs</w:t>
      </w:r>
    </w:p>
    <w:p w14:paraId="50B32AC7" w14:textId="77777777" w:rsidR="0063601F" w:rsidRDefault="0063601F" w:rsidP="008B550B">
      <w:pPr>
        <w:pStyle w:val="Unix"/>
      </w:pPr>
      <w:r>
        <w:t>hadoop fs -chmod -R 777 /jrc</w:t>
      </w:r>
    </w:p>
    <w:p w14:paraId="047CF986" w14:textId="77777777" w:rsidR="0063601F" w:rsidRDefault="0063601F" w:rsidP="008B550B">
      <w:pPr>
        <w:pStyle w:val="Unix"/>
      </w:pPr>
      <w:r>
        <w:t>hadoop fs -mkdir /jrc/data/analysis/area</w:t>
      </w:r>
    </w:p>
    <w:p w14:paraId="497D4C5E"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66E77EF3" w14:textId="77777777" w:rsidR="0063601F" w:rsidRDefault="0063601F" w:rsidP="008B550B">
      <w:pPr>
        <w:pStyle w:val="Unix"/>
      </w:pPr>
      <w:r>
        <w:t>SET mapred.reduce.tasks=200;</w:t>
      </w:r>
    </w:p>
    <w:p w14:paraId="59FE1115" w14:textId="77777777" w:rsidR="0063601F" w:rsidRDefault="0063601F" w:rsidP="008B550B">
      <w:pPr>
        <w:pStyle w:val="Unix"/>
      </w:pPr>
      <w:r>
        <w:t>CREATE TABLE analysis.area</w:t>
      </w:r>
    </w:p>
    <w:p w14:paraId="02E2468C" w14:textId="77777777" w:rsidR="0063601F" w:rsidRDefault="0063601F" w:rsidP="008B550B">
      <w:pPr>
        <w:pStyle w:val="Unix"/>
      </w:pPr>
      <w:r>
        <w:t>STORED AS SEQUENCEFILE</w:t>
      </w:r>
    </w:p>
    <w:p w14:paraId="3DB91C43" w14:textId="77777777" w:rsidR="0063601F" w:rsidRDefault="0063601F" w:rsidP="008B550B">
      <w:pPr>
        <w:pStyle w:val="Unix"/>
      </w:pPr>
      <w:r>
        <w:t>AS</w:t>
      </w:r>
    </w:p>
    <w:p w14:paraId="017E010D" w14:textId="77777777" w:rsidR="0063601F" w:rsidRDefault="0063601F" w:rsidP="008B550B">
      <w:pPr>
        <w:pStyle w:val="Unix"/>
      </w:pPr>
      <w:r>
        <w:t>SELECT</w:t>
      </w:r>
    </w:p>
    <w:p w14:paraId="59FAF782" w14:textId="77777777" w:rsidR="0063601F" w:rsidRDefault="0063601F" w:rsidP="008B550B">
      <w:pPr>
        <w:pStyle w:val="Unix"/>
      </w:pPr>
      <w:r>
        <w:t xml:space="preserve">  s.id_no,</w:t>
      </w:r>
    </w:p>
    <w:p w14:paraId="0BF62161" w14:textId="77777777" w:rsidR="0063601F" w:rsidRDefault="0063601F" w:rsidP="008B550B">
      <w:pPr>
        <w:pStyle w:val="Unix"/>
      </w:pPr>
      <w:r>
        <w:t xml:space="preserve">  s.presence,</w:t>
      </w:r>
    </w:p>
    <w:p w14:paraId="7C6B3B6F" w14:textId="77777777" w:rsidR="0063601F" w:rsidRDefault="0063601F" w:rsidP="008B550B">
      <w:pPr>
        <w:pStyle w:val="Unix"/>
      </w:pPr>
      <w:r>
        <w:t xml:space="preserve">  s.seasonal,</w:t>
      </w:r>
    </w:p>
    <w:p w14:paraId="38D4102E" w14:textId="77777777" w:rsidR="0063601F" w:rsidRDefault="0063601F" w:rsidP="008B550B">
      <w:pPr>
        <w:pStyle w:val="Unix"/>
      </w:pPr>
      <w:r>
        <w:t xml:space="preserve">  w.wdpa_id,</w:t>
      </w:r>
    </w:p>
    <w:p w14:paraId="3A7D7C1E" w14:textId="77777777" w:rsidR="0063601F" w:rsidRDefault="0063601F" w:rsidP="008B550B">
      <w:pPr>
        <w:pStyle w:val="Unix"/>
      </w:pPr>
      <w:r>
        <w:t xml:space="preserve">  SUM (</w:t>
      </w:r>
    </w:p>
    <w:p w14:paraId="7B0F68B5" w14:textId="77777777" w:rsidR="0063601F" w:rsidRDefault="0063601F" w:rsidP="008B550B">
      <w:pPr>
        <w:pStyle w:val="Unix"/>
      </w:pPr>
      <w:r>
        <w:t xml:space="preserve">    CASE</w:t>
      </w:r>
    </w:p>
    <w:p w14:paraId="1930D17B" w14:textId="77777777" w:rsidR="0063601F" w:rsidRDefault="0063601F" w:rsidP="008B550B">
      <w:pPr>
        <w:pStyle w:val="Unix"/>
      </w:pPr>
      <w:r>
        <w:t xml:space="preserve">      WHEN s.fully_covered AND w.fully_covered THEN s.area</w:t>
      </w:r>
    </w:p>
    <w:p w14:paraId="00E11A8D" w14:textId="77777777" w:rsidR="0063601F" w:rsidRDefault="0063601F" w:rsidP="008B550B">
      <w:pPr>
        <w:pStyle w:val="Unix"/>
      </w:pPr>
      <w:r>
        <w:t xml:space="preserve">      WHEN s.fully_covered AND NOT w.fully_covered THEN s.area</w:t>
      </w:r>
    </w:p>
    <w:p w14:paraId="56C455E8" w14:textId="77777777" w:rsidR="0063601F" w:rsidRDefault="0063601F" w:rsidP="008B550B">
      <w:pPr>
        <w:pStyle w:val="Unix"/>
      </w:pPr>
      <w:r>
        <w:t xml:space="preserve">      WHEN w.fully_covered AND NOT s.fully_covered THEN w.area</w:t>
      </w:r>
    </w:p>
    <w:p w14:paraId="45209872" w14:textId="77777777" w:rsidR="0063601F" w:rsidRDefault="0063601F" w:rsidP="008B550B">
      <w:pPr>
        <w:pStyle w:val="Unix"/>
      </w:pPr>
      <w:r>
        <w:t xml:space="preserve">      ELSE ST_Area(ST_Intersection(ST_Transform("EPSG:4326", "EPSG:54009", s.cell_intersect), ST_Transform("EPSG:4326", "EPSG:54009", w.cell_intersect)))</w:t>
      </w:r>
    </w:p>
    <w:p w14:paraId="0E8539B0" w14:textId="77777777" w:rsidR="0063601F" w:rsidRDefault="0063601F" w:rsidP="008B550B">
      <w:pPr>
        <w:pStyle w:val="Unix"/>
      </w:pPr>
      <w:r>
        <w:t xml:space="preserve">    END / 1000000</w:t>
      </w:r>
    </w:p>
    <w:p w14:paraId="2802DA79" w14:textId="77777777" w:rsidR="0063601F" w:rsidRDefault="0063601F" w:rsidP="008B550B">
      <w:pPr>
        <w:pStyle w:val="Unix"/>
      </w:pPr>
      <w:r>
        <w:t xml:space="preserve">  ) total_area</w:t>
      </w:r>
    </w:p>
    <w:p w14:paraId="10841D04" w14:textId="77777777" w:rsidR="0063601F" w:rsidRDefault="0063601F" w:rsidP="008B550B">
      <w:pPr>
        <w:pStyle w:val="Unix"/>
      </w:pPr>
      <w:r>
        <w:t>FROM</w:t>
      </w:r>
    </w:p>
    <w:p w14:paraId="3759D9C0" w14:textId="77777777" w:rsidR="0063601F" w:rsidRDefault="0063601F" w:rsidP="008B550B">
      <w:pPr>
        <w:pStyle w:val="Unix"/>
      </w:pPr>
      <w:r>
        <w:t xml:space="preserve">  tmp.wdpa_index w</w:t>
      </w:r>
    </w:p>
    <w:p w14:paraId="0D03768A" w14:textId="77777777" w:rsidR="0063601F" w:rsidRDefault="0063601F" w:rsidP="008B550B">
      <w:pPr>
        <w:pStyle w:val="Unix"/>
      </w:pPr>
      <w:r>
        <w:t xml:space="preserve">  JOIN tmp.species_index s ON (s.cell = w.cell)</w:t>
      </w:r>
    </w:p>
    <w:p w14:paraId="58E7532A" w14:textId="77777777" w:rsidR="0063601F" w:rsidRDefault="0063601F" w:rsidP="008B550B">
      <w:pPr>
        <w:pStyle w:val="Unix"/>
      </w:pPr>
      <w:r>
        <w:t>GROUP BY</w:t>
      </w:r>
    </w:p>
    <w:p w14:paraId="3D6E5397" w14:textId="77777777" w:rsidR="0063601F" w:rsidRDefault="0063601F" w:rsidP="008B550B">
      <w:pPr>
        <w:pStyle w:val="Unix"/>
      </w:pPr>
      <w:r>
        <w:t xml:space="preserve">  s.id_no, s.presence, s.seasonal, w.wdpa_id;</w:t>
      </w:r>
    </w:p>
    <w:p w14:paraId="4C899FD2" w14:textId="77777777" w:rsidR="0063601F" w:rsidRDefault="0063601F" w:rsidP="008B6883">
      <w:pPr>
        <w:pStyle w:val="BodyText2"/>
      </w:pPr>
      <w:r>
        <w:t>The area values are NULL as we are not converting the ST_Transform geometries to esri shapes.</w:t>
      </w:r>
    </w:p>
    <w:p w14:paraId="56C51E91" w14:textId="77777777" w:rsidR="0063601F" w:rsidRDefault="0063601F" w:rsidP="008B550B">
      <w:pPr>
        <w:pStyle w:val="Unix"/>
      </w:pPr>
      <w:r>
        <w:t>SET mapred.reduce.tasks=200;</w:t>
      </w:r>
    </w:p>
    <w:p w14:paraId="6332945D" w14:textId="77777777" w:rsidR="0063601F" w:rsidRDefault="0063601F" w:rsidP="008B550B">
      <w:pPr>
        <w:pStyle w:val="Unix"/>
      </w:pPr>
      <w:r>
        <w:t>CREATE TABLE analysis.area</w:t>
      </w:r>
    </w:p>
    <w:p w14:paraId="26729F02" w14:textId="77777777" w:rsidR="0063601F" w:rsidRDefault="0063601F" w:rsidP="008B550B">
      <w:pPr>
        <w:pStyle w:val="Unix"/>
      </w:pPr>
      <w:r>
        <w:t>STORED AS SEQUENCEFILE</w:t>
      </w:r>
    </w:p>
    <w:p w14:paraId="164AE6CC" w14:textId="77777777" w:rsidR="0063601F" w:rsidRDefault="0063601F" w:rsidP="008B550B">
      <w:pPr>
        <w:pStyle w:val="Unix"/>
      </w:pPr>
      <w:r>
        <w:t>AS</w:t>
      </w:r>
    </w:p>
    <w:p w14:paraId="5284D622" w14:textId="77777777" w:rsidR="0063601F" w:rsidRDefault="0063601F" w:rsidP="008B550B">
      <w:pPr>
        <w:pStyle w:val="Unix"/>
      </w:pPr>
      <w:r>
        <w:t>SELECT</w:t>
      </w:r>
    </w:p>
    <w:p w14:paraId="4D17AEC4" w14:textId="77777777" w:rsidR="0063601F" w:rsidRDefault="0063601F" w:rsidP="008B550B">
      <w:pPr>
        <w:pStyle w:val="Unix"/>
      </w:pPr>
      <w:r>
        <w:t xml:space="preserve">  s.id_no,</w:t>
      </w:r>
    </w:p>
    <w:p w14:paraId="20987BEF" w14:textId="77777777" w:rsidR="0063601F" w:rsidRDefault="0063601F" w:rsidP="008B550B">
      <w:pPr>
        <w:pStyle w:val="Unix"/>
      </w:pPr>
      <w:r>
        <w:t xml:space="preserve">  s.presence,</w:t>
      </w:r>
    </w:p>
    <w:p w14:paraId="14D7346D" w14:textId="77777777" w:rsidR="0063601F" w:rsidRDefault="0063601F" w:rsidP="008B550B">
      <w:pPr>
        <w:pStyle w:val="Unix"/>
      </w:pPr>
      <w:r>
        <w:t xml:space="preserve">  s.seasonal,</w:t>
      </w:r>
    </w:p>
    <w:p w14:paraId="1F0300B5" w14:textId="77777777" w:rsidR="0063601F" w:rsidRDefault="0063601F" w:rsidP="008B550B">
      <w:pPr>
        <w:pStyle w:val="Unix"/>
      </w:pPr>
      <w:r>
        <w:t xml:space="preserve">  w.wdpa_id,</w:t>
      </w:r>
    </w:p>
    <w:p w14:paraId="513EE1B1" w14:textId="77777777" w:rsidR="0063601F" w:rsidRDefault="0063601F" w:rsidP="008B550B">
      <w:pPr>
        <w:pStyle w:val="Unix"/>
      </w:pPr>
      <w:r>
        <w:t xml:space="preserve">  SUM (</w:t>
      </w:r>
    </w:p>
    <w:p w14:paraId="74651725" w14:textId="77777777" w:rsidR="0063601F" w:rsidRDefault="0063601F" w:rsidP="008B550B">
      <w:pPr>
        <w:pStyle w:val="Unix"/>
      </w:pPr>
      <w:r>
        <w:t xml:space="preserve">    CASE</w:t>
      </w:r>
    </w:p>
    <w:p w14:paraId="6535CA18" w14:textId="77777777" w:rsidR="0063601F" w:rsidRDefault="0063601F" w:rsidP="008B550B">
      <w:pPr>
        <w:pStyle w:val="Unix"/>
      </w:pPr>
      <w:r>
        <w:t xml:space="preserve">      WHEN s.fully_covered AND w.fully_covered THEN s.area</w:t>
      </w:r>
    </w:p>
    <w:p w14:paraId="5B96EB09" w14:textId="77777777" w:rsidR="0063601F" w:rsidRDefault="0063601F" w:rsidP="008B550B">
      <w:pPr>
        <w:pStyle w:val="Unix"/>
      </w:pPr>
      <w:r>
        <w:t xml:space="preserve">      WHEN s.fully_covered AND NOT w.fully_covered THEN s.area</w:t>
      </w:r>
    </w:p>
    <w:p w14:paraId="47C39CD3" w14:textId="77777777" w:rsidR="0063601F" w:rsidRDefault="0063601F" w:rsidP="008B550B">
      <w:pPr>
        <w:pStyle w:val="Unix"/>
      </w:pPr>
      <w:r>
        <w:t xml:space="preserve">      WHEN w.fully_covered AND NOT s.fully_covered THEN w.area</w:t>
      </w:r>
    </w:p>
    <w:p w14:paraId="36641B5A"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397A1739" w14:textId="77777777" w:rsidR="0063601F" w:rsidRDefault="0063601F" w:rsidP="008B550B">
      <w:pPr>
        <w:pStyle w:val="Unix"/>
      </w:pPr>
      <w:r>
        <w:t xml:space="preserve">    END / 1000000</w:t>
      </w:r>
    </w:p>
    <w:p w14:paraId="1BD9C325" w14:textId="77777777" w:rsidR="0063601F" w:rsidRDefault="0063601F" w:rsidP="008B550B">
      <w:pPr>
        <w:pStyle w:val="Unix"/>
      </w:pPr>
      <w:r>
        <w:t xml:space="preserve">  ) total_area</w:t>
      </w:r>
    </w:p>
    <w:p w14:paraId="0C202954" w14:textId="77777777" w:rsidR="0063601F" w:rsidRDefault="0063601F" w:rsidP="008B550B">
      <w:pPr>
        <w:pStyle w:val="Unix"/>
      </w:pPr>
      <w:r>
        <w:t>FROM</w:t>
      </w:r>
    </w:p>
    <w:p w14:paraId="48DE288C" w14:textId="77777777" w:rsidR="0063601F" w:rsidRDefault="0063601F" w:rsidP="008B550B">
      <w:pPr>
        <w:pStyle w:val="Unix"/>
      </w:pPr>
      <w:r>
        <w:t xml:space="preserve">  tmp.wdpa_index w</w:t>
      </w:r>
    </w:p>
    <w:p w14:paraId="0DC66312" w14:textId="77777777" w:rsidR="0063601F" w:rsidRDefault="0063601F" w:rsidP="008B550B">
      <w:pPr>
        <w:pStyle w:val="Unix"/>
      </w:pPr>
      <w:r>
        <w:t xml:space="preserve">  JOIN tmp.species_index s ON (s.cell = w.cell)</w:t>
      </w:r>
    </w:p>
    <w:p w14:paraId="0ED365B6" w14:textId="77777777" w:rsidR="0063601F" w:rsidRDefault="0063601F" w:rsidP="008B550B">
      <w:pPr>
        <w:pStyle w:val="Unix"/>
      </w:pPr>
      <w:r>
        <w:t>GROUP BY</w:t>
      </w:r>
    </w:p>
    <w:p w14:paraId="5EF1A51F" w14:textId="77777777" w:rsidR="0063601F" w:rsidRDefault="0063601F" w:rsidP="008B550B">
      <w:pPr>
        <w:pStyle w:val="Unix"/>
      </w:pPr>
      <w:r>
        <w:t xml:space="preserve">  s.id_no, s.presence, s.seasonal, w.wdpa_id;</w:t>
      </w:r>
    </w:p>
    <w:p w14:paraId="77588454" w14:textId="77777777" w:rsidR="0063601F" w:rsidRDefault="0063601F" w:rsidP="008B6883">
      <w:pPr>
        <w:pStyle w:val="BodyText2"/>
      </w:pPr>
      <w:r>
        <w:t>Timeout errors and the MR job fails. Removing timeout errors:</w:t>
      </w:r>
    </w:p>
    <w:p w14:paraId="19D98434" w14:textId="77777777" w:rsidR="0063601F" w:rsidRDefault="0063601F" w:rsidP="008B550B">
      <w:pPr>
        <w:pStyle w:val="Unix"/>
      </w:pPr>
      <w:r w:rsidRPr="00245041">
        <w:lastRenderedPageBreak/>
        <w:t>SET mapreduce.task.timeout=0;</w:t>
      </w:r>
    </w:p>
    <w:p w14:paraId="48B171C4" w14:textId="77777777" w:rsidR="0063601F" w:rsidRDefault="0063601F" w:rsidP="008B6883">
      <w:pPr>
        <w:pStyle w:val="BodyText2"/>
      </w:pPr>
      <w:r>
        <w:t xml:space="preserve">And repeating the query. But it is taking a long time at the end to finish all the reducers. </w:t>
      </w:r>
    </w:p>
    <w:p w14:paraId="5A6652DB" w14:textId="77777777" w:rsidR="0063601F" w:rsidRDefault="0063601F" w:rsidP="008B6883">
      <w:pPr>
        <w:pStyle w:val="BodyText2"/>
      </w:pPr>
      <w:r>
        <w:t>So Lars has done it in 2 stages:</w:t>
      </w:r>
    </w:p>
    <w:p w14:paraId="22856F8E" w14:textId="77777777" w:rsidR="0063601F" w:rsidRDefault="0063601F" w:rsidP="008B550B">
      <w:pPr>
        <w:pStyle w:val="Unix"/>
      </w:pPr>
      <w:r>
        <w:t>SET mapred.reduce.tasks=200;</w:t>
      </w:r>
    </w:p>
    <w:p w14:paraId="741565D0"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73EFC47C" w14:textId="77777777" w:rsidR="0063601F" w:rsidRDefault="0063601F" w:rsidP="008B6883">
      <w:pPr>
        <w:pStyle w:val="BodyText2"/>
      </w:pPr>
      <w:r>
        <w:t>Which takes 1.5 hours and then:</w:t>
      </w:r>
    </w:p>
    <w:p w14:paraId="5051C6DA"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6C467222" w14:textId="77777777" w:rsidR="0063601F" w:rsidRPr="008A07F4" w:rsidRDefault="0063601F" w:rsidP="008B6883">
      <w:pPr>
        <w:pStyle w:val="BodyText2"/>
      </w:pPr>
      <w:r>
        <w:t>Which takes 2 hours 33 mins (with 2857 maps that do the intersection). But it works!!!</w:t>
      </w:r>
    </w:p>
    <w:p w14:paraId="6595737E" w14:textId="77777777" w:rsidR="0063601F" w:rsidRDefault="0063601F" w:rsidP="000E5536">
      <w:pPr>
        <w:pStyle w:val="Heading7"/>
      </w:pPr>
      <w:r>
        <w:t>Validating outputs</w:t>
      </w:r>
    </w:p>
    <w:p w14:paraId="317C8D67" w14:textId="77777777" w:rsidR="0063601F" w:rsidRPr="00E273E9" w:rsidRDefault="0063601F" w:rsidP="008B6883">
      <w:pPr>
        <w:pStyle w:val="BodyText2"/>
      </w:pPr>
      <w:r>
        <w:t xml:space="preserve">The species list for Kinabalu (785) had 689 rows in Hadoop whereas the </w:t>
      </w:r>
      <w:hyperlink r:id="rId1167" w:history="1">
        <w:r w:rsidRPr="00E273E9">
          <w:rPr>
            <w:rStyle w:val="Hyperlink"/>
          </w:rPr>
          <w:t>REST Service</w:t>
        </w:r>
      </w:hyperlink>
      <w:r>
        <w:t xml:space="preserve"> has 705.</w:t>
      </w:r>
    </w:p>
    <w:p w14:paraId="12498016" w14:textId="77777777" w:rsidR="000B2F59" w:rsidRDefault="000B2F59" w:rsidP="000E5536">
      <w:pPr>
        <w:pStyle w:val="Heading7"/>
      </w:pPr>
      <w:r>
        <w:t>Full workflow 24/06/2016</w:t>
      </w:r>
    </w:p>
    <w:p w14:paraId="28C39367" w14:textId="77777777" w:rsidR="000B2F59" w:rsidRDefault="000B2F59" w:rsidP="005E663B">
      <w:pPr>
        <w:pStyle w:val="ListNumber"/>
        <w:numPr>
          <w:ilvl w:val="0"/>
          <w:numId w:val="36"/>
        </w:numPr>
      </w:pPr>
      <w:r>
        <w:t>Export the species and wdpa feature classes as Avro using the FeatureClass to Avro tool (to species_borneo and wdpa_borneo</w:t>
      </w:r>
    </w:p>
    <w:p w14:paraId="71FA8DDD" w14:textId="77777777" w:rsidR="000B2F59" w:rsidRDefault="000B2F59" w:rsidP="005E663B">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34214103" w14:textId="77777777" w:rsidR="000B2F59" w:rsidRDefault="000B2F59" w:rsidP="005E663B">
      <w:pPr>
        <w:pStyle w:val="ListNumber"/>
        <w:numPr>
          <w:ilvl w:val="0"/>
          <w:numId w:val="36"/>
        </w:numPr>
      </w:pPr>
      <w:r>
        <w:t>In Hue create the table using the Hive Query Editor:</w:t>
      </w:r>
    </w:p>
    <w:p w14:paraId="7AC7CEF4" w14:textId="77777777" w:rsidR="000B2F59" w:rsidRDefault="000B2F59" w:rsidP="008B550B">
      <w:pPr>
        <w:pStyle w:val="Code"/>
      </w:pPr>
      <w:r>
        <w:t>CREATE EXTERNAL TABLE IF NOT EXISTS default.wdpa_borneo</w:t>
      </w:r>
    </w:p>
    <w:p w14:paraId="5E5B4FB0" w14:textId="77777777" w:rsidR="000B2F59" w:rsidRDefault="000B2F59" w:rsidP="008B550B">
      <w:pPr>
        <w:pStyle w:val="Code"/>
      </w:pPr>
      <w:r>
        <w:t>ROW FORMAT SERDE 'org.apache.hadoop.hive.serde2.avro.AvroSerDe'</w:t>
      </w:r>
    </w:p>
    <w:p w14:paraId="700D0640" w14:textId="77777777" w:rsidR="000B2F59" w:rsidRDefault="000B2F59" w:rsidP="008B550B">
      <w:pPr>
        <w:pStyle w:val="Code"/>
      </w:pPr>
      <w:r>
        <w:t>STORED AS</w:t>
      </w:r>
    </w:p>
    <w:p w14:paraId="3EB5B3FF" w14:textId="77777777" w:rsidR="000B2F59" w:rsidRDefault="000B2F59" w:rsidP="008B550B">
      <w:pPr>
        <w:pStyle w:val="Code"/>
      </w:pPr>
      <w:r>
        <w:t xml:space="preserve">  INPUTFORMAT 'org.apache.hadoop.hive.ql.io.avro.AvroContainerInputFormat'</w:t>
      </w:r>
    </w:p>
    <w:p w14:paraId="5BC70318" w14:textId="77777777" w:rsidR="000B2F59" w:rsidRDefault="000B2F59" w:rsidP="008B550B">
      <w:pPr>
        <w:pStyle w:val="Code"/>
      </w:pPr>
      <w:r>
        <w:t xml:space="preserve">  OUTPUTFORMAT 'org.apache.hadoop.hive.ql.io.avro.AvroContainerOutputFormat'</w:t>
      </w:r>
    </w:p>
    <w:p w14:paraId="7CCE982A" w14:textId="77777777" w:rsidR="000B2F59" w:rsidRDefault="000B2F59" w:rsidP="008B550B">
      <w:pPr>
        <w:pStyle w:val="Code"/>
      </w:pPr>
      <w:r>
        <w:t>LOCATION '/user/cottaan/avro/wdpa_borneo'</w:t>
      </w:r>
    </w:p>
    <w:p w14:paraId="1CB08B68" w14:textId="77777777" w:rsidR="000B2F59" w:rsidRDefault="000B2F59" w:rsidP="008B550B">
      <w:pPr>
        <w:pStyle w:val="Code"/>
      </w:pPr>
      <w:r>
        <w:t>TBLPROPERTIES ('avro.schema.url'='hdfs:////user/cottaan/avro/wdpa_borneo.avsc');</w:t>
      </w:r>
    </w:p>
    <w:p w14:paraId="3BE0C9E8" w14:textId="77777777" w:rsidR="00FA0028" w:rsidRDefault="00FA0028" w:rsidP="008B6883">
      <w:pPr>
        <w:pStyle w:val="BodyText2"/>
      </w:pPr>
      <w:r>
        <w:t>And:</w:t>
      </w:r>
    </w:p>
    <w:p w14:paraId="39AE9ACE" w14:textId="77777777" w:rsidR="00FC572C" w:rsidRDefault="00FC572C" w:rsidP="008B550B">
      <w:pPr>
        <w:pStyle w:val="Code"/>
      </w:pPr>
      <w:r>
        <w:t>CREATE EXTERNAL TABLE IF NOT EXISTS default.species_borneo</w:t>
      </w:r>
    </w:p>
    <w:p w14:paraId="7A759C49" w14:textId="77777777" w:rsidR="00FC572C" w:rsidRDefault="00FC572C" w:rsidP="008B550B">
      <w:pPr>
        <w:pStyle w:val="Code"/>
      </w:pPr>
      <w:r>
        <w:t>ROW FORMAT SERDE 'org.apache.hadoop.hive.serde2.avro.AvroSerDe'</w:t>
      </w:r>
    </w:p>
    <w:p w14:paraId="0CF9995B" w14:textId="77777777" w:rsidR="00FC572C" w:rsidRDefault="00FC572C" w:rsidP="008B550B">
      <w:pPr>
        <w:pStyle w:val="Code"/>
      </w:pPr>
      <w:r>
        <w:t>STORED AS</w:t>
      </w:r>
    </w:p>
    <w:p w14:paraId="5E7CDCD9" w14:textId="77777777" w:rsidR="00FC572C" w:rsidRDefault="00FC572C" w:rsidP="008B550B">
      <w:pPr>
        <w:pStyle w:val="Code"/>
      </w:pPr>
      <w:r>
        <w:t xml:space="preserve">  INPUTFORMAT 'org.apache.hadoop.hive.ql.io.avro.AvroContainerInputFormat'</w:t>
      </w:r>
    </w:p>
    <w:p w14:paraId="773151C9" w14:textId="77777777" w:rsidR="00FC572C" w:rsidRDefault="00FC572C" w:rsidP="008B550B">
      <w:pPr>
        <w:pStyle w:val="Code"/>
      </w:pPr>
      <w:r>
        <w:t xml:space="preserve">  OUTPUTFORMAT 'org.apache.hadoop.hive.ql.io.avro.AvroContainerOutputFormat'</w:t>
      </w:r>
    </w:p>
    <w:p w14:paraId="3A1B8DDF" w14:textId="77777777" w:rsidR="00FC572C" w:rsidRDefault="00FC572C" w:rsidP="008B550B">
      <w:pPr>
        <w:pStyle w:val="Code"/>
      </w:pPr>
      <w:r>
        <w:t>LOCATION '/user/cottaan/data/species_borneo'</w:t>
      </w:r>
    </w:p>
    <w:p w14:paraId="4E1E759C" w14:textId="77777777" w:rsidR="00FC572C" w:rsidRDefault="00FC572C" w:rsidP="008B550B">
      <w:pPr>
        <w:pStyle w:val="Code"/>
      </w:pPr>
      <w:r>
        <w:t>TBLPROPERTIES ('avro.schema.url'='hdfs:////user/cottaan/schema/species_borneo.avsc');</w:t>
      </w:r>
    </w:p>
    <w:p w14:paraId="0192B419" w14:textId="77777777" w:rsidR="00C51F80" w:rsidRDefault="00C13DEF" w:rsidP="005E663B">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7413CF10" w14:textId="77777777" w:rsidR="008B6922" w:rsidRDefault="00FB727C" w:rsidP="005E663B">
      <w:pPr>
        <w:pStyle w:val="ListNumber"/>
      </w:pPr>
      <w:r>
        <w:t>Now we have the tables and functions in place we create the spatial index tables:</w:t>
      </w:r>
    </w:p>
    <w:p w14:paraId="36FB8A8E" w14:textId="77777777" w:rsidR="00FB727C" w:rsidRDefault="00FB727C" w:rsidP="008B550B">
      <w:pPr>
        <w:pStyle w:val="sql"/>
      </w:pPr>
      <w:r w:rsidRPr="00FB727C">
        <w:t>DROP TABLE</w:t>
      </w:r>
      <w:r w:rsidR="00AC2091">
        <w:t xml:space="preserve"> IF EXISTS species_borneo_dissolved</w:t>
      </w:r>
      <w:r w:rsidRPr="00FB727C">
        <w:t>;</w:t>
      </w:r>
    </w:p>
    <w:p w14:paraId="6AFF449F" w14:textId="77777777" w:rsidR="00FB727C" w:rsidRPr="000B2F59" w:rsidRDefault="00FB727C" w:rsidP="008B550B">
      <w:pPr>
        <w:pStyle w:val="sql"/>
      </w:pPr>
    </w:p>
    <w:p w14:paraId="5DF87C33" w14:textId="77777777" w:rsidR="0063601F" w:rsidRDefault="0063601F" w:rsidP="000E5536">
      <w:pPr>
        <w:pStyle w:val="Heading6"/>
      </w:pPr>
      <w:r>
        <w:t>Case study 2: Species richness maps</w:t>
      </w:r>
    </w:p>
    <w:p w14:paraId="20C194DC" w14:textId="77777777" w:rsidR="0063601F" w:rsidRDefault="0063601F" w:rsidP="000E5536">
      <w:pPr>
        <w:pStyle w:val="Heading5"/>
      </w:pPr>
      <w:r>
        <w:t>Geospatial Processing @ Monsanto</w:t>
      </w:r>
    </w:p>
    <w:p w14:paraId="3D7877B7" w14:textId="77777777" w:rsidR="0063601F" w:rsidRDefault="0063601F" w:rsidP="008B6883">
      <w:pPr>
        <w:pStyle w:val="BodyText2"/>
      </w:pPr>
      <w:r>
        <w:t>Excellent use case with parallels to my system using a quadkey type approach. Slides here:</w:t>
      </w:r>
      <w:r w:rsidRPr="0008179A">
        <w:t xml:space="preserve"> </w:t>
      </w:r>
      <w:hyperlink r:id="rId1168" w:history="1">
        <w:r w:rsidRPr="008913AD">
          <w:rPr>
            <w:rStyle w:val="Hyperlink"/>
          </w:rPr>
          <w:t>http://www.slideshare.net/Hadoop_Summit/grailer-hochmuth-june27515pmroom212v3</w:t>
        </w:r>
      </w:hyperlink>
      <w:r>
        <w:t xml:space="preserve"> </w:t>
      </w:r>
    </w:p>
    <w:p w14:paraId="51957F5F" w14:textId="77777777" w:rsidR="0063601F" w:rsidRDefault="0063601F" w:rsidP="008B6883">
      <w:pPr>
        <w:pStyle w:val="BodyText2"/>
      </w:pPr>
      <w:r>
        <w:t>Here is a similar slide set describing quadkeys:</w:t>
      </w:r>
    </w:p>
    <w:p w14:paraId="6F443BD2" w14:textId="77777777" w:rsidR="0063601F" w:rsidRDefault="000D5C35" w:rsidP="008B6883">
      <w:pPr>
        <w:pStyle w:val="BodyText2"/>
      </w:pPr>
      <w:hyperlink r:id="rId1169"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27B7DF1A" w14:textId="77777777" w:rsidR="00352E10" w:rsidRDefault="00352E10" w:rsidP="0034374E">
      <w:pPr>
        <w:pStyle w:val="Heading3"/>
      </w:pPr>
      <w:r>
        <w:t>PostGIS</w:t>
      </w:r>
    </w:p>
    <w:p w14:paraId="53F6AD01" w14:textId="77777777" w:rsidR="002978CB" w:rsidRDefault="002978CB" w:rsidP="007D2F52">
      <w:pPr>
        <w:pStyle w:val="Heading4"/>
      </w:pPr>
      <w:bookmarkStart w:id="186" w:name="_Toc315774575"/>
      <w:r>
        <w:t>Installing</w:t>
      </w:r>
    </w:p>
    <w:p w14:paraId="3957E0EC" w14:textId="77777777" w:rsidR="002978CB" w:rsidRDefault="002978CB" w:rsidP="008B6883">
      <w:pPr>
        <w:pStyle w:val="BodyText2"/>
      </w:pPr>
      <w:r>
        <w:t>By default the postgis tables and views go into the public schema.</w:t>
      </w:r>
    </w:p>
    <w:p w14:paraId="7B5C843D" w14:textId="77777777" w:rsidR="002978CB" w:rsidRDefault="002978CB" w:rsidP="008B6883">
      <w:pPr>
        <w:pStyle w:val="BodyText2"/>
      </w:pPr>
      <w:r>
        <w:t xml:space="preserve">We have this version of PostGIS (from </w:t>
      </w:r>
      <w:r w:rsidRPr="002978CB">
        <w:t>SELECT PostGIS_full_version();</w:t>
      </w:r>
      <w:r>
        <w:t xml:space="preserve"> on 5/9/2014):</w:t>
      </w:r>
    </w:p>
    <w:p w14:paraId="274A1571"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60255E80" w14:textId="77777777" w:rsidR="009025BD" w:rsidRDefault="009025BD" w:rsidP="000E5536">
      <w:pPr>
        <w:pStyle w:val="Heading5"/>
      </w:pPr>
      <w:r>
        <w:t>On Debian (on Google Compute Engine)</w:t>
      </w:r>
    </w:p>
    <w:p w14:paraId="14A73529" w14:textId="77777777" w:rsidR="009025BD" w:rsidRDefault="009025BD" w:rsidP="008B6883">
      <w:pPr>
        <w:pStyle w:val="BodyText2"/>
      </w:pPr>
      <w:r>
        <w:t>After installing postgresql:</w:t>
      </w:r>
    </w:p>
    <w:p w14:paraId="6DAF2582" w14:textId="77777777" w:rsidR="009025BD" w:rsidRDefault="000D5C35" w:rsidP="008B6883">
      <w:pPr>
        <w:pStyle w:val="BodyText2"/>
      </w:pPr>
      <w:hyperlink r:id="rId1170" w:history="1">
        <w:r w:rsidR="009025BD" w:rsidRPr="009025BD">
          <w:rPr>
            <w:rStyle w:val="Hyperlink"/>
          </w:rPr>
          <w:t>http://wiki.openstreetmap.org/wiki/PostGIS/Installation</w:t>
        </w:r>
      </w:hyperlink>
    </w:p>
    <w:p w14:paraId="733ECE3B" w14:textId="77777777" w:rsidR="009025BD" w:rsidRDefault="009025BD" w:rsidP="008B550B">
      <w:pPr>
        <w:pStyle w:val="Unix"/>
      </w:pPr>
      <w:r>
        <w:t>sudo apt-get install postgresql postgresql-contrib postgis</w:t>
      </w:r>
    </w:p>
    <w:p w14:paraId="4B7A9DC0" w14:textId="77777777" w:rsidR="009025BD" w:rsidRDefault="009025BD" w:rsidP="008B550B">
      <w:pPr>
        <w:pStyle w:val="Unix"/>
      </w:pPr>
      <w:r>
        <w:t>a_cottam@postgresql-1-vm:~$ sudo -u postgres createuser andrew</w:t>
      </w:r>
    </w:p>
    <w:p w14:paraId="3A02B361" w14:textId="77777777" w:rsidR="009025BD" w:rsidRDefault="009025BD" w:rsidP="008B550B">
      <w:pPr>
        <w:pStyle w:val="Unix"/>
      </w:pPr>
      <w:r>
        <w:t>a_cottam@postgresql-1-vm:~$ sudo -u postgres createdb --encoding=UTF8 --owner=andrew gis</w:t>
      </w:r>
    </w:p>
    <w:p w14:paraId="14A867E8" w14:textId="77777777" w:rsidR="009025BD" w:rsidRDefault="009025BD" w:rsidP="008B550B">
      <w:pPr>
        <w:pStyle w:val="Unix"/>
      </w:pPr>
      <w:r>
        <w:t>a_cottam@postgresql-1-vm:~$ psql --username=postgres --dbname=gis -c "CREATE EXTENSION postgis;"</w:t>
      </w:r>
    </w:p>
    <w:p w14:paraId="1BA6F6B1" w14:textId="77777777" w:rsidR="009025BD" w:rsidRDefault="009025BD" w:rsidP="008B550B">
      <w:pPr>
        <w:pStyle w:val="Unix"/>
      </w:pPr>
      <w:r>
        <w:t>a_cottam@postgresql-1-vm:~$ psql --username=postgres --dbname=gis -c "CREATE EXTENSION postgis_topology;"</w:t>
      </w:r>
    </w:p>
    <w:p w14:paraId="6F529BBF" w14:textId="77777777" w:rsidR="009025BD" w:rsidRPr="009025BD" w:rsidRDefault="009025BD" w:rsidP="008B550B">
      <w:pPr>
        <w:pStyle w:val="Unix"/>
      </w:pPr>
      <w:r>
        <w:t>a_cottam@postgresql-1-vm:~$ psql -d gis -U andrew</w:t>
      </w:r>
    </w:p>
    <w:p w14:paraId="4F2DD81C" w14:textId="77777777" w:rsidR="004A03B1" w:rsidRDefault="004A03B1" w:rsidP="004A03B1">
      <w:pPr>
        <w:pStyle w:val="Heading5"/>
      </w:pPr>
      <w:bookmarkStart w:id="187" w:name="_Ubuntu_14.04_1"/>
      <w:bookmarkEnd w:id="187"/>
      <w:r>
        <w:t xml:space="preserve">Ubuntu 14.04 </w:t>
      </w:r>
    </w:p>
    <w:p w14:paraId="2CC88F67" w14:textId="77777777" w:rsidR="00E619E0" w:rsidRPr="00E619E0" w:rsidRDefault="00E619E0" w:rsidP="008B6883">
      <w:pPr>
        <w:pStyle w:val="BodyText2"/>
      </w:pPr>
      <w:r>
        <w:t xml:space="preserve">See </w:t>
      </w:r>
      <w:hyperlink w:anchor="_PostGIS" w:history="1">
        <w:r w:rsidRPr="00E619E0">
          <w:rPr>
            <w:rStyle w:val="Hyperlink"/>
          </w:rPr>
          <w:t>PostGIS</w:t>
        </w:r>
      </w:hyperlink>
      <w:r>
        <w:t>.</w:t>
      </w:r>
    </w:p>
    <w:p w14:paraId="2532251B" w14:textId="77777777" w:rsidR="00352E10" w:rsidRDefault="001672E7" w:rsidP="007D2F52">
      <w:pPr>
        <w:pStyle w:val="Heading4"/>
      </w:pPr>
      <w:r>
        <w:t>Client Tools</w:t>
      </w:r>
    </w:p>
    <w:p w14:paraId="0FC6499D" w14:textId="77777777" w:rsidR="00352E10" w:rsidRDefault="00352E10" w:rsidP="001672E7">
      <w:pPr>
        <w:pStyle w:val="Heading5"/>
      </w:pPr>
      <w:r>
        <w:t>ArcGIS</w:t>
      </w:r>
      <w:r w:rsidR="001672E7">
        <w:t xml:space="preserve"> for Desktop</w:t>
      </w:r>
    </w:p>
    <w:p w14:paraId="4502C67B" w14:textId="77777777" w:rsidR="00352E10" w:rsidRPr="001B05C4" w:rsidRDefault="00352E10" w:rsidP="008B6883">
      <w:pPr>
        <w:pStyle w:val="BodyText2"/>
      </w:pPr>
      <w:r>
        <w:t xml:space="preserve">See </w:t>
      </w:r>
      <w:r>
        <w:fldChar w:fldCharType="begin"/>
      </w:r>
      <w:r>
        <w:instrText xml:space="preserve"> REF _Ref352067525 \h </w:instrText>
      </w:r>
      <w:r>
        <w:fldChar w:fldCharType="separate"/>
      </w:r>
      <w:r w:rsidR="00270A0A">
        <w:t>Accessing PostGIS</w:t>
      </w:r>
      <w:r>
        <w:fldChar w:fldCharType="end"/>
      </w:r>
    </w:p>
    <w:p w14:paraId="16852A3D" w14:textId="77777777" w:rsidR="001672E7" w:rsidRDefault="001672E7" w:rsidP="001672E7">
      <w:pPr>
        <w:pStyle w:val="Heading5"/>
      </w:pPr>
      <w:r>
        <w:t>ArcGIS Pro</w:t>
      </w:r>
    </w:p>
    <w:p w14:paraId="0DB21990" w14:textId="77777777" w:rsidR="001672E7" w:rsidRPr="001672E7" w:rsidRDefault="001672E7" w:rsidP="001672E7">
      <w:pPr>
        <w:pStyle w:val="BodyText2"/>
      </w:pPr>
      <w:r>
        <w:t xml:space="preserve">See </w:t>
      </w:r>
      <w:hyperlink w:anchor="_PostgreSQL_1" w:history="1">
        <w:r w:rsidRPr="001672E7">
          <w:rPr>
            <w:rStyle w:val="Hyperlink"/>
          </w:rPr>
          <w:t>PostgreSQL</w:t>
        </w:r>
      </w:hyperlink>
      <w:r>
        <w:t>.</w:t>
      </w:r>
    </w:p>
    <w:p w14:paraId="048B7405" w14:textId="77777777" w:rsidR="00352E10" w:rsidRDefault="00352E10" w:rsidP="001672E7">
      <w:pPr>
        <w:pStyle w:val="Heading5"/>
      </w:pPr>
      <w:r>
        <w:t>qGIS</w:t>
      </w:r>
    </w:p>
    <w:p w14:paraId="74EE9AF6"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00BBC396" w14:textId="77777777" w:rsidR="009234DD" w:rsidRDefault="009234DD" w:rsidP="000E5536">
      <w:pPr>
        <w:pStyle w:val="Heading5"/>
      </w:pPr>
      <w:bookmarkStart w:id="188" w:name="_Toc315774584"/>
      <w:bookmarkStart w:id="189" w:name="_Toc315774583"/>
      <w:bookmarkStart w:id="190" w:name="_Toc315774576"/>
      <w:bookmarkEnd w:id="186"/>
      <w:r>
        <w:t>Issues</w:t>
      </w:r>
    </w:p>
    <w:p w14:paraId="3E4AFA7A" w14:textId="77777777" w:rsidR="009234DD" w:rsidRDefault="009234DD" w:rsidP="008B6883">
      <w:pPr>
        <w:pStyle w:val="BodyText2"/>
      </w:pPr>
      <w:r>
        <w:t>Sometime you get an error which says:</w:t>
      </w:r>
    </w:p>
    <w:p w14:paraId="5D7801DF" w14:textId="77777777" w:rsidR="009234DD" w:rsidRDefault="009234DD" w:rsidP="008B6883">
      <w:pPr>
        <w:pStyle w:val="BodyText2"/>
      </w:pPr>
      <w:r w:rsidRPr="009234DD">
        <w:t>'FATAL:  remaining connection slots are reserved for non-replication superuser connections</w:t>
      </w:r>
    </w:p>
    <w:p w14:paraId="5FECAE5D"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15EA0446" w14:textId="77777777" w:rsidR="00193F9D" w:rsidRDefault="00193F9D" w:rsidP="008B550B">
      <w:pPr>
        <w:pStyle w:val="Unix"/>
      </w:pPr>
      <w:r w:rsidRPr="00193F9D">
        <w:t>ps -fax | grep python</w:t>
      </w:r>
    </w:p>
    <w:p w14:paraId="4DB2A6C7" w14:textId="77777777" w:rsidR="00193F9D" w:rsidRDefault="00193F9D" w:rsidP="008B550B">
      <w:pPr>
        <w:pStyle w:val="Unix"/>
      </w:pPr>
      <w:r w:rsidRPr="00193F9D">
        <w:t>kill -9 14609</w:t>
      </w:r>
      <w:r w:rsidR="006F5C3F">
        <w:t xml:space="preserve"> </w:t>
      </w:r>
    </w:p>
    <w:p w14:paraId="59B506B8" w14:textId="77777777" w:rsidR="00193F9D" w:rsidRPr="009234DD" w:rsidRDefault="00193F9D" w:rsidP="008B6883">
      <w:pPr>
        <w:pStyle w:val="BodyText2"/>
      </w:pPr>
      <w:r>
        <w:t>Then the PID will disappear in pgAdmin.</w:t>
      </w:r>
    </w:p>
    <w:p w14:paraId="10CFA64D" w14:textId="77777777" w:rsidR="00C0242C" w:rsidRDefault="00C0242C" w:rsidP="007D2F52">
      <w:pPr>
        <w:pStyle w:val="Heading4"/>
      </w:pPr>
      <w:r>
        <w:lastRenderedPageBreak/>
        <w:t>Data types</w:t>
      </w:r>
    </w:p>
    <w:p w14:paraId="092B8934"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663B5054" w14:textId="77777777" w:rsidR="00C0242C" w:rsidRDefault="00C0242C" w:rsidP="008B550B">
      <w:pPr>
        <w:pStyle w:val="sql"/>
      </w:pPr>
      <w:r>
        <w:t>update &lt;table&gt; set &lt;numeric&gt; = &lt;text&gt;::numeric</w:t>
      </w:r>
    </w:p>
    <w:p w14:paraId="0C858873"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79D066C3" w14:textId="77777777" w:rsidR="00DB37AA" w:rsidRDefault="00DB37AA" w:rsidP="007D2F52">
      <w:pPr>
        <w:pStyle w:val="Heading4"/>
      </w:pPr>
      <w:r>
        <w:t>Errors</w:t>
      </w:r>
    </w:p>
    <w:p w14:paraId="4B032F84"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5442AB5A" w14:textId="77777777" w:rsidR="00352E10" w:rsidRDefault="00352E10" w:rsidP="007D2F52">
      <w:pPr>
        <w:pStyle w:val="Heading4"/>
      </w:pPr>
      <w:r>
        <w:t>Functions</w:t>
      </w:r>
    </w:p>
    <w:p w14:paraId="1CB471B7"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517B4109" w14:textId="77777777" w:rsidR="00352E10" w:rsidRDefault="00352E10" w:rsidP="008B550B">
      <w:pPr>
        <w:pStyle w:val="Code"/>
      </w:pPr>
      <w:r>
        <w:t>CREATE OR REPLACE FUNCTION __test()</w:t>
      </w:r>
    </w:p>
    <w:p w14:paraId="007AE205" w14:textId="77777777" w:rsidR="00352E10" w:rsidRDefault="00352E10" w:rsidP="008B550B">
      <w:pPr>
        <w:pStyle w:val="Code"/>
      </w:pPr>
      <w:r>
        <w:t xml:space="preserve">  RETURNS void AS</w:t>
      </w:r>
    </w:p>
    <w:p w14:paraId="053D94F0" w14:textId="77777777" w:rsidR="00352E10" w:rsidRDefault="00352E10" w:rsidP="008B550B">
      <w:pPr>
        <w:pStyle w:val="Code"/>
      </w:pPr>
      <w:r>
        <w:t>$BODY$DROP TABLE IF EXISTS species_wdpa_counts;</w:t>
      </w:r>
    </w:p>
    <w:p w14:paraId="26877ABB" w14:textId="77777777" w:rsidR="00352E10" w:rsidRDefault="00352E10" w:rsidP="008B550B">
      <w:pPr>
        <w:pStyle w:val="Code"/>
      </w:pPr>
    </w:p>
    <w:p w14:paraId="367C181B" w14:textId="77777777" w:rsidR="00352E10" w:rsidRDefault="00352E10" w:rsidP="008B550B">
      <w:pPr>
        <w:pStyle w:val="Code"/>
      </w:pPr>
      <w:r>
        <w:t>CREATE TABLE species_wdpa_counts</w:t>
      </w:r>
    </w:p>
    <w:p w14:paraId="51B598E4" w14:textId="77777777" w:rsidR="00352E10" w:rsidRDefault="00352E10" w:rsidP="008B550B">
      <w:pPr>
        <w:pStyle w:val="Code"/>
      </w:pPr>
      <w:r>
        <w:t>(</w:t>
      </w:r>
    </w:p>
    <w:p w14:paraId="3EB73327" w14:textId="77777777" w:rsidR="00352E10" w:rsidRDefault="00352E10" w:rsidP="008B550B">
      <w:pPr>
        <w:pStyle w:val="Code"/>
      </w:pPr>
      <w:r>
        <w:t xml:space="preserve">  id_no character(25)[] NOT NULL,</w:t>
      </w:r>
    </w:p>
    <w:p w14:paraId="15322E38" w14:textId="77777777" w:rsidR="00352E10" w:rsidRDefault="00352E10" w:rsidP="008B550B">
      <w:pPr>
        <w:pStyle w:val="Code"/>
      </w:pPr>
      <w:r>
        <w:t xml:space="preserve">  pa_count integer,</w:t>
      </w:r>
    </w:p>
    <w:p w14:paraId="4123E606" w14:textId="77777777" w:rsidR="00352E10" w:rsidRDefault="00352E10" w:rsidP="008B550B">
      <w:pPr>
        <w:pStyle w:val="Code"/>
      </w:pPr>
      <w:r>
        <w:t xml:space="preserve">  CONSTRAINT pk PRIMARY KEY (id_no)</w:t>
      </w:r>
    </w:p>
    <w:p w14:paraId="193C3931" w14:textId="77777777" w:rsidR="00352E10" w:rsidRDefault="00352E10" w:rsidP="008B550B">
      <w:pPr>
        <w:pStyle w:val="Code"/>
      </w:pPr>
      <w:r>
        <w:t>)</w:t>
      </w:r>
    </w:p>
    <w:p w14:paraId="366ACB71" w14:textId="77777777" w:rsidR="00352E10" w:rsidRDefault="00352E10" w:rsidP="008B550B">
      <w:pPr>
        <w:pStyle w:val="Code"/>
      </w:pPr>
      <w:r>
        <w:t>WITH (</w:t>
      </w:r>
    </w:p>
    <w:p w14:paraId="3A0B8232" w14:textId="77777777" w:rsidR="00352E10" w:rsidRDefault="00352E10" w:rsidP="008B550B">
      <w:pPr>
        <w:pStyle w:val="Code"/>
      </w:pPr>
      <w:r>
        <w:t xml:space="preserve">  OIDS=FALSE</w:t>
      </w:r>
    </w:p>
    <w:p w14:paraId="668E9154" w14:textId="77777777" w:rsidR="00352E10" w:rsidRDefault="00352E10" w:rsidP="008B550B">
      <w:pPr>
        <w:pStyle w:val="Code"/>
      </w:pPr>
      <w:r>
        <w:t>);</w:t>
      </w:r>
    </w:p>
    <w:p w14:paraId="066A2334" w14:textId="77777777" w:rsidR="00352E10" w:rsidRDefault="00352E10" w:rsidP="008B550B">
      <w:pPr>
        <w:pStyle w:val="Code"/>
      </w:pPr>
      <w:r>
        <w:t>ALTER TABLE species_wdpa_counts OWNER TO appuser;$BODY$</w:t>
      </w:r>
    </w:p>
    <w:p w14:paraId="30D533A5" w14:textId="77777777" w:rsidR="00352E10" w:rsidRDefault="00352E10" w:rsidP="008B550B">
      <w:pPr>
        <w:pStyle w:val="Code"/>
      </w:pPr>
      <w:r>
        <w:t xml:space="preserve">  LANGUAGE sql VOLATILE</w:t>
      </w:r>
    </w:p>
    <w:p w14:paraId="7E2B0BCB" w14:textId="77777777" w:rsidR="00352E10" w:rsidRDefault="00352E10" w:rsidP="008B550B">
      <w:pPr>
        <w:pStyle w:val="Code"/>
      </w:pPr>
      <w:r>
        <w:t xml:space="preserve">  COST 100;</w:t>
      </w:r>
    </w:p>
    <w:p w14:paraId="54705631" w14:textId="77777777" w:rsidR="00352E10" w:rsidRDefault="00352E10" w:rsidP="008B550B">
      <w:pPr>
        <w:pStyle w:val="Code"/>
      </w:pPr>
      <w:r>
        <w:t>ALTER FUNCTION __test() OWNER TO appuser;</w:t>
      </w:r>
    </w:p>
    <w:p w14:paraId="74A781EB" w14:textId="77777777" w:rsidR="00352E10" w:rsidRDefault="00352E10" w:rsidP="000E5536">
      <w:pPr>
        <w:pStyle w:val="Heading5"/>
      </w:pPr>
      <w:bookmarkStart w:id="191" w:name="_Ref329958184"/>
      <w:r>
        <w:t>User-defined functions</w:t>
      </w:r>
    </w:p>
    <w:p w14:paraId="593018B1" w14:textId="77777777" w:rsidR="00352E10" w:rsidRDefault="00352E10" w:rsidP="000E5536">
      <w:pPr>
        <w:pStyle w:val="Heading6"/>
      </w:pPr>
      <w:r>
        <w:t>Using plpgsql</w:t>
      </w:r>
    </w:p>
    <w:p w14:paraId="2530361D" w14:textId="77777777" w:rsidR="00352E10" w:rsidRDefault="00352E10" w:rsidP="000E5536">
      <w:pPr>
        <w:pStyle w:val="BodyText"/>
      </w:pPr>
      <w:r>
        <w:t xml:space="preserve">See here: </w:t>
      </w:r>
      <w:hyperlink r:id="rId1171" w:history="1">
        <w:r w:rsidRPr="0077669C">
          <w:rPr>
            <w:rStyle w:val="Hyperlink"/>
          </w:rPr>
          <w:t>http://www.postgresql.org/docs/8.1/static/plpython.html</w:t>
        </w:r>
      </w:hyperlink>
    </w:p>
    <w:p w14:paraId="4598BB05" w14:textId="77777777" w:rsidR="00352E10" w:rsidRDefault="00352E10" w:rsidP="000E5536">
      <w:pPr>
        <w:pStyle w:val="ListBullet"/>
      </w:pPr>
      <w:r>
        <w:t>Install PL/Python</w:t>
      </w:r>
    </w:p>
    <w:p w14:paraId="0F4B8968"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5FE32569" w14:textId="77777777" w:rsidR="00352E10" w:rsidRDefault="00352E10" w:rsidP="008B6883">
      <w:pPr>
        <w:pStyle w:val="BodyText2"/>
      </w:pPr>
      <w:r>
        <w:t>Tried 'createlang plpythonu dbdopa' in psql - no success</w:t>
      </w:r>
    </w:p>
    <w:p w14:paraId="281F03B0" w14:textId="77777777" w:rsidR="00352E10" w:rsidRDefault="00352E10" w:rsidP="000E5536">
      <w:pPr>
        <w:pStyle w:val="BodyText"/>
      </w:pPr>
      <w:r>
        <w:t>gem it sorted the install but now permission issues - the language is now listed when you go to create a new function using the GUI</w:t>
      </w:r>
    </w:p>
    <w:p w14:paraId="48DD48E9" w14:textId="77777777" w:rsidR="00352E10" w:rsidRDefault="00352E10" w:rsidP="008B6883">
      <w:pPr>
        <w:pStyle w:val="BodyText2"/>
      </w:pPr>
      <w:r>
        <w:t>But no, only superusers can create function using untrusted languages (like python)</w:t>
      </w:r>
    </w:p>
    <w:p w14:paraId="6C42E18B" w14:textId="77777777" w:rsidR="00352E10" w:rsidRDefault="00352E10" w:rsidP="000E5536">
      <w:pPr>
        <w:pStyle w:val="ListBullet"/>
      </w:pPr>
      <w:r>
        <w:t>Create the function in sql</w:t>
      </w:r>
    </w:p>
    <w:p w14:paraId="5CD37599" w14:textId="77777777" w:rsidR="00352E10" w:rsidRDefault="00352E10" w:rsidP="008B6883">
      <w:pPr>
        <w:pStyle w:val="BodyText2"/>
        <w:rPr>
          <w:rStyle w:val="Hyperlink"/>
        </w:rPr>
      </w:pPr>
      <w:r>
        <w:t xml:space="preserve">See here for the specification: </w:t>
      </w:r>
      <w:hyperlink r:id="rId1172" w:history="1">
        <w:r w:rsidRPr="0077669C">
          <w:rPr>
            <w:rStyle w:val="Hyperlink"/>
          </w:rPr>
          <w:t>http://www.postgresql.org/docs/9.0/interactive/plpython-funcs.html</w:t>
        </w:r>
      </w:hyperlink>
    </w:p>
    <w:p w14:paraId="37536232" w14:textId="77777777" w:rsidR="00352E10" w:rsidRDefault="00352E10" w:rsidP="000E5536">
      <w:pPr>
        <w:pStyle w:val="BodyText"/>
      </w:pPr>
      <w:r>
        <w:t>Creating the UDF using the pgAdmin ‘New function…’ dialog is awful:</w:t>
      </w:r>
    </w:p>
    <w:p w14:paraId="14EAFC6C" w14:textId="77777777" w:rsidR="00352E10" w:rsidRDefault="00352E10" w:rsidP="000E5536">
      <w:pPr>
        <w:pStyle w:val="ListBullet2"/>
      </w:pPr>
      <w:r>
        <w:t>Right click and ‘New Function..’</w:t>
      </w:r>
    </w:p>
    <w:p w14:paraId="15E27010" w14:textId="77777777" w:rsidR="00352E10" w:rsidRDefault="00352E10" w:rsidP="000E5536">
      <w:pPr>
        <w:pStyle w:val="ListBullet2"/>
      </w:pPr>
      <w:r>
        <w:t>Enter name, owner, return type and language (plpgsql)</w:t>
      </w:r>
    </w:p>
    <w:p w14:paraId="2AF1CB76" w14:textId="77777777" w:rsidR="00352E10" w:rsidRDefault="00352E10" w:rsidP="000E5536">
      <w:pPr>
        <w:pStyle w:val="ListBullet2"/>
      </w:pPr>
      <w:r>
        <w:t>Then click on the ‘Definition’ tab and enter the following and nothing else (you can check the actual sql that is generated in the sql tab:</w:t>
      </w:r>
    </w:p>
    <w:p w14:paraId="191749CF" w14:textId="77777777" w:rsidR="00352E10" w:rsidRDefault="00352E10" w:rsidP="008B550B">
      <w:pPr>
        <w:pStyle w:val="sql"/>
      </w:pPr>
      <w:r>
        <w:t>begin</w:t>
      </w:r>
    </w:p>
    <w:p w14:paraId="2D7738CE" w14:textId="77777777" w:rsidR="00352E10" w:rsidRDefault="00352E10" w:rsidP="008B550B">
      <w:pPr>
        <w:pStyle w:val="sql"/>
      </w:pPr>
      <w:r>
        <w:t>truncate especies.species_wdpa_unique;</w:t>
      </w:r>
    </w:p>
    <w:p w14:paraId="51CB0FED" w14:textId="77777777" w:rsidR="00352E10" w:rsidRDefault="00352E10" w:rsidP="008B550B">
      <w:pPr>
        <w:pStyle w:val="sql"/>
      </w:pPr>
      <w:r>
        <w:t>return true;</w:t>
      </w:r>
    </w:p>
    <w:p w14:paraId="762ECFCF" w14:textId="77777777" w:rsidR="00352E10" w:rsidRDefault="00352E10" w:rsidP="008B550B">
      <w:pPr>
        <w:pStyle w:val="sql"/>
      </w:pPr>
      <w:r>
        <w:t>end;</w:t>
      </w:r>
    </w:p>
    <w:p w14:paraId="7CE73ACC" w14:textId="77777777" w:rsidR="00352E10" w:rsidRDefault="00352E10" w:rsidP="000E5536">
      <w:pPr>
        <w:pStyle w:val="Heading6"/>
      </w:pPr>
      <w:r>
        <w:lastRenderedPageBreak/>
        <w:t>Using sql</w:t>
      </w:r>
    </w:p>
    <w:p w14:paraId="4DC79507" w14:textId="77777777" w:rsidR="00352E10" w:rsidRDefault="00352E10" w:rsidP="008B6883">
      <w:pPr>
        <w:pStyle w:val="BodyText2"/>
      </w:pPr>
      <w:r>
        <w:t>You cant have case statements in sql – but it is quicker.</w:t>
      </w:r>
    </w:p>
    <w:p w14:paraId="7CACFD30"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137A1DDD" w14:textId="77777777" w:rsidR="00352E10" w:rsidRDefault="00352E10" w:rsidP="008B550B">
      <w:pPr>
        <w:pStyle w:val="sql"/>
      </w:pPr>
      <w:r w:rsidRPr="004F4FDC">
        <w:t>CREATE OR REPLACE FUNCTION getcountryspeciescount(country_id integer, presence_id integer[] default '{1,2,3,4,5,6}')</w:t>
      </w:r>
    </w:p>
    <w:p w14:paraId="4ED871D7" w14:textId="77777777" w:rsidR="00352E10" w:rsidRDefault="00352E10" w:rsidP="008B6883">
      <w:pPr>
        <w:pStyle w:val="BodyText2"/>
      </w:pPr>
      <w:r>
        <w:t>This array parameter can be used in an IN-type expression in an SQL statement using the ANY keyword, e.g.:</w:t>
      </w:r>
    </w:p>
    <w:p w14:paraId="609414AD" w14:textId="77777777" w:rsidR="00352E10" w:rsidRDefault="00352E10" w:rsidP="008B550B">
      <w:pPr>
        <w:pStyle w:val="sql"/>
      </w:pPr>
      <w:r w:rsidRPr="004F4FDC">
        <w:t>AND</w:t>
      </w:r>
      <w:r>
        <w:t xml:space="preserve"> </w:t>
      </w:r>
      <w:r w:rsidRPr="004F4FDC">
        <w:t>presence_id = ANY ($2))</w:t>
      </w:r>
    </w:p>
    <w:p w14:paraId="2BEA2D4E" w14:textId="77777777" w:rsidR="00352E10" w:rsidRPr="008B35FC" w:rsidRDefault="00352E10" w:rsidP="008B6883">
      <w:pPr>
        <w:pStyle w:val="BodyText2"/>
      </w:pPr>
      <w:r>
        <w:t>To concatenate string in SQL use the || operator.</w:t>
      </w:r>
    </w:p>
    <w:p w14:paraId="51D8D7DC" w14:textId="77777777" w:rsidR="00352E10" w:rsidRDefault="00352E10" w:rsidP="000E5536">
      <w:pPr>
        <w:pStyle w:val="Heading5"/>
      </w:pPr>
      <w:r>
        <w:t>Geometry functions</w:t>
      </w:r>
      <w:bookmarkEnd w:id="191"/>
    </w:p>
    <w:p w14:paraId="06DDFA8D" w14:textId="77777777" w:rsidR="00352E10" w:rsidRPr="003A3D7E" w:rsidRDefault="00352E10" w:rsidP="000E5536">
      <w:pPr>
        <w:pStyle w:val="Heading6"/>
      </w:pPr>
      <w:r>
        <w:t>Generalising</w:t>
      </w:r>
    </w:p>
    <w:p w14:paraId="0CE1AEB8" w14:textId="77777777" w:rsidR="00352E10" w:rsidRDefault="00352E10" w:rsidP="008B6883">
      <w:pPr>
        <w:pStyle w:val="BodyText2"/>
      </w:pPr>
      <w:r>
        <w:t xml:space="preserve">To repair geometries use: </w:t>
      </w:r>
      <w:r w:rsidRPr="00CC0FAE">
        <w:t>ST_MakeValid</w:t>
      </w:r>
      <w:r>
        <w:t>. e.g.</w:t>
      </w:r>
    </w:p>
    <w:p w14:paraId="48F884DC" w14:textId="77777777" w:rsidR="00352E10" w:rsidRDefault="00352E10" w:rsidP="008B550B">
      <w:pPr>
        <w:pStyle w:val="sql"/>
      </w:pPr>
      <w:r w:rsidRPr="00114DE0">
        <w:t>update speciesll set geom = ST_MakeValid (geom) where speciesid='17975' and st_isvalid(geom)='f'</w:t>
      </w:r>
    </w:p>
    <w:p w14:paraId="010DD8B9" w14:textId="77777777" w:rsidR="00352E10" w:rsidRDefault="00352E10" w:rsidP="008B6883">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0B3FDACC" w14:textId="77777777" w:rsidR="00352E10" w:rsidRDefault="00352E10" w:rsidP="008B550B">
      <w:pPr>
        <w:pStyle w:val="sql"/>
      </w:pPr>
      <w:r>
        <w:t xml:space="preserve">drop table tmp_pas2 </w:t>
      </w:r>
    </w:p>
    <w:p w14:paraId="2BB97052" w14:textId="77777777" w:rsidR="00352E10" w:rsidRDefault="00352E10" w:rsidP="008B550B">
      <w:pPr>
        <w:pStyle w:val="sql"/>
      </w:pPr>
      <w:r>
        <w:t>create table tmp_pas2 with oids as select st_collect(geom) as geom from tmp_pas</w:t>
      </w:r>
    </w:p>
    <w:p w14:paraId="0416BF37" w14:textId="77777777" w:rsidR="00352E10" w:rsidRDefault="00352E10" w:rsidP="008B550B">
      <w:pPr>
        <w:pStyle w:val="sql"/>
      </w:pPr>
      <w:r>
        <w:t>select st_isvalid(geom) from tmp_pas2</w:t>
      </w:r>
      <w:r w:rsidRPr="009A60EB">
        <w:t>select ST_GeometryType(st_collect(geom)) as geom from tmp_pas</w:t>
      </w:r>
    </w:p>
    <w:p w14:paraId="77B24C66" w14:textId="77777777" w:rsidR="00352E10" w:rsidRDefault="00352E10" w:rsidP="008B550B">
      <w:pPr>
        <w:pStyle w:val="sql"/>
      </w:pPr>
      <w:r w:rsidRPr="009A60EB">
        <w:t>"ST_GeometryCollection"</w:t>
      </w:r>
    </w:p>
    <w:p w14:paraId="0E29DC15"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76ECC69A" w14:textId="77777777" w:rsidR="00352E10" w:rsidRDefault="00352E10" w:rsidP="008B550B">
      <w:pPr>
        <w:pStyle w:val="sql"/>
      </w:pPr>
      <w:r w:rsidRPr="009A60EB">
        <w:t>select ST_Dump(st_collect(geom)) as geom from tmp_pas</w:t>
      </w:r>
    </w:p>
    <w:p w14:paraId="748BEBE4" w14:textId="77777777" w:rsidR="00352E10" w:rsidRDefault="00352E10" w:rsidP="008B550B">
      <w:pPr>
        <w:pStyle w:val="sql"/>
      </w:pPr>
      <w:r w:rsidRPr="005F2D89">
        <w:t>select (ST_Dump(st_collect(tmp_pas.geom))).geom as the_geom from tmp_pas</w:t>
      </w:r>
      <w:r>
        <w:t xml:space="preserve">    - to get the actual geometries</w:t>
      </w:r>
    </w:p>
    <w:p w14:paraId="36E58409" w14:textId="77777777" w:rsidR="00352E10" w:rsidRDefault="00352E10" w:rsidP="008B6883">
      <w:pPr>
        <w:pStyle w:val="BodyText2"/>
      </w:pPr>
      <w:r>
        <w:t>And to simplify them and insert them into the tmp_pas2 table:</w:t>
      </w:r>
    </w:p>
    <w:p w14:paraId="1E073100" w14:textId="77777777" w:rsidR="00352E10" w:rsidRDefault="00352E10" w:rsidP="008B550B">
      <w:pPr>
        <w:pStyle w:val="sql"/>
      </w:pPr>
      <w:r>
        <w:t xml:space="preserve">create table tmp_pas2 with oids as </w:t>
      </w:r>
      <w:r w:rsidRPr="00891580">
        <w:t>select st_makevalid((ST_Dump(st_collect(geom))).geom) from tmp_pas</w:t>
      </w:r>
    </w:p>
    <w:p w14:paraId="14EF9DC7" w14:textId="77777777" w:rsidR="00352E10" w:rsidRDefault="00352E10" w:rsidP="008B6883">
      <w:pPr>
        <w:pStyle w:val="BodyText2"/>
      </w:pPr>
      <w:r>
        <w:t>But in order to be able to view the resulting features in ArcGIS we need another column:</w:t>
      </w:r>
    </w:p>
    <w:p w14:paraId="4784876D"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424C39EA" w14:textId="77777777" w:rsidR="00352E10" w:rsidRDefault="00352E10" w:rsidP="008B6883">
      <w:pPr>
        <w:pStyle w:val="BodyText2"/>
      </w:pPr>
      <w:r>
        <w:t xml:space="preserve">See </w:t>
      </w:r>
      <w:r>
        <w:fldChar w:fldCharType="begin"/>
      </w:r>
      <w:r>
        <w:instrText xml:space="preserve"> REF _Ref329958140 \h </w:instrText>
      </w:r>
      <w:r>
        <w:fldChar w:fldCharType="separate"/>
      </w:r>
      <w:r w:rsidR="00270A0A">
        <w:t>In PostGIS</w:t>
      </w:r>
      <w:r>
        <w:fldChar w:fldCharType="end"/>
      </w:r>
      <w:r>
        <w:t xml:space="preserve"> for dissolving, or unioning all of the wdpa features.</w:t>
      </w:r>
    </w:p>
    <w:p w14:paraId="01568D45" w14:textId="77777777" w:rsidR="00352E10" w:rsidRDefault="00352E10" w:rsidP="000E5536">
      <w:pPr>
        <w:pStyle w:val="Heading6"/>
      </w:pPr>
      <w:r>
        <w:t>Projecting</w:t>
      </w:r>
    </w:p>
    <w:p w14:paraId="70763993" w14:textId="77777777" w:rsidR="00352E10" w:rsidRDefault="00352E10" w:rsidP="008B6883">
      <w:pPr>
        <w:pStyle w:val="BodyText2"/>
      </w:pPr>
      <w:r>
        <w:t>To project a geometry use st_transform. For example, to get a centroid from a web Mercator projection and get the longitude in WGS84:</w:t>
      </w:r>
    </w:p>
    <w:p w14:paraId="028BAE60" w14:textId="77777777" w:rsidR="00352E10" w:rsidRDefault="00352E10" w:rsidP="008B550B">
      <w:pPr>
        <w:pStyle w:val="sql"/>
      </w:pPr>
      <w:r w:rsidRPr="007D344F">
        <w:t>SELECT st_x(st_transform(st_pointfromwkb(st_centroid(geom)),4324)) FROM public.wdpa where wdpaid=760</w:t>
      </w:r>
      <w:r>
        <w:t>;</w:t>
      </w:r>
    </w:p>
    <w:p w14:paraId="43AD3C2B" w14:textId="77777777" w:rsidR="00352E10" w:rsidRDefault="00352E10" w:rsidP="008B6883">
      <w:pPr>
        <w:pStyle w:val="BodyText2"/>
      </w:pPr>
      <w:r>
        <w:t>And to update all of them in a feature class:</w:t>
      </w:r>
    </w:p>
    <w:p w14:paraId="67EA064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1800B029" w14:textId="77777777" w:rsidR="00352E10" w:rsidRDefault="00352E10" w:rsidP="000E5536">
      <w:pPr>
        <w:pStyle w:val="Heading6"/>
      </w:pPr>
      <w:bookmarkStart w:id="192" w:name="_Ref389828346"/>
      <w:r>
        <w:t>Creating geometries from text</w:t>
      </w:r>
      <w:bookmarkEnd w:id="192"/>
    </w:p>
    <w:p w14:paraId="6D72D5DB" w14:textId="77777777" w:rsidR="00352E10" w:rsidRDefault="00352E10" w:rsidP="008B6883">
      <w:pPr>
        <w:pStyle w:val="BodyText2"/>
      </w:pPr>
      <w:r>
        <w:t>Here is an example:</w:t>
      </w:r>
    </w:p>
    <w:p w14:paraId="69831EE7"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664576EE"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11F081B3" w14:textId="77777777" w:rsidR="00AF6250" w:rsidRDefault="00AF6250" w:rsidP="008B6883">
      <w:pPr>
        <w:pStyle w:val="BodyText2"/>
      </w:pPr>
      <w:r>
        <w:t>You can also make geometries from integers – this example created a set of grid squares of size 1 degree from -180 to 180 and 90 to 90:</w:t>
      </w:r>
    </w:p>
    <w:p w14:paraId="52AC5F75" w14:textId="77777777" w:rsidR="00AF6250" w:rsidRPr="00A712EF" w:rsidRDefault="00AF6250" w:rsidP="008B550B">
      <w:pPr>
        <w:pStyle w:val="sql"/>
      </w:pPr>
      <w:r w:rsidRPr="00AF6250">
        <w:lastRenderedPageBreak/>
        <w:t>SELECT ST_SetSRID(ST_GeomFromText('POLYGON(('||lng||' '||lat||','||lng + 1 ||' '||lat||','||lng + 1||' '||lat + 1||','||lng||' '||lat + 1||','||lng||' '||lat||'))'),4326) geom,lat,lng FROM generate_series(-90,90) as lat,generate_series(-180,180) as lng;</w:t>
      </w:r>
      <w:r>
        <w:t xml:space="preserve"> </w:t>
      </w:r>
    </w:p>
    <w:p w14:paraId="39D6E485" w14:textId="77777777" w:rsidR="007C2B5F" w:rsidRDefault="007C2B5F" w:rsidP="000E5536">
      <w:pPr>
        <w:pStyle w:val="Heading5"/>
      </w:pPr>
      <w:r>
        <w:t>Returning OID values</w:t>
      </w:r>
    </w:p>
    <w:p w14:paraId="04099411" w14:textId="77777777" w:rsidR="007C2B5F" w:rsidRDefault="007C2B5F" w:rsidP="008B6883">
      <w:pPr>
        <w:pStyle w:val="BodyText2"/>
      </w:pPr>
      <w:r>
        <w:t>You can return OID values with the following code:</w:t>
      </w:r>
    </w:p>
    <w:p w14:paraId="7E820A2B" w14:textId="77777777" w:rsidR="007C2B5F" w:rsidRDefault="007C2B5F" w:rsidP="008B550B">
      <w:pPr>
        <w:pStyle w:val="Code"/>
      </w:pPr>
      <w:r>
        <w:t>DECLARE</w:t>
      </w:r>
    </w:p>
    <w:p w14:paraId="5DCD0416" w14:textId="77777777" w:rsidR="007C2B5F" w:rsidRDefault="007C2B5F" w:rsidP="008B550B">
      <w:pPr>
        <w:pStyle w:val="Code"/>
      </w:pPr>
      <w:r>
        <w:t xml:space="preserve">  resultOID integer;</w:t>
      </w:r>
    </w:p>
    <w:p w14:paraId="1D22B28F" w14:textId="77777777" w:rsidR="007C2B5F" w:rsidRDefault="007C2B5F" w:rsidP="008B550B">
      <w:pPr>
        <w:pStyle w:val="Code"/>
      </w:pPr>
      <w:r>
        <w:t>BEGIN</w:t>
      </w:r>
    </w:p>
    <w:p w14:paraId="5728E75F" w14:textId="77777777" w:rsidR="007C2B5F" w:rsidRDefault="007C2B5F" w:rsidP="008B550B">
      <w:pPr>
        <w:pStyle w:val="Code"/>
      </w:pPr>
      <w:r>
        <w:t>INSERT INTO gee_training_data(land_cover, lat, lng, red, green, blue, hue, saturation, val, sceneid, image_date, "user", entry_date)</w:t>
      </w:r>
    </w:p>
    <w:p w14:paraId="57411608" w14:textId="77777777" w:rsidR="007C2B5F" w:rsidRDefault="007C2B5F" w:rsidP="008B550B">
      <w:pPr>
        <w:pStyle w:val="Code"/>
      </w:pPr>
      <w:r>
        <w:t>VALUES ($1,$2,$3,$4,$5,$6,$7,$8,$9,$10,$11,$12,now());</w:t>
      </w:r>
    </w:p>
    <w:p w14:paraId="76F707AC" w14:textId="77777777" w:rsidR="007C2B5F" w:rsidRDefault="007C2B5F" w:rsidP="008B550B">
      <w:pPr>
        <w:pStyle w:val="Code"/>
      </w:pPr>
      <w:r>
        <w:t>GET DIAGNOSTICS resultOID = RESULT_OID;</w:t>
      </w:r>
    </w:p>
    <w:p w14:paraId="7DEE385C" w14:textId="77777777" w:rsidR="007C2B5F" w:rsidRPr="007C2B5F" w:rsidRDefault="007C2B5F" w:rsidP="008B550B">
      <w:pPr>
        <w:pStyle w:val="Code"/>
      </w:pPr>
      <w:r>
        <w:t>RETURN resultOID;</w:t>
      </w:r>
    </w:p>
    <w:p w14:paraId="36F50A66" w14:textId="77777777" w:rsidR="00F37AC4" w:rsidRDefault="00F37AC4" w:rsidP="000E5536">
      <w:pPr>
        <w:pStyle w:val="Heading5"/>
      </w:pPr>
      <w:r>
        <w:t>Using arrays</w:t>
      </w:r>
    </w:p>
    <w:p w14:paraId="719CB0F6" w14:textId="77777777" w:rsidR="00F37AC4" w:rsidRDefault="00F37AC4" w:rsidP="008B6883">
      <w:pPr>
        <w:pStyle w:val="BodyText2"/>
      </w:pPr>
      <w:r>
        <w:t>You can use variables to store arrays (e.g. a set of ids) as in the following:</w:t>
      </w:r>
    </w:p>
    <w:p w14:paraId="233DB944" w14:textId="77777777" w:rsidR="00F37AC4" w:rsidRDefault="00F37AC4" w:rsidP="008B550B">
      <w:pPr>
        <w:pStyle w:val="sql"/>
      </w:pPr>
      <w:r>
        <w:t xml:space="preserve">$$  </w:t>
      </w:r>
    </w:p>
    <w:p w14:paraId="11F92EC3" w14:textId="77777777" w:rsidR="00F37AC4" w:rsidRDefault="00F37AC4" w:rsidP="008B550B">
      <w:pPr>
        <w:pStyle w:val="sql"/>
      </w:pPr>
      <w:r>
        <w:t>DECLARE</w:t>
      </w:r>
    </w:p>
    <w:p w14:paraId="1F83A624" w14:textId="77777777" w:rsidR="00F37AC4" w:rsidRDefault="00F37AC4" w:rsidP="008B550B">
      <w:pPr>
        <w:pStyle w:val="sql"/>
      </w:pPr>
      <w:r>
        <w:tab/>
        <w:t>ids integer [];</w:t>
      </w:r>
    </w:p>
    <w:p w14:paraId="18896881" w14:textId="77777777" w:rsidR="00F37AC4" w:rsidRDefault="00F37AC4" w:rsidP="008B550B">
      <w:pPr>
        <w:pStyle w:val="sql"/>
      </w:pPr>
      <w:r>
        <w:t>BEGIN</w:t>
      </w:r>
    </w:p>
    <w:p w14:paraId="6A7AE3E5" w14:textId="77777777" w:rsidR="00F37AC4" w:rsidRDefault="00F37AC4" w:rsidP="008B550B">
      <w:pPr>
        <w:pStyle w:val="sql"/>
      </w:pPr>
      <w:r>
        <w:t>--get the objectids</w:t>
      </w:r>
    </w:p>
    <w:p w14:paraId="0785A987"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2DC551A6" w14:textId="77777777" w:rsidR="00F37AC4" w:rsidRDefault="00F37AC4" w:rsidP="008B550B">
      <w:pPr>
        <w:pStyle w:val="sql"/>
      </w:pPr>
      <w:r>
        <w:t>UPDATE especies.feng_validation_points_final SET checkout_date = now() WHERE objectid = ANY(ids);</w:t>
      </w:r>
    </w:p>
    <w:p w14:paraId="05DA0A3A" w14:textId="77777777"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18C6FA09" w14:textId="77777777" w:rsidR="00F37AC4" w:rsidRDefault="00F37AC4" w:rsidP="008B550B">
      <w:pPr>
        <w:pStyle w:val="sql"/>
      </w:pPr>
      <w:r>
        <w:t>END;</w:t>
      </w:r>
    </w:p>
    <w:p w14:paraId="2472F021" w14:textId="77777777" w:rsidR="00F37AC4" w:rsidRDefault="00F37AC4" w:rsidP="008B550B">
      <w:pPr>
        <w:pStyle w:val="sql"/>
      </w:pPr>
      <w:r>
        <w:t>$$</w:t>
      </w:r>
    </w:p>
    <w:p w14:paraId="6872F90E" w14:textId="77777777" w:rsidR="00F37AC4" w:rsidRPr="00F37AC4" w:rsidRDefault="00F37AC4" w:rsidP="008B550B">
      <w:pPr>
        <w:pStyle w:val="sql"/>
      </w:pPr>
      <w:r>
        <w:t xml:space="preserve">  LANGUAGE plpgsql</w:t>
      </w:r>
    </w:p>
    <w:p w14:paraId="1DC96A7A" w14:textId="77777777" w:rsidR="00352E10" w:rsidRDefault="00352E10" w:rsidP="007D2F52">
      <w:pPr>
        <w:pStyle w:val="Heading4"/>
      </w:pPr>
      <w:r>
        <w:t>Exporting data</w:t>
      </w:r>
    </w:p>
    <w:p w14:paraId="53067C5F" w14:textId="77777777"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3ADE2F3D" w14:textId="77777777" w:rsidR="00352E10" w:rsidRDefault="00352E10" w:rsidP="007D2F52">
      <w:pPr>
        <w:pStyle w:val="Heading4"/>
      </w:pPr>
      <w:r>
        <w:t>Importing data</w:t>
      </w:r>
      <w:bookmarkEnd w:id="188"/>
    </w:p>
    <w:p w14:paraId="78C7121F" w14:textId="77777777" w:rsidR="00352E10" w:rsidRDefault="00352E10" w:rsidP="000E5536">
      <w:pPr>
        <w:pStyle w:val="Heading5"/>
      </w:pPr>
      <w:r>
        <w:t>From a text file</w:t>
      </w:r>
    </w:p>
    <w:p w14:paraId="080F1CBC" w14:textId="77777777" w:rsidR="00727DCD" w:rsidRDefault="00727DCD" w:rsidP="000E5536">
      <w:pPr>
        <w:pStyle w:val="Heading6"/>
      </w:pPr>
      <w:r>
        <w:t>Using pgAdmin</w:t>
      </w:r>
    </w:p>
    <w:p w14:paraId="46CE1A4F" w14:textId="77777777"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6BD42383" w14:textId="77777777" w:rsidR="00727DCD" w:rsidRPr="00727DCD" w:rsidRDefault="00727DCD" w:rsidP="000E5536">
      <w:pPr>
        <w:pStyle w:val="Heading6"/>
      </w:pPr>
      <w:r>
        <w:t>Using psql commands</w:t>
      </w:r>
    </w:p>
    <w:p w14:paraId="44633820" w14:textId="77777777" w:rsidR="00352E10" w:rsidRDefault="00352E10" w:rsidP="008B6883">
      <w:pPr>
        <w:pStyle w:val="BodyText2"/>
      </w:pPr>
      <w:r>
        <w:t>-Create the table to hold the data</w:t>
      </w:r>
    </w:p>
    <w:p w14:paraId="2D6CEDE1" w14:textId="77777777" w:rsidR="00352E10" w:rsidRDefault="00352E10" w:rsidP="000E5536">
      <w:pPr>
        <w:pStyle w:val="BodyText"/>
      </w:pPr>
      <w:r>
        <w:t>-COPY TMS_Tile_Integers FROM 'E:/cottaan/My Documents/TMS_Tile_Integers.txt'</w:t>
      </w:r>
    </w:p>
    <w:p w14:paraId="46EEAACD" w14:textId="77777777" w:rsidR="00352E10" w:rsidRDefault="00352E10" w:rsidP="000E5536">
      <w:pPr>
        <w:pStyle w:val="BodyText"/>
      </w:pPr>
      <w:r>
        <w:t>But you need to be a superuser to COPY to or from a file! Hint: Anyone can COPY to stdout or from stdin. psql's \copy command also works for anyone.</w:t>
      </w:r>
    </w:p>
    <w:p w14:paraId="4D1B610D" w14:textId="77777777" w:rsidR="00352E10" w:rsidRDefault="00352E10" w:rsidP="000E5536">
      <w:pPr>
        <w:pStyle w:val="BodyText"/>
      </w:pPr>
      <w:r>
        <w:t>-\copy TMS_Tile_Integers FROM 'E:/cottaan/My Documents/TMS_Tile_Integers.txt' and CLICK ON THE EXECUTE PGSCRIPT BUTTON</w:t>
      </w:r>
    </w:p>
    <w:p w14:paraId="2E66FCC0" w14:textId="77777777" w:rsidR="00352E10" w:rsidRDefault="00352E10" w:rsidP="000E5536">
      <w:pPr>
        <w:pStyle w:val="BodyText"/>
      </w:pPr>
      <w:r>
        <w:t>But this wont find the local file as the PostGIS machine is only looking on the PostGIS machine. Need to put the file on the PostGIS server.</w:t>
      </w:r>
    </w:p>
    <w:p w14:paraId="3FFB2119"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2031A3A3" w14:textId="77777777" w:rsidR="00352E10" w:rsidRDefault="00352E10" w:rsidP="000E5536">
      <w:pPr>
        <w:pStyle w:val="BodyText"/>
      </w:pPr>
      <w:r>
        <w:t>Here are the machines:</w:t>
      </w:r>
    </w:p>
    <w:p w14:paraId="2B5F58BE" w14:textId="77777777" w:rsidR="00352E10" w:rsidRDefault="00352E10" w:rsidP="000E5536">
      <w:pPr>
        <w:pStyle w:val="BodyText"/>
      </w:pPr>
      <w:r>
        <w:t>ehab: h03-dev-vm7 webuser ehab2011uncert</w:t>
      </w:r>
    </w:p>
    <w:p w14:paraId="03DC312B" w14:textId="77777777" w:rsidR="00352E10" w:rsidRDefault="00352E10" w:rsidP="000E5536">
      <w:pPr>
        <w:pStyle w:val="BodyText"/>
      </w:pPr>
      <w:r>
        <w:t>dopa: h03-dev-vm3 webuser dopa2011uncert</w:t>
      </w:r>
    </w:p>
    <w:p w14:paraId="3156DE51" w14:textId="77777777" w:rsidR="00352E10" w:rsidRDefault="00352E10" w:rsidP="008B6883">
      <w:pPr>
        <w:pStyle w:val="BodyText2"/>
      </w:pPr>
      <w:r>
        <w:t xml:space="preserve">Use the ssh copy commands and then remote connect </w:t>
      </w:r>
      <w:r w:rsidR="00A8741E">
        <w:t>.</w:t>
      </w:r>
    </w:p>
    <w:p w14:paraId="6C9B9CE5" w14:textId="77777777" w:rsidR="00A8741E" w:rsidRDefault="00A8741E" w:rsidP="008B6883">
      <w:pPr>
        <w:pStyle w:val="BodyText2"/>
      </w:pPr>
      <w:r>
        <w:t>On 29/3/17 import wdpa into Cloud9 postgres instance.</w:t>
      </w:r>
    </w:p>
    <w:p w14:paraId="28DEE45F" w14:textId="77777777" w:rsidR="00225DB9" w:rsidRDefault="00225DB9" w:rsidP="008B550B">
      <w:pPr>
        <w:pStyle w:val="Code"/>
      </w:pPr>
      <w:r w:rsidRPr="00225DB9">
        <w:t>blishten:~/workspace (master) $ psql -d biopama -U jrc -h localhost</w:t>
      </w:r>
    </w:p>
    <w:p w14:paraId="09EBC8A3" w14:textId="77777777" w:rsidR="00A8741E" w:rsidRPr="00A8741E" w:rsidRDefault="00A8741E" w:rsidP="008B550B">
      <w:pPr>
        <w:pStyle w:val="Code"/>
      </w:pPr>
      <w:r w:rsidRPr="00A8741E">
        <w:lastRenderedPageBreak/>
        <w:t>biopama=# copy wdpa FR</w:t>
      </w:r>
      <w:r w:rsidR="00230112">
        <w:t>OM '/home/ubuntu/workspace/wdpa</w:t>
      </w:r>
      <w:r w:rsidRPr="00A8741E">
        <w:t>.csv' DELIMITER ';' CSV;</w:t>
      </w:r>
    </w:p>
    <w:p w14:paraId="357CCA91" w14:textId="77777777" w:rsidR="00746347" w:rsidRDefault="00746347" w:rsidP="000E5536">
      <w:pPr>
        <w:pStyle w:val="Heading5"/>
      </w:pPr>
      <w:bookmarkStart w:id="193" w:name="_Toc315774586"/>
      <w:bookmarkStart w:id="194" w:name="_Toc315774585"/>
      <w:r>
        <w:t>From a shapefile</w:t>
      </w:r>
    </w:p>
    <w:p w14:paraId="0F73DCBE" w14:textId="77777777" w:rsidR="000718BF" w:rsidRDefault="000718BF" w:rsidP="000E5536">
      <w:pPr>
        <w:pStyle w:val="Heading6"/>
      </w:pPr>
      <w:r>
        <w:t>Using ogr2ogr</w:t>
      </w:r>
    </w:p>
    <w:p w14:paraId="6AE8241C" w14:textId="77777777" w:rsidR="000718BF" w:rsidRDefault="000718BF" w:rsidP="008B6883">
      <w:pPr>
        <w:pStyle w:val="BodyText2"/>
      </w:pPr>
      <w:r>
        <w:t>On the SPREP test server the following worked and created a table called test in the database:</w:t>
      </w:r>
    </w:p>
    <w:p w14:paraId="66BE4420" w14:textId="77777777" w:rsidR="000718BF" w:rsidRDefault="000718BF" w:rsidP="008B550B">
      <w:pPr>
        <w:pStyle w:val="Code"/>
      </w:pPr>
      <w:r w:rsidRPr="002C2557">
        <w:t>jrc@test-ris:~/WDPA_June2015-shapefile$ ogr2ogr -f "PostgreSQL" PG:"host=123.176.76.184 user=jrc dbname=geonode password=thargal88" test.shp</w:t>
      </w:r>
    </w:p>
    <w:p w14:paraId="2C486681" w14:textId="77777777" w:rsidR="000718BF" w:rsidRDefault="000718BF" w:rsidP="008B6883">
      <w:pPr>
        <w:pStyle w:val="BodyText2"/>
      </w:pPr>
      <w:r>
        <w:t>But there were problems with the polygons:</w:t>
      </w:r>
    </w:p>
    <w:p w14:paraId="70912566" w14:textId="77777777" w:rsidR="000718BF" w:rsidRDefault="000718BF" w:rsidP="008B550B">
      <w:pPr>
        <w:pStyle w:val="Code"/>
      </w:pPr>
      <w:r>
        <w:t>jrc@test-ris:~/WDPA_June2015-shapefile$ ogr2ogr -f "PostgreSQL" PG:"host=123.176.76.184 user=jrc dbname=geonode password=thargal88" WDPA_June2015-shapefile-polygons.shp</w:t>
      </w:r>
    </w:p>
    <w:p w14:paraId="0B549F49" w14:textId="77777777" w:rsidR="000718BF" w:rsidRDefault="000718BF" w:rsidP="008B550B">
      <w:pPr>
        <w:pStyle w:val="Code"/>
      </w:pPr>
      <w:r>
        <w:t>Warning 1: Geometry to be inserted is of type Multi Polygon, whereas the layer geometry type is Polygon.</w:t>
      </w:r>
    </w:p>
    <w:p w14:paraId="486F7648" w14:textId="77777777" w:rsidR="000718BF" w:rsidRDefault="000718BF" w:rsidP="008B550B">
      <w:pPr>
        <w:pStyle w:val="Code"/>
      </w:pPr>
      <w:r>
        <w:t>Insertion is likely to fail</w:t>
      </w:r>
    </w:p>
    <w:p w14:paraId="77197BEC" w14:textId="77777777" w:rsidR="000718BF" w:rsidRDefault="000718BF" w:rsidP="008B550B">
      <w:pPr>
        <w:pStyle w:val="Code"/>
      </w:pPr>
      <w:r>
        <w:t>ERROR 1: INSERT command for new feature failed.</w:t>
      </w:r>
    </w:p>
    <w:p w14:paraId="27B40FC9" w14:textId="77777777" w:rsidR="000718BF" w:rsidRDefault="000718BF" w:rsidP="008B550B">
      <w:pPr>
        <w:pStyle w:val="Code"/>
      </w:pPr>
      <w:r>
        <w:t>ERROR:  new row for relation "wdpa_june2015_shapefile_polygons" violates check constraint "enforce_geotype_wkb_geometry"</w:t>
      </w:r>
    </w:p>
    <w:p w14:paraId="41CE6005" w14:textId="77777777"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25467D07"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374DE3" w14:textId="77777777" w:rsidR="000718BF" w:rsidRDefault="000718BF" w:rsidP="008B6883">
      <w:pPr>
        <w:pStyle w:val="BodyText2"/>
      </w:pPr>
      <w:r>
        <w:t>Renamed the table then create a spatial index in PostGIS</w:t>
      </w:r>
      <w:r w:rsidR="0008055B">
        <w:t>. But it looks like there is already a spatial index created!</w:t>
      </w:r>
    </w:p>
    <w:p w14:paraId="10B3B6DD"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597AF501" w14:textId="77777777"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5D161475" w14:textId="77777777" w:rsidR="0045422B" w:rsidRDefault="0045422B" w:rsidP="000E5536">
      <w:pPr>
        <w:pStyle w:val="Heading6"/>
      </w:pPr>
      <w:r>
        <w:t>Using shp2pgsql</w:t>
      </w:r>
    </w:p>
    <w:p w14:paraId="331BB854" w14:textId="77777777" w:rsidR="0045422B" w:rsidRDefault="000D5C35" w:rsidP="008B6883">
      <w:pPr>
        <w:pStyle w:val="BodyText2"/>
      </w:pPr>
      <w:hyperlink r:id="rId1173" w:history="1">
        <w:r w:rsidR="0045422B" w:rsidRPr="0084639D">
          <w:rPr>
            <w:rStyle w:val="Hyperlink"/>
          </w:rPr>
          <w:t>http://suite.opengeo.org/4.1/dataadmin/pgGettingStarted/shp2pgsql.html</w:t>
        </w:r>
      </w:hyperlink>
      <w:r w:rsidR="0045422B">
        <w:t xml:space="preserve"> </w:t>
      </w:r>
    </w:p>
    <w:p w14:paraId="497B309A" w14:textId="77777777" w:rsidR="00043CF2" w:rsidRDefault="00043CF2" w:rsidP="008B550B">
      <w:pPr>
        <w:pStyle w:val="Code"/>
      </w:pPr>
      <w:r>
        <w:t>jrc@test-ris:~$ psql -c "Select PostGIS_Version()" -d geonode;</w:t>
      </w:r>
    </w:p>
    <w:p w14:paraId="160465BB" w14:textId="77777777" w:rsidR="00043CF2" w:rsidRDefault="00043CF2" w:rsidP="008B550B">
      <w:pPr>
        <w:pStyle w:val="Code"/>
      </w:pPr>
      <w:r>
        <w:t xml:space="preserve">            postgis_version</w:t>
      </w:r>
    </w:p>
    <w:p w14:paraId="41BF6BFC" w14:textId="77777777" w:rsidR="00043CF2" w:rsidRDefault="00043CF2" w:rsidP="008B550B">
      <w:pPr>
        <w:pStyle w:val="Code"/>
      </w:pPr>
      <w:r>
        <w:t>---------------------------------------</w:t>
      </w:r>
    </w:p>
    <w:p w14:paraId="679E6D19" w14:textId="77777777" w:rsidR="00043CF2" w:rsidRDefault="00043CF2" w:rsidP="008B550B">
      <w:pPr>
        <w:pStyle w:val="Code"/>
      </w:pPr>
      <w:r>
        <w:t xml:space="preserve"> 1.5 USE_GEOS=1 USE_PROJ=1 USE_STATS=1</w:t>
      </w:r>
    </w:p>
    <w:p w14:paraId="43CC4E05" w14:textId="77777777" w:rsidR="00043CF2" w:rsidRDefault="00043CF2" w:rsidP="008B550B">
      <w:pPr>
        <w:pStyle w:val="Code"/>
      </w:pPr>
      <w:r>
        <w:t>(1 row)</w:t>
      </w:r>
    </w:p>
    <w:p w14:paraId="0FD9EBEA" w14:textId="77777777" w:rsidR="00043CF2" w:rsidRDefault="000718BF" w:rsidP="008B6883">
      <w:pPr>
        <w:pStyle w:val="BodyText2"/>
      </w:pPr>
      <w:r>
        <w:t>Couldn’t get this to work (unable to open *.dbf files) so using ogr2ogr instead.</w:t>
      </w:r>
    </w:p>
    <w:p w14:paraId="363C182C" w14:textId="77777777" w:rsidR="00352E10" w:rsidRDefault="00352E10" w:rsidP="007D2F52">
      <w:pPr>
        <w:pStyle w:val="Heading4"/>
      </w:pPr>
      <w:r>
        <w:t>Indexes</w:t>
      </w:r>
    </w:p>
    <w:p w14:paraId="3A78113F" w14:textId="77777777" w:rsidR="00352E10" w:rsidRDefault="00352E10" w:rsidP="008B6883">
      <w:pPr>
        <w:pStyle w:val="BodyText2"/>
      </w:pPr>
      <w:r>
        <w:t xml:space="preserve">Intro here: </w:t>
      </w:r>
      <w:hyperlink r:id="rId1174" w:history="1">
        <w:r w:rsidRPr="0077669C">
          <w:rPr>
            <w:rStyle w:val="Hyperlink"/>
          </w:rPr>
          <w:t>http://www.postgresql.org/docs/9.0/static/indexes-intro.html</w:t>
        </w:r>
      </w:hyperlink>
    </w:p>
    <w:p w14:paraId="2B3A7FBF" w14:textId="77777777" w:rsidR="00DB37AA" w:rsidRDefault="00DB37AA" w:rsidP="007D2F52">
      <w:pPr>
        <w:pStyle w:val="Heading4"/>
      </w:pPr>
      <w:r>
        <w:t>Inserting timestamps</w:t>
      </w:r>
    </w:p>
    <w:p w14:paraId="7E437E67" w14:textId="77777777" w:rsidR="00DB37AA" w:rsidRDefault="00DB37AA" w:rsidP="000E5536">
      <w:pPr>
        <w:pStyle w:val="Heading5"/>
      </w:pPr>
      <w:r>
        <w:t>In PgPSQL</w:t>
      </w:r>
    </w:p>
    <w:p w14:paraId="7E552236" w14:textId="77777777" w:rsidR="00DB37AA" w:rsidRDefault="00DB37AA" w:rsidP="008B550B">
      <w:pPr>
        <w:pStyle w:val="sql"/>
      </w:pPr>
      <w:r>
        <w:t xml:space="preserve">  curtime timestamp := now();</w:t>
      </w:r>
    </w:p>
    <w:p w14:paraId="230E67EE" w14:textId="77777777" w:rsidR="00DB37AA" w:rsidRDefault="00DB37AA" w:rsidP="008B550B">
      <w:pPr>
        <w:pStyle w:val="sql"/>
      </w:pPr>
      <w:r>
        <w:t>..</w:t>
      </w:r>
    </w:p>
    <w:p w14:paraId="7AB5E81B" w14:textId="77777777" w:rsidR="00DB37AA" w:rsidRDefault="00DB37AA" w:rsidP="008B550B">
      <w:pPr>
        <w:pStyle w:val="sql"/>
      </w:pPr>
      <w:r>
        <w:t xml:space="preserve">  INSERT INTO jobs(id,query_text,time_start) VALUES (DEFAULT,quadkey,curtime) RETURNING id INTO jobid;</w:t>
      </w:r>
    </w:p>
    <w:p w14:paraId="2F963B10" w14:textId="77777777" w:rsidR="00DB37AA" w:rsidRDefault="00DB37AA" w:rsidP="000E5536">
      <w:pPr>
        <w:pStyle w:val="Heading5"/>
      </w:pPr>
      <w:r>
        <w:t>From Python</w:t>
      </w:r>
    </w:p>
    <w:p w14:paraId="316493FA" w14:textId="77777777" w:rsidR="00DB37AA" w:rsidRDefault="00DB37AA" w:rsidP="000E5536">
      <w:pPr>
        <w:pStyle w:val="BodyText"/>
      </w:pPr>
      <w:r>
        <w:t>Inserting the current time in Python into Postgresql timestamp field:</w:t>
      </w:r>
    </w:p>
    <w:p w14:paraId="7A8DBC60" w14:textId="77777777" w:rsidR="00DB37AA" w:rsidRDefault="00DB37AA" w:rsidP="008B550B">
      <w:pPr>
        <w:pStyle w:val="Code"/>
      </w:pPr>
      <w:r w:rsidRPr="00B47332">
        <w:t>'" + datetime.datetime.now().strftime("%m/%d/%Y %H:%M:%S.%f") + "'</w:t>
      </w:r>
      <w:r>
        <w:t xml:space="preserve"> or</w:t>
      </w:r>
    </w:p>
    <w:p w14:paraId="2A80B7EC" w14:textId="77777777" w:rsidR="00DB37AA" w:rsidRDefault="00DB37AA" w:rsidP="008B550B">
      <w:pPr>
        <w:pStyle w:val="Code"/>
      </w:pPr>
      <w:r w:rsidRPr="00B47332">
        <w:t>"INSERT INTO jobs(id,query_text,time_start) VALUES (DEFAULT,'132320330230021',now())"</w:t>
      </w:r>
      <w:r>
        <w:t xml:space="preserve"> or</w:t>
      </w:r>
    </w:p>
    <w:p w14:paraId="271C94C1" w14:textId="77777777" w:rsidR="00DB37AA" w:rsidRDefault="00DB37AA" w:rsidP="008B550B">
      <w:pPr>
        <w:pStyle w:val="Code"/>
      </w:pPr>
      <w:r>
        <w:t>JUST USE A DEFAULT VALUE FOR THE FIELD!</w:t>
      </w:r>
    </w:p>
    <w:p w14:paraId="0E83768D" w14:textId="77777777" w:rsidR="00DB37AA" w:rsidRDefault="00DB37AA" w:rsidP="000E5536">
      <w:pPr>
        <w:pStyle w:val="Heading5"/>
      </w:pPr>
      <w:r>
        <w:t>From a string</w:t>
      </w:r>
    </w:p>
    <w:p w14:paraId="6467A8CE" w14:textId="77777777" w:rsidR="00DB37AA" w:rsidRDefault="00DB37AA" w:rsidP="008B550B">
      <w:pPr>
        <w:pStyle w:val="Code"/>
      </w:pPr>
      <w:r w:rsidRPr="008B49CB">
        <w:t>TIMESTAMP WITH TIME ZONE '2004-10-19 10:23:54+02'</w:t>
      </w:r>
    </w:p>
    <w:p w14:paraId="77C3DFC4" w14:textId="77777777" w:rsidR="00DB37AA" w:rsidRDefault="00DB37AA" w:rsidP="008B550B">
      <w:pPr>
        <w:pStyle w:val="Code"/>
      </w:pPr>
      <w:r w:rsidRPr="008B49CB">
        <w:t>TIMESTAMP WITH TIME ZONE</w:t>
      </w:r>
      <w:r>
        <w:t xml:space="preserve"> ‘2014.173’           -from a literal string with year and Julian date</w:t>
      </w:r>
    </w:p>
    <w:p w14:paraId="306C68DA" w14:textId="77777777" w:rsidR="00DB37AA" w:rsidRDefault="00DB37AA" w:rsidP="008B6883">
      <w:pPr>
        <w:pStyle w:val="BodyText2"/>
      </w:pPr>
      <w:r>
        <w:t>From a sceneid:</w:t>
      </w:r>
    </w:p>
    <w:p w14:paraId="49FF3668"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ED70AFF" w14:textId="77777777" w:rsidR="00DB37AA" w:rsidRDefault="00DB37AA" w:rsidP="007D2F52">
      <w:pPr>
        <w:pStyle w:val="Heading4"/>
      </w:pPr>
      <w:r>
        <w:lastRenderedPageBreak/>
        <w:t>Logs</w:t>
      </w:r>
    </w:p>
    <w:p w14:paraId="7ACDC2F5" w14:textId="77777777" w:rsidR="00DB37AA" w:rsidRPr="00DB37AA" w:rsidRDefault="00DB37AA" w:rsidP="008B6883">
      <w:pPr>
        <w:pStyle w:val="BodyText2"/>
      </w:pPr>
      <w:r>
        <w:t>On Ubuntu 12 with Postgresql installed they are here:</w:t>
      </w:r>
      <w:r w:rsidRPr="00DB37AA">
        <w:tab/>
        <w:t>/var/log/postgresql/postgresql-9.1-main.log</w:t>
      </w:r>
    </w:p>
    <w:p w14:paraId="42BD278A" w14:textId="77777777" w:rsidR="00352E10" w:rsidRDefault="00352E10" w:rsidP="007D2F52">
      <w:pPr>
        <w:pStyle w:val="Heading4"/>
      </w:pPr>
      <w:r>
        <w:t>Metadata</w:t>
      </w:r>
    </w:p>
    <w:p w14:paraId="6DA2C0C2" w14:textId="77777777" w:rsidR="00352E10" w:rsidRDefault="00352E10" w:rsidP="000E5536">
      <w:pPr>
        <w:pStyle w:val="ListBullet"/>
      </w:pPr>
      <w:r>
        <w:t>You can get all of the server configuration information by entering ‘</w:t>
      </w:r>
      <w:r w:rsidRPr="00C761FC">
        <w:t>SHOW ALL</w:t>
      </w:r>
      <w:r>
        <w:t>’ in pgAdmin</w:t>
      </w:r>
    </w:p>
    <w:p w14:paraId="17C9B456" w14:textId="77777777" w:rsidR="00352E10" w:rsidRDefault="00352E10" w:rsidP="000E5536">
      <w:pPr>
        <w:pStyle w:val="ListBullet"/>
      </w:pPr>
      <w:r>
        <w:t>To get the version of PostGIS, type ‘</w:t>
      </w:r>
      <w:r w:rsidRPr="00D753AC">
        <w:t>SELECT PostGIS_full_version();</w:t>
      </w:r>
      <w:r>
        <w:t>’</w:t>
      </w:r>
    </w:p>
    <w:p w14:paraId="30180369" w14:textId="77777777" w:rsidR="00352E10" w:rsidRPr="00781F76" w:rsidRDefault="00352E10" w:rsidP="000E5536">
      <w:pPr>
        <w:pStyle w:val="ListBullet"/>
      </w:pPr>
      <w:r>
        <w:t>You can see how big an index is by clicking on the index and clicking on the Statistics tab in pgAdmin.</w:t>
      </w:r>
    </w:p>
    <w:p w14:paraId="2447A784" w14:textId="77777777" w:rsidR="00DB37AA" w:rsidRDefault="00E8192F" w:rsidP="007D2F52">
      <w:pPr>
        <w:pStyle w:val="Heading4"/>
      </w:pPr>
      <w:r>
        <w:t>Backup and restore</w:t>
      </w:r>
    </w:p>
    <w:p w14:paraId="6BF23AA8" w14:textId="77777777" w:rsidR="00E8192F" w:rsidRPr="00E8192F" w:rsidRDefault="00E8192F" w:rsidP="00E8192F">
      <w:pPr>
        <w:pStyle w:val="Heading5"/>
      </w:pPr>
      <w:r>
        <w:t>Backup</w:t>
      </w:r>
    </w:p>
    <w:p w14:paraId="46C138B7" w14:textId="77777777" w:rsidR="00DB37AA" w:rsidRPr="0021569C" w:rsidRDefault="00DB37AA" w:rsidP="00E8192F">
      <w:pPr>
        <w:pStyle w:val="Heading6"/>
      </w:pPr>
      <w:r>
        <w:t>Using pg_dump</w:t>
      </w:r>
    </w:p>
    <w:p w14:paraId="7DA99DB7" w14:textId="77777777" w:rsidR="00E8192F" w:rsidRDefault="00E8192F" w:rsidP="00E8192F">
      <w:pPr>
        <w:pStyle w:val="Heading7"/>
      </w:pPr>
      <w:r>
        <w:t>From pgAdmin</w:t>
      </w:r>
    </w:p>
    <w:p w14:paraId="6F14827E" w14:textId="77777777" w:rsidR="003B2C5E" w:rsidRDefault="00E8192F" w:rsidP="008B6883">
      <w:pPr>
        <w:pStyle w:val="BodyText2"/>
      </w:pPr>
      <w:r>
        <w:t>You can use pg_dump from pgAdmin by right clicking on an object and then selecting Backup..</w:t>
      </w:r>
      <w:r w:rsidR="00D45DED">
        <w:t xml:space="preserve"> </w:t>
      </w:r>
    </w:p>
    <w:p w14:paraId="00DF1649" w14:textId="77777777"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966A166" w14:textId="77777777" w:rsidR="00E8192F" w:rsidRDefault="00E8192F" w:rsidP="00E8192F">
      <w:pPr>
        <w:pStyle w:val="Heading7"/>
      </w:pPr>
      <w:r>
        <w:t>From the command line</w:t>
      </w:r>
    </w:p>
    <w:p w14:paraId="414A8658"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6310BD77" w14:textId="77777777" w:rsidR="00DB37AA" w:rsidRDefault="00DB37AA" w:rsidP="008B550B">
      <w:pPr>
        <w:pStyle w:val="sql"/>
      </w:pPr>
      <w:r w:rsidRPr="007C26B9">
        <w:t>create table _tmp as select id_no,friendly_n,rl_categor from species_distribution.speciestaxonomy where family='Falconidae'</w:t>
      </w:r>
    </w:p>
    <w:p w14:paraId="14415826" w14:textId="77777777" w:rsidR="00DB37AA" w:rsidRDefault="00DB37AA" w:rsidP="008B550B">
      <w:pPr>
        <w:pStyle w:val="sql"/>
      </w:pPr>
      <w:r w:rsidRPr="00592E11">
        <w:t>pg_dump -t especies._tmp -h species.jrc.org -d dopa -U especies -W &gt; "E:\cottaan\My Documents\db.sql"</w:t>
      </w:r>
    </w:p>
    <w:p w14:paraId="29DF5C15" w14:textId="77777777" w:rsidR="001C2273" w:rsidRDefault="001C2273" w:rsidP="008B6883">
      <w:pPr>
        <w:pStyle w:val="BodyText2"/>
      </w:pPr>
      <w:r>
        <w:t>On 23/3/17:</w:t>
      </w:r>
    </w:p>
    <w:p w14:paraId="78DC66E5" w14:textId="77777777"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A645428" w14:textId="7777777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35FD4AD7" w14:textId="77777777" w:rsidR="00DE2B75" w:rsidRDefault="00DE2B75" w:rsidP="008B550B">
      <w:pPr>
        <w:pStyle w:val="sql"/>
      </w:pPr>
      <w:r w:rsidRPr="00DE2B75">
        <w:t>pg_dump -h ies-pgsql2.jrc.org -d h05ibex -U h05ibexrestservicesro -t especies.species_names -W &gt; "E:\cottaan\Documents\pg_dump\species_names.sql"</w:t>
      </w:r>
    </w:p>
    <w:p w14:paraId="512CD872" w14:textId="77777777" w:rsidR="00757112" w:rsidRDefault="00757112" w:rsidP="008B6883">
      <w:pPr>
        <w:pStyle w:val="BodyText2"/>
      </w:pPr>
      <w:r>
        <w:t>The backup of the wdpa_species_final table was 4GB!</w:t>
      </w:r>
    </w:p>
    <w:p w14:paraId="40786C0C" w14:textId="77777777" w:rsidR="00DB37AA" w:rsidRDefault="00DB37AA" w:rsidP="00E8192F">
      <w:pPr>
        <w:pStyle w:val="Heading6"/>
      </w:pPr>
      <w:r>
        <w:t>Using psql</w:t>
      </w:r>
    </w:p>
    <w:p w14:paraId="66D5F202"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38B214EA" w14:textId="77777777" w:rsidR="00DB37AA" w:rsidRPr="0021569C" w:rsidRDefault="00DB37AA" w:rsidP="008B6883">
      <w:pPr>
        <w:pStyle w:val="BodyText2"/>
      </w:pPr>
      <w:r>
        <w:t>Doesn’t work!</w:t>
      </w:r>
    </w:p>
    <w:p w14:paraId="22D914D9" w14:textId="77777777" w:rsidR="00E8192F" w:rsidRDefault="00E8192F" w:rsidP="00E8192F">
      <w:pPr>
        <w:pStyle w:val="Heading5"/>
      </w:pPr>
      <w:r>
        <w:t>Restore</w:t>
      </w:r>
    </w:p>
    <w:p w14:paraId="7D019960" w14:textId="77777777" w:rsidR="0068309D" w:rsidRDefault="0068309D" w:rsidP="0068309D">
      <w:pPr>
        <w:pStyle w:val="Heading6"/>
      </w:pPr>
      <w:bookmarkStart w:id="195" w:name="_Using_phpPgAdmin"/>
      <w:bookmarkEnd w:id="195"/>
      <w:r>
        <w:t>Using phpPgAdmin</w:t>
      </w:r>
    </w:p>
    <w:p w14:paraId="41660231" w14:textId="77777777" w:rsidR="0068309D" w:rsidRDefault="002C7CA0" w:rsidP="008B6883">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016EF7A2" w14:textId="77777777" w:rsidR="0068309D" w:rsidRDefault="0068309D" w:rsidP="008B550B">
      <w:pPr>
        <w:pStyle w:val="Code"/>
      </w:pPr>
      <w:r>
        <w:t>Warning: POST Content-Length of 8623530 bytes exceeds the limit of 8388608 bytes in Unknown on line 0</w:t>
      </w:r>
    </w:p>
    <w:p w14:paraId="191EAF8F" w14:textId="77777777" w:rsidR="0068309D" w:rsidRDefault="0068309D" w:rsidP="008B550B">
      <w:pPr>
        <w:pStyle w:val="Code"/>
      </w:pPr>
      <w:r>
        <w:t>No server supplied!</w:t>
      </w:r>
    </w:p>
    <w:p w14:paraId="4941D326"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75" w:history="1">
        <w:r w:rsidRPr="00BA0816">
          <w:rPr>
            <w:rStyle w:val="Hyperlink"/>
          </w:rPr>
          <w:t>here</w:t>
        </w:r>
      </w:hyperlink>
      <w:r>
        <w:t xml:space="preserve">) </w:t>
      </w:r>
    </w:p>
    <w:p w14:paraId="7D4E21BE" w14:textId="77777777" w:rsidR="0068309D" w:rsidRDefault="0068309D" w:rsidP="008B550B">
      <w:pPr>
        <w:pStyle w:val="Unix"/>
      </w:pPr>
      <w:r>
        <w:t>blishten:~/workspace (master) $ echo "display_errors=Off" &gt; /home/ubuntu/workspace/php.ini</w:t>
      </w:r>
    </w:p>
    <w:p w14:paraId="397182BD" w14:textId="77777777" w:rsidR="0068309D" w:rsidRDefault="0068309D" w:rsidP="008B550B">
      <w:pPr>
        <w:pStyle w:val="Unix"/>
      </w:pPr>
      <w:r>
        <w:t>blishten:~/workspace (master) $ sudo vi php.ini</w:t>
      </w:r>
    </w:p>
    <w:p w14:paraId="52B16B4B" w14:textId="77777777" w:rsidR="0068309D" w:rsidRDefault="0068309D" w:rsidP="008B6883">
      <w:pPr>
        <w:pStyle w:val="BodyText2"/>
      </w:pPr>
      <w:r>
        <w:t>Add</w:t>
      </w:r>
    </w:p>
    <w:p w14:paraId="7B6E05E4" w14:textId="77777777" w:rsidR="0068309D" w:rsidRDefault="0068309D" w:rsidP="008B550B">
      <w:pPr>
        <w:pStyle w:val="Code"/>
      </w:pPr>
      <w:r>
        <w:t>upload_max_filesize = 1000M ; 1GB</w:t>
      </w:r>
    </w:p>
    <w:p w14:paraId="46E50060" w14:textId="77777777" w:rsidR="0068309D" w:rsidRDefault="0068309D" w:rsidP="008B550B">
      <w:pPr>
        <w:pStyle w:val="Code"/>
      </w:pPr>
      <w:r>
        <w:t>post_max_size = 1000M</w:t>
      </w:r>
    </w:p>
    <w:p w14:paraId="5A4C4927" w14:textId="77777777" w:rsidR="0068309D" w:rsidRPr="00CA5ED2" w:rsidRDefault="0068309D" w:rsidP="008B6883">
      <w:pPr>
        <w:pStyle w:val="BodyText2"/>
      </w:pPr>
      <w:r>
        <w:t>Restart Apache</w:t>
      </w:r>
    </w:p>
    <w:p w14:paraId="3B9F34AF" w14:textId="77777777" w:rsidR="0068309D" w:rsidRDefault="0068309D" w:rsidP="0068309D">
      <w:pPr>
        <w:pStyle w:val="Heading7"/>
      </w:pPr>
      <w:r>
        <w:lastRenderedPageBreak/>
        <w:t>Permission errors</w:t>
      </w:r>
      <w:r>
        <w:tab/>
      </w:r>
    </w:p>
    <w:p w14:paraId="65B4FD68"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6B6A64D5" w14:textId="77777777" w:rsidR="0068309D" w:rsidRDefault="0068309D" w:rsidP="0068309D">
      <w:pPr>
        <w:pStyle w:val="Heading7"/>
      </w:pPr>
      <w:r>
        <w:t>Error 502 Bad Gateway</w:t>
      </w:r>
    </w:p>
    <w:p w14:paraId="6BAB285A" w14:textId="77777777" w:rsidR="0068309D" w:rsidRPr="00642146" w:rsidRDefault="0068309D" w:rsidP="008B6883">
      <w:pPr>
        <w:pStyle w:val="BodyText2"/>
      </w:pPr>
      <w:r>
        <w:t>This may be the result of a timeout on the server.</w:t>
      </w:r>
    </w:p>
    <w:p w14:paraId="2037F0F8" w14:textId="77777777" w:rsidR="00E8192F" w:rsidRDefault="00E8192F" w:rsidP="00E8192F">
      <w:pPr>
        <w:pStyle w:val="Heading6"/>
      </w:pPr>
      <w:r>
        <w:t>Using psql</w:t>
      </w:r>
    </w:p>
    <w:p w14:paraId="1D241FB4" w14:textId="77777777" w:rsidR="003A586D" w:rsidRDefault="003A586D" w:rsidP="003A586D">
      <w:pPr>
        <w:pStyle w:val="Heading7"/>
      </w:pPr>
      <w:r>
        <w:t>Using an SQL file</w:t>
      </w:r>
    </w:p>
    <w:p w14:paraId="0DE10C6B" w14:textId="77777777" w:rsidR="009C1806" w:rsidRDefault="009C1806" w:rsidP="008B6883">
      <w:pPr>
        <w:pStyle w:val="BodyText2"/>
      </w:pPr>
      <w:r>
        <w:t>To restore from a database dump open the command prompt and enter:</w:t>
      </w:r>
    </w:p>
    <w:p w14:paraId="0DA6180D"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7F56086" w14:textId="77777777" w:rsidR="003A586D" w:rsidRDefault="003A586D" w:rsidP="003A586D">
      <w:pPr>
        <w:pStyle w:val="Heading7"/>
      </w:pPr>
      <w:r>
        <w:t>Using pg_restore</w:t>
      </w:r>
    </w:p>
    <w:p w14:paraId="5B84B830" w14:textId="77777777" w:rsidR="003A586D" w:rsidRDefault="0074055D" w:rsidP="008B6883">
      <w:pPr>
        <w:pStyle w:val="BodyText2"/>
      </w:pPr>
      <w:r>
        <w:t xml:space="preserve">If you have dumped the database in custom format, then it is very flexible to import it using pg_restore. </w:t>
      </w:r>
    </w:p>
    <w:p w14:paraId="0D9AFC88" w14:textId="77777777" w:rsidR="0074055D" w:rsidRDefault="0074055D" w:rsidP="008B6883">
      <w:pPr>
        <w:pStyle w:val="BodyText2"/>
      </w:pPr>
      <w:r>
        <w:t>To see the contents for the dump:</w:t>
      </w:r>
    </w:p>
    <w:p w14:paraId="0DD6A0E3" w14:textId="77777777" w:rsidR="0074055D" w:rsidRPr="003A586D" w:rsidRDefault="0074055D" w:rsidP="003B2C5E">
      <w:pPr>
        <w:pStyle w:val="Unix"/>
      </w:pPr>
      <w:r w:rsidRPr="0074055D">
        <w:t>blishten:~/workspace (master) $ pg_restore '/home/ubuntu/workspace/gee_db.backup'</w:t>
      </w:r>
    </w:p>
    <w:p w14:paraId="7DE6CFC5" w14:textId="77777777" w:rsidR="00352E10" w:rsidRDefault="00352E10" w:rsidP="007D2F52">
      <w:pPr>
        <w:pStyle w:val="Heading4"/>
      </w:pPr>
      <w:r>
        <w:t>Performance</w:t>
      </w:r>
      <w:bookmarkEnd w:id="193"/>
    </w:p>
    <w:p w14:paraId="1ABDB852" w14:textId="77777777" w:rsidR="00352E10" w:rsidRDefault="00352E10" w:rsidP="000E5536">
      <w:pPr>
        <w:pStyle w:val="BodyText"/>
      </w:pPr>
      <w:r>
        <w:t>Partitioning may help performance:</w:t>
      </w:r>
    </w:p>
    <w:p w14:paraId="7B54F016" w14:textId="77777777" w:rsidR="00352E10" w:rsidRDefault="000D5C35" w:rsidP="000E5536">
      <w:pPr>
        <w:pStyle w:val="BodyText"/>
      </w:pPr>
      <w:hyperlink r:id="rId1176" w:history="1">
        <w:r w:rsidR="00352E10" w:rsidRPr="0077669C">
          <w:rPr>
            <w:rStyle w:val="Hyperlink"/>
          </w:rPr>
          <w:t>http://www.postgresql.org/docs/9.0/static/ddl-partitioning.html</w:t>
        </w:r>
      </w:hyperlink>
    </w:p>
    <w:p w14:paraId="048B7515" w14:textId="77777777" w:rsidR="00352E10" w:rsidRDefault="00352E10" w:rsidP="008B6883">
      <w:pPr>
        <w:pStyle w:val="BodyText2"/>
      </w:pPr>
      <w:r>
        <w:t>This uses table inheritance - something for William I think!</w:t>
      </w:r>
    </w:p>
    <w:p w14:paraId="7517481E" w14:textId="77777777" w:rsidR="00352E10" w:rsidRDefault="00352E10" w:rsidP="008B6883">
      <w:pPr>
        <w:pStyle w:val="BodyText2"/>
      </w:pPr>
      <w:r>
        <w:t xml:space="preserve">EXPLAIN may help in improving performance: </w:t>
      </w:r>
      <w:hyperlink r:id="rId1177" w:history="1">
        <w:r w:rsidRPr="0077669C">
          <w:rPr>
            <w:rStyle w:val="Hyperlink"/>
          </w:rPr>
          <w:t>http://www.postgresql.org/docs/9.0/static/using-explain.html</w:t>
        </w:r>
      </w:hyperlink>
    </w:p>
    <w:p w14:paraId="1936AE85" w14:textId="77777777" w:rsidR="00352E10" w:rsidRDefault="00352E10" w:rsidP="008B6883">
      <w:pPr>
        <w:pStyle w:val="BodyText2"/>
      </w:pPr>
      <w:r>
        <w:t>From here (</w:t>
      </w:r>
      <w:hyperlink r:id="rId1178" w:history="1">
        <w:r w:rsidRPr="0077669C">
          <w:rPr>
            <w:rStyle w:val="Hyperlink"/>
          </w:rPr>
          <w:t>http://www.postgresql.org/docs/8.3/static/sql-analyze.html): A common strategy is to run VACUUM and ANALYZE once a day during a low-usage time of day.</w:t>
        </w:r>
      </w:hyperlink>
    </w:p>
    <w:p w14:paraId="61D1F576" w14:textId="77777777" w:rsidR="00352E10" w:rsidRDefault="00352E10" w:rsidP="008B6883">
      <w:pPr>
        <w:pStyle w:val="BodyText2"/>
      </w:pPr>
      <w:r>
        <w:t xml:space="preserve">This article suggests that trying to store 1billion files is stupid and hard: </w:t>
      </w:r>
      <w:hyperlink r:id="rId1179" w:history="1">
        <w:r w:rsidRPr="0077669C">
          <w:rPr>
            <w:rStyle w:val="Hyperlink"/>
          </w:rPr>
          <w:t>http://lwn.net/Articles/400629/</w:t>
        </w:r>
      </w:hyperlink>
    </w:p>
    <w:p w14:paraId="4EC2A534" w14:textId="77777777" w:rsidR="00352E10" w:rsidRDefault="00352E10" w:rsidP="007D2F52">
      <w:pPr>
        <w:pStyle w:val="Heading4"/>
      </w:pPr>
      <w:r>
        <w:t>Queries</w:t>
      </w:r>
    </w:p>
    <w:p w14:paraId="1C48A6F7" w14:textId="77777777" w:rsidR="00352E10" w:rsidRDefault="00352E10" w:rsidP="008B6883">
      <w:pPr>
        <w:pStyle w:val="BodyText2"/>
      </w:pPr>
      <w:r>
        <w:t>To create a table and populate within one query:</w:t>
      </w:r>
    </w:p>
    <w:p w14:paraId="2A3A1ADD" w14:textId="77777777" w:rsidR="00352E10" w:rsidRDefault="00352E10" w:rsidP="008B550B">
      <w:pPr>
        <w:pStyle w:val="sql"/>
      </w:pPr>
      <w:r w:rsidRPr="00977767">
        <w:t>CREATE TABLE species_presence_ranked</w:t>
      </w:r>
      <w:r>
        <w:t xml:space="preserve"> WITH OIDS AS</w:t>
      </w:r>
    </w:p>
    <w:p w14:paraId="12254E8E" w14:textId="77777777" w:rsidR="00352E10" w:rsidRDefault="00352E10" w:rsidP="008B550B">
      <w:pPr>
        <w:pStyle w:val="sql"/>
      </w:pPr>
      <w:r>
        <w:t>SELECT DISTINCT presence from species</w:t>
      </w:r>
    </w:p>
    <w:p w14:paraId="3C434EE4" w14:textId="77777777" w:rsidR="00352E10" w:rsidRDefault="00352E10" w:rsidP="008B6883">
      <w:pPr>
        <w:pStyle w:val="BodyText2"/>
      </w:pPr>
      <w:r>
        <w:t>To escape quotes in update queries, specify 2 single quotes, e.g. replace Harm’s Bat with Harm’’s Bat and its fine.</w:t>
      </w:r>
    </w:p>
    <w:p w14:paraId="7D36483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267E039C" w14:textId="77777777" w:rsidR="00606E15" w:rsidRPr="00977767" w:rsidRDefault="00606E15" w:rsidP="008B550B">
      <w:pPr>
        <w:pStyle w:val="Code"/>
      </w:pPr>
      <w:r>
        <w:t>select (gethsv).hue</w:t>
      </w:r>
    </w:p>
    <w:p w14:paraId="4B5D3B08" w14:textId="77777777" w:rsidR="00567300" w:rsidRDefault="00567300" w:rsidP="000E5536">
      <w:pPr>
        <w:pStyle w:val="Heading5"/>
      </w:pPr>
      <w:r>
        <w:t>Dates</w:t>
      </w:r>
    </w:p>
    <w:p w14:paraId="52AE870F" w14:textId="77777777" w:rsidR="00567300" w:rsidRDefault="00567300" w:rsidP="008B6883">
      <w:pPr>
        <w:pStyle w:val="BodyText2"/>
      </w:pPr>
      <w:r>
        <w:t>To look at a set of rows between 2 dates:</w:t>
      </w:r>
    </w:p>
    <w:p w14:paraId="0C802C89" w14:textId="77777777" w:rsidR="00567300" w:rsidRPr="00567300" w:rsidRDefault="00567300" w:rsidP="008B550B">
      <w:pPr>
        <w:pStyle w:val="sql"/>
      </w:pPr>
      <w:r>
        <w:t xml:space="preserve">.. </w:t>
      </w:r>
      <w:r w:rsidRPr="00567300">
        <w:t>where generation_date BETWEEN '2015-09-03 13:30' AND '2015-09-04 14:30';</w:t>
      </w:r>
    </w:p>
    <w:p w14:paraId="2C392E55" w14:textId="77777777" w:rsidR="00352E10" w:rsidRDefault="00352E10" w:rsidP="007D2F52">
      <w:pPr>
        <w:pStyle w:val="Heading4"/>
      </w:pPr>
      <w:r>
        <w:t>Quirks</w:t>
      </w:r>
    </w:p>
    <w:p w14:paraId="28B32CF3"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7CD03759" w14:textId="77777777" w:rsidR="00352E10" w:rsidRDefault="00352E10" w:rsidP="007D2F52">
      <w:pPr>
        <w:pStyle w:val="Heading4"/>
      </w:pPr>
      <w:bookmarkStart w:id="196" w:name="_Toc315774577"/>
      <w:r>
        <w:t>Security</w:t>
      </w:r>
      <w:bookmarkEnd w:id="196"/>
    </w:p>
    <w:p w14:paraId="5AE83FB3"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1AE0A54C" w14:textId="77777777" w:rsidR="00352E10" w:rsidRDefault="00352E10" w:rsidP="000E5536">
      <w:pPr>
        <w:pStyle w:val="ListBullet"/>
      </w:pPr>
      <w:r>
        <w:lastRenderedPageBreak/>
        <w:t>CREATE USER is equivalent to CREATE ROLE except that CREATE USER assumes LOGIN by default, while CREATE ROLE does not</w:t>
      </w:r>
    </w:p>
    <w:p w14:paraId="37322455"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19A8B4E9" w14:textId="77777777" w:rsidR="00352E10" w:rsidRDefault="00352E10" w:rsidP="000E5536">
      <w:pPr>
        <w:pStyle w:val="ListBullet"/>
      </w:pPr>
      <w:r>
        <w:t>The Dependencies tab for any object shows you who has permissions on that object</w:t>
      </w:r>
    </w:p>
    <w:p w14:paraId="783114ED" w14:textId="77777777" w:rsidR="00352E10" w:rsidRDefault="00352E10" w:rsidP="000E5536">
      <w:pPr>
        <w:pStyle w:val="ListBullet"/>
      </w:pPr>
      <w:r>
        <w:t>By default the public schema contains the geomety_columns and spatial_ref_sys tables which contain system data</w:t>
      </w:r>
    </w:p>
    <w:p w14:paraId="0DFCB07A" w14:textId="77777777" w:rsidR="00352E10" w:rsidRDefault="00352E10" w:rsidP="000E5536">
      <w:pPr>
        <w:pStyle w:val="ListBullet"/>
      </w:pPr>
      <w:r>
        <w:t>spatial_ref_sys has been given additional grants for the dopausr and usrdopa</w:t>
      </w:r>
    </w:p>
    <w:p w14:paraId="320AECD9"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682D00F8" w14:textId="77777777" w:rsidR="00352E10" w:rsidRDefault="00352E10" w:rsidP="000E5536">
      <w:pPr>
        <w:pStyle w:val="ListBullet"/>
      </w:pPr>
      <w:r>
        <w:t xml:space="preserve">With rights to the spatial_ref_sys and geometry_columns tables i can now run the transformation in FME </w:t>
      </w:r>
    </w:p>
    <w:p w14:paraId="218B1684" w14:textId="77777777" w:rsidR="00352E10" w:rsidRDefault="00352E10" w:rsidP="007D2F52">
      <w:pPr>
        <w:pStyle w:val="Heading4"/>
      </w:pPr>
      <w:bookmarkStart w:id="197" w:name="_Ref326927581"/>
      <w:r>
        <w:t>Spatial References</w:t>
      </w:r>
    </w:p>
    <w:p w14:paraId="6FEB996C" w14:textId="77777777" w:rsidR="00352E10" w:rsidRDefault="00352E10" w:rsidP="008B6883">
      <w:pPr>
        <w:pStyle w:val="BodyText2"/>
      </w:pPr>
      <w:r>
        <w:t>To get the srid of a geometry use st_srid()</w:t>
      </w:r>
    </w:p>
    <w:p w14:paraId="3C69AB69" w14:textId="77777777" w:rsidR="00352E10" w:rsidRDefault="00352E10" w:rsidP="008B6883">
      <w:pPr>
        <w:pStyle w:val="BodyText2"/>
      </w:pPr>
      <w:r>
        <w:t xml:space="preserve">How do you list the spatial reference systems available in PostGIS? </w:t>
      </w:r>
    </w:p>
    <w:p w14:paraId="3CE1B9A1" w14:textId="77777777" w:rsidR="00352E10" w:rsidRDefault="00352E10" w:rsidP="008B550B">
      <w:pPr>
        <w:pStyle w:val="sql"/>
      </w:pPr>
      <w:r w:rsidRPr="004E4197">
        <w:t>select * from spatial_ref_sys</w:t>
      </w:r>
    </w:p>
    <w:p w14:paraId="3A9B3133" w14:textId="77777777" w:rsidR="00352E10" w:rsidRDefault="00352E10" w:rsidP="008B6883">
      <w:pPr>
        <w:pStyle w:val="BodyText2"/>
      </w:pPr>
      <w:r>
        <w:t>But I cant find Mollweide! Looks like you need to add it to the spatial_ref_sys table (</w:t>
      </w:r>
      <w:hyperlink r:id="rId1180" w:anchor="spatial_ref_sys" w:history="1">
        <w:r w:rsidRPr="00CD1471">
          <w:rPr>
            <w:rStyle w:val="Hyperlink"/>
          </w:rPr>
          <w:t>here</w:t>
        </w:r>
      </w:hyperlink>
      <w:r>
        <w:t xml:space="preserve">). The one I want is here: </w:t>
      </w:r>
      <w:hyperlink r:id="rId1181" w:history="1">
        <w:r>
          <w:rPr>
            <w:rStyle w:val="Hyperlink"/>
          </w:rPr>
          <w:t>http://spatialreference.org/ref/sr-org/7099/postgis/</w:t>
        </w:r>
      </w:hyperlink>
      <w:r>
        <w:t>. Trying the add a new record in dopa db, permission denied. Trying in dev, permission denied:</w:t>
      </w:r>
    </w:p>
    <w:p w14:paraId="6EBB57F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242A1118" w14:textId="77777777" w:rsidR="00352E10" w:rsidRDefault="00352E10" w:rsidP="008B6883">
      <w:pPr>
        <w:pStyle w:val="BodyText2"/>
      </w:pPr>
      <w:r>
        <w:t>So until Will puts the new Mollweide projection in, I can test using something relating to Malaysia (I will use srid 3376 East Malaysia):</w:t>
      </w:r>
    </w:p>
    <w:p w14:paraId="7CDE9D75" w14:textId="77777777" w:rsidR="00352E10" w:rsidRDefault="00352E10" w:rsidP="008B550B">
      <w:pPr>
        <w:pStyle w:val="sql"/>
      </w:pPr>
      <w:r w:rsidRPr="00EB52DF">
        <w:t>select * from spatial_ref_sys where srtext like '%Malaysia%'</w:t>
      </w:r>
    </w:p>
    <w:p w14:paraId="034B863F" w14:textId="77777777" w:rsidR="00352E10" w:rsidRDefault="00352E10" w:rsidP="008B6883">
      <w:pPr>
        <w:pStyle w:val="BodyText2"/>
      </w:pPr>
      <w:r>
        <w:t>Here is the finished query:</w:t>
      </w:r>
    </w:p>
    <w:p w14:paraId="0369D25E"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0DB80B76" w14:textId="77777777" w:rsidR="00352E10" w:rsidRPr="00FA68A3" w:rsidRDefault="00352E10" w:rsidP="008B6883">
      <w:pPr>
        <w:pStyle w:val="BodyText2"/>
      </w:pPr>
    </w:p>
    <w:p w14:paraId="689C77E3" w14:textId="77777777" w:rsidR="00352E10" w:rsidRDefault="00352E10" w:rsidP="007D2F52">
      <w:pPr>
        <w:pStyle w:val="Heading4"/>
      </w:pPr>
      <w:r>
        <w:t>Triggers</w:t>
      </w:r>
      <w:bookmarkEnd w:id="197"/>
    </w:p>
    <w:p w14:paraId="55B01BBD" w14:textId="77777777" w:rsidR="00352E10" w:rsidRPr="00D9232E" w:rsidRDefault="00352E10" w:rsidP="008B6883">
      <w:pPr>
        <w:pStyle w:val="BodyText2"/>
      </w:pPr>
      <w:r>
        <w:t xml:space="preserve">Documented here </w:t>
      </w:r>
      <w:hyperlink r:id="rId1182" w:history="1">
        <w:r w:rsidRPr="00F81E20">
          <w:rPr>
            <w:rStyle w:val="Hyperlink"/>
          </w:rPr>
          <w:t>http://www.postgresql.org/docs/9.1/static/triggers.html for 9.1</w:t>
        </w:r>
      </w:hyperlink>
      <w:r>
        <w:t xml:space="preserve"> (which is on species database). </w:t>
      </w:r>
    </w:p>
    <w:p w14:paraId="602502C4" w14:textId="77777777" w:rsidR="00486985" w:rsidRDefault="00486985" w:rsidP="00486985">
      <w:pPr>
        <w:pStyle w:val="Heading3"/>
      </w:pPr>
      <w:bookmarkStart w:id="198" w:name="_Toc315774627"/>
      <w:bookmarkEnd w:id="189"/>
      <w:bookmarkEnd w:id="190"/>
      <w:bookmarkEnd w:id="194"/>
      <w:r>
        <w:t>Postgresql</w:t>
      </w:r>
    </w:p>
    <w:p w14:paraId="06E802A2" w14:textId="77777777" w:rsidR="005C13EE" w:rsidRDefault="005C13EE" w:rsidP="005C13EE">
      <w:pPr>
        <w:pStyle w:val="Heading4"/>
      </w:pPr>
      <w:r>
        <w:t>Administration</w:t>
      </w:r>
    </w:p>
    <w:p w14:paraId="0DB9A3C6" w14:textId="77777777" w:rsidR="005C13EE" w:rsidRDefault="005C13EE" w:rsidP="005C13EE">
      <w:pPr>
        <w:pStyle w:val="Heading5"/>
      </w:pPr>
      <w:bookmarkStart w:id="199" w:name="_Disk_usage_1"/>
      <w:bookmarkEnd w:id="199"/>
      <w:r>
        <w:t>Disk usage</w:t>
      </w:r>
    </w:p>
    <w:p w14:paraId="25CC88C5" w14:textId="77777777" w:rsidR="005C13EE" w:rsidRDefault="005C13EE" w:rsidP="005C13EE">
      <w:pPr>
        <w:pStyle w:val="Heading6"/>
      </w:pPr>
      <w:r>
        <w:t>Diagnosing disk usage</w:t>
      </w:r>
    </w:p>
    <w:p w14:paraId="32A7BCFE" w14:textId="77777777" w:rsidR="005C13EE" w:rsidRDefault="005C13EE" w:rsidP="005C13EE">
      <w:pPr>
        <w:pStyle w:val="ListBullet"/>
      </w:pPr>
      <w:r>
        <w:t>In phpPgAdmin, click on the PostgreSQL node and the statistics on the sizes of each database are shown</w:t>
      </w:r>
    </w:p>
    <w:p w14:paraId="680A246D" w14:textId="77777777" w:rsidR="005C13EE" w:rsidRPr="005C13EE" w:rsidRDefault="00695E47" w:rsidP="005C13EE">
      <w:pPr>
        <w:pStyle w:val="ListBullet"/>
      </w:pPr>
      <w:r>
        <w:t>In phpPgadmin, click on the Tables node in a db and the number of records in each table is shown</w:t>
      </w:r>
    </w:p>
    <w:p w14:paraId="682466BA" w14:textId="77777777" w:rsidR="005C13EE" w:rsidRDefault="005C13EE" w:rsidP="005C13EE">
      <w:pPr>
        <w:pStyle w:val="Heading6"/>
      </w:pPr>
      <w:r>
        <w:t>Reducing size</w:t>
      </w:r>
    </w:p>
    <w:p w14:paraId="5785D472" w14:textId="77777777" w:rsidR="005C13EE" w:rsidRDefault="00314BEF" w:rsidP="00314BEF">
      <w:pPr>
        <w:pStyle w:val="ListBullet"/>
      </w:pPr>
      <w:r>
        <w:lastRenderedPageBreak/>
        <w:t>In phpPgAdmin, try</w:t>
      </w:r>
      <w:r w:rsidR="005C13EE">
        <w:t xml:space="preserve"> a Vacuum Full from phpPgAdmin</w:t>
      </w:r>
      <w:r>
        <w:t xml:space="preserve"> (i</w:t>
      </w:r>
      <w:r w:rsidR="005C13EE">
        <w:t>t used all my avail</w:t>
      </w:r>
      <w:r>
        <w:t>able disk space up on db-server!)</w:t>
      </w:r>
    </w:p>
    <w:p w14:paraId="44340250" w14:textId="77777777" w:rsidR="00752409" w:rsidRPr="005C13EE" w:rsidRDefault="00752409" w:rsidP="00314BEF">
      <w:pPr>
        <w:pStyle w:val="ListBullet"/>
      </w:pPr>
      <w:r>
        <w:t>In phpPgAdmin, try deleting large tables</w:t>
      </w:r>
    </w:p>
    <w:p w14:paraId="1A499C4B" w14:textId="77777777" w:rsidR="00636479" w:rsidRDefault="00636479" w:rsidP="00636479">
      <w:pPr>
        <w:pStyle w:val="Heading4"/>
      </w:pPr>
      <w:r>
        <w:t>Client Tools</w:t>
      </w:r>
    </w:p>
    <w:p w14:paraId="14FDABEF" w14:textId="77777777" w:rsidR="00636479" w:rsidRDefault="00636479" w:rsidP="00636479">
      <w:pPr>
        <w:pStyle w:val="Heading5"/>
      </w:pPr>
      <w:bookmarkStart w:id="200" w:name="_phpPgAdmin"/>
      <w:bookmarkEnd w:id="200"/>
      <w:r>
        <w:t>pgAdmin 3</w:t>
      </w:r>
    </w:p>
    <w:p w14:paraId="62B9BCA0" w14:textId="77777777" w:rsidR="00636479" w:rsidRDefault="00636479" w:rsidP="00636479">
      <w:pPr>
        <w:pStyle w:val="BodyText2"/>
      </w:pPr>
      <w:r>
        <w:t>To enable connections to a 9.3 Postgresql database you have to configure the database by following the section on ‘</w:t>
      </w:r>
      <w:r w:rsidRPr="009601EE">
        <w:t>Using pgAdmin III GUI</w:t>
      </w:r>
      <w:r>
        <w:t xml:space="preserve">’ in </w:t>
      </w:r>
      <w:hyperlink r:id="rId1183" w:history="1">
        <w:r w:rsidRPr="009601EE">
          <w:rPr>
            <w:rStyle w:val="Hyperlink"/>
          </w:rPr>
          <w:t>this</w:t>
        </w:r>
      </w:hyperlink>
      <w:r>
        <w:t xml:space="preserve"> page.</w:t>
      </w:r>
    </w:p>
    <w:p w14:paraId="0A8626F0" w14:textId="77777777" w:rsidR="00636479" w:rsidRDefault="00636479" w:rsidP="00636479">
      <w:pPr>
        <w:pStyle w:val="Heading5"/>
      </w:pPr>
      <w:r>
        <w:t>pgAdmin 4</w:t>
      </w:r>
    </w:p>
    <w:p w14:paraId="57906C60" w14:textId="77777777" w:rsidR="00636479" w:rsidRDefault="00636479" w:rsidP="00636479">
      <w:pPr>
        <w:pStyle w:val="BodyText2"/>
      </w:pPr>
      <w:r>
        <w:t>This is browser based.</w:t>
      </w:r>
    </w:p>
    <w:p w14:paraId="5A9A78A3" w14:textId="77777777" w:rsidR="00636479" w:rsidRDefault="00636479" w:rsidP="00636479">
      <w:pPr>
        <w:pStyle w:val="Heading6"/>
      </w:pPr>
      <w:r>
        <w:t>Changing password</w:t>
      </w:r>
    </w:p>
    <w:p w14:paraId="7312F647" w14:textId="77777777" w:rsidR="00636479" w:rsidRPr="009037FA" w:rsidRDefault="00636479" w:rsidP="00636479">
      <w:pPr>
        <w:pStyle w:val="BodyText2"/>
      </w:pPr>
      <w:r>
        <w:t>Click on the Server | File | Change Password</w:t>
      </w:r>
    </w:p>
    <w:p w14:paraId="397F05AB" w14:textId="77777777" w:rsidR="00636479" w:rsidRDefault="00636479" w:rsidP="00636479">
      <w:pPr>
        <w:pStyle w:val="Heading6"/>
      </w:pPr>
      <w:bookmarkStart w:id="201" w:name="_Debugging_connection_issues"/>
      <w:bookmarkEnd w:id="201"/>
      <w:r>
        <w:t>Debugging connection issues</w:t>
      </w:r>
    </w:p>
    <w:p w14:paraId="59093EF8" w14:textId="77777777" w:rsidR="00636479" w:rsidRPr="00636479" w:rsidRDefault="00636479" w:rsidP="00636479">
      <w:pPr>
        <w:pStyle w:val="BodyText2"/>
      </w:pPr>
      <w:r>
        <w:t>If you are failing to connect with various client tools you can see what queries they are trying to run if you expand a node in the Database activity section in the Dashboard tab of the Server.</w:t>
      </w:r>
    </w:p>
    <w:p w14:paraId="52C1A5BB" w14:textId="77777777" w:rsidR="00636479" w:rsidRDefault="00636479" w:rsidP="00636479">
      <w:pPr>
        <w:pStyle w:val="Heading6"/>
      </w:pPr>
      <w:r>
        <w:t>Server Status</w:t>
      </w:r>
    </w:p>
    <w:p w14:paraId="69FFD784" w14:textId="77777777" w:rsidR="00636479" w:rsidRPr="00636479" w:rsidRDefault="00636479" w:rsidP="00636479">
      <w:pPr>
        <w:pStyle w:val="BodyText2"/>
      </w:pPr>
      <w:r>
        <w:t>The Server Status tool that was present in pgAdmin 4 is no longer present but the same features are available either in the Dashboard tab (Database Activity section) or the Statistics tab.</w:t>
      </w:r>
    </w:p>
    <w:p w14:paraId="16FBC1F7" w14:textId="77777777" w:rsidR="00636479" w:rsidRDefault="00636479" w:rsidP="00636479">
      <w:pPr>
        <w:pStyle w:val="Heading5"/>
      </w:pPr>
      <w:r>
        <w:t>phpPgAdmin</w:t>
      </w:r>
    </w:p>
    <w:p w14:paraId="534CE07E" w14:textId="77777777" w:rsidR="00636479" w:rsidRDefault="00636479" w:rsidP="00636479">
      <w:pPr>
        <w:pStyle w:val="Heading6"/>
      </w:pPr>
      <w:bookmarkStart w:id="202" w:name="_Installation"/>
      <w:bookmarkEnd w:id="202"/>
      <w:r>
        <w:t>Installation</w:t>
      </w:r>
    </w:p>
    <w:p w14:paraId="474D31B7" w14:textId="77777777" w:rsidR="00636479" w:rsidRDefault="00636479" w:rsidP="00636479">
      <w:pPr>
        <w:pStyle w:val="BodyText2"/>
      </w:pPr>
      <w:bookmarkStart w:id="203" w:name="_Ubuntu_14.04"/>
      <w:bookmarkEnd w:id="203"/>
      <w:r>
        <w:t xml:space="preserve">For Ubuntu 14.04 see </w:t>
      </w:r>
      <w:hyperlink w:anchor="_phpPgAdmin_1" w:history="1">
        <w:r w:rsidRPr="00925E59">
          <w:rPr>
            <w:rStyle w:val="Hyperlink"/>
          </w:rPr>
          <w:t>phpPgAdmin</w:t>
        </w:r>
      </w:hyperlink>
      <w:r>
        <w:t>.</w:t>
      </w:r>
    </w:p>
    <w:p w14:paraId="7779218E" w14:textId="77777777" w:rsidR="00636479" w:rsidRDefault="00636479" w:rsidP="00636479">
      <w:pPr>
        <w:pStyle w:val="Heading6"/>
      </w:pPr>
      <w:bookmarkStart w:id="204" w:name="_Configuration"/>
      <w:bookmarkEnd w:id="204"/>
      <w:r>
        <w:t>Configuration</w:t>
      </w:r>
    </w:p>
    <w:p w14:paraId="7D0929E3" w14:textId="77777777" w:rsidR="00636479" w:rsidRDefault="00636479" w:rsidP="00636479">
      <w:pPr>
        <w:pStyle w:val="BodyText2"/>
      </w:pPr>
      <w:r>
        <w:t>To configure phpPgAdmin for remote connections:</w:t>
      </w:r>
    </w:p>
    <w:p w14:paraId="6398D97B" w14:textId="77777777" w:rsidR="00636479" w:rsidRDefault="00636479" w:rsidP="00636479">
      <w:pPr>
        <w:pStyle w:val="Unix"/>
      </w:pPr>
      <w:r w:rsidRPr="00B817BB">
        <w:t>blishten:~/workspace (master) $ sudo cp /etc/apache2/conf.d/phppgadmin /etc/apache2/conf-enabled/phppgadmin.conf</w:t>
      </w:r>
    </w:p>
    <w:p w14:paraId="79DC32CD" w14:textId="77777777" w:rsidR="00636479" w:rsidRDefault="00636479" w:rsidP="00636479">
      <w:pPr>
        <w:pStyle w:val="Unix"/>
      </w:pPr>
      <w:r w:rsidRPr="00B817BB">
        <w:t>blishten:~/workspace (master) $ sudo /etc/init.d/apache2 restart</w:t>
      </w:r>
    </w:p>
    <w:p w14:paraId="0F95CAA0" w14:textId="77777777" w:rsidR="00636479" w:rsidRDefault="00636479" w:rsidP="00636479">
      <w:pPr>
        <w:pStyle w:val="Unix"/>
      </w:pPr>
      <w:r w:rsidRPr="00B817BB">
        <w:t xml:space="preserve">blishten:~/workspace (master) $ sudo </w:t>
      </w:r>
      <w:r>
        <w:t>vi</w:t>
      </w:r>
      <w:r w:rsidRPr="00B817BB">
        <w:t xml:space="preserve"> /etc/apache2/conf-enabled/phppgadmin.conf</w:t>
      </w:r>
    </w:p>
    <w:p w14:paraId="008B2230" w14:textId="77777777" w:rsidR="00636479" w:rsidRDefault="00636479" w:rsidP="00636479">
      <w:pPr>
        <w:pStyle w:val="BodyText2"/>
      </w:pPr>
      <w:r>
        <w:t>Edited to ‘allow from all’.</w:t>
      </w:r>
    </w:p>
    <w:p w14:paraId="74AB388B" w14:textId="77777777" w:rsidR="00636479" w:rsidRPr="00EB70C7" w:rsidRDefault="00636479" w:rsidP="00636479">
      <w:pPr>
        <w:pStyle w:val="Unix"/>
      </w:pPr>
      <w:r w:rsidRPr="00385CAF">
        <w:t>sudo service apache2 reload</w:t>
      </w:r>
    </w:p>
    <w:p w14:paraId="67A513AC" w14:textId="77777777" w:rsidR="00636479" w:rsidRDefault="00636479" w:rsidP="00636479">
      <w:pPr>
        <w:pStyle w:val="Heading6"/>
      </w:pPr>
      <w:r>
        <w:t>Using</w:t>
      </w:r>
    </w:p>
    <w:p w14:paraId="42F09782" w14:textId="77777777" w:rsidR="00636479" w:rsidRDefault="00636479" w:rsidP="00636479">
      <w:pPr>
        <w:pStyle w:val="Heading7"/>
      </w:pPr>
      <w:r>
        <w:t>Import</w:t>
      </w:r>
    </w:p>
    <w:p w14:paraId="22F130E4" w14:textId="77777777" w:rsidR="00636479" w:rsidRDefault="00636479" w:rsidP="00636479">
      <w:pPr>
        <w:pStyle w:val="Heading8"/>
      </w:pPr>
      <w:r>
        <w:t>From CSV</w:t>
      </w:r>
    </w:p>
    <w:p w14:paraId="19ED6C6D" w14:textId="77777777" w:rsidR="00636479" w:rsidRDefault="00636479" w:rsidP="00636479">
      <w:pPr>
        <w:pStyle w:val="ListBullet2"/>
      </w:pPr>
      <w:r>
        <w:t>First create your table, e.g. create an sql file and run it in phpPgAdmin</w:t>
      </w:r>
    </w:p>
    <w:p w14:paraId="44656405" w14:textId="77777777" w:rsidR="00636479" w:rsidRDefault="00636479" w:rsidP="00636479">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00BAE62B" w14:textId="77777777" w:rsidR="00636479" w:rsidRPr="00A55888" w:rsidRDefault="00636479" w:rsidP="00636479">
      <w:pPr>
        <w:pStyle w:val="ListBullet2"/>
      </w:pPr>
      <w:r>
        <w:t>Populate your table by using the Import tab - the fields have to be in the same order</w:t>
      </w:r>
    </w:p>
    <w:p w14:paraId="1D1CA4A3" w14:textId="77777777" w:rsidR="00636479" w:rsidRDefault="00636479" w:rsidP="00636479">
      <w:pPr>
        <w:pStyle w:val="Heading8"/>
      </w:pPr>
      <w:r>
        <w:t>From pgAdmin Backup</w:t>
      </w:r>
    </w:p>
    <w:p w14:paraId="6EE4D0B6" w14:textId="77777777" w:rsidR="00636479" w:rsidRPr="003B2C5E" w:rsidRDefault="00636479" w:rsidP="00636479">
      <w:pPr>
        <w:pStyle w:val="BodyText2"/>
      </w:pPr>
      <w:r>
        <w:t xml:space="preserve">See </w:t>
      </w:r>
      <w:hyperlink w:anchor="_Using_phpPgAdmin" w:history="1">
        <w:r w:rsidRPr="00813851">
          <w:rPr>
            <w:rStyle w:val="Hyperlink"/>
          </w:rPr>
          <w:t>Using phpPgAdmin</w:t>
        </w:r>
      </w:hyperlink>
      <w:r>
        <w:t>.</w:t>
      </w:r>
    </w:p>
    <w:p w14:paraId="5B27D71B" w14:textId="77777777" w:rsidR="00636479" w:rsidRDefault="00636479" w:rsidP="00636479">
      <w:pPr>
        <w:pStyle w:val="Heading7"/>
      </w:pPr>
      <w:r>
        <w:lastRenderedPageBreak/>
        <w:t>Queries</w:t>
      </w:r>
    </w:p>
    <w:p w14:paraId="22740824" w14:textId="77777777" w:rsidR="00636479" w:rsidRPr="00B85131" w:rsidRDefault="00636479" w:rsidP="00636479">
      <w:pPr>
        <w:pStyle w:val="BodyText2"/>
      </w:pPr>
      <w:r>
        <w:t>To run an SQL batch, click on SQL and then Choose File and then Execute.</w:t>
      </w:r>
    </w:p>
    <w:p w14:paraId="5869250B" w14:textId="77777777" w:rsidR="00636479" w:rsidRDefault="00636479" w:rsidP="00636479">
      <w:pPr>
        <w:pStyle w:val="Heading5"/>
      </w:pPr>
      <w:r>
        <w:t>PostgreSQL Client Applications</w:t>
      </w:r>
    </w:p>
    <w:p w14:paraId="54BEFA46" w14:textId="77777777" w:rsidR="00636479" w:rsidRDefault="00636479" w:rsidP="00636479">
      <w:pPr>
        <w:pStyle w:val="BodyText2"/>
      </w:pPr>
      <w:r>
        <w:t xml:space="preserve">There are a small number of client applications that run from a shell - see </w:t>
      </w:r>
      <w:hyperlink r:id="rId1184" w:history="1">
        <w:r w:rsidRPr="00E74A42">
          <w:rPr>
            <w:rStyle w:val="Hyperlink"/>
          </w:rPr>
          <w:t>here</w:t>
        </w:r>
      </w:hyperlink>
      <w:r>
        <w:t>. e.g.</w:t>
      </w:r>
    </w:p>
    <w:p w14:paraId="3D94431F" w14:textId="77777777" w:rsidR="00636479" w:rsidRDefault="00636479" w:rsidP="00636479">
      <w:pPr>
        <w:pStyle w:val="Code"/>
      </w:pPr>
      <w:r w:rsidRPr="00E74A42">
        <w:t>$ createdb mydb</w:t>
      </w:r>
    </w:p>
    <w:p w14:paraId="7BDFC11E" w14:textId="77777777" w:rsidR="00636479" w:rsidRDefault="00636479" w:rsidP="00636479">
      <w:pPr>
        <w:pStyle w:val="BodyText2"/>
      </w:pPr>
      <w:r>
        <w:t>Or, if you if you get:</w:t>
      </w:r>
    </w:p>
    <w:p w14:paraId="52009954" w14:textId="77777777" w:rsidR="00636479" w:rsidRDefault="00636479" w:rsidP="00636479">
      <w:pPr>
        <w:pStyle w:val="Code"/>
      </w:pPr>
      <w:r w:rsidRPr="00E74A42">
        <w:t>createdb: could not connect to database template1: FATAL:  role "jrc" does not exist</w:t>
      </w:r>
    </w:p>
    <w:p w14:paraId="7C07080C" w14:textId="77777777" w:rsidR="00636479" w:rsidRPr="00E74A42" w:rsidRDefault="00636479" w:rsidP="00636479">
      <w:pPr>
        <w:pStyle w:val="BodyText2"/>
      </w:pPr>
      <w:r>
        <w:t xml:space="preserve">Then the unix user does not have an equivalent postgres user to execute the scripts. </w:t>
      </w:r>
    </w:p>
    <w:p w14:paraId="34CCC113" w14:textId="77777777" w:rsidR="00636479" w:rsidRDefault="00636479" w:rsidP="00636479">
      <w:pPr>
        <w:pStyle w:val="Heading5"/>
      </w:pPr>
      <w:r>
        <w:t>PostgreSQL interactive terminal program (psql)</w:t>
      </w:r>
    </w:p>
    <w:p w14:paraId="2E17D48A" w14:textId="77777777" w:rsidR="00636479" w:rsidRDefault="00636479" w:rsidP="00636479">
      <w:pPr>
        <w:pStyle w:val="BodyText"/>
      </w:pPr>
      <w:r>
        <w:t>To run PSQL, click on pgAdmin | Plugins | PSQL Console</w:t>
      </w:r>
    </w:p>
    <w:p w14:paraId="6341756B" w14:textId="77777777" w:rsidR="00636479" w:rsidRDefault="00636479" w:rsidP="00636479">
      <w:pPr>
        <w:pStyle w:val="Heading6"/>
      </w:pPr>
      <w:r>
        <w:t>From Windows</w:t>
      </w:r>
    </w:p>
    <w:p w14:paraId="6142680E" w14:textId="77777777" w:rsidR="00636479" w:rsidRDefault="00636479" w:rsidP="00636479">
      <w:pPr>
        <w:pStyle w:val="BodyText"/>
      </w:pPr>
      <w:r>
        <w:t>1. cmd</w:t>
      </w:r>
    </w:p>
    <w:p w14:paraId="4B9EC74A" w14:textId="77777777" w:rsidR="00636479" w:rsidRDefault="00636479" w:rsidP="00636479">
      <w:pPr>
        <w:pStyle w:val="BodyText"/>
      </w:pPr>
      <w:r>
        <w:t>2. cd C:\Program Files (x86)\pgAdmin III\1.18</w:t>
      </w:r>
    </w:p>
    <w:p w14:paraId="2550326F" w14:textId="77777777" w:rsidR="00636479" w:rsidRDefault="00636479" w:rsidP="00636479">
      <w:pPr>
        <w:pStyle w:val="BodyText"/>
      </w:pPr>
      <w:r>
        <w:t xml:space="preserve">3. </w:t>
      </w:r>
      <w:r>
        <w:tab/>
        <w:t>psql -h species.jrc.org -d dopa</w:t>
      </w:r>
      <w:r w:rsidRPr="006B75E0">
        <w:t xml:space="preserve"> -U </w:t>
      </w:r>
      <w:r>
        <w:t>especies</w:t>
      </w:r>
      <w:r w:rsidRPr="006B75E0">
        <w:t xml:space="preserve"> -W </w:t>
      </w:r>
      <w:r>
        <w:t>(-W to force to prompt for password)</w:t>
      </w:r>
    </w:p>
    <w:p w14:paraId="10AB89EB" w14:textId="77777777" w:rsidR="00636479" w:rsidRDefault="00636479" w:rsidP="00636479">
      <w:pPr>
        <w:pStyle w:val="BodyText"/>
      </w:pPr>
      <w:r>
        <w:t>psql -h ies-pgsql.jrc.org -d h05googleearthengine</w:t>
      </w:r>
      <w:r w:rsidRPr="006B75E0">
        <w:t xml:space="preserve"> -U </w:t>
      </w:r>
      <w:r>
        <w:rPr>
          <w:rFonts w:eastAsia="Times New Roman"/>
        </w:rPr>
        <w:t>h05googleearthengine</w:t>
      </w:r>
      <w:r w:rsidRPr="006B75E0">
        <w:t xml:space="preserve"> -W</w:t>
      </w:r>
    </w:p>
    <w:p w14:paraId="1FD6BBB0" w14:textId="77777777" w:rsidR="00636479" w:rsidRDefault="00636479" w:rsidP="00636479">
      <w:pPr>
        <w:pStyle w:val="BodyText2"/>
      </w:pPr>
      <w:r>
        <w:t xml:space="preserve">The prompt indicates what sort of user you are: </w:t>
      </w:r>
    </w:p>
    <w:p w14:paraId="0BEB1513" w14:textId="77777777" w:rsidR="00636479" w:rsidRDefault="00636479" w:rsidP="00636479">
      <w:pPr>
        <w:pStyle w:val="BodyText"/>
      </w:pPr>
      <w:r>
        <w:t>mydb=&gt;  (normal user)</w:t>
      </w:r>
    </w:p>
    <w:p w14:paraId="54942DFA" w14:textId="77777777" w:rsidR="00636479" w:rsidRDefault="00636479" w:rsidP="00636479">
      <w:pPr>
        <w:pStyle w:val="BodyText2"/>
      </w:pPr>
      <w:r>
        <w:t>mydb=#  (superuser)</w:t>
      </w:r>
    </w:p>
    <w:p w14:paraId="53B4B2E0" w14:textId="77777777" w:rsidR="00636479" w:rsidRDefault="00636479" w:rsidP="00636479">
      <w:pPr>
        <w:pStyle w:val="BodyText2"/>
      </w:pPr>
      <w:r>
        <w:t>To connect type:</w:t>
      </w:r>
    </w:p>
    <w:p w14:paraId="563F1A29" w14:textId="77777777" w:rsidR="00636479" w:rsidRDefault="00636479" w:rsidP="00636479">
      <w:pPr>
        <w:pStyle w:val="Code"/>
      </w:pPr>
      <w:r>
        <w:t>\c</w:t>
      </w:r>
    </w:p>
    <w:p w14:paraId="4DDB681E" w14:textId="77777777" w:rsidR="00636479" w:rsidRDefault="00636479" w:rsidP="00636479">
      <w:pPr>
        <w:pStyle w:val="Code"/>
      </w:pPr>
      <w:r>
        <w:t>select * from species;</w:t>
      </w:r>
    </w:p>
    <w:p w14:paraId="75361CD7" w14:textId="77777777" w:rsidR="00636479" w:rsidRDefault="00636479" w:rsidP="00636479">
      <w:pPr>
        <w:pStyle w:val="BodyText2"/>
      </w:pPr>
      <w:r>
        <w:t>To create a table in another database, use dblink:</w:t>
      </w:r>
    </w:p>
    <w:p w14:paraId="37FD4B0F" w14:textId="77777777" w:rsidR="00636479" w:rsidRDefault="00636479" w:rsidP="00636479">
      <w:pPr>
        <w:pStyle w:val="Code"/>
      </w:pPr>
      <w:r w:rsidRPr="00200567">
        <w:t>create table temp.eez as SELECT * from dblink('dbname=dev', 'select iso3, sovereigniso3, geom from gaul_eez_combined') as eez(isoa3 varchar, sovereign_isoa3 varchar, geom geometry);</w:t>
      </w:r>
    </w:p>
    <w:p w14:paraId="0B35481B" w14:textId="77777777" w:rsidR="00636479" w:rsidRDefault="00636479" w:rsidP="00636479">
      <w:pPr>
        <w:pStyle w:val="BodyText2"/>
      </w:pPr>
      <w:r>
        <w:t>To exit type \q</w:t>
      </w:r>
    </w:p>
    <w:p w14:paraId="161BFC7E" w14:textId="77777777" w:rsidR="00636479" w:rsidRDefault="00636479" w:rsidP="00636479">
      <w:pPr>
        <w:pStyle w:val="BodyText"/>
      </w:pPr>
      <w:r>
        <w:t>You can enter multiline commands into psql with the line breaks. psql will recognize that the command is not terminated until the semicolon.</w:t>
      </w:r>
    </w:p>
    <w:p w14:paraId="4AB22898" w14:textId="77777777" w:rsidR="00636479" w:rsidRDefault="00636479" w:rsidP="00636479">
      <w:pPr>
        <w:pStyle w:val="BodyText"/>
      </w:pPr>
      <w:r>
        <w:t>e.g.</w:t>
      </w:r>
    </w:p>
    <w:p w14:paraId="2FCC1940" w14:textId="77777777" w:rsidR="00636479" w:rsidRDefault="00636479" w:rsidP="00636479">
      <w:pPr>
        <w:pStyle w:val="BodyText"/>
      </w:pPr>
      <w:r>
        <w:t>CREATE TABLE weather (</w:t>
      </w:r>
    </w:p>
    <w:p w14:paraId="43F17169" w14:textId="77777777" w:rsidR="00636479" w:rsidRDefault="00636479" w:rsidP="00636479">
      <w:pPr>
        <w:pStyle w:val="BodyText"/>
      </w:pPr>
      <w:r>
        <w:t xml:space="preserve">    city            varchar(80),</w:t>
      </w:r>
    </w:p>
    <w:p w14:paraId="209895B9" w14:textId="77777777" w:rsidR="00636479" w:rsidRDefault="00636479" w:rsidP="00636479">
      <w:pPr>
        <w:pStyle w:val="BodyText"/>
      </w:pPr>
      <w:r>
        <w:t xml:space="preserve">    temp_lo         int,           -- low temperature</w:t>
      </w:r>
    </w:p>
    <w:p w14:paraId="18B4A61D" w14:textId="77777777" w:rsidR="00636479" w:rsidRDefault="00636479" w:rsidP="00636479">
      <w:pPr>
        <w:pStyle w:val="BodyText"/>
      </w:pPr>
      <w:r>
        <w:t xml:space="preserve">    temp_hi         int,           -- high temperature</w:t>
      </w:r>
    </w:p>
    <w:p w14:paraId="65555A15" w14:textId="77777777" w:rsidR="00636479" w:rsidRDefault="00636479" w:rsidP="00636479">
      <w:pPr>
        <w:pStyle w:val="BodyText"/>
      </w:pPr>
      <w:r>
        <w:t xml:space="preserve">    prcp            real,          -- precipitation</w:t>
      </w:r>
    </w:p>
    <w:p w14:paraId="166DD6A3" w14:textId="77777777" w:rsidR="00636479" w:rsidRDefault="00636479" w:rsidP="00636479">
      <w:pPr>
        <w:pStyle w:val="BodyText"/>
      </w:pPr>
      <w:r>
        <w:t xml:space="preserve">    date            date</w:t>
      </w:r>
    </w:p>
    <w:p w14:paraId="0ECFDA20" w14:textId="77777777" w:rsidR="00636479" w:rsidRDefault="00636479" w:rsidP="00636479">
      <w:pPr>
        <w:pStyle w:val="BodyText2"/>
      </w:pPr>
      <w:r>
        <w:t>);</w:t>
      </w:r>
    </w:p>
    <w:p w14:paraId="56EFA5DC" w14:textId="77777777" w:rsidR="00636479" w:rsidRDefault="00636479" w:rsidP="00636479">
      <w:pPr>
        <w:pStyle w:val="Heading6"/>
      </w:pPr>
      <w:bookmarkStart w:id="205" w:name="_Ref417032864"/>
      <w:r>
        <w:t>From UNIX</w:t>
      </w:r>
      <w:bookmarkEnd w:id="205"/>
    </w:p>
    <w:p w14:paraId="42BAD784" w14:textId="77777777" w:rsidR="00636479" w:rsidRDefault="00636479" w:rsidP="00636479">
      <w:pPr>
        <w:pStyle w:val="BodyText2"/>
      </w:pPr>
      <w:r>
        <w:t>You must include the ; at the end of the command otherwise nothing will happen.</w:t>
      </w:r>
    </w:p>
    <w:p w14:paraId="14EAC0B1" w14:textId="77777777" w:rsidR="00636479" w:rsidRDefault="00636479" w:rsidP="00636479">
      <w:pPr>
        <w:pStyle w:val="Code"/>
      </w:pPr>
      <w:r>
        <w:t>-bash-4.1$ psql -d dopa -U especies -W</w:t>
      </w:r>
    </w:p>
    <w:p w14:paraId="0CEF02B2" w14:textId="77777777" w:rsidR="00636479" w:rsidRDefault="00636479" w:rsidP="00636479">
      <w:pPr>
        <w:pStyle w:val="Code"/>
      </w:pPr>
      <w:r>
        <w:t>Password for user especies:</w:t>
      </w:r>
    </w:p>
    <w:p w14:paraId="48472993" w14:textId="77777777" w:rsidR="00636479" w:rsidRDefault="00636479" w:rsidP="00636479">
      <w:pPr>
        <w:pStyle w:val="Code"/>
      </w:pPr>
      <w:r>
        <w:t>psql (9.1.6)</w:t>
      </w:r>
    </w:p>
    <w:p w14:paraId="6D12CE1B" w14:textId="77777777" w:rsidR="00636479" w:rsidRDefault="00636479" w:rsidP="00636479">
      <w:pPr>
        <w:pStyle w:val="Code"/>
      </w:pPr>
      <w:r>
        <w:t>Type "help" for help.</w:t>
      </w:r>
    </w:p>
    <w:p w14:paraId="0579DC9F" w14:textId="77777777" w:rsidR="00636479" w:rsidRDefault="00636479" w:rsidP="00636479">
      <w:pPr>
        <w:pStyle w:val="Code"/>
      </w:pPr>
      <w:r w:rsidRPr="00D5650F">
        <w:t>dopa=&gt; select * from especies.species_charisma;</w:t>
      </w:r>
    </w:p>
    <w:p w14:paraId="2F116826" w14:textId="77777777" w:rsidR="00636479" w:rsidRDefault="00636479" w:rsidP="00636479">
      <w:pPr>
        <w:pStyle w:val="BodyText2"/>
      </w:pPr>
      <w:r>
        <w:t xml:space="preserve">On the SPREP Ubuntu machine with a default Postgresql database, there are a couple of additional steps. Following the instructions </w:t>
      </w:r>
      <w:hyperlink r:id="rId1185" w:history="1">
        <w:r w:rsidRPr="00D45F29">
          <w:rPr>
            <w:rStyle w:val="Hyperlink"/>
          </w:rPr>
          <w:t>here</w:t>
        </w:r>
      </w:hyperlink>
      <w:r>
        <w:t xml:space="preserve">. Set the password for the postgres database role to ‘password’. Created a database called sprep_ris. </w:t>
      </w:r>
    </w:p>
    <w:p w14:paraId="49D54FF9" w14:textId="77777777" w:rsidR="00636479" w:rsidRDefault="00636479" w:rsidP="00636479">
      <w:pPr>
        <w:pStyle w:val="BodyText2"/>
      </w:pPr>
      <w:r>
        <w:t>On the Cloud9 machine you connect using the following:</w:t>
      </w:r>
    </w:p>
    <w:p w14:paraId="1769D8F4" w14:textId="77777777" w:rsidR="00636479" w:rsidRDefault="00636479" w:rsidP="00636479">
      <w:pPr>
        <w:pStyle w:val="Unix"/>
      </w:pPr>
      <w:r w:rsidRPr="00A8741E">
        <w:t>blishten:~/workspace (master) $ psql -d biopama -U jrc -h localhost</w:t>
      </w:r>
    </w:p>
    <w:p w14:paraId="52B4C5C8" w14:textId="77777777" w:rsidR="00636479" w:rsidRDefault="00636479" w:rsidP="00636479">
      <w:pPr>
        <w:pStyle w:val="Heading6"/>
      </w:pPr>
      <w:r>
        <w:lastRenderedPageBreak/>
        <w:t>Useful commands</w:t>
      </w:r>
    </w:p>
    <w:p w14:paraId="7C146BE2" w14:textId="77777777" w:rsidR="00636479" w:rsidRPr="00A8741E" w:rsidRDefault="00636479" w:rsidP="00636479">
      <w:pPr>
        <w:pStyle w:val="BodyText2"/>
      </w:pPr>
      <w:r>
        <w:t>To quit listing records type \q</w:t>
      </w:r>
    </w:p>
    <w:p w14:paraId="367BC253" w14:textId="77777777" w:rsidR="00636479" w:rsidRDefault="00636479" w:rsidP="00636479">
      <w:pPr>
        <w:pStyle w:val="Heading5"/>
      </w:pPr>
      <w:r>
        <w:t>Python</w:t>
      </w:r>
    </w:p>
    <w:p w14:paraId="44DAC27E" w14:textId="77777777" w:rsidR="00636479" w:rsidRDefault="00636479" w:rsidP="00636479">
      <w:pPr>
        <w:pStyle w:val="ListBullet"/>
      </w:pPr>
      <w:r>
        <w:t>Using psycopg2 and Python</w:t>
      </w:r>
    </w:p>
    <w:p w14:paraId="17643B89" w14:textId="77777777" w:rsidR="00636479" w:rsidRPr="00790F7C" w:rsidRDefault="00636479" w:rsidP="00636479">
      <w:pPr>
        <w:pStyle w:val="ListBullet"/>
      </w:pPr>
      <w:r>
        <w:t>conn  = psycopg2.connect(host="species.jrc.it",database="dopa",user="appuser",password="5Ti5k9")</w:t>
      </w:r>
    </w:p>
    <w:p w14:paraId="7B4CAF7D" w14:textId="77777777" w:rsidR="00636479" w:rsidRDefault="00636479" w:rsidP="00636479">
      <w:pPr>
        <w:pStyle w:val="Heading4"/>
      </w:pPr>
      <w:r>
        <w:t>Configuration</w:t>
      </w:r>
    </w:p>
    <w:p w14:paraId="47F53B81" w14:textId="77777777" w:rsidR="00636479" w:rsidRPr="00BB5866" w:rsidRDefault="00636479" w:rsidP="00636479">
      <w:pPr>
        <w:pStyle w:val="BodyText2"/>
      </w:pPr>
      <w:r>
        <w:t>On Cloud9, running the following:</w:t>
      </w:r>
    </w:p>
    <w:p w14:paraId="25F8AFB0" w14:textId="77777777" w:rsidR="00636479" w:rsidRDefault="00636479" w:rsidP="00636479">
      <w:pPr>
        <w:pStyle w:val="Unix"/>
      </w:pPr>
      <w:r>
        <w:t xml:space="preserve">blishten:~/workspace (master) $ </w:t>
      </w:r>
      <w:r w:rsidRPr="00BD1FA2">
        <w:t xml:space="preserve">sudo service postgresql start </w:t>
      </w:r>
    </w:p>
    <w:p w14:paraId="5078B506" w14:textId="77777777" w:rsidR="00636479" w:rsidRDefault="00636479" w:rsidP="00636479">
      <w:pPr>
        <w:pStyle w:val="Unix"/>
      </w:pPr>
      <w:r>
        <w:t>blishten:~/workspace (master) $ sudo sudo -u postgres psql</w:t>
      </w:r>
    </w:p>
    <w:p w14:paraId="41C588F6" w14:textId="77777777" w:rsidR="00636479" w:rsidRDefault="00636479" w:rsidP="00636479">
      <w:pPr>
        <w:pStyle w:val="Unix"/>
      </w:pPr>
      <w:r>
        <w:t>postgres=# \password postgres</w:t>
      </w:r>
    </w:p>
    <w:p w14:paraId="522420C7" w14:textId="77777777" w:rsidR="00636479" w:rsidRDefault="00636479" w:rsidP="00636479">
      <w:pPr>
        <w:pStyle w:val="Unix"/>
      </w:pPr>
      <w:r>
        <w:t>Enter new password:</w:t>
      </w:r>
    </w:p>
    <w:p w14:paraId="4F0A6336" w14:textId="77777777" w:rsidR="00636479" w:rsidRDefault="00636479" w:rsidP="00636479">
      <w:pPr>
        <w:pStyle w:val="Unix"/>
      </w:pPr>
      <w:r>
        <w:t>Enter it again:</w:t>
      </w:r>
    </w:p>
    <w:p w14:paraId="5C8CDE31" w14:textId="77777777" w:rsidR="00636479" w:rsidRDefault="00636479" w:rsidP="00636479">
      <w:pPr>
        <w:pStyle w:val="Unix"/>
      </w:pPr>
      <w:r>
        <w:t>postgres=# \q</w:t>
      </w:r>
    </w:p>
    <w:p w14:paraId="2334D3E5" w14:textId="77777777" w:rsidR="00636479" w:rsidRDefault="00636479" w:rsidP="00636479">
      <w:pPr>
        <w:pStyle w:val="Unix"/>
      </w:pPr>
    </w:p>
    <w:p w14:paraId="3CB1C6B7" w14:textId="77777777" w:rsidR="00636479" w:rsidRDefault="00636479" w:rsidP="00636479">
      <w:pPr>
        <w:pStyle w:val="Unix"/>
      </w:pPr>
      <w:r>
        <w:t>blishten:~ $ psql -U postgres -h localhost -d sprep_ris</w:t>
      </w:r>
    </w:p>
    <w:p w14:paraId="0B21421C" w14:textId="77777777" w:rsidR="00636479" w:rsidRDefault="00636479" w:rsidP="00636479">
      <w:pPr>
        <w:pStyle w:val="Unix"/>
      </w:pPr>
      <w:r>
        <w:t xml:space="preserve">Password for user postgres: </w:t>
      </w:r>
    </w:p>
    <w:p w14:paraId="15F1E7AB" w14:textId="77777777" w:rsidR="00636479" w:rsidRDefault="00636479" w:rsidP="00636479">
      <w:pPr>
        <w:pStyle w:val="Unix"/>
      </w:pPr>
      <w:r>
        <w:t>psql (9.3.14)</w:t>
      </w:r>
    </w:p>
    <w:p w14:paraId="7C514723" w14:textId="77777777" w:rsidR="00636479" w:rsidRDefault="00636479" w:rsidP="00636479">
      <w:pPr>
        <w:pStyle w:val="Unix"/>
      </w:pPr>
      <w:r>
        <w:t>SSL connection (cipher: DHE-RSA-AES256-GCM-SHA384, bits: 256)</w:t>
      </w:r>
    </w:p>
    <w:p w14:paraId="5522F682" w14:textId="77777777" w:rsidR="00636479" w:rsidRDefault="00636479" w:rsidP="00636479">
      <w:pPr>
        <w:pStyle w:val="Unix"/>
      </w:pPr>
      <w:r>
        <w:t>Type "help" for help.</w:t>
      </w:r>
    </w:p>
    <w:p w14:paraId="3957CF8A" w14:textId="77777777" w:rsidR="00636479" w:rsidRDefault="00636479" w:rsidP="00636479">
      <w:pPr>
        <w:pStyle w:val="Unix"/>
      </w:pPr>
      <w:r>
        <w:t>sprep_ris=# \dt</w:t>
      </w:r>
    </w:p>
    <w:p w14:paraId="78C1B3B3" w14:textId="77777777" w:rsidR="00636479" w:rsidRDefault="00636479" w:rsidP="00636479">
      <w:pPr>
        <w:pStyle w:val="Unix"/>
      </w:pPr>
      <w:r>
        <w:t xml:space="preserve">sprep_ris=# </w:t>
      </w:r>
      <w:r w:rsidRPr="00FE5A27">
        <w:t>SELECT * FROM pg_catalog.pg_tables</w:t>
      </w:r>
    </w:p>
    <w:p w14:paraId="3A17E0AD" w14:textId="77777777" w:rsidR="00486985" w:rsidRDefault="00486985" w:rsidP="00486985">
      <w:pPr>
        <w:pStyle w:val="Heading4"/>
      </w:pPr>
      <w:r>
        <w:t>Installation</w:t>
      </w:r>
    </w:p>
    <w:p w14:paraId="4113100F" w14:textId="77777777" w:rsidR="00486985" w:rsidRDefault="00486985" w:rsidP="00486985">
      <w:pPr>
        <w:pStyle w:val="Heading5"/>
      </w:pPr>
      <w:bookmarkStart w:id="206" w:name="_On_Ubuntu_14.04_1"/>
      <w:bookmarkEnd w:id="206"/>
      <w:r>
        <w:t>Ubuntu 14.04</w:t>
      </w:r>
    </w:p>
    <w:p w14:paraId="135BE6AB" w14:textId="77777777"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186" w:history="1">
        <w:r w:rsidR="00486985" w:rsidRPr="005D2021">
          <w:rPr>
            <w:rStyle w:val="Hyperlink"/>
          </w:rPr>
          <w:t>here</w:t>
        </w:r>
      </w:hyperlink>
      <w:r w:rsidR="00486985">
        <w:t xml:space="preserve">. </w:t>
      </w:r>
    </w:p>
    <w:p w14:paraId="47ACF215" w14:textId="77777777" w:rsidR="00B06EA8" w:rsidRDefault="00B06EA8" w:rsidP="008B6883">
      <w:pPr>
        <w:pStyle w:val="BodyText2"/>
      </w:pPr>
      <w:r>
        <w:t xml:space="preserve">On Google Compute Engine, following instructions </w:t>
      </w:r>
      <w:hyperlink r:id="rId1187"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50CFDFCD" w14:textId="77777777" w:rsidR="009C0D6F" w:rsidRDefault="009C0D6F" w:rsidP="009C0D6F">
      <w:pPr>
        <w:pStyle w:val="Heading2"/>
      </w:pPr>
      <w:r>
        <w:t>Design</w:t>
      </w:r>
    </w:p>
    <w:p w14:paraId="51C9A2F3" w14:textId="77777777" w:rsidR="009C0D6F" w:rsidRDefault="009C0D6F" w:rsidP="009C0D6F">
      <w:pPr>
        <w:pStyle w:val="Heading3"/>
      </w:pPr>
      <w:r>
        <w:t>Case Studies</w:t>
      </w:r>
    </w:p>
    <w:p w14:paraId="3F7D1833" w14:textId="77777777" w:rsidR="009C0D6F" w:rsidRDefault="009C0D6F" w:rsidP="009C0D6F">
      <w:pPr>
        <w:pStyle w:val="Heading4"/>
      </w:pPr>
      <w:r>
        <w:t>ForestParkMap</w:t>
      </w:r>
    </w:p>
    <w:p w14:paraId="3D1620CA" w14:textId="77777777" w:rsidR="009C0D6F" w:rsidRPr="00B04114" w:rsidRDefault="009C0D6F" w:rsidP="009C0D6F">
      <w:pPr>
        <w:pStyle w:val="BodyText2"/>
      </w:pPr>
      <w:r>
        <w:t xml:space="preserve">Similar to what we are doing and powered by Drupal - </w:t>
      </w:r>
      <w:hyperlink r:id="rId1188" w:history="1">
        <w:r w:rsidRPr="00B04114">
          <w:rPr>
            <w:rStyle w:val="Hyperlink"/>
          </w:rPr>
          <w:t>here</w:t>
        </w:r>
      </w:hyperlink>
      <w:r>
        <w:t xml:space="preserve">. And a guide to its development </w:t>
      </w:r>
      <w:hyperlink r:id="rId1189" w:history="1">
        <w:r w:rsidRPr="009010A3">
          <w:rPr>
            <w:rStyle w:val="Hyperlink"/>
          </w:rPr>
          <w:t>here</w:t>
        </w:r>
      </w:hyperlink>
      <w:r>
        <w:t>.</w:t>
      </w:r>
    </w:p>
    <w:p w14:paraId="14F4AB12" w14:textId="77777777" w:rsidR="009C0D6F" w:rsidRDefault="009C0D6F" w:rsidP="009C0D6F">
      <w:pPr>
        <w:pStyle w:val="Heading3"/>
      </w:pPr>
      <w:r>
        <w:t>Colours and colour blindness</w:t>
      </w:r>
    </w:p>
    <w:p w14:paraId="0953822C" w14:textId="77777777" w:rsidR="009C0D6F" w:rsidRPr="00A75EB7" w:rsidRDefault="009C0D6F" w:rsidP="009C0D6F">
      <w:pPr>
        <w:pStyle w:val="BodyText2"/>
      </w:pPr>
      <w:r>
        <w:t xml:space="preserve">We need to change the palettes for the water transitions for the Nature paper to be able to deal with colour blindness and there is a really good tool </w:t>
      </w:r>
      <w:hyperlink r:id="rId1190" w:history="1">
        <w:r w:rsidRPr="00A75EB7">
          <w:rPr>
            <w:rStyle w:val="Hyperlink"/>
          </w:rPr>
          <w:t>here</w:t>
        </w:r>
      </w:hyperlink>
      <w:r>
        <w:t xml:space="preserve"> which simulates colour blindness. It runs in the tray and simulates colour blindness with whatever is on the screen. </w:t>
      </w:r>
    </w:p>
    <w:p w14:paraId="63B5810A" w14:textId="77777777" w:rsidR="009C0D6F" w:rsidRDefault="009C0D6F" w:rsidP="009C0D6F">
      <w:pPr>
        <w:pStyle w:val="Heading4"/>
      </w:pPr>
      <w:r>
        <w:t>CartoColors</w:t>
      </w:r>
    </w:p>
    <w:p w14:paraId="4524392B" w14:textId="77777777" w:rsidR="009C0D6F" w:rsidRPr="009F7263" w:rsidRDefault="009C0D6F" w:rsidP="009C0D6F">
      <w:pPr>
        <w:pStyle w:val="BodyText2"/>
      </w:pPr>
      <w:r>
        <w:t xml:space="preserve">Are </w:t>
      </w:r>
      <w:hyperlink r:id="rId1191" w:history="1">
        <w:r w:rsidRPr="009F7263">
          <w:rPr>
            <w:rStyle w:val="Hyperlink"/>
          </w:rPr>
          <w:t>here</w:t>
        </w:r>
      </w:hyperlink>
      <w:r>
        <w:t>.</w:t>
      </w:r>
    </w:p>
    <w:p w14:paraId="19B20CFA" w14:textId="77777777" w:rsidR="00512FD2" w:rsidRDefault="00512FD2" w:rsidP="00512FD2">
      <w:pPr>
        <w:pStyle w:val="Heading4"/>
      </w:pPr>
      <w:r>
        <w:t>ColorBrewer</w:t>
      </w:r>
    </w:p>
    <w:p w14:paraId="5EA88AF1" w14:textId="77777777" w:rsidR="00512FD2" w:rsidRPr="00512FD2" w:rsidRDefault="000D5C35" w:rsidP="00512FD2">
      <w:pPr>
        <w:pStyle w:val="BodyText2"/>
      </w:pPr>
      <w:hyperlink r:id="rId1192" w:anchor="type=sequential&amp;scheme=Purples&amp;n=9" w:history="1">
        <w:r w:rsidR="00512FD2" w:rsidRPr="00512FD2">
          <w:rPr>
            <w:rStyle w:val="Hyperlink"/>
          </w:rPr>
          <w:t>Colorbrewer</w:t>
        </w:r>
      </w:hyperlink>
      <w:r w:rsidR="00512FD2">
        <w:t xml:space="preserve"> is good at generating graduated colors.</w:t>
      </w:r>
    </w:p>
    <w:p w14:paraId="02E71B44" w14:textId="77777777" w:rsidR="009C0D6F" w:rsidRDefault="009C0D6F" w:rsidP="009C0D6F">
      <w:pPr>
        <w:pStyle w:val="Heading3"/>
      </w:pPr>
      <w:r>
        <w:t>CSS</w:t>
      </w:r>
    </w:p>
    <w:p w14:paraId="770DBFC4" w14:textId="77777777" w:rsidR="009C0D6F" w:rsidRDefault="009C0D6F" w:rsidP="009C0D6F">
      <w:pPr>
        <w:pStyle w:val="Heading4"/>
      </w:pPr>
      <w:r>
        <w:lastRenderedPageBreak/>
        <w:t>Issues</w:t>
      </w:r>
    </w:p>
    <w:p w14:paraId="6582A7A8" w14:textId="77777777" w:rsidR="009C0D6F" w:rsidRPr="00B537F8" w:rsidRDefault="009C0D6F" w:rsidP="009C0D6F">
      <w:pPr>
        <w:pStyle w:val="BodyText2"/>
      </w:pPr>
      <w:r>
        <w:t xml:space="preserve">z-index is an issue in full-screen mode in Leaflet. See </w:t>
      </w:r>
      <w:hyperlink r:id="rId1193" w:history="1">
        <w:r w:rsidRPr="00B537F8">
          <w:rPr>
            <w:rStyle w:val="Hyperlink"/>
          </w:rPr>
          <w:t>this</w:t>
        </w:r>
      </w:hyperlink>
      <w:r>
        <w:t xml:space="preserve"> link. </w:t>
      </w:r>
    </w:p>
    <w:p w14:paraId="6066C6B3" w14:textId="77777777" w:rsidR="009C0D6F" w:rsidRDefault="009C0D6F" w:rsidP="009C0D6F">
      <w:pPr>
        <w:pStyle w:val="Heading4"/>
      </w:pPr>
      <w:r>
        <w:t>Icons</w:t>
      </w:r>
    </w:p>
    <w:p w14:paraId="61E1A5BB" w14:textId="77777777" w:rsidR="009C0D6F" w:rsidRPr="00FE6F7F" w:rsidRDefault="000D5C35" w:rsidP="009C0D6F">
      <w:pPr>
        <w:pStyle w:val="BodyText2"/>
      </w:pPr>
      <w:hyperlink r:id="rId1194" w:history="1">
        <w:r w:rsidR="009C0D6F" w:rsidRPr="00A95575">
          <w:rPr>
            <w:rStyle w:val="Hyperlink"/>
          </w:rPr>
          <w:t>http://fortawesome.github.io/Font-Awesome/</w:t>
        </w:r>
      </w:hyperlink>
      <w:r w:rsidR="009C0D6F">
        <w:t xml:space="preserve"> is really good for icons and it is based on css</w:t>
      </w:r>
    </w:p>
    <w:p w14:paraId="289FD592" w14:textId="77777777" w:rsidR="009C0D6F" w:rsidRDefault="009C0D6F" w:rsidP="009C0D6F">
      <w:pPr>
        <w:pStyle w:val="Heading3"/>
      </w:pPr>
      <w:r>
        <w:t>Design Frameworks</w:t>
      </w:r>
    </w:p>
    <w:p w14:paraId="16D10554" w14:textId="77777777" w:rsidR="009C0D6F" w:rsidRDefault="009C0D6F" w:rsidP="009C0D6F">
      <w:pPr>
        <w:pStyle w:val="Heading4"/>
      </w:pPr>
      <w:bookmarkStart w:id="207" w:name="_Google_Material_Design"/>
      <w:bookmarkEnd w:id="207"/>
      <w:r>
        <w:t>Google Material Design</w:t>
      </w:r>
    </w:p>
    <w:p w14:paraId="6BC61F56" w14:textId="77777777" w:rsidR="009C0D6F" w:rsidRPr="00057664" w:rsidRDefault="009C0D6F" w:rsidP="009C0D6F">
      <w:pPr>
        <w:pStyle w:val="BodyText2"/>
      </w:pPr>
      <w:r>
        <w:t xml:space="preserve">The website is </w:t>
      </w:r>
      <w:hyperlink r:id="rId1195" w:history="1">
        <w:r w:rsidRPr="005F3CC9">
          <w:rPr>
            <w:rStyle w:val="Hyperlink"/>
          </w:rPr>
          <w:t>here</w:t>
        </w:r>
      </w:hyperlink>
      <w:r>
        <w:t>.</w:t>
      </w:r>
    </w:p>
    <w:p w14:paraId="2AAD0C72" w14:textId="77777777" w:rsidR="009C0D6F" w:rsidRDefault="009C0D6F" w:rsidP="009C0D6F">
      <w:pPr>
        <w:pStyle w:val="Heading5"/>
      </w:pPr>
      <w:r>
        <w:t>Templates</w:t>
      </w:r>
    </w:p>
    <w:p w14:paraId="4BC341F6" w14:textId="77777777" w:rsidR="009C0D6F" w:rsidRDefault="009C0D6F" w:rsidP="009C0D6F">
      <w:pPr>
        <w:pStyle w:val="Heading6"/>
      </w:pPr>
      <w:r>
        <w:t>Material Components</w:t>
      </w:r>
    </w:p>
    <w:p w14:paraId="1CC65E53" w14:textId="77777777" w:rsidR="009C0D6F" w:rsidRPr="00024959" w:rsidRDefault="009C0D6F" w:rsidP="009C0D6F">
      <w:pPr>
        <w:pStyle w:val="BodyText2"/>
      </w:pPr>
      <w:r>
        <w:t xml:space="preserve">Material Components is </w:t>
      </w:r>
      <w:hyperlink r:id="rId1196" w:history="1">
        <w:r w:rsidRPr="00024959">
          <w:rPr>
            <w:rStyle w:val="Hyperlink"/>
          </w:rPr>
          <w:t>here</w:t>
        </w:r>
      </w:hyperlink>
      <w:r>
        <w:t xml:space="preserve"> and has a rich set of Material Design Components although it is still in beta (end 2017). Material Components for the Web (MDC Web) are </w:t>
      </w:r>
      <w:hyperlink r:id="rId1197" w:history="1">
        <w:r w:rsidRPr="00A26DFD">
          <w:rPr>
            <w:rStyle w:val="Hyperlink"/>
          </w:rPr>
          <w:t>here</w:t>
        </w:r>
      </w:hyperlink>
      <w:r>
        <w:t xml:space="preserve"> and there are demos for each component in the Demo link.</w:t>
      </w:r>
    </w:p>
    <w:p w14:paraId="011D5579" w14:textId="77777777" w:rsidR="009C0D6F" w:rsidRDefault="009C0D6F" w:rsidP="009C0D6F">
      <w:pPr>
        <w:pStyle w:val="Heading6"/>
      </w:pPr>
      <w:r>
        <w:t>Material Design Lite</w:t>
      </w:r>
    </w:p>
    <w:p w14:paraId="5D64A2BA" w14:textId="77777777" w:rsidR="009C0D6F" w:rsidRPr="00057664" w:rsidRDefault="009C0D6F" w:rsidP="009C0D6F">
      <w:pPr>
        <w:pStyle w:val="BodyText2"/>
      </w:pPr>
      <w:r>
        <w:t xml:space="preserve">Is </w:t>
      </w:r>
      <w:hyperlink r:id="rId1198" w:history="1">
        <w:r w:rsidRPr="00057664">
          <w:rPr>
            <w:rStyle w:val="Hyperlink"/>
          </w:rPr>
          <w:t>here</w:t>
        </w:r>
      </w:hyperlink>
      <w:r>
        <w:t xml:space="preserve"> but has been replaced by Material Components which is </w:t>
      </w:r>
      <w:hyperlink r:id="rId1199" w:history="1">
        <w:r w:rsidRPr="00024959">
          <w:rPr>
            <w:rStyle w:val="Hyperlink"/>
          </w:rPr>
          <w:t>here</w:t>
        </w:r>
      </w:hyperlink>
      <w:r>
        <w:t xml:space="preserve">. </w:t>
      </w:r>
    </w:p>
    <w:p w14:paraId="78C39402" w14:textId="77777777" w:rsidR="009C0D6F" w:rsidRDefault="009C0D6F" w:rsidP="009C0D6F">
      <w:pPr>
        <w:pStyle w:val="Heading3"/>
      </w:pPr>
      <w:r>
        <w:t>Favicons</w:t>
      </w:r>
    </w:p>
    <w:p w14:paraId="0211FF40" w14:textId="77777777" w:rsidR="009C0D6F" w:rsidRDefault="009C0D6F" w:rsidP="009C0D6F">
      <w:pPr>
        <w:pStyle w:val="ListBullet"/>
      </w:pPr>
      <w:r>
        <w:t xml:space="preserve">Put a </w:t>
      </w:r>
      <w:r w:rsidRPr="00583FE0">
        <w:t>favicon.ico in the webroot.</w:t>
      </w:r>
      <w:r>
        <w:t xml:space="preserve"> </w:t>
      </w:r>
    </w:p>
    <w:p w14:paraId="0779EABB" w14:textId="77777777" w:rsidR="009C0D6F" w:rsidRDefault="009C0D6F" w:rsidP="009C0D6F">
      <w:pPr>
        <w:pStyle w:val="ListBullet"/>
      </w:pPr>
      <w:r>
        <w:t xml:space="preserve">Add a reference in the &lt;head&gt; tag, e.g. </w:t>
      </w:r>
      <w:r w:rsidRPr="00925BE3">
        <w:t>&lt;link rel="icon" href="cbd11.ico" type="image/x-icon"&gt;</w:t>
      </w:r>
    </w:p>
    <w:p w14:paraId="6B2ECF6A" w14:textId="77777777" w:rsidR="009C0D6F" w:rsidRPr="00583FE0" w:rsidRDefault="009C0D6F" w:rsidP="009C0D6F">
      <w:pPr>
        <w:pStyle w:val="BodyText2"/>
      </w:pPr>
      <w:r>
        <w:t xml:space="preserve">Tool for creating </w:t>
      </w:r>
      <w:hyperlink r:id="rId1200" w:history="1">
        <w:r w:rsidRPr="00925BE3">
          <w:rPr>
            <w:rStyle w:val="Hyperlink"/>
          </w:rPr>
          <w:t>here</w:t>
        </w:r>
      </w:hyperlink>
      <w:r>
        <w:t>.</w:t>
      </w:r>
    </w:p>
    <w:p w14:paraId="7DD81147" w14:textId="77777777" w:rsidR="009C0D6F" w:rsidRDefault="009C0D6F" w:rsidP="009C0D6F">
      <w:pPr>
        <w:pStyle w:val="Heading3"/>
      </w:pPr>
      <w:r>
        <w:t>Fonts</w:t>
      </w:r>
    </w:p>
    <w:p w14:paraId="651BC48E" w14:textId="77777777" w:rsidR="009C0D6F" w:rsidRDefault="009C0D6F" w:rsidP="009C0D6F">
      <w:pPr>
        <w:pStyle w:val="Heading4"/>
      </w:pPr>
      <w:r>
        <w:t>Installing</w:t>
      </w:r>
    </w:p>
    <w:p w14:paraId="75506DD9" w14:textId="77777777" w:rsidR="009C0D6F" w:rsidRPr="00B60A90" w:rsidRDefault="009C0D6F" w:rsidP="009C0D6F">
      <w:pPr>
        <w:pStyle w:val="BodyText2"/>
      </w:pPr>
      <w:r>
        <w:t xml:space="preserve">Installing fonts is easy - follow the guide </w:t>
      </w:r>
      <w:hyperlink r:id="rId1201" w:history="1">
        <w:r w:rsidRPr="00CD1163">
          <w:rPr>
            <w:rStyle w:val="Hyperlink"/>
          </w:rPr>
          <w:t>here</w:t>
        </w:r>
      </w:hyperlink>
      <w:r>
        <w:t>.</w:t>
      </w:r>
    </w:p>
    <w:p w14:paraId="29931E1C" w14:textId="77777777" w:rsidR="009C0D6F" w:rsidRDefault="009C0D6F" w:rsidP="009C0D6F">
      <w:pPr>
        <w:pStyle w:val="Heading3"/>
      </w:pPr>
      <w:r>
        <w:t>Visualisation</w:t>
      </w:r>
    </w:p>
    <w:p w14:paraId="0BF6F0D1" w14:textId="77777777" w:rsidR="009C0D6F" w:rsidRDefault="009C0D6F" w:rsidP="009C0D6F">
      <w:pPr>
        <w:pStyle w:val="Heading4"/>
      </w:pPr>
      <w:r>
        <w:t>Sparklines</w:t>
      </w:r>
    </w:p>
    <w:p w14:paraId="1B8130D5" w14:textId="77777777" w:rsidR="009C0D6F" w:rsidRDefault="009C0D6F" w:rsidP="009C0D6F">
      <w:pPr>
        <w:pStyle w:val="BodyText2"/>
      </w:pPr>
      <w:r>
        <w:t>Are lovely:</w:t>
      </w:r>
    </w:p>
    <w:p w14:paraId="463B29FB" w14:textId="77777777" w:rsidR="009C0D6F" w:rsidRPr="004F4B19" w:rsidRDefault="009C0D6F" w:rsidP="009C0D6F">
      <w:pPr>
        <w:pStyle w:val="BodyText2"/>
      </w:pPr>
      <w:r>
        <w:rPr>
          <w:noProof/>
          <w:lang w:bidi="ar-SA"/>
        </w:rPr>
        <w:drawing>
          <wp:inline distT="0" distB="0" distL="0" distR="0" wp14:anchorId="763333CA" wp14:editId="2556D1FB">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202">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66C64A6A" w14:textId="77777777" w:rsidR="004B461D" w:rsidRDefault="004B461D" w:rsidP="003B37F4">
      <w:pPr>
        <w:pStyle w:val="Heading2"/>
      </w:pPr>
      <w:r>
        <w:t>Desktop Software tools</w:t>
      </w:r>
    </w:p>
    <w:p w14:paraId="6021A23E" w14:textId="77777777" w:rsidR="004B461D" w:rsidRDefault="004B461D" w:rsidP="0034374E">
      <w:pPr>
        <w:pStyle w:val="Heading3"/>
      </w:pPr>
      <w:bookmarkStart w:id="208" w:name="_Toc315774623"/>
      <w:r>
        <w:lastRenderedPageBreak/>
        <w:t>ArcGIS</w:t>
      </w:r>
    </w:p>
    <w:p w14:paraId="055A0748" w14:textId="77777777" w:rsidR="004B461D" w:rsidRDefault="004B461D" w:rsidP="007D2F52">
      <w:pPr>
        <w:pStyle w:val="Heading4"/>
      </w:pPr>
      <w:r>
        <w:t>ArcGIS</w:t>
      </w:r>
      <w:bookmarkEnd w:id="208"/>
      <w:r>
        <w:t xml:space="preserve"> </w:t>
      </w:r>
      <w:r w:rsidR="00CC2849">
        <w:t xml:space="preserve">for </w:t>
      </w:r>
      <w:r>
        <w:t>Desktop</w:t>
      </w:r>
    </w:p>
    <w:p w14:paraId="69D61811" w14:textId="77777777" w:rsidR="004B461D" w:rsidRDefault="004B461D" w:rsidP="000E5536">
      <w:pPr>
        <w:pStyle w:val="Heading5"/>
      </w:pPr>
      <w:bookmarkStart w:id="209" w:name="_Ref352067525"/>
      <w:bookmarkStart w:id="210" w:name="_Toc315774624"/>
      <w:r>
        <w:t>Accessing PostGIS</w:t>
      </w:r>
      <w:bookmarkEnd w:id="209"/>
    </w:p>
    <w:p w14:paraId="556625E2" w14:textId="77777777" w:rsidR="004B461D" w:rsidRDefault="004B461D" w:rsidP="000E5536">
      <w:pPr>
        <w:pStyle w:val="Heading6"/>
      </w:pPr>
      <w:bookmarkStart w:id="211" w:name="_Ref323214465"/>
      <w:r>
        <w:t>In 10</w:t>
      </w:r>
      <w:bookmarkEnd w:id="211"/>
    </w:p>
    <w:p w14:paraId="4AC8238C" w14:textId="77777777" w:rsidR="004B461D" w:rsidRDefault="004B461D" w:rsidP="008B6883">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7B088088" w14:textId="77777777" w:rsidR="004B461D" w:rsidRDefault="004B461D" w:rsidP="008B6883">
      <w:pPr>
        <w:pStyle w:val="BodyText2"/>
      </w:pPr>
      <w:r>
        <w:t xml:space="preserve">However, you can </w:t>
      </w:r>
      <w:hyperlink r:id="rId1203"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1037D6F9" w14:textId="77777777" w:rsidR="004B461D" w:rsidRDefault="004B461D" w:rsidP="008B6883">
      <w:pPr>
        <w:pStyle w:val="BodyText2"/>
      </w:pPr>
      <w:r>
        <w:t>You can also connect from ArcGIS Desktop to PostGIS using the PostGIS ODBC drivers (</w:t>
      </w:r>
      <w:hyperlink r:id="rId1204" w:history="1">
        <w:r w:rsidRPr="006D7445">
          <w:rPr>
            <w:rStyle w:val="Hyperlink"/>
          </w:rPr>
          <w:t>http://www.postgresql.org/ftp/odbc/versions/msi/)</w:t>
        </w:r>
      </w:hyperlink>
    </w:p>
    <w:p w14:paraId="493EC1C8" w14:textId="77777777" w:rsidR="004B461D" w:rsidRDefault="004B461D" w:rsidP="008B6883">
      <w:pPr>
        <w:pStyle w:val="BodyText2"/>
      </w:pPr>
      <w:r>
        <w:t>Through an FME Connection – doesn’t work against postgis 2</w:t>
      </w:r>
    </w:p>
    <w:p w14:paraId="079CFFC2" w14:textId="77777777" w:rsidR="004B461D" w:rsidRDefault="004B461D" w:rsidP="000E5536">
      <w:pPr>
        <w:pStyle w:val="Heading6"/>
      </w:pPr>
      <w:r>
        <w:t>In 10.1</w:t>
      </w:r>
    </w:p>
    <w:p w14:paraId="2D0C70BF"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514E1CDD" w14:textId="77777777" w:rsidR="004B461D" w:rsidRPr="003B1AAB" w:rsidRDefault="004B461D" w:rsidP="008B550B">
      <w:pPr>
        <w:pStyle w:val="Code"/>
      </w:pPr>
      <w:r w:rsidRPr="008901C4">
        <w:t>CAST (row_number() over() AS int) as objectid,</w:t>
      </w:r>
    </w:p>
    <w:p w14:paraId="3CB61D15" w14:textId="77777777"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31867D74" w14:textId="77777777" w:rsidR="006766DB" w:rsidRDefault="006766DB" w:rsidP="000E5536">
      <w:pPr>
        <w:pStyle w:val="Heading6"/>
      </w:pPr>
      <w:r>
        <w:t>In 10.2</w:t>
      </w:r>
    </w:p>
    <w:p w14:paraId="0F87A848" w14:textId="77777777" w:rsidR="007B7B88" w:rsidRDefault="006766DB" w:rsidP="008B6883">
      <w:pPr>
        <w:pStyle w:val="BodyText2"/>
      </w:pPr>
      <w:r>
        <w:t>I have exported a Feature Class to PostGIS (after a Dissolve) and it is shown in the Catalog but it takes ages to load in ArcGIS – not sure why.</w:t>
      </w:r>
      <w:r w:rsidR="007B7B88">
        <w:t xml:space="preserve"> </w:t>
      </w:r>
    </w:p>
    <w:p w14:paraId="624F7D2A" w14:textId="77777777"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1E819824" w14:textId="77777777" w:rsidR="009C2295" w:rsidRDefault="009C2295" w:rsidP="000E5536">
      <w:pPr>
        <w:pStyle w:val="Heading6"/>
      </w:pPr>
      <w:r>
        <w:t>In 10.3</w:t>
      </w:r>
    </w:p>
    <w:p w14:paraId="6CB6556C" w14:textId="77777777" w:rsidR="009C2295" w:rsidRDefault="009C2295" w:rsidP="008B6883">
      <w:pPr>
        <w:pStyle w:val="BodyText2"/>
      </w:pPr>
      <w:r>
        <w:t>Trying to create a table in a db connection to PostGIS fails with the error:</w:t>
      </w:r>
    </w:p>
    <w:p w14:paraId="29F800DA" w14:textId="77777777" w:rsidR="009C2295" w:rsidRDefault="009C2295" w:rsidP="008B6883">
      <w:pPr>
        <w:pStyle w:val="BodyText2"/>
      </w:pPr>
      <w:r>
        <w:t>Failed to create table. DBMS table not found [ERROR: schema “h05googleearthengine” does not exist:: SQL state: 3F000]</w:t>
      </w:r>
    </w:p>
    <w:p w14:paraId="2A458556" w14:textId="77777777" w:rsidR="009C2295" w:rsidRPr="009C2295" w:rsidRDefault="009C2295" w:rsidP="008B6883">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4818FB6D" w14:textId="77777777" w:rsidR="00CC2849" w:rsidRDefault="00CC2849" w:rsidP="00CC2849">
      <w:pPr>
        <w:pStyle w:val="Heading5"/>
      </w:pPr>
      <w:r>
        <w:t>Add-ins</w:t>
      </w:r>
    </w:p>
    <w:p w14:paraId="01724D82" w14:textId="77777777" w:rsidR="00CC2849" w:rsidRPr="00575059" w:rsidRDefault="00CC2849" w:rsidP="008B6883">
      <w:pPr>
        <w:pStyle w:val="BodyText2"/>
      </w:pPr>
      <w:r>
        <w:t>Python add-ins. Download the Python Add-in Wizard.</w:t>
      </w:r>
    </w:p>
    <w:p w14:paraId="19141D97" w14:textId="77777777" w:rsidR="004B461D" w:rsidRDefault="004B461D" w:rsidP="000E5536">
      <w:pPr>
        <w:pStyle w:val="Heading5"/>
      </w:pPr>
      <w:r>
        <w:t>ArcToolbox</w:t>
      </w:r>
      <w:bookmarkEnd w:id="210"/>
    </w:p>
    <w:p w14:paraId="33BFE786" w14:textId="77777777" w:rsidR="004B461D" w:rsidRDefault="004B461D" w:rsidP="000E5536">
      <w:pPr>
        <w:pStyle w:val="BodyText"/>
      </w:pPr>
      <w:r>
        <w:t>This is a cool way of using my own tools:</w:t>
      </w:r>
    </w:p>
    <w:p w14:paraId="6421D176" w14:textId="77777777" w:rsidR="004B461D" w:rsidRDefault="004B461D" w:rsidP="000E5536">
      <w:pPr>
        <w:pStyle w:val="BodyText"/>
      </w:pPr>
      <w:r>
        <w:t>&gt;&gt;&gt; import arcpy</w:t>
      </w:r>
    </w:p>
    <w:p w14:paraId="006D92E5" w14:textId="77777777" w:rsidR="004B461D" w:rsidRDefault="004B461D" w:rsidP="000E5536">
      <w:pPr>
        <w:pStyle w:val="BodyText"/>
      </w:pPr>
      <w:r>
        <w:t>&gt;&gt;&gt; arcpy.ImportToolbox(r"E:\cottaan\My Documents\ArcGIS\Toolbox.tbx","MyTools")</w:t>
      </w:r>
    </w:p>
    <w:p w14:paraId="06A91018" w14:textId="77777777" w:rsidR="004B461D" w:rsidRDefault="004B461D" w:rsidP="000E5536">
      <w:pPr>
        <w:pStyle w:val="BodyText"/>
      </w:pPr>
      <w:r>
        <w:t>&lt;module 'MyTools' (built-in)&gt;</w:t>
      </w:r>
    </w:p>
    <w:p w14:paraId="1EDB2557" w14:textId="77777777" w:rsidR="004B461D" w:rsidRDefault="004B461D" w:rsidP="008B6883">
      <w:pPr>
        <w:pStyle w:val="BodyText2"/>
      </w:pPr>
      <w:r>
        <w:t>&gt;&gt;&gt; arcpy.MyTools.SpeciesRasterToTable("Orang Utan Raster",r"E:\cottaan\My Documents\ArcGIS\SpeciesRangeTable.dbf")</w:t>
      </w:r>
    </w:p>
    <w:p w14:paraId="5834378E" w14:textId="77777777" w:rsidR="004B461D" w:rsidRDefault="004B461D" w:rsidP="000E5536">
      <w:pPr>
        <w:pStyle w:val="Heading6"/>
      </w:pPr>
      <w:bookmarkStart w:id="212" w:name="_Toc315774625"/>
      <w:r>
        <w:t>Creating Script tools</w:t>
      </w:r>
      <w:bookmarkEnd w:id="212"/>
    </w:p>
    <w:p w14:paraId="66441EEF" w14:textId="77777777" w:rsidR="004B461D" w:rsidRDefault="009B1A25" w:rsidP="000E5536">
      <w:pPr>
        <w:pStyle w:val="Heading7"/>
      </w:pPr>
      <w:r>
        <w:lastRenderedPageBreak/>
        <w:t>Foreground/background</w:t>
      </w:r>
    </w:p>
    <w:p w14:paraId="5E639EF9" w14:textId="77777777" w:rsidR="004B461D" w:rsidRDefault="004B461D" w:rsidP="000E5536">
      <w:pPr>
        <w:pStyle w:val="ListBullet"/>
      </w:pPr>
      <w:r>
        <w:t>You can easily create script tools that run in the background by unchecking the Run in Foreground option in the tool properties</w:t>
      </w:r>
    </w:p>
    <w:p w14:paraId="2ED6A2BB" w14:textId="77777777" w:rsidR="009B1A25" w:rsidRDefault="009B1A25" w:rsidP="000E5536">
      <w:pPr>
        <w:pStyle w:val="Heading7"/>
      </w:pPr>
      <w:bookmarkStart w:id="213" w:name="_Ref387145637"/>
      <w:r>
        <w:t>ArcPy Memory leaks</w:t>
      </w:r>
      <w:bookmarkEnd w:id="213"/>
    </w:p>
    <w:p w14:paraId="7B2DA577" w14:textId="77777777" w:rsidR="009B1A25" w:rsidRDefault="009B1A25" w:rsidP="008B6883">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205" w:anchor="/Running_a_script_in_process/00150000000r000000/" w:history="1">
        <w:r w:rsidR="0029603B" w:rsidRPr="0029603B">
          <w:rPr>
            <w:rStyle w:val="Hyperlink"/>
          </w:rPr>
          <w:t>here</w:t>
        </w:r>
      </w:hyperlink>
      <w:r w:rsidR="0029603B">
        <w:t xml:space="preserve">). This was suggested by someone else – see </w:t>
      </w:r>
      <w:hyperlink r:id="rId1206"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2131B5A7" w14:textId="77777777" w:rsidR="0028689D" w:rsidRDefault="0028689D" w:rsidP="008B6883">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0B127F0B" w14:textId="77777777" w:rsidR="0028689D" w:rsidRDefault="0028689D" w:rsidP="008B550B">
      <w:pPr>
        <w:pStyle w:val="Code"/>
      </w:pPr>
      <w:r>
        <w:t>sys.path.append(r'C:\Program Files (x86)\ArcGIS\Desktop10.2\arcpy')</w:t>
      </w:r>
    </w:p>
    <w:p w14:paraId="5FA08563" w14:textId="77777777" w:rsidR="0028689D" w:rsidRDefault="0028689D" w:rsidP="008B550B">
      <w:pPr>
        <w:pStyle w:val="Code"/>
      </w:pPr>
      <w:r>
        <w:t>sys.path.append(r'C:\Program Files (x86)\ArcGIS\Desktop10.2\bin')</w:t>
      </w:r>
    </w:p>
    <w:p w14:paraId="2C2A103E" w14:textId="77777777" w:rsidR="00543D43" w:rsidRDefault="00543D43" w:rsidP="008B6883">
      <w:pPr>
        <w:pStyle w:val="BodyText2"/>
      </w:pPr>
      <w:r>
        <w:t>However, it is not bulletproof as Python did crash after about 1 hour for no reason.</w:t>
      </w:r>
    </w:p>
    <w:p w14:paraId="64BDD5DD" w14:textId="77777777" w:rsidR="006A10A8" w:rsidRDefault="006A10A8" w:rsidP="006A10A8">
      <w:pPr>
        <w:pStyle w:val="Heading8"/>
      </w:pPr>
      <w:r>
        <w:t>Good practice</w:t>
      </w:r>
    </w:p>
    <w:p w14:paraId="61C27A17" w14:textId="77777777" w:rsidR="006A10A8" w:rsidRDefault="006A10A8" w:rsidP="008B6883">
      <w:pPr>
        <w:pStyle w:val="BodyText2"/>
      </w:pPr>
      <w:r>
        <w:t>On 7/12/17 finally managed to get a leaky GP tool to work OK.</w:t>
      </w:r>
    </w:p>
    <w:p w14:paraId="7CD2B964" w14:textId="77777777" w:rsidR="006A10A8" w:rsidRPr="006A10A8" w:rsidRDefault="006A10A8" w:rsidP="006A10A8">
      <w:pPr>
        <w:pStyle w:val="ListBullet"/>
      </w:pPr>
      <w:r>
        <w:t>Reset cursors</w:t>
      </w:r>
    </w:p>
    <w:p w14:paraId="3B1F26E4" w14:textId="77777777" w:rsidR="006A10A8" w:rsidRDefault="006A10A8" w:rsidP="006A10A8">
      <w:pPr>
        <w:pStyle w:val="ListBullet"/>
      </w:pPr>
      <w:r>
        <w:t>Free all cursors and rows</w:t>
      </w:r>
    </w:p>
    <w:p w14:paraId="3523D285" w14:textId="77777777" w:rsidR="006A10A8" w:rsidRDefault="006A10A8" w:rsidP="006A10A8">
      <w:pPr>
        <w:pStyle w:val="ListBullet"/>
      </w:pPr>
      <w:r>
        <w:t>If you use create feature layer, always delete it immediately after it is no longer needed with Delete_management</w:t>
      </w:r>
    </w:p>
    <w:p w14:paraId="3A4FFC0D" w14:textId="77777777" w:rsidR="004B461D" w:rsidRDefault="004B461D" w:rsidP="000E5536">
      <w:pPr>
        <w:pStyle w:val="Heading6"/>
      </w:pPr>
      <w:bookmarkStart w:id="214" w:name="_Toc315774626"/>
      <w:r>
        <w:t>Creating RGB Composites</w:t>
      </w:r>
    </w:p>
    <w:p w14:paraId="2985605B"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7CCE5088" w14:textId="77777777" w:rsidR="00AD1169" w:rsidRDefault="00AD1169" w:rsidP="000E5536">
      <w:pPr>
        <w:pStyle w:val="Heading6"/>
      </w:pPr>
      <w:r>
        <w:t>Python Toolboxes</w:t>
      </w:r>
    </w:p>
    <w:p w14:paraId="11F46A92" w14:textId="77777777" w:rsidR="00CF0655" w:rsidRDefault="00CF0655" w:rsidP="00CF0655">
      <w:pPr>
        <w:pStyle w:val="Heading7"/>
      </w:pPr>
      <w:r>
        <w:t>Creating</w:t>
      </w:r>
    </w:p>
    <w:p w14:paraId="68A90B93" w14:textId="77777777" w:rsidR="00AD1169" w:rsidRDefault="000D5C35" w:rsidP="008B6883">
      <w:pPr>
        <w:pStyle w:val="BodyText2"/>
      </w:pPr>
      <w:hyperlink r:id="rId1207" w:history="1">
        <w:r w:rsidR="00AD1169" w:rsidRPr="00AD1169">
          <w:rPr>
            <w:rStyle w:val="Hyperlink"/>
          </w:rPr>
          <w:t>Here</w:t>
        </w:r>
      </w:hyperlink>
      <w:r w:rsidR="00AD1169">
        <w:t xml:space="preserve"> is a guide on how to distribute Python toolboxes to include external Python modules. </w:t>
      </w:r>
    </w:p>
    <w:p w14:paraId="382DEA82" w14:textId="77777777" w:rsidR="00CF0655" w:rsidRDefault="00CF0655" w:rsidP="00CF0655">
      <w:pPr>
        <w:pStyle w:val="Heading7"/>
      </w:pPr>
      <w:r>
        <w:t>Issues</w:t>
      </w:r>
    </w:p>
    <w:p w14:paraId="548A4A7A" w14:textId="77777777" w:rsidR="00CF0655" w:rsidRPr="00CF0655" w:rsidRDefault="00CF0655" w:rsidP="00CF0655">
      <w:pPr>
        <w:pStyle w:val="Heading8"/>
      </w:pPr>
      <w:r>
        <w:t>Caching parameters</w:t>
      </w:r>
    </w:p>
    <w:p w14:paraId="58580E93" w14:textId="77777777" w:rsidR="00A80593" w:rsidRDefault="00A80593" w:rsidP="008B6883">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4533F897" w14:textId="77777777" w:rsidR="00CF0655" w:rsidRDefault="00CF0655" w:rsidP="00CF0655">
      <w:pPr>
        <w:pStyle w:val="Heading8"/>
      </w:pPr>
      <w:r>
        <w:t>Failing to import</w:t>
      </w:r>
    </w:p>
    <w:p w14:paraId="75D494DD" w14:textId="77777777"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775FE495" w14:textId="77777777" w:rsidR="001D42C1" w:rsidRDefault="001D42C1" w:rsidP="001D42C1">
      <w:pPr>
        <w:pStyle w:val="Heading8"/>
      </w:pPr>
      <w:r>
        <w:t>Scope</w:t>
      </w:r>
    </w:p>
    <w:p w14:paraId="34D12389" w14:textId="77777777"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564D1EE7" w14:textId="77777777" w:rsidR="00F46226" w:rsidRDefault="00F46226" w:rsidP="008B6883">
      <w:pPr>
        <w:pStyle w:val="BodyText2"/>
      </w:pPr>
      <w:r>
        <w:t>In your Python code create the class as if you were using it from within ArcGIS and call the execute function programmatically, e.g.:</w:t>
      </w:r>
    </w:p>
    <w:p w14:paraId="67A75F7A" w14:textId="77777777" w:rsidR="00F46226" w:rsidRDefault="00F46226" w:rsidP="00F46226">
      <w:pPr>
        <w:pStyle w:val="Code"/>
      </w:pPr>
      <w:r>
        <w:lastRenderedPageBreak/>
        <w:t>t = computeWDPAAreasByYear()</w:t>
      </w:r>
    </w:p>
    <w:p w14:paraId="1B06CA2D" w14:textId="77777777" w:rsidR="00F46226" w:rsidRDefault="00F46226" w:rsidP="00F46226">
      <w:pPr>
        <w:pStyle w:val="Code"/>
      </w:pPr>
      <w:r>
        <w:t>t.execute(None ,None)</w:t>
      </w:r>
    </w:p>
    <w:p w14:paraId="6E86E7AD" w14:textId="77777777" w:rsidR="00F46226" w:rsidRPr="001D42C1" w:rsidRDefault="00F46226" w:rsidP="008B6883">
      <w:pPr>
        <w:pStyle w:val="BodyText2"/>
      </w:pPr>
      <w:r>
        <w:t>It is much easier to copy/paste your code into the Python Toolbox if you do it like this.</w:t>
      </w:r>
    </w:p>
    <w:p w14:paraId="4872D50D" w14:textId="77777777" w:rsidR="005A1EC7" w:rsidRDefault="005A1EC7" w:rsidP="000E5536">
      <w:pPr>
        <w:pStyle w:val="Heading6"/>
      </w:pPr>
      <w:r>
        <w:t>Using ArcGIS with Anaconda</w:t>
      </w:r>
    </w:p>
    <w:p w14:paraId="786441A4" w14:textId="77777777" w:rsidR="005A1EC7" w:rsidRDefault="005A1EC7" w:rsidP="008B6883">
      <w:pPr>
        <w:pStyle w:val="BodyText2"/>
      </w:pPr>
      <w:r>
        <w:t xml:space="preserve">Good article </w:t>
      </w:r>
      <w:hyperlink r:id="rId1208" w:history="1">
        <w:r w:rsidRPr="008C7621">
          <w:rPr>
            <w:rStyle w:val="Hyperlink"/>
          </w:rPr>
          <w:t>here</w:t>
        </w:r>
      </w:hyperlink>
      <w:r>
        <w:t xml:space="preserve"> about using Python modules in Anaconda in ArcGIS and vica-cersa.</w:t>
      </w:r>
      <w:r w:rsidR="008C7621">
        <w:t xml:space="preserve"> Doing the following:</w:t>
      </w:r>
    </w:p>
    <w:p w14:paraId="39371C53" w14:textId="77777777" w:rsidR="008C7621" w:rsidRDefault="008C7621" w:rsidP="000E5536">
      <w:pPr>
        <w:pStyle w:val="ListBullet2"/>
      </w:pPr>
      <w:r>
        <w:t>Opening Anaconda command line tool</w:t>
      </w:r>
    </w:p>
    <w:p w14:paraId="12467DC9" w14:textId="77777777" w:rsidR="008C7621" w:rsidRDefault="008C7621" w:rsidP="008B550B">
      <w:pPr>
        <w:pStyle w:val="Unix"/>
      </w:pPr>
      <w:r w:rsidRPr="008C7621">
        <w:t>conda create -n arc1031 python=2.7.8 numpy=1.7.1 matplotlib=1.3.0 pyparsing xlrd xlwt</w:t>
      </w:r>
    </w:p>
    <w:p w14:paraId="3554557F" w14:textId="77777777"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7F60BBEE" w14:textId="77777777" w:rsidR="00246923" w:rsidRDefault="00246923" w:rsidP="008B550B">
      <w:pPr>
        <w:pStyle w:val="Unix"/>
      </w:pPr>
      <w:r w:rsidRPr="00246923">
        <w:t xml:space="preserve">C:\Anaconda&gt;conda remove -n arc1031 </w:t>
      </w:r>
      <w:r w:rsidR="00617096">
        <w:t>–</w:t>
      </w:r>
      <w:r w:rsidRPr="00246923">
        <w:t>all</w:t>
      </w:r>
    </w:p>
    <w:p w14:paraId="3D168EA6" w14:textId="77777777" w:rsidR="00617096" w:rsidRDefault="00617096" w:rsidP="008B6883">
      <w:pPr>
        <w:pStyle w:val="BodyText2"/>
      </w:pPr>
      <w:r>
        <w:t xml:space="preserve">Trying the advice from </w:t>
      </w:r>
      <w:hyperlink r:id="rId1209" w:history="1">
        <w:r w:rsidRPr="00617096">
          <w:rPr>
            <w:rStyle w:val="Hyperlink"/>
          </w:rPr>
          <w:t>here</w:t>
        </w:r>
      </w:hyperlink>
      <w:r>
        <w:t>.</w:t>
      </w:r>
      <w:r w:rsidR="009C751D">
        <w:t xml:space="preserve"> Nope.</w:t>
      </w:r>
    </w:p>
    <w:p w14:paraId="256B5371" w14:textId="77777777" w:rsidR="009C751D" w:rsidRDefault="009C751D" w:rsidP="008B6883">
      <w:pPr>
        <w:pStyle w:val="BodyText2"/>
      </w:pPr>
      <w:r>
        <w:t>Trying to install the GCS module like this even though it is already installed in the Anaconda folder:</w:t>
      </w:r>
    </w:p>
    <w:p w14:paraId="216CE76D" w14:textId="77777777" w:rsidR="009C751D" w:rsidRDefault="009C751D" w:rsidP="008B550B">
      <w:pPr>
        <w:pStyle w:val="Unix"/>
      </w:pPr>
      <w:r w:rsidRPr="009C751D">
        <w:t>pip install --upgrade google-cloud-storage --target=C:\Python27\ArcGIS10.3\Lib\site-packages</w:t>
      </w:r>
    </w:p>
    <w:p w14:paraId="69F6FE1D" w14:textId="77777777" w:rsidR="009C751D" w:rsidRPr="005A1EC7" w:rsidRDefault="009C751D" w:rsidP="008B6883">
      <w:pPr>
        <w:pStyle w:val="BodyText2"/>
      </w:pPr>
      <w:r>
        <w:t>This worked!</w:t>
      </w:r>
    </w:p>
    <w:p w14:paraId="437F7D3F" w14:textId="77777777" w:rsidR="004B461D" w:rsidRDefault="004B461D" w:rsidP="000E5536">
      <w:pPr>
        <w:pStyle w:val="Heading5"/>
      </w:pPr>
      <w:r>
        <w:t>ArcGIS Metadata</w:t>
      </w:r>
      <w:bookmarkEnd w:id="214"/>
    </w:p>
    <w:p w14:paraId="0CF4A425" w14:textId="77777777" w:rsidR="00601152" w:rsidRDefault="00601152" w:rsidP="000E5536">
      <w:pPr>
        <w:pStyle w:val="Heading6"/>
      </w:pPr>
      <w:r>
        <w:t>Creation</w:t>
      </w:r>
    </w:p>
    <w:p w14:paraId="2049D325" w14:textId="7777777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4B35F2A8" w14:textId="77777777" w:rsidR="00196C4A" w:rsidRDefault="00196C4A" w:rsidP="000E5536">
      <w:pPr>
        <w:pStyle w:val="Heading6"/>
      </w:pPr>
      <w:r>
        <w:t>GP History</w:t>
      </w:r>
    </w:p>
    <w:p w14:paraId="6FAAE40E" w14:textId="77777777"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09FBE2CD" w14:textId="77777777" w:rsidR="00196C4A" w:rsidRDefault="00196C4A" w:rsidP="000E5536">
      <w:pPr>
        <w:pStyle w:val="Heading6"/>
      </w:pPr>
      <w:bookmarkStart w:id="215" w:name="_Ref464223335"/>
      <w:r>
        <w:t>Exporting to HTML</w:t>
      </w:r>
      <w:bookmarkEnd w:id="215"/>
    </w:p>
    <w:p w14:paraId="1F3893BD" w14:textId="77777777" w:rsidR="00196C4A" w:rsidRDefault="00196C4A" w:rsidP="008B6883">
      <w:pPr>
        <w:pStyle w:val="BodyText2"/>
      </w:pPr>
      <w:r>
        <w:t>To get the Metadata as an HTML file, you can one of the following:</w:t>
      </w:r>
    </w:p>
    <w:p w14:paraId="58887527" w14:textId="77777777" w:rsidR="00196C4A" w:rsidRDefault="00196C4A" w:rsidP="000E5536">
      <w:pPr>
        <w:pStyle w:val="ListBullet2"/>
      </w:pPr>
      <w:r>
        <w:t>Right click on the metadata description in ArcCatalog | Properties and this shows the path to an html file that is generated automatically.</w:t>
      </w:r>
    </w:p>
    <w:p w14:paraId="06033B8D" w14:textId="77777777"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451056A8" w14:textId="77777777" w:rsidR="00C00E99" w:rsidRPr="00196C4A" w:rsidRDefault="00C00E99" w:rsidP="008B6883">
      <w:pPr>
        <w:pStyle w:val="BodyText2"/>
      </w:pPr>
      <w:r>
        <w:t xml:space="preserve">There is good documentation on using the XSLT Transformation tool in the online docs </w:t>
      </w:r>
      <w:hyperlink r:id="rId1210"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1ED93AFB" w14:textId="77777777" w:rsidR="00CC2849" w:rsidRDefault="00CC2849" w:rsidP="00CC2849">
      <w:pPr>
        <w:pStyle w:val="Heading5"/>
      </w:pPr>
      <w:r>
        <w:t>ArcGIS Pro</w:t>
      </w:r>
    </w:p>
    <w:p w14:paraId="0EB881C2" w14:textId="77777777" w:rsidR="004B5C48" w:rsidRDefault="004B5C48" w:rsidP="004B5C48">
      <w:pPr>
        <w:pStyle w:val="Heading6"/>
      </w:pPr>
      <w:r>
        <w:t>Analysis</w:t>
      </w:r>
    </w:p>
    <w:p w14:paraId="5756A965" w14:textId="77777777" w:rsidR="004B5C48" w:rsidRDefault="004B5C48" w:rsidP="004B5C48">
      <w:pPr>
        <w:pStyle w:val="Heading7"/>
      </w:pPr>
      <w:r>
        <w:t>Geoprocessing</w:t>
      </w:r>
    </w:p>
    <w:p w14:paraId="32AD7131" w14:textId="77777777" w:rsidR="008B3123" w:rsidRDefault="008B3123" w:rsidP="008B3123">
      <w:pPr>
        <w:pStyle w:val="Heading8"/>
      </w:pPr>
      <w:r>
        <w:t>Custom Geoprocessing Tools</w:t>
      </w:r>
    </w:p>
    <w:p w14:paraId="42DC350D" w14:textId="77777777" w:rsidR="008B3123" w:rsidRDefault="008B3123" w:rsidP="008B3123">
      <w:pPr>
        <w:pStyle w:val="Heading9"/>
      </w:pPr>
      <w:r>
        <w:t>Documenting</w:t>
      </w:r>
    </w:p>
    <w:p w14:paraId="14EBFBCE" w14:textId="77777777" w:rsidR="008B3123" w:rsidRPr="008B3123" w:rsidRDefault="008B3123" w:rsidP="008B3123">
      <w:pPr>
        <w:pStyle w:val="BodyText2"/>
      </w:pPr>
      <w:r>
        <w:t xml:space="preserve">Help is </w:t>
      </w:r>
      <w:hyperlink r:id="rId1211" w:history="1">
        <w:r w:rsidRPr="008B3123">
          <w:rPr>
            <w:rStyle w:val="Hyperlink"/>
          </w:rPr>
          <w:t>here</w:t>
        </w:r>
      </w:hyperlink>
      <w:r>
        <w:t>.</w:t>
      </w:r>
    </w:p>
    <w:p w14:paraId="3C27DDA3" w14:textId="77777777" w:rsidR="008B3123" w:rsidRDefault="008B3123" w:rsidP="008B3123">
      <w:pPr>
        <w:pStyle w:val="Heading8"/>
      </w:pPr>
      <w:r>
        <w:t>Messaging</w:t>
      </w:r>
    </w:p>
    <w:p w14:paraId="606E7AD9" w14:textId="77777777" w:rsidR="008B3123" w:rsidRPr="005064B3" w:rsidRDefault="008B3123" w:rsidP="008B3123">
      <w:pPr>
        <w:pStyle w:val="BodyText2"/>
      </w:pPr>
      <w:r>
        <w:lastRenderedPageBreak/>
        <w:t>AddMessage no longer supports extended characters like TAB or CR.</w:t>
      </w:r>
    </w:p>
    <w:p w14:paraId="096BBF5C" w14:textId="77777777" w:rsidR="004B5C48" w:rsidRDefault="004B5C48" w:rsidP="004B5C48">
      <w:pPr>
        <w:pStyle w:val="Heading8"/>
      </w:pPr>
      <w:r>
        <w:t>Temporary GP files</w:t>
      </w:r>
    </w:p>
    <w:p w14:paraId="0598EED0" w14:textId="77777777"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212"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570E527D" w14:textId="77777777" w:rsidR="001672E7" w:rsidRDefault="001672E7" w:rsidP="001672E7">
      <w:pPr>
        <w:pStyle w:val="Heading6"/>
      </w:pPr>
      <w:r>
        <w:t>Databases</w:t>
      </w:r>
    </w:p>
    <w:p w14:paraId="5B7F76B3" w14:textId="77777777" w:rsidR="001672E7" w:rsidRDefault="001672E7" w:rsidP="001672E7">
      <w:pPr>
        <w:pStyle w:val="Heading7"/>
      </w:pPr>
      <w:r>
        <w:t>Connections</w:t>
      </w:r>
    </w:p>
    <w:p w14:paraId="43F9A371" w14:textId="77777777" w:rsidR="001672E7" w:rsidRDefault="001672E7" w:rsidP="001672E7">
      <w:pPr>
        <w:pStyle w:val="Heading8"/>
      </w:pPr>
      <w:bookmarkStart w:id="216" w:name="_PostgreSQL_1"/>
      <w:bookmarkEnd w:id="216"/>
      <w:r>
        <w:t>PostgreSQL</w:t>
      </w:r>
    </w:p>
    <w:p w14:paraId="5B000DE6" w14:textId="77777777" w:rsidR="001672E7" w:rsidRDefault="001672E7" w:rsidP="001672E7">
      <w:pPr>
        <w:pStyle w:val="BodyText2"/>
      </w:pPr>
      <w:r>
        <w:t xml:space="preserve">To connect to PostgreSQL it should be straightforward. </w:t>
      </w:r>
    </w:p>
    <w:p w14:paraId="2C222751" w14:textId="77777777" w:rsidR="001672E7" w:rsidRDefault="001672E7" w:rsidP="0074425F">
      <w:pPr>
        <w:pStyle w:val="ListBullet"/>
      </w:pPr>
      <w:r>
        <w:t>Right click on the Databases node in the Catalog pane and select New Database Connection.</w:t>
      </w:r>
    </w:p>
    <w:p w14:paraId="354B2472" w14:textId="77777777" w:rsidR="001672E7" w:rsidRDefault="001672E7" w:rsidP="0074425F">
      <w:pPr>
        <w:pStyle w:val="ListBullet"/>
      </w:pPr>
      <w:r>
        <w:t>Fill in the details and click OK</w:t>
      </w:r>
    </w:p>
    <w:p w14:paraId="1EC1F0F9" w14:textId="77777777" w:rsidR="001672E7" w:rsidRPr="001672E7" w:rsidRDefault="001672E7" w:rsidP="0074425F">
      <w:pPr>
        <w:pStyle w:val="ListBullet"/>
      </w:pPr>
      <w:r>
        <w:t xml:space="preserve">If there are permission issues these can be debugged by looking at what it is trying to do on the server in pgAdmin 4. See </w:t>
      </w:r>
      <w:hyperlink w:anchor="_Debugging_connection_issues" w:history="1">
        <w:r w:rsidR="00EC7C59" w:rsidRPr="00EC7C59">
          <w:rPr>
            <w:rStyle w:val="Hyperlink"/>
          </w:rPr>
          <w:t>Debugging connection issues</w:t>
        </w:r>
      </w:hyperlink>
      <w:r w:rsidR="00EC7C59">
        <w:t>.</w:t>
      </w:r>
    </w:p>
    <w:p w14:paraId="114645D8" w14:textId="77777777" w:rsidR="006050C3" w:rsidRDefault="006050C3" w:rsidP="006050C3">
      <w:pPr>
        <w:pStyle w:val="Heading9"/>
      </w:pPr>
      <w:r>
        <w:t>Failed to add Data</w:t>
      </w:r>
    </w:p>
    <w:p w14:paraId="4FF22A96" w14:textId="77777777" w:rsidR="006050C3" w:rsidRDefault="006050C3" w:rsidP="006050C3">
      <w:pPr>
        <w:pStyle w:val="BodyText2"/>
      </w:pPr>
      <w:r>
        <w:t>Although I can now connect to PostgreSQL using ArcGIS Pro, I am getting:</w:t>
      </w:r>
    </w:p>
    <w:p w14:paraId="1858A266" w14:textId="77777777" w:rsidR="006050C3" w:rsidRDefault="006050C3" w:rsidP="006050C3">
      <w:pPr>
        <w:pStyle w:val="BodyText2"/>
      </w:pPr>
      <w:r>
        <w:rPr>
          <w:noProof/>
          <w:lang w:bidi="ar-SA"/>
        </w:rPr>
        <w:drawing>
          <wp:inline distT="0" distB="0" distL="0" distR="0" wp14:anchorId="0EC25EEE" wp14:editId="51C094A5">
            <wp:extent cx="1856096" cy="722369"/>
            <wp:effectExtent l="0" t="0" r="0" b="190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13">
                      <a:extLst>
                        <a:ext uri="{28A0092B-C50C-407E-A947-70E740481C1C}">
                          <a14:useLocalDpi xmlns:a14="http://schemas.microsoft.com/office/drawing/2010/main" val="0"/>
                        </a:ext>
                      </a:extLst>
                    </a:blip>
                    <a:srcRect/>
                    <a:stretch>
                      <a:fillRect/>
                    </a:stretch>
                  </pic:blipFill>
                  <pic:spPr bwMode="auto">
                    <a:xfrm>
                      <a:off x="0" y="0"/>
                      <a:ext cx="1878076" cy="730923"/>
                    </a:xfrm>
                    <a:prstGeom prst="rect">
                      <a:avLst/>
                    </a:prstGeom>
                    <a:noFill/>
                    <a:ln>
                      <a:noFill/>
                    </a:ln>
                  </pic:spPr>
                </pic:pic>
              </a:graphicData>
            </a:graphic>
          </wp:inline>
        </w:drawing>
      </w:r>
    </w:p>
    <w:p w14:paraId="1B5AD7BB" w14:textId="77777777" w:rsidR="006050C3" w:rsidRDefault="006050C3" w:rsidP="006050C3">
      <w:pPr>
        <w:pStyle w:val="BodyText2"/>
      </w:pPr>
      <w:r>
        <w:t>When I try and create a new Feature Class I get:</w:t>
      </w:r>
    </w:p>
    <w:p w14:paraId="0712EF03" w14:textId="77777777" w:rsidR="006050C3" w:rsidRPr="006050C3" w:rsidRDefault="006050C3" w:rsidP="00837495">
      <w:pPr>
        <w:pStyle w:val="ArcGISProGPError"/>
      </w:pPr>
      <w:r>
        <w:rPr>
          <w:noProof/>
        </w:rPr>
        <w:drawing>
          <wp:inline distT="0" distB="0" distL="0" distR="0" wp14:anchorId="64136305" wp14:editId="56CA91EE">
            <wp:extent cx="136525" cy="1365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136525" cy="136525"/>
                    </a:xfrm>
                    <a:prstGeom prst="rect">
                      <a:avLst/>
                    </a:prstGeom>
                    <a:noFill/>
                    <a:ln>
                      <a:noFill/>
                    </a:ln>
                  </pic:spPr>
                </pic:pic>
              </a:graphicData>
            </a:graphic>
          </wp:inline>
        </w:drawing>
      </w:r>
      <w:r>
        <w:rPr>
          <w:b/>
          <w:color w:val="0000FF"/>
          <w:u w:val="single"/>
        </w:rPr>
        <w:t>ERROR 999999:</w:t>
      </w:r>
      <w:r>
        <w:t xml:space="preserve"> </w:t>
      </w:r>
      <w:r w:rsidRPr="006050C3">
        <w:t>Error executing function.</w:t>
      </w:r>
    </w:p>
    <w:p w14:paraId="7C6803E7" w14:textId="77777777" w:rsidR="006050C3" w:rsidRPr="006050C3" w:rsidRDefault="006050C3" w:rsidP="00837495">
      <w:pPr>
        <w:pStyle w:val="ArcGISProGPError"/>
      </w:pPr>
      <w:r w:rsidRPr="006050C3">
        <w:t>Underlying DBMS error[ERROR:  schema "d6biopama" does not exist::SQLSTATE=3F000]</w:t>
      </w:r>
    </w:p>
    <w:p w14:paraId="3D6AAF80" w14:textId="77777777" w:rsidR="006050C3" w:rsidRPr="006050C3" w:rsidRDefault="006050C3" w:rsidP="00837495">
      <w:pPr>
        <w:pStyle w:val="ArcGISProGPError"/>
      </w:pPr>
      <w:r w:rsidRPr="006050C3">
        <w:t>Underlying DBMS error[ERROR:  schema "d6biopama" does not exist</w:t>
      </w:r>
    </w:p>
    <w:p w14:paraId="40DBA1A2" w14:textId="77777777" w:rsidR="006050C3" w:rsidRPr="006050C3" w:rsidRDefault="006050C3" w:rsidP="00837495">
      <w:pPr>
        <w:pStyle w:val="ArcGISProGPError"/>
      </w:pPr>
      <w:r w:rsidRPr="006050C3">
        <w:t>LINE 1: CREATE TABLE d6biopama.test ( OBJECTID SERIAL NOT NULL, PRIM...</w:t>
      </w:r>
    </w:p>
    <w:p w14:paraId="44D49F6A" w14:textId="77777777" w:rsidR="006050C3" w:rsidRPr="006050C3" w:rsidRDefault="006050C3" w:rsidP="00837495">
      <w:pPr>
        <w:pStyle w:val="ArcGISProGPError"/>
      </w:pPr>
      <w:r w:rsidRPr="006050C3">
        <w:t>^::SQLSTATE=3F000]</w:t>
      </w:r>
    </w:p>
    <w:p w14:paraId="2BF47E00" w14:textId="77777777" w:rsidR="006050C3" w:rsidRPr="006050C3" w:rsidRDefault="006050C3" w:rsidP="00837495">
      <w:pPr>
        <w:pStyle w:val="ArcGISProGPError"/>
      </w:pPr>
      <w:r w:rsidRPr="006050C3">
        <w:t>DBMS table not found</w:t>
      </w:r>
    </w:p>
    <w:p w14:paraId="5D928D55" w14:textId="77777777" w:rsidR="006050C3" w:rsidRDefault="006050C3" w:rsidP="00837495">
      <w:pPr>
        <w:pStyle w:val="ArcGISProGPError"/>
      </w:pPr>
      <w:r w:rsidRPr="006050C3">
        <w:t>Failed t</w:t>
      </w:r>
      <w:r>
        <w:t>o execute (CreateFeatureclass).</w:t>
      </w:r>
    </w:p>
    <w:p w14:paraId="5A44CCB8" w14:textId="77777777" w:rsidR="00AF178D" w:rsidRDefault="00AF178D" w:rsidP="00AF178D">
      <w:pPr>
        <w:pStyle w:val="BodyText2"/>
      </w:pPr>
      <w:r>
        <w:t>This seems to apply only to Materialized Views.</w:t>
      </w:r>
    </w:p>
    <w:p w14:paraId="1C6E9CB1" w14:textId="77777777" w:rsidR="00AF178D" w:rsidRPr="006050C3" w:rsidRDefault="00AF178D" w:rsidP="00AF178D">
      <w:pPr>
        <w:pStyle w:val="BodyText2"/>
      </w:pPr>
      <w:r>
        <w:t xml:space="preserve">If I create the d06biopama schema then I </w:t>
      </w:r>
      <w:r w:rsidR="00A461F6">
        <w:t>can create new feature classes although I cant add them to the map as editable layers - they cannot be registered with the Geodatabase! All the same feature classes work in ArcMap 10.5 and are added as Query Layers.</w:t>
      </w:r>
    </w:p>
    <w:p w14:paraId="5A7DF0B7" w14:textId="77777777" w:rsidR="0008063D" w:rsidRDefault="0008063D" w:rsidP="0008063D">
      <w:pPr>
        <w:pStyle w:val="Heading6"/>
      </w:pPr>
      <w:r>
        <w:t>Issues</w:t>
      </w:r>
    </w:p>
    <w:p w14:paraId="2C888216" w14:textId="77777777" w:rsidR="0008063D" w:rsidRDefault="0008063D" w:rsidP="0008063D">
      <w:pPr>
        <w:pStyle w:val="Heading7"/>
      </w:pPr>
      <w:r>
        <w:t>Missing features</w:t>
      </w:r>
    </w:p>
    <w:p w14:paraId="0BF34529" w14:textId="77777777" w:rsidR="0008063D" w:rsidRPr="0008063D" w:rsidRDefault="0008063D" w:rsidP="0008063D">
      <w:pPr>
        <w:pStyle w:val="ListBullet"/>
      </w:pPr>
      <w:r>
        <w:t>You can no longer copy a path to an element in the Catalog tree</w:t>
      </w:r>
    </w:p>
    <w:p w14:paraId="0EB0EE18" w14:textId="77777777" w:rsidR="009037FA" w:rsidRDefault="009037FA" w:rsidP="009037FA">
      <w:pPr>
        <w:pStyle w:val="Heading6"/>
      </w:pPr>
      <w:r>
        <w:t>Licensing</w:t>
      </w:r>
    </w:p>
    <w:p w14:paraId="34AACB09" w14:textId="77777777" w:rsidR="003E1D02" w:rsidRDefault="003E1D02" w:rsidP="003E1D02">
      <w:pPr>
        <w:pStyle w:val="Heading7"/>
      </w:pPr>
      <w:r>
        <w:t>extensions</w:t>
      </w:r>
    </w:p>
    <w:p w14:paraId="173BFA94" w14:textId="77777777" w:rsidR="00150384" w:rsidRPr="00150384" w:rsidRDefault="00150384" w:rsidP="00150384">
      <w:pPr>
        <w:pStyle w:val="BodyText2"/>
      </w:pPr>
      <w:r>
        <w:lastRenderedPageBreak/>
        <w:t>To add/remove licenses for Extensions its really easy with a floating license manager.</w:t>
      </w:r>
    </w:p>
    <w:p w14:paraId="7308BF3A" w14:textId="77777777" w:rsidR="003E1D02" w:rsidRDefault="003E1D02" w:rsidP="003E1D02">
      <w:pPr>
        <w:pStyle w:val="ListBullet"/>
      </w:pPr>
      <w:r>
        <w:t>Click on Project | Licensing | Configure your licensing options.</w:t>
      </w:r>
    </w:p>
    <w:p w14:paraId="319D0E81" w14:textId="77777777" w:rsidR="003E1D02" w:rsidRPr="003E1D02" w:rsidRDefault="003E1D02" w:rsidP="003E1D02">
      <w:pPr>
        <w:pStyle w:val="ListBullet"/>
      </w:pPr>
      <w:r>
        <w:t xml:space="preserve">Select the name of the Extension that you want to license in the list </w:t>
      </w:r>
    </w:p>
    <w:p w14:paraId="71423D35" w14:textId="77777777" w:rsidR="00F52FFF" w:rsidRDefault="00F52FFF" w:rsidP="00F52FFF">
      <w:pPr>
        <w:pStyle w:val="Heading6"/>
      </w:pPr>
      <w:r>
        <w:t>Python</w:t>
      </w:r>
    </w:p>
    <w:p w14:paraId="15330BFF" w14:textId="77777777" w:rsidR="006A280C" w:rsidRDefault="006A280C" w:rsidP="006A280C">
      <w:pPr>
        <w:pStyle w:val="Heading7"/>
      </w:pPr>
      <w:r>
        <w:t>Executable</w:t>
      </w:r>
    </w:p>
    <w:p w14:paraId="62600549" w14:textId="77777777" w:rsidR="006A280C" w:rsidRPr="006A280C" w:rsidRDefault="006A280C" w:rsidP="008B6883">
      <w:pPr>
        <w:pStyle w:val="BodyText2"/>
      </w:pPr>
      <w:r>
        <w:t>Is here: '</w:t>
      </w:r>
      <w:r w:rsidRPr="006A280C">
        <w:t>C:\Program Files\ArcGIS\Pro\bin\Python\envs\arcgispro-py3</w:t>
      </w:r>
      <w:r>
        <w:t>\python.exe'</w:t>
      </w:r>
    </w:p>
    <w:p w14:paraId="18B79E95" w14:textId="77777777" w:rsidR="006A280C" w:rsidRDefault="006A280C" w:rsidP="006A280C">
      <w:pPr>
        <w:pStyle w:val="Heading7"/>
      </w:pPr>
      <w:r>
        <w:t>Package Manager</w:t>
      </w:r>
    </w:p>
    <w:p w14:paraId="574B8488" w14:textId="77777777" w:rsidR="006A280C" w:rsidRPr="00B33958" w:rsidRDefault="006A280C" w:rsidP="008B6883">
      <w:pPr>
        <w:pStyle w:val="BodyText2"/>
      </w:pPr>
      <w:r>
        <w:t xml:space="preserve">To install Python Packages for use in ArcGIS Pro follow the instructions </w:t>
      </w:r>
      <w:hyperlink r:id="rId1214" w:history="1">
        <w:r w:rsidRPr="00B33958">
          <w:rPr>
            <w:rStyle w:val="Hyperlink"/>
          </w:rPr>
          <w:t>here</w:t>
        </w:r>
      </w:hyperlink>
      <w:r>
        <w:t>.</w:t>
      </w:r>
    </w:p>
    <w:p w14:paraId="07283D69" w14:textId="77777777" w:rsidR="006A280C" w:rsidRDefault="006A280C" w:rsidP="006A280C">
      <w:pPr>
        <w:pStyle w:val="Heading8"/>
      </w:pPr>
      <w:bookmarkStart w:id="217" w:name="_Adding_Python_Packages"/>
      <w:bookmarkEnd w:id="217"/>
      <w:r>
        <w:t>Adding Python Packages</w:t>
      </w:r>
    </w:p>
    <w:p w14:paraId="2DC89D1E"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044055AE" w14:textId="77777777" w:rsidR="006A280C" w:rsidRDefault="006A280C" w:rsidP="008B6883">
      <w:pPr>
        <w:pStyle w:val="BodyText2"/>
      </w:pPr>
      <w:r>
        <w:t>I did this for the MapBox Python SDK and it is now listed in that conda environment, but it is not shown in ArcGIS Pro 'Add Packages' dialog:</w:t>
      </w:r>
    </w:p>
    <w:p w14:paraId="33239628" w14:textId="77777777" w:rsidR="006A280C" w:rsidRDefault="006A280C" w:rsidP="006A280C">
      <w:pPr>
        <w:pStyle w:val="Unix"/>
      </w:pPr>
      <w:r>
        <w:t>(arcgispro-py3) C:\Program Files\ArcGIS\Pro\bin\Python\Scripts&gt;conda list</w:t>
      </w:r>
    </w:p>
    <w:p w14:paraId="77443ADE" w14:textId="77777777" w:rsidR="006A280C" w:rsidRDefault="006A280C" w:rsidP="006A280C">
      <w:pPr>
        <w:pStyle w:val="Unix"/>
      </w:pPr>
      <w:r>
        <w:t># packages in environment at C:\Program Files\ArcGIS\Pro\bin\Python\envs\arcgispro-py3:</w:t>
      </w:r>
    </w:p>
    <w:p w14:paraId="0F935BA6" w14:textId="77777777" w:rsidR="006A280C" w:rsidRDefault="006A280C" w:rsidP="006A280C">
      <w:pPr>
        <w:pStyle w:val="Unix"/>
      </w:pPr>
      <w:r>
        <w:t>#</w:t>
      </w:r>
    </w:p>
    <w:p w14:paraId="232FB2AB" w14:textId="77777777" w:rsidR="006A280C" w:rsidRDefault="006A280C" w:rsidP="006A280C">
      <w:pPr>
        <w:pStyle w:val="Unix"/>
      </w:pPr>
      <w:r>
        <w:t xml:space="preserve">arcgispro                 </w:t>
      </w:r>
      <w:r>
        <w:tab/>
        <w:t xml:space="preserve">2.0                          </w:t>
      </w:r>
      <w:r>
        <w:tab/>
        <w:t xml:space="preserve"> 0   </w:t>
      </w:r>
      <w:r>
        <w:tab/>
      </w:r>
      <w:r>
        <w:tab/>
      </w:r>
      <w:r>
        <w:tab/>
        <w:t>esri</w:t>
      </w:r>
    </w:p>
    <w:p w14:paraId="77E608E8" w14:textId="77777777" w:rsidR="006A280C" w:rsidRDefault="006A280C" w:rsidP="006A280C">
      <w:pPr>
        <w:pStyle w:val="Unix"/>
      </w:pPr>
      <w:r>
        <w:t>..</w:t>
      </w:r>
    </w:p>
    <w:p w14:paraId="4EF0B4BA" w14:textId="77777777" w:rsidR="006A280C" w:rsidRDefault="006A280C" w:rsidP="006A280C">
      <w:pPr>
        <w:pStyle w:val="Unix"/>
      </w:pPr>
      <w:r>
        <w:t xml:space="preserve">mapbox                    </w:t>
      </w:r>
      <w:r>
        <w:tab/>
        <w:t xml:space="preserve">0.14.0                    </w:t>
      </w:r>
      <w:r>
        <w:tab/>
        <w:t>&lt;pip&gt;</w:t>
      </w:r>
    </w:p>
    <w:p w14:paraId="03521492"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7EEBE613" w14:textId="77777777" w:rsidR="006A280C" w:rsidRDefault="006A280C" w:rsidP="006A280C">
      <w:pPr>
        <w:pStyle w:val="Unix"/>
      </w:pPr>
      <w:r>
        <w:t xml:space="preserve">mpmath                   </w:t>
      </w:r>
      <w:r>
        <w:tab/>
        <w:t xml:space="preserve"> 0.19                     </w:t>
      </w:r>
      <w:r>
        <w:tab/>
        <w:t>py35_1</w:t>
      </w:r>
    </w:p>
    <w:p w14:paraId="3AE65A38" w14:textId="77777777" w:rsidR="006A280C" w:rsidRDefault="006A280C" w:rsidP="008B6883">
      <w:pPr>
        <w:pStyle w:val="BodyText2"/>
      </w:pPr>
      <w:r>
        <w:t>The third column shows the build string - only Python 3.5 and esri packages are shown in ArcGIS Pro!</w:t>
      </w:r>
    </w:p>
    <w:p w14:paraId="321FF5BB" w14:textId="77777777" w:rsidR="006A280C" w:rsidRDefault="006A280C" w:rsidP="008B6883">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F22C32E" w14:textId="77777777" w:rsidR="00B33958" w:rsidRDefault="00B33958" w:rsidP="00B33958">
      <w:pPr>
        <w:pStyle w:val="Heading7"/>
      </w:pPr>
      <w:r>
        <w:t>Version</w:t>
      </w:r>
    </w:p>
    <w:p w14:paraId="43A670AF" w14:textId="77777777" w:rsidR="00F52FFF" w:rsidRDefault="00F52FFF" w:rsidP="008B6883">
      <w:pPr>
        <w:pStyle w:val="BodyText2"/>
      </w:pPr>
      <w:r>
        <w:t>The Python version is now 3.</w:t>
      </w:r>
      <w:r w:rsidR="0092285A">
        <w:t>5</w:t>
      </w:r>
      <w:r>
        <w:t xml:space="preserve"> and is installed using Conda (see </w:t>
      </w:r>
      <w:hyperlink r:id="rId1215" w:history="1">
        <w:r w:rsidRPr="00F52FFF">
          <w:rPr>
            <w:rStyle w:val="Hyperlink"/>
          </w:rPr>
          <w:t>here</w:t>
        </w:r>
      </w:hyperlink>
      <w:r>
        <w:t>) into this folder '</w:t>
      </w:r>
      <w:r w:rsidRPr="00F52FFF">
        <w:t>C:\Program Files\ArcGIS\Pro\bin\Python\envs\arcgispro-py3</w:t>
      </w:r>
      <w:r>
        <w:t>'.</w:t>
      </w:r>
    </w:p>
    <w:p w14:paraId="633DD385" w14:textId="77777777" w:rsidR="004B461D" w:rsidRDefault="004B461D" w:rsidP="000E5536">
      <w:pPr>
        <w:pStyle w:val="Heading5"/>
      </w:pPr>
      <w:r>
        <w:t>ArcMap</w:t>
      </w:r>
    </w:p>
    <w:p w14:paraId="55E88F60" w14:textId="77777777" w:rsidR="00CC2849" w:rsidRDefault="00CC2849" w:rsidP="00CC2849">
      <w:pPr>
        <w:pStyle w:val="Heading6"/>
      </w:pPr>
      <w:r>
        <w:t>Accessing NoSQL databases</w:t>
      </w:r>
    </w:p>
    <w:p w14:paraId="55D12B98" w14:textId="77777777" w:rsidR="00CC2849" w:rsidRPr="006F0DF8" w:rsidRDefault="00CC2849" w:rsidP="008B6883">
      <w:pPr>
        <w:pStyle w:val="BodyText2"/>
      </w:pPr>
      <w:r>
        <w:t xml:space="preserve">There are a couple of articles </w:t>
      </w:r>
      <w:hyperlink r:id="rId1216" w:history="1">
        <w:r w:rsidRPr="006F0DF8">
          <w:rPr>
            <w:rStyle w:val="Hyperlink"/>
          </w:rPr>
          <w:t>here</w:t>
        </w:r>
      </w:hyperlink>
      <w:r>
        <w:t>.</w:t>
      </w:r>
    </w:p>
    <w:p w14:paraId="54823844" w14:textId="77777777" w:rsidR="000B60B5" w:rsidRDefault="000B60B5" w:rsidP="000E5536">
      <w:pPr>
        <w:pStyle w:val="Heading6"/>
      </w:pPr>
      <w:r>
        <w:t>CalculateField unusual behavior</w:t>
      </w:r>
    </w:p>
    <w:p w14:paraId="22B55E93"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22F9E706" w14:textId="77777777" w:rsidR="00CC2849" w:rsidRDefault="00CC2849" w:rsidP="00CC2849">
      <w:pPr>
        <w:pStyle w:val="Heading6"/>
      </w:pPr>
      <w:r>
        <w:t>Connecting to the Hadoop cluster</w:t>
      </w:r>
    </w:p>
    <w:p w14:paraId="68209ECE" w14:textId="77777777" w:rsidR="00CC2849" w:rsidRPr="0044658E" w:rsidRDefault="00CC2849" w:rsidP="008B6883">
      <w:pPr>
        <w:pStyle w:val="BodyText2"/>
      </w:pPr>
      <w:r>
        <w:t xml:space="preserve">Great article </w:t>
      </w:r>
      <w:hyperlink r:id="rId1217"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46792591" w14:textId="77777777" w:rsidR="004B461D" w:rsidRDefault="004B461D" w:rsidP="000E5536">
      <w:pPr>
        <w:pStyle w:val="Heading6"/>
      </w:pPr>
      <w:r>
        <w:t>Corrupted template</w:t>
      </w:r>
    </w:p>
    <w:p w14:paraId="30A3189F"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w:t>
      </w:r>
      <w:r>
        <w:lastRenderedPageBreak/>
        <w:t xml:space="preserve">profile as the files are in use somewhere. the d drive was full – made some space and it now runs fine – I think tmp files were being written to my home folder! </w:t>
      </w:r>
    </w:p>
    <w:p w14:paraId="7BF469A5" w14:textId="77777777" w:rsidR="006C15D1" w:rsidRDefault="006C15D1" w:rsidP="006C15D1">
      <w:pPr>
        <w:pStyle w:val="Heading6"/>
      </w:pPr>
      <w:r>
        <w:t>Crashes</w:t>
      </w:r>
    </w:p>
    <w:p w14:paraId="6A85CFA2" w14:textId="77777777" w:rsidR="006C15D1" w:rsidRPr="006C15D1" w:rsidRDefault="006C15D1" w:rsidP="008B6883">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A7B5AE3" w14:textId="77777777" w:rsidR="004B461D" w:rsidRDefault="004B461D" w:rsidP="000E5536">
      <w:pPr>
        <w:pStyle w:val="Heading6"/>
      </w:pPr>
      <w:r>
        <w:t>SQL</w:t>
      </w:r>
    </w:p>
    <w:p w14:paraId="595A728E" w14:textId="77777777" w:rsidR="004B461D" w:rsidRPr="00C66DCC" w:rsidRDefault="004B461D" w:rsidP="008B6883">
      <w:pPr>
        <w:pStyle w:val="BodyText2"/>
      </w:pPr>
      <w:r>
        <w:t>To get the length of a string use CHAR_LENGTH(&lt;str&gt;) in a query expression</w:t>
      </w:r>
    </w:p>
    <w:p w14:paraId="7DE9A559" w14:textId="77777777" w:rsidR="004B461D" w:rsidRDefault="004B461D" w:rsidP="000E5536">
      <w:pPr>
        <w:pStyle w:val="Heading6"/>
      </w:pPr>
      <w:bookmarkStart w:id="218" w:name="_Ref434390506"/>
      <w:r>
        <w:t>Mapping</w:t>
      </w:r>
      <w:bookmarkEnd w:id="218"/>
    </w:p>
    <w:p w14:paraId="07793987" w14:textId="77777777" w:rsidR="004B461D" w:rsidRDefault="004B461D" w:rsidP="000E5536">
      <w:pPr>
        <w:pStyle w:val="ListBullet"/>
      </w:pPr>
      <w:r>
        <w:t>If you hold down the Q key at any point you can start to Roam the map!</w:t>
      </w:r>
    </w:p>
    <w:p w14:paraId="50A09CA0" w14:textId="77777777" w:rsidR="004B461D" w:rsidRDefault="004B461D" w:rsidP="000E5536">
      <w:pPr>
        <w:pStyle w:val="ListBullet"/>
      </w:pPr>
      <w:r>
        <w:t>Nice hexagon mapping tool for download (</w:t>
      </w:r>
      <w:hyperlink r:id="rId1218" w:history="1">
        <w:r>
          <w:rPr>
            <w:rStyle w:val="Hyperlink"/>
          </w:rPr>
          <w:t>http://blogs.esri.com/esri/arcgis/2012/06/08/using-a-binning-technique-for-point-based-multiscale-web-maps/</w:t>
        </w:r>
      </w:hyperlink>
      <w:r>
        <w:t>).</w:t>
      </w:r>
    </w:p>
    <w:p w14:paraId="3CA582E3" w14:textId="77777777"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349B135C" w14:textId="77777777" w:rsidR="004B461D" w:rsidRDefault="004B461D" w:rsidP="000E5536">
      <w:pPr>
        <w:pStyle w:val="Heading6"/>
      </w:pPr>
      <w:r>
        <w:t>Field Calculator</w:t>
      </w:r>
    </w:p>
    <w:p w14:paraId="3C42828B" w14:textId="77777777" w:rsidR="004B461D" w:rsidRPr="00EE583E" w:rsidRDefault="004B461D" w:rsidP="008B6883">
      <w:pPr>
        <w:pStyle w:val="BodyText2"/>
      </w:pPr>
      <w:r>
        <w:t>For feature classes that participate in topologies, the field calculator cannot be used out of an edit session.</w:t>
      </w:r>
    </w:p>
    <w:p w14:paraId="5E96EB55" w14:textId="77777777" w:rsidR="006002E0" w:rsidRDefault="006002E0" w:rsidP="000E5536">
      <w:pPr>
        <w:pStyle w:val="Heading6"/>
      </w:pPr>
      <w:r>
        <w:t>Spatial References</w:t>
      </w:r>
    </w:p>
    <w:p w14:paraId="5ECEF7BD" w14:textId="77777777" w:rsidR="006002E0" w:rsidRDefault="006002E0" w:rsidP="000E5536">
      <w:pPr>
        <w:pStyle w:val="Heading7"/>
      </w:pPr>
      <w:r>
        <w:t>Centering on a different Meridian</w:t>
      </w:r>
    </w:p>
    <w:p w14:paraId="45030206" w14:textId="77777777" w:rsidR="006002E0" w:rsidRDefault="006002E0" w:rsidP="008B6883">
      <w:pPr>
        <w:pStyle w:val="BodyText2"/>
      </w:pPr>
      <w:r>
        <w:t>To center a map on a different meridian:</w:t>
      </w:r>
    </w:p>
    <w:p w14:paraId="1F717D65" w14:textId="77777777" w:rsidR="006002E0" w:rsidRDefault="006002E0" w:rsidP="000E5536">
      <w:pPr>
        <w:pStyle w:val="ListBullet"/>
      </w:pPr>
      <w:r>
        <w:t>Double click the Layers data frame</w:t>
      </w:r>
    </w:p>
    <w:p w14:paraId="5FE43DAB" w14:textId="77777777" w:rsidR="006002E0" w:rsidRDefault="006002E0" w:rsidP="000E5536">
      <w:pPr>
        <w:pStyle w:val="ListBullet"/>
      </w:pPr>
      <w:r>
        <w:t>Click Coordinate Systems and double click on the current SRS</w:t>
      </w:r>
    </w:p>
    <w:p w14:paraId="521EA8E1" w14:textId="77777777" w:rsidR="006002E0" w:rsidRPr="006002E0" w:rsidRDefault="006002E0" w:rsidP="000E5536">
      <w:pPr>
        <w:pStyle w:val="ListBullet"/>
      </w:pPr>
      <w:r>
        <w:t>Change the Central Meridian value (e.g. to 180 to center on the Pacific area)</w:t>
      </w:r>
    </w:p>
    <w:p w14:paraId="7D419ED2" w14:textId="77777777" w:rsidR="006002E0" w:rsidRDefault="006002E0" w:rsidP="000E5536">
      <w:pPr>
        <w:pStyle w:val="Heading7"/>
      </w:pPr>
      <w:r>
        <w:t>Creating a new projection</w:t>
      </w:r>
    </w:p>
    <w:p w14:paraId="5976CB62"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219" w:anchor="//006m00000063000000.htm" w:history="1">
        <w:r w:rsidRPr="004A2BC3">
          <w:rPr>
            <w:rStyle w:val="Hyperlink"/>
          </w:rPr>
          <w:t>Help</w:t>
        </w:r>
      </w:hyperlink>
      <w:r>
        <w:t xml:space="preserve"> says it should be there. So I need to create a new coordinate system using the New Spatial Reference dialog:</w:t>
      </w:r>
    </w:p>
    <w:p w14:paraId="3D655A6D" w14:textId="77777777" w:rsidR="006002E0" w:rsidRDefault="006002E0" w:rsidP="000E5536">
      <w:pPr>
        <w:pStyle w:val="ListBullet"/>
      </w:pPr>
      <w:r>
        <w:t>Open the XY coordinate system tab</w:t>
      </w:r>
    </w:p>
    <w:p w14:paraId="744AC9AE" w14:textId="77777777" w:rsidR="006002E0" w:rsidRDefault="006002E0" w:rsidP="000E5536">
      <w:pPr>
        <w:pStyle w:val="ListBullet"/>
      </w:pPr>
      <w:r>
        <w:t>Click on the new projected coordinate system</w:t>
      </w:r>
    </w:p>
    <w:p w14:paraId="7428205A" w14:textId="77777777" w:rsidR="006002E0" w:rsidRDefault="006002E0" w:rsidP="000E5536">
      <w:pPr>
        <w:pStyle w:val="ListBullet"/>
      </w:pPr>
      <w:r>
        <w:t>Give it a name and select the projection name (e.g. Mollweide)</w:t>
      </w:r>
    </w:p>
    <w:p w14:paraId="426E1E8C" w14:textId="77777777" w:rsidR="006002E0" w:rsidRPr="004A2BC3" w:rsidRDefault="006002E0" w:rsidP="000E5536">
      <w:pPr>
        <w:pStyle w:val="ListBullet"/>
      </w:pPr>
      <w:r>
        <w:t>Select the Linear Unit, e.g. Kilometers – now all areas are in Km2!</w:t>
      </w:r>
    </w:p>
    <w:p w14:paraId="1596B276" w14:textId="77777777" w:rsidR="00BD5F48" w:rsidRDefault="00BD5F48" w:rsidP="00BD5F48">
      <w:pPr>
        <w:pStyle w:val="Heading6"/>
      </w:pPr>
      <w:r>
        <w:t>Denormalising data</w:t>
      </w:r>
    </w:p>
    <w:p w14:paraId="514904ED" w14:textId="77777777"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794ECA71" w14:textId="77777777" w:rsidR="00B32563" w:rsidRDefault="00B32563" w:rsidP="00B32563">
      <w:pPr>
        <w:pStyle w:val="ListBullet"/>
      </w:pPr>
      <w:r>
        <w:t>Run the ‘</w:t>
      </w:r>
      <w:r w:rsidRPr="00B32563">
        <w:t>MakeQueryTable_management</w:t>
      </w:r>
      <w:r>
        <w:t>’ script</w:t>
      </w:r>
    </w:p>
    <w:p w14:paraId="5EB942CA" w14:textId="77777777" w:rsidR="00B32563" w:rsidRDefault="00B32563" w:rsidP="00B32563">
      <w:pPr>
        <w:pStyle w:val="ListBullet"/>
      </w:pPr>
      <w:r>
        <w:t xml:space="preserve">Put the Where clause in single quotes, e.g. </w:t>
      </w:r>
      <w:r w:rsidRPr="00B32563">
        <w:t>where_clause='carcasses_reported_to_mike.siteid = mike_site_boundaries.siteid'</w:t>
      </w:r>
    </w:p>
    <w:p w14:paraId="04443566" w14:textId="77777777"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47C140C1" w14:textId="77777777" w:rsidR="00B32563" w:rsidRPr="00B32563" w:rsidRDefault="00B32563" w:rsidP="00B32563">
      <w:pPr>
        <w:pStyle w:val="ListBullet"/>
      </w:pPr>
      <w:r>
        <w:t>Put the fields in the same order as the tables</w:t>
      </w:r>
    </w:p>
    <w:p w14:paraId="5BDDF684" w14:textId="77777777" w:rsidR="00CC2849" w:rsidRDefault="00CC2849" w:rsidP="00CC2849">
      <w:pPr>
        <w:pStyle w:val="Heading5"/>
      </w:pPr>
      <w:r>
        <w:lastRenderedPageBreak/>
        <w:t>Geoprocessing</w:t>
      </w:r>
    </w:p>
    <w:p w14:paraId="6D470DF3" w14:textId="77777777" w:rsidR="00CC2849" w:rsidRDefault="00CC2849" w:rsidP="008B6883">
      <w:pPr>
        <w:pStyle w:val="BodyText2"/>
      </w:pPr>
      <w:r>
        <w:t xml:space="preserve">There are some articles that describe multiprocessing using ArcGIS. See </w:t>
      </w:r>
      <w:hyperlink r:id="rId1220" w:history="1">
        <w:r w:rsidRPr="00496BB4">
          <w:rPr>
            <w:rStyle w:val="Hyperlink"/>
          </w:rPr>
          <w:t>here</w:t>
        </w:r>
      </w:hyperlink>
      <w:r>
        <w:t xml:space="preserve"> for instance. </w:t>
      </w:r>
    </w:p>
    <w:p w14:paraId="59EF27F9" w14:textId="77777777" w:rsidR="00CC2849" w:rsidRPr="000F4730" w:rsidRDefault="00CC2849" w:rsidP="008B6883">
      <w:pPr>
        <w:pStyle w:val="BodyText2"/>
      </w:pPr>
      <w:r>
        <w:t>To create a feature class from a csv file created using the routines to write to Hadoop, right click on the csv file and click export | To Feature Class.</w:t>
      </w:r>
    </w:p>
    <w:p w14:paraId="46DD6FAC" w14:textId="77777777" w:rsidR="00CC2849" w:rsidRDefault="00CC2849" w:rsidP="00CC2849">
      <w:pPr>
        <w:pStyle w:val="Heading6"/>
      </w:pPr>
      <w:r>
        <w:t>ArcPy</w:t>
      </w:r>
    </w:p>
    <w:p w14:paraId="3811E8C2" w14:textId="77777777" w:rsidR="00CC2849" w:rsidRDefault="00CC2849" w:rsidP="008B6883">
      <w:pPr>
        <w:pStyle w:val="BodyText2"/>
      </w:pPr>
      <w:r>
        <w:t>To get the current extent in lat/long:</w:t>
      </w:r>
    </w:p>
    <w:p w14:paraId="221B3B10" w14:textId="77777777" w:rsidR="00CC2849" w:rsidRDefault="00CC2849" w:rsidP="00CC2849">
      <w:pPr>
        <w:pStyle w:val="Code"/>
      </w:pPr>
      <w:r w:rsidRPr="00DE0B33">
        <w:t>extent = mxd.activeDataFrame.extent.projectAs(arcpy.SpatialReference('WGS 1984'))</w:t>
      </w:r>
    </w:p>
    <w:p w14:paraId="09B58D76" w14:textId="77777777" w:rsidR="00CC2849" w:rsidRDefault="00CC2849" w:rsidP="008B6883">
      <w:pPr>
        <w:pStyle w:val="BodyText2"/>
      </w:pPr>
      <w:r>
        <w:t>To create a simple point:</w:t>
      </w:r>
    </w:p>
    <w:p w14:paraId="1500A7A2" w14:textId="77777777" w:rsidR="00CC2849" w:rsidRDefault="00CC2849" w:rsidP="00CC2849">
      <w:pPr>
        <w:pStyle w:val="Code"/>
      </w:pPr>
      <w:r>
        <w:t xml:space="preserve">P = </w:t>
      </w:r>
      <w:r w:rsidRPr="0000113A">
        <w:t>arcpy.FromWKT('point(120 0)',arcpy.SpatialReference(4326))</w:t>
      </w:r>
    </w:p>
    <w:p w14:paraId="552BBB6E" w14:textId="77777777" w:rsidR="00CC2849" w:rsidRDefault="00CC2849" w:rsidP="008B6883">
      <w:pPr>
        <w:pStyle w:val="BodyText2"/>
      </w:pPr>
      <w:r>
        <w:t>To project it:</w:t>
      </w:r>
    </w:p>
    <w:p w14:paraId="09C2530A" w14:textId="77777777" w:rsidR="00CC2849" w:rsidRPr="00DE0B33" w:rsidRDefault="00CC2849" w:rsidP="00CC2849">
      <w:pPr>
        <w:pStyle w:val="Code"/>
      </w:pPr>
      <w:r w:rsidRPr="00A80826">
        <w:t>p.projectAs(arcpy.SpatialReference(3857))</w:t>
      </w:r>
    </w:p>
    <w:p w14:paraId="7EF86592" w14:textId="77777777" w:rsidR="004E684D" w:rsidRDefault="004E684D" w:rsidP="004E684D">
      <w:pPr>
        <w:pStyle w:val="Heading6"/>
      </w:pPr>
      <w:r>
        <w:t>Issues</w:t>
      </w:r>
    </w:p>
    <w:p w14:paraId="1A5D820F" w14:textId="77777777" w:rsidR="004E684D" w:rsidRDefault="004E684D" w:rsidP="004E684D">
      <w:pPr>
        <w:pStyle w:val="Heading7"/>
      </w:pPr>
      <w:bookmarkStart w:id="219" w:name="_Corrupt_geometries"/>
      <w:bookmarkEnd w:id="219"/>
      <w:r>
        <w:t>Corrupt geometries</w:t>
      </w:r>
    </w:p>
    <w:p w14:paraId="10534235" w14:textId="77777777" w:rsidR="004E684D" w:rsidRDefault="004E684D" w:rsidP="004E684D">
      <w:pPr>
        <w:pStyle w:val="BodyText2"/>
      </w:pPr>
      <w:r>
        <w:t xml:space="preserve">My 'JRC ArcGIS Pro Toolbox | WDPA | Calculate WDPA Areas' creates the following corrupt geometry (wdpaid </w:t>
      </w:r>
      <w:r w:rsidRPr="004E684D">
        <w:t>555535118</w:t>
      </w:r>
      <w:r>
        <w:t>)</w:t>
      </w:r>
      <w:r w:rsidR="00CB0E9B">
        <w:t>:</w:t>
      </w:r>
    </w:p>
    <w:p w14:paraId="651FAD0A" w14:textId="77777777" w:rsidR="00CB0E9B" w:rsidRDefault="004E684D" w:rsidP="00CB0E9B">
      <w:pPr>
        <w:pStyle w:val="BodyText2"/>
        <w:keepNext/>
      </w:pPr>
      <w:r>
        <w:rPr>
          <w:noProof/>
          <w:lang w:bidi="ar-SA"/>
        </w:rPr>
        <w:drawing>
          <wp:inline distT="0" distB="0" distL="0" distR="0" wp14:anchorId="344D2C81" wp14:editId="0FB130ED">
            <wp:extent cx="2545307" cy="1752502"/>
            <wp:effectExtent l="0" t="0" r="762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21">
                      <a:extLst>
                        <a:ext uri="{28A0092B-C50C-407E-A947-70E740481C1C}">
                          <a14:useLocalDpi xmlns:a14="http://schemas.microsoft.com/office/drawing/2010/main" val="0"/>
                        </a:ext>
                      </a:extLst>
                    </a:blip>
                    <a:srcRect/>
                    <a:stretch>
                      <a:fillRect/>
                    </a:stretch>
                  </pic:blipFill>
                  <pic:spPr bwMode="auto">
                    <a:xfrm>
                      <a:off x="0" y="0"/>
                      <a:ext cx="2558794" cy="1761788"/>
                    </a:xfrm>
                    <a:prstGeom prst="rect">
                      <a:avLst/>
                    </a:prstGeom>
                    <a:noFill/>
                    <a:ln>
                      <a:noFill/>
                    </a:ln>
                  </pic:spPr>
                </pic:pic>
              </a:graphicData>
            </a:graphic>
          </wp:inline>
        </w:drawing>
      </w:r>
    </w:p>
    <w:p w14:paraId="0B3E44E8" w14:textId="77777777" w:rsidR="00CB0E9B" w:rsidRDefault="00CB0E9B" w:rsidP="00CB0E9B">
      <w:pPr>
        <w:pStyle w:val="Caption"/>
      </w:pPr>
      <w:r>
        <w:t xml:space="preserve">Figure </w:t>
      </w:r>
      <w:fldSimple w:instr=" SEQ Figure \* ARABIC ">
        <w:r w:rsidR="00270A0A">
          <w:rPr>
            <w:noProof/>
          </w:rPr>
          <w:t>15</w:t>
        </w:r>
      </w:fldSimple>
      <w:r>
        <w:t xml:space="preserve"> Corrupted geometry</w:t>
      </w:r>
    </w:p>
    <w:p w14:paraId="6EE63DD0" w14:textId="77777777" w:rsidR="00CB0E9B" w:rsidRDefault="00CB0E9B" w:rsidP="00CB0E9B">
      <w:pPr>
        <w:pStyle w:val="BodyText2"/>
        <w:keepNext/>
      </w:pPr>
      <w:r>
        <w:rPr>
          <w:noProof/>
          <w:lang w:bidi="ar-SA"/>
        </w:rPr>
        <w:drawing>
          <wp:inline distT="0" distB="0" distL="0" distR="0" wp14:anchorId="1BAEA255" wp14:editId="15964D21">
            <wp:extent cx="3013716" cy="1499927"/>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22">
                      <a:extLst>
                        <a:ext uri="{28A0092B-C50C-407E-A947-70E740481C1C}">
                          <a14:useLocalDpi xmlns:a14="http://schemas.microsoft.com/office/drawing/2010/main" val="0"/>
                        </a:ext>
                      </a:extLst>
                    </a:blip>
                    <a:srcRect/>
                    <a:stretch>
                      <a:fillRect/>
                    </a:stretch>
                  </pic:blipFill>
                  <pic:spPr bwMode="auto">
                    <a:xfrm>
                      <a:off x="0" y="0"/>
                      <a:ext cx="3036506" cy="1511269"/>
                    </a:xfrm>
                    <a:prstGeom prst="rect">
                      <a:avLst/>
                    </a:prstGeom>
                    <a:noFill/>
                    <a:ln>
                      <a:noFill/>
                    </a:ln>
                  </pic:spPr>
                </pic:pic>
              </a:graphicData>
            </a:graphic>
          </wp:inline>
        </w:drawing>
      </w:r>
    </w:p>
    <w:p w14:paraId="11DE43FC" w14:textId="77777777" w:rsidR="004E684D" w:rsidRPr="004E684D" w:rsidRDefault="00CB0E9B" w:rsidP="00CB0E9B">
      <w:pPr>
        <w:pStyle w:val="Caption"/>
      </w:pPr>
      <w:r>
        <w:t xml:space="preserve">Figure </w:t>
      </w:r>
      <w:fldSimple w:instr=" SEQ Figure \* ARABIC ">
        <w:r w:rsidR="00270A0A">
          <w:rPr>
            <w:noProof/>
          </w:rPr>
          <w:t>16</w:t>
        </w:r>
      </w:fldSimple>
      <w:r>
        <w:t xml:space="preserve"> Original WGS84 feature</w:t>
      </w:r>
    </w:p>
    <w:p w14:paraId="16E2D1EC" w14:textId="77777777" w:rsidR="00CC2849" w:rsidRDefault="00CC2849" w:rsidP="00CC2849">
      <w:pPr>
        <w:pStyle w:val="Heading6"/>
      </w:pPr>
      <w:r>
        <w:t>Specific Tools</w:t>
      </w:r>
    </w:p>
    <w:p w14:paraId="169C0721" w14:textId="77777777" w:rsidR="00CC2849" w:rsidRDefault="00CC2849" w:rsidP="00CC2849">
      <w:pPr>
        <w:pStyle w:val="Heading7"/>
      </w:pPr>
      <w:r>
        <w:t>CalculateField</w:t>
      </w:r>
    </w:p>
    <w:p w14:paraId="7ACA3FE5"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223" w:anchor="/Calculate_Field/00170000004m000000/" w:history="1">
        <w:r w:rsidRPr="00431DA0">
          <w:rPr>
            <w:rStyle w:val="Hyperlink"/>
          </w:rPr>
          <w:t>here</w:t>
        </w:r>
      </w:hyperlink>
      <w:r>
        <w:t xml:space="preserve"> for more info.</w:t>
      </w:r>
    </w:p>
    <w:p w14:paraId="3C023C43" w14:textId="77777777" w:rsidR="00CC2849" w:rsidRDefault="00CC2849" w:rsidP="00CC2849">
      <w:pPr>
        <w:pStyle w:val="Heading7"/>
      </w:pPr>
      <w:bookmarkStart w:id="220" w:name="_Ref397075401"/>
      <w:r>
        <w:t>LayerToKML</w:t>
      </w:r>
    </w:p>
    <w:p w14:paraId="3CCEAAC9" w14:textId="77777777" w:rsidR="00CC2849" w:rsidRPr="00007A08" w:rsidRDefault="00CC2849" w:rsidP="008B6883">
      <w:pPr>
        <w:pStyle w:val="BodyText2"/>
      </w:pPr>
      <w:r>
        <w:lastRenderedPageBreak/>
        <w:t xml:space="preserve">By default this exports all of the fields in the feature class to an HTML popup which is useless. See </w:t>
      </w:r>
      <w:hyperlink r:id="rId1224"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5F7AAFB1" w14:textId="77777777" w:rsidR="00CC2849" w:rsidRDefault="00CC2849" w:rsidP="00CC2849">
      <w:pPr>
        <w:pStyle w:val="Heading7"/>
      </w:pPr>
      <w:r>
        <w:t>Validate Topology</w:t>
      </w:r>
      <w:bookmarkEnd w:id="220"/>
    </w:p>
    <w:p w14:paraId="00B30EDE" w14:textId="77777777" w:rsidR="00CC2849" w:rsidRDefault="00CC2849" w:rsidP="00CC2849">
      <w:pPr>
        <w:pStyle w:val="Heading8"/>
      </w:pPr>
      <w:r>
        <w:t>Failures</w:t>
      </w:r>
    </w:p>
    <w:p w14:paraId="704E0DE6"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7D7813AF" w14:textId="77777777" w:rsidR="00CC2849" w:rsidRDefault="00CC2849" w:rsidP="00CC2849">
      <w:pPr>
        <w:pStyle w:val="GPError"/>
      </w:pPr>
      <w:r>
        <w:t>ExecuteError: ERROR 999999: Error executing function.</w:t>
      </w:r>
    </w:p>
    <w:p w14:paraId="029811F2" w14:textId="77777777" w:rsidR="00CC2849" w:rsidRDefault="00CC2849" w:rsidP="00CC2849">
      <w:pPr>
        <w:pStyle w:val="GPError"/>
      </w:pPr>
      <w:r>
        <w:t>A failure was detected inside the topology engine overlay processor. [error id: -2147467259]</w:t>
      </w:r>
    </w:p>
    <w:p w14:paraId="1EF51DA6" w14:textId="77777777" w:rsidR="00CC2849" w:rsidRDefault="00CC2849" w:rsidP="00CC2849">
      <w:pPr>
        <w:pStyle w:val="GPError"/>
      </w:pPr>
      <w:r>
        <w:t>Failed to execute (ValidateTopology).</w:t>
      </w:r>
    </w:p>
    <w:p w14:paraId="3C7F2DA4" w14:textId="77777777" w:rsidR="00CC2849" w:rsidRDefault="00CC2849" w:rsidP="00CC2849">
      <w:pPr>
        <w:pStyle w:val="Heading9"/>
      </w:pPr>
      <w:r>
        <w:t>Splitting the feature class</w:t>
      </w:r>
    </w:p>
    <w:p w14:paraId="7606D03B" w14:textId="77777777" w:rsidR="00CC2849" w:rsidRPr="00BE4974" w:rsidRDefault="00CC2849" w:rsidP="008B6883">
      <w:pPr>
        <w:pStyle w:val="BodyText2"/>
      </w:pPr>
      <w:r>
        <w:t xml:space="preserve">This </w:t>
      </w:r>
      <w:hyperlink r:id="rId1225" w:history="1">
        <w:r w:rsidRPr="00A51C45">
          <w:rPr>
            <w:rStyle w:val="Hyperlink"/>
          </w:rPr>
          <w:t>error</w:t>
        </w:r>
      </w:hyperlink>
      <w:r>
        <w:t xml:space="preserve"> could be because the maximum error count (50,000) has been </w:t>
      </w:r>
      <w:hyperlink r:id="rId1226"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E6F5799" w14:textId="77777777" w:rsidR="00CC2849" w:rsidRDefault="00CC2849" w:rsidP="008B6883">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08085A4"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2D939E33"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1328D828" w14:textId="77777777" w:rsidR="00CC2849" w:rsidRDefault="00CC2849" w:rsidP="00CC2849">
      <w:pPr>
        <w:pStyle w:val="Heading9"/>
      </w:pPr>
      <w:r>
        <w:t>Simplifying the feature class</w:t>
      </w:r>
    </w:p>
    <w:p w14:paraId="20F930E7" w14:textId="77777777" w:rsidR="00CC2849" w:rsidRPr="00CF68BB" w:rsidRDefault="00CC2849" w:rsidP="008B6883">
      <w:pPr>
        <w:pStyle w:val="BodyText2"/>
      </w:pPr>
      <w:r>
        <w:t>Trying to simplify the feature class to see if that helps.</w:t>
      </w:r>
    </w:p>
    <w:p w14:paraId="12D5D481" w14:textId="77777777" w:rsidR="00E61D64" w:rsidRDefault="00E61D64" w:rsidP="000E5536">
      <w:pPr>
        <w:pStyle w:val="Heading5"/>
      </w:pPr>
      <w:r>
        <w:t>Upgrade issues</w:t>
      </w:r>
    </w:p>
    <w:p w14:paraId="30461063" w14:textId="77777777" w:rsidR="00394201" w:rsidRDefault="00394201" w:rsidP="00394201">
      <w:pPr>
        <w:pStyle w:val="Heading6"/>
      </w:pPr>
      <w:r>
        <w:t>Broken Python Toolboxes</w:t>
      </w:r>
    </w:p>
    <w:p w14:paraId="0AEF704C" w14:textId="7777777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1EB3CE48" w14:textId="77777777" w:rsidR="00410A09" w:rsidRDefault="00410A09" w:rsidP="00DD4343">
      <w:pPr>
        <w:pStyle w:val="Tiny"/>
      </w:pPr>
      <w:r>
        <w:t>['',</w:t>
      </w:r>
    </w:p>
    <w:p w14:paraId="72FD5C3F" w14:textId="77777777" w:rsidR="00410A09" w:rsidRDefault="00410A09" w:rsidP="00DD4343">
      <w:pPr>
        <w:pStyle w:val="Tiny"/>
      </w:pPr>
      <w:r>
        <w:t xml:space="preserve"> u'c:\\program files (x86)\\arcgis\\desktop10.3\\arcpy',</w:t>
      </w:r>
    </w:p>
    <w:p w14:paraId="7CC8D0A6" w14:textId="77777777" w:rsidR="00410A09" w:rsidRDefault="00410A09" w:rsidP="00DD4343">
      <w:pPr>
        <w:pStyle w:val="Tiny"/>
      </w:pPr>
      <w:r>
        <w:t xml:space="preserve"> 'C:\\Windows\\system32\\python27.zip',</w:t>
      </w:r>
    </w:p>
    <w:p w14:paraId="3EF96292" w14:textId="77777777" w:rsidR="00410A09" w:rsidRDefault="00410A09" w:rsidP="00DD4343">
      <w:pPr>
        <w:pStyle w:val="Tiny"/>
      </w:pPr>
      <w:r>
        <w:t xml:space="preserve"> 'C:\\Python27\\ArcGIS10.3\\Lib',</w:t>
      </w:r>
    </w:p>
    <w:p w14:paraId="00475508" w14:textId="77777777" w:rsidR="00410A09" w:rsidRDefault="00410A09" w:rsidP="00DD4343">
      <w:pPr>
        <w:pStyle w:val="Tiny"/>
      </w:pPr>
      <w:r>
        <w:t xml:space="preserve"> 'C:\\Python27\\ArcGIS10.3\\DLLs',</w:t>
      </w:r>
    </w:p>
    <w:p w14:paraId="4B95CD27" w14:textId="77777777" w:rsidR="00410A09" w:rsidRDefault="00410A09" w:rsidP="00DD4343">
      <w:pPr>
        <w:pStyle w:val="Tiny"/>
      </w:pPr>
      <w:r>
        <w:t xml:space="preserve"> 'C:\\Python27\\ArcGIS10.3\\Lib\\lib-tk',</w:t>
      </w:r>
    </w:p>
    <w:p w14:paraId="4CEC2251" w14:textId="77777777" w:rsidR="00410A09" w:rsidRDefault="00410A09" w:rsidP="00DD4343">
      <w:pPr>
        <w:pStyle w:val="Tiny"/>
      </w:pPr>
      <w:r>
        <w:t xml:space="preserve"> 'C:\\Windows\\System32',</w:t>
      </w:r>
    </w:p>
    <w:p w14:paraId="19ED5ACA" w14:textId="77777777" w:rsidR="00410A09" w:rsidRDefault="00410A09" w:rsidP="00DD4343">
      <w:pPr>
        <w:pStyle w:val="Tiny"/>
      </w:pPr>
      <w:r>
        <w:t xml:space="preserve"> 'C:\\Program Files (x86)\\ArcGIS\\Desktop10.3\\bin',</w:t>
      </w:r>
    </w:p>
    <w:p w14:paraId="41C0B74C" w14:textId="77777777" w:rsidR="00410A09" w:rsidRDefault="00410A09" w:rsidP="00DD4343">
      <w:pPr>
        <w:pStyle w:val="Tiny"/>
      </w:pPr>
      <w:r>
        <w:t xml:space="preserve"> 'C:\\Python27\\ArcGIS10.3',</w:t>
      </w:r>
    </w:p>
    <w:p w14:paraId="1944B621" w14:textId="77777777" w:rsidR="00410A09" w:rsidRDefault="00410A09" w:rsidP="00DD4343">
      <w:pPr>
        <w:pStyle w:val="Tiny"/>
      </w:pPr>
      <w:r>
        <w:t xml:space="preserve"> 'C:\\Python27\\ArcGIS10.3\\lib\\site-packages',</w:t>
      </w:r>
    </w:p>
    <w:p w14:paraId="7C0BC974" w14:textId="77777777" w:rsidR="00410A09" w:rsidRDefault="00410A09" w:rsidP="00DD4343">
      <w:pPr>
        <w:pStyle w:val="Tiny"/>
      </w:pPr>
      <w:r>
        <w:t xml:space="preserve"> 'C:\\Program Files (x86)\\ArcGIS\\Desktop10.3\\ArcPy',</w:t>
      </w:r>
    </w:p>
    <w:p w14:paraId="6B3C738E" w14:textId="77777777" w:rsidR="00410A09" w:rsidRDefault="00410A09" w:rsidP="00DD4343">
      <w:pPr>
        <w:pStyle w:val="Tiny"/>
      </w:pPr>
      <w:r>
        <w:t xml:space="preserve"> 'C:\\Program Files (x86)</w:t>
      </w:r>
      <w:hyperlink r:id="rId1227" w:history="1">
        <w:r w:rsidRPr="00D00B7B">
          <w:rPr>
            <w:rStyle w:val="Hyperlink"/>
          </w:rPr>
          <w:t>\\ArcGIS\\Desktop10.3\\ArcToolBox\\Scripts</w:t>
        </w:r>
      </w:hyperlink>
      <w:r>
        <w:t>']</w:t>
      </w:r>
    </w:p>
    <w:p w14:paraId="0929F7B7" w14:textId="77777777" w:rsidR="00410A09" w:rsidRDefault="0006342D" w:rsidP="008B6883">
      <w:pPr>
        <w:pStyle w:val="BodyText2"/>
      </w:pPr>
      <w:r>
        <w:lastRenderedPageBreak/>
        <w:t>I have a toolbox that references the avro module that used to be installed in the ‘</w:t>
      </w:r>
      <w:r w:rsidRPr="0006342D">
        <w:t>C:\Python27\ArcGIS10.2\Lib\site-packages</w:t>
      </w:r>
      <w:r>
        <w:t xml:space="preserve">’ folder - so now it cant be found in ArcGIS 10.3.1. </w:t>
      </w:r>
      <w:hyperlink r:id="rId1228"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2A10D4F7" w14:textId="77777777"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62C6C505" w14:textId="77777777" w:rsidR="004928F9" w:rsidRDefault="004928F9" w:rsidP="004928F9">
      <w:pPr>
        <w:pStyle w:val="Unix"/>
      </w:pPr>
      <w:r w:rsidRPr="004928F9">
        <w:t>E:\cottaan\Downloads\avro-1.7.7&gt;setup.py install</w:t>
      </w:r>
    </w:p>
    <w:p w14:paraId="7E8140FB" w14:textId="77777777" w:rsidR="004928F9" w:rsidRDefault="004928F9" w:rsidP="004928F9">
      <w:pPr>
        <w:pStyle w:val="Unix"/>
      </w:pPr>
      <w:r>
        <w:t>..</w:t>
      </w:r>
    </w:p>
    <w:p w14:paraId="3FA6DA2A" w14:textId="77777777" w:rsidR="004928F9" w:rsidRDefault="004928F9" w:rsidP="004928F9">
      <w:pPr>
        <w:pStyle w:val="Unix"/>
      </w:pPr>
      <w:r w:rsidRPr="004928F9">
        <w:t>Installed c:\python27\arcgis10.5\lib\site-packages\avro-1.7.7-py2.7.egg</w:t>
      </w:r>
    </w:p>
    <w:p w14:paraId="7F0C5632" w14:textId="77777777" w:rsidR="00DE5574" w:rsidRDefault="000C6609" w:rsidP="008B6883">
      <w:pPr>
        <w:pStyle w:val="BodyText2"/>
      </w:pPr>
      <w:r>
        <w:t>Then Google Cloud Storag</w:t>
      </w:r>
      <w:r w:rsidR="00A37B8C">
        <w:t>e API (I had to run this twice) - and it installed it in Anaconda!</w:t>
      </w:r>
    </w:p>
    <w:p w14:paraId="1753AD4F" w14:textId="77777777" w:rsidR="00DE5574" w:rsidRDefault="00DE5574" w:rsidP="004928F9">
      <w:pPr>
        <w:pStyle w:val="Unix"/>
      </w:pPr>
      <w:r w:rsidRPr="009B6FA1">
        <w:t>pip install --upgrade google-cloud-storage</w:t>
      </w:r>
    </w:p>
    <w:p w14:paraId="002C6DF8" w14:textId="77777777" w:rsidR="0030291B" w:rsidRDefault="0030291B" w:rsidP="008B6883">
      <w:pPr>
        <w:pStyle w:val="BodyText2"/>
      </w:pPr>
      <w:r>
        <w:t>This worked and allowed me to use it in ArcGIS:</w:t>
      </w:r>
    </w:p>
    <w:p w14:paraId="43837466" w14:textId="77777777" w:rsidR="0030291B" w:rsidRPr="00E61D64" w:rsidRDefault="0030291B" w:rsidP="004928F9">
      <w:pPr>
        <w:pStyle w:val="Unix"/>
      </w:pPr>
      <w:r w:rsidRPr="009B6FA1">
        <w:t>pip install --upgrade google-cloud-storage</w:t>
      </w:r>
      <w:r>
        <w:t xml:space="preserve"> -t C:\Python27\ArcGIS10.5\lib\</w:t>
      </w:r>
      <w:r w:rsidRPr="004928F9">
        <w:t>site-packages</w:t>
      </w:r>
    </w:p>
    <w:p w14:paraId="25153477" w14:textId="77777777" w:rsidR="004B461D" w:rsidRDefault="004B461D" w:rsidP="007D2F52">
      <w:pPr>
        <w:pStyle w:val="Heading4"/>
      </w:pPr>
      <w:r>
        <w:t xml:space="preserve">ArcGIS </w:t>
      </w:r>
      <w:r w:rsidR="000A34DF">
        <w:t xml:space="preserve">for </w:t>
      </w:r>
      <w:r>
        <w:t>Server</w:t>
      </w:r>
    </w:p>
    <w:p w14:paraId="398A7F10" w14:textId="77777777" w:rsidR="000A34DF" w:rsidRDefault="000A34DF" w:rsidP="000E5536">
      <w:pPr>
        <w:pStyle w:val="Heading5"/>
      </w:pPr>
      <w:bookmarkStart w:id="221" w:name="_Ref329348513"/>
      <w:r>
        <w:t>OGC Support</w:t>
      </w:r>
    </w:p>
    <w:p w14:paraId="11396DBE" w14:textId="77777777" w:rsidR="000A34DF" w:rsidRDefault="000A34DF" w:rsidP="000E5536">
      <w:pPr>
        <w:pStyle w:val="Heading7"/>
      </w:pPr>
      <w:r>
        <w:t>WFS</w:t>
      </w:r>
    </w:p>
    <w:p w14:paraId="6333DF33" w14:textId="77777777" w:rsidR="000A34DF" w:rsidRDefault="000A34DF" w:rsidP="000E5536">
      <w:pPr>
        <w:pStyle w:val="Heading8"/>
      </w:pPr>
      <w:bookmarkStart w:id="222" w:name="_Ref328037721"/>
      <w:r>
        <w:t>Coordinate order</w:t>
      </w:r>
      <w:bookmarkEnd w:id="222"/>
    </w:p>
    <w:p w14:paraId="580684D0" w14:textId="77777777" w:rsidR="000A34DF" w:rsidRPr="00DF0B13" w:rsidRDefault="000A34DF"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229" w:anchor="/WFS_services/00930000005q000000/" w:history="1">
        <w:r w:rsidRPr="00DF0B13">
          <w:rPr>
            <w:rStyle w:val="Hyperlink"/>
          </w:rPr>
          <w:t>here</w:t>
        </w:r>
      </w:hyperlink>
      <w:r>
        <w:t xml:space="preserve"> for more information.</w:t>
      </w:r>
    </w:p>
    <w:p w14:paraId="0D21FEE0" w14:textId="77777777" w:rsidR="000A34DF" w:rsidRPr="00FA38C3" w:rsidRDefault="000A34DF" w:rsidP="008B6883">
      <w:pPr>
        <w:pStyle w:val="BodyText2"/>
      </w:pPr>
      <w:r>
        <w:t xml:space="preserve">To see whats new in ArcGIS for Server 10.1 see </w:t>
      </w:r>
      <w:hyperlink r:id="rId1230"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6C3B8CA6" w14:textId="77777777" w:rsidR="004B461D" w:rsidRDefault="004B461D" w:rsidP="000E5536">
      <w:pPr>
        <w:pStyle w:val="Heading5"/>
      </w:pPr>
      <w:r>
        <w:t>Performance</w:t>
      </w:r>
      <w:bookmarkEnd w:id="221"/>
    </w:p>
    <w:p w14:paraId="438F9BC3" w14:textId="77777777" w:rsidR="004B461D" w:rsidRPr="00DF3D32" w:rsidRDefault="004B461D" w:rsidP="000E5536">
      <w:pPr>
        <w:pStyle w:val="Heading6"/>
      </w:pPr>
      <w:r>
        <w:t>Monitoring</w:t>
      </w:r>
    </w:p>
    <w:p w14:paraId="77577190" w14:textId="77777777" w:rsidR="004B461D" w:rsidRDefault="004B461D" w:rsidP="000E5536">
      <w:pPr>
        <w:pStyle w:val="Heading7"/>
      </w:pPr>
      <w:r>
        <w:t>Using ArcGIS Server Manager Log Files</w:t>
      </w:r>
    </w:p>
    <w:p w14:paraId="70AC8677" w14:textId="77777777" w:rsidR="004B461D" w:rsidRPr="00D141B2" w:rsidRDefault="004B461D" w:rsidP="008B6883">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25AF6577" w14:textId="77777777" w:rsidR="004B461D" w:rsidRDefault="004B461D" w:rsidP="000E5536">
      <w:pPr>
        <w:pStyle w:val="Heading7"/>
      </w:pPr>
      <w:r>
        <w:t>ArcGIS Server Statistics</w:t>
      </w:r>
    </w:p>
    <w:p w14:paraId="54D43ECD" w14:textId="77777777" w:rsidR="004B461D" w:rsidRDefault="004B461D" w:rsidP="008B6883">
      <w:pPr>
        <w:pStyle w:val="BodyText2"/>
      </w:pPr>
      <w:r>
        <w:t>If you open ArcCatalog and right click on the server and look at the statistics for the Andrew_SpeciesWFS service these are the statistics:</w:t>
      </w:r>
    </w:p>
    <w:p w14:paraId="6D7A1DA1" w14:textId="77777777" w:rsidR="004B461D" w:rsidRDefault="004B461D" w:rsidP="008B550B">
      <w:pPr>
        <w:pStyle w:val="Code"/>
      </w:pPr>
      <w:r>
        <w:t>Service Usage Time:</w:t>
      </w:r>
    </w:p>
    <w:p w14:paraId="00CF9D8E" w14:textId="77777777" w:rsidR="004B461D" w:rsidRDefault="004B461D" w:rsidP="008B550B">
      <w:pPr>
        <w:pStyle w:val="Code"/>
      </w:pPr>
      <w:r>
        <w:t xml:space="preserve">    Total number of requests:    845758 </w:t>
      </w:r>
    </w:p>
    <w:p w14:paraId="37DC1200" w14:textId="77777777" w:rsidR="004B461D" w:rsidRDefault="004B461D" w:rsidP="008B550B">
      <w:pPr>
        <w:pStyle w:val="Code"/>
      </w:pPr>
      <w:r>
        <w:t xml:space="preserve">    Number of requests succeeded:    845744 </w:t>
      </w:r>
    </w:p>
    <w:p w14:paraId="10AB536F" w14:textId="77777777" w:rsidR="004B461D" w:rsidRDefault="004B461D" w:rsidP="008B550B">
      <w:pPr>
        <w:pStyle w:val="Code"/>
      </w:pPr>
      <w:r>
        <w:t xml:space="preserve">    Number of requests timed out:    14 </w:t>
      </w:r>
    </w:p>
    <w:p w14:paraId="17AC8891" w14:textId="77777777" w:rsidR="004B461D" w:rsidRDefault="004B461D" w:rsidP="008B550B">
      <w:pPr>
        <w:pStyle w:val="Code"/>
      </w:pPr>
      <w:r>
        <w:t xml:space="preserve">    Avg usage time:   0.403615 Seconds</w:t>
      </w:r>
    </w:p>
    <w:p w14:paraId="50FFE1D7" w14:textId="77777777" w:rsidR="004B461D" w:rsidRDefault="004B461D" w:rsidP="008B550B">
      <w:pPr>
        <w:pStyle w:val="Code"/>
      </w:pPr>
      <w:r>
        <w:t xml:space="preserve">    Min usage time:   0.004999 Seconds</w:t>
      </w:r>
    </w:p>
    <w:p w14:paraId="0387D3AB" w14:textId="77777777" w:rsidR="004B461D" w:rsidRDefault="004B461D" w:rsidP="008B550B">
      <w:pPr>
        <w:pStyle w:val="Code"/>
      </w:pPr>
      <w:r>
        <w:t xml:space="preserve">    Max usage time:   601.300999 Seconds</w:t>
      </w:r>
    </w:p>
    <w:p w14:paraId="0CD00371" w14:textId="77777777" w:rsidR="004B461D" w:rsidRDefault="004B461D" w:rsidP="008B550B">
      <w:pPr>
        <w:pStyle w:val="Code"/>
      </w:pPr>
      <w:r>
        <w:t xml:space="preserve">    Sum usage time:   341354.951967 Seconds</w:t>
      </w:r>
    </w:p>
    <w:p w14:paraId="2320C1FF" w14:textId="77777777" w:rsidR="004B461D" w:rsidRDefault="004B461D" w:rsidP="008B550B">
      <w:pPr>
        <w:pStyle w:val="Code"/>
      </w:pPr>
    </w:p>
    <w:p w14:paraId="3ABF131A" w14:textId="77777777" w:rsidR="004B461D" w:rsidRDefault="004B461D" w:rsidP="008B550B">
      <w:pPr>
        <w:pStyle w:val="Code"/>
      </w:pPr>
      <w:r>
        <w:t>Service Wait Time:</w:t>
      </w:r>
    </w:p>
    <w:p w14:paraId="4F4CA084" w14:textId="77777777" w:rsidR="004B461D" w:rsidRDefault="004B461D" w:rsidP="008B550B">
      <w:pPr>
        <w:pStyle w:val="Code"/>
      </w:pPr>
      <w:r>
        <w:t xml:space="preserve">    Total number of requests:    846186 </w:t>
      </w:r>
    </w:p>
    <w:p w14:paraId="49B6BA26" w14:textId="77777777" w:rsidR="004B461D" w:rsidRDefault="004B461D" w:rsidP="008B550B">
      <w:pPr>
        <w:pStyle w:val="Code"/>
      </w:pPr>
      <w:r>
        <w:t xml:space="preserve">    Number of requests succeeded:    845767 </w:t>
      </w:r>
    </w:p>
    <w:p w14:paraId="0210279D" w14:textId="77777777" w:rsidR="004B461D" w:rsidRDefault="004B461D" w:rsidP="008B550B">
      <w:pPr>
        <w:pStyle w:val="Code"/>
      </w:pPr>
      <w:r>
        <w:t xml:space="preserve">    Number of requests failed:    0 </w:t>
      </w:r>
    </w:p>
    <w:p w14:paraId="40CC636A" w14:textId="77777777" w:rsidR="004B461D" w:rsidRDefault="004B461D" w:rsidP="008B550B">
      <w:pPr>
        <w:pStyle w:val="Code"/>
      </w:pPr>
      <w:r>
        <w:t xml:space="preserve">    Number of requests timed out:    419 </w:t>
      </w:r>
    </w:p>
    <w:p w14:paraId="7C0EA7E2" w14:textId="77777777" w:rsidR="004B461D" w:rsidRDefault="004B461D" w:rsidP="008B550B">
      <w:pPr>
        <w:pStyle w:val="Code"/>
      </w:pPr>
      <w:r>
        <w:t xml:space="preserve">    Avg wait time:   0.221381 Seconds</w:t>
      </w:r>
    </w:p>
    <w:p w14:paraId="594B79CB" w14:textId="77777777" w:rsidR="004B461D" w:rsidRDefault="004B461D" w:rsidP="008B550B">
      <w:pPr>
        <w:pStyle w:val="Code"/>
      </w:pPr>
      <w:r>
        <w:t xml:space="preserve">    Min wait time:   0.000000 Seconds</w:t>
      </w:r>
    </w:p>
    <w:p w14:paraId="3F8C41C7" w14:textId="77777777" w:rsidR="004B461D" w:rsidRDefault="004B461D" w:rsidP="008B550B">
      <w:pPr>
        <w:pStyle w:val="Code"/>
      </w:pPr>
      <w:r>
        <w:t xml:space="preserve">    Max wait time:   59.903999 Seconds</w:t>
      </w:r>
    </w:p>
    <w:p w14:paraId="02C451C1" w14:textId="77777777" w:rsidR="004B461D" w:rsidRDefault="004B461D" w:rsidP="008B6883">
      <w:pPr>
        <w:pStyle w:val="BodyText2"/>
      </w:pPr>
      <w:r>
        <w:lastRenderedPageBreak/>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4081002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2FEFA400" w14:textId="77777777" w:rsidR="004B461D" w:rsidRDefault="004B461D" w:rsidP="008B6883">
      <w:pPr>
        <w:pStyle w:val="BodyText2"/>
      </w:pPr>
      <w:r>
        <w:t>But there is no id_no which is a bit useless! Looked at the ArcGIS Server Logs around this time and nowhere does it capture the actual request.</w:t>
      </w:r>
    </w:p>
    <w:p w14:paraId="17735797" w14:textId="77777777" w:rsidR="004B461D" w:rsidRDefault="004B461D" w:rsidP="008B6883">
      <w:pPr>
        <w:pStyle w:val="BodyText2"/>
      </w:pPr>
      <w:r>
        <w:t xml:space="preserve">If I import all of the ArcGIS Server Logs for 1 day into Postgresql and if I run this query: </w:t>
      </w:r>
    </w:p>
    <w:p w14:paraId="3EF3E930" w14:textId="77777777" w:rsidR="004B461D" w:rsidRDefault="004B461D" w:rsidP="008B550B">
      <w:pPr>
        <w:pStyle w:val="Code"/>
      </w:pPr>
      <w:r>
        <w:t>SELECT text_line_data FROM text_line where text_line_data like '%Context Usage Timeout%' and text_line_data like '%SpeciesWFS%'</w:t>
      </w:r>
    </w:p>
    <w:p w14:paraId="2E45AC28" w14:textId="77777777" w:rsidR="004B461D" w:rsidRDefault="004B461D" w:rsidP="008B6883">
      <w:pPr>
        <w:pStyle w:val="BodyText2"/>
      </w:pPr>
      <w:r>
        <w:t>I miraculously get 14 records which is how many requests timed out in the Service Usage Time statistics!!!</w:t>
      </w:r>
    </w:p>
    <w:p w14:paraId="41EA4C94" w14:textId="77777777" w:rsidR="004B461D" w:rsidRDefault="004B461D" w:rsidP="008B6883">
      <w:pPr>
        <w:pStyle w:val="BodyText2"/>
      </w:pPr>
      <w:r>
        <w:t>And if I run this query:</w:t>
      </w:r>
    </w:p>
    <w:p w14:paraId="54889FA2" w14:textId="77777777" w:rsidR="004B461D" w:rsidRDefault="004B461D" w:rsidP="008B550B">
      <w:pPr>
        <w:pStyle w:val="Code"/>
      </w:pPr>
      <w:r>
        <w:t>SELECT text_line_data  FROM text_line where text_line_data like '%Wait Timeout Interval%' and text_line_data like '%SpeciesWFS%'</w:t>
      </w:r>
    </w:p>
    <w:p w14:paraId="1860E9D6"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58F7845E"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2A9DEAE2"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0748A6B0" w14:textId="77777777" w:rsidR="004B461D" w:rsidRDefault="004B461D" w:rsidP="008B6883">
      <w:pPr>
        <w:pStyle w:val="BodyText2"/>
      </w:pPr>
      <w:r>
        <w:t xml:space="preserve">Information on what these actually mean is here: </w:t>
      </w:r>
      <w:hyperlink r:id="rId1231" w:anchor="/Interpreting_server_statistics/00040000000n000000/" w:history="1">
        <w:r>
          <w:rPr>
            <w:rStyle w:val="Hyperlink"/>
          </w:rPr>
          <w:t>http://help.arcgis.com/en/arcgisdesktop/10.0/help/index.html#/Interpreting_server_statistics/00040000000n000000/</w:t>
        </w:r>
      </w:hyperlink>
    </w:p>
    <w:p w14:paraId="092F6577"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7A542A31"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9E3A133"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7CABDDB1" w14:textId="77777777" w:rsidR="004B461D" w:rsidRDefault="004B461D" w:rsidP="008B6883">
      <w:pPr>
        <w:pStyle w:val="BodyText2"/>
      </w:pPr>
      <w:r>
        <w:t>This is the closest:</w:t>
      </w:r>
    </w:p>
    <w:p w14:paraId="6864CA08"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7DA7831F"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1E5E43E2"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215F0640" w14:textId="77777777" w:rsidR="004B461D" w:rsidRDefault="004B461D" w:rsidP="008B6883">
      <w:pPr>
        <w:pStyle w:val="BodyText2"/>
      </w:pPr>
      <w:r>
        <w:t>Imported the IIS logs into Postgresql and ran this query:</w:t>
      </w:r>
    </w:p>
    <w:p w14:paraId="557F9439"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1A6639C8"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5EC376C9"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0BB0E1A7" w14:textId="77777777" w:rsidR="004B461D" w:rsidRDefault="004B461D" w:rsidP="008B6883">
      <w:pPr>
        <w:pStyle w:val="BodyText2"/>
      </w:pPr>
      <w:r>
        <w:lastRenderedPageBreak/>
        <w:t>Trying the Windows Event Viewer – aha – this looks more promising. Lots of errors.</w:t>
      </w:r>
    </w:p>
    <w:p w14:paraId="1BCD74F9" w14:textId="77777777" w:rsidR="004B461D" w:rsidRPr="007F7075" w:rsidRDefault="004B461D" w:rsidP="000E5536">
      <w:pPr>
        <w:pStyle w:val="Heading5"/>
      </w:pPr>
      <w:r>
        <w:t>Services</w:t>
      </w:r>
    </w:p>
    <w:p w14:paraId="340D3BDD" w14:textId="77777777" w:rsidR="004B461D" w:rsidRDefault="004B461D" w:rsidP="000E5536">
      <w:pPr>
        <w:pStyle w:val="Heading6"/>
      </w:pPr>
      <w:r>
        <w:t>WFS</w:t>
      </w:r>
    </w:p>
    <w:p w14:paraId="7ABE6B18" w14:textId="77777777" w:rsidR="004B461D" w:rsidRDefault="004B461D" w:rsidP="008B6883">
      <w:pPr>
        <w:pStyle w:val="BodyText2"/>
      </w:pPr>
      <w:r>
        <w:t>WFS Request for a small polygon (this stopped working in Chrome on 20/8/12 for some reason):</w:t>
      </w:r>
    </w:p>
    <w:p w14:paraId="761F6171" w14:textId="77777777" w:rsidR="004B461D" w:rsidRDefault="000D5C35" w:rsidP="008B6883">
      <w:pPr>
        <w:pStyle w:val="BodyText2"/>
        <w:rPr>
          <w:rStyle w:val="Hyperlink"/>
        </w:rPr>
      </w:pPr>
      <w:hyperlink r:id="rId1232"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CEA1148" w14:textId="77777777" w:rsidR="004B461D" w:rsidRDefault="004B461D" w:rsidP="008B6883">
      <w:pPr>
        <w:pStyle w:val="BodyText2"/>
      </w:pPr>
      <w:r>
        <w:t>WFS Request for a small polygon in Lat Long (note version changes to 1.0.0):</w:t>
      </w:r>
    </w:p>
    <w:p w14:paraId="2AA5B9EB" w14:textId="77777777" w:rsidR="004B461D" w:rsidRDefault="000D5C35" w:rsidP="008B6883">
      <w:pPr>
        <w:pStyle w:val="BodyText2"/>
        <w:rPr>
          <w:rStyle w:val="Hyperlink"/>
        </w:rPr>
      </w:pPr>
      <w:hyperlink r:id="rId1233"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32DA4024"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79DB81C3" w14:textId="77777777" w:rsidR="004B461D" w:rsidRDefault="004B461D" w:rsidP="000E5536">
      <w:pPr>
        <w:pStyle w:val="Heading7"/>
      </w:pPr>
      <w:r>
        <w:t>Configuring for large requests</w:t>
      </w:r>
    </w:p>
    <w:p w14:paraId="750E0A20" w14:textId="77777777" w:rsidR="004B461D" w:rsidRDefault="004B461D" w:rsidP="008B6883">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36A76A3B" w14:textId="77777777" w:rsidR="004B461D" w:rsidRDefault="004B461D" w:rsidP="000E5536">
      <w:pPr>
        <w:pStyle w:val="Heading8"/>
      </w:pPr>
      <w:bookmarkStart w:id="223" w:name="_Ref330801250"/>
      <w:r>
        <w:t>Changing ArcGIS Server Service Timeouts</w:t>
      </w:r>
      <w:bookmarkEnd w:id="223"/>
    </w:p>
    <w:p w14:paraId="4FA335F8"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435A5172" w14:textId="77777777" w:rsidR="004B461D" w:rsidRDefault="004B461D" w:rsidP="008B6883">
      <w:pPr>
        <w:pStyle w:val="BodyText2"/>
      </w:pPr>
      <w:r>
        <w:t>You must stop the ArcGIS Server Object Manager service before making manual changes to a service configuration file.</w:t>
      </w:r>
    </w:p>
    <w:p w14:paraId="7AF360E5" w14:textId="77777777" w:rsidR="004B461D" w:rsidRDefault="004B461D" w:rsidP="008B6883">
      <w:pPr>
        <w:pStyle w:val="BodyText2"/>
      </w:pPr>
      <w:r>
        <w:t>Is this really true? Anyway, the following default properties are set by default for the SpeciesWFSLatLong service:</w:t>
      </w:r>
    </w:p>
    <w:p w14:paraId="65D93344" w14:textId="77777777" w:rsidR="004B461D" w:rsidRDefault="004B461D" w:rsidP="008B550B">
      <w:pPr>
        <w:pStyle w:val="Code"/>
      </w:pPr>
      <w:r>
        <w:tab/>
        <w:t>&lt;WaitTimeout&gt;60&lt;/WaitTimeout&gt;</w:t>
      </w:r>
    </w:p>
    <w:p w14:paraId="58909E21" w14:textId="77777777" w:rsidR="004B461D" w:rsidRDefault="004B461D" w:rsidP="008B550B">
      <w:pPr>
        <w:pStyle w:val="Code"/>
      </w:pPr>
      <w:r>
        <w:tab/>
        <w:t>&lt;IdleTimeout&gt;1800&lt;/IdleTimeout&gt;</w:t>
      </w:r>
    </w:p>
    <w:p w14:paraId="3F0F3D71" w14:textId="77777777" w:rsidR="004B461D" w:rsidRDefault="004B461D" w:rsidP="008B550B">
      <w:pPr>
        <w:pStyle w:val="Code"/>
      </w:pPr>
      <w:r>
        <w:tab/>
        <w:t>&lt;UsageTimeout&gt;600&lt;/UsageTimeout&gt;</w:t>
      </w:r>
    </w:p>
    <w:p w14:paraId="46B4EFA4" w14:textId="77777777" w:rsidR="004B461D" w:rsidRPr="00D141B2" w:rsidRDefault="004B461D" w:rsidP="008B6883">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265A4D62" w14:textId="77777777" w:rsidR="004B461D" w:rsidRDefault="004B461D" w:rsidP="000E5536">
      <w:pPr>
        <w:pStyle w:val="Heading8"/>
      </w:pPr>
      <w:bookmarkStart w:id="224" w:name="_Ref330988658"/>
      <w:r>
        <w:t xml:space="preserve">Changing the </w:t>
      </w:r>
      <w:r w:rsidRPr="009E7739">
        <w:t>httpRuntime executionTimeout</w:t>
      </w:r>
      <w:bookmarkEnd w:id="224"/>
    </w:p>
    <w:p w14:paraId="7157642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0AAAEF8"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6F0748EA" w14:textId="77777777" w:rsidR="004B461D" w:rsidRDefault="004B461D" w:rsidP="000E5536">
      <w:pPr>
        <w:pStyle w:val="Heading7"/>
      </w:pPr>
      <w:r>
        <w:t>Checking that interior rings are catered for</w:t>
      </w:r>
    </w:p>
    <w:p w14:paraId="05853DA3"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234"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639A36CF"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2E357D90" w14:textId="77777777" w:rsidR="004B461D" w:rsidRPr="00EE51EC" w:rsidRDefault="004B461D" w:rsidP="008B6883">
      <w:pPr>
        <w:pStyle w:val="BodyText2"/>
      </w:pPr>
      <w:r w:rsidRPr="00C752DA">
        <w:t>wdpaid</w:t>
      </w:r>
      <w:r w:rsidRPr="00C752DA">
        <w:tab/>
        <w:t>312976</w:t>
      </w:r>
    </w:p>
    <w:p w14:paraId="551ED966" w14:textId="77777777" w:rsidR="005E7EF5" w:rsidRDefault="005E7EF5" w:rsidP="007D2F52">
      <w:pPr>
        <w:pStyle w:val="Heading4"/>
      </w:pPr>
      <w:r>
        <w:lastRenderedPageBreak/>
        <w:t>ArcGIS for Developers</w:t>
      </w:r>
    </w:p>
    <w:p w14:paraId="1B8700F6" w14:textId="77777777"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253CAE37" w14:textId="77777777" w:rsidR="000D07C1" w:rsidRDefault="000D07C1" w:rsidP="000D07C1">
      <w:pPr>
        <w:pStyle w:val="Heading3"/>
      </w:pPr>
      <w:r>
        <w:t>Browsers</w:t>
      </w:r>
    </w:p>
    <w:p w14:paraId="23F44D72" w14:textId="77777777" w:rsidR="000D07C1" w:rsidRDefault="000D07C1" w:rsidP="000D07C1">
      <w:pPr>
        <w:pStyle w:val="Heading4"/>
      </w:pPr>
      <w:r>
        <w:t>Chrome</w:t>
      </w:r>
    </w:p>
    <w:p w14:paraId="6E4BE39B" w14:textId="77777777" w:rsidR="000D07C1" w:rsidRDefault="000D07C1" w:rsidP="000D07C1">
      <w:pPr>
        <w:pStyle w:val="Heading5"/>
      </w:pPr>
      <w:r>
        <w:t>Bugs</w:t>
      </w:r>
    </w:p>
    <w:p w14:paraId="70679F4D" w14:textId="77777777" w:rsidR="000D07C1" w:rsidRPr="000D07C1" w:rsidRDefault="000D07C1" w:rsidP="008B6883">
      <w:pPr>
        <w:pStyle w:val="BodyText2"/>
      </w:pPr>
      <w:r>
        <w:t>When you update the cursor style in code it will not actually update the cursor until it moves. This is a documented bug.</w:t>
      </w:r>
    </w:p>
    <w:p w14:paraId="52573FB0" w14:textId="77777777" w:rsidR="00B30C63" w:rsidRDefault="00B30C63" w:rsidP="00B30C63">
      <w:pPr>
        <w:pStyle w:val="Heading3"/>
      </w:pPr>
      <w:r>
        <w:t>Conservation Tools</w:t>
      </w:r>
    </w:p>
    <w:p w14:paraId="7833205F" w14:textId="77777777" w:rsidR="00B30C63" w:rsidRDefault="00B30C63" w:rsidP="00B30C63">
      <w:pPr>
        <w:pStyle w:val="Heading4"/>
      </w:pPr>
      <w:r>
        <w:t>Zonation</w:t>
      </w:r>
    </w:p>
    <w:p w14:paraId="5C6DC9C1" w14:textId="77777777" w:rsidR="00B30C63" w:rsidRPr="00B30C63" w:rsidRDefault="00B30C63" w:rsidP="00B30C63">
      <w:pPr>
        <w:pStyle w:val="BodyText2"/>
      </w:pPr>
      <w:r>
        <w:t xml:space="preserve">Complementarity based software </w:t>
      </w:r>
      <w:hyperlink r:id="rId1235" w:anchor="section-14300" w:history="1">
        <w:r w:rsidRPr="0015008F">
          <w:rPr>
            <w:rStyle w:val="Hyperlink"/>
          </w:rPr>
          <w:t>https://www.helsinki.fi/en/researchgroups/metapopulation-research-centre/software#section-14300</w:t>
        </w:r>
      </w:hyperlink>
      <w:r>
        <w:t xml:space="preserve"> </w:t>
      </w:r>
    </w:p>
    <w:p w14:paraId="7AE1EB05" w14:textId="77777777" w:rsidR="00785960" w:rsidRDefault="00785960" w:rsidP="0034374E">
      <w:pPr>
        <w:pStyle w:val="Heading3"/>
      </w:pPr>
      <w:r>
        <w:t>FME Workbench</w:t>
      </w:r>
    </w:p>
    <w:p w14:paraId="48020CF6" w14:textId="77777777" w:rsidR="001D55FB" w:rsidRPr="001D55FB" w:rsidRDefault="001D55FB" w:rsidP="008B6883">
      <w:pPr>
        <w:pStyle w:val="BodyText2"/>
      </w:pPr>
      <w:r>
        <w:t>Installed FME Workbench 2016 on 29/04/2016.</w:t>
      </w:r>
    </w:p>
    <w:p w14:paraId="11B813CF" w14:textId="77777777" w:rsidR="00CC0127" w:rsidRDefault="00CC0127" w:rsidP="007D2F52">
      <w:pPr>
        <w:pStyle w:val="Heading4"/>
      </w:pPr>
      <w:r>
        <w:t>Data types</w:t>
      </w:r>
    </w:p>
    <w:p w14:paraId="5DDCA8E4" w14:textId="77777777"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548119C" w14:textId="77777777" w:rsidR="00785960" w:rsidRDefault="00785960" w:rsidP="007D2F52">
      <w:pPr>
        <w:pStyle w:val="Heading4"/>
      </w:pPr>
      <w:r>
        <w:t>General notes</w:t>
      </w:r>
    </w:p>
    <w:p w14:paraId="68D88541" w14:textId="77777777" w:rsidR="00785960" w:rsidRDefault="00785960" w:rsidP="000E5536">
      <w:pPr>
        <w:pStyle w:val="ListBullet"/>
      </w:pPr>
      <w:r>
        <w:t>How can you specify the Geometry type (e.g. point, line, polygon)? It only creates a field called geom of type geometry</w:t>
      </w:r>
    </w:p>
    <w:p w14:paraId="557D0AEB" w14:textId="77777777" w:rsidR="00785960" w:rsidRDefault="00785960" w:rsidP="000E5536">
      <w:pPr>
        <w:pStyle w:val="ListBullet"/>
      </w:pPr>
      <w:r>
        <w:t>You can add as many readers and writers as you want to a workspace</w:t>
      </w:r>
    </w:p>
    <w:p w14:paraId="3918C053" w14:textId="77777777" w:rsidR="00785960" w:rsidRDefault="00785960" w:rsidP="000E5536">
      <w:pPr>
        <w:pStyle w:val="ListBullet"/>
      </w:pPr>
      <w:r>
        <w:t>You can add indexes to the resulting fields by right clicking on the attribute and selecting index</w:t>
      </w:r>
      <w:r w:rsidR="005947C8">
        <w:t xml:space="preserve"> (normally BTREE)</w:t>
      </w:r>
    </w:p>
    <w:p w14:paraId="0596F9A9"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0BF48324" w14:textId="77777777" w:rsidR="00785960" w:rsidRDefault="00785960" w:rsidP="007D2F52">
      <w:pPr>
        <w:pStyle w:val="Heading4"/>
      </w:pPr>
      <w:r>
        <w:t>Importing data into PostGIS</w:t>
      </w:r>
    </w:p>
    <w:p w14:paraId="3E57BF24"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474C915C" w14:textId="77777777" w:rsidR="00785960" w:rsidRDefault="00785960" w:rsidP="000E5536">
      <w:pPr>
        <w:pStyle w:val="ListBullet"/>
      </w:pPr>
      <w:r>
        <w:t>Then add SPHERICAL_MERCATOR to the reader and writer</w:t>
      </w:r>
    </w:p>
    <w:p w14:paraId="5F71429F" w14:textId="77777777" w:rsidR="00785960" w:rsidRDefault="00785960" w:rsidP="000E5536">
      <w:pPr>
        <w:pStyle w:val="ListBullet"/>
      </w:pPr>
      <w:r>
        <w:t>Then set the user name in the parameters for the destination feature type</w:t>
      </w:r>
    </w:p>
    <w:p w14:paraId="1715C38D" w14:textId="77777777" w:rsidR="00785960" w:rsidRDefault="00785960" w:rsidP="000E5536">
      <w:pPr>
        <w:pStyle w:val="ListBullet"/>
      </w:pPr>
      <w:r>
        <w:t>When you transform to PostGIS, there are 2 usernames:</w:t>
      </w:r>
    </w:p>
    <w:p w14:paraId="38FBC061" w14:textId="77777777" w:rsidR="00785960" w:rsidRDefault="00785960" w:rsidP="000E5536">
      <w:pPr>
        <w:pStyle w:val="BodyText"/>
      </w:pPr>
      <w:r>
        <w:tab/>
        <w:t>-</w:t>
      </w:r>
      <w:r>
        <w:tab/>
        <w:t>1 in the PostGIS connection parameters, which must be set to the user that will login to PostGIS</w:t>
      </w:r>
    </w:p>
    <w:p w14:paraId="2D102002" w14:textId="77777777" w:rsidR="00785960" w:rsidRDefault="00785960" w:rsidP="000E5536">
      <w:pPr>
        <w:pStyle w:val="BodyText"/>
      </w:pPr>
      <w:r>
        <w:tab/>
        <w:t>-</w:t>
      </w:r>
      <w:r>
        <w:tab/>
        <w:t>Another which is the Feature Types which is the name of the 'Schema' where the data will be written</w:t>
      </w:r>
    </w:p>
    <w:p w14:paraId="5EA8AD3D"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0AE610" w14:textId="77777777" w:rsidR="00785960" w:rsidRDefault="00785960" w:rsidP="000E5536">
      <w:pPr>
        <w:pStyle w:val="ListBullet"/>
      </w:pPr>
      <w:r>
        <w:t>To connect to a particular table in a particular schema, type the full name of the table including the schema, e.g. administrative_units.country</w:t>
      </w:r>
    </w:p>
    <w:p w14:paraId="2528B2AE"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236" w:anchor="!msg/fmetalk/wkmthyvGx54/no8cQiltbZUJ" w:history="1">
        <w:r w:rsidRPr="002E4C61">
          <w:rPr>
            <w:rStyle w:val="Hyperlink"/>
          </w:rPr>
          <w:t>here</w:t>
        </w:r>
      </w:hyperlink>
      <w:r w:rsidRPr="002E4C61">
        <w:t>.</w:t>
      </w:r>
      <w:r>
        <w:t xml:space="preserve"> Following up:</w:t>
      </w:r>
    </w:p>
    <w:p w14:paraId="255B7FE6" w14:textId="77777777" w:rsidR="00785960" w:rsidRDefault="00785960" w:rsidP="000E5536">
      <w:pPr>
        <w:pStyle w:val="ListBullet2"/>
      </w:pPr>
      <w:r>
        <w:t xml:space="preserve">There is a function called </w:t>
      </w:r>
      <w:r w:rsidRPr="002E4C61">
        <w:t>asewkb</w:t>
      </w:r>
      <w:r>
        <w:t xml:space="preserve"> in durga which is PostGIS 1.5</w:t>
      </w:r>
    </w:p>
    <w:p w14:paraId="4246675B"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21F7EEDE" w14:textId="77777777" w:rsidR="00785960" w:rsidRDefault="00785960" w:rsidP="007D2F52">
      <w:pPr>
        <w:pStyle w:val="Heading4"/>
      </w:pPr>
      <w:r>
        <w:lastRenderedPageBreak/>
        <w:t>Importing data into Access</w:t>
      </w:r>
    </w:p>
    <w:p w14:paraId="3F938833"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19DCE64B" w14:textId="77777777" w:rsidR="00785960" w:rsidRDefault="00785960" w:rsidP="008B6883">
      <w:pPr>
        <w:pStyle w:val="BodyText2"/>
      </w:pPr>
      <w:r>
        <w:t>It doesn’t seem to read from an accdb file!</w:t>
      </w:r>
    </w:p>
    <w:p w14:paraId="4A7B95F3" w14:textId="77777777" w:rsidR="004B461D" w:rsidRDefault="004B461D" w:rsidP="0034374E">
      <w:pPr>
        <w:pStyle w:val="Heading3"/>
      </w:pPr>
      <w:r>
        <w:t>Google Earth</w:t>
      </w:r>
    </w:p>
    <w:p w14:paraId="023468CB" w14:textId="77777777" w:rsidR="004B461D" w:rsidRDefault="004B461D" w:rsidP="007D2F52">
      <w:pPr>
        <w:pStyle w:val="Heading4"/>
      </w:pPr>
      <w:bookmarkStart w:id="225" w:name="_Ref364943144"/>
      <w:r>
        <w:t>Image metadata</w:t>
      </w:r>
      <w:bookmarkEnd w:id="225"/>
    </w:p>
    <w:p w14:paraId="2FA4DB3C"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237" w:history="1">
        <w:r w:rsidRPr="00F719C9">
          <w:rPr>
            <w:rStyle w:val="Hyperlink"/>
          </w:rPr>
          <w:t>here</w:t>
        </w:r>
      </w:hyperlink>
      <w:r>
        <w:t>.</w:t>
      </w:r>
    </w:p>
    <w:p w14:paraId="627B5C12" w14:textId="77777777" w:rsidR="004B461D" w:rsidRDefault="004B461D" w:rsidP="008B6883">
      <w:pPr>
        <w:pStyle w:val="BodyText2"/>
      </w:pPr>
      <w:r>
        <w:rPr>
          <w:noProof/>
          <w:lang w:bidi="ar-SA"/>
        </w:rPr>
        <w:drawing>
          <wp:inline distT="0" distB="0" distL="0" distR="0" wp14:anchorId="4219B1F2" wp14:editId="6ECC6B46">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8"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31881620" w14:textId="77777777" w:rsidR="004B461D" w:rsidRPr="00EE0D79" w:rsidRDefault="004B461D" w:rsidP="008B6883">
      <w:pPr>
        <w:pStyle w:val="BodyText2"/>
      </w:pPr>
      <w:r>
        <w:t xml:space="preserve">But there are other areas, e.g Imbak Canyon where the imagery is there but there is no DG footprint. The Palm Oil example placemark has an image from Digital Globe </w:t>
      </w:r>
      <w:hyperlink r:id="rId1239" w:history="1">
        <w:r w:rsidRPr="00D60F25">
          <w:rPr>
            <w:rStyle w:val="Hyperlink"/>
          </w:rPr>
          <w:t>here</w:t>
        </w:r>
      </w:hyperlink>
      <w:r>
        <w:t xml:space="preserve"> but no footprint is shown as Google Earth only includes the footprint data up to 2010. But there isnt any DG imagery for 19/10/13 for Imbak Canyon!</w:t>
      </w:r>
    </w:p>
    <w:p w14:paraId="4CC59F91" w14:textId="77777777" w:rsidR="00C732A9" w:rsidRDefault="00C732A9" w:rsidP="00C732A9">
      <w:pPr>
        <w:pStyle w:val="Heading3"/>
      </w:pPr>
      <w:r>
        <w:t>IDEs</w:t>
      </w:r>
    </w:p>
    <w:p w14:paraId="548764A0" w14:textId="77777777" w:rsidR="00C732A9" w:rsidRDefault="00C732A9" w:rsidP="00C732A9">
      <w:pPr>
        <w:pStyle w:val="Heading4"/>
      </w:pPr>
      <w:r>
        <w:t>Aptana Studio 3</w:t>
      </w:r>
    </w:p>
    <w:p w14:paraId="692C3DFE"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1531A61" w14:textId="77777777" w:rsidR="00C732A9" w:rsidRDefault="00C732A9" w:rsidP="00C732A9">
      <w:pPr>
        <w:pStyle w:val="BodyText"/>
      </w:pPr>
      <w:r>
        <w:t>Updating Aptana to be able to connect to the eHabitat machine to develop files directly</w:t>
      </w:r>
    </w:p>
    <w:p w14:paraId="4C27E4A9" w14:textId="77777777" w:rsidR="00C732A9" w:rsidRDefault="00C732A9" w:rsidP="00C732A9">
      <w:pPr>
        <w:pStyle w:val="ListBullet"/>
      </w:pPr>
      <w:r>
        <w:t xml:space="preserve">Added the following </w:t>
      </w:r>
      <w:hyperlink r:id="rId1240" w:history="1">
        <w:r w:rsidRPr="0077669C">
          <w:rPr>
            <w:rStyle w:val="Hyperlink"/>
          </w:rPr>
          <w:t>http://download.eclipse.org/tm/updates/3.3/ as a new software update site</w:t>
        </w:r>
      </w:hyperlink>
      <w:r>
        <w:t xml:space="preserve"> </w:t>
      </w:r>
    </w:p>
    <w:p w14:paraId="317C170A" w14:textId="77777777" w:rsidR="00C732A9" w:rsidRDefault="00C732A9" w:rsidP="00C732A9">
      <w:pPr>
        <w:pStyle w:val="ListBullet"/>
      </w:pPr>
      <w:r>
        <w:t>Clicked Remote System Explorer End-User runtime as the install and clicked next</w:t>
      </w:r>
    </w:p>
    <w:p w14:paraId="008CA6D7" w14:textId="77777777" w:rsidR="00C732A9" w:rsidRDefault="00C732A9" w:rsidP="00C732A9">
      <w:pPr>
        <w:pStyle w:val="ListBullet"/>
      </w:pPr>
      <w:r>
        <w:t>Installed the Remote System Explorer plugin</w:t>
      </w:r>
    </w:p>
    <w:p w14:paraId="2EE92F2B" w14:textId="77777777" w:rsidR="00C732A9" w:rsidRDefault="00C732A9" w:rsidP="00C732A9">
      <w:pPr>
        <w:pStyle w:val="ListBullet"/>
      </w:pPr>
      <w:r>
        <w:lastRenderedPageBreak/>
        <w:t>Restarted Aptana - and changed the perspective to Remote Systems</w:t>
      </w:r>
    </w:p>
    <w:p w14:paraId="42C34CC7" w14:textId="77777777" w:rsidR="00C732A9" w:rsidRDefault="00C732A9" w:rsidP="00C732A9">
      <w:pPr>
        <w:pStyle w:val="ListBullet"/>
      </w:pPr>
      <w:r>
        <w:t>Added a new remote connection using SSH - this didnt work for the 'cruise' machine for some reason</w:t>
      </w:r>
    </w:p>
    <w:p w14:paraId="5965508F" w14:textId="77777777" w:rsidR="00C732A9" w:rsidRDefault="00C732A9" w:rsidP="00C732A9">
      <w:pPr>
        <w:pStyle w:val="ListBullet"/>
      </w:pPr>
      <w:r>
        <w:t>Edited the file in the IDE and it updated on eHabitat</w:t>
      </w:r>
    </w:p>
    <w:p w14:paraId="1ED07370"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3DE96255" w14:textId="77777777" w:rsidR="00C732A9" w:rsidRDefault="00C732A9" w:rsidP="008B6883">
      <w:pPr>
        <w:pStyle w:val="BodyText2"/>
      </w:pPr>
      <w:r>
        <w:t>To remove the ‘should remove empty &lt;div&gt;’ warnings:</w:t>
      </w:r>
      <w:r w:rsidRPr="00205A30">
        <w:t xml:space="preserve"> </w:t>
      </w:r>
    </w:p>
    <w:p w14:paraId="3D6E3E21" w14:textId="77777777" w:rsidR="00C732A9" w:rsidRDefault="00C732A9" w:rsidP="00C732A9">
      <w:pPr>
        <w:pStyle w:val="ListBullet2"/>
      </w:pPr>
      <w:r>
        <w:t>Window &gt; Preferences &gt; Aptana Studio &gt; Validation</w:t>
      </w:r>
    </w:p>
    <w:p w14:paraId="49525D5E" w14:textId="77777777" w:rsidR="00C732A9" w:rsidRDefault="00C732A9" w:rsidP="00C732A9">
      <w:pPr>
        <w:pStyle w:val="ListBullet2"/>
      </w:pPr>
      <w:r>
        <w:t xml:space="preserve">Select HTML Tidy Validator then some collapse-able options will appear. </w:t>
      </w:r>
    </w:p>
    <w:p w14:paraId="77D4AFC5" w14:textId="77777777" w:rsidR="00C732A9" w:rsidRDefault="00C732A9" w:rsidP="00C732A9">
      <w:pPr>
        <w:pStyle w:val="ListBullet2"/>
      </w:pPr>
      <w:r>
        <w:t xml:space="preserve">Select Elements, it will show a list of options. </w:t>
      </w:r>
    </w:p>
    <w:p w14:paraId="3568037D" w14:textId="77777777" w:rsidR="00C732A9" w:rsidRDefault="00C732A9" w:rsidP="00C732A9">
      <w:pPr>
        <w:pStyle w:val="ListBullet2"/>
      </w:pPr>
      <w:r>
        <w:t>Now go to the bottom of the list and you'll see "Trim Empty Elements": change it from warning to ignore.</w:t>
      </w:r>
    </w:p>
    <w:p w14:paraId="725AB40A" w14:textId="77777777" w:rsidR="00C732A9" w:rsidRPr="003D34E2" w:rsidRDefault="00C732A9" w:rsidP="008B6883">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1CB9D779" w14:textId="77777777" w:rsidR="00C732A9" w:rsidRDefault="00C732A9" w:rsidP="00C732A9">
      <w:pPr>
        <w:pStyle w:val="Heading5"/>
      </w:pPr>
      <w:r>
        <w:t>Installation</w:t>
      </w:r>
    </w:p>
    <w:p w14:paraId="208C0FE8" w14:textId="77777777" w:rsidR="00C732A9" w:rsidRDefault="00C732A9" w:rsidP="00C732A9">
      <w:pPr>
        <w:pStyle w:val="Heading6"/>
      </w:pPr>
      <w:r>
        <w:t>Configuring to install Beta updates</w:t>
      </w:r>
    </w:p>
    <w:p w14:paraId="384AEDAE" w14:textId="77777777" w:rsidR="00C732A9" w:rsidRDefault="00C732A9" w:rsidP="008B6883">
      <w:pPr>
        <w:pStyle w:val="BodyText2"/>
      </w:pPr>
      <w:r>
        <w:t xml:space="preserve">Following the instructions </w:t>
      </w:r>
      <w:hyperlink r:id="rId1241"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242"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2D8D011B" w14:textId="77777777"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sidR="00270A0A">
        <w:rPr>
          <w:b/>
        </w:rPr>
        <w:t>Error! Reference source not found.</w:t>
      </w:r>
      <w:r>
        <w:fldChar w:fldCharType="end"/>
      </w:r>
      <w:r>
        <w:t xml:space="preserve"> Aptana no longer works! So trying Eclipse.</w:t>
      </w:r>
    </w:p>
    <w:p w14:paraId="15703AEF" w14:textId="77777777" w:rsidR="00C732A9" w:rsidRDefault="00C732A9" w:rsidP="00C732A9">
      <w:pPr>
        <w:pStyle w:val="Heading5"/>
      </w:pPr>
      <w:r>
        <w:t>Bookmarks</w:t>
      </w:r>
    </w:p>
    <w:p w14:paraId="0D91994D" w14:textId="77777777" w:rsidR="00C732A9" w:rsidRDefault="00C732A9" w:rsidP="008B6883">
      <w:pPr>
        <w:pStyle w:val="BodyText2"/>
      </w:pPr>
      <w:r>
        <w:t>Shortcuts:</w:t>
      </w:r>
    </w:p>
    <w:p w14:paraId="25B2D479" w14:textId="77777777" w:rsidR="00C732A9" w:rsidRDefault="00C732A9" w:rsidP="00C732A9">
      <w:pPr>
        <w:pStyle w:val="ListBullet"/>
      </w:pPr>
      <w:r>
        <w:t>Add a bookmark</w:t>
      </w:r>
      <w:r>
        <w:tab/>
        <w:t>CTRL+B</w:t>
      </w:r>
    </w:p>
    <w:p w14:paraId="588DF3F5" w14:textId="77777777" w:rsidR="00C732A9" w:rsidRDefault="00C732A9" w:rsidP="00C732A9">
      <w:pPr>
        <w:pStyle w:val="ListBullet"/>
      </w:pPr>
      <w:r>
        <w:t>Remove all bookmarks</w:t>
      </w:r>
      <w:r>
        <w:tab/>
      </w:r>
    </w:p>
    <w:p w14:paraId="58D4DB37" w14:textId="77777777" w:rsidR="00C732A9" w:rsidRPr="00FB4F22" w:rsidRDefault="00C732A9" w:rsidP="00C732A9">
      <w:pPr>
        <w:pStyle w:val="ListBullet"/>
      </w:pPr>
      <w:r>
        <w:t>Goto next bookmark</w:t>
      </w:r>
      <w:r>
        <w:tab/>
      </w:r>
    </w:p>
    <w:p w14:paraId="78EAA551" w14:textId="77777777" w:rsidR="00C732A9" w:rsidRDefault="00C732A9" w:rsidP="00C732A9">
      <w:pPr>
        <w:pStyle w:val="Heading5"/>
      </w:pPr>
      <w:r>
        <w:t>Debugging</w:t>
      </w:r>
    </w:p>
    <w:p w14:paraId="5CD51A8C"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76684C17" w14:textId="77777777" w:rsidR="00C732A9" w:rsidRDefault="00C732A9" w:rsidP="00C732A9">
      <w:pPr>
        <w:pStyle w:val="Heading5"/>
      </w:pPr>
      <w:r>
        <w:t>Formatting problems</w:t>
      </w:r>
    </w:p>
    <w:p w14:paraId="1A3C0964" w14:textId="77777777" w:rsidR="00C732A9" w:rsidRDefault="00C732A9" w:rsidP="008B6883">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0C40FEB3"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3477C370" w14:textId="77777777" w:rsidR="00C732A9" w:rsidRDefault="00C732A9" w:rsidP="00C732A9">
      <w:pPr>
        <w:pStyle w:val="Heading5"/>
      </w:pPr>
      <w:r>
        <w:t>Java support</w:t>
      </w:r>
    </w:p>
    <w:p w14:paraId="7191722E" w14:textId="77777777" w:rsidR="00C732A9" w:rsidRDefault="00C732A9" w:rsidP="00C732A9">
      <w:pPr>
        <w:pStyle w:val="Heading6"/>
      </w:pPr>
      <w:r w:rsidRPr="006A387F">
        <w:t>Eclipse Java Development Tools</w:t>
      </w:r>
    </w:p>
    <w:p w14:paraId="73D64E63" w14:textId="77777777" w:rsidR="00C732A9" w:rsidRDefault="00C732A9" w:rsidP="008B6883">
      <w:pPr>
        <w:pStyle w:val="BodyText2"/>
      </w:pPr>
      <w:r>
        <w:t xml:space="preserve">Following instructions </w:t>
      </w:r>
      <w:hyperlink r:id="rId1243"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7F8A1995" w14:textId="77777777" w:rsidR="00C732A9" w:rsidRDefault="00C732A9" w:rsidP="00C732A9">
      <w:pPr>
        <w:pStyle w:val="Heading6"/>
      </w:pPr>
      <w:r>
        <w:t>Maven plugin for Aptana</w:t>
      </w:r>
    </w:p>
    <w:p w14:paraId="70045F70" w14:textId="77777777" w:rsidR="00C732A9" w:rsidRDefault="00C732A9" w:rsidP="008B6883">
      <w:pPr>
        <w:pStyle w:val="BodyText2"/>
      </w:pPr>
      <w:r>
        <w:t xml:space="preserve">By adding </w:t>
      </w:r>
      <w:hyperlink r:id="rId1244" w:history="1">
        <w:r w:rsidRPr="00577A47">
          <w:rPr>
            <w:rStyle w:val="Hyperlink"/>
          </w:rPr>
          <w:t>this</w:t>
        </w:r>
      </w:hyperlink>
      <w:r>
        <w:t xml:space="preserve"> site.</w:t>
      </w:r>
    </w:p>
    <w:p w14:paraId="72CE44B2" w14:textId="77777777" w:rsidR="00C732A9" w:rsidRPr="006A387F" w:rsidRDefault="00C732A9" w:rsidP="00C732A9">
      <w:pPr>
        <w:pStyle w:val="Heading6"/>
      </w:pPr>
      <w:r w:rsidRPr="006A387F">
        <w:lastRenderedPageBreak/>
        <w:t>m2e Maven Integration for Eclipse plugin</w:t>
      </w:r>
    </w:p>
    <w:p w14:paraId="6E2E47FD"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008CA156"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2E160D6D" w14:textId="77777777" w:rsidR="00C732A9" w:rsidRDefault="00C732A9" w:rsidP="00C732A9">
      <w:pPr>
        <w:pStyle w:val="Heading6"/>
      </w:pPr>
      <w:r>
        <w:t>Issues</w:t>
      </w:r>
    </w:p>
    <w:p w14:paraId="1F0DD662" w14:textId="77777777" w:rsidR="00C732A9" w:rsidRDefault="00C732A9" w:rsidP="008B6883">
      <w:pPr>
        <w:pStyle w:val="BodyText2"/>
      </w:pPr>
      <w:r>
        <w:t>When I upgraded to OS Yosemite and tried to run Aptana I got the following error message:</w:t>
      </w:r>
    </w:p>
    <w:p w14:paraId="70E62D07" w14:textId="77777777" w:rsidR="00C732A9" w:rsidRDefault="00C732A9" w:rsidP="008B6883">
      <w:pPr>
        <w:pStyle w:val="BodyText2"/>
      </w:pPr>
      <w:r w:rsidRPr="008C25E9">
        <w:t>JVM Shared library does not contain the JNI_CreateJavaVM symbol</w:t>
      </w:r>
    </w:p>
    <w:p w14:paraId="495A494F" w14:textId="77777777" w:rsidR="00C732A9" w:rsidRDefault="00C732A9" w:rsidP="008B6883">
      <w:pPr>
        <w:pStyle w:val="BodyText2"/>
      </w:pPr>
      <w:r>
        <w:t xml:space="preserve">To remedy this install the Java for OS from </w:t>
      </w:r>
      <w:hyperlink r:id="rId1245" w:history="1">
        <w:r w:rsidRPr="008C25E9">
          <w:rPr>
            <w:rStyle w:val="Hyperlink"/>
          </w:rPr>
          <w:t>here</w:t>
        </w:r>
      </w:hyperlink>
      <w:r>
        <w:t>.</w:t>
      </w:r>
    </w:p>
    <w:p w14:paraId="27BB432D"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246" w:history="1">
        <w:r w:rsidRPr="00C06E7B">
          <w:rPr>
            <w:rStyle w:val="Hyperlink"/>
          </w:rPr>
          <w:t>here</w:t>
        </w:r>
      </w:hyperlink>
      <w:r>
        <w:t>. I had installed it but then somehow it upgraded to 3.6 again without me knowing.</w:t>
      </w:r>
    </w:p>
    <w:p w14:paraId="560CE944" w14:textId="77777777" w:rsidR="00C732A9" w:rsidRDefault="00C732A9" w:rsidP="00C732A9">
      <w:pPr>
        <w:pStyle w:val="Heading7"/>
      </w:pPr>
      <w:r>
        <w:t>Project configuration is not up-to-date with pom.xml</w:t>
      </w:r>
    </w:p>
    <w:p w14:paraId="485DC053"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4FA81C33" w14:textId="77777777" w:rsidR="00C732A9" w:rsidRDefault="00C732A9" w:rsidP="00C732A9">
      <w:pPr>
        <w:pStyle w:val="Heading7"/>
      </w:pPr>
      <w:r>
        <w:t>Import cannot be resolved</w:t>
      </w:r>
    </w:p>
    <w:p w14:paraId="7F4EA784"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077D6EBD" w14:textId="77777777" w:rsidR="00C732A9" w:rsidRDefault="00C732A9" w:rsidP="00C732A9">
      <w:pPr>
        <w:pStyle w:val="Heading7"/>
      </w:pPr>
      <w:r>
        <w:t>Missing artefact</w:t>
      </w:r>
    </w:p>
    <w:p w14:paraId="720DFED5" w14:textId="77777777" w:rsidR="00C732A9" w:rsidRDefault="00C732A9" w:rsidP="00C732A9">
      <w:pPr>
        <w:pStyle w:val="Heading8"/>
      </w:pPr>
      <w:r>
        <w:t>Geotools</w:t>
      </w:r>
    </w:p>
    <w:p w14:paraId="1DF617B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04F93F92" w14:textId="77777777" w:rsidR="00C732A9" w:rsidRDefault="00C732A9" w:rsidP="00C732A9">
      <w:pPr>
        <w:pStyle w:val="Code"/>
      </w:pPr>
      <w:r>
        <w:t>&lt;repositories&gt;</w:t>
      </w:r>
    </w:p>
    <w:p w14:paraId="69088753" w14:textId="77777777" w:rsidR="00C732A9" w:rsidRDefault="00C732A9" w:rsidP="00C732A9">
      <w:pPr>
        <w:pStyle w:val="Code"/>
      </w:pPr>
      <w:r>
        <w:t xml:space="preserve">        &lt;repository&gt;</w:t>
      </w:r>
    </w:p>
    <w:p w14:paraId="073C5957" w14:textId="77777777" w:rsidR="00C732A9" w:rsidRDefault="00C732A9" w:rsidP="00C732A9">
      <w:pPr>
        <w:pStyle w:val="Code"/>
      </w:pPr>
      <w:r>
        <w:t xml:space="preserve">            &lt;id&gt;maven2-repository.dev.java.net&lt;/id&gt;</w:t>
      </w:r>
    </w:p>
    <w:p w14:paraId="313C1E72" w14:textId="77777777" w:rsidR="00C732A9" w:rsidRDefault="00C732A9" w:rsidP="00C732A9">
      <w:pPr>
        <w:pStyle w:val="Code"/>
      </w:pPr>
      <w:r>
        <w:t xml:space="preserve">            &lt;name&gt;Java.net repository&lt;/name&gt;</w:t>
      </w:r>
    </w:p>
    <w:p w14:paraId="6A68CBF6" w14:textId="77777777" w:rsidR="00C732A9" w:rsidRDefault="00C732A9" w:rsidP="00C732A9">
      <w:pPr>
        <w:pStyle w:val="Code"/>
      </w:pPr>
      <w:r>
        <w:t xml:space="preserve">            &lt;url&gt;http://download.java.net/maven/2&lt;/url&gt;</w:t>
      </w:r>
    </w:p>
    <w:p w14:paraId="51658052" w14:textId="77777777" w:rsidR="00C732A9" w:rsidRDefault="00C732A9" w:rsidP="00C732A9">
      <w:pPr>
        <w:pStyle w:val="Code"/>
      </w:pPr>
      <w:r>
        <w:t xml:space="preserve">        &lt;/repository&gt;</w:t>
      </w:r>
    </w:p>
    <w:p w14:paraId="3DF8AF78" w14:textId="77777777" w:rsidR="00C732A9" w:rsidRDefault="00C732A9" w:rsidP="00C732A9">
      <w:pPr>
        <w:pStyle w:val="Code"/>
      </w:pPr>
      <w:r>
        <w:t xml:space="preserve">        &lt;repository&gt;</w:t>
      </w:r>
    </w:p>
    <w:p w14:paraId="087054BB" w14:textId="77777777" w:rsidR="00C732A9" w:rsidRDefault="00C732A9" w:rsidP="00C732A9">
      <w:pPr>
        <w:pStyle w:val="Code"/>
      </w:pPr>
      <w:r>
        <w:t xml:space="preserve">            &lt;id&gt;osgeo&lt;/id&gt;</w:t>
      </w:r>
    </w:p>
    <w:p w14:paraId="586F3E02" w14:textId="77777777" w:rsidR="00C732A9" w:rsidRDefault="00C732A9" w:rsidP="00C732A9">
      <w:pPr>
        <w:pStyle w:val="Code"/>
      </w:pPr>
      <w:r>
        <w:t xml:space="preserve">            &lt;name&gt;Open Source Geospatial Foundation Repository&lt;/name&gt;</w:t>
      </w:r>
    </w:p>
    <w:p w14:paraId="3EAAB5C8" w14:textId="77777777" w:rsidR="00C732A9" w:rsidRDefault="00C732A9" w:rsidP="00C732A9">
      <w:pPr>
        <w:pStyle w:val="Code"/>
      </w:pPr>
      <w:r>
        <w:t xml:space="preserve">            &lt;url&gt;http://download.osgeo.org/webdav/geotools/&lt;/url&gt;</w:t>
      </w:r>
    </w:p>
    <w:p w14:paraId="360C9871" w14:textId="77777777" w:rsidR="00C732A9" w:rsidRDefault="00C732A9" w:rsidP="00C732A9">
      <w:pPr>
        <w:pStyle w:val="Code"/>
      </w:pPr>
      <w:r>
        <w:t xml:space="preserve">        &lt;/repository&gt;</w:t>
      </w:r>
    </w:p>
    <w:p w14:paraId="1C40F847" w14:textId="77777777" w:rsidR="00C732A9" w:rsidRPr="008F67AF" w:rsidRDefault="00C732A9" w:rsidP="00C732A9">
      <w:pPr>
        <w:pStyle w:val="Code"/>
      </w:pPr>
      <w:r>
        <w:t xml:space="preserve">    &lt;/repositories&gt;</w:t>
      </w:r>
    </w:p>
    <w:p w14:paraId="03816B60" w14:textId="77777777" w:rsidR="00C732A9" w:rsidRDefault="00C732A9" w:rsidP="00C732A9">
      <w:pPr>
        <w:pStyle w:val="Heading8"/>
      </w:pPr>
      <w:r>
        <w:t>jdk.tools 1.7</w:t>
      </w:r>
    </w:p>
    <w:p w14:paraId="17010277" w14:textId="77777777" w:rsidR="00C732A9" w:rsidRDefault="00C732A9" w:rsidP="008B6883">
      <w:pPr>
        <w:pStyle w:val="BodyText2"/>
      </w:pPr>
      <w:r>
        <w:t xml:space="preserve">When I tried to import Lars jrc repo I got an error: </w:t>
      </w:r>
      <w:r w:rsidRPr="00D97E4C">
        <w:t>missing artifact jdk.tools 1.7</w:t>
      </w:r>
      <w:r>
        <w:t xml:space="preserve">. This is due to Aptana not finding the right JRE. Following </w:t>
      </w:r>
      <w:hyperlink r:id="rId1247"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1CC858BD" w14:textId="77777777" w:rsidR="00C732A9" w:rsidRDefault="00C732A9" w:rsidP="00C732A9">
      <w:pPr>
        <w:pStyle w:val="Code"/>
      </w:pPr>
      <w:r>
        <w:t>-vm</w:t>
      </w:r>
    </w:p>
    <w:p w14:paraId="4D010567" w14:textId="77777777" w:rsidR="00C732A9" w:rsidRDefault="00C732A9" w:rsidP="00C732A9">
      <w:pPr>
        <w:pStyle w:val="Code"/>
      </w:pPr>
      <w:r w:rsidRPr="00372A50">
        <w:t>C:\Program Files (x86)\Java\jre7\bin</w:t>
      </w:r>
      <w:r>
        <w:t>\javaw.exe</w:t>
      </w:r>
    </w:p>
    <w:p w14:paraId="3B3929D8" w14:textId="77777777" w:rsidR="00C732A9" w:rsidRDefault="00C732A9" w:rsidP="008B6883">
      <w:pPr>
        <w:pStyle w:val="BodyText2"/>
      </w:pPr>
      <w:r>
        <w:t>Tried to change the JRE in the project to JRE1.7 but that didn’t fix the issue either.</w:t>
      </w:r>
    </w:p>
    <w:p w14:paraId="1B070CC0"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248"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880EDF3" w14:textId="77777777" w:rsidR="00C732A9" w:rsidRDefault="00C732A9" w:rsidP="00C732A9">
      <w:pPr>
        <w:pStyle w:val="Heading8"/>
      </w:pPr>
      <w:r>
        <w:t xml:space="preserve">jdk.tools 1.6 </w:t>
      </w:r>
    </w:p>
    <w:p w14:paraId="05357912" w14:textId="77777777" w:rsidR="00C732A9" w:rsidRDefault="00C732A9" w:rsidP="008B6883">
      <w:pPr>
        <w:pStyle w:val="BodyText2"/>
      </w:pPr>
      <w:r>
        <w:lastRenderedPageBreak/>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249"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6F724954" w14:textId="77777777" w:rsidR="00C732A9" w:rsidRDefault="00C732A9" w:rsidP="008B6883">
      <w:pPr>
        <w:pStyle w:val="BodyText2"/>
      </w:pPr>
      <w:r>
        <w:t xml:space="preserve">March 2015: After reinstalling Aptana 3.4.0 on my work PC I got this error. Following instructions </w:t>
      </w:r>
      <w:hyperlink r:id="rId1250" w:history="1">
        <w:r w:rsidRPr="00BE6789">
          <w:rPr>
            <w:rStyle w:val="Hyperlink"/>
          </w:rPr>
          <w:t>here</w:t>
        </w:r>
      </w:hyperlink>
      <w:r>
        <w:t xml:space="preserve"> and got the error to go away by adding this to the pom.xml:</w:t>
      </w:r>
    </w:p>
    <w:p w14:paraId="0E7418A6" w14:textId="77777777" w:rsidR="00C732A9" w:rsidRDefault="00C732A9" w:rsidP="00C732A9">
      <w:pPr>
        <w:pStyle w:val="Code"/>
      </w:pPr>
      <w:r>
        <w:t xml:space="preserve">  &lt;dependency&gt;</w:t>
      </w:r>
    </w:p>
    <w:p w14:paraId="16E258F8" w14:textId="77777777" w:rsidR="00C732A9" w:rsidRDefault="00C732A9" w:rsidP="00C732A9">
      <w:pPr>
        <w:pStyle w:val="Code"/>
      </w:pPr>
      <w:r>
        <w:t xml:space="preserve">    &lt;groupId&gt;jdk.tools&lt;/groupId&gt;</w:t>
      </w:r>
    </w:p>
    <w:p w14:paraId="047BF292" w14:textId="77777777" w:rsidR="00C732A9" w:rsidRDefault="00C732A9" w:rsidP="00C732A9">
      <w:pPr>
        <w:pStyle w:val="Code"/>
      </w:pPr>
      <w:r>
        <w:t xml:space="preserve">    &lt;artifactId&gt;jdk.tools&lt;/artifactId&gt;</w:t>
      </w:r>
    </w:p>
    <w:p w14:paraId="221581AA" w14:textId="77777777" w:rsidR="00C732A9" w:rsidRDefault="00C732A9" w:rsidP="00C732A9">
      <w:pPr>
        <w:pStyle w:val="Code"/>
      </w:pPr>
      <w:r>
        <w:t xml:space="preserve">    &lt;version&gt;1.7.0_67&lt;/version&gt;</w:t>
      </w:r>
    </w:p>
    <w:p w14:paraId="2E1C1A32" w14:textId="77777777" w:rsidR="00C732A9" w:rsidRDefault="00C732A9" w:rsidP="00C732A9">
      <w:pPr>
        <w:pStyle w:val="Code"/>
      </w:pPr>
      <w:r>
        <w:t xml:space="preserve">    &lt;scope&gt;system&lt;/scope&gt;</w:t>
      </w:r>
    </w:p>
    <w:p w14:paraId="0725B5ED" w14:textId="77777777" w:rsidR="00C732A9" w:rsidRDefault="00C732A9" w:rsidP="00C732A9">
      <w:pPr>
        <w:pStyle w:val="Code"/>
      </w:pPr>
      <w:r>
        <w:t xml:space="preserve">    &lt;systemPath&gt;C:/Program Files/Java/jdk1.7.0_67/lib/tools.jar&lt;/systemPath&gt;</w:t>
      </w:r>
    </w:p>
    <w:p w14:paraId="4CC0FCB2" w14:textId="77777777" w:rsidR="00C732A9" w:rsidRDefault="00C732A9" w:rsidP="00C732A9">
      <w:pPr>
        <w:pStyle w:val="Code"/>
      </w:pPr>
      <w:r>
        <w:t>&lt;/dependency&gt;</w:t>
      </w:r>
    </w:p>
    <w:p w14:paraId="22AB09F7" w14:textId="77777777" w:rsidR="00C732A9" w:rsidRDefault="00C732A9" w:rsidP="008B6883">
      <w:pPr>
        <w:pStyle w:val="BodyText2"/>
      </w:pPr>
      <w:r>
        <w:t>This does compile now but I am getting WARNINGS that there are lots of overlapping classes in the output file.</w:t>
      </w:r>
    </w:p>
    <w:p w14:paraId="16A9FF48"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B329A0" w14:textId="77777777" w:rsidR="00C732A9" w:rsidRDefault="00C732A9" w:rsidP="00C732A9">
      <w:pPr>
        <w:pStyle w:val="Heading7"/>
      </w:pPr>
      <w:r>
        <w:t>Compilation issues</w:t>
      </w:r>
    </w:p>
    <w:p w14:paraId="7E50A900" w14:textId="77777777" w:rsidR="00C732A9" w:rsidRDefault="00C732A9" w:rsidP="00C732A9">
      <w:pPr>
        <w:pStyle w:val="Heading8"/>
      </w:pPr>
      <w:r w:rsidRPr="002512EC">
        <w:t>No compiler is provided in this environment</w:t>
      </w:r>
    </w:p>
    <w:p w14:paraId="777068F2"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2E77072C" w14:textId="77777777" w:rsidR="00C732A9" w:rsidRDefault="00C732A9" w:rsidP="008B6883">
      <w:pPr>
        <w:pStyle w:val="BodyText2"/>
      </w:pPr>
      <w:r>
        <w:rPr>
          <w:noProof/>
          <w:lang w:bidi="ar-SA"/>
        </w:rPr>
        <w:drawing>
          <wp:inline distT="0" distB="0" distL="0" distR="0" wp14:anchorId="333C5EE2" wp14:editId="2E10C0B8">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1">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275AF52F" w14:textId="77777777" w:rsidR="00C732A9" w:rsidRDefault="00C732A9" w:rsidP="00C732A9">
      <w:pPr>
        <w:pStyle w:val="Heading8"/>
      </w:pPr>
      <w:r w:rsidRPr="0078200D">
        <w:t>Unable to locate the Javac Compiler</w:t>
      </w:r>
    </w:p>
    <w:p w14:paraId="677CC983" w14:textId="77777777" w:rsidR="00C732A9" w:rsidRDefault="00C732A9" w:rsidP="008B6883">
      <w:pPr>
        <w:pStyle w:val="BodyText2"/>
      </w:pPr>
      <w:r>
        <w:t>On the work machine I was getting the following error when I tried to build install:</w:t>
      </w:r>
    </w:p>
    <w:p w14:paraId="394BA4B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25FA0F0A"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51FCC53" w14:textId="77777777" w:rsidR="00C732A9" w:rsidRDefault="00C732A9" w:rsidP="00C732A9">
      <w:pPr>
        <w:pStyle w:val="Heading7"/>
      </w:pPr>
      <w:r>
        <w:lastRenderedPageBreak/>
        <w:t>Goals</w:t>
      </w:r>
    </w:p>
    <w:p w14:paraId="2FEE4FE4" w14:textId="77777777" w:rsidR="00C732A9" w:rsidRPr="00BD628E" w:rsidRDefault="00C732A9" w:rsidP="008B6883">
      <w:pPr>
        <w:pStyle w:val="BodyText2"/>
      </w:pPr>
      <w:r>
        <w:t xml:space="preserve">In Aptana and Maven you need to specify goals for successful builds. See </w:t>
      </w:r>
      <w:hyperlink r:id="rId1252" w:history="1">
        <w:r w:rsidRPr="00392810">
          <w:rPr>
            <w:rStyle w:val="Hyperlink"/>
          </w:rPr>
          <w:t>here</w:t>
        </w:r>
      </w:hyperlink>
      <w:r>
        <w:t xml:space="preserve"> for information on the Maven build lifecycle. You just enter a text string in the goal box – ‘clean install’ works.</w:t>
      </w:r>
    </w:p>
    <w:p w14:paraId="647B9918" w14:textId="77777777" w:rsidR="00C732A9" w:rsidRDefault="00C732A9" w:rsidP="00C732A9">
      <w:pPr>
        <w:pStyle w:val="Heading4"/>
      </w:pPr>
      <w:r>
        <w:t>Eclipse</w:t>
      </w:r>
    </w:p>
    <w:p w14:paraId="74AD218E" w14:textId="77777777" w:rsidR="00C732A9" w:rsidRDefault="00C732A9" w:rsidP="008B6883">
      <w:pPr>
        <w:pStyle w:val="BodyText2"/>
      </w:pPr>
      <w:r>
        <w:t xml:space="preserve">Installing on Windows from </w:t>
      </w:r>
      <w:hyperlink r:id="rId1253" w:history="1">
        <w:r w:rsidRPr="0037722F">
          <w:rPr>
            <w:rStyle w:val="Hyperlink"/>
          </w:rPr>
          <w:t>here</w:t>
        </w:r>
      </w:hyperlink>
      <w:r>
        <w:t>.</w:t>
      </w:r>
    </w:p>
    <w:p w14:paraId="30ED3DBF" w14:textId="77777777" w:rsidR="00C732A9" w:rsidRDefault="00C732A9" w:rsidP="00C732A9">
      <w:pPr>
        <w:pStyle w:val="ListBullet"/>
      </w:pPr>
      <w:r>
        <w:t>Installing the Eclipse IDE for Java Developers</w:t>
      </w:r>
    </w:p>
    <w:p w14:paraId="1866974A" w14:textId="77777777" w:rsidR="00C732A9" w:rsidRDefault="00C732A9" w:rsidP="00C732A9">
      <w:pPr>
        <w:pStyle w:val="ListBullet"/>
      </w:pPr>
      <w:r>
        <w:t>Installing to ‘</w:t>
      </w:r>
      <w:r w:rsidRPr="00261BC7">
        <w:t>C:\Users\cottaan\eclipse\java-mars</w:t>
      </w:r>
      <w:r>
        <w:t>’ (no Admin permissions needed)</w:t>
      </w:r>
    </w:p>
    <w:p w14:paraId="32C6AFA0" w14:textId="77777777" w:rsidR="00C732A9" w:rsidRDefault="00C732A9" w:rsidP="00C732A9">
      <w:pPr>
        <w:pStyle w:val="ListBullet"/>
      </w:pPr>
      <w:r>
        <w:t>Mars.2 version</w:t>
      </w:r>
    </w:p>
    <w:p w14:paraId="0B4C5A61" w14:textId="77777777" w:rsidR="00C732A9" w:rsidRPr="0037722F" w:rsidRDefault="00C732A9" w:rsidP="00C732A9">
      <w:pPr>
        <w:pStyle w:val="ListBullet"/>
      </w:pPr>
      <w:r>
        <w:t>Storing Eclipse projects in the default workspace (‘</w:t>
      </w:r>
      <w:r w:rsidRPr="00261BC7">
        <w:t>C:\Users\cottaan\workspace</w:t>
      </w:r>
      <w:r>
        <w:t>’)</w:t>
      </w:r>
    </w:p>
    <w:p w14:paraId="0B33F922" w14:textId="77777777" w:rsidR="00C732A9" w:rsidRPr="008727C5" w:rsidRDefault="00C732A9" w:rsidP="00C732A9">
      <w:pPr>
        <w:pStyle w:val="Heading5"/>
      </w:pPr>
      <w:r>
        <w:t>Java Projects</w:t>
      </w:r>
    </w:p>
    <w:p w14:paraId="63E9422D" w14:textId="77777777" w:rsidR="00C732A9" w:rsidRDefault="00C732A9" w:rsidP="00C732A9">
      <w:pPr>
        <w:pStyle w:val="Heading6"/>
      </w:pPr>
      <w:r>
        <w:t>Compiling to a different JRE</w:t>
      </w:r>
    </w:p>
    <w:p w14:paraId="069C945D" w14:textId="7777777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rsidR="00270A0A">
        <w:t>Building the jar files</w:t>
      </w:r>
      <w:r>
        <w:fldChar w:fldCharType="end"/>
      </w:r>
      <w:r>
        <w:t>).</w:t>
      </w:r>
    </w:p>
    <w:p w14:paraId="3FF4695C" w14:textId="77777777" w:rsidR="00C732A9" w:rsidRPr="000E5787" w:rsidRDefault="00C732A9" w:rsidP="00C732A9">
      <w:pPr>
        <w:pStyle w:val="Heading5"/>
      </w:pPr>
      <w:r w:rsidRPr="000E5787">
        <w:t>JavaScript Development Tools (JSDT)</w:t>
      </w:r>
    </w:p>
    <w:p w14:paraId="1E7AC365" w14:textId="77777777" w:rsidR="00C732A9" w:rsidRDefault="00C732A9" w:rsidP="008B6883">
      <w:pPr>
        <w:pStyle w:val="BodyText2"/>
      </w:pPr>
      <w:r>
        <w:t>From Eclipse Web Developer Tools.</w:t>
      </w:r>
    </w:p>
    <w:p w14:paraId="66A6AC6A" w14:textId="77777777" w:rsidR="00C732A9" w:rsidRDefault="00C732A9" w:rsidP="008B6883">
      <w:pPr>
        <w:pStyle w:val="BodyText2"/>
      </w:pPr>
      <w:r>
        <w:t>15/12/16</w:t>
      </w:r>
      <w:r>
        <w:tab/>
        <w:t xml:space="preserve">Installing Web Development Tools </w:t>
      </w:r>
    </w:p>
    <w:p w14:paraId="23315D97" w14:textId="77777777" w:rsidR="00C732A9" w:rsidRDefault="00C732A9" w:rsidP="00C732A9">
      <w:pPr>
        <w:pStyle w:val="Heading5"/>
      </w:pPr>
      <w:r>
        <w:t>PyDev</w:t>
      </w:r>
    </w:p>
    <w:p w14:paraId="37E01FBB" w14:textId="77777777" w:rsidR="00C732A9" w:rsidRPr="0059652C" w:rsidRDefault="00C732A9" w:rsidP="00C732A9">
      <w:pPr>
        <w:pStyle w:val="Heading6"/>
      </w:pPr>
      <w:r>
        <w:t>Installation</w:t>
      </w:r>
    </w:p>
    <w:p w14:paraId="2C2E136A" w14:textId="77777777" w:rsidR="00C732A9" w:rsidRDefault="00C732A9" w:rsidP="00C732A9">
      <w:pPr>
        <w:pStyle w:val="ListBullet"/>
      </w:pPr>
      <w:r>
        <w:t xml:space="preserve">Following instructions on </w:t>
      </w:r>
      <w:hyperlink r:id="rId1254" w:history="1">
        <w:r w:rsidRPr="005D5A84">
          <w:rPr>
            <w:rStyle w:val="Hyperlink"/>
          </w:rPr>
          <w:t>this</w:t>
        </w:r>
      </w:hyperlink>
      <w:r>
        <w:t xml:space="preserve"> page</w:t>
      </w:r>
    </w:p>
    <w:p w14:paraId="7EAB921C" w14:textId="77777777" w:rsidR="00C732A9" w:rsidRDefault="00C732A9" w:rsidP="00C732A9">
      <w:pPr>
        <w:pStyle w:val="ListBullet"/>
      </w:pPr>
      <w:r>
        <w:t>Selected Pydev for Eclipse</w:t>
      </w:r>
    </w:p>
    <w:p w14:paraId="17113CC0"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0B545FE7" w14:textId="77777777" w:rsidR="00C732A9" w:rsidRDefault="00C732A9" w:rsidP="00C732A9">
      <w:pPr>
        <w:pStyle w:val="ListBullet"/>
      </w:pPr>
      <w:r>
        <w:t>Now after reopening I can see all my folders in the Package Explorer and the following</w:t>
      </w:r>
    </w:p>
    <w:p w14:paraId="3EEFE5B4" w14:textId="77777777" w:rsidR="00C732A9" w:rsidRDefault="00C732A9" w:rsidP="00C732A9">
      <w:pPr>
        <w:pStyle w:val="ListBullet"/>
      </w:pPr>
      <w:r>
        <w:rPr>
          <w:noProof/>
          <w:lang w:bidi="ar-SA"/>
        </w:rPr>
        <w:drawing>
          <wp:inline distT="0" distB="0" distL="0" distR="0" wp14:anchorId="53BE2AA9" wp14:editId="41776ABD">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5">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144BFA7E" w14:textId="77777777" w:rsidR="00C732A9" w:rsidRDefault="00C732A9" w:rsidP="00C732A9">
      <w:pPr>
        <w:pStyle w:val="ListBullet"/>
      </w:pPr>
      <w:r>
        <w:t>Clicked on Apply</w:t>
      </w:r>
    </w:p>
    <w:p w14:paraId="41D56DEB" w14:textId="77777777" w:rsidR="00C732A9" w:rsidRDefault="00C732A9" w:rsidP="00C732A9">
      <w:pPr>
        <w:pStyle w:val="ListBullet"/>
      </w:pPr>
      <w:r>
        <w:t>All works fine. Uninstalling Aptana</w:t>
      </w:r>
    </w:p>
    <w:p w14:paraId="33E6A86A" w14:textId="77777777" w:rsidR="00C732A9" w:rsidRDefault="00C732A9" w:rsidP="00C732A9">
      <w:pPr>
        <w:pStyle w:val="Heading6"/>
      </w:pPr>
      <w:r>
        <w:t>Interactive Console</w:t>
      </w:r>
    </w:p>
    <w:p w14:paraId="32D7AE65" w14:textId="77777777" w:rsidR="00C732A9" w:rsidRPr="0059652C" w:rsidRDefault="00C732A9" w:rsidP="008B6883">
      <w:pPr>
        <w:pStyle w:val="BodyText2"/>
      </w:pPr>
      <w:r>
        <w:t>Can be used to run Python from anywhere in Pydev. Shortcut is F2 or Ctrl+Alt+ENTER.</w:t>
      </w:r>
    </w:p>
    <w:p w14:paraId="174A21E6" w14:textId="77777777" w:rsidR="00C732A9" w:rsidRDefault="00C732A9" w:rsidP="00C732A9">
      <w:pPr>
        <w:pStyle w:val="Heading6"/>
      </w:pPr>
      <w:r>
        <w:t>Issues</w:t>
      </w:r>
    </w:p>
    <w:p w14:paraId="120339CB" w14:textId="77777777" w:rsidR="00C732A9" w:rsidRPr="005D1E49" w:rsidRDefault="00C732A9" w:rsidP="00C732A9">
      <w:pPr>
        <w:pStyle w:val="Heading7"/>
      </w:pPr>
      <w:r>
        <w:t>Undefined variable from import:&lt;whatever&gt;’</w:t>
      </w:r>
    </w:p>
    <w:p w14:paraId="20CCCDEE" w14:textId="77777777" w:rsidR="00C732A9" w:rsidRDefault="00C732A9" w:rsidP="008B6883">
      <w:pPr>
        <w:pStyle w:val="BodyText2"/>
      </w:pPr>
      <w:r>
        <w:lastRenderedPageBreak/>
        <w:t>ee.Reducer is showing as a compilation error: ‘undefined variable from import:reducer’. This is because it can’t find the class at compile time. You can force it to ignore this error by changing the Pydev configuration:</w:t>
      </w:r>
    </w:p>
    <w:p w14:paraId="6C04EB3D" w14:textId="77777777" w:rsidR="00C732A9" w:rsidRDefault="00C732A9" w:rsidP="00C732A9">
      <w:pPr>
        <w:pStyle w:val="ListBullet"/>
      </w:pPr>
      <w:r>
        <w:t>Window -&gt; Preferences -&gt; PyDev -&gt; Editor -&gt; Code Analysis -&gt; Undefined -&gt; Undefined Variable From Import -&gt; Ignore</w:t>
      </w:r>
    </w:p>
    <w:p w14:paraId="13C183D1" w14:textId="77777777" w:rsidR="00C732A9" w:rsidRPr="005D1E49" w:rsidRDefault="00C732A9" w:rsidP="00C732A9">
      <w:pPr>
        <w:pStyle w:val="ListBullet"/>
      </w:pPr>
      <w:r>
        <w:t>Close and reopen eclipse</w:t>
      </w:r>
    </w:p>
    <w:p w14:paraId="01EA97C3" w14:textId="77777777" w:rsidR="00C732A9" w:rsidRDefault="00C732A9" w:rsidP="00C732A9">
      <w:pPr>
        <w:pStyle w:val="Heading7"/>
      </w:pPr>
      <w:r>
        <w:t>URL Request limit</w:t>
      </w:r>
    </w:p>
    <w:p w14:paraId="1FCCB51C"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B4CBF88" w14:textId="77777777" w:rsidR="00C732A9" w:rsidRDefault="00C732A9" w:rsidP="00C732A9">
      <w:pPr>
        <w:pStyle w:val="Heading5"/>
      </w:pPr>
      <w:r>
        <w:t>Remote System Explorer Client Runtime</w:t>
      </w:r>
      <w:r>
        <w:tab/>
      </w:r>
    </w:p>
    <w:p w14:paraId="1A5C6C0C" w14:textId="77777777" w:rsidR="00C732A9" w:rsidRDefault="00C732A9" w:rsidP="008B6883">
      <w:pPr>
        <w:pStyle w:val="BodyText2"/>
      </w:pPr>
      <w:r>
        <w:t>From the Mars updates.</w:t>
      </w:r>
    </w:p>
    <w:p w14:paraId="66A9BF34" w14:textId="77777777" w:rsidR="00C732A9" w:rsidRDefault="00C732A9" w:rsidP="00C732A9">
      <w:pPr>
        <w:pStyle w:val="Heading5"/>
      </w:pPr>
      <w:r>
        <w:t>Run configurations</w:t>
      </w:r>
    </w:p>
    <w:p w14:paraId="19192C99" w14:textId="77777777" w:rsidR="00C732A9" w:rsidRDefault="00C732A9" w:rsidP="00C732A9">
      <w:pPr>
        <w:pStyle w:val="Heading6"/>
      </w:pPr>
      <w:r>
        <w:t>Web projects</w:t>
      </w:r>
    </w:p>
    <w:p w14:paraId="75D0A2F9"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60092FE7" w14:textId="77777777" w:rsidR="00C732A9" w:rsidRDefault="00C732A9" w:rsidP="00C732A9">
      <w:pPr>
        <w:pStyle w:val="Heading5"/>
      </w:pPr>
      <w:r>
        <w:t>Servers</w:t>
      </w:r>
    </w:p>
    <w:p w14:paraId="5B7F9E16" w14:textId="77777777" w:rsidR="00C732A9" w:rsidRDefault="00C732A9" w:rsidP="00C732A9">
      <w:pPr>
        <w:pStyle w:val="Heading6"/>
      </w:pPr>
      <w:r>
        <w:t>Apache Tomcat 8</w:t>
      </w:r>
    </w:p>
    <w:p w14:paraId="49E0A4C8" w14:textId="77777777" w:rsidR="00C732A9" w:rsidRPr="004177D7" w:rsidRDefault="00C732A9" w:rsidP="00C732A9">
      <w:pPr>
        <w:pStyle w:val="Heading7"/>
      </w:pPr>
      <w:r>
        <w:t>Installing</w:t>
      </w:r>
    </w:p>
    <w:p w14:paraId="4A1E70FC" w14:textId="77777777" w:rsidR="00C732A9" w:rsidRDefault="00C732A9" w:rsidP="008B6883">
      <w:pPr>
        <w:pStyle w:val="BodyText2"/>
      </w:pPr>
      <w:r>
        <w:t xml:space="preserve">Following this guide </w:t>
      </w:r>
      <w:hyperlink r:id="rId1256" w:history="1">
        <w:r w:rsidRPr="00F21B98">
          <w:rPr>
            <w:rStyle w:val="Hyperlink"/>
          </w:rPr>
          <w:t>here</w:t>
        </w:r>
      </w:hyperlink>
      <w:r>
        <w:t xml:space="preserve">. Downloading zip for Windows </w:t>
      </w:r>
      <w:hyperlink r:id="rId1257"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CE155B5" w14:textId="77777777" w:rsidR="00C732A9" w:rsidRDefault="00C732A9" w:rsidP="00C732A9">
      <w:pPr>
        <w:pStyle w:val="ListBullet2"/>
      </w:pPr>
      <w:r>
        <w:t>Right click on the Tomcat on the tab "Servers" -&gt; Properties -&gt; Switch Location -&gt; OK.</w:t>
      </w:r>
    </w:p>
    <w:p w14:paraId="3BA1B248" w14:textId="77777777" w:rsidR="00C732A9" w:rsidRDefault="00C732A9" w:rsidP="00C732A9">
      <w:pPr>
        <w:pStyle w:val="ListBullet2"/>
      </w:pPr>
      <w:r>
        <w:t>Double click on the Tomcat on the tab "Servers" -&gt; On the tab "Server Locations" you must choose "use Tomcat installation" -&gt;Save.</w:t>
      </w:r>
    </w:p>
    <w:p w14:paraId="45415078" w14:textId="77777777" w:rsidR="00C732A9" w:rsidRDefault="00C732A9" w:rsidP="00C732A9">
      <w:pPr>
        <w:pStyle w:val="ListBullet2"/>
      </w:pPr>
      <w:r>
        <w:t>Deploy Path: webapps.</w:t>
      </w:r>
    </w:p>
    <w:p w14:paraId="75B8DD0A" w14:textId="77777777" w:rsidR="00C732A9" w:rsidRDefault="00C732A9" w:rsidP="008B6883">
      <w:pPr>
        <w:pStyle w:val="BodyText2"/>
      </w:pPr>
      <w:r>
        <w:t xml:space="preserve">Now if you go to </w:t>
      </w:r>
      <w:hyperlink r:id="rId1258"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5004B37B" w14:textId="77777777" w:rsidR="00C732A9" w:rsidRDefault="00C732A9" w:rsidP="00C732A9">
      <w:pPr>
        <w:pStyle w:val="Code"/>
      </w:pPr>
      <w:r>
        <w:t>&lt;role rolename="manager-gui"/&gt;</w:t>
      </w:r>
    </w:p>
    <w:p w14:paraId="5F66506C" w14:textId="77777777" w:rsidR="00C732A9" w:rsidRDefault="00C732A9" w:rsidP="00C732A9">
      <w:pPr>
        <w:pStyle w:val="Code"/>
      </w:pPr>
      <w:r>
        <w:t>&lt;user username="admin" password="password" roles="manager-gui"/&gt;</w:t>
      </w:r>
    </w:p>
    <w:p w14:paraId="732817CC"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6425E1C5" w14:textId="77777777" w:rsidR="00C732A9" w:rsidRDefault="00C732A9" w:rsidP="00C732A9">
      <w:pPr>
        <w:pStyle w:val="Heading7"/>
      </w:pPr>
      <w:r>
        <w:t>Configuring user applications</w:t>
      </w:r>
    </w:p>
    <w:p w14:paraId="1C533BBA"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40271D65" w14:textId="77777777" w:rsidR="00C732A9" w:rsidRDefault="00C732A9" w:rsidP="00C732A9">
      <w:pPr>
        <w:pStyle w:val="Code"/>
      </w:pPr>
      <w:r w:rsidRPr="006413E2">
        <w:t>&lt;?xml version='1.0' encoding='utf-8'?&gt; &lt;Context docBase="E:\cottaan\My Documents\github repos\gee_spectral_library_builder"&gt;&lt;/Context&gt;</w:t>
      </w:r>
    </w:p>
    <w:p w14:paraId="379F88D4" w14:textId="77777777" w:rsidR="00C732A9" w:rsidRDefault="00C732A9" w:rsidP="008B6883">
      <w:pPr>
        <w:pStyle w:val="BodyText2"/>
      </w:pPr>
      <w:r>
        <w:t xml:space="preserve">Then this opens correctly: </w:t>
      </w:r>
      <w:hyperlink r:id="rId1259" w:history="1">
        <w:r w:rsidRPr="000A6160">
          <w:rPr>
            <w:rStyle w:val="Hyperlink"/>
          </w:rPr>
          <w:t>http://localhost:8080/gee_spectral_library_builder/</w:t>
        </w:r>
      </w:hyperlink>
      <w:r>
        <w:t xml:space="preserve"> </w:t>
      </w:r>
    </w:p>
    <w:p w14:paraId="7E50FE62" w14:textId="77777777" w:rsidR="00C732A9" w:rsidRDefault="00C732A9" w:rsidP="00C732A9">
      <w:pPr>
        <w:pStyle w:val="Heading7"/>
      </w:pPr>
      <w:r>
        <w:t>Running Tomcat on another port</w:t>
      </w:r>
    </w:p>
    <w:p w14:paraId="043BFFD9" w14:textId="77777777" w:rsidR="00C732A9" w:rsidRPr="00275573" w:rsidRDefault="00C732A9" w:rsidP="008B6883">
      <w:pPr>
        <w:pStyle w:val="BodyText2"/>
      </w:pPr>
      <w:r>
        <w:lastRenderedPageBreak/>
        <w:t>Sometimes you may need to run Tomcat on another port, for example if you are running a Google App Engine on port 8080 already. To specify another port, double click on the Server in the Server window and change the default port. I used 8181.</w:t>
      </w:r>
    </w:p>
    <w:p w14:paraId="0CD2E042" w14:textId="77777777" w:rsidR="00C732A9" w:rsidRDefault="00C732A9" w:rsidP="00C732A9">
      <w:pPr>
        <w:pStyle w:val="Heading7"/>
      </w:pPr>
      <w:r>
        <w:t>Setting up SSL</w:t>
      </w:r>
    </w:p>
    <w:p w14:paraId="10F1EED7" w14:textId="77777777" w:rsidR="00C732A9" w:rsidRDefault="00C732A9" w:rsidP="008B6883">
      <w:pPr>
        <w:pStyle w:val="BodyText2"/>
      </w:pPr>
      <w:r>
        <w:t xml:space="preserve">In order to use the Dojo FlickrRESTStore I need to set up SSL on my localhost. Following instructions </w:t>
      </w:r>
      <w:hyperlink r:id="rId1260" w:history="1">
        <w:r w:rsidRPr="00350C35">
          <w:rPr>
            <w:rStyle w:val="Hyperlink"/>
          </w:rPr>
          <w:t>here</w:t>
        </w:r>
      </w:hyperlink>
      <w:r>
        <w:t xml:space="preserve"> on how to do it.</w:t>
      </w:r>
    </w:p>
    <w:p w14:paraId="2C645DB0" w14:textId="77777777" w:rsidR="00C732A9" w:rsidRDefault="00C732A9" w:rsidP="00C732A9">
      <w:pPr>
        <w:pStyle w:val="Unix"/>
      </w:pPr>
      <w:r w:rsidRPr="00350C35">
        <w:t>C:\Program Files\Java\jdk1.8.0_91\bin&gt;keytool  -genkey -alias tomcat -keyalg RSA</w:t>
      </w:r>
    </w:p>
    <w:p w14:paraId="216AE987" w14:textId="77777777" w:rsidR="00C732A9" w:rsidRDefault="00C732A9" w:rsidP="00C732A9">
      <w:pPr>
        <w:pStyle w:val="Unix"/>
      </w:pPr>
      <w:r>
        <w:t>password: thargal88</w:t>
      </w:r>
    </w:p>
    <w:p w14:paraId="1D8DA98D" w14:textId="77777777" w:rsidR="00C732A9" w:rsidRDefault="00C732A9" w:rsidP="00C732A9">
      <w:pPr>
        <w:pStyle w:val="Unix"/>
      </w:pPr>
      <w:r>
        <w:t>..and for Tomcat</w:t>
      </w:r>
    </w:p>
    <w:p w14:paraId="5EAE40F7" w14:textId="77777777" w:rsidR="00C732A9" w:rsidRDefault="00C732A9" w:rsidP="008B6883">
      <w:pPr>
        <w:pStyle w:val="BodyText2"/>
      </w:pPr>
      <w:r>
        <w:t>Then answered lots of questions and it finished and created a new file in ‘</w:t>
      </w:r>
      <w:r w:rsidRPr="009A04BC">
        <w:t>C:\Users\cottaan</w:t>
      </w:r>
      <w:r>
        <w:t>\.keystore’.</w:t>
      </w:r>
    </w:p>
    <w:p w14:paraId="5DFF2D27" w14:textId="77777777" w:rsidR="00C732A9" w:rsidRDefault="00C732A9" w:rsidP="008B6883">
      <w:pPr>
        <w:pStyle w:val="BodyText2"/>
      </w:pPr>
      <w:r>
        <w:t>In ‘</w:t>
      </w:r>
      <w:r w:rsidRPr="000D5FFD">
        <w:t>E:\cottaan\My Documents\Downloads\apache-tomcat-8.0.32\conf</w:t>
      </w:r>
      <w:r>
        <w:t xml:space="preserve">\server.xml’ uncommented lines 77-79. Restarted Apache and tried </w:t>
      </w:r>
      <w:hyperlink r:id="rId1261"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217420D0" w14:textId="77777777" w:rsidR="00C732A9" w:rsidRDefault="00C732A9" w:rsidP="008B6883">
      <w:pPr>
        <w:pStyle w:val="BodyText2"/>
      </w:pPr>
      <w:r w:rsidRPr="001807D2">
        <w:t>keystoreFile="${user.home}/.keystore" keystorePass="password"</w:t>
      </w:r>
    </w:p>
    <w:p w14:paraId="7F1B97C3" w14:textId="77777777" w:rsidR="00C732A9" w:rsidRDefault="00C732A9" w:rsidP="008B6883">
      <w:pPr>
        <w:pStyle w:val="BodyText2"/>
      </w:pPr>
      <w:r>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09A09A0" w14:textId="77777777" w:rsidR="00C732A9" w:rsidRPr="00350C35" w:rsidRDefault="00C732A9" w:rsidP="008B6883">
      <w:pPr>
        <w:pStyle w:val="BodyText2"/>
      </w:pPr>
      <w:r>
        <w:t xml:space="preserve">Now all requests have to be through </w:t>
      </w:r>
      <w:hyperlink r:id="rId1262" w:history="1">
        <w:r w:rsidRPr="00627696">
          <w:rPr>
            <w:rStyle w:val="Hyperlink"/>
          </w:rPr>
          <w:t>https://localhost:8443/leaflet_map/index.html</w:t>
        </w:r>
      </w:hyperlink>
      <w:r>
        <w:t xml:space="preserve"> and not localhost:8181 </w:t>
      </w:r>
    </w:p>
    <w:p w14:paraId="10702DA6" w14:textId="77777777" w:rsidR="00C732A9" w:rsidRDefault="00C732A9" w:rsidP="00C732A9">
      <w:pPr>
        <w:pStyle w:val="Heading5"/>
      </w:pPr>
      <w:r>
        <w:t xml:space="preserve">Web Tools Platform </w:t>
      </w:r>
    </w:p>
    <w:p w14:paraId="3A93E9B6" w14:textId="77777777" w:rsidR="00C732A9" w:rsidRPr="00AF14FE" w:rsidRDefault="00C732A9" w:rsidP="008B6883">
      <w:pPr>
        <w:pStyle w:val="BodyText2"/>
      </w:pPr>
      <w:r>
        <w:t>Installing Web Tools Platform (WTP) 3.7.2 as I hope it includes a lightweight Web Server for Eclipse.</w:t>
      </w:r>
    </w:p>
    <w:p w14:paraId="5779ABA1" w14:textId="77777777" w:rsidR="00C732A9" w:rsidRDefault="00C732A9" w:rsidP="00C732A9">
      <w:pPr>
        <w:pStyle w:val="Heading6"/>
      </w:pPr>
      <w:r>
        <w:t>Servers</w:t>
      </w:r>
    </w:p>
    <w:p w14:paraId="71BA2863" w14:textId="77777777" w:rsidR="00C732A9" w:rsidRPr="00987CE7" w:rsidRDefault="00C732A9" w:rsidP="008B6883">
      <w:pPr>
        <w:pStyle w:val="BodyText2"/>
      </w:pPr>
      <w:r>
        <w:t xml:space="preserve">Following the guide </w:t>
      </w:r>
      <w:hyperlink r:id="rId1263" w:history="1">
        <w:r w:rsidRPr="00987CE7">
          <w:rPr>
            <w:rStyle w:val="Hyperlink"/>
          </w:rPr>
          <w:t>here</w:t>
        </w:r>
      </w:hyperlink>
      <w:r>
        <w:t xml:space="preserve"> to install a new Server.</w:t>
      </w:r>
    </w:p>
    <w:p w14:paraId="0DAC4332" w14:textId="77777777" w:rsidR="00C732A9" w:rsidRDefault="00C732A9" w:rsidP="00C732A9">
      <w:pPr>
        <w:pStyle w:val="Heading5"/>
      </w:pPr>
      <w:r>
        <w:t>Issues</w:t>
      </w:r>
    </w:p>
    <w:p w14:paraId="249A97ED" w14:textId="77777777" w:rsidR="00C732A9" w:rsidRDefault="00C732A9" w:rsidP="00C732A9">
      <w:pPr>
        <w:pStyle w:val="Heading6"/>
      </w:pPr>
      <w:r>
        <w:t>Launch errors</w:t>
      </w:r>
    </w:p>
    <w:p w14:paraId="59C332DE" w14:textId="77777777" w:rsidR="00C732A9" w:rsidRDefault="00C732A9" w:rsidP="00C732A9">
      <w:pPr>
        <w:pStyle w:val="Heading7"/>
      </w:pPr>
      <w:r>
        <w:t>Java runtime not available</w:t>
      </w:r>
    </w:p>
    <w:p w14:paraId="30834B56"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37EDF02B" w14:textId="77777777" w:rsidR="00C732A9" w:rsidRDefault="00C732A9" w:rsidP="00C732A9">
      <w:pPr>
        <w:pStyle w:val="Heading4"/>
      </w:pPr>
      <w:r>
        <w:t>PyCharm</w:t>
      </w:r>
    </w:p>
    <w:p w14:paraId="3E2377DD" w14:textId="77777777" w:rsidR="00C732A9" w:rsidRDefault="00C732A9" w:rsidP="00C732A9">
      <w:pPr>
        <w:pStyle w:val="Heading5"/>
      </w:pPr>
      <w:r>
        <w:t>Code Completion</w:t>
      </w:r>
    </w:p>
    <w:p w14:paraId="71BA35BE" w14:textId="77777777" w:rsidR="001D4A97" w:rsidRDefault="00C732A9" w:rsidP="008B6883">
      <w:pPr>
        <w:pStyle w:val="BodyText2"/>
      </w:pPr>
      <w:r>
        <w:t>To get code completion working for arcpy</w:t>
      </w:r>
      <w:r w:rsidR="001D4A97">
        <w:t>:</w:t>
      </w:r>
    </w:p>
    <w:p w14:paraId="0FACBFC6" w14:textId="77777777"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7145CB3F" w14:textId="77777777"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1D931232" w14:textId="77777777" w:rsidR="00DA37FD" w:rsidRDefault="00DA37FD" w:rsidP="00DA37FD">
      <w:pPr>
        <w:pStyle w:val="Heading5"/>
      </w:pPr>
      <w:r>
        <w:t>Issues</w:t>
      </w:r>
    </w:p>
    <w:p w14:paraId="2E2DC7A1" w14:textId="77777777" w:rsidR="00DA37FD" w:rsidRDefault="00DA37FD" w:rsidP="00DA37FD">
      <w:pPr>
        <w:pStyle w:val="Heading6"/>
      </w:pPr>
      <w:r>
        <w:t>Connecting to GitHub</w:t>
      </w:r>
    </w:p>
    <w:p w14:paraId="2D503F8F" w14:textId="77777777" w:rsidR="00DA37FD" w:rsidRPr="00DA37FD" w:rsidRDefault="00DA37FD" w:rsidP="00DA37FD">
      <w:pPr>
        <w:pStyle w:val="Heading7"/>
      </w:pPr>
      <w:r>
        <w:t>Connection Refused</w:t>
      </w:r>
    </w:p>
    <w:p w14:paraId="7AA32324" w14:textId="77777777"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5F88263F" w14:textId="77777777" w:rsidR="00DA37FD" w:rsidRDefault="00DA37FD" w:rsidP="00DA37FD">
      <w:pPr>
        <w:pStyle w:val="Heading7"/>
      </w:pPr>
      <w:r>
        <w:lastRenderedPageBreak/>
        <w:t>Git Pull Failed</w:t>
      </w:r>
    </w:p>
    <w:p w14:paraId="053016A2" w14:textId="77777777"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20E0ECDE" w14:textId="77777777" w:rsidR="00DA37FD" w:rsidRDefault="00DA37FD" w:rsidP="008B6883">
      <w:pPr>
        <w:pStyle w:val="BodyText2"/>
      </w:pPr>
      <w:r>
        <w:t>If you look at the Version Control console window you will see an error like:</w:t>
      </w:r>
    </w:p>
    <w:p w14:paraId="6FEBB3F9" w14:textId="77777777" w:rsidR="00DA37FD" w:rsidRDefault="00DA37FD" w:rsidP="00DA37FD">
      <w:pPr>
        <w:pStyle w:val="GPError"/>
      </w:pPr>
      <w:r>
        <w:t>14:51:11.116: [python] git -c core.quotepath=false -c log.showSignature=false pull --progress --no-stat -v --progress origin master</w:t>
      </w:r>
    </w:p>
    <w:p w14:paraId="4064418E" w14:textId="77777777" w:rsidR="00DA37FD" w:rsidRDefault="00DA37FD" w:rsidP="00DA37FD">
      <w:pPr>
        <w:pStyle w:val="GPError"/>
      </w:pPr>
      <w:r>
        <w:t>fatal: AggregateException encountered.</w:t>
      </w:r>
    </w:p>
    <w:p w14:paraId="6133C637" w14:textId="77777777" w:rsidR="00DA37FD" w:rsidRDefault="00DA37FD" w:rsidP="00DA37FD">
      <w:pPr>
        <w:pStyle w:val="GPError"/>
      </w:pPr>
      <w:r>
        <w:t xml:space="preserve">   One or more errors occurred.</w:t>
      </w:r>
    </w:p>
    <w:p w14:paraId="1A481FD2" w14:textId="77777777" w:rsidR="00DA37FD" w:rsidRDefault="00DA37FD" w:rsidP="00DA37FD">
      <w:pPr>
        <w:pStyle w:val="GPError"/>
      </w:pPr>
      <w:r>
        <w:t>This program is blocked by group policy. For more information, contact your system administrator.</w:t>
      </w:r>
    </w:p>
    <w:p w14:paraId="5BF98E15" w14:textId="77777777" w:rsidR="00DA37FD" w:rsidRDefault="00DA37FD" w:rsidP="00DA37FD">
      <w:pPr>
        <w:pStyle w:val="GPError"/>
      </w:pPr>
      <w:r>
        <w:t>error: unable to read askpass response from 'C:\Users\cottaan\.PyCharmCE2017.2\system\tmp\intellij-git-askpass.bat'</w:t>
      </w:r>
    </w:p>
    <w:p w14:paraId="0FCCB0D2" w14:textId="77777777" w:rsidR="00DA37FD" w:rsidRDefault="00DA37FD" w:rsidP="00DA37FD">
      <w:pPr>
        <w:pStyle w:val="GPError"/>
      </w:pPr>
      <w:r>
        <w:t>bash: /dev/tty: No such device or address</w:t>
      </w:r>
    </w:p>
    <w:p w14:paraId="3AA81F10" w14:textId="77777777" w:rsidR="00DA37FD" w:rsidRDefault="00DA37FD" w:rsidP="00DA37FD">
      <w:pPr>
        <w:pStyle w:val="GPError"/>
      </w:pPr>
      <w:r>
        <w:t>error: failed to execute prompt script (exit code 1)</w:t>
      </w:r>
    </w:p>
    <w:p w14:paraId="5EBC7A2F" w14:textId="77777777" w:rsidR="00DA37FD" w:rsidRDefault="00DA37FD" w:rsidP="00DA37FD">
      <w:pPr>
        <w:pStyle w:val="GPError"/>
      </w:pPr>
      <w:r>
        <w:t>fatal: could not read Username for 'https://github.com': No error</w:t>
      </w:r>
    </w:p>
    <w:p w14:paraId="7FA840F3" w14:textId="77777777"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74D0AF59" w14:textId="77777777" w:rsidR="002411E0" w:rsidRDefault="002411E0" w:rsidP="0034374E">
      <w:pPr>
        <w:pStyle w:val="Heading3"/>
      </w:pPr>
      <w:r>
        <w:t>Marxan</w:t>
      </w:r>
    </w:p>
    <w:p w14:paraId="04E3D9F4" w14:textId="77777777" w:rsidR="004803E9" w:rsidRDefault="002411E0" w:rsidP="002411E0">
      <w:pPr>
        <w:pStyle w:val="BodyText2"/>
      </w:pPr>
      <w:r>
        <w:t xml:space="preserve">After registering to use Marxan with my gmail address you can download from </w:t>
      </w:r>
      <w:hyperlink r:id="rId1264" w:history="1">
        <w:r w:rsidRPr="002411E0">
          <w:rPr>
            <w:rStyle w:val="Hyperlink"/>
          </w:rPr>
          <w:t>Marxan 2.4.3</w:t>
        </w:r>
      </w:hyperlink>
      <w:r>
        <w:t xml:space="preserve"> or </w:t>
      </w:r>
      <w:hyperlink r:id="rId1265" w:history="1">
        <w:r w:rsidRPr="002411E0">
          <w:rPr>
            <w:rStyle w:val="Hyperlink"/>
          </w:rPr>
          <w:t>Marxan 1.8.10</w:t>
        </w:r>
      </w:hyperlink>
      <w:r>
        <w:t>. Not sure what the difference is but downloading anyway.</w:t>
      </w:r>
      <w:r w:rsidR="00006111">
        <w:t xml:space="preserve"> The 243 source has Unix executables.</w:t>
      </w:r>
      <w:r w:rsidR="002B2E28">
        <w:t xml:space="preserve"> </w:t>
      </w:r>
    </w:p>
    <w:p w14:paraId="342D196B" w14:textId="77777777" w:rsidR="00020E19" w:rsidRDefault="00020E19" w:rsidP="004803E9">
      <w:pPr>
        <w:pStyle w:val="Heading4"/>
      </w:pPr>
      <w:r>
        <w:t>Input Files</w:t>
      </w:r>
    </w:p>
    <w:p w14:paraId="4134E50E" w14:textId="77777777" w:rsidR="00020E19" w:rsidRDefault="00BC7E5F" w:rsidP="00020E19">
      <w:pPr>
        <w:pStyle w:val="Heading5"/>
      </w:pPr>
      <w:r>
        <w:t>Input Parameter File</w:t>
      </w:r>
    </w:p>
    <w:p w14:paraId="254412FE" w14:textId="77777777" w:rsidR="009F1F88" w:rsidRPr="00295AA8" w:rsidRDefault="00BC7E5F" w:rsidP="009F1F88">
      <w:pPr>
        <w:pStyle w:val="BodyText2"/>
      </w:pPr>
      <w:r>
        <w:t>This is the configuration of the Marxan run and contains the location of the input files, the output location folder</w:t>
      </w:r>
      <w:r w:rsidR="00295AA8">
        <w:t xml:space="preserve"> and the parameters for the run (default name: input.dat).</w:t>
      </w:r>
      <w:r w:rsidR="0044359B">
        <w:t xml:space="preserve"> </w:t>
      </w:r>
      <w:r w:rsidR="009F1F88">
        <w:t xml:space="preserve">The values for all parameters can be set in the Windows tool Inedit.exe or in a text editor. </w:t>
      </w:r>
      <w:r w:rsidR="009F1F88" w:rsidRPr="00832C65">
        <w:t xml:space="preserve">Any lines that are either not valid variable names or not in capital letters will be ignored by Marxan, so it is possible to include comments or notes between variables in this file. Most of the variables in the Input Parameter File have default values that will be used if the variable is not defined. </w:t>
      </w:r>
      <w:r w:rsidR="009F1F88">
        <w:t xml:space="preserve"> </w:t>
      </w:r>
    </w:p>
    <w:p w14:paraId="3F9969FF" w14:textId="77777777" w:rsidR="00295AA8" w:rsidRDefault="0044359B" w:rsidP="00295AA8">
      <w:pPr>
        <w:pStyle w:val="BodyText2"/>
      </w:pPr>
      <w:r>
        <w:t>An example is shown below (with my annotations and default value in brackets – not</w:t>
      </w:r>
      <w:r w:rsidR="009F1F88">
        <w:t xml:space="preserve"> all parameters are shown here):</w:t>
      </w:r>
    </w:p>
    <w:p w14:paraId="7B843FAA" w14:textId="77777777" w:rsidR="00B46C8C" w:rsidRDefault="00B46C8C" w:rsidP="00B46C8C">
      <w:pPr>
        <w:pStyle w:val="Code"/>
      </w:pPr>
      <w:r>
        <w:t>Input file for Marxan program, written by Ian Ball and Hugh Possingham.</w:t>
      </w:r>
    </w:p>
    <w:p w14:paraId="1B8B4968" w14:textId="77777777" w:rsidR="00B46C8C" w:rsidRDefault="00B46C8C" w:rsidP="00B46C8C">
      <w:pPr>
        <w:pStyle w:val="Code"/>
      </w:pPr>
      <w:r>
        <w:t>iball@maths.adelaide.edu.au</w:t>
      </w:r>
    </w:p>
    <w:p w14:paraId="498BDCF1" w14:textId="77777777" w:rsidR="00B46C8C" w:rsidRDefault="00B46C8C" w:rsidP="00B46C8C">
      <w:pPr>
        <w:pStyle w:val="Code"/>
      </w:pPr>
      <w:r>
        <w:t>hpossing@maths.adelaide.edu.au</w:t>
      </w:r>
    </w:p>
    <w:p w14:paraId="15A7F24E" w14:textId="77777777" w:rsidR="00B46C8C" w:rsidRDefault="00B46C8C" w:rsidP="00B46C8C">
      <w:pPr>
        <w:pStyle w:val="Code"/>
      </w:pPr>
      <w:r>
        <w:t>This file generated by cplan.exe</w:t>
      </w:r>
    </w:p>
    <w:p w14:paraId="67074B43" w14:textId="77777777" w:rsidR="00B46C8C" w:rsidRDefault="00B46C8C" w:rsidP="00B46C8C">
      <w:pPr>
        <w:pStyle w:val="Code"/>
      </w:pPr>
      <w:r>
        <w:t xml:space="preserve">emailto: </w:t>
      </w:r>
      <w:hyperlink r:id="rId1266" w:history="1">
        <w:r w:rsidR="00920C67" w:rsidRPr="00634A52">
          <w:rPr>
            <w:rStyle w:val="Hyperlink"/>
          </w:rPr>
          <w:t>cplan@ozemail.com.au</w:t>
        </w:r>
      </w:hyperlink>
    </w:p>
    <w:p w14:paraId="1DDF3AA2" w14:textId="77777777" w:rsidR="00920C67" w:rsidRDefault="00920C67" w:rsidP="00B46C8C">
      <w:pPr>
        <w:pStyle w:val="Code"/>
      </w:pPr>
    </w:p>
    <w:p w14:paraId="17D924E8" w14:textId="77777777" w:rsidR="00B46C8C" w:rsidRDefault="00B46C8C" w:rsidP="00B46C8C">
      <w:pPr>
        <w:pStyle w:val="Code"/>
      </w:pPr>
      <w:r>
        <w:t>General Parameters</w:t>
      </w:r>
    </w:p>
    <w:p w14:paraId="006999C6" w14:textId="77777777" w:rsidR="00B46C8C" w:rsidRDefault="00B46C8C" w:rsidP="00B46C8C">
      <w:pPr>
        <w:pStyle w:val="Code"/>
      </w:pPr>
      <w:r>
        <w:t>VERSION 0.1</w:t>
      </w:r>
      <w:r w:rsidR="0044359B">
        <w:tab/>
      </w:r>
      <w:r w:rsidR="0044359B">
        <w:tab/>
      </w:r>
      <w:r w:rsidR="0044359B">
        <w:tab/>
      </w:r>
      <w:r w:rsidR="0044359B">
        <w:tab/>
      </w:r>
      <w:r w:rsidR="0044359B">
        <w:tab/>
      </w:r>
      <w:r w:rsidR="0044359B" w:rsidRPr="0044359B">
        <w:t xml:space="preserve">Type of input file </w:t>
      </w:r>
      <w:r w:rsidR="0044359B">
        <w:t>(0.1)</w:t>
      </w:r>
    </w:p>
    <w:p w14:paraId="6E3CEAF6" w14:textId="77777777" w:rsidR="00B46C8C" w:rsidRDefault="00B46C8C" w:rsidP="00B46C8C">
      <w:pPr>
        <w:pStyle w:val="Code"/>
      </w:pPr>
      <w:r>
        <w:t>BLM 1</w:t>
      </w:r>
      <w:r w:rsidR="0044359B">
        <w:tab/>
      </w:r>
      <w:r w:rsidR="0044359B">
        <w:tab/>
      </w:r>
      <w:r w:rsidR="0044359B">
        <w:tab/>
      </w:r>
      <w:r w:rsidR="0044359B">
        <w:tab/>
      </w:r>
      <w:r w:rsidR="0044359B">
        <w:tab/>
      </w:r>
      <w:r w:rsidR="0044359B" w:rsidRPr="0044359B">
        <w:t xml:space="preserve">Boundary Length Modifier </w:t>
      </w:r>
      <w:r w:rsidR="0044359B">
        <w:t>(0)</w:t>
      </w:r>
    </w:p>
    <w:p w14:paraId="320EDBC0" w14:textId="77777777" w:rsidR="00B46C8C" w:rsidRDefault="00B46C8C" w:rsidP="00B46C8C">
      <w:pPr>
        <w:pStyle w:val="Code"/>
      </w:pPr>
      <w:r>
        <w:t>PROP  0.5</w:t>
      </w:r>
      <w:r w:rsidR="0044359B">
        <w:tab/>
      </w:r>
      <w:r w:rsidR="0044359B">
        <w:tab/>
      </w:r>
      <w:r w:rsidR="0044359B">
        <w:tab/>
      </w:r>
      <w:r w:rsidR="0044359B">
        <w:tab/>
      </w:r>
      <w:r w:rsidR="0044359B">
        <w:tab/>
      </w:r>
      <w:r w:rsidR="0044359B" w:rsidRPr="0044359B">
        <w:t xml:space="preserve">Proportion of planning units in initial reserve system </w:t>
      </w:r>
      <w:r w:rsidR="0044359B">
        <w:t>(0)</w:t>
      </w:r>
    </w:p>
    <w:p w14:paraId="7F112AB0" w14:textId="77777777" w:rsidR="00B46C8C" w:rsidRDefault="00B46C8C" w:rsidP="00B46C8C">
      <w:pPr>
        <w:pStyle w:val="Code"/>
      </w:pPr>
      <w:r>
        <w:t>RANDSEED -1</w:t>
      </w:r>
      <w:r w:rsidR="0044359B">
        <w:tab/>
      </w:r>
      <w:r w:rsidR="0044359B">
        <w:tab/>
      </w:r>
      <w:r w:rsidR="0044359B">
        <w:tab/>
      </w:r>
      <w:r w:rsidR="0044359B">
        <w:tab/>
      </w:r>
      <w:r w:rsidR="0044359B" w:rsidRPr="0044359B">
        <w:t xml:space="preserve">Random seed number </w:t>
      </w:r>
      <w:r w:rsidR="0044359B">
        <w:t xml:space="preserve"> (-1)</w:t>
      </w:r>
    </w:p>
    <w:p w14:paraId="509FAF40" w14:textId="77777777" w:rsidR="00B46C8C" w:rsidRDefault="00B46C8C" w:rsidP="00B46C8C">
      <w:pPr>
        <w:pStyle w:val="Code"/>
      </w:pPr>
      <w:r>
        <w:t>BESTSCORE  10</w:t>
      </w:r>
      <w:r w:rsidR="0044359B">
        <w:tab/>
      </w:r>
      <w:r w:rsidR="0044359B">
        <w:tab/>
      </w:r>
      <w:r w:rsidR="0044359B">
        <w:tab/>
      </w:r>
      <w:r w:rsidR="0044359B">
        <w:tab/>
      </w:r>
      <w:r w:rsidR="0044359B" w:rsidRPr="0044359B">
        <w:t>Best score hint </w:t>
      </w:r>
      <w:r w:rsidR="0044359B">
        <w:t>(0)</w:t>
      </w:r>
    </w:p>
    <w:p w14:paraId="19131A45" w14:textId="77777777" w:rsidR="00B46C8C" w:rsidRDefault="00B46C8C" w:rsidP="00B46C8C">
      <w:pPr>
        <w:pStyle w:val="Code"/>
      </w:pPr>
      <w:r>
        <w:t>NUMREPS 10</w:t>
      </w:r>
      <w:r w:rsidR="0044359B">
        <w:tab/>
      </w:r>
      <w:r w:rsidR="0044359B">
        <w:tab/>
      </w:r>
      <w:r w:rsidR="0044359B">
        <w:tab/>
      </w:r>
      <w:r w:rsidR="0044359B">
        <w:tab/>
      </w:r>
      <w:r w:rsidR="0044359B" w:rsidRPr="0044359B">
        <w:t xml:space="preserve">The number of repeat runs you wish to do </w:t>
      </w:r>
      <w:r w:rsidR="0044359B">
        <w:t>(1)</w:t>
      </w:r>
      <w:r w:rsidR="002460CE">
        <w:t xml:space="preserve"> – i.e. number of solutions</w:t>
      </w:r>
    </w:p>
    <w:p w14:paraId="0CE391C0" w14:textId="77777777" w:rsidR="00920C67" w:rsidRDefault="00920C67" w:rsidP="00B46C8C">
      <w:pPr>
        <w:pStyle w:val="Code"/>
      </w:pPr>
    </w:p>
    <w:p w14:paraId="115B2D92" w14:textId="77777777" w:rsidR="00B46C8C" w:rsidRDefault="00B46C8C" w:rsidP="00B46C8C">
      <w:pPr>
        <w:pStyle w:val="Code"/>
      </w:pPr>
      <w:r>
        <w:t>Annealing Parameters</w:t>
      </w:r>
    </w:p>
    <w:p w14:paraId="71F00411" w14:textId="77777777" w:rsidR="00B46C8C" w:rsidRDefault="00B46C8C" w:rsidP="00B46C8C">
      <w:pPr>
        <w:pStyle w:val="Code"/>
      </w:pPr>
      <w:r>
        <w:t>NUMITNS 1000000</w:t>
      </w:r>
      <w:r w:rsidR="0044359B">
        <w:tab/>
      </w:r>
      <w:r w:rsidR="0044359B">
        <w:tab/>
      </w:r>
      <w:r w:rsidR="0044359B">
        <w:tab/>
      </w:r>
      <w:r w:rsidR="0044359B">
        <w:tab/>
      </w:r>
      <w:r w:rsidR="0044359B" w:rsidRPr="0044359B">
        <w:t xml:space="preserve">Number of iterations for annealing </w:t>
      </w:r>
      <w:r w:rsidR="0044359B">
        <w:t>(0)</w:t>
      </w:r>
    </w:p>
    <w:p w14:paraId="1FD8EBB3" w14:textId="77777777" w:rsidR="00B46C8C" w:rsidRDefault="00B46C8C" w:rsidP="00B46C8C">
      <w:pPr>
        <w:pStyle w:val="Code"/>
      </w:pPr>
      <w:r>
        <w:t>STARTTEMP -1.00000000000000E+0000</w:t>
      </w:r>
      <w:r w:rsidR="0044359B">
        <w:tab/>
      </w:r>
      <w:r w:rsidR="0044359B">
        <w:tab/>
      </w:r>
      <w:r w:rsidR="0044359B" w:rsidRPr="0044359B">
        <w:t xml:space="preserve">Starting temperature for annealing </w:t>
      </w:r>
      <w:r w:rsidR="0044359B">
        <w:t>(1)</w:t>
      </w:r>
    </w:p>
    <w:p w14:paraId="5FD6FEAD" w14:textId="77777777" w:rsidR="00B46C8C" w:rsidRDefault="00B46C8C" w:rsidP="00B46C8C">
      <w:pPr>
        <w:pStyle w:val="Code"/>
      </w:pPr>
      <w:r>
        <w:t>COOLFAC  6.00000000000000E+0000</w:t>
      </w:r>
      <w:r w:rsidR="0044359B">
        <w:tab/>
      </w:r>
      <w:r w:rsidR="0044359B">
        <w:tab/>
      </w:r>
      <w:r w:rsidR="0044359B">
        <w:tab/>
      </w:r>
      <w:r w:rsidR="0044359B" w:rsidRPr="0044359B">
        <w:t xml:space="preserve">Cooling factor for annealing </w:t>
      </w:r>
      <w:r w:rsidR="0044359B">
        <w:t>(0)</w:t>
      </w:r>
    </w:p>
    <w:p w14:paraId="55F52C15" w14:textId="77777777" w:rsidR="00B46C8C" w:rsidRDefault="00B46C8C" w:rsidP="00B46C8C">
      <w:pPr>
        <w:pStyle w:val="Code"/>
      </w:pPr>
      <w:r>
        <w:t>NUMTEMP 10000</w:t>
      </w:r>
      <w:r w:rsidR="0044359B">
        <w:tab/>
      </w:r>
      <w:r w:rsidR="0044359B">
        <w:tab/>
      </w:r>
      <w:r w:rsidR="0044359B">
        <w:tab/>
      </w:r>
      <w:r w:rsidR="0044359B">
        <w:tab/>
      </w:r>
      <w:r w:rsidR="0044359B" w:rsidRPr="0044359B">
        <w:t xml:space="preserve">Number of temperature decreases for annealin </w:t>
      </w:r>
      <w:r w:rsidR="0044359B">
        <w:t>(1)</w:t>
      </w:r>
    </w:p>
    <w:p w14:paraId="39A8F76C" w14:textId="77777777" w:rsidR="00920C67" w:rsidRDefault="00920C67" w:rsidP="00B46C8C">
      <w:pPr>
        <w:pStyle w:val="Code"/>
      </w:pPr>
    </w:p>
    <w:p w14:paraId="2228C340" w14:textId="77777777" w:rsidR="00B46C8C" w:rsidRDefault="00B46C8C" w:rsidP="00B46C8C">
      <w:pPr>
        <w:pStyle w:val="Code"/>
      </w:pPr>
      <w:r>
        <w:t>Cost Threshold</w:t>
      </w:r>
    </w:p>
    <w:p w14:paraId="10D74000" w14:textId="77777777" w:rsidR="00B46C8C" w:rsidRDefault="00B46C8C" w:rsidP="00B46C8C">
      <w:pPr>
        <w:pStyle w:val="Code"/>
      </w:pPr>
      <w:r>
        <w:t>COSTTHRESH  0.00000000000000E+0000</w:t>
      </w:r>
      <w:r w:rsidR="0044359B">
        <w:tab/>
      </w:r>
      <w:r w:rsidR="0044359B">
        <w:tab/>
      </w:r>
      <w:r w:rsidR="0044359B" w:rsidRPr="0044359B">
        <w:t xml:space="preserve">Cost threshold </w:t>
      </w:r>
      <w:r w:rsidR="0044359B">
        <w:t>(0)</w:t>
      </w:r>
    </w:p>
    <w:p w14:paraId="2CBEF9FF" w14:textId="77777777" w:rsidR="00B46C8C" w:rsidRDefault="00B46C8C" w:rsidP="00B46C8C">
      <w:pPr>
        <w:pStyle w:val="Code"/>
      </w:pPr>
      <w:r>
        <w:t>THRESHPEN1  1.40000000000000E+0001</w:t>
      </w:r>
      <w:r w:rsidR="0044359B">
        <w:tab/>
      </w:r>
      <w:r w:rsidR="0044359B">
        <w:tab/>
      </w:r>
      <w:r w:rsidR="0044359B" w:rsidRPr="0044359B">
        <w:t xml:space="preserve">Size of cost threshold penalty </w:t>
      </w:r>
      <w:r w:rsidR="0044359B">
        <w:t>(0)</w:t>
      </w:r>
    </w:p>
    <w:p w14:paraId="358975BE" w14:textId="77777777" w:rsidR="00B46C8C" w:rsidRDefault="00B46C8C" w:rsidP="00B46C8C">
      <w:pPr>
        <w:pStyle w:val="Code"/>
      </w:pPr>
      <w:r>
        <w:t>THRESHPEN2  1.00000000000000E+0000</w:t>
      </w:r>
      <w:r w:rsidR="0044359B">
        <w:tab/>
      </w:r>
      <w:r w:rsidR="0044359B">
        <w:tab/>
      </w:r>
      <w:r w:rsidR="0044359B" w:rsidRPr="0044359B">
        <w:t>Shape of cost threshold penalty </w:t>
      </w:r>
      <w:r w:rsidR="0044359B">
        <w:t>(0)</w:t>
      </w:r>
    </w:p>
    <w:p w14:paraId="7576C626" w14:textId="77777777" w:rsidR="00920C67" w:rsidRDefault="00920C67" w:rsidP="00B46C8C">
      <w:pPr>
        <w:pStyle w:val="Code"/>
      </w:pPr>
    </w:p>
    <w:p w14:paraId="689C8E9F" w14:textId="77777777" w:rsidR="00B46C8C" w:rsidRDefault="00B46C8C" w:rsidP="00B46C8C">
      <w:pPr>
        <w:pStyle w:val="Code"/>
      </w:pPr>
      <w:r>
        <w:t>Input Files</w:t>
      </w:r>
    </w:p>
    <w:p w14:paraId="59185C7A" w14:textId="77777777" w:rsidR="00B46C8C" w:rsidRDefault="00B46C8C" w:rsidP="00B46C8C">
      <w:pPr>
        <w:pStyle w:val="Code"/>
      </w:pPr>
      <w:r>
        <w:t>INPUTDIR input</w:t>
      </w:r>
      <w:r w:rsidR="0044359B">
        <w:tab/>
      </w:r>
      <w:r w:rsidR="0044359B">
        <w:tab/>
      </w:r>
      <w:r w:rsidR="0044359B">
        <w:tab/>
      </w:r>
      <w:r w:rsidR="0044359B">
        <w:tab/>
      </w:r>
      <w:r w:rsidR="0044359B" w:rsidRPr="0044359B">
        <w:t>Name of the fo</w:t>
      </w:r>
      <w:r w:rsidR="0044359B">
        <w:t>lder containing input data files</w:t>
      </w:r>
    </w:p>
    <w:p w14:paraId="16A091AF" w14:textId="77777777" w:rsidR="00B46C8C" w:rsidRDefault="00B46C8C" w:rsidP="00B46C8C">
      <w:pPr>
        <w:pStyle w:val="Code"/>
      </w:pPr>
      <w:r>
        <w:t>SPECNAME spec.dat</w:t>
      </w:r>
      <w:r w:rsidR="0044359B">
        <w:tab/>
      </w:r>
      <w:r w:rsidR="0044359B">
        <w:tab/>
      </w:r>
      <w:r w:rsidR="0044359B">
        <w:tab/>
      </w:r>
      <w:r w:rsidR="0044359B">
        <w:tab/>
      </w:r>
      <w:r w:rsidR="0044359B" w:rsidRPr="0044359B">
        <w:t xml:space="preserve">Name of Conservation Feature File </w:t>
      </w:r>
    </w:p>
    <w:p w14:paraId="2901A67D" w14:textId="77777777" w:rsidR="00B46C8C" w:rsidRDefault="00B46C8C" w:rsidP="00B46C8C">
      <w:pPr>
        <w:pStyle w:val="Code"/>
      </w:pPr>
      <w:r>
        <w:t>PUNAME pu.dat</w:t>
      </w:r>
      <w:r w:rsidR="0044359B">
        <w:tab/>
      </w:r>
      <w:r w:rsidR="0044359B">
        <w:tab/>
      </w:r>
      <w:r w:rsidR="0044359B">
        <w:tab/>
      </w:r>
      <w:r w:rsidR="0044359B">
        <w:tab/>
      </w:r>
      <w:r w:rsidR="0044359B" w:rsidRPr="0044359B">
        <w:t xml:space="preserve">Name of Planning Unit File </w:t>
      </w:r>
    </w:p>
    <w:p w14:paraId="3F5CE0ED" w14:textId="77777777" w:rsidR="00B46C8C" w:rsidRDefault="00B46C8C" w:rsidP="00B46C8C">
      <w:pPr>
        <w:pStyle w:val="Code"/>
      </w:pPr>
      <w:r>
        <w:t>PUVSPRNAME puvspr2.dat</w:t>
      </w:r>
      <w:r w:rsidR="0044359B">
        <w:tab/>
      </w:r>
      <w:r w:rsidR="0044359B">
        <w:tab/>
      </w:r>
      <w:r w:rsidR="0044359B">
        <w:tab/>
      </w:r>
      <w:r w:rsidR="0044359B" w:rsidRPr="0044359B">
        <w:t xml:space="preserve">Name of Planning Unit versus Conservation Feature File </w:t>
      </w:r>
    </w:p>
    <w:p w14:paraId="692DC3EE" w14:textId="77777777" w:rsidR="00B46C8C" w:rsidRDefault="00B46C8C" w:rsidP="00B46C8C">
      <w:pPr>
        <w:pStyle w:val="Code"/>
      </w:pPr>
      <w:r>
        <w:t>BOUNDNAME bound.dat</w:t>
      </w:r>
      <w:r w:rsidR="0044359B">
        <w:tab/>
      </w:r>
      <w:r w:rsidR="0044359B">
        <w:tab/>
      </w:r>
      <w:r w:rsidR="0044359B">
        <w:tab/>
      </w:r>
      <w:r w:rsidR="0044359B">
        <w:tab/>
        <w:t>Name of Boundary Length File</w:t>
      </w:r>
    </w:p>
    <w:p w14:paraId="1BC26784" w14:textId="77777777" w:rsidR="0044359B" w:rsidRDefault="0044359B" w:rsidP="00B46C8C">
      <w:pPr>
        <w:pStyle w:val="Code"/>
      </w:pPr>
      <w:r w:rsidRPr="0044359B">
        <w:t xml:space="preserve">BLOCKDEFNAME blockdef.dat </w:t>
      </w:r>
      <w:r>
        <w:tab/>
      </w:r>
      <w:r>
        <w:tab/>
      </w:r>
      <w:r>
        <w:tab/>
      </w:r>
      <w:r w:rsidRPr="0044359B">
        <w:t xml:space="preserve">Name of Block Definition File </w:t>
      </w:r>
    </w:p>
    <w:p w14:paraId="0C09F591" w14:textId="77777777" w:rsidR="00920C67" w:rsidRDefault="00920C67" w:rsidP="00B46C8C">
      <w:pPr>
        <w:pStyle w:val="Code"/>
      </w:pPr>
    </w:p>
    <w:p w14:paraId="751E8182" w14:textId="77777777" w:rsidR="00B46C8C" w:rsidRDefault="00B46C8C" w:rsidP="00B46C8C">
      <w:pPr>
        <w:pStyle w:val="Code"/>
      </w:pPr>
      <w:r>
        <w:lastRenderedPageBreak/>
        <w:t>Save Files</w:t>
      </w:r>
      <w:r w:rsidR="009F1F88">
        <w:t xml:space="preserve"> (see Save Files below):</w:t>
      </w:r>
    </w:p>
    <w:p w14:paraId="2E5B3D28" w14:textId="77777777" w:rsidR="00B46C8C" w:rsidRDefault="00B46C8C" w:rsidP="00B46C8C">
      <w:pPr>
        <w:pStyle w:val="Code"/>
      </w:pPr>
      <w:r>
        <w:t>SCENNAME output</w:t>
      </w:r>
      <w:r w:rsidR="0044359B">
        <w:tab/>
      </w:r>
      <w:r w:rsidR="0044359B">
        <w:tab/>
      </w:r>
      <w:r w:rsidR="0044359B">
        <w:tab/>
      </w:r>
      <w:r w:rsidR="0044359B">
        <w:tab/>
      </w:r>
      <w:r w:rsidR="0044359B" w:rsidRPr="0044359B">
        <w:t xml:space="preserve">Scenario name for the saved output files </w:t>
      </w:r>
      <w:r w:rsidR="0044359B">
        <w:t xml:space="preserve"> (Temp)</w:t>
      </w:r>
      <w:r w:rsidR="0044359B">
        <w:tab/>
      </w:r>
      <w:r w:rsidR="0044359B">
        <w:tab/>
      </w:r>
    </w:p>
    <w:p w14:paraId="7D45F4C7" w14:textId="77777777" w:rsidR="00B46C8C" w:rsidRDefault="00B46C8C" w:rsidP="00B46C8C">
      <w:pPr>
        <w:pStyle w:val="Code"/>
      </w:pPr>
      <w:r>
        <w:t>SAVERUN 2</w:t>
      </w:r>
      <w:r w:rsidR="0044359B">
        <w:tab/>
      </w:r>
      <w:r w:rsidR="0044359B">
        <w:tab/>
      </w:r>
      <w:r w:rsidR="0044359B">
        <w:tab/>
      </w:r>
      <w:r w:rsidR="0044359B">
        <w:tab/>
      </w:r>
      <w:r w:rsidR="0044359B">
        <w:tab/>
      </w:r>
      <w:r w:rsidR="0044359B" w:rsidRPr="0044359B">
        <w:t xml:space="preserve">Save each run? (0 = no) </w:t>
      </w:r>
    </w:p>
    <w:p w14:paraId="7FCC80E8" w14:textId="77777777" w:rsidR="00B46C8C" w:rsidRDefault="00B46C8C" w:rsidP="00B46C8C">
      <w:pPr>
        <w:pStyle w:val="Code"/>
      </w:pPr>
      <w:r>
        <w:t>SAVEBEST 2</w:t>
      </w:r>
      <w:r w:rsidR="0044359B">
        <w:tab/>
      </w:r>
      <w:r w:rsidR="0044359B">
        <w:tab/>
      </w:r>
      <w:r w:rsidR="0044359B">
        <w:tab/>
      </w:r>
      <w:r w:rsidR="0044359B">
        <w:tab/>
      </w:r>
      <w:r w:rsidR="0044359B">
        <w:tab/>
      </w:r>
      <w:r w:rsidR="0044359B" w:rsidRPr="0044359B">
        <w:t xml:space="preserve">Save the best run? (0 = no) </w:t>
      </w:r>
    </w:p>
    <w:p w14:paraId="637A45FB" w14:textId="77777777" w:rsidR="00B46C8C" w:rsidRDefault="00B46C8C" w:rsidP="00B46C8C">
      <w:pPr>
        <w:pStyle w:val="Code"/>
      </w:pPr>
      <w:r>
        <w:t>SAVESUMMARY 2</w:t>
      </w:r>
      <w:r w:rsidR="0044359B">
        <w:tab/>
      </w:r>
      <w:r w:rsidR="0044359B">
        <w:tab/>
      </w:r>
      <w:r w:rsidR="0044359B">
        <w:tab/>
      </w:r>
      <w:r w:rsidR="0044359B">
        <w:tab/>
      </w:r>
      <w:r w:rsidR="0044359B" w:rsidRPr="0044359B">
        <w:t xml:space="preserve">Save summary information? (0 = no) </w:t>
      </w:r>
    </w:p>
    <w:p w14:paraId="64DB9835" w14:textId="77777777" w:rsidR="00B46C8C" w:rsidRDefault="00B46C8C" w:rsidP="00B46C8C">
      <w:pPr>
        <w:pStyle w:val="Code"/>
      </w:pPr>
      <w:r>
        <w:t>SAVESCEN 2</w:t>
      </w:r>
      <w:r w:rsidR="0044359B">
        <w:tab/>
      </w:r>
      <w:r w:rsidR="0044359B">
        <w:tab/>
      </w:r>
      <w:r w:rsidR="0044359B">
        <w:tab/>
      </w:r>
      <w:r w:rsidR="0044359B">
        <w:tab/>
      </w:r>
      <w:r w:rsidR="0044359B">
        <w:tab/>
      </w:r>
      <w:r w:rsidR="0044359B" w:rsidRPr="0044359B">
        <w:t xml:space="preserve">Save scenario information? (0 = no) </w:t>
      </w:r>
    </w:p>
    <w:p w14:paraId="576B03EB" w14:textId="77777777" w:rsidR="00B46C8C" w:rsidRDefault="00B46C8C" w:rsidP="00B46C8C">
      <w:pPr>
        <w:pStyle w:val="Code"/>
      </w:pPr>
      <w:r>
        <w:t>SAVETARGMET 2</w:t>
      </w:r>
      <w:r w:rsidR="0044359B">
        <w:tab/>
      </w:r>
      <w:r w:rsidR="0044359B">
        <w:tab/>
      </w:r>
      <w:r w:rsidR="0044359B">
        <w:tab/>
      </w:r>
      <w:r w:rsidR="0044359B">
        <w:tab/>
      </w:r>
      <w:r w:rsidR="0044359B" w:rsidRPr="0044359B">
        <w:t xml:space="preserve">Save targets met information? (0 = no) </w:t>
      </w:r>
    </w:p>
    <w:p w14:paraId="3F821FF8" w14:textId="77777777" w:rsidR="00B46C8C" w:rsidRDefault="00B46C8C" w:rsidP="00B46C8C">
      <w:pPr>
        <w:pStyle w:val="Code"/>
      </w:pPr>
      <w:r>
        <w:t>SAVESUMSOLN 2</w:t>
      </w:r>
      <w:r w:rsidR="0044359B">
        <w:tab/>
      </w:r>
      <w:r w:rsidR="0044359B">
        <w:tab/>
      </w:r>
      <w:r w:rsidR="0044359B">
        <w:tab/>
      </w:r>
      <w:r w:rsidR="0044359B">
        <w:tab/>
      </w:r>
      <w:r w:rsidR="0044359B" w:rsidRPr="0044359B">
        <w:t xml:space="preserve">Save summed solution information? (0 = no) </w:t>
      </w:r>
    </w:p>
    <w:p w14:paraId="7E113F83" w14:textId="77777777" w:rsidR="00B46C8C" w:rsidRDefault="00B46C8C" w:rsidP="00B46C8C">
      <w:pPr>
        <w:pStyle w:val="Code"/>
      </w:pPr>
      <w:r>
        <w:t>SAVELOG 2</w:t>
      </w:r>
      <w:r w:rsidR="0044359B">
        <w:tab/>
      </w:r>
      <w:r w:rsidR="0044359B">
        <w:tab/>
      </w:r>
      <w:r w:rsidR="0044359B">
        <w:tab/>
      </w:r>
      <w:r w:rsidR="0044359B">
        <w:tab/>
      </w:r>
      <w:r w:rsidR="0044359B">
        <w:tab/>
      </w:r>
      <w:r w:rsidR="0044359B" w:rsidRPr="0044359B">
        <w:t xml:space="preserve">Save log files? (0 = no) </w:t>
      </w:r>
    </w:p>
    <w:p w14:paraId="76BE7D4C" w14:textId="77777777" w:rsidR="00B46C8C" w:rsidRDefault="00B46C8C" w:rsidP="00B46C8C">
      <w:pPr>
        <w:pStyle w:val="Code"/>
      </w:pPr>
      <w:r>
        <w:t>OUTPUTDIR output</w:t>
      </w:r>
      <w:r w:rsidR="0044359B">
        <w:tab/>
      </w:r>
      <w:r w:rsidR="0044359B">
        <w:tab/>
      </w:r>
      <w:r w:rsidR="0044359B">
        <w:tab/>
      </w:r>
      <w:r w:rsidR="0044359B">
        <w:tab/>
      </w:r>
      <w:r w:rsidR="0044359B" w:rsidRPr="0044359B">
        <w:t xml:space="preserve">Name of thefolder in which to save output files </w:t>
      </w:r>
    </w:p>
    <w:p w14:paraId="04D9BE6E" w14:textId="77777777" w:rsidR="00920C67" w:rsidRDefault="00920C67" w:rsidP="00B46C8C">
      <w:pPr>
        <w:pStyle w:val="Code"/>
      </w:pPr>
    </w:p>
    <w:p w14:paraId="306B3224" w14:textId="77777777" w:rsidR="00B46C8C" w:rsidRDefault="00B46C8C" w:rsidP="00B46C8C">
      <w:pPr>
        <w:pStyle w:val="Code"/>
      </w:pPr>
      <w:r>
        <w:t>Program control.</w:t>
      </w:r>
    </w:p>
    <w:p w14:paraId="1B6F610D" w14:textId="77777777" w:rsidR="00B46C8C" w:rsidRDefault="00B46C8C" w:rsidP="00B46C8C">
      <w:pPr>
        <w:pStyle w:val="Code"/>
      </w:pPr>
      <w:r>
        <w:t>RUNMODE 1</w:t>
      </w:r>
      <w:r w:rsidR="002B0D80">
        <w:tab/>
      </w:r>
      <w:r w:rsidR="002B0D80">
        <w:tab/>
      </w:r>
      <w:r w:rsidR="002B0D80">
        <w:tab/>
      </w:r>
      <w:r w:rsidR="002B0D80">
        <w:tab/>
      </w:r>
      <w:r w:rsidR="00A10CDB" w:rsidRPr="00A10CDB">
        <w:t>The method Marxan uses to find solutions </w:t>
      </w:r>
      <w:r w:rsidR="00E01272">
        <w:t>- required. 1=</w:t>
      </w:r>
      <w:r w:rsidR="00E01272" w:rsidRPr="00E01272">
        <w:rPr>
          <w:rFonts w:ascii="Arial" w:hAnsi="Arial" w:cs="Arial"/>
          <w:color w:val="000000"/>
          <w:sz w:val="32"/>
          <w:szCs w:val="32"/>
          <w:lang w:bidi="ar-SA"/>
        </w:rPr>
        <w:t xml:space="preserve"> </w:t>
      </w:r>
      <w:r w:rsidR="00E01272" w:rsidRPr="00E01272">
        <w:t xml:space="preserve">Simulated Annealing followed only by Iterative Improvement </w:t>
      </w:r>
      <w:r w:rsidR="00E01272">
        <w:t>– you shouldn’t need to change this</w:t>
      </w:r>
    </w:p>
    <w:p w14:paraId="1AEAFEA0" w14:textId="77777777" w:rsidR="00B46C8C" w:rsidRDefault="00B46C8C" w:rsidP="00B46C8C">
      <w:pPr>
        <w:pStyle w:val="Code"/>
      </w:pPr>
      <w:r>
        <w:t>MISSLEVEL  1</w:t>
      </w:r>
      <w:r w:rsidR="00A10CDB">
        <w:tab/>
      </w:r>
      <w:r w:rsidR="00A10CDB">
        <w:tab/>
      </w:r>
      <w:r w:rsidR="00A10CDB">
        <w:tab/>
      </w:r>
      <w:r w:rsidR="00A10CDB">
        <w:tab/>
      </w:r>
      <w:r w:rsidR="00A10CDB" w:rsidRPr="00A10CDB">
        <w:t xml:space="preserve">Amount or target below which it is counted as ‘missing’ </w:t>
      </w:r>
      <w:r w:rsidR="00A10CDB">
        <w:t>(1)</w:t>
      </w:r>
    </w:p>
    <w:p w14:paraId="4436FDDE" w14:textId="77777777" w:rsidR="00B46C8C" w:rsidRDefault="00B46C8C" w:rsidP="00EF20BF">
      <w:pPr>
        <w:pStyle w:val="Code"/>
      </w:pPr>
      <w:r>
        <w:t>ITIMPTYPE 0</w:t>
      </w:r>
      <w:r w:rsidR="00A10CDB">
        <w:tab/>
      </w:r>
      <w:r w:rsidR="00A10CDB">
        <w:tab/>
      </w:r>
      <w:r w:rsidR="00A10CDB">
        <w:tab/>
      </w:r>
      <w:r w:rsidR="00A10CDB">
        <w:tab/>
      </w:r>
      <w:r w:rsidR="00A10CDB">
        <w:tab/>
      </w:r>
      <w:r w:rsidR="00A10CDB" w:rsidRPr="00A10CDB">
        <w:t xml:space="preserve">Iterative improvement type </w:t>
      </w:r>
      <w:r w:rsidR="00EF20BF">
        <w:t>(1 = Two Step Iterative Improvement)</w:t>
      </w:r>
    </w:p>
    <w:p w14:paraId="0CB5FAE7" w14:textId="77777777" w:rsidR="00B46C8C" w:rsidRDefault="00B46C8C" w:rsidP="00B46C8C">
      <w:pPr>
        <w:pStyle w:val="Code"/>
      </w:pPr>
      <w:r>
        <w:t>HEURTYPE -1</w:t>
      </w:r>
      <w:r w:rsidR="00A10CDB">
        <w:tab/>
      </w:r>
      <w:r w:rsidR="00A10CDB">
        <w:tab/>
      </w:r>
      <w:r w:rsidR="00A10CDB">
        <w:tab/>
      </w:r>
      <w:r w:rsidR="00A10CDB">
        <w:tab/>
      </w:r>
      <w:r w:rsidR="00A10CDB" w:rsidRPr="00A10CDB">
        <w:t xml:space="preserve">Heuristic type </w:t>
      </w:r>
      <w:r w:rsidR="00A10CDB">
        <w:t>(1</w:t>
      </w:r>
      <w:r w:rsidR="00647FB2">
        <w:t xml:space="preserve"> = Greedy only if using Heuristic method</w:t>
      </w:r>
      <w:r w:rsidR="00A10CDB">
        <w:t>)</w:t>
      </w:r>
    </w:p>
    <w:p w14:paraId="3C672DCF" w14:textId="77777777" w:rsidR="00B46C8C" w:rsidRDefault="00B46C8C" w:rsidP="00B46C8C">
      <w:pPr>
        <w:pStyle w:val="Code"/>
      </w:pPr>
      <w:r>
        <w:t>CLUMPTYPE 0</w:t>
      </w:r>
      <w:r w:rsidR="00A10CDB">
        <w:tab/>
      </w:r>
      <w:r w:rsidR="00A10CDB">
        <w:tab/>
      </w:r>
      <w:r w:rsidR="00A10CDB">
        <w:tab/>
      </w:r>
      <w:r w:rsidR="00A10CDB">
        <w:tab/>
      </w:r>
      <w:r w:rsidR="00A10CDB" w:rsidRPr="00A10CDB">
        <w:t xml:space="preserve">Clumping penalty type </w:t>
      </w:r>
      <w:r w:rsidR="00A10CDB">
        <w:t>(0)</w:t>
      </w:r>
    </w:p>
    <w:p w14:paraId="5D553963" w14:textId="77777777" w:rsidR="00B46C8C" w:rsidRDefault="00B46C8C" w:rsidP="00B46C8C">
      <w:pPr>
        <w:pStyle w:val="Code"/>
      </w:pPr>
      <w:r>
        <w:t>VERBOSITY 3</w:t>
      </w:r>
      <w:r w:rsidR="00A10CDB">
        <w:tab/>
      </w:r>
      <w:r w:rsidR="00A10CDB">
        <w:tab/>
      </w:r>
      <w:r w:rsidR="00A10CDB">
        <w:tab/>
      </w:r>
      <w:r w:rsidR="00A10CDB">
        <w:tab/>
      </w:r>
      <w:r w:rsidR="00A10CDB" w:rsidRPr="00A10CDB">
        <w:t xml:space="preserve">Amount of output displayed on the program screen </w:t>
      </w:r>
      <w:r w:rsidR="00A10CDB">
        <w:t>(1)</w:t>
      </w:r>
      <w:r w:rsidR="00FF57BF">
        <w:t xml:space="preserve"> See below</w:t>
      </w:r>
    </w:p>
    <w:p w14:paraId="298766FA" w14:textId="77777777" w:rsidR="009F1F88" w:rsidRDefault="009F1F88" w:rsidP="009F1F88">
      <w:pPr>
        <w:pStyle w:val="Heading6"/>
      </w:pPr>
      <w:r>
        <w:t>Save Files</w:t>
      </w:r>
    </w:p>
    <w:p w14:paraId="4A8660C2" w14:textId="77777777" w:rsidR="009F1F88" w:rsidRPr="009F1F88" w:rsidRDefault="009F1F88" w:rsidP="009F1F88">
      <w:pPr>
        <w:pStyle w:val="BodyText2"/>
      </w:pPr>
      <w:r>
        <w:t>Set these values to 1 to output as Comma delimited text files and to 2 for Tab delimited text files (for ArcView format).</w:t>
      </w:r>
    </w:p>
    <w:p w14:paraId="203AC773" w14:textId="77777777" w:rsidR="00FF57BF" w:rsidRDefault="009F1F88" w:rsidP="009F1F88">
      <w:pPr>
        <w:pStyle w:val="Heading6"/>
      </w:pPr>
      <w:r>
        <w:t>Verbosity values</w:t>
      </w:r>
    </w:p>
    <w:p w14:paraId="0A023982" w14:textId="77777777" w:rsidR="00FF57BF" w:rsidRPr="00FF57BF" w:rsidRDefault="00FF57BF" w:rsidP="00FF57BF">
      <w:pPr>
        <w:pStyle w:val="BodyText2"/>
      </w:pPr>
      <w:r w:rsidRPr="00FF57BF">
        <w:t>0  Silent Running – Only the title of the program is displayed.  </w:t>
      </w:r>
    </w:p>
    <w:p w14:paraId="1264E295" w14:textId="77777777" w:rsidR="00FF57BF" w:rsidRPr="00FF57BF" w:rsidRDefault="00FF57BF" w:rsidP="00FF57BF">
      <w:pPr>
        <w:pStyle w:val="BodyText2"/>
      </w:pPr>
      <w:r w:rsidRPr="00FF57BF">
        <w:t>1  Results Only – Marxan will display which run it is up to, the basic results  of each run and the total run time.  </w:t>
      </w:r>
    </w:p>
    <w:p w14:paraId="43552401" w14:textId="77777777" w:rsidR="00FF57BF" w:rsidRPr="00FF57BF" w:rsidRDefault="00FF57BF" w:rsidP="00FF57BF">
      <w:pPr>
        <w:pStyle w:val="BodyText2"/>
      </w:pPr>
      <w:r w:rsidRPr="00FF57BF">
        <w:t>2  General Progress – In addition to the information about each run,  Marxan will display information on the data that has been read in as well as details on any conservation features whose targets and requirements are such that they cannot be adequately reserved in the system.  </w:t>
      </w:r>
    </w:p>
    <w:p w14:paraId="345304D8" w14:textId="77777777" w:rsidR="00FF57BF" w:rsidRDefault="00FF57BF" w:rsidP="00FF57BF">
      <w:pPr>
        <w:pStyle w:val="BodyText2"/>
      </w:pPr>
      <w:r w:rsidRPr="00FF57BF">
        <w:t>3  Detailed Progress – Shows exactly where the program is up to and gives the value of the system each time the temperature changes.  </w:t>
      </w:r>
    </w:p>
    <w:p w14:paraId="6FED9B12" w14:textId="77777777" w:rsidR="00BC7E5F" w:rsidRDefault="00295AA8" w:rsidP="00295AA8">
      <w:pPr>
        <w:pStyle w:val="Heading5"/>
      </w:pPr>
      <w:r>
        <w:t>Conservation Feature File</w:t>
      </w:r>
    </w:p>
    <w:p w14:paraId="0963021F" w14:textId="77777777" w:rsidR="00B46C8C" w:rsidRDefault="00295AA8" w:rsidP="00295AA8">
      <w:pPr>
        <w:pStyle w:val="BodyText2"/>
      </w:pPr>
      <w:r>
        <w:t>Contains the features that will be considered such as names, targets and representation requirements and the penalty that should be applied if these represen</w:t>
      </w:r>
      <w:r w:rsidR="00747AFC">
        <w:t>tation requirements are not met (default name: spec.dat).</w:t>
      </w:r>
      <w:r w:rsidR="00B46C8C">
        <w:t xml:space="preserve"> An example file is shown below:</w:t>
      </w:r>
    </w:p>
    <w:p w14:paraId="3655070D" w14:textId="77777777" w:rsidR="00B46C8C" w:rsidRDefault="00B46C8C" w:rsidP="00B46C8C">
      <w:pPr>
        <w:pStyle w:val="Code"/>
      </w:pPr>
      <w:r>
        <w:t>id,prop,spf</w:t>
      </w:r>
    </w:p>
    <w:p w14:paraId="76FC4281" w14:textId="77777777" w:rsidR="00B46C8C" w:rsidRDefault="00B46C8C" w:rsidP="00B46C8C">
      <w:pPr>
        <w:pStyle w:val="Code"/>
      </w:pPr>
      <w:r>
        <w:t>1,0.2,10</w:t>
      </w:r>
    </w:p>
    <w:p w14:paraId="46904553" w14:textId="77777777" w:rsidR="00B46C8C" w:rsidRDefault="00B46C8C" w:rsidP="00B46C8C">
      <w:pPr>
        <w:pStyle w:val="Code"/>
      </w:pPr>
      <w:r>
        <w:t>2,0.2,10</w:t>
      </w:r>
    </w:p>
    <w:p w14:paraId="27C061BD" w14:textId="77777777" w:rsidR="00B46C8C" w:rsidRDefault="00B46C8C" w:rsidP="00B46C8C">
      <w:pPr>
        <w:pStyle w:val="Code"/>
      </w:pPr>
      <w:r>
        <w:t>3,0.2,10</w:t>
      </w:r>
    </w:p>
    <w:p w14:paraId="1A72484F" w14:textId="77777777" w:rsidR="002C1371" w:rsidRDefault="002C1371" w:rsidP="002C1371">
      <w:pPr>
        <w:pStyle w:val="BodyText2"/>
      </w:pPr>
      <w:r>
        <w:t xml:space="preserve">There are 7 </w:t>
      </w:r>
      <w:r w:rsidR="0070267E">
        <w:t>possible variables and the most important are described below.</w:t>
      </w:r>
    </w:p>
    <w:p w14:paraId="2D4CBE77" w14:textId="77777777" w:rsidR="002C1371" w:rsidRDefault="002C1371" w:rsidP="002C1371">
      <w:pPr>
        <w:pStyle w:val="Heading6"/>
      </w:pPr>
      <w:r>
        <w:t>target</w:t>
      </w:r>
      <w:r>
        <w:tab/>
      </w:r>
      <w:r w:rsidR="00EF136A">
        <w:t xml:space="preserve"> (target)</w:t>
      </w:r>
    </w:p>
    <w:p w14:paraId="7433A4CF" w14:textId="77777777" w:rsidR="002C1371" w:rsidRDefault="002C1371" w:rsidP="002C1371">
      <w:pPr>
        <w:pStyle w:val="BodyText2"/>
      </w:pPr>
      <w:r>
        <w:t xml:space="preserve">The target </w:t>
      </w:r>
      <w:r w:rsidRPr="002C1371">
        <w:t xml:space="preserve">value is </w:t>
      </w:r>
      <w:r w:rsidR="0070267E">
        <w:t xml:space="preserve">a numeric value </w:t>
      </w:r>
      <w:r w:rsidRPr="002C1371">
        <w:t>expressed in the same units used to define the a</w:t>
      </w:r>
      <w:r w:rsidR="00572411">
        <w:t>mount of each feature in each p</w:t>
      </w:r>
      <w:r w:rsidRPr="002C1371">
        <w:t>lanning unit, contained in the Planning Unit versu</w:t>
      </w:r>
      <w:r w:rsidR="00572411">
        <w:t>s Conservation Feature File, i.e. if your target is 10 occurrences then each planning unit with more than 10 occurrences in will meet the target.</w:t>
      </w:r>
    </w:p>
    <w:p w14:paraId="7C468145" w14:textId="77777777" w:rsidR="00EF136A" w:rsidRDefault="00EF136A" w:rsidP="00EF136A">
      <w:pPr>
        <w:pStyle w:val="Heading6"/>
      </w:pPr>
      <w:r>
        <w:t>Proportion (prop)</w:t>
      </w:r>
    </w:p>
    <w:p w14:paraId="37DA3FCF" w14:textId="77777777" w:rsidR="00EF136A" w:rsidRPr="00EF136A" w:rsidRDefault="00EF136A" w:rsidP="005311BD">
      <w:pPr>
        <w:pStyle w:val="BodyText2"/>
      </w:pPr>
      <w:r w:rsidRPr="00EF136A">
        <w:t xml:space="preserve">The variable ‘prop’, is short for proportion and can be used to set the proportion (i.e. percentage) of a conservation feature to be included in the reserve system. </w:t>
      </w:r>
    </w:p>
    <w:p w14:paraId="4ACEB8E6" w14:textId="77777777" w:rsidR="00594C0E" w:rsidRDefault="00594C0E" w:rsidP="00594C0E">
      <w:pPr>
        <w:pStyle w:val="Heading6"/>
      </w:pPr>
      <w:r w:rsidRPr="00594C0E">
        <w:t xml:space="preserve">Conservation Feature Penalty Factor </w:t>
      </w:r>
      <w:r w:rsidR="00EF136A">
        <w:t>(spf)</w:t>
      </w:r>
    </w:p>
    <w:p w14:paraId="77981B14" w14:textId="77777777" w:rsidR="00594C0E" w:rsidRDefault="00594C0E" w:rsidP="00594C0E">
      <w:pPr>
        <w:pStyle w:val="BodyText2"/>
      </w:pPr>
      <w:r>
        <w:t xml:space="preserve">The </w:t>
      </w:r>
      <w:r w:rsidRPr="00594C0E">
        <w:t xml:space="preserve">Conservation Feature Penalty Factor </w:t>
      </w:r>
      <w:r>
        <w:t xml:space="preserve">or Species Penalty Factor (spf for short) is a </w:t>
      </w:r>
      <w:r w:rsidR="009F1488">
        <w:t>penalty that will be added to the objective function if the target for a conservation feature is not met. It is therefore a way of weighting the importance of different conservation features.</w:t>
      </w:r>
    </w:p>
    <w:p w14:paraId="2153D211" w14:textId="77777777" w:rsidR="001F7EA7" w:rsidRDefault="001F7EA7" w:rsidP="001F7EA7">
      <w:pPr>
        <w:pStyle w:val="Heading6"/>
      </w:pPr>
      <w:r w:rsidRPr="001F7EA7">
        <w:t xml:space="preserve">Conservation Feature Name </w:t>
      </w:r>
      <w:r w:rsidR="00485AB2">
        <w:t>(name)</w:t>
      </w:r>
    </w:p>
    <w:p w14:paraId="27AE9D22" w14:textId="77777777" w:rsidR="001F7EA7" w:rsidRPr="001F7EA7" w:rsidRDefault="001F7EA7" w:rsidP="001F7EA7">
      <w:pPr>
        <w:pStyle w:val="BodyText2"/>
      </w:pPr>
      <w:r>
        <w:lastRenderedPageBreak/>
        <w:t>This is simply the name of the conservation feature.</w:t>
      </w:r>
    </w:p>
    <w:p w14:paraId="70CEFBB6" w14:textId="77777777" w:rsidR="00747AFC" w:rsidRDefault="00747AFC" w:rsidP="00747AFC">
      <w:pPr>
        <w:pStyle w:val="Heading5"/>
      </w:pPr>
      <w:r>
        <w:t>Planning Unit File</w:t>
      </w:r>
    </w:p>
    <w:p w14:paraId="4F9B7791" w14:textId="77777777" w:rsidR="001C4EDF" w:rsidRDefault="00747AFC" w:rsidP="001C4EDF">
      <w:pPr>
        <w:pStyle w:val="BodyText2"/>
      </w:pPr>
      <w:r w:rsidRPr="00747AFC">
        <w:t>The Planning Unit File contains information about the planning units themselves, such as ID nu</w:t>
      </w:r>
      <w:r>
        <w:t>mber, cost, locationand status (default name: pu.dat).</w:t>
      </w:r>
      <w:r w:rsidR="001C4EDF" w:rsidRPr="001C4EDF">
        <w:t xml:space="preserve"> </w:t>
      </w:r>
      <w:r w:rsidR="001C4EDF">
        <w:t>An abbrieviated file is show below:</w:t>
      </w:r>
    </w:p>
    <w:p w14:paraId="1A46D8A9" w14:textId="77777777" w:rsidR="001C4EDF" w:rsidRDefault="001C4EDF" w:rsidP="001C4EDF">
      <w:pPr>
        <w:pStyle w:val="Code"/>
      </w:pPr>
      <w:r>
        <w:t>id,cost,status</w:t>
      </w:r>
    </w:p>
    <w:p w14:paraId="2AF27CD9" w14:textId="77777777" w:rsidR="001C4EDF" w:rsidRDefault="001C4EDF" w:rsidP="001C4EDF">
      <w:pPr>
        <w:pStyle w:val="Code"/>
      </w:pPr>
      <w:r>
        <w:t>1,300,0</w:t>
      </w:r>
    </w:p>
    <w:p w14:paraId="33AC662D" w14:textId="77777777" w:rsidR="001C4EDF" w:rsidRDefault="001C4EDF" w:rsidP="001C4EDF">
      <w:pPr>
        <w:pStyle w:val="Code"/>
      </w:pPr>
      <w:r>
        <w:t>2,100,0</w:t>
      </w:r>
    </w:p>
    <w:p w14:paraId="77D8A1EA" w14:textId="77777777" w:rsidR="001C4EDF" w:rsidRDefault="001C4EDF" w:rsidP="001C4EDF">
      <w:pPr>
        <w:pStyle w:val="Code"/>
      </w:pPr>
      <w:r>
        <w:t>3,1000,0</w:t>
      </w:r>
    </w:p>
    <w:p w14:paraId="4CC8787B" w14:textId="77777777" w:rsidR="001C4EDF" w:rsidRDefault="001C4EDF" w:rsidP="001C4EDF">
      <w:pPr>
        <w:pStyle w:val="Code"/>
      </w:pPr>
      <w:r>
        <w:t>4,200,0</w:t>
      </w:r>
    </w:p>
    <w:p w14:paraId="41C2E4DE" w14:textId="77777777" w:rsidR="00747AFC" w:rsidRDefault="001C4EDF" w:rsidP="001C4EDF">
      <w:pPr>
        <w:pStyle w:val="Code"/>
      </w:pPr>
      <w:r>
        <w:t>5,300,0</w:t>
      </w:r>
    </w:p>
    <w:p w14:paraId="6CD2FED9" w14:textId="77777777" w:rsidR="00EF136A" w:rsidRDefault="00EF136A" w:rsidP="00EF136A">
      <w:pPr>
        <w:pStyle w:val="BodyText2"/>
      </w:pPr>
      <w:r>
        <w:t>There are up to 5 variables and the most important are listed below.</w:t>
      </w:r>
    </w:p>
    <w:p w14:paraId="7587C1BE" w14:textId="77777777" w:rsidR="00EF136A" w:rsidRDefault="000F7FDB" w:rsidP="00EF136A">
      <w:pPr>
        <w:pStyle w:val="Heading6"/>
      </w:pPr>
      <w:r w:rsidRPr="000F7FDB">
        <w:t xml:space="preserve">Planning Unit ID </w:t>
      </w:r>
      <w:r>
        <w:t>(id)</w:t>
      </w:r>
    </w:p>
    <w:p w14:paraId="74207A0D" w14:textId="77777777" w:rsidR="000F7FDB" w:rsidRPr="000F7FDB" w:rsidRDefault="000F7FDB" w:rsidP="000F7FDB">
      <w:pPr>
        <w:pStyle w:val="BodyText2"/>
      </w:pPr>
      <w:r w:rsidRPr="000F7FDB">
        <w:t>A unique numerical identifier for each planning unit. Values for the variable ‘id’ can be any number (i.e. there is no requirement to start at number 1) but they must not contain spaces, letters or punctuation. There is an upper limit of around 20 000 to 30 000 on the number of planning units that basic Marxan can handle, though the optimised v</w:t>
      </w:r>
      <w:r>
        <w:t>ersion has no such restrictions.</w:t>
      </w:r>
    </w:p>
    <w:p w14:paraId="1CF73172" w14:textId="77777777" w:rsidR="009243B7" w:rsidRDefault="009243B7" w:rsidP="009243B7">
      <w:pPr>
        <w:pStyle w:val="Heading6"/>
      </w:pPr>
      <w:r w:rsidRPr="009243B7">
        <w:t xml:space="preserve">Planning Unit Cost </w:t>
      </w:r>
      <w:r>
        <w:t>(cost)</w:t>
      </w:r>
    </w:p>
    <w:p w14:paraId="5230AB78" w14:textId="77777777" w:rsidR="009243B7" w:rsidRPr="009243B7" w:rsidRDefault="009243B7" w:rsidP="009243B7">
      <w:pPr>
        <w:pStyle w:val="BodyText2"/>
      </w:pPr>
      <w:r w:rsidRPr="009243B7">
        <w:t xml:space="preserve">The cost of including each planning unit in the reserve system. The value entered for this variable will be the amount added to the objective function (see Section 1.5) when that planning unit is included in </w:t>
      </w:r>
    </w:p>
    <w:p w14:paraId="302EF841" w14:textId="77777777" w:rsidR="009243B7" w:rsidRDefault="009243B7" w:rsidP="009243B7">
      <w:pPr>
        <w:pStyle w:val="BodyText2"/>
      </w:pPr>
      <w:r w:rsidRPr="009243B7">
        <w:t xml:space="preserve">the reserve system. The cost of a planning unit can be based on any number of measures. It is a variable worth thinking carefully about as it can have a very large influence on the solutions Marxan generates. </w:t>
      </w:r>
    </w:p>
    <w:p w14:paraId="14F6B167" w14:textId="77777777" w:rsidR="009E5837" w:rsidRDefault="009E5837" w:rsidP="009E5837">
      <w:pPr>
        <w:pStyle w:val="Heading6"/>
      </w:pPr>
      <w:r w:rsidRPr="009E5837">
        <w:t xml:space="preserve">Planning Unit Status </w:t>
      </w:r>
      <w:r>
        <w:t>(status)</w:t>
      </w:r>
    </w:p>
    <w:p w14:paraId="57008373" w14:textId="77777777" w:rsidR="009E5837" w:rsidRPr="009E5837" w:rsidRDefault="009E5837" w:rsidP="009E5837">
      <w:pPr>
        <w:pStyle w:val="BodyText2"/>
      </w:pPr>
      <w:r>
        <w:t>W</w:t>
      </w:r>
      <w:r w:rsidRPr="009E5837">
        <w:t xml:space="preserve">hether a planning unit (PU) is locked in or out of the initial and final reserve systems. </w:t>
      </w:r>
      <w:r>
        <w:t>A value of 2 means it is locked into the reserve system (i.e. an existing PA).</w:t>
      </w:r>
    </w:p>
    <w:p w14:paraId="49BFB41C" w14:textId="77777777" w:rsidR="00747AFC" w:rsidRDefault="00747AFC" w:rsidP="0046673B">
      <w:pPr>
        <w:pStyle w:val="Heading5"/>
      </w:pPr>
      <w:r w:rsidRPr="00747AFC">
        <w:t>Planning Unit versus Conservation Feature File</w:t>
      </w:r>
    </w:p>
    <w:p w14:paraId="5A6D6E23" w14:textId="77777777" w:rsidR="00747AFC" w:rsidRDefault="00747AFC" w:rsidP="00747AFC">
      <w:pPr>
        <w:pStyle w:val="BodyText2"/>
      </w:pPr>
      <w:r w:rsidRPr="00747AFC">
        <w:t>The Planning Unit versus Conservation Feature File contains information on the distribution of conservation features</w:t>
      </w:r>
      <w:r>
        <w:t xml:space="preserve"> in each of the planning units (puvspr2.dat).</w:t>
      </w:r>
      <w:r w:rsidR="00D258D7">
        <w:t xml:space="preserve"> An </w:t>
      </w:r>
      <w:r w:rsidR="00401321">
        <w:t>abbrieviated file is show below. This can be in horizontal or vertical format – in horizontal format the data are presented as an array with the planning units down the side and the conservation features across the top. In vertical format only those planning units with values for a conservation feature are present as rows (i.e. there are no null values as in the horizontal format).</w:t>
      </w:r>
    </w:p>
    <w:p w14:paraId="332717FF" w14:textId="77777777" w:rsidR="001C4EDF" w:rsidRDefault="001C4EDF" w:rsidP="001C4EDF">
      <w:pPr>
        <w:pStyle w:val="Code"/>
      </w:pPr>
      <w:r>
        <w:t>species,pu,amount</w:t>
      </w:r>
    </w:p>
    <w:p w14:paraId="7DD05EF6" w14:textId="77777777" w:rsidR="001C4EDF" w:rsidRDefault="001C4EDF" w:rsidP="001C4EDF">
      <w:pPr>
        <w:pStyle w:val="Code"/>
      </w:pPr>
      <w:r>
        <w:t>1,5,90</w:t>
      </w:r>
    </w:p>
    <w:p w14:paraId="3DD7EE97" w14:textId="77777777" w:rsidR="001C4EDF" w:rsidRDefault="001C4EDF" w:rsidP="001C4EDF">
      <w:pPr>
        <w:pStyle w:val="Code"/>
      </w:pPr>
      <w:r>
        <w:t>3,5,10</w:t>
      </w:r>
    </w:p>
    <w:p w14:paraId="1FE8EE00" w14:textId="77777777" w:rsidR="001C4EDF" w:rsidRDefault="001C4EDF" w:rsidP="001C4EDF">
      <w:pPr>
        <w:pStyle w:val="Code"/>
      </w:pPr>
      <w:r>
        <w:t>1,6,30</w:t>
      </w:r>
    </w:p>
    <w:p w14:paraId="45FF32FE" w14:textId="77777777" w:rsidR="001C4EDF" w:rsidRDefault="001C4EDF" w:rsidP="001C4EDF">
      <w:pPr>
        <w:pStyle w:val="Code"/>
      </w:pPr>
      <w:r>
        <w:t>2,6,50</w:t>
      </w:r>
    </w:p>
    <w:p w14:paraId="6A540E91" w14:textId="77777777" w:rsidR="001C4EDF" w:rsidRDefault="001C4EDF" w:rsidP="001C4EDF">
      <w:pPr>
        <w:pStyle w:val="Code"/>
      </w:pPr>
      <w:r>
        <w:t>1,7,70</w:t>
      </w:r>
    </w:p>
    <w:p w14:paraId="35BFB7C7" w14:textId="77777777" w:rsidR="00D258D7" w:rsidRDefault="001C4EDF" w:rsidP="001C4EDF">
      <w:pPr>
        <w:pStyle w:val="Code"/>
      </w:pPr>
      <w:r>
        <w:t>3,7,10</w:t>
      </w:r>
    </w:p>
    <w:p w14:paraId="16FA24BD" w14:textId="77777777" w:rsidR="0018329D" w:rsidRDefault="0018329D" w:rsidP="0018329D">
      <w:pPr>
        <w:pStyle w:val="BodyText2"/>
      </w:pPr>
      <w:r>
        <w:t xml:space="preserve">There are three variables. </w:t>
      </w:r>
    </w:p>
    <w:p w14:paraId="1560192A" w14:textId="77777777" w:rsidR="0018329D" w:rsidRDefault="0018329D" w:rsidP="0018329D">
      <w:pPr>
        <w:pStyle w:val="Heading6"/>
      </w:pPr>
      <w:r w:rsidRPr="0018329D">
        <w:t xml:space="preserve">Conservation Feature ID </w:t>
      </w:r>
      <w:r>
        <w:t>(species)</w:t>
      </w:r>
    </w:p>
    <w:p w14:paraId="22B22412" w14:textId="77777777" w:rsidR="0018329D" w:rsidRDefault="0018329D" w:rsidP="0018329D">
      <w:pPr>
        <w:pStyle w:val="BodyText2"/>
      </w:pPr>
      <w:r>
        <w:t>This is the id of the feature in the Conservation Feature File.</w:t>
      </w:r>
    </w:p>
    <w:p w14:paraId="271E88C7" w14:textId="77777777" w:rsidR="0018329D" w:rsidRDefault="0018329D" w:rsidP="0018329D">
      <w:pPr>
        <w:pStyle w:val="Heading6"/>
      </w:pPr>
      <w:r w:rsidRPr="0018329D">
        <w:t xml:space="preserve">Planning Unit ID </w:t>
      </w:r>
      <w:r>
        <w:t>(pu)</w:t>
      </w:r>
    </w:p>
    <w:p w14:paraId="597203A6" w14:textId="77777777" w:rsidR="0018329D" w:rsidRDefault="0018329D" w:rsidP="0018329D">
      <w:pPr>
        <w:pStyle w:val="BodyText2"/>
      </w:pPr>
      <w:r>
        <w:t>The planning unit ID from the Planning Unit File.</w:t>
      </w:r>
    </w:p>
    <w:p w14:paraId="0602CA7B" w14:textId="77777777" w:rsidR="0018329D" w:rsidRDefault="0018329D" w:rsidP="0018329D">
      <w:pPr>
        <w:pStyle w:val="Heading6"/>
      </w:pPr>
      <w:r w:rsidRPr="0018329D">
        <w:t xml:space="preserve">Conservation Feature Amount </w:t>
      </w:r>
      <w:r>
        <w:t>(amount)</w:t>
      </w:r>
    </w:p>
    <w:p w14:paraId="341E75A0" w14:textId="77777777" w:rsidR="0018329D" w:rsidRPr="0018329D" w:rsidRDefault="0018329D" w:rsidP="0018329D">
      <w:pPr>
        <w:pStyle w:val="BodyText2"/>
      </w:pPr>
      <w:r>
        <w:t xml:space="preserve">The attribute value. </w:t>
      </w:r>
      <w:r w:rsidRPr="0018329D">
        <w:t xml:space="preserve">This amount may be related to the abundance of a species or the extent of a certain habitat type. </w:t>
      </w:r>
    </w:p>
    <w:p w14:paraId="0F9343A9" w14:textId="77777777" w:rsidR="004E6B6D" w:rsidRDefault="004E6B6D" w:rsidP="004E6B6D">
      <w:pPr>
        <w:pStyle w:val="Heading5"/>
      </w:pPr>
      <w:r w:rsidRPr="004E6B6D">
        <w:rPr>
          <w:bCs/>
        </w:rPr>
        <w:t>Boundary Length File</w:t>
      </w:r>
      <w:r w:rsidR="009135BB">
        <w:rPr>
          <w:bCs/>
        </w:rPr>
        <w:t xml:space="preserve"> (optional)</w:t>
      </w:r>
    </w:p>
    <w:p w14:paraId="1F975747" w14:textId="77777777" w:rsidR="008071FA" w:rsidRPr="008071FA" w:rsidRDefault="004E6B6D" w:rsidP="008071FA">
      <w:pPr>
        <w:pStyle w:val="BodyText2"/>
      </w:pPr>
      <w:r w:rsidRPr="004E6B6D">
        <w:lastRenderedPageBreak/>
        <w:t>The Boundary Length File contains information about the length or ‘effective length’ of shared boundaries between planning units. This file is necessary if you wish to use the Boundary Length Modifier to improve the c</w:t>
      </w:r>
      <w:r w:rsidR="008071FA">
        <w:t>ompactness of reserve solutions</w:t>
      </w:r>
      <w:r w:rsidRPr="004E6B6D">
        <w:t>, and whil</w:t>
      </w:r>
      <w:r>
        <w:t>e not required, is recommended (default name: bound .dat).</w:t>
      </w:r>
      <w:r w:rsidR="00991975" w:rsidRPr="00991975">
        <w:t xml:space="preserve"> </w:t>
      </w:r>
      <w:r w:rsidR="008071FA">
        <w:t xml:space="preserve">This </w:t>
      </w:r>
      <w:r w:rsidR="008071FA" w:rsidRPr="008071FA">
        <w:t xml:space="preserve">is essentially a relative measure of how important it is to include one planning unit in the reserve system, given the inclusion of the other. For instance, if the planning unit in the column, ‘id1’, has been added to the reserve system, how important is it that the planning unit in the column, ‘id2’, </w:t>
      </w:r>
      <w:r w:rsidR="008071FA">
        <w:t>is also included, and vice versa.</w:t>
      </w:r>
    </w:p>
    <w:p w14:paraId="0BFC1111" w14:textId="77777777" w:rsidR="004E6B6D" w:rsidRDefault="00991975" w:rsidP="004E6B6D">
      <w:pPr>
        <w:pStyle w:val="BodyText2"/>
      </w:pPr>
      <w:r>
        <w:t>An abbrieviated file is show below:</w:t>
      </w:r>
    </w:p>
    <w:p w14:paraId="60277D95" w14:textId="77777777" w:rsidR="00991975" w:rsidRDefault="00991975" w:rsidP="00991975">
      <w:pPr>
        <w:pStyle w:val="Code"/>
      </w:pPr>
      <w:r>
        <w:t>id1,id2,boundary</w:t>
      </w:r>
    </w:p>
    <w:p w14:paraId="6609B71C" w14:textId="77777777" w:rsidR="00991975" w:rsidRDefault="00991975" w:rsidP="00991975">
      <w:pPr>
        <w:pStyle w:val="Code"/>
      </w:pPr>
      <w:r>
        <w:t>1,1,2000</w:t>
      </w:r>
    </w:p>
    <w:p w14:paraId="1DC2A24A" w14:textId="77777777" w:rsidR="00991975" w:rsidRDefault="00991975" w:rsidP="00991975">
      <w:pPr>
        <w:pStyle w:val="Code"/>
      </w:pPr>
      <w:r>
        <w:t>1,2,1000</w:t>
      </w:r>
    </w:p>
    <w:p w14:paraId="4ED8A0B0" w14:textId="77777777" w:rsidR="00991975" w:rsidRDefault="00991975" w:rsidP="00991975">
      <w:pPr>
        <w:pStyle w:val="Code"/>
      </w:pPr>
      <w:r>
        <w:t>1,11,1000</w:t>
      </w:r>
    </w:p>
    <w:p w14:paraId="6799556E" w14:textId="77777777" w:rsidR="00991975" w:rsidRDefault="00991975" w:rsidP="00991975">
      <w:pPr>
        <w:pStyle w:val="Code"/>
      </w:pPr>
      <w:r>
        <w:t>2,2,1000</w:t>
      </w:r>
    </w:p>
    <w:p w14:paraId="006F4078" w14:textId="77777777" w:rsidR="00991975" w:rsidRDefault="00991975" w:rsidP="00991975">
      <w:pPr>
        <w:pStyle w:val="Code"/>
      </w:pPr>
      <w:r>
        <w:t>2,3,1000</w:t>
      </w:r>
    </w:p>
    <w:p w14:paraId="4708F776" w14:textId="77777777" w:rsidR="00991975" w:rsidRDefault="00991975" w:rsidP="00991975">
      <w:pPr>
        <w:pStyle w:val="Code"/>
      </w:pPr>
      <w:r>
        <w:t>2,12,100</w:t>
      </w:r>
    </w:p>
    <w:p w14:paraId="3E0A48BA" w14:textId="77777777" w:rsidR="0046673B" w:rsidRDefault="0046673B" w:rsidP="0046673B">
      <w:pPr>
        <w:pStyle w:val="Heading5"/>
      </w:pPr>
      <w:r w:rsidRPr="0046673B">
        <w:rPr>
          <w:bCs/>
        </w:rPr>
        <w:t>Block Definition File</w:t>
      </w:r>
      <w:r>
        <w:rPr>
          <w:bCs/>
        </w:rPr>
        <w:t xml:space="preserve"> (optional)</w:t>
      </w:r>
    </w:p>
    <w:p w14:paraId="2B94EB3A" w14:textId="77777777" w:rsidR="0046673B" w:rsidRPr="0046673B" w:rsidRDefault="0046673B" w:rsidP="0046673B">
      <w:pPr>
        <w:pStyle w:val="BodyText2"/>
      </w:pPr>
      <w:r w:rsidRPr="0046673B">
        <w:t>The Block Definition File is very similar to the Conservation Feature File and can be used to set a series of default variable values for gr</w:t>
      </w:r>
      <w:r>
        <w:t>oups of co nservation features (default name: blockdef.dat)</w:t>
      </w:r>
    </w:p>
    <w:p w14:paraId="0B10D9E1" w14:textId="77777777" w:rsidR="004803E9" w:rsidRDefault="004803E9" w:rsidP="004803E9">
      <w:pPr>
        <w:pStyle w:val="Heading4"/>
      </w:pPr>
      <w:r>
        <w:t>Running</w:t>
      </w:r>
    </w:p>
    <w:p w14:paraId="20833CFF" w14:textId="77777777" w:rsidR="004803E9" w:rsidRPr="004803E9" w:rsidRDefault="004803E9" w:rsidP="004803E9">
      <w:pPr>
        <w:pStyle w:val="Heading5"/>
      </w:pPr>
      <w:r>
        <w:t>Mac</w:t>
      </w:r>
    </w:p>
    <w:p w14:paraId="65C7B536" w14:textId="77777777" w:rsidR="002411E0" w:rsidRDefault="005D0AAF" w:rsidP="002411E0">
      <w:pPr>
        <w:pStyle w:val="BodyText2"/>
      </w:pPr>
      <w:r>
        <w:t>To run, you have to copy the executeable to the folder with the input.dat file and you have to cd to the folder where the executeable is:</w:t>
      </w:r>
    </w:p>
    <w:p w14:paraId="397FC9C2" w14:textId="77777777" w:rsidR="002B2E28" w:rsidRDefault="008057F1" w:rsidP="002B2E28">
      <w:pPr>
        <w:pStyle w:val="Unix"/>
        <w:rPr>
          <w:lang w:bidi="ar-SA"/>
        </w:rPr>
      </w:pPr>
      <w:r w:rsidRPr="008057F1">
        <w:rPr>
          <w:lang w:bidi="ar-SA"/>
        </w:rPr>
        <w:t>MarxanData_unix andrewcottam$ /Users/andrewcottam/marxan/MarxanData_unix/MarOpt_v243_Mac64</w:t>
      </w:r>
    </w:p>
    <w:p w14:paraId="766BFBF4" w14:textId="77777777" w:rsidR="00CD66C2" w:rsidRDefault="00CD66C2" w:rsidP="00CD66C2">
      <w:pPr>
        <w:pStyle w:val="BodyText2"/>
        <w:rPr>
          <w:lang w:bidi="ar-SA"/>
        </w:rPr>
      </w:pPr>
      <w:r>
        <w:rPr>
          <w:lang w:bidi="ar-SA"/>
        </w:rPr>
        <w:t>You can run this in Python:</w:t>
      </w:r>
    </w:p>
    <w:p w14:paraId="27ADAFBC" w14:textId="77777777" w:rsidR="00CD66C2" w:rsidRPr="00CD66C2" w:rsidRDefault="00CD66C2" w:rsidP="00CD66C2">
      <w:pPr>
        <w:pStyle w:val="Unix"/>
        <w:rPr>
          <w:lang w:bidi="ar-SA"/>
        </w:rPr>
      </w:pPr>
      <w:r w:rsidRPr="00CD66C2">
        <w:rPr>
          <w:lang w:bidi="ar-SA"/>
        </w:rPr>
        <w:t>&gt;&gt;&gt; import subprocess</w:t>
      </w:r>
    </w:p>
    <w:p w14:paraId="4D3B8EF2" w14:textId="77777777" w:rsidR="00CD66C2" w:rsidRDefault="00CD66C2" w:rsidP="002B2E28">
      <w:pPr>
        <w:pStyle w:val="Unix"/>
        <w:rPr>
          <w:lang w:bidi="ar-SA"/>
        </w:rPr>
      </w:pPr>
      <w:r w:rsidRPr="00CD66C2">
        <w:rPr>
          <w:lang w:bidi="ar-SA"/>
        </w:rPr>
        <w:t>&gt;&gt;&gt; subprocess.call('/Users/andrewcottam/marxan/</w:t>
      </w:r>
      <w:r w:rsidR="008057F1" w:rsidRPr="008057F1">
        <w:rPr>
          <w:lang w:bidi="ar-SA"/>
        </w:rPr>
        <w:t>MarxanData_unix</w:t>
      </w:r>
      <w:r w:rsidR="008057F1">
        <w:rPr>
          <w:lang w:bidi="ar-SA"/>
        </w:rPr>
        <w:t>/</w:t>
      </w:r>
      <w:r w:rsidRPr="00CD66C2">
        <w:rPr>
          <w:lang w:bidi="ar-SA"/>
        </w:rPr>
        <w:t>MarOpt_v243_Mac64')</w:t>
      </w:r>
    </w:p>
    <w:p w14:paraId="00E7B6FB" w14:textId="77777777" w:rsidR="00F268F3" w:rsidRDefault="00F268F3" w:rsidP="00F268F3">
      <w:pPr>
        <w:pStyle w:val="BodyText2"/>
        <w:rPr>
          <w:lang w:bidi="ar-SA"/>
        </w:rPr>
      </w:pPr>
      <w:r>
        <w:rPr>
          <w:lang w:bidi="ar-SA"/>
        </w:rPr>
        <w:t>Add the path to the PATH variable so you can run the executeable without specifying the full path:</w:t>
      </w:r>
    </w:p>
    <w:p w14:paraId="54635F39" w14:textId="77777777" w:rsidR="00F268F3" w:rsidRDefault="00F268F3" w:rsidP="00F268F3">
      <w:pPr>
        <w:pStyle w:val="Unix"/>
        <w:rPr>
          <w:lang w:bidi="ar-SA"/>
        </w:rPr>
      </w:pPr>
      <w:r w:rsidRPr="00F268F3">
        <w:rPr>
          <w:lang w:val="en-GB" w:bidi="ar-SA"/>
        </w:rPr>
        <w:t>export PATH=$PATH:</w:t>
      </w:r>
      <w:r w:rsidRPr="00CD66C2">
        <w:rPr>
          <w:lang w:bidi="ar-SA"/>
        </w:rPr>
        <w:t>/Users/andrewcottam/marxan/</w:t>
      </w:r>
      <w:r w:rsidRPr="008057F1">
        <w:rPr>
          <w:lang w:bidi="ar-SA"/>
        </w:rPr>
        <w:t>MarxanData_unix</w:t>
      </w:r>
    </w:p>
    <w:p w14:paraId="0348F5B6" w14:textId="77777777" w:rsidR="0045374D" w:rsidRPr="00F268F3" w:rsidRDefault="0045374D" w:rsidP="00F268F3">
      <w:pPr>
        <w:pStyle w:val="Unix"/>
        <w:rPr>
          <w:lang w:val="en-GB" w:bidi="ar-SA"/>
        </w:rPr>
      </w:pPr>
      <w:r w:rsidRPr="0045374D">
        <w:rPr>
          <w:lang w:bidi="ar-SA"/>
        </w:rPr>
        <w:t>MarOpt_v243_Mac64</w:t>
      </w:r>
    </w:p>
    <w:p w14:paraId="21070A8E" w14:textId="77777777" w:rsidR="004803E9" w:rsidRDefault="004803E9" w:rsidP="004803E9">
      <w:pPr>
        <w:pStyle w:val="Heading5"/>
      </w:pPr>
      <w:r>
        <w:t>Ubuntu</w:t>
      </w:r>
    </w:p>
    <w:p w14:paraId="262CAF59" w14:textId="77777777" w:rsidR="004803E9" w:rsidRDefault="004803E9" w:rsidP="004803E9">
      <w:pPr>
        <w:pStyle w:val="BodyText2"/>
      </w:pPr>
      <w:r>
        <w:t>Downloaded to C9 db-server workspace and tried to run:</w:t>
      </w:r>
    </w:p>
    <w:p w14:paraId="1B4FB7EF" w14:textId="77777777" w:rsidR="004803E9" w:rsidRDefault="004803E9" w:rsidP="004803E9">
      <w:pPr>
        <w:pStyle w:val="Unix"/>
      </w:pPr>
      <w:r>
        <w:t>blishten:~/workspace/marxan/Marxan243 (master) $ /home/ubuntu/workspace/marxan/Marxan243/MarOpt_v243_Linux64</w:t>
      </w:r>
    </w:p>
    <w:p w14:paraId="5C50140E" w14:textId="77777777" w:rsidR="004803E9" w:rsidRDefault="004803E9" w:rsidP="004803E9">
      <w:pPr>
        <w:pStyle w:val="Unix"/>
      </w:pPr>
      <w:r>
        <w:t>bash: /home/ubuntu/workspace/marxan/Marxan243/MarOpt_v243_Linux64: Permission denied</w:t>
      </w:r>
    </w:p>
    <w:p w14:paraId="071E3AD3" w14:textId="77777777" w:rsidR="004803E9" w:rsidRDefault="00286D43" w:rsidP="004803E9">
      <w:pPr>
        <w:pStyle w:val="BodyText2"/>
      </w:pPr>
      <w:r>
        <w:t>This is because you need to give it execute permission:</w:t>
      </w:r>
    </w:p>
    <w:p w14:paraId="2DC36D0C" w14:textId="77777777" w:rsidR="00286D43" w:rsidRDefault="00286D43" w:rsidP="00286D43">
      <w:pPr>
        <w:pStyle w:val="Unix"/>
      </w:pPr>
      <w:r w:rsidRPr="00286D43">
        <w:t>blishten:~/workspace/marxan/Marxan243 (master) $ chmod u+x MarOpt_v243_Linux64</w:t>
      </w:r>
    </w:p>
    <w:p w14:paraId="3D3B2845" w14:textId="77777777" w:rsidR="00286D43" w:rsidRDefault="00286D43" w:rsidP="00286D43">
      <w:pPr>
        <w:pStyle w:val="BodyText2"/>
        <w:rPr>
          <w:lang w:bidi="ar-SA"/>
        </w:rPr>
      </w:pPr>
      <w:r>
        <w:t>Now you can run it.</w:t>
      </w:r>
      <w:r w:rsidR="00F7248B">
        <w:t xml:space="preserve"> Copying the executeable to the </w:t>
      </w:r>
      <w:r w:rsidR="00F7248B" w:rsidRPr="008057F1">
        <w:rPr>
          <w:lang w:bidi="ar-SA"/>
        </w:rPr>
        <w:t>MarxanData_unix</w:t>
      </w:r>
      <w:r w:rsidR="00F7248B">
        <w:rPr>
          <w:lang w:bidi="ar-SA"/>
        </w:rPr>
        <w:t>/ folder and running.</w:t>
      </w:r>
    </w:p>
    <w:p w14:paraId="2184C0C6" w14:textId="77777777" w:rsidR="00F7248B" w:rsidRDefault="00F7248B" w:rsidP="00F7248B">
      <w:pPr>
        <w:pStyle w:val="Unix"/>
      </w:pPr>
      <w:r w:rsidRPr="00F7248B">
        <w:t>blishten:~/workspace/marxan/Marxan243/MarxanData_unix (master) $ /home/ubuntu/workspace/marxan/Marxan243/MarxanData_unix/MarOpt_v243_Linux64</w:t>
      </w:r>
    </w:p>
    <w:p w14:paraId="7CE4405F" w14:textId="77777777" w:rsidR="00022476" w:rsidRDefault="00022476" w:rsidP="00022476">
      <w:pPr>
        <w:pStyle w:val="BodyText2"/>
      </w:pPr>
      <w:r>
        <w:t>To capture the  output:</w:t>
      </w:r>
    </w:p>
    <w:p w14:paraId="5B86718C" w14:textId="77777777" w:rsidR="00022476" w:rsidRDefault="00022476" w:rsidP="00022476">
      <w:pPr>
        <w:pStyle w:val="Unix"/>
        <w:rPr>
          <w:lang w:val="en-GB"/>
        </w:rPr>
      </w:pPr>
      <w:r w:rsidRPr="00022476">
        <w:rPr>
          <w:lang w:val="en-GB"/>
        </w:rPr>
        <w:t xml:space="preserve">import subprocess </w:t>
      </w:r>
    </w:p>
    <w:p w14:paraId="4FBEFD92" w14:textId="77777777" w:rsidR="00022476" w:rsidRDefault="00022476" w:rsidP="00022476">
      <w:pPr>
        <w:pStyle w:val="Unix"/>
        <w:rPr>
          <w:lang w:val="en-GB"/>
        </w:rPr>
      </w:pPr>
      <w:r w:rsidRPr="00022476">
        <w:rPr>
          <w:lang w:val="en-GB"/>
        </w:rPr>
        <w:t>p = subprocess.Popen</w:t>
      </w:r>
      <w:r w:rsidR="004B25C2">
        <w:rPr>
          <w:lang w:val="en-GB"/>
        </w:rPr>
        <w:t>(</w:t>
      </w:r>
      <w:r w:rsidRPr="00022476">
        <w:rPr>
          <w:lang w:val="en-GB"/>
        </w:rPr>
        <w:t>"</w:t>
      </w:r>
      <w:r w:rsidR="004B25C2" w:rsidRPr="00F7248B">
        <w:t>/home/ubuntu/workspace/marxan/Marxan243/MarxanData_unix/MarOpt_v243_Linux64</w:t>
      </w:r>
      <w:r w:rsidRPr="00022476">
        <w:rPr>
          <w:lang w:val="en-GB"/>
        </w:rPr>
        <w:t xml:space="preserve">", stdout=subprocess.PIPE) </w:t>
      </w:r>
    </w:p>
    <w:p w14:paraId="6D12B196" w14:textId="77777777" w:rsidR="00022476" w:rsidRPr="00022476" w:rsidRDefault="00022476" w:rsidP="00F7248B">
      <w:pPr>
        <w:pStyle w:val="Unix"/>
        <w:rPr>
          <w:lang w:val="en-GB"/>
        </w:rPr>
      </w:pPr>
      <w:r w:rsidRPr="00022476">
        <w:rPr>
          <w:lang w:val="en-GB"/>
        </w:rPr>
        <w:t>out, err = p.communicate()</w:t>
      </w:r>
    </w:p>
    <w:p w14:paraId="0133C8BF" w14:textId="77777777" w:rsidR="00DC0516" w:rsidRDefault="00DC0516" w:rsidP="00DC0516">
      <w:pPr>
        <w:pStyle w:val="Heading5"/>
      </w:pPr>
      <w:r>
        <w:t>Command Line Parameters</w:t>
      </w:r>
    </w:p>
    <w:p w14:paraId="3AA9079A" w14:textId="77777777" w:rsidR="00DC0516" w:rsidRPr="00DC0516" w:rsidRDefault="00DC0516" w:rsidP="00DC0516">
      <w:pPr>
        <w:pStyle w:val="BodyText2"/>
      </w:pPr>
      <w:r>
        <w:t>Input parameter filename is the first parameter (not needed if using the default name ‘input.dat’.</w:t>
      </w:r>
    </w:p>
    <w:p w14:paraId="01956BFA" w14:textId="77777777" w:rsidR="00973C3E" w:rsidRDefault="00973C3E" w:rsidP="00973C3E">
      <w:pPr>
        <w:pStyle w:val="Heading4"/>
      </w:pPr>
      <w:r>
        <w:t>Output Files</w:t>
      </w:r>
    </w:p>
    <w:p w14:paraId="5C5C0A45" w14:textId="77777777" w:rsidR="00C162A5" w:rsidRDefault="00C162A5" w:rsidP="00C162A5">
      <w:pPr>
        <w:pStyle w:val="Heading5"/>
      </w:pPr>
      <w:r>
        <w:t>Solutions for each run</w:t>
      </w:r>
    </w:p>
    <w:p w14:paraId="5202D89A" w14:textId="77777777" w:rsidR="00973C3E" w:rsidRDefault="00C162A5" w:rsidP="00973C3E">
      <w:pPr>
        <w:pStyle w:val="BodyText2"/>
      </w:pPr>
      <w:r>
        <w:lastRenderedPageBreak/>
        <w:t>Output files are written to the Output folder and each run has the numeric suffix. Within each file there is  a planning unit ID field and a solution field.</w:t>
      </w:r>
    </w:p>
    <w:p w14:paraId="523C6196" w14:textId="77777777" w:rsidR="00C162A5" w:rsidRDefault="00C162A5" w:rsidP="00C162A5">
      <w:pPr>
        <w:pStyle w:val="Heading5"/>
      </w:pPr>
      <w:r>
        <w:t>Missing values for each run</w:t>
      </w:r>
    </w:p>
    <w:p w14:paraId="7178A8EE" w14:textId="77777777" w:rsidR="00C162A5" w:rsidRDefault="00C162A5" w:rsidP="00C162A5">
      <w:pPr>
        <w:pStyle w:val="BodyText2"/>
      </w:pPr>
      <w:r>
        <w:t>Presents information on which targets were met for a run.</w:t>
      </w:r>
    </w:p>
    <w:p w14:paraId="3CF5B2D0" w14:textId="77777777" w:rsidR="00C162A5" w:rsidRDefault="00C162A5" w:rsidP="00C162A5">
      <w:pPr>
        <w:pStyle w:val="Heading5"/>
      </w:pPr>
      <w:r>
        <w:t>Best solution</w:t>
      </w:r>
    </w:p>
    <w:p w14:paraId="38D9B53F" w14:textId="77777777" w:rsidR="00C162A5" w:rsidRPr="00C162A5" w:rsidRDefault="00C162A5" w:rsidP="00C162A5">
      <w:pPr>
        <w:pStyle w:val="BodyText2"/>
      </w:pPr>
      <w:r>
        <w:t>These files contain the ‘best’ solution (*.best.dat)</w:t>
      </w:r>
    </w:p>
    <w:p w14:paraId="130B0A01" w14:textId="77777777" w:rsidR="005847A6" w:rsidRDefault="005847A6" w:rsidP="005847A6">
      <w:pPr>
        <w:pStyle w:val="Heading5"/>
      </w:pPr>
      <w:r>
        <w:t>Summary Information</w:t>
      </w:r>
    </w:p>
    <w:p w14:paraId="298B9338" w14:textId="77777777" w:rsidR="005847A6" w:rsidRDefault="005847A6" w:rsidP="005847A6">
      <w:pPr>
        <w:pStyle w:val="BodyText2"/>
      </w:pPr>
      <w:r>
        <w:t>Shows summary information for all of the runs (scenario_sum.dat).</w:t>
      </w:r>
    </w:p>
    <w:p w14:paraId="6A9B906D" w14:textId="77777777" w:rsidR="0031472B" w:rsidRDefault="0031472B" w:rsidP="0031472B">
      <w:pPr>
        <w:pStyle w:val="Heading5"/>
      </w:pPr>
      <w:r w:rsidRPr="0031472B">
        <w:t xml:space="preserve">Summed solution </w:t>
      </w:r>
    </w:p>
    <w:p w14:paraId="6D009191" w14:textId="77777777" w:rsidR="0031472B" w:rsidRPr="0031472B" w:rsidRDefault="0092474C" w:rsidP="0031472B">
      <w:pPr>
        <w:pStyle w:val="BodyText2"/>
      </w:pPr>
      <w:r w:rsidRPr="0092474C">
        <w:t>output_ssoln.csv</w:t>
      </w:r>
      <w:r>
        <w:t xml:space="preserve"> - </w:t>
      </w:r>
      <w:r w:rsidR="0031472B">
        <w:t xml:space="preserve">Summarises how many times the planning units are present across all solutions. </w:t>
      </w:r>
      <w:r w:rsidR="0031472B" w:rsidRPr="0031472B">
        <w:t>Each line has the ID number of a planning unit (see Section 3.2.3.1) and the number of times that planning unit was selected in the final solution across all repeat runs 9. This is perhaps the most commonly used of the Marxan output files and certainly the most commonly displayed. It provides an indication of how useful each planning unit is for creating an efficient reserve system. A map of summed solution output across your planning region can be viewed rather like a map of conservation priority. </w:t>
      </w:r>
    </w:p>
    <w:p w14:paraId="49DD5E10" w14:textId="77777777" w:rsidR="003B0EF1" w:rsidRDefault="003B0EF1" w:rsidP="003B0EF1">
      <w:pPr>
        <w:pStyle w:val="Heading4"/>
      </w:pPr>
      <w:r>
        <w:t>Creating GIS output</w:t>
      </w:r>
    </w:p>
    <w:p w14:paraId="4B1EFFF5" w14:textId="7F4E30D8" w:rsidR="000D798B" w:rsidRDefault="000D798B" w:rsidP="000D798B">
      <w:pPr>
        <w:pStyle w:val="Heading5"/>
      </w:pPr>
      <w:r>
        <w:t>Creating a Shapefile</w:t>
      </w:r>
    </w:p>
    <w:p w14:paraId="1D41D65D" w14:textId="77777777" w:rsidR="00A75C4F" w:rsidRDefault="003B0EF1" w:rsidP="003B0EF1">
      <w:pPr>
        <w:pStyle w:val="BodyText2"/>
      </w:pPr>
      <w:r>
        <w:t xml:space="preserve">We need to join the output tables to the planning unit spatial data (a shapefile) to create an output file. There are a number of ways we could do this: arcpy (licensing issues), qgis (not easy to install on unix) or some Python libraries – see </w:t>
      </w:r>
      <w:hyperlink r:id="rId1267" w:history="1">
        <w:r w:rsidRPr="003B0EF1">
          <w:rPr>
            <w:rStyle w:val="Hyperlink"/>
          </w:rPr>
          <w:t>here</w:t>
        </w:r>
      </w:hyperlink>
      <w:r>
        <w:t>.</w:t>
      </w:r>
      <w:r w:rsidR="00794054">
        <w:t xml:space="preserve"> There is a table join in Python GIS – see </w:t>
      </w:r>
      <w:hyperlink r:id="rId1268" w:history="1">
        <w:r w:rsidR="00794054" w:rsidRPr="00794054">
          <w:rPr>
            <w:rStyle w:val="Hyperlink"/>
          </w:rPr>
          <w:t>here</w:t>
        </w:r>
      </w:hyperlink>
      <w:r w:rsidR="00794054">
        <w:t>.</w:t>
      </w:r>
      <w:r w:rsidR="0065262E">
        <w:t xml:space="preserve"> </w:t>
      </w:r>
    </w:p>
    <w:p w14:paraId="4C6E655A" w14:textId="01C9696F" w:rsidR="003B0EF1" w:rsidRDefault="0065262E" w:rsidP="003B0EF1">
      <w:pPr>
        <w:pStyle w:val="BodyText2"/>
      </w:pPr>
      <w:r>
        <w:t>Using GeoPandas to create the output shapefile:</w:t>
      </w:r>
    </w:p>
    <w:p w14:paraId="24188FD0" w14:textId="357615A6" w:rsidR="0065262E" w:rsidRDefault="0065262E" w:rsidP="0065262E">
      <w:pPr>
        <w:pStyle w:val="Unix"/>
      </w:pPr>
      <w:r>
        <w:t>import pandas</w:t>
      </w:r>
    </w:p>
    <w:p w14:paraId="6E9C887B" w14:textId="138376ED" w:rsidR="0065262E" w:rsidRDefault="0065262E" w:rsidP="0065262E">
      <w:pPr>
        <w:pStyle w:val="Unix"/>
      </w:pPr>
      <w:r>
        <w:t>import geopandas as gpd</w:t>
      </w:r>
    </w:p>
    <w:p w14:paraId="30FA8119" w14:textId="095AEB70" w:rsidR="00DF5074" w:rsidRDefault="00DF5074" w:rsidP="0065262E">
      <w:pPr>
        <w:pStyle w:val="Unix"/>
      </w:pPr>
      <w:r w:rsidRPr="00DF5074">
        <w:t>#get the planning units as a GeoDataFrame</w:t>
      </w:r>
    </w:p>
    <w:p w14:paraId="643AC818" w14:textId="7E267144" w:rsidR="0065262E" w:rsidRDefault="0065262E" w:rsidP="0065262E">
      <w:pPr>
        <w:pStyle w:val="Unix"/>
      </w:pPr>
      <w:r>
        <w:t>planning_units = gpd.read_file("/home/ubuntu/workspace/marxan/Marxan243/MarxanData_unix/pulayer1km.shp")</w:t>
      </w:r>
    </w:p>
    <w:p w14:paraId="3E1B2F2A" w14:textId="23D42974" w:rsidR="0065262E" w:rsidRDefault="0065262E" w:rsidP="0065262E">
      <w:pPr>
        <w:pStyle w:val="Unix"/>
      </w:pPr>
      <w:r>
        <w:t>#get the summed solutions as a DataFrame</w:t>
      </w:r>
    </w:p>
    <w:p w14:paraId="33ED2E0F" w14:textId="1D470269" w:rsidR="0065262E" w:rsidRDefault="0065262E" w:rsidP="0065262E">
      <w:pPr>
        <w:pStyle w:val="Unix"/>
      </w:pPr>
      <w:r>
        <w:t>summed_solution = pandas.read_csv("/home/ubuntu/workspace/marxan/Marxan243/MarxanData_unix/output/output_ssoln.txt")</w:t>
      </w:r>
    </w:p>
    <w:p w14:paraId="2D0CBA16" w14:textId="4834439F" w:rsidR="0065262E" w:rsidRDefault="0065262E" w:rsidP="0065262E">
      <w:pPr>
        <w:pStyle w:val="Unix"/>
      </w:pPr>
      <w:r>
        <w:t xml:space="preserve">#join these datasets together </w:t>
      </w:r>
    </w:p>
    <w:p w14:paraId="5C4BA027" w14:textId="1812FD8F" w:rsidR="0065262E" w:rsidRDefault="0065262E" w:rsidP="0065262E">
      <w:pPr>
        <w:pStyle w:val="Unix"/>
      </w:pPr>
      <w:r>
        <w:t>summed_solution_shapes = planning_units.merge(summed_solution,left_on="PUID",right_on="planning_unit")</w:t>
      </w:r>
    </w:p>
    <w:p w14:paraId="5C4BE0EB" w14:textId="2B9625C6" w:rsidR="0065262E" w:rsidRDefault="0065262E" w:rsidP="0065262E">
      <w:pPr>
        <w:pStyle w:val="Unix"/>
      </w:pPr>
      <w:r>
        <w:t>#write the results to a shapefile</w:t>
      </w:r>
    </w:p>
    <w:p w14:paraId="2D036F45" w14:textId="4FE5F1BD" w:rsidR="0065262E" w:rsidRDefault="0065262E" w:rsidP="0065262E">
      <w:pPr>
        <w:pStyle w:val="Unix"/>
      </w:pPr>
      <w:r>
        <w:t>summed_solution_shapes.to_file("/home/ubuntu/workspace/marxan/Marxan243/MarxanData_unix/output/results.shp")</w:t>
      </w:r>
    </w:p>
    <w:p w14:paraId="75B4BC50" w14:textId="31A92DFE" w:rsidR="000D798B" w:rsidRDefault="000D798B" w:rsidP="000D798B">
      <w:pPr>
        <w:pStyle w:val="Heading5"/>
      </w:pPr>
      <w:r>
        <w:t>Creating a Layer in MapBox</w:t>
      </w:r>
    </w:p>
    <w:p w14:paraId="02EDB323" w14:textId="77777777" w:rsidR="00746426" w:rsidRDefault="0065262E" w:rsidP="00746426">
      <w:pPr>
        <w:pStyle w:val="BodyText2"/>
      </w:pPr>
      <w:r>
        <w:t xml:space="preserve">But, there is a better way – you can join a json data file with vector tile geometries in MapBox – so I can return the summed solution output data and join it to the planning unit vector tiles! See the example </w:t>
      </w:r>
      <w:hyperlink r:id="rId1269" w:history="1">
        <w:r w:rsidRPr="0065262E">
          <w:rPr>
            <w:rStyle w:val="Hyperlink"/>
          </w:rPr>
          <w:t>here</w:t>
        </w:r>
      </w:hyperlink>
      <w:r>
        <w:t>.</w:t>
      </w:r>
      <w:r w:rsidR="00746426">
        <w:t xml:space="preserve"> </w:t>
      </w:r>
    </w:p>
    <w:p w14:paraId="576EE320" w14:textId="34DE0DAB" w:rsidR="00746426" w:rsidRDefault="00746426" w:rsidP="00746426">
      <w:pPr>
        <w:pStyle w:val="BodyText2"/>
      </w:pPr>
      <w:r>
        <w:t>Uploading the pulayer1km shapefile that comes with Marxan to Mapbox to create the vector tiles.</w:t>
      </w:r>
    </w:p>
    <w:p w14:paraId="11819FD9" w14:textId="4EFC881D" w:rsidR="00746426" w:rsidRDefault="00746426" w:rsidP="00746426">
      <w:pPr>
        <w:pStyle w:val="MapBoxStudioProcessingError"/>
      </w:pPr>
      <w:r>
        <w:t>Invalid shapefile: missing projection file</w:t>
      </w:r>
    </w:p>
    <w:p w14:paraId="7E122040" w14:textId="466656E6" w:rsidR="00527DEF" w:rsidRPr="003B0EF1" w:rsidRDefault="00527DEF" w:rsidP="00527DEF">
      <w:pPr>
        <w:pStyle w:val="BodyText2"/>
      </w:pPr>
      <w:r>
        <w:t xml:space="preserve">The data is in meters so it is probably a </w:t>
      </w:r>
      <w:r w:rsidR="002B4970">
        <w:t xml:space="preserve">generic projected coordinate system – gave it a projection </w:t>
      </w:r>
      <w:r w:rsidR="00270A0A">
        <w:t>of Fiji. This uploaded to Mapbox but failed to finish processing. Gave it a EPSG:3857 projection and</w:t>
      </w:r>
      <w:r w:rsidR="00C43432">
        <w:t xml:space="preserve"> it uploaded and processed fine but I cant find the data!</w:t>
      </w:r>
      <w:bookmarkStart w:id="226" w:name="_GoBack"/>
      <w:bookmarkEnd w:id="226"/>
    </w:p>
    <w:p w14:paraId="423309DB" w14:textId="77777777" w:rsidR="004B461D" w:rsidRDefault="004B461D" w:rsidP="0034374E">
      <w:pPr>
        <w:pStyle w:val="Heading3"/>
      </w:pPr>
      <w:r>
        <w:t>Microsoft Office</w:t>
      </w:r>
    </w:p>
    <w:p w14:paraId="3B0E006F" w14:textId="77777777" w:rsidR="004B461D" w:rsidRDefault="004B461D" w:rsidP="007D2F52">
      <w:pPr>
        <w:pStyle w:val="Heading4"/>
      </w:pPr>
      <w:r>
        <w:t>Excel</w:t>
      </w:r>
    </w:p>
    <w:p w14:paraId="23336F0E"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07381F91" w14:textId="77777777" w:rsidR="00B279FB" w:rsidRPr="00CD403A" w:rsidRDefault="00B279FB" w:rsidP="008B6883">
      <w:pPr>
        <w:pStyle w:val="BodyText2"/>
      </w:pPr>
      <w:r>
        <w:lastRenderedPageBreak/>
        <w:t>To add custom symbols to a chart you need to paste the image in.</w:t>
      </w:r>
    </w:p>
    <w:p w14:paraId="0F1FA8FD" w14:textId="77777777" w:rsidR="00D757D5" w:rsidRDefault="00D757D5" w:rsidP="007D2F52">
      <w:pPr>
        <w:pStyle w:val="Heading4"/>
      </w:pPr>
      <w:r>
        <w:t>Word</w:t>
      </w:r>
    </w:p>
    <w:p w14:paraId="4CA2A4F0" w14:textId="77777777" w:rsidR="00D757D5" w:rsidRPr="00D757D5" w:rsidRDefault="00D757D5" w:rsidP="008B6883">
      <w:pPr>
        <w:pStyle w:val="BodyText2"/>
      </w:pPr>
      <w:r>
        <w:t>To goto the last edit locations press SHIFT + F5.</w:t>
      </w:r>
    </w:p>
    <w:p w14:paraId="169E596A" w14:textId="77777777" w:rsidR="001874DC" w:rsidRDefault="001874DC" w:rsidP="0034374E">
      <w:pPr>
        <w:pStyle w:val="Heading3"/>
      </w:pPr>
      <w:r>
        <w:t>QGIS</w:t>
      </w:r>
    </w:p>
    <w:p w14:paraId="53D90342" w14:textId="77777777" w:rsidR="00170ABD" w:rsidRDefault="00170ABD" w:rsidP="007D2F52">
      <w:pPr>
        <w:pStyle w:val="Heading4"/>
      </w:pPr>
      <w:r>
        <w:t>Installing</w:t>
      </w:r>
    </w:p>
    <w:p w14:paraId="475EED51" w14:textId="77777777" w:rsidR="00170ABD" w:rsidRPr="00170ABD" w:rsidRDefault="00170ABD" w:rsidP="008B6883">
      <w:pPr>
        <w:pStyle w:val="BodyText2"/>
      </w:pPr>
      <w:r>
        <w:t>24/10/2016</w:t>
      </w:r>
      <w:r>
        <w:tab/>
        <w:t>Installing version 2.18.0 from an exe that you don’t need to be an Admin to run!</w:t>
      </w:r>
    </w:p>
    <w:p w14:paraId="1FC31D4F" w14:textId="77777777" w:rsidR="001874DC" w:rsidRDefault="001874DC" w:rsidP="007D2F52">
      <w:pPr>
        <w:pStyle w:val="Heading4"/>
      </w:pPr>
      <w:r>
        <w:t>Adding in Base maps</w:t>
      </w:r>
    </w:p>
    <w:p w14:paraId="1B483439" w14:textId="77777777" w:rsidR="001874DC" w:rsidRDefault="001874DC" w:rsidP="008B6883">
      <w:pPr>
        <w:pStyle w:val="BodyText2"/>
      </w:pPr>
      <w:r>
        <w:t>Is easy:</w:t>
      </w:r>
    </w:p>
    <w:p w14:paraId="3C081DFD" w14:textId="77777777" w:rsidR="001874DC" w:rsidRDefault="001874DC" w:rsidP="005E663B">
      <w:pPr>
        <w:pStyle w:val="ListNumber"/>
        <w:numPr>
          <w:ilvl w:val="0"/>
          <w:numId w:val="33"/>
        </w:numPr>
      </w:pPr>
      <w:r>
        <w:t>Click on Add WMS/WMTS Layer…</w:t>
      </w:r>
    </w:p>
    <w:p w14:paraId="1E733DFE" w14:textId="77777777" w:rsidR="001874DC" w:rsidRDefault="001874DC" w:rsidP="005E663B">
      <w:pPr>
        <w:pStyle w:val="ListNumber"/>
        <w:numPr>
          <w:ilvl w:val="0"/>
          <w:numId w:val="33"/>
        </w:numPr>
      </w:pPr>
      <w:r>
        <w:t xml:space="preserve">Click on New and add the following in the url box: </w:t>
      </w:r>
      <w:hyperlink r:id="rId1270" w:history="1">
        <w:r w:rsidRPr="00661657">
          <w:rPr>
            <w:rStyle w:val="Hyperlink"/>
          </w:rPr>
          <w:t>http://services.arcgisonline.com/arcgis/rest/services/World_Topo_Map/MapServer/WMTS/</w:t>
        </w:r>
      </w:hyperlink>
    </w:p>
    <w:p w14:paraId="461DECE6" w14:textId="77777777" w:rsidR="001874DC" w:rsidRPr="001874DC" w:rsidRDefault="001874DC" w:rsidP="005E663B">
      <w:pPr>
        <w:pStyle w:val="ListNumber"/>
        <w:numPr>
          <w:ilvl w:val="0"/>
          <w:numId w:val="33"/>
        </w:numPr>
      </w:pPr>
      <w:r>
        <w:t>Click connect and then click a layer and click Add</w:t>
      </w:r>
    </w:p>
    <w:p w14:paraId="0516132B" w14:textId="77777777" w:rsidR="00A5731E" w:rsidRDefault="00A5731E" w:rsidP="007D2F52">
      <w:pPr>
        <w:pStyle w:val="Heading4"/>
      </w:pPr>
      <w:r>
        <w:t>Plugins</w:t>
      </w:r>
    </w:p>
    <w:p w14:paraId="7D205987" w14:textId="77777777" w:rsidR="00270A0A" w:rsidRDefault="00A5731E" w:rsidP="007162FA">
      <w:pPr>
        <w:pStyle w:val="Heading5"/>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270A0A">
        <w:t>in VBA</w:t>
      </w:r>
    </w:p>
    <w:p w14:paraId="5D179723" w14:textId="77777777" w:rsidR="00270A0A" w:rsidRDefault="00270A0A" w:rsidP="008B6883">
      <w:pPr>
        <w:pStyle w:val="BodyText2"/>
      </w:pPr>
      <w:r>
        <w:t>The following works:</w:t>
      </w:r>
    </w:p>
    <w:p w14:paraId="6D0E06BC" w14:textId="77777777" w:rsidR="00270A0A" w:rsidRDefault="00270A0A" w:rsidP="007162FA">
      <w:pPr>
        <w:pStyle w:val="Code"/>
      </w:pPr>
      <w:r>
        <w:t>Set oRequest = CreateObject("WinHttp.WinHttpRequest.5.1")</w:t>
      </w:r>
    </w:p>
    <w:p w14:paraId="4E253F26" w14:textId="77777777" w:rsidR="00270A0A" w:rsidRDefault="00270A0A" w:rsidP="007162FA">
      <w:pPr>
        <w:pStyle w:val="Code"/>
      </w:pPr>
      <w:r>
        <w:t>oRequest.Open "GET", "http://api.geonames.org/search?q=southminster&amp;username=andrew"</w:t>
      </w:r>
    </w:p>
    <w:p w14:paraId="05F48188" w14:textId="77777777" w:rsidR="00270A0A" w:rsidRDefault="00270A0A" w:rsidP="007162FA">
      <w:pPr>
        <w:pStyle w:val="Code"/>
      </w:pPr>
      <w:r>
        <w:t>oRequest.setProxy 2, "http://10.168.209.72:8012", "" 'use the JRC proxy</w:t>
      </w:r>
    </w:p>
    <w:p w14:paraId="1019E107" w14:textId="77777777" w:rsidR="00270A0A" w:rsidRDefault="00270A0A" w:rsidP="007162FA">
      <w:pPr>
        <w:pStyle w:val="Code"/>
      </w:pPr>
      <w:r>
        <w:t>oRequest.Send</w:t>
      </w:r>
    </w:p>
    <w:p w14:paraId="4BDA79DF" w14:textId="77777777" w:rsidR="00270A0A" w:rsidRPr="007162FA" w:rsidRDefault="00270A0A" w:rsidP="007162FA">
      <w:pPr>
        <w:pStyle w:val="Code"/>
      </w:pPr>
      <w:r>
        <w:t>response = oRequest.ResponseText</w:t>
      </w:r>
    </w:p>
    <w:p w14:paraId="17823FEC" w14:textId="77777777" w:rsidR="00270A0A" w:rsidRDefault="00270A0A" w:rsidP="00572635">
      <w:pPr>
        <w:pStyle w:val="Heading5"/>
      </w:pPr>
      <w:r>
        <w:t>In PyCharm</w:t>
      </w:r>
    </w:p>
    <w:p w14:paraId="7ADB0763" w14:textId="77777777" w:rsidR="00270A0A" w:rsidRPr="003B1049" w:rsidRDefault="00270A0A"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AEA0368" w14:textId="77777777" w:rsidR="00A5731E" w:rsidRPr="00A5731E" w:rsidRDefault="00270A0A" w:rsidP="008B6883">
      <w:pPr>
        <w:pStyle w:val="BodyText2"/>
      </w:pPr>
      <w:r>
        <w:t>in QGIS</w:t>
      </w:r>
      <w:r w:rsidR="005D0FF6">
        <w:fldChar w:fldCharType="end"/>
      </w:r>
      <w:r w:rsidR="005D0FF6">
        <w:t>.</w:t>
      </w:r>
    </w:p>
    <w:p w14:paraId="3E917BC2" w14:textId="77777777" w:rsidR="00455354" w:rsidRDefault="00455354" w:rsidP="007D2F52">
      <w:pPr>
        <w:pStyle w:val="Heading4"/>
      </w:pPr>
      <w:r>
        <w:t>Scripting</w:t>
      </w:r>
    </w:p>
    <w:p w14:paraId="6E45862F" w14:textId="77777777" w:rsidR="00455354" w:rsidRPr="00455354" w:rsidRDefault="00455354" w:rsidP="008B6883">
      <w:pPr>
        <w:pStyle w:val="BodyText2"/>
      </w:pPr>
    </w:p>
    <w:p w14:paraId="7C39A890" w14:textId="77777777" w:rsidR="0001507A" w:rsidRDefault="0001507A" w:rsidP="000E5536">
      <w:pPr>
        <w:pStyle w:val="Heading5"/>
      </w:pPr>
      <w:r>
        <w:t>API</w:t>
      </w:r>
    </w:p>
    <w:p w14:paraId="4B04A74E" w14:textId="77777777" w:rsidR="0001507A" w:rsidRPr="0001507A" w:rsidRDefault="0001507A" w:rsidP="008B6883">
      <w:pPr>
        <w:pStyle w:val="BodyText2"/>
      </w:pPr>
      <w:r>
        <w:t xml:space="preserve">QGIS has an API and the docs are </w:t>
      </w:r>
      <w:hyperlink r:id="rId1271" w:history="1">
        <w:r w:rsidRPr="0001507A">
          <w:rPr>
            <w:rStyle w:val="Hyperlink"/>
          </w:rPr>
          <w:t>here</w:t>
        </w:r>
      </w:hyperlink>
      <w:r>
        <w:t>.</w:t>
      </w:r>
      <w:r w:rsidR="00526BE6">
        <w:t xml:space="preserve"> Here is the </w:t>
      </w:r>
      <w:hyperlink r:id="rId1272" w:history="1">
        <w:r w:rsidR="00526BE6" w:rsidRPr="00526BE6">
          <w:rPr>
            <w:rStyle w:val="Hyperlink"/>
          </w:rPr>
          <w:t>cookbook</w:t>
        </w:r>
      </w:hyperlink>
      <w:r w:rsidR="00526BE6">
        <w:t xml:space="preserve"> for the Python classes.</w:t>
      </w:r>
    </w:p>
    <w:p w14:paraId="0C933315" w14:textId="77777777" w:rsidR="00442675" w:rsidRDefault="00442675" w:rsidP="000E5536">
      <w:pPr>
        <w:pStyle w:val="Heading5"/>
      </w:pPr>
      <w:r>
        <w:t>Importing qgis.core</w:t>
      </w:r>
    </w:p>
    <w:p w14:paraId="061B54A5" w14:textId="77777777" w:rsidR="006C2081" w:rsidRDefault="006C2081" w:rsidP="008B6883">
      <w:pPr>
        <w:pStyle w:val="BodyText2"/>
      </w:pPr>
      <w:r>
        <w:t xml:space="preserve">Following instructions </w:t>
      </w:r>
      <w:hyperlink r:id="rId1273" w:history="1">
        <w:r w:rsidRPr="006C2081">
          <w:rPr>
            <w:rStyle w:val="Hyperlink"/>
          </w:rPr>
          <w:t>here</w:t>
        </w:r>
      </w:hyperlink>
      <w:r>
        <w:t xml:space="preserve"> to try to get the import working.</w:t>
      </w:r>
    </w:p>
    <w:p w14:paraId="618AF144" w14:textId="77777777" w:rsidR="00C742EA" w:rsidRDefault="00C742EA" w:rsidP="000E5536">
      <w:pPr>
        <w:pStyle w:val="Heading6"/>
      </w:pPr>
      <w:r>
        <w:t>In the OSGeo4W console</w:t>
      </w:r>
    </w:p>
    <w:p w14:paraId="2A56A7CE" w14:textId="77777777" w:rsidR="00C742EA" w:rsidRDefault="00C742EA" w:rsidP="008B6883">
      <w:pPr>
        <w:pStyle w:val="BodyText2"/>
      </w:pPr>
      <w:r>
        <w:t>First set the PYTHONPATH environment variable in OSGeo4W:</w:t>
      </w:r>
    </w:p>
    <w:p w14:paraId="5970451A" w14:textId="77777777" w:rsidR="00C742EA" w:rsidRDefault="00C742EA" w:rsidP="008B550B">
      <w:pPr>
        <w:pStyle w:val="Unix"/>
      </w:pPr>
      <w:r>
        <w:t>C:\&gt;set PYTHONPATH=C:\Program Files (x86)\QGIS Dufour\apps\qgis\pytho</w:t>
      </w:r>
      <w:r w:rsidR="006C2081">
        <w:t>n</w:t>
      </w:r>
    </w:p>
    <w:p w14:paraId="4317EA49" w14:textId="77777777" w:rsidR="00D0525C" w:rsidRDefault="00C742EA" w:rsidP="008B550B">
      <w:pPr>
        <w:pStyle w:val="Unix"/>
      </w:pPr>
      <w:r>
        <w:t>C:\&gt;set PATH=C:\Program Files (x86)\QGIS Dufour\apps\qgis\bin;%PATH%</w:t>
      </w:r>
    </w:p>
    <w:p w14:paraId="0783C552" w14:textId="77777777" w:rsidR="00632FE5" w:rsidRDefault="00632FE5" w:rsidP="008B6883">
      <w:pPr>
        <w:pStyle w:val="BodyText2"/>
      </w:pPr>
      <w:r>
        <w:t>Then the import in Python works:</w:t>
      </w:r>
    </w:p>
    <w:p w14:paraId="65358340" w14:textId="77777777" w:rsidR="00632FE5" w:rsidRDefault="00632FE5" w:rsidP="008B550B">
      <w:pPr>
        <w:pStyle w:val="Unix"/>
      </w:pPr>
      <w:r>
        <w:t>C:\&gt;python</w:t>
      </w:r>
    </w:p>
    <w:p w14:paraId="50F90B63" w14:textId="77777777" w:rsidR="00632FE5" w:rsidRDefault="00632FE5" w:rsidP="008B550B">
      <w:pPr>
        <w:pStyle w:val="Unix"/>
      </w:pPr>
      <w:r>
        <w:t>Python 2.7.4 (default, Apr  6 2013, 19:54:46) [MSC v.1500 32 bit (Intel)] on win32</w:t>
      </w:r>
    </w:p>
    <w:p w14:paraId="7D36A655" w14:textId="77777777" w:rsidR="00632FE5" w:rsidRDefault="00632FE5" w:rsidP="008B550B">
      <w:pPr>
        <w:pStyle w:val="Unix"/>
      </w:pPr>
      <w:r>
        <w:t>Type "help", "copyright", "credits" or "license" for more information.</w:t>
      </w:r>
    </w:p>
    <w:p w14:paraId="3498151F" w14:textId="77777777" w:rsidR="00632FE5" w:rsidRDefault="00632FE5" w:rsidP="008B550B">
      <w:pPr>
        <w:pStyle w:val="Unix"/>
      </w:pPr>
      <w:r>
        <w:lastRenderedPageBreak/>
        <w:t>&gt;&gt;&gt; import qgis.core</w:t>
      </w:r>
    </w:p>
    <w:p w14:paraId="496F250C" w14:textId="77777777" w:rsidR="00632FE5" w:rsidRDefault="00632FE5" w:rsidP="008B550B">
      <w:pPr>
        <w:pStyle w:val="Unix"/>
      </w:pPr>
      <w:r>
        <w:t>&gt;&gt;&gt;</w:t>
      </w:r>
    </w:p>
    <w:p w14:paraId="47ED0E95" w14:textId="77777777" w:rsidR="006C2081" w:rsidRDefault="006C2081" w:rsidP="000E5536">
      <w:pPr>
        <w:pStyle w:val="Heading6"/>
      </w:pPr>
      <w:r>
        <w:t>In Command Prompt</w:t>
      </w:r>
    </w:p>
    <w:p w14:paraId="6C554012" w14:textId="77777777" w:rsidR="006C2081" w:rsidRDefault="006C2081" w:rsidP="008B6883">
      <w:pPr>
        <w:pStyle w:val="BodyText2"/>
      </w:pPr>
      <w:r>
        <w:t>Setting the environment variables</w:t>
      </w:r>
      <w:r w:rsidR="005B65B0">
        <w:t xml:space="preserve"> as follows works</w:t>
      </w:r>
      <w:r>
        <w:t>:</w:t>
      </w:r>
    </w:p>
    <w:p w14:paraId="1D87D97E" w14:textId="77777777" w:rsidR="00932E9E" w:rsidRDefault="00932E9E" w:rsidP="008B550B">
      <w:pPr>
        <w:pStyle w:val="Unix"/>
      </w:pPr>
      <w:r>
        <w:t>SET PYTHONPATH=C:\Program Files (x86)\QGIS Dufour\apps\qgis\python;%PYTHONPATH%</w:t>
      </w:r>
    </w:p>
    <w:p w14:paraId="7FAF806D" w14:textId="77777777" w:rsidR="005B65B0" w:rsidRDefault="005B65B0" w:rsidP="008B550B">
      <w:pPr>
        <w:pStyle w:val="Unix"/>
      </w:pPr>
      <w:r>
        <w:t>SET PATH=C:\Program Files (x86)\QGIS Dufour\bin;C:\Program Files (x86)\QGIS Dufour\apps\qgis\bin;%PATH%</w:t>
      </w:r>
    </w:p>
    <w:p w14:paraId="0ADEC4A5" w14:textId="77777777" w:rsidR="005B65B0" w:rsidRDefault="005B65B0" w:rsidP="008B550B">
      <w:pPr>
        <w:pStyle w:val="Unix"/>
      </w:pPr>
      <w:r>
        <w:t>SET PYTHONHOME=C:\Program Files (x86)\QGIS Dufour\apps\Python27</w:t>
      </w:r>
    </w:p>
    <w:p w14:paraId="1F2AA8EA" w14:textId="77777777" w:rsidR="005B65B0" w:rsidRPr="006C2081" w:rsidRDefault="00932E9E" w:rsidP="008B6883">
      <w:pPr>
        <w:pStyle w:val="BodyText2"/>
      </w:pPr>
      <w:r>
        <w:t>The last line is critical but this might break ArcGIS.</w:t>
      </w:r>
    </w:p>
    <w:p w14:paraId="429ECA9C" w14:textId="77777777" w:rsidR="002A6B35" w:rsidRDefault="002A6B35" w:rsidP="000E5536">
      <w:pPr>
        <w:pStyle w:val="Heading5"/>
      </w:pPr>
      <w:r>
        <w:t>Rasters</w:t>
      </w:r>
    </w:p>
    <w:p w14:paraId="60CFA5F3" w14:textId="77777777" w:rsidR="002A6B35" w:rsidRDefault="002A6B35" w:rsidP="008B6883">
      <w:pPr>
        <w:pStyle w:val="BodyText2"/>
      </w:pPr>
      <w:r>
        <w:t>To load a raster from file:</w:t>
      </w:r>
    </w:p>
    <w:p w14:paraId="191E4EF8" w14:textId="77777777" w:rsidR="002A6B35" w:rsidRDefault="002A6B35" w:rsidP="008B550B">
      <w:pPr>
        <w:pStyle w:val="Unix"/>
      </w:pPr>
      <w:r>
        <w:t>from PyQt4.QtCore import QFileInfo</w:t>
      </w:r>
    </w:p>
    <w:p w14:paraId="3AC844F4" w14:textId="77777777" w:rsidR="002A6B35" w:rsidRDefault="002A6B35" w:rsidP="008B550B">
      <w:pPr>
        <w:pStyle w:val="Unix"/>
      </w:pPr>
      <w:r>
        <w:t>from qgis.core import QgsRasterLayer</w:t>
      </w:r>
    </w:p>
    <w:p w14:paraId="300A1BB5" w14:textId="77777777" w:rsidR="002A6B35" w:rsidRDefault="002A6B35" w:rsidP="008B550B">
      <w:pPr>
        <w:pStyle w:val="Unix"/>
      </w:pPr>
      <w:r>
        <w:t>fileName = "E:/cottaan/My Documents/ArcGIS/Google Earth Engine Downloads/download_datasets/tifs/transitions_tile_001.tif"</w:t>
      </w:r>
    </w:p>
    <w:p w14:paraId="0ED5CB25" w14:textId="77777777" w:rsidR="002A6B35" w:rsidRDefault="002A6B35" w:rsidP="008B550B">
      <w:pPr>
        <w:pStyle w:val="Unix"/>
      </w:pPr>
      <w:r>
        <w:t>fileInfo = QFileInfo(fileName)</w:t>
      </w:r>
    </w:p>
    <w:p w14:paraId="3ADEFC7F" w14:textId="77777777" w:rsidR="002A6B35" w:rsidRDefault="002A6B35" w:rsidP="008B550B">
      <w:pPr>
        <w:pStyle w:val="Unix"/>
      </w:pPr>
      <w:r>
        <w:t>baseName = fileInfo.baseName()</w:t>
      </w:r>
    </w:p>
    <w:p w14:paraId="17895481" w14:textId="77777777" w:rsidR="002A6B35" w:rsidRDefault="002A6B35" w:rsidP="008B550B">
      <w:pPr>
        <w:pStyle w:val="Unix"/>
      </w:pPr>
      <w:r>
        <w:t>rlayer = QgsRasterLayer(fileName, baseName)</w:t>
      </w:r>
    </w:p>
    <w:p w14:paraId="0A7B8D77" w14:textId="77777777" w:rsidR="002A6B35" w:rsidRDefault="002A6B35" w:rsidP="008B6883">
      <w:pPr>
        <w:pStyle w:val="BodyText2"/>
      </w:pPr>
      <w:r>
        <w:t>To load a style programmatically:</w:t>
      </w:r>
    </w:p>
    <w:p w14:paraId="40EED556" w14:textId="77777777" w:rsidR="002A6B35" w:rsidRDefault="002A6B35" w:rsidP="008B550B">
      <w:pPr>
        <w:pStyle w:val="Unix"/>
      </w:pPr>
      <w:r>
        <w:t>rlayer.loadNamedStyle(r"E:\cottaan\My Documents\ArcGIS\Google Earth Engine Downloads\download_datasets\symbology\transitions.qml")</w:t>
      </w:r>
    </w:p>
    <w:p w14:paraId="257B2C8B" w14:textId="77777777" w:rsidR="002A6B35" w:rsidRDefault="002A6B35" w:rsidP="008B6883">
      <w:pPr>
        <w:pStyle w:val="BodyText2"/>
      </w:pPr>
      <w:r>
        <w:t>To add a layer to the map</w:t>
      </w:r>
    </w:p>
    <w:p w14:paraId="0168A458" w14:textId="77777777" w:rsidR="002A6B35" w:rsidRDefault="00137131" w:rsidP="008B550B">
      <w:pPr>
        <w:pStyle w:val="Unix"/>
      </w:pPr>
      <w:r w:rsidRPr="00137131">
        <w:t>iface.addRasterLayer(r"E:\cottaan\My Documents\ArcGIS\Google Earth Engine Downloads\download_datasets\tifs\transitions_tile_001.tif","raster layer")</w:t>
      </w:r>
    </w:p>
    <w:p w14:paraId="26758143" w14:textId="77777777" w:rsidR="00245D80" w:rsidRDefault="00245D80" w:rsidP="008B6883">
      <w:pPr>
        <w:pStyle w:val="BodyText2"/>
      </w:pPr>
      <w:r>
        <w:t>To export the layer to xml</w:t>
      </w:r>
    </w:p>
    <w:p w14:paraId="04ECB126" w14:textId="77777777" w:rsidR="00245D80" w:rsidRDefault="00245D80" w:rsidP="008B550B">
      <w:pPr>
        <w:pStyle w:val="Unix"/>
      </w:pPr>
      <w:r>
        <w:t>from PyQt4.QtXml import *</w:t>
      </w:r>
    </w:p>
    <w:p w14:paraId="0754BA90" w14:textId="77777777" w:rsidR="00245D80" w:rsidRDefault="00245D80" w:rsidP="008B550B">
      <w:pPr>
        <w:pStyle w:val="Unix"/>
      </w:pPr>
      <w:r>
        <w:t>from PyQt4.QtXml import *</w:t>
      </w:r>
    </w:p>
    <w:p w14:paraId="5885E789" w14:textId="77777777" w:rsidR="00245D80" w:rsidRDefault="00245D80" w:rsidP="008B550B">
      <w:pPr>
        <w:pStyle w:val="Unix"/>
      </w:pPr>
      <w:r>
        <w:t xml:space="preserve">XMLDocument = QDomDocument("style") </w:t>
      </w:r>
    </w:p>
    <w:p w14:paraId="24106453" w14:textId="77777777" w:rsidR="00245D80" w:rsidRDefault="00245D80" w:rsidP="008B550B">
      <w:pPr>
        <w:pStyle w:val="Unix"/>
      </w:pPr>
      <w:r>
        <w:t xml:space="preserve">XMLMapLayers = QDomElement() </w:t>
      </w:r>
    </w:p>
    <w:p w14:paraId="23E59560" w14:textId="77777777" w:rsidR="00245D80" w:rsidRDefault="00245D80" w:rsidP="008B550B">
      <w:pPr>
        <w:pStyle w:val="Unix"/>
      </w:pPr>
      <w:r>
        <w:t xml:space="preserve">XMLMapLayers = XMLDocument.createElement("maplayers") </w:t>
      </w:r>
    </w:p>
    <w:p w14:paraId="39A059D2" w14:textId="77777777" w:rsidR="00245D80" w:rsidRDefault="00245D80" w:rsidP="008B550B">
      <w:pPr>
        <w:pStyle w:val="Unix"/>
      </w:pPr>
      <w:r>
        <w:t xml:space="preserve">XMLMapLayer = QDomElement() </w:t>
      </w:r>
    </w:p>
    <w:p w14:paraId="57A28DE0" w14:textId="77777777" w:rsidR="00245D80" w:rsidRDefault="00245D80" w:rsidP="008B550B">
      <w:pPr>
        <w:pStyle w:val="Unix"/>
      </w:pPr>
      <w:r>
        <w:t>XMLMapLayer = XMLDocument.createElement("maplayer")</w:t>
      </w:r>
    </w:p>
    <w:p w14:paraId="1229BA3F" w14:textId="77777777" w:rsidR="00245D80" w:rsidRDefault="00245D80" w:rsidP="008B550B">
      <w:pPr>
        <w:pStyle w:val="Unix"/>
      </w:pPr>
      <w:r>
        <w:t>rlayer.writeLayerXML(XMLMapLayer,XMLDocument)</w:t>
      </w:r>
    </w:p>
    <w:p w14:paraId="65DABDA1" w14:textId="77777777" w:rsidR="002A6B35" w:rsidRDefault="002A6B35" w:rsidP="008B6883">
      <w:pPr>
        <w:pStyle w:val="BodyText2"/>
      </w:pPr>
      <w:r>
        <w:t>To save a layer to a Layer Definition File programmatically:</w:t>
      </w:r>
    </w:p>
    <w:p w14:paraId="13A9B2EA" w14:textId="77777777" w:rsidR="002A6B35" w:rsidRPr="002A6B35" w:rsidRDefault="002A6B35" w:rsidP="008B550B">
      <w:pPr>
        <w:pStyle w:val="Unix"/>
      </w:pPr>
    </w:p>
    <w:p w14:paraId="70418449" w14:textId="77777777" w:rsidR="000049D0" w:rsidRDefault="000049D0" w:rsidP="003B37F4">
      <w:pPr>
        <w:pStyle w:val="Heading2"/>
      </w:pPr>
      <w:r>
        <w:t>Docker</w:t>
      </w:r>
    </w:p>
    <w:p w14:paraId="1C7CD716" w14:textId="77777777" w:rsidR="00CB2055" w:rsidRDefault="00CB2055" w:rsidP="00CB2055">
      <w:pPr>
        <w:pStyle w:val="Heading3"/>
      </w:pPr>
      <w:r>
        <w:t>Installing</w:t>
      </w:r>
    </w:p>
    <w:p w14:paraId="7C54367D" w14:textId="77777777" w:rsidR="00CB2055" w:rsidRDefault="00CB2055" w:rsidP="00CB2055">
      <w:pPr>
        <w:pStyle w:val="Heading4"/>
      </w:pPr>
      <w:r>
        <w:t>On Ubuntu 14.04</w:t>
      </w:r>
    </w:p>
    <w:p w14:paraId="45BB4EE6" w14:textId="77777777" w:rsidR="00CB2055" w:rsidRDefault="00CB2055" w:rsidP="008B6883">
      <w:pPr>
        <w:pStyle w:val="BodyText2"/>
      </w:pPr>
      <w:r>
        <w:t xml:space="preserve">Following instructions here: </w:t>
      </w:r>
      <w:hyperlink r:id="rId1274" w:anchor="install-docker" w:history="1">
        <w:r w:rsidRPr="00510A5D">
          <w:rPr>
            <w:rStyle w:val="Hyperlink"/>
          </w:rPr>
          <w:t>https://docs.docker.com/engine/installation/linux/ubuntu/#install-docker</w:t>
        </w:r>
      </w:hyperlink>
      <w:r>
        <w:t xml:space="preserve"> </w:t>
      </w:r>
    </w:p>
    <w:p w14:paraId="3DCEA033" w14:textId="77777777" w:rsidR="005425BE" w:rsidRDefault="00BB4F1D" w:rsidP="008B6883">
      <w:pPr>
        <w:pStyle w:val="BodyText2"/>
      </w:pPr>
      <w:r>
        <w:t>Installed on a clean GCE</w:t>
      </w:r>
      <w:r w:rsidR="005425BE">
        <w:t xml:space="preserve"> Ubuntu 14.04 VM.</w:t>
      </w:r>
    </w:p>
    <w:p w14:paraId="3AE4ABC7" w14:textId="77777777" w:rsidR="00E3020C" w:rsidRDefault="00E3020C" w:rsidP="00E3020C">
      <w:pPr>
        <w:pStyle w:val="Heading5"/>
      </w:pPr>
      <w:r>
        <w:t>Issues</w:t>
      </w:r>
    </w:p>
    <w:p w14:paraId="719ED6AB" w14:textId="77777777" w:rsidR="00E3020C" w:rsidRDefault="00E3020C" w:rsidP="00E3020C">
      <w:pPr>
        <w:pStyle w:val="Heading6"/>
      </w:pPr>
      <w:r w:rsidRPr="00E3020C">
        <w:t>E: Sub-process /usr/bin/dpkg returned an error code (1)</w:t>
      </w:r>
    </w:p>
    <w:p w14:paraId="759E551B" w14:textId="77777777" w:rsidR="005425BE" w:rsidRPr="005425BE" w:rsidRDefault="005425BE" w:rsidP="008B6883">
      <w:pPr>
        <w:pStyle w:val="BodyText2"/>
      </w:pPr>
      <w:r>
        <w:t xml:space="preserve">Got this on the </w:t>
      </w:r>
      <w:r w:rsidR="003F4770">
        <w:t xml:space="preserve">existing </w:t>
      </w:r>
      <w:r>
        <w:t>C9 Python workspace. No solution yet.</w:t>
      </w:r>
    </w:p>
    <w:p w14:paraId="5633D7BB" w14:textId="77777777" w:rsidR="003F4770" w:rsidRDefault="003F4770" w:rsidP="003F4770">
      <w:pPr>
        <w:pStyle w:val="Heading6"/>
      </w:pPr>
      <w:r w:rsidRPr="003F4770">
        <w:t>E: Couldn't find any package by regex 'linux-image-extra-4.9.17-c9'</w:t>
      </w:r>
    </w:p>
    <w:p w14:paraId="1DE80291" w14:textId="77777777" w:rsidR="003F4770" w:rsidRPr="003F4770" w:rsidRDefault="003F4770" w:rsidP="008B6883">
      <w:pPr>
        <w:pStyle w:val="BodyText2"/>
      </w:pPr>
      <w:r>
        <w:t>Error occurred on a new C9 Python workspace.</w:t>
      </w:r>
    </w:p>
    <w:p w14:paraId="68B74226" w14:textId="77777777" w:rsidR="00CA2B73" w:rsidRDefault="00CA2B73" w:rsidP="00CA2B73">
      <w:pPr>
        <w:pStyle w:val="Heading3"/>
      </w:pPr>
      <w:r>
        <w:t>Creating images</w:t>
      </w:r>
    </w:p>
    <w:p w14:paraId="5971A4F6" w14:textId="77777777" w:rsidR="001820ED" w:rsidRPr="001820ED" w:rsidRDefault="001820ED" w:rsidP="008B6883">
      <w:pPr>
        <w:pStyle w:val="BodyText2"/>
      </w:pPr>
      <w:r>
        <w:lastRenderedPageBreak/>
        <w:t xml:space="preserve">Long article </w:t>
      </w:r>
      <w:hyperlink r:id="rId1275" w:history="1">
        <w:r w:rsidRPr="001820ED">
          <w:rPr>
            <w:rStyle w:val="Hyperlink"/>
          </w:rPr>
          <w:t>here</w:t>
        </w:r>
      </w:hyperlink>
      <w:r>
        <w:t xml:space="preserve"> about using Docker on Cloud9.</w:t>
      </w:r>
    </w:p>
    <w:p w14:paraId="77D2668D" w14:textId="77777777" w:rsidR="00CA2B73" w:rsidRDefault="00CA2B73" w:rsidP="00CA2B73">
      <w:pPr>
        <w:pStyle w:val="Heading4"/>
      </w:pPr>
      <w:r>
        <w:t>Pulling from a registry</w:t>
      </w:r>
    </w:p>
    <w:p w14:paraId="5DB532B8" w14:textId="77777777" w:rsidR="00CA2B73" w:rsidRDefault="00CA2B73" w:rsidP="00CA2B73">
      <w:pPr>
        <w:pStyle w:val="Unix"/>
      </w:pPr>
      <w:r w:rsidRPr="00CA2B73">
        <w:t>a_cottam@instance-group-1-11rs ~ $ docker pull cloud9/ws-html5</w:t>
      </w:r>
    </w:p>
    <w:p w14:paraId="0B67B4A8" w14:textId="77777777" w:rsidR="00CA2B73" w:rsidRDefault="00CA2B73" w:rsidP="00CA2B73">
      <w:pPr>
        <w:pStyle w:val="Unix"/>
      </w:pPr>
      <w:r>
        <w:t>..</w:t>
      </w:r>
    </w:p>
    <w:p w14:paraId="248A5585" w14:textId="77777777"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69FF838A" w14:textId="77777777" w:rsidR="00E23007" w:rsidRDefault="00E23007" w:rsidP="008B6883">
      <w:pPr>
        <w:pStyle w:val="BodyText2"/>
      </w:pPr>
      <w:r>
        <w:t>Although there is lots of space - this seems to be a known issue.</w:t>
      </w:r>
    </w:p>
    <w:p w14:paraId="0A663621" w14:textId="77777777" w:rsidR="00CA2B73" w:rsidRDefault="00EC3EEF" w:rsidP="008B6883">
      <w:pPr>
        <w:pStyle w:val="BodyText2"/>
      </w:pPr>
      <w:r>
        <w:t xml:space="preserve">Trying by searching in docker and then running a </w:t>
      </w:r>
      <w:r w:rsidR="005015F0">
        <w:t xml:space="preserve">image (instructions </w:t>
      </w:r>
      <w:hyperlink r:id="rId1276" w:history="1">
        <w:r w:rsidR="005015F0" w:rsidRPr="005015F0">
          <w:rPr>
            <w:rStyle w:val="Hyperlink"/>
          </w:rPr>
          <w:t>here</w:t>
        </w:r>
      </w:hyperlink>
      <w:r w:rsidR="005015F0">
        <w:t>):</w:t>
      </w:r>
    </w:p>
    <w:p w14:paraId="0E37402C" w14:textId="77777777" w:rsidR="00EC3EEF" w:rsidRDefault="00EC3EEF" w:rsidP="00EC3EEF">
      <w:pPr>
        <w:pStyle w:val="Unix"/>
      </w:pPr>
      <w:r>
        <w:t>a_cottam@instance-group-1-vbb9 /usr/bin $ docker search cloud9</w:t>
      </w:r>
    </w:p>
    <w:p w14:paraId="78A58397" w14:textId="77777777" w:rsidR="00EC3EEF" w:rsidRDefault="00EC3EEF" w:rsidP="00EC3EEF">
      <w:pPr>
        <w:pStyle w:val="Unix"/>
      </w:pPr>
      <w:r>
        <w:t xml:space="preserve">NAME                       </w:t>
      </w:r>
      <w:r>
        <w:tab/>
      </w:r>
      <w:r>
        <w:tab/>
        <w:t xml:space="preserve">DESCRIPTION                                     </w:t>
      </w:r>
      <w:r>
        <w:tab/>
      </w:r>
      <w:r>
        <w:tab/>
        <w:t xml:space="preserve">STARS     </w:t>
      </w:r>
      <w:r>
        <w:tab/>
        <w:t>OFFICIAL   AUTOMATED</w:t>
      </w:r>
    </w:p>
    <w:p w14:paraId="00B62D1F" w14:textId="77777777" w:rsidR="00EC3EEF" w:rsidRDefault="00EC3EEF" w:rsidP="00EC3EEF">
      <w:pPr>
        <w:pStyle w:val="Unix"/>
      </w:pPr>
      <w:r>
        <w:t xml:space="preserve">kdelfour/cloud9-docker      </w:t>
      </w:r>
      <w:r>
        <w:tab/>
        <w:t xml:space="preserve">Automated Cloud9 IDE (http://c9.io) Build      </w:t>
      </w:r>
      <w:r>
        <w:tab/>
        <w:t xml:space="preserve">78                   </w:t>
      </w:r>
      <w:r>
        <w:tab/>
        <w:t>[OK]</w:t>
      </w:r>
    </w:p>
    <w:p w14:paraId="67EDBC13" w14:textId="77777777" w:rsidR="00EC3EEF" w:rsidRDefault="00EC3EEF" w:rsidP="00EC3EEF">
      <w:pPr>
        <w:pStyle w:val="Unix"/>
      </w:pPr>
      <w:r>
        <w:t xml:space="preserve">sapk/cloud9                </w:t>
      </w:r>
      <w:r>
        <w:tab/>
      </w:r>
      <w:r>
        <w:tab/>
        <w:t xml:space="preserve">Cloud9 instance                                </w:t>
      </w:r>
      <w:r>
        <w:tab/>
      </w:r>
      <w:r>
        <w:tab/>
        <w:t xml:space="preserve">26                   </w:t>
      </w:r>
      <w:r>
        <w:tab/>
        <w:t>[OK]</w:t>
      </w:r>
    </w:p>
    <w:p w14:paraId="26551F7D" w14:textId="77777777" w:rsidR="00EC3EEF" w:rsidRDefault="00EC3EEF" w:rsidP="005015F0">
      <w:pPr>
        <w:pStyle w:val="Unix"/>
      </w:pPr>
      <w:r>
        <w:t>..</w:t>
      </w:r>
    </w:p>
    <w:p w14:paraId="2AA5C3A5" w14:textId="77777777" w:rsidR="005015F0" w:rsidRDefault="005015F0" w:rsidP="005015F0">
      <w:pPr>
        <w:pStyle w:val="Unix"/>
      </w:pPr>
      <w:r>
        <w:t>a_cottam@instance-group-1-vbb9 /usr/bin $ docker run -it -d -p 80:80 kdelfour/cloud9-docker</w:t>
      </w:r>
    </w:p>
    <w:p w14:paraId="344F647D" w14:textId="77777777" w:rsidR="005015F0" w:rsidRDefault="005015F0" w:rsidP="005015F0">
      <w:pPr>
        <w:pStyle w:val="Unix"/>
      </w:pPr>
      <w:r>
        <w:t>8e47c57568bb8062dbc70fb79e98cb2f5bc1e3592caa675d06ec74548d99d84a</w:t>
      </w:r>
    </w:p>
    <w:p w14:paraId="64CED731" w14:textId="77777777" w:rsidR="005015F0" w:rsidRDefault="005015F0" w:rsidP="005015F0">
      <w:pPr>
        <w:pStyle w:val="Unix"/>
      </w:pPr>
      <w:r>
        <w:t>a_cottam@instance-group-1-vbb9 /usr/bin $ docker ps</w:t>
      </w:r>
    </w:p>
    <w:p w14:paraId="6E224D16" w14:textId="77777777"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34F4407A" w14:textId="77777777"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195A48FC" w14:textId="77777777" w:rsidR="00CA2B73" w:rsidRDefault="00CA2B73" w:rsidP="00CA2B73">
      <w:pPr>
        <w:pStyle w:val="Heading4"/>
      </w:pPr>
      <w:r>
        <w:t xml:space="preserve">Using GCP </w:t>
      </w:r>
      <w:r w:rsidR="00642570">
        <w:t>Container Images</w:t>
      </w:r>
    </w:p>
    <w:p w14:paraId="37AEBC05" w14:textId="77777777"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456FE8CD" w14:textId="77777777" w:rsidR="005D6783" w:rsidRDefault="005D6783" w:rsidP="005D6783">
      <w:pPr>
        <w:pStyle w:val="Unix"/>
      </w:pPr>
      <w:r>
        <w:t>a_cottam@instance-2 ~ $ docker images</w:t>
      </w:r>
    </w:p>
    <w:p w14:paraId="7142EA45" w14:textId="7777777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2F224530" w14:textId="77777777"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50C52079"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4354CC58"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357B9A39" w14:textId="77777777" w:rsidR="00642570" w:rsidRPr="001F5C7F" w:rsidRDefault="00642570" w:rsidP="009B5185">
            <w:pPr>
              <w:pStyle w:val="TableTextHeader"/>
            </w:pPr>
            <w:r w:rsidRPr="001F5C7F">
              <w:t>Image name</w:t>
            </w:r>
          </w:p>
        </w:tc>
        <w:tc>
          <w:tcPr>
            <w:tcW w:w="4675" w:type="dxa"/>
          </w:tcPr>
          <w:p w14:paraId="61D8557F" w14:textId="77777777" w:rsidR="00642570" w:rsidRPr="00642570" w:rsidRDefault="00642570" w:rsidP="009B5185">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677983D4"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301254" w14:textId="77777777" w:rsidR="00642570" w:rsidRPr="001F5C7F" w:rsidRDefault="00642570" w:rsidP="00505DB3">
            <w:pPr>
              <w:pStyle w:val="TableText"/>
            </w:pPr>
            <w:r w:rsidRPr="001F5C7F">
              <w:t xml:space="preserve">gcr.io/google-containers/nginx </w:t>
            </w:r>
          </w:p>
        </w:tc>
        <w:tc>
          <w:tcPr>
            <w:tcW w:w="4675" w:type="dxa"/>
          </w:tcPr>
          <w:p w14:paraId="7A3BE97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28CF6FDC"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BC33C00" w14:textId="77777777" w:rsidR="00642570" w:rsidRPr="001F5C7F" w:rsidRDefault="00642570" w:rsidP="00505DB3">
            <w:pPr>
              <w:pStyle w:val="TableText"/>
            </w:pPr>
            <w:r w:rsidRPr="001F5C7F">
              <w:t>kdelfour/cloud9-docker</w:t>
            </w:r>
          </w:p>
        </w:tc>
        <w:tc>
          <w:tcPr>
            <w:tcW w:w="4675" w:type="dxa"/>
          </w:tcPr>
          <w:p w14:paraId="4BE199A0"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733D131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9031181" w14:textId="77777777" w:rsidR="00642570" w:rsidRPr="001F5C7F" w:rsidRDefault="00642570" w:rsidP="00505DB3">
            <w:pPr>
              <w:pStyle w:val="TableText"/>
            </w:pPr>
            <w:r w:rsidRPr="001F5C7F">
              <w:t>cloud9/ws-html5</w:t>
            </w:r>
          </w:p>
        </w:tc>
        <w:tc>
          <w:tcPr>
            <w:tcW w:w="4675" w:type="dxa"/>
          </w:tcPr>
          <w:p w14:paraId="45C35FC0"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4527E673"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0911C74D" w14:textId="77777777" w:rsidR="00642570" w:rsidRPr="001F5C7F" w:rsidRDefault="00642570" w:rsidP="00505DB3">
            <w:pPr>
              <w:pStyle w:val="TableText"/>
            </w:pPr>
            <w:r w:rsidRPr="001F5C7F">
              <w:t>/cloud9/ws-html5/</w:t>
            </w:r>
          </w:p>
        </w:tc>
        <w:tc>
          <w:tcPr>
            <w:tcW w:w="4675" w:type="dxa"/>
          </w:tcPr>
          <w:p w14:paraId="0A179125"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6632906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6C0917C" w14:textId="77777777" w:rsidR="00642570" w:rsidRPr="001F5C7F" w:rsidRDefault="00642570" w:rsidP="00505DB3">
            <w:pPr>
              <w:pStyle w:val="TableText"/>
            </w:pPr>
            <w:r w:rsidRPr="001F5C7F">
              <w:t>hub.docker.com/cloud9/ws-html5/</w:t>
            </w:r>
          </w:p>
        </w:tc>
        <w:tc>
          <w:tcPr>
            <w:tcW w:w="4675" w:type="dxa"/>
          </w:tcPr>
          <w:p w14:paraId="449A155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3CDA0C9E" w14:textId="77777777" w:rsidR="0090438E" w:rsidRDefault="0090438E" w:rsidP="003B37F4">
      <w:pPr>
        <w:pStyle w:val="Heading2"/>
      </w:pPr>
      <w:r>
        <w:t>GDAL</w:t>
      </w:r>
    </w:p>
    <w:p w14:paraId="1422DD65" w14:textId="77777777" w:rsidR="00212B2D" w:rsidRDefault="00212B2D" w:rsidP="0034374E">
      <w:pPr>
        <w:pStyle w:val="Heading3"/>
      </w:pPr>
      <w:bookmarkStart w:id="227" w:name="_Ref464569146"/>
      <w:r>
        <w:t>Command line</w:t>
      </w:r>
      <w:bookmarkEnd w:id="227"/>
    </w:p>
    <w:p w14:paraId="189436EC" w14:textId="77777777" w:rsidR="00212B2D" w:rsidRDefault="00212B2D" w:rsidP="008B6883">
      <w:pPr>
        <w:pStyle w:val="BodyText2"/>
      </w:pPr>
      <w:r>
        <w:t>If you try:</w:t>
      </w:r>
    </w:p>
    <w:p w14:paraId="090BBD4D" w14:textId="77777777" w:rsidR="00212B2D" w:rsidRDefault="00212B2D" w:rsidP="008B550B">
      <w:pPr>
        <w:pStyle w:val="Unix"/>
      </w:pPr>
      <w:r w:rsidRPr="00212B2D">
        <w:t xml:space="preserve">C:\Users\cottaan&gt;gdalinfo </w:t>
      </w:r>
      <w:r>
        <w:t>–</w:t>
      </w:r>
      <w:r w:rsidRPr="00212B2D">
        <w:t>version</w:t>
      </w:r>
    </w:p>
    <w:p w14:paraId="2269E3FA" w14:textId="77777777" w:rsidR="00212B2D" w:rsidRDefault="00853CF3" w:rsidP="008B6883">
      <w:pPr>
        <w:pStyle w:val="BodyText2"/>
      </w:pPr>
      <w:r>
        <w:t>Windows wont find the gdal binaries and you will get:</w:t>
      </w:r>
    </w:p>
    <w:p w14:paraId="535BBFB7" w14:textId="77777777" w:rsidR="00212B2D" w:rsidRDefault="00212B2D" w:rsidP="008B550B">
      <w:pPr>
        <w:pStyle w:val="Unix"/>
      </w:pPr>
      <w:r>
        <w:t>'gdalinfo' is not recognized as an internal or external command, operable program or batch file.</w:t>
      </w:r>
    </w:p>
    <w:p w14:paraId="01D6BDC7" w14:textId="77777777"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263B3D28" w14:textId="77777777"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49A5F469" w14:textId="77777777" w:rsidR="00853CF3" w:rsidRDefault="00853CF3" w:rsidP="008B550B">
      <w:pPr>
        <w:pStyle w:val="Unix"/>
      </w:pPr>
      <w:r>
        <w:t>Driver: GTiff/GeoTIFF</w:t>
      </w:r>
    </w:p>
    <w:p w14:paraId="7E9E388E" w14:textId="77777777" w:rsidR="00853CF3" w:rsidRDefault="00853CF3" w:rsidP="008B550B">
      <w:pPr>
        <w:pStyle w:val="Unix"/>
      </w:pPr>
      <w:r>
        <w:t>Files: E:\cottaan\My Documents\ArcGIS\Google Earth Engine Downloads\Test Downloads\WaterTest.tif</w:t>
      </w:r>
    </w:p>
    <w:p w14:paraId="16ECACAE" w14:textId="77777777" w:rsidR="00853CF3" w:rsidRDefault="00853CF3" w:rsidP="008B550B">
      <w:pPr>
        <w:pStyle w:val="Unix"/>
      </w:pPr>
      <w:r>
        <w:t xml:space="preserve">       E:\cottaan\My Documents\ArcGIS\Google Earth Engine Downloads\Test Downloads\WaterTest.tif.ovr</w:t>
      </w:r>
    </w:p>
    <w:p w14:paraId="10A943E4" w14:textId="77777777" w:rsidR="00853CF3" w:rsidRDefault="00853CF3" w:rsidP="008B550B">
      <w:pPr>
        <w:pStyle w:val="Unix"/>
      </w:pPr>
      <w:r>
        <w:t xml:space="preserve">       E:\cottaan\My Documents\ArcGIS\Google Earth Engine Downloads\Test Downloads\WaterTest.tfw</w:t>
      </w:r>
    </w:p>
    <w:p w14:paraId="489E298A" w14:textId="77777777" w:rsidR="00853CF3" w:rsidRDefault="00853CF3" w:rsidP="008B550B">
      <w:pPr>
        <w:pStyle w:val="Unix"/>
      </w:pPr>
      <w:r>
        <w:t xml:space="preserve">       E:\cottaan\My Documents\ArcGIS\Google Earth Engine Downloads\Test Downloads\WaterTest.tif.aux.xml</w:t>
      </w:r>
    </w:p>
    <w:p w14:paraId="76AC774F" w14:textId="77777777" w:rsidR="00853CF3" w:rsidRDefault="00853CF3" w:rsidP="008B550B">
      <w:pPr>
        <w:pStyle w:val="Unix"/>
      </w:pPr>
      <w:r>
        <w:t>Size is 5657, 5645</w:t>
      </w:r>
    </w:p>
    <w:p w14:paraId="516A0C48" w14:textId="77777777" w:rsidR="00853CF3" w:rsidRDefault="00853CF3" w:rsidP="008B550B">
      <w:pPr>
        <w:pStyle w:val="Unix"/>
      </w:pPr>
      <w:r>
        <w:t>Coordinate System is:</w:t>
      </w:r>
    </w:p>
    <w:p w14:paraId="6C660649" w14:textId="77777777" w:rsidR="00853CF3" w:rsidRDefault="00853CF3" w:rsidP="008B550B">
      <w:pPr>
        <w:pStyle w:val="Unix"/>
      </w:pPr>
      <w:r>
        <w:t>GEOGCS["WGS 84",</w:t>
      </w:r>
    </w:p>
    <w:p w14:paraId="210C2073" w14:textId="77777777" w:rsidR="00853CF3" w:rsidRDefault="00853CF3" w:rsidP="008B550B">
      <w:pPr>
        <w:pStyle w:val="Unix"/>
      </w:pPr>
      <w:r>
        <w:t xml:space="preserve">    DATUM["WGS_1984",</w:t>
      </w:r>
    </w:p>
    <w:p w14:paraId="69458E0D" w14:textId="77777777" w:rsidR="00853CF3" w:rsidRDefault="00853CF3" w:rsidP="008B550B">
      <w:pPr>
        <w:pStyle w:val="Unix"/>
      </w:pPr>
      <w:r>
        <w:t xml:space="preserve">        SPHEROID["WGS 84",6378137,298.257223563,</w:t>
      </w:r>
    </w:p>
    <w:p w14:paraId="2C67845B" w14:textId="77777777" w:rsidR="00853CF3" w:rsidRDefault="00853CF3" w:rsidP="008B550B">
      <w:pPr>
        <w:pStyle w:val="Unix"/>
      </w:pPr>
      <w:r>
        <w:t xml:space="preserve">            AUTHORITY["EPSG","7030"]],</w:t>
      </w:r>
    </w:p>
    <w:p w14:paraId="1A4D65A9" w14:textId="77777777" w:rsidR="00853CF3" w:rsidRDefault="00853CF3" w:rsidP="008B550B">
      <w:pPr>
        <w:pStyle w:val="Unix"/>
      </w:pPr>
      <w:r>
        <w:lastRenderedPageBreak/>
        <w:t xml:space="preserve">        AUTHORITY["EPSG","6326"]],</w:t>
      </w:r>
    </w:p>
    <w:p w14:paraId="2641CCA1" w14:textId="77777777" w:rsidR="00853CF3" w:rsidRDefault="00853CF3" w:rsidP="008B550B">
      <w:pPr>
        <w:pStyle w:val="Unix"/>
      </w:pPr>
      <w:r>
        <w:t xml:space="preserve">    PRIMEM["Greenwich",0],</w:t>
      </w:r>
    </w:p>
    <w:p w14:paraId="4553F3DC" w14:textId="77777777" w:rsidR="00853CF3" w:rsidRDefault="00853CF3" w:rsidP="008B550B">
      <w:pPr>
        <w:pStyle w:val="Unix"/>
      </w:pPr>
      <w:r>
        <w:t xml:space="preserve">    UNIT["degree",0.0174532925199433],</w:t>
      </w:r>
    </w:p>
    <w:p w14:paraId="40BF21AD" w14:textId="77777777" w:rsidR="00853CF3" w:rsidRDefault="00853CF3" w:rsidP="008B550B">
      <w:pPr>
        <w:pStyle w:val="Unix"/>
      </w:pPr>
      <w:r>
        <w:t xml:space="preserve">    AUTHORITY["EPSG","4326"]]</w:t>
      </w:r>
    </w:p>
    <w:p w14:paraId="7F7BD31E" w14:textId="77777777" w:rsidR="00853CF3" w:rsidRDefault="00853CF3" w:rsidP="008B550B">
      <w:pPr>
        <w:pStyle w:val="Unix"/>
      </w:pPr>
      <w:r>
        <w:t>Origin = (-122.489331408475310,39.716225509963877)</w:t>
      </w:r>
    </w:p>
    <w:p w14:paraId="4C5F2DF8" w14:textId="77777777" w:rsidR="00853CF3" w:rsidRDefault="00853CF3" w:rsidP="008B550B">
      <w:pPr>
        <w:pStyle w:val="Unix"/>
      </w:pPr>
      <w:r>
        <w:t>Pixel Size = (0.000269494585236,-0.000269494585236)</w:t>
      </w:r>
    </w:p>
    <w:p w14:paraId="7A735789" w14:textId="77777777" w:rsidR="00853CF3" w:rsidRDefault="00853CF3" w:rsidP="008B550B">
      <w:pPr>
        <w:pStyle w:val="Unix"/>
      </w:pPr>
      <w:r>
        <w:t>Metadata:</w:t>
      </w:r>
    </w:p>
    <w:p w14:paraId="35F217CF" w14:textId="77777777" w:rsidR="00853CF3" w:rsidRDefault="00853CF3" w:rsidP="008B550B">
      <w:pPr>
        <w:pStyle w:val="Unix"/>
      </w:pPr>
      <w:r>
        <w:t xml:space="preserve">  AREA_OR_POINT=Area</w:t>
      </w:r>
    </w:p>
    <w:p w14:paraId="23882F8D" w14:textId="77777777" w:rsidR="00853CF3" w:rsidRDefault="00853CF3" w:rsidP="008B550B">
      <w:pPr>
        <w:pStyle w:val="Unix"/>
      </w:pPr>
      <w:r>
        <w:t xml:space="preserve">  DataType=Generic</w:t>
      </w:r>
    </w:p>
    <w:p w14:paraId="3A94F569" w14:textId="77777777" w:rsidR="00853CF3" w:rsidRDefault="00853CF3" w:rsidP="008B550B">
      <w:pPr>
        <w:pStyle w:val="Unix"/>
      </w:pPr>
      <w:r>
        <w:t>Image Structure Metadata:</w:t>
      </w:r>
    </w:p>
    <w:p w14:paraId="7F979807" w14:textId="77777777" w:rsidR="00853CF3" w:rsidRDefault="00853CF3" w:rsidP="008B550B">
      <w:pPr>
        <w:pStyle w:val="Unix"/>
      </w:pPr>
      <w:r>
        <w:t xml:space="preserve">  INTERLEAVE=BAND</w:t>
      </w:r>
    </w:p>
    <w:p w14:paraId="75B05168" w14:textId="77777777" w:rsidR="00853CF3" w:rsidRDefault="00853CF3" w:rsidP="008B550B">
      <w:pPr>
        <w:pStyle w:val="Unix"/>
      </w:pPr>
      <w:r>
        <w:t>Corner Coordinates:</w:t>
      </w:r>
    </w:p>
    <w:p w14:paraId="082FEF35" w14:textId="77777777" w:rsidR="00853CF3" w:rsidRDefault="00853CF3" w:rsidP="008B550B">
      <w:pPr>
        <w:pStyle w:val="Unix"/>
      </w:pPr>
      <w:r>
        <w:t>Upper Left  (-122.4893314,  39.7162255) (122d29'21.59"W, 39d42'58.41"N)</w:t>
      </w:r>
    </w:p>
    <w:p w14:paraId="31F87170" w14:textId="77777777" w:rsidR="00853CF3" w:rsidRDefault="00853CF3" w:rsidP="008B550B">
      <w:pPr>
        <w:pStyle w:val="Unix"/>
      </w:pPr>
      <w:r>
        <w:t>Lower Left  (-122.4893314,  38.1949286) (122d29'21.59"W, 38d11'41.74"N)</w:t>
      </w:r>
    </w:p>
    <w:p w14:paraId="23249D79" w14:textId="77777777" w:rsidR="00853CF3" w:rsidRDefault="00853CF3" w:rsidP="008B550B">
      <w:pPr>
        <w:pStyle w:val="Unix"/>
      </w:pPr>
      <w:r>
        <w:t>Upper Right (-120.9648005,  39.7162255) (120d57'53.28"W, 39d42'58.41"N)</w:t>
      </w:r>
    </w:p>
    <w:p w14:paraId="4EB9DEE2" w14:textId="77777777" w:rsidR="00853CF3" w:rsidRDefault="00853CF3" w:rsidP="008B550B">
      <w:pPr>
        <w:pStyle w:val="Unix"/>
      </w:pPr>
      <w:r>
        <w:t>Lower Right (-120.9648005,  38.1949286) (120d57'53.28"W, 38d11'41.74"N)</w:t>
      </w:r>
    </w:p>
    <w:p w14:paraId="4BA85938" w14:textId="77777777" w:rsidR="00853CF3" w:rsidRDefault="00853CF3" w:rsidP="008B550B">
      <w:pPr>
        <w:pStyle w:val="Unix"/>
      </w:pPr>
      <w:r>
        <w:t>Center      (-121.7270660,  38.9555770) (121d43'37.44"W, 38d57'20.08"N)</w:t>
      </w:r>
    </w:p>
    <w:p w14:paraId="1473A060" w14:textId="77777777" w:rsidR="00853CF3" w:rsidRDefault="00853CF3" w:rsidP="008B550B">
      <w:pPr>
        <w:pStyle w:val="Unix"/>
      </w:pPr>
      <w:r>
        <w:t>Band 1 Block=128x128 Type=Float32, ColorInterp=Gray</w:t>
      </w:r>
    </w:p>
    <w:p w14:paraId="32DC2CFC" w14:textId="77777777" w:rsidR="00853CF3" w:rsidRDefault="00853CF3" w:rsidP="008B550B">
      <w:pPr>
        <w:pStyle w:val="Unix"/>
      </w:pPr>
      <w:r>
        <w:t xml:space="preserve">  Min=0.000 Max=1.000</w:t>
      </w:r>
    </w:p>
    <w:p w14:paraId="43B69C88" w14:textId="77777777" w:rsidR="00853CF3" w:rsidRDefault="00853CF3" w:rsidP="008B550B">
      <w:pPr>
        <w:pStyle w:val="Unix"/>
      </w:pPr>
      <w:r>
        <w:t xml:space="preserve">  Minimum=0.000, Maximum=1.000, Mean=0.024, StdDev=0.114</w:t>
      </w:r>
    </w:p>
    <w:p w14:paraId="4F9FF734" w14:textId="77777777" w:rsidR="00853CF3" w:rsidRDefault="00853CF3" w:rsidP="008B550B">
      <w:pPr>
        <w:pStyle w:val="Unix"/>
      </w:pPr>
      <w:r>
        <w:t xml:space="preserve">  NoData Value=-3.4028229999999999e+038</w:t>
      </w:r>
    </w:p>
    <w:p w14:paraId="46DB7203" w14:textId="77777777" w:rsidR="00853CF3" w:rsidRDefault="00853CF3" w:rsidP="008B550B">
      <w:pPr>
        <w:pStyle w:val="Unix"/>
      </w:pPr>
      <w:r>
        <w:t xml:space="preserve">  Overviews: 2829x2823, 1415x1412, 708x706, 354x353, 177x177</w:t>
      </w:r>
    </w:p>
    <w:p w14:paraId="6BB1BB0C" w14:textId="77777777" w:rsidR="00853CF3" w:rsidRDefault="00853CF3" w:rsidP="008B550B">
      <w:pPr>
        <w:pStyle w:val="Unix"/>
      </w:pPr>
      <w:r>
        <w:t xml:space="preserve">  Metadata:</w:t>
      </w:r>
    </w:p>
    <w:p w14:paraId="1C61B306" w14:textId="77777777" w:rsidR="00853CF3" w:rsidRDefault="00853CF3" w:rsidP="008B550B">
      <w:pPr>
        <w:pStyle w:val="Unix"/>
      </w:pPr>
      <w:r>
        <w:t xml:space="preserve">    SourceBandIndex=0</w:t>
      </w:r>
    </w:p>
    <w:p w14:paraId="6B1DA3CD" w14:textId="77777777" w:rsidR="00853CF3" w:rsidRDefault="00853CF3" w:rsidP="008B550B">
      <w:pPr>
        <w:pStyle w:val="Unix"/>
      </w:pPr>
      <w:r>
        <w:t xml:space="preserve">    STATISTICS_COVARIANCES=0.01309278693753647</w:t>
      </w:r>
    </w:p>
    <w:p w14:paraId="6B21D945" w14:textId="77777777" w:rsidR="00853CF3" w:rsidRDefault="00853CF3" w:rsidP="008B550B">
      <w:pPr>
        <w:pStyle w:val="Unix"/>
      </w:pPr>
      <w:r>
        <w:t xml:space="preserve">    STATISTICS_MAXIMUM=1</w:t>
      </w:r>
    </w:p>
    <w:p w14:paraId="0C991831" w14:textId="77777777" w:rsidR="00853CF3" w:rsidRDefault="00853CF3" w:rsidP="008B550B">
      <w:pPr>
        <w:pStyle w:val="Unix"/>
      </w:pPr>
      <w:r>
        <w:t xml:space="preserve">    STATISTICS_MEAN=0.024251380835726</w:t>
      </w:r>
    </w:p>
    <w:p w14:paraId="6841C778" w14:textId="77777777" w:rsidR="00853CF3" w:rsidRDefault="00853CF3" w:rsidP="008B550B">
      <w:pPr>
        <w:pStyle w:val="Unix"/>
      </w:pPr>
      <w:r>
        <w:t xml:space="preserve">    STATISTICS_MINIMUM=0</w:t>
      </w:r>
    </w:p>
    <w:p w14:paraId="3E8E4539" w14:textId="77777777" w:rsidR="00853CF3" w:rsidRDefault="00853CF3" w:rsidP="008B550B">
      <w:pPr>
        <w:pStyle w:val="Unix"/>
      </w:pPr>
      <w:r>
        <w:t xml:space="preserve">    STATISTICS_SKIPFACTORX=1</w:t>
      </w:r>
    </w:p>
    <w:p w14:paraId="7302747F" w14:textId="77777777" w:rsidR="00853CF3" w:rsidRDefault="00853CF3" w:rsidP="008B550B">
      <w:pPr>
        <w:pStyle w:val="Unix"/>
      </w:pPr>
      <w:r>
        <w:t xml:space="preserve">    STATISTICS_SKIPFACTORY=1</w:t>
      </w:r>
    </w:p>
    <w:p w14:paraId="403C0F58" w14:textId="77777777" w:rsidR="00853CF3" w:rsidRDefault="00853CF3" w:rsidP="008B550B">
      <w:pPr>
        <w:pStyle w:val="Unix"/>
      </w:pPr>
      <w:r>
        <w:t xml:space="preserve">    STATISTICS_STDDEV=0.1144237166742</w:t>
      </w:r>
    </w:p>
    <w:p w14:paraId="5B256953" w14:textId="77777777" w:rsidR="00853CF3" w:rsidRDefault="002D7554" w:rsidP="008B6883">
      <w:pPr>
        <w:pStyle w:val="BodyText2"/>
      </w:pPr>
      <w:r>
        <w:t>You can edit this metadata using the gdal edit command:</w:t>
      </w:r>
    </w:p>
    <w:p w14:paraId="4546847F" w14:textId="77777777" w:rsidR="002D7554" w:rsidRDefault="002D7554" w:rsidP="008B550B">
      <w:pPr>
        <w:pStyle w:val="Unix"/>
      </w:pPr>
      <w:r w:rsidRPr="002D7554">
        <w:t>C:\&gt;gdal_edit -mo WIBBLE=1 "E:\cottaan\My Documents\ArcGIS\Google Earth Engine Downloads\Test Downloads\WaterTest.tif"</w:t>
      </w:r>
    </w:p>
    <w:p w14:paraId="3D55D2D4" w14:textId="77777777" w:rsidR="00A4378B" w:rsidRDefault="00A4378B" w:rsidP="007D2F52">
      <w:pPr>
        <w:pStyle w:val="Heading4"/>
      </w:pPr>
      <w:bookmarkStart w:id="228" w:name="_Ref464651649"/>
      <w:r>
        <w:t>Set no data value</w:t>
      </w:r>
      <w:bookmarkEnd w:id="228"/>
    </w:p>
    <w:p w14:paraId="2085EEED" w14:textId="77777777" w:rsidR="00A4378B" w:rsidRDefault="00A4378B" w:rsidP="008B6883">
      <w:pPr>
        <w:pStyle w:val="BodyText2"/>
      </w:pPr>
      <w:r>
        <w:t>You can set the no data value to 0 using the following code:</w:t>
      </w:r>
    </w:p>
    <w:p w14:paraId="4D2BC0C1"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228E90F8" w14:textId="77777777" w:rsidR="00A4378B" w:rsidRDefault="00A4378B" w:rsidP="008B550B">
      <w:pPr>
        <w:pStyle w:val="Unix"/>
      </w:pPr>
      <w:r>
        <w:t>Creating output file that is 5657P x 5645L.</w:t>
      </w:r>
    </w:p>
    <w:p w14:paraId="525C404D" w14:textId="77777777" w:rsidR="00A4378B" w:rsidRDefault="00A4378B" w:rsidP="008B550B">
      <w:pPr>
        <w:pStyle w:val="Unix"/>
      </w:pPr>
      <w:r>
        <w:t>Processing input file E:\cottaan\My Documents\ArcGIS\Google Earth Engine Downloa</w:t>
      </w:r>
    </w:p>
    <w:p w14:paraId="381BAB61" w14:textId="77777777" w:rsidR="00A4378B" w:rsidRDefault="00A4378B" w:rsidP="008B550B">
      <w:pPr>
        <w:pStyle w:val="Unix"/>
      </w:pPr>
      <w:r>
        <w:t>ds\Test Downloads\WaterTest.tif.</w:t>
      </w:r>
    </w:p>
    <w:p w14:paraId="188A872D" w14:textId="77777777" w:rsidR="00A4378B" w:rsidRDefault="00A4378B" w:rsidP="008B550B">
      <w:pPr>
        <w:pStyle w:val="Unix"/>
      </w:pPr>
      <w:r>
        <w:t>Using internal nodata values (eg. -3.40282e+038) for image E:\cottaan\My Documen</w:t>
      </w:r>
    </w:p>
    <w:p w14:paraId="15708225" w14:textId="77777777" w:rsidR="00A4378B" w:rsidRDefault="00A4378B" w:rsidP="008B550B">
      <w:pPr>
        <w:pStyle w:val="Unix"/>
      </w:pPr>
      <w:r>
        <w:t>ts\ArcGIS\Google Earth Engine Downloads\Test Downloads\WaterTest.tif.</w:t>
      </w:r>
    </w:p>
    <w:p w14:paraId="183D9325" w14:textId="77777777" w:rsidR="00A4378B" w:rsidRDefault="00A4378B" w:rsidP="008B550B">
      <w:pPr>
        <w:pStyle w:val="Unix"/>
      </w:pPr>
      <w:r>
        <w:t>0...10...20...30...40...50...60...70...80...90...100 - done.</w:t>
      </w:r>
    </w:p>
    <w:p w14:paraId="0D42B3C8" w14:textId="77777777" w:rsidR="002D7554" w:rsidRDefault="00F573CF" w:rsidP="008B6883">
      <w:pPr>
        <w:pStyle w:val="BodyText2"/>
      </w:pPr>
      <w:r>
        <w:t>Or using gdal_edit:</w:t>
      </w:r>
    </w:p>
    <w:p w14:paraId="52F7C21E" w14:textId="77777777" w:rsidR="00F573CF" w:rsidRPr="00212B2D" w:rsidRDefault="00F573CF" w:rsidP="008B550B">
      <w:pPr>
        <w:pStyle w:val="Unix"/>
      </w:pPr>
      <w:r>
        <w:t>C:\&gt;gdal_edit -a_nodata 0 "E:\cottaan\My Documents\ArcGIS\Google Earth Engine Downloads\Test Downloads\WaterTest.tif"</w:t>
      </w:r>
    </w:p>
    <w:p w14:paraId="05DED729" w14:textId="77777777" w:rsidR="00D47D2E" w:rsidRDefault="00D47D2E" w:rsidP="0034374E">
      <w:pPr>
        <w:pStyle w:val="Heading3"/>
      </w:pPr>
      <w:r>
        <w:t>Import issues</w:t>
      </w:r>
    </w:p>
    <w:p w14:paraId="50F106B3" w14:textId="77777777" w:rsidR="00D47D2E" w:rsidRDefault="00D47D2E" w:rsidP="008B6883">
      <w:pPr>
        <w:pStyle w:val="BodyText2"/>
      </w:pPr>
      <w:r>
        <w:t>On Windows, when I try and import gdal in Jupyter console or ArcGIS I get an error:</w:t>
      </w:r>
    </w:p>
    <w:p w14:paraId="499AF3D1" w14:textId="77777777" w:rsidR="00D47D2E" w:rsidRDefault="00D47D2E" w:rsidP="008B550B">
      <w:pPr>
        <w:pStyle w:val="Code"/>
      </w:pPr>
      <w:r w:rsidRPr="00D57677">
        <w:t>from osgeo import gdal</w:t>
      </w:r>
    </w:p>
    <w:p w14:paraId="58887D41" w14:textId="77777777" w:rsidR="00D47D2E" w:rsidRDefault="00D47D2E" w:rsidP="008B550B">
      <w:pPr>
        <w:pStyle w:val="Code"/>
      </w:pPr>
      <w:r w:rsidRPr="00D57677">
        <w:t>DLL load failed: %1 is not a valid Win32 application.</w:t>
      </w:r>
    </w:p>
    <w:p w14:paraId="073A08C6" w14:textId="77777777" w:rsidR="00D47D2E" w:rsidRDefault="00D47D2E" w:rsidP="008B6883">
      <w:pPr>
        <w:pStyle w:val="BodyText2"/>
      </w:pPr>
      <w:r>
        <w:t xml:space="preserve">But it works in QGIS. Looks like it has its own Python bindings: </w:t>
      </w:r>
    </w:p>
    <w:p w14:paraId="586F4575" w14:textId="77777777" w:rsidR="00D47D2E" w:rsidRDefault="00D47D2E" w:rsidP="008B550B">
      <w:pPr>
        <w:pStyle w:val="Code"/>
      </w:pPr>
      <w:r>
        <w:t>&gt;&gt;gdal</w:t>
      </w:r>
    </w:p>
    <w:p w14:paraId="3FC875D1" w14:textId="77777777" w:rsidR="00D47D2E" w:rsidRDefault="00D47D2E" w:rsidP="008B550B">
      <w:pPr>
        <w:pStyle w:val="Code"/>
      </w:pPr>
      <w:r>
        <w:t>&lt;module 'osgeo.gdal' from 'C:\PROGRA~2\QGISDU~1\apps\Python27\lib\site-packages\osgeo\gdal.pyc'&gt;</w:t>
      </w:r>
    </w:p>
    <w:p w14:paraId="085CA460"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51ABB5C" w14:textId="77777777" w:rsidR="00D47D2E" w:rsidRDefault="00D47D2E" w:rsidP="008B550B">
      <w:pPr>
        <w:pStyle w:val="Unix"/>
      </w:pPr>
      <w:r w:rsidRPr="00FA6F04">
        <w:t>conda install -c osgeo gdal=1.11.4</w:t>
      </w:r>
    </w:p>
    <w:p w14:paraId="4D929302" w14:textId="77777777" w:rsidR="00D47D2E" w:rsidRDefault="00D47D2E" w:rsidP="008B550B">
      <w:pPr>
        <w:pStyle w:val="Unix"/>
      </w:pPr>
      <w:r>
        <w:t>Error:  Package missing in current win-32 channels:</w:t>
      </w:r>
    </w:p>
    <w:p w14:paraId="0B1EA4B9" w14:textId="77777777" w:rsidR="00D47D2E" w:rsidRDefault="00D47D2E" w:rsidP="008B550B">
      <w:pPr>
        <w:pStyle w:val="Unix"/>
      </w:pPr>
      <w:r>
        <w:t xml:space="preserve">  - gdal 1.11.4*</w:t>
      </w:r>
    </w:p>
    <w:p w14:paraId="31A1FD63" w14:textId="77777777" w:rsidR="00D47D2E" w:rsidRDefault="00D47D2E" w:rsidP="008B6883">
      <w:pPr>
        <w:pStyle w:val="BodyText2"/>
      </w:pPr>
      <w:r>
        <w:t xml:space="preserve">In QGIS the version is 1.10.1. In Anaconda I have a folder: </w:t>
      </w:r>
      <w:r w:rsidRPr="0098025A">
        <w:t>C:\Anaconda\pkgs\gdal-2.0.0-np19py27_0</w:t>
      </w:r>
      <w:r>
        <w:t>. Running:</w:t>
      </w:r>
    </w:p>
    <w:p w14:paraId="2E8290F0" w14:textId="77777777" w:rsidR="00D47D2E" w:rsidRDefault="00D47D2E" w:rsidP="008B550B">
      <w:pPr>
        <w:pStyle w:val="Unix"/>
      </w:pPr>
      <w:r w:rsidRPr="00FA6F04">
        <w:t>co</w:t>
      </w:r>
      <w:r>
        <w:t>nda install -c osgeo gdal=1.10.1</w:t>
      </w:r>
    </w:p>
    <w:p w14:paraId="61FF1616" w14:textId="77777777" w:rsidR="00D47D2E" w:rsidRDefault="00D47D2E" w:rsidP="008B550B">
      <w:pPr>
        <w:pStyle w:val="Unix"/>
      </w:pPr>
      <w:r>
        <w:lastRenderedPageBreak/>
        <w:t>..</w:t>
      </w:r>
    </w:p>
    <w:p w14:paraId="11FF2E19" w14:textId="77777777" w:rsidR="00D47D2E" w:rsidRDefault="00D47D2E" w:rsidP="008B550B">
      <w:pPr>
        <w:pStyle w:val="Unix"/>
      </w:pPr>
      <w:r>
        <w:t>some upgrades and new installs and then</w:t>
      </w:r>
    </w:p>
    <w:p w14:paraId="05984256" w14:textId="77777777" w:rsidR="00D47D2E" w:rsidRDefault="00D47D2E" w:rsidP="008B550B">
      <w:pPr>
        <w:pStyle w:val="Unix"/>
      </w:pPr>
      <w:r>
        <w:t>..</w:t>
      </w:r>
    </w:p>
    <w:p w14:paraId="3D359B22" w14:textId="77777777" w:rsidR="00D47D2E" w:rsidRDefault="00D47D2E" w:rsidP="008B550B">
      <w:pPr>
        <w:pStyle w:val="Unix"/>
      </w:pPr>
      <w:r>
        <w:t>The following packages will be DOWNGRADED:</w:t>
      </w:r>
    </w:p>
    <w:p w14:paraId="4C8D428A" w14:textId="77777777" w:rsidR="00D47D2E" w:rsidRDefault="00D47D2E" w:rsidP="008B550B">
      <w:pPr>
        <w:pStyle w:val="Unix"/>
      </w:pPr>
      <w:r>
        <w:t xml:space="preserve">    gdal:         2.0.0-np19py27_0  --&gt; 1.10.1-np18py27_2</w:t>
      </w:r>
    </w:p>
    <w:p w14:paraId="623E8425" w14:textId="77777777" w:rsidR="00D47D2E" w:rsidRDefault="00D47D2E" w:rsidP="008B6883">
      <w:pPr>
        <w:pStyle w:val="BodyText2"/>
      </w:pPr>
      <w:r>
        <w:t>Now it imports OK in Python in the command line!!!</w:t>
      </w:r>
    </w:p>
    <w:p w14:paraId="13605B62" w14:textId="77777777" w:rsidR="00FE12F7" w:rsidRDefault="00276E5E" w:rsidP="008B6883">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729E6D34" w14:textId="77777777" w:rsidR="00FE12F7" w:rsidRDefault="00C66F38" w:rsidP="008B550B">
      <w:pPr>
        <w:pStyle w:val="Code"/>
      </w:pPr>
      <w:r w:rsidRPr="00C66F38">
        <w:t>C:\Anaconda\Lib\site-packages</w:t>
      </w:r>
    </w:p>
    <w:p w14:paraId="42D06358" w14:textId="77777777" w:rsidR="00C66F38" w:rsidRDefault="00C66F38" w:rsidP="008B6883">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4F7FFFC2" w14:textId="77777777" w:rsidR="00276E5E" w:rsidRDefault="00276E5E" w:rsidP="008B550B">
      <w:pPr>
        <w:pStyle w:val="Code"/>
      </w:pPr>
      <w:r>
        <w:t>from osgeo import gdal</w:t>
      </w:r>
    </w:p>
    <w:p w14:paraId="7C8398AE" w14:textId="77777777" w:rsidR="00276E5E" w:rsidRDefault="00276E5E" w:rsidP="008B550B">
      <w:pPr>
        <w:pStyle w:val="Code"/>
      </w:pPr>
      <w:r>
        <w:t>---------------------------------------------------------------------------</w:t>
      </w:r>
    </w:p>
    <w:p w14:paraId="5F8537EE" w14:textId="77777777" w:rsidR="00276E5E" w:rsidRDefault="00276E5E" w:rsidP="008B550B">
      <w:pPr>
        <w:pStyle w:val="Code"/>
      </w:pPr>
      <w:r>
        <w:t>ImportError                               Traceback (most recent call last)</w:t>
      </w:r>
    </w:p>
    <w:p w14:paraId="14BF94E2" w14:textId="77777777" w:rsidR="00276E5E" w:rsidRDefault="00276E5E" w:rsidP="008B550B">
      <w:pPr>
        <w:pStyle w:val="Code"/>
      </w:pPr>
      <w:r>
        <w:t>&lt;ipython-input-1-a04b80bf4e65&gt; in &lt;module&gt;()</w:t>
      </w:r>
    </w:p>
    <w:p w14:paraId="14BF5967" w14:textId="77777777" w:rsidR="00276E5E" w:rsidRDefault="00276E5E" w:rsidP="008B550B">
      <w:pPr>
        <w:pStyle w:val="Code"/>
      </w:pPr>
      <w:r>
        <w:t>----&gt; 1 from osgeo import gdal</w:t>
      </w:r>
    </w:p>
    <w:p w14:paraId="0BD579D8" w14:textId="77777777" w:rsidR="00276E5E" w:rsidRDefault="00276E5E" w:rsidP="008B550B">
      <w:pPr>
        <w:pStyle w:val="Code"/>
      </w:pPr>
    </w:p>
    <w:p w14:paraId="17B01A81" w14:textId="77777777" w:rsidR="00276E5E" w:rsidRDefault="00276E5E" w:rsidP="008B550B">
      <w:pPr>
        <w:pStyle w:val="Code"/>
      </w:pPr>
      <w:r>
        <w:t>C:\Anaconda\lib\site-packages\osgeo\__init__.py in &lt;module&gt;()</w:t>
      </w:r>
    </w:p>
    <w:p w14:paraId="59F581D5" w14:textId="77777777" w:rsidR="00276E5E" w:rsidRDefault="00276E5E" w:rsidP="008B550B">
      <w:pPr>
        <w:pStyle w:val="Code"/>
      </w:pPr>
      <w:r>
        <w:t xml:space="preserve">     23                 fp.close()</w:t>
      </w:r>
    </w:p>
    <w:p w14:paraId="3A82A058" w14:textId="77777777" w:rsidR="00276E5E" w:rsidRDefault="00276E5E" w:rsidP="008B550B">
      <w:pPr>
        <w:pStyle w:val="Code"/>
      </w:pPr>
      <w:r>
        <w:t xml:space="preserve">     24             return _mod</w:t>
      </w:r>
    </w:p>
    <w:p w14:paraId="404E3340" w14:textId="77777777" w:rsidR="00276E5E" w:rsidRDefault="00276E5E" w:rsidP="008B550B">
      <w:pPr>
        <w:pStyle w:val="Code"/>
      </w:pPr>
      <w:r>
        <w:t>---&gt; 25     _gdal = swig_import_helper()</w:t>
      </w:r>
    </w:p>
    <w:p w14:paraId="1310EB94" w14:textId="77777777" w:rsidR="00276E5E" w:rsidRDefault="00276E5E" w:rsidP="008B550B">
      <w:pPr>
        <w:pStyle w:val="Code"/>
      </w:pPr>
      <w:r>
        <w:t xml:space="preserve">     26     del swig_import_helper</w:t>
      </w:r>
    </w:p>
    <w:p w14:paraId="0B2A51A1" w14:textId="77777777" w:rsidR="00276E5E" w:rsidRDefault="00276E5E" w:rsidP="008B550B">
      <w:pPr>
        <w:pStyle w:val="Code"/>
      </w:pPr>
      <w:r>
        <w:t xml:space="preserve">     27 else:</w:t>
      </w:r>
    </w:p>
    <w:p w14:paraId="718A3E30" w14:textId="77777777" w:rsidR="00276E5E" w:rsidRDefault="00276E5E" w:rsidP="008B550B">
      <w:pPr>
        <w:pStyle w:val="Code"/>
      </w:pPr>
    </w:p>
    <w:p w14:paraId="5F80BA30" w14:textId="77777777" w:rsidR="00276E5E" w:rsidRDefault="00276E5E" w:rsidP="008B550B">
      <w:pPr>
        <w:pStyle w:val="Code"/>
      </w:pPr>
      <w:r>
        <w:t>C:\Anaconda\lib\site-packages\osgeo\__init__.py in swig_import_helper()</w:t>
      </w:r>
    </w:p>
    <w:p w14:paraId="68739BED" w14:textId="77777777" w:rsidR="00276E5E" w:rsidRDefault="00276E5E" w:rsidP="008B550B">
      <w:pPr>
        <w:pStyle w:val="Code"/>
      </w:pPr>
      <w:r>
        <w:t xml:space="preserve">     19         if fp is not None:</w:t>
      </w:r>
    </w:p>
    <w:p w14:paraId="3631C0CB" w14:textId="77777777" w:rsidR="00276E5E" w:rsidRDefault="00276E5E" w:rsidP="008B550B">
      <w:pPr>
        <w:pStyle w:val="Code"/>
      </w:pPr>
      <w:r>
        <w:t xml:space="preserve">     20             try:</w:t>
      </w:r>
    </w:p>
    <w:p w14:paraId="2DBE0297" w14:textId="77777777" w:rsidR="00276E5E" w:rsidRDefault="00276E5E" w:rsidP="008B550B">
      <w:pPr>
        <w:pStyle w:val="Code"/>
      </w:pPr>
      <w:r>
        <w:t>---&gt; 21                 _mod = imp.load_module('_gdal', fp, pathname, description)</w:t>
      </w:r>
    </w:p>
    <w:p w14:paraId="6D762256" w14:textId="77777777" w:rsidR="00276E5E" w:rsidRDefault="00276E5E" w:rsidP="008B550B">
      <w:pPr>
        <w:pStyle w:val="Code"/>
      </w:pPr>
      <w:r>
        <w:t xml:space="preserve">     22             finally:</w:t>
      </w:r>
    </w:p>
    <w:p w14:paraId="68102205" w14:textId="77777777" w:rsidR="00276E5E" w:rsidRDefault="00276E5E" w:rsidP="008B550B">
      <w:pPr>
        <w:pStyle w:val="Code"/>
      </w:pPr>
      <w:r>
        <w:t xml:space="preserve">     23                 fp.close()</w:t>
      </w:r>
    </w:p>
    <w:p w14:paraId="4DF5FF7E" w14:textId="77777777" w:rsidR="00276E5E" w:rsidRDefault="00276E5E" w:rsidP="008B550B">
      <w:pPr>
        <w:pStyle w:val="Code"/>
      </w:pPr>
    </w:p>
    <w:p w14:paraId="71577144" w14:textId="77777777" w:rsidR="00276E5E" w:rsidRDefault="00276E5E" w:rsidP="008B550B">
      <w:pPr>
        <w:pStyle w:val="Code"/>
      </w:pPr>
      <w:r>
        <w:t>ImportError: DLL load failed: The specified procedure could not be found.</w:t>
      </w:r>
    </w:p>
    <w:p w14:paraId="42A13E81" w14:textId="77777777"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3EE7BDFE" w14:textId="77777777" w:rsidR="00212B2D" w:rsidRDefault="00212B2D" w:rsidP="0034374E">
      <w:pPr>
        <w:pStyle w:val="Heading3"/>
      </w:pPr>
      <w:r>
        <w:t>Opening TIF files in Python</w:t>
      </w:r>
    </w:p>
    <w:p w14:paraId="5B709F06" w14:textId="77777777" w:rsidR="00212B2D" w:rsidRDefault="00212B2D" w:rsidP="008B550B">
      <w:pPr>
        <w:pStyle w:val="Unix"/>
      </w:pPr>
      <w:r w:rsidRPr="0090438E">
        <w:t>from osgeo import gdal</w:t>
      </w:r>
    </w:p>
    <w:p w14:paraId="0A919CA6" w14:textId="77777777" w:rsidR="00212B2D" w:rsidRDefault="00212B2D" w:rsidP="008B550B">
      <w:pPr>
        <w:pStyle w:val="Unix"/>
      </w:pPr>
      <w:r w:rsidRPr="0090438E">
        <w:t>dataset = gdal.Open(r"E:\cottaan\My Documents\ArcGIS\Google Earth Engine Downloads\Rivers_in_Somalia_value.tif", gdal.GA_ReadOnly)</w:t>
      </w:r>
    </w:p>
    <w:p w14:paraId="0F333C43" w14:textId="77777777" w:rsidR="00212B2D" w:rsidRDefault="00212B2D" w:rsidP="008B550B">
      <w:pPr>
        <w:pStyle w:val="Unix"/>
      </w:pPr>
      <w:r w:rsidRPr="0090438E">
        <w:t>band = dataset.GetRasterBand(1)</w:t>
      </w:r>
    </w:p>
    <w:p w14:paraId="3B9B9368" w14:textId="77777777" w:rsidR="00212B2D" w:rsidRDefault="00212B2D" w:rsidP="008B550B">
      <w:pPr>
        <w:pStyle w:val="Unix"/>
      </w:pPr>
      <w:r w:rsidRPr="0090438E">
        <w:t>array = band.ReadAsArray()</w:t>
      </w:r>
    </w:p>
    <w:p w14:paraId="5A72D80B"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02D700FB" w14:textId="77777777" w:rsidR="00502A9E" w:rsidRDefault="00502A9E" w:rsidP="0034374E">
      <w:pPr>
        <w:pStyle w:val="Heading3"/>
      </w:pPr>
      <w:r>
        <w:t>ogr2ogr</w:t>
      </w:r>
    </w:p>
    <w:p w14:paraId="0D4D4EA4" w14:textId="77777777" w:rsidR="00502A9E" w:rsidRPr="00502A9E" w:rsidRDefault="00502A9E" w:rsidP="007D2F52">
      <w:pPr>
        <w:pStyle w:val="Heading4"/>
      </w:pPr>
      <w:r>
        <w:t>Exporting to Shapefiles</w:t>
      </w:r>
    </w:p>
    <w:p w14:paraId="69CE988F" w14:textId="77777777" w:rsidR="00502A9E" w:rsidRDefault="00502A9E" w:rsidP="008B6883">
      <w:pPr>
        <w:pStyle w:val="BodyText2"/>
      </w:pPr>
      <w:r>
        <w:t>The following exports a view/table to a shapefile in a folder called test:</w:t>
      </w:r>
    </w:p>
    <w:p w14:paraId="35BF9283"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11647DB7" w14:textId="77777777" w:rsidR="00502A9E" w:rsidRDefault="00502A9E" w:rsidP="007D2F52">
      <w:pPr>
        <w:pStyle w:val="Heading4"/>
      </w:pPr>
      <w:r>
        <w:t>Exporting to KML</w:t>
      </w:r>
    </w:p>
    <w:p w14:paraId="57378BF4" w14:textId="77777777"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0900EB82" w14:textId="77777777" w:rsidR="00502A9E" w:rsidRDefault="00502A9E" w:rsidP="008B550B">
      <w:pPr>
        <w:pStyle w:val="Code"/>
      </w:pPr>
      <w:r w:rsidRPr="00691F06">
        <w:t>[webuser@h05-dev-vm3 countries]$ ogr2ogr -f "KML" india.kml countries_india.shp</w:t>
      </w:r>
    </w:p>
    <w:p w14:paraId="035781DE" w14:textId="77777777"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270A0A">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F1DD87F" w14:textId="77777777" w:rsidR="00EB6350" w:rsidRDefault="00EB6350" w:rsidP="00EB6350">
      <w:pPr>
        <w:pStyle w:val="Heading4"/>
      </w:pPr>
      <w:bookmarkStart w:id="229" w:name="_Exporting_to_GeoJson"/>
      <w:bookmarkEnd w:id="229"/>
      <w:r>
        <w:lastRenderedPageBreak/>
        <w:t>Exporting to GeoJson</w:t>
      </w:r>
    </w:p>
    <w:p w14:paraId="4707587A" w14:textId="77777777" w:rsidR="00B720C7" w:rsidRDefault="00B720C7" w:rsidP="00B720C7">
      <w:pPr>
        <w:pStyle w:val="Heading5"/>
      </w:pPr>
      <w:r>
        <w:t>On ubuntu14-04</w:t>
      </w:r>
    </w:p>
    <w:p w14:paraId="7FDA2013" w14:textId="77777777" w:rsidR="00EB6350" w:rsidRDefault="00EB6350" w:rsidP="008B6883">
      <w:pPr>
        <w:pStyle w:val="BodyText2"/>
      </w:pPr>
      <w:r>
        <w:t xml:space="preserve">On the GCE ubuntu14-04 </w:t>
      </w:r>
      <w:r w:rsidR="00174EBF">
        <w:t>VM</w:t>
      </w:r>
      <w:r>
        <w:t xml:space="preserve"> on 25/</w:t>
      </w:r>
      <w:r w:rsidR="00292607">
        <w:t>0</w:t>
      </w:r>
      <w:r>
        <w:t>8/17 running the full WDPA for August 2017 (using an extra mounted disk):</w:t>
      </w:r>
    </w:p>
    <w:p w14:paraId="6E0D7E59" w14:textId="77777777" w:rsidR="00EB6350" w:rsidRDefault="00EB6350" w:rsidP="00EB6350">
      <w:pPr>
        <w:pStyle w:val="Unix"/>
      </w:pPr>
      <w:r>
        <w:t>unzip WDPA_Aug2017-shapefile.zip -d /mnt/disks/new_50gb_drive/</w:t>
      </w:r>
    </w:p>
    <w:p w14:paraId="16B50981" w14:textId="77777777" w:rsidR="00EB6350" w:rsidRDefault="00EB6350" w:rsidP="00EB6350">
      <w:pPr>
        <w:pStyle w:val="Unix"/>
      </w:pPr>
      <w:r>
        <w:t>ogr2ogr -f GeoJSON /mnt/disks/new_50gb_drive/wdpa_aug_2017.geojson "/mnt/disks/new_50gb_drive/WDPA_Aug2017-shapefile-polygons.shp"</w:t>
      </w:r>
    </w:p>
    <w:p w14:paraId="3A3A665E" w14:textId="77777777" w:rsidR="00EB6350" w:rsidRDefault="00EB6350" w:rsidP="008B6883">
      <w:pPr>
        <w:pStyle w:val="BodyText2"/>
      </w:pPr>
      <w:r>
        <w:t>First attempt was killed after about 30 minutes and in killing the process it unmounted the new mounted disk.</w:t>
      </w:r>
    </w:p>
    <w:p w14:paraId="6D75E914" w14:textId="77777777" w:rsidR="00EB6350" w:rsidRDefault="00EB6350" w:rsidP="008B6883">
      <w:pPr>
        <w:pStyle w:val="BodyText2"/>
      </w:pPr>
      <w:r>
        <w:t>Increased the memory to 1.7Gb on GCE (the max for a micro instance). Trying again @ 11:25. Watching the free memory this time (here using 263M with 1433M free):</w:t>
      </w:r>
    </w:p>
    <w:p w14:paraId="5F7BA8AA" w14:textId="77777777" w:rsidR="00EB6350" w:rsidRDefault="00EB6350" w:rsidP="00EB6350">
      <w:pPr>
        <w:pStyle w:val="Unix"/>
      </w:pPr>
      <w:r w:rsidRPr="00A34908">
        <w:t>watch -n 5 free -m</w:t>
      </w:r>
    </w:p>
    <w:p w14:paraId="26025A1A" w14:textId="77777777" w:rsidR="00EB6350" w:rsidRDefault="00EB6350" w:rsidP="00EB6350">
      <w:pPr>
        <w:pStyle w:val="Unix"/>
      </w:pPr>
      <w:r>
        <w:t xml:space="preserve">             </w:t>
      </w:r>
      <w:r>
        <w:tab/>
        <w:t xml:space="preserve">total       </w:t>
      </w:r>
      <w:r>
        <w:tab/>
        <w:t>used       free     shared    buffers     cached</w:t>
      </w:r>
    </w:p>
    <w:p w14:paraId="434750D7" w14:textId="77777777" w:rsidR="00EB6350" w:rsidRDefault="00EB6350" w:rsidP="00EB6350">
      <w:pPr>
        <w:pStyle w:val="Unix"/>
      </w:pPr>
      <w:r>
        <w:t xml:space="preserve">Mem:          </w:t>
      </w:r>
      <w:r>
        <w:tab/>
        <w:t xml:space="preserve">1696       </w:t>
      </w:r>
      <w:r>
        <w:tab/>
        <w:t>1617         79         17         21       1332</w:t>
      </w:r>
    </w:p>
    <w:p w14:paraId="21F52731" w14:textId="77777777" w:rsidR="00EB6350" w:rsidRDefault="00EB6350" w:rsidP="00EB6350">
      <w:pPr>
        <w:pStyle w:val="Unix"/>
      </w:pPr>
      <w:r>
        <w:t xml:space="preserve">-/+ buffers/cache:       </w:t>
      </w:r>
      <w:r>
        <w:tab/>
        <w:t xml:space="preserve"> </w:t>
      </w:r>
      <w:r w:rsidRPr="00A34908">
        <w:rPr>
          <w:color w:val="FF0000"/>
        </w:rPr>
        <w:t>263       1433</w:t>
      </w:r>
    </w:p>
    <w:p w14:paraId="54ED4988" w14:textId="77777777" w:rsidR="00EB6350" w:rsidRDefault="00EB6350" w:rsidP="00EB6350">
      <w:pPr>
        <w:pStyle w:val="Unix"/>
      </w:pPr>
      <w:r>
        <w:t>Swap:            0          0          0</w:t>
      </w:r>
    </w:p>
    <w:p w14:paraId="2E2AD23B" w14:textId="77777777" w:rsidR="00EB6350" w:rsidRDefault="00EB6350" w:rsidP="008B6883">
      <w:pPr>
        <w:pStyle w:val="BodyText2"/>
      </w:pPr>
      <w:r>
        <w:t xml:space="preserve">After 17 minutes - also it seems to be using the existing geojson file that was killed in the first attempt. </w:t>
      </w:r>
    </w:p>
    <w:p w14:paraId="3BCFE385" w14:textId="77777777" w:rsidR="00EB6350" w:rsidRDefault="00EB6350" w:rsidP="00EB6350">
      <w:pPr>
        <w:pStyle w:val="Unix"/>
      </w:pPr>
      <w:r>
        <w:t>Warning 1: organizePolygons() received an unexpected geometry.</w:t>
      </w:r>
    </w:p>
    <w:p w14:paraId="31584719" w14:textId="77777777" w:rsidR="00EB6350" w:rsidRDefault="00EB6350" w:rsidP="00EB6350">
      <w:pPr>
        <w:pStyle w:val="Unix"/>
      </w:pPr>
      <w:r>
        <w:t>Either a polygon with interior rings, or a polygon with less than 4 points,</w:t>
      </w:r>
    </w:p>
    <w:p w14:paraId="22AC657F" w14:textId="77777777" w:rsidR="00EB6350" w:rsidRDefault="00EB6350" w:rsidP="00EB6350">
      <w:pPr>
        <w:pStyle w:val="Unix"/>
      </w:pPr>
      <w:r>
        <w:t>or a non-Polygon geometry.  Return arguments as a collection.</w:t>
      </w:r>
    </w:p>
    <w:p w14:paraId="4ABE83B1" w14:textId="77777777" w:rsidR="00EB6350" w:rsidRDefault="00EB6350" w:rsidP="008B6883">
      <w:pPr>
        <w:pStyle w:val="BodyText2"/>
      </w:pPr>
      <w:r>
        <w:t>It finished after 1 hour and the output is 10Gb.</w:t>
      </w:r>
    </w:p>
    <w:p w14:paraId="09CEECE1" w14:textId="77777777" w:rsidR="00B720C7" w:rsidRDefault="00B720C7" w:rsidP="00B720C7">
      <w:pPr>
        <w:pStyle w:val="Heading5"/>
      </w:pPr>
      <w:r>
        <w:t>On wdpa-vector-tiles</w:t>
      </w:r>
    </w:p>
    <w:p w14:paraId="62622377" w14:textId="77777777" w:rsidR="00B720C7" w:rsidRDefault="00174EBF" w:rsidP="008B6883">
      <w:pPr>
        <w:pStyle w:val="BodyText2"/>
      </w:pPr>
      <w:r>
        <w:t>On the GCE</w:t>
      </w:r>
      <w:r w:rsidR="00B720C7">
        <w:t xml:space="preserve"> wdpa-vector-tiles </w:t>
      </w:r>
      <w:r>
        <w:t xml:space="preserve">VM on 27/03/18 with </w:t>
      </w:r>
      <w:r w:rsidR="00B720C7">
        <w:t>6.5Gb and 100</w:t>
      </w:r>
      <w:r>
        <w:t>Gb external with lots of inodes</w:t>
      </w:r>
      <w:r w:rsidR="00B720C7">
        <w:t>:</w:t>
      </w:r>
    </w:p>
    <w:p w14:paraId="69F7811E" w14:textId="77777777" w:rsidR="00B720C7" w:rsidRPr="00EB6350" w:rsidRDefault="00B720C7" w:rsidP="00B720C7">
      <w:pPr>
        <w:pStyle w:val="Unix"/>
      </w:pPr>
      <w:r w:rsidRPr="00B720C7">
        <w:t>a_cottam@wdpa-vector-tiles:~$ ogr2ogr -f GeoJSON /mnt/disks/new_100gb_drive/wdpa_aug_2017.geojson shapefiles/marine_split_wgs84.shp</w:t>
      </w:r>
    </w:p>
    <w:p w14:paraId="57214386" w14:textId="77777777" w:rsidR="00625D86" w:rsidRDefault="00625D86" w:rsidP="003B37F4">
      <w:pPr>
        <w:pStyle w:val="Heading2"/>
      </w:pPr>
      <w:r>
        <w:t>Jupyter Notebooks</w:t>
      </w:r>
    </w:p>
    <w:p w14:paraId="32284D8A" w14:textId="77777777" w:rsidR="001A0176" w:rsidRDefault="001A0176" w:rsidP="001A0176">
      <w:pPr>
        <w:pStyle w:val="Heading3"/>
      </w:pPr>
      <w:r>
        <w:t>Installation</w:t>
      </w:r>
    </w:p>
    <w:p w14:paraId="4F336326" w14:textId="77777777" w:rsidR="001A0176" w:rsidRDefault="001A0176" w:rsidP="001A0176">
      <w:pPr>
        <w:pStyle w:val="Heading4"/>
      </w:pPr>
      <w:r>
        <w:t>Ubuntu 14.04</w:t>
      </w:r>
    </w:p>
    <w:p w14:paraId="016F959B" w14:textId="77777777" w:rsidR="001A0176" w:rsidRDefault="001A0176" w:rsidP="001A0176">
      <w:pPr>
        <w:pStyle w:val="Heading5"/>
      </w:pPr>
      <w:r>
        <w:t>Using pip</w:t>
      </w:r>
    </w:p>
    <w:p w14:paraId="30CB04E5" w14:textId="77777777" w:rsidR="001A0176" w:rsidRDefault="001A0176" w:rsidP="008B6883">
      <w:pPr>
        <w:pStyle w:val="BodyText2"/>
      </w:pPr>
      <w:r>
        <w:t xml:space="preserve">On Cloud9 following instructions here: </w:t>
      </w:r>
      <w:hyperlink r:id="rId1277" w:history="1">
        <w:r w:rsidRPr="006A0A80">
          <w:rPr>
            <w:rStyle w:val="Hyperlink"/>
          </w:rPr>
          <w:t>http://jupyter.org/install.html</w:t>
        </w:r>
      </w:hyperlink>
      <w:r>
        <w:t xml:space="preserve"> using pip</w:t>
      </w:r>
    </w:p>
    <w:p w14:paraId="778797C3" w14:textId="77777777" w:rsidR="001A0176" w:rsidRDefault="001A0176" w:rsidP="008B550B">
      <w:pPr>
        <w:pStyle w:val="Unix"/>
      </w:pPr>
      <w:r>
        <w:t xml:space="preserve">blishten:~/workspace (master) $ sudo pip3 install --upgrade pip                                                                                                                                                                                                                                                                                </w:t>
      </w:r>
    </w:p>
    <w:p w14:paraId="27D5FFA0"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57BC6F05" w14:textId="77777777" w:rsidR="001A0176" w:rsidRDefault="001A0176" w:rsidP="008B550B">
      <w:pPr>
        <w:pStyle w:val="Unix"/>
      </w:pPr>
      <w:r>
        <w:t xml:space="preserve">  Downloading pip-9.0.1-py2.py3-none-any.whl (1.3MB): 1.3MB downloaded</w:t>
      </w:r>
    </w:p>
    <w:p w14:paraId="72FC011C" w14:textId="77777777" w:rsidR="001A0176" w:rsidRDefault="001A0176" w:rsidP="008B550B">
      <w:pPr>
        <w:pStyle w:val="Unix"/>
      </w:pPr>
      <w:r>
        <w:t>Installing collected packages: pip</w:t>
      </w:r>
    </w:p>
    <w:p w14:paraId="48C37766" w14:textId="77777777" w:rsidR="001A0176" w:rsidRDefault="001A0176" w:rsidP="008B550B">
      <w:pPr>
        <w:pStyle w:val="Unix"/>
      </w:pPr>
      <w:r>
        <w:t xml:space="preserve">  Found existing installation: pip 1.5.4</w:t>
      </w:r>
    </w:p>
    <w:p w14:paraId="0DC85102" w14:textId="77777777" w:rsidR="001A0176" w:rsidRDefault="001A0176" w:rsidP="008B550B">
      <w:pPr>
        <w:pStyle w:val="Unix"/>
      </w:pPr>
      <w:r>
        <w:t xml:space="preserve">    Not uninstalling pip at /usr/lib/python3/dist-packages, owned by OS</w:t>
      </w:r>
    </w:p>
    <w:p w14:paraId="58D8821B" w14:textId="77777777" w:rsidR="001A0176" w:rsidRDefault="001A0176" w:rsidP="008B550B">
      <w:pPr>
        <w:pStyle w:val="Unix"/>
      </w:pPr>
      <w:r>
        <w:t>Successfully installed pip</w:t>
      </w:r>
    </w:p>
    <w:p w14:paraId="0504317C" w14:textId="77777777" w:rsidR="001A0176" w:rsidRDefault="001A0176" w:rsidP="008B550B">
      <w:pPr>
        <w:pStyle w:val="Unix"/>
      </w:pPr>
      <w:r>
        <w:t>Cleaning up...</w:t>
      </w:r>
    </w:p>
    <w:p w14:paraId="0CEB1633" w14:textId="77777777" w:rsidR="001A0176" w:rsidRDefault="001A0176" w:rsidP="008B550B">
      <w:pPr>
        <w:pStyle w:val="Unix"/>
      </w:pPr>
      <w:r w:rsidRPr="00625D86">
        <w:t>blishten:~/workspace $ sudo pip3 install jupyter</w:t>
      </w:r>
    </w:p>
    <w:p w14:paraId="31BF6630"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16C01A1B" w14:textId="77777777" w:rsidR="001A0176" w:rsidRDefault="001A0176" w:rsidP="001A0176">
      <w:pPr>
        <w:pStyle w:val="Heading5"/>
      </w:pPr>
      <w:r>
        <w:t>Using Anaconda</w:t>
      </w:r>
    </w:p>
    <w:p w14:paraId="62B6290A"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01515D6C" w14:textId="77777777" w:rsidR="008E6697" w:rsidRDefault="008E6697" w:rsidP="008E6697">
      <w:pPr>
        <w:pStyle w:val="Heading3"/>
      </w:pPr>
      <w:r>
        <w:t>Configuration</w:t>
      </w:r>
    </w:p>
    <w:p w14:paraId="2979A438" w14:textId="77777777" w:rsidR="008E6697" w:rsidRDefault="008E6697" w:rsidP="008E6697">
      <w:pPr>
        <w:pStyle w:val="Heading4"/>
      </w:pPr>
      <w:bookmarkStart w:id="230" w:name="_Setting_the_default"/>
      <w:bookmarkEnd w:id="230"/>
      <w:r>
        <w:t>Setting the default Home folder</w:t>
      </w:r>
    </w:p>
    <w:p w14:paraId="3A9DC3B9" w14:textId="77777777" w:rsidR="008E6697" w:rsidRDefault="008E6697" w:rsidP="008B6883">
      <w:pPr>
        <w:pStyle w:val="BodyText2"/>
      </w:pPr>
      <w:r>
        <w:lastRenderedPageBreak/>
        <w:t xml:space="preserve">To change the default Home folder for Jupyter Notebooks (instructions </w:t>
      </w:r>
      <w:hyperlink r:id="rId1278" w:history="1">
        <w:r w:rsidRPr="004B289F">
          <w:rPr>
            <w:rStyle w:val="Hyperlink"/>
          </w:rPr>
          <w:t>here</w:t>
        </w:r>
      </w:hyperlink>
      <w:r>
        <w:t xml:space="preserve">). </w:t>
      </w:r>
    </w:p>
    <w:p w14:paraId="516A6B35" w14:textId="77777777" w:rsidR="008E6697" w:rsidRDefault="008E6697" w:rsidP="008E6697">
      <w:pPr>
        <w:pStyle w:val="ListBullet"/>
      </w:pPr>
      <w:r>
        <w:t>Generate a config file</w:t>
      </w:r>
    </w:p>
    <w:p w14:paraId="7A9FAE10" w14:textId="77777777" w:rsidR="008E6697" w:rsidRDefault="008E6697" w:rsidP="008B550B">
      <w:pPr>
        <w:pStyle w:val="Unix"/>
      </w:pPr>
      <w:r w:rsidRPr="00056076">
        <w:t>E:\cottaan\Anaconda\Scripts&gt;jupyter notebook --generate-config</w:t>
      </w:r>
    </w:p>
    <w:p w14:paraId="5AE58589" w14:textId="77777777" w:rsidR="008E6697" w:rsidRDefault="008E6697" w:rsidP="008E6697">
      <w:pPr>
        <w:pStyle w:val="ListBullet"/>
      </w:pPr>
      <w:r>
        <w:t>Edit the config file (</w:t>
      </w:r>
      <w:r w:rsidRPr="00056076">
        <w:t>C:\Users\cottaan\.jupyter\jupyter_notebook_config.py</w:t>
      </w:r>
      <w:r>
        <w:t>) changing the following:</w:t>
      </w:r>
    </w:p>
    <w:p w14:paraId="3240BE00" w14:textId="77777777" w:rsidR="008E6697" w:rsidRDefault="008E6697" w:rsidP="008B550B">
      <w:pPr>
        <w:pStyle w:val="Code"/>
      </w:pPr>
      <w:r w:rsidRPr="00056076">
        <w:t>c.NotebookApp.notebook_dir = u'E:/cottaan/Documents/GitHub'</w:t>
      </w:r>
    </w:p>
    <w:p w14:paraId="78C5C8AF" w14:textId="77777777" w:rsidR="001060FD" w:rsidRDefault="00F52741" w:rsidP="001060FD">
      <w:pPr>
        <w:pStyle w:val="Heading3"/>
      </w:pPr>
      <w:r>
        <w:t>Using</w:t>
      </w:r>
    </w:p>
    <w:p w14:paraId="56B0D4BD" w14:textId="77777777" w:rsidR="001A0176" w:rsidRDefault="001A0176" w:rsidP="001A0176">
      <w:pPr>
        <w:pStyle w:val="Heading4"/>
      </w:pPr>
      <w:r>
        <w:t>Issues</w:t>
      </w:r>
    </w:p>
    <w:p w14:paraId="58DE378B" w14:textId="77777777" w:rsidR="001A0176" w:rsidRDefault="001A0176" w:rsidP="001A0176">
      <w:pPr>
        <w:pStyle w:val="Heading5"/>
      </w:pPr>
      <w:r>
        <w:t xml:space="preserve">Code formatting </w:t>
      </w:r>
    </w:p>
    <w:p w14:paraId="6005A403" w14:textId="77777777" w:rsidR="001A0176" w:rsidRPr="00097D8B" w:rsidRDefault="001A0176" w:rsidP="008B6883">
      <w:pPr>
        <w:pStyle w:val="BodyText2"/>
      </w:pPr>
      <w:r>
        <w:t>Sometimes bits of text are red when they are not reserved words - this is and indentation issue and can be solved by correctly indenting your code by 4 spaces (or by making it all using tabs).</w:t>
      </w:r>
    </w:p>
    <w:p w14:paraId="53720318" w14:textId="77777777" w:rsidR="001A0176" w:rsidRDefault="001A0176" w:rsidP="001A0176">
      <w:pPr>
        <w:pStyle w:val="Heading5"/>
      </w:pPr>
      <w:r>
        <w:t>Kernel dying</w:t>
      </w:r>
    </w:p>
    <w:p w14:paraId="57EDA129" w14:textId="7777777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524C7BE2" w14:textId="77777777" w:rsidR="00AB2F2A" w:rsidRPr="00F43F22" w:rsidRDefault="00AB2F2A" w:rsidP="008B6883">
      <w:pPr>
        <w:pStyle w:val="BodyText2"/>
      </w:pPr>
      <w:r>
        <w:t>23/6/17</w:t>
      </w:r>
      <w:r>
        <w:tab/>
        <w:t>I restarted the Cloud9 workspace and it worked OK once the Kernel was ready.</w:t>
      </w:r>
    </w:p>
    <w:p w14:paraId="5B396CB5" w14:textId="77777777" w:rsidR="001A0176" w:rsidRDefault="001A0176" w:rsidP="001A0176">
      <w:pPr>
        <w:pStyle w:val="Heading6"/>
      </w:pPr>
      <w:r>
        <w:t>Intel MKL FATAL ERROR</w:t>
      </w:r>
    </w:p>
    <w:p w14:paraId="450C5344"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04E326AE" w14:textId="77777777" w:rsidR="001A0176" w:rsidRDefault="001A0176" w:rsidP="008B550B">
      <w:pPr>
        <w:pStyle w:val="Unix"/>
      </w:pPr>
      <w:r>
        <w:t>&gt;&gt;&gt; model_50 = logregCV.fit(flat_train_dataset_50, datasets['train_labels'][:50])</w:t>
      </w:r>
    </w:p>
    <w:p w14:paraId="194FA5EC" w14:textId="77777777" w:rsidR="001A0176" w:rsidRDefault="001A0176" w:rsidP="008B550B">
      <w:pPr>
        <w:pStyle w:val="Unix"/>
      </w:pPr>
      <w:r>
        <w:t>Intel MKL FATAL ERROR: Cannot load libmkl_avx2.so or libmkl_def.so.</w:t>
      </w:r>
    </w:p>
    <w:p w14:paraId="1F9D17DE" w14:textId="77777777" w:rsidR="001A0176" w:rsidRDefault="001A0176" w:rsidP="008B550B">
      <w:pPr>
        <w:pStyle w:val="Unix"/>
      </w:pPr>
      <w:r>
        <w:t>blishten:~/workspace (master) $</w:t>
      </w:r>
    </w:p>
    <w:p w14:paraId="68A95DE9" w14:textId="77777777" w:rsidR="001A0176" w:rsidRDefault="001A0176" w:rsidP="008B6883">
      <w:pPr>
        <w:pStyle w:val="BodyText2"/>
      </w:pPr>
      <w:r>
        <w:t xml:space="preserve">This will definitely have caused the kernel to die in the Jupyter Notebook. There are some suggested fixes </w:t>
      </w:r>
      <w:hyperlink r:id="rId1279" w:history="1">
        <w:r w:rsidRPr="00C64EC9">
          <w:rPr>
            <w:rStyle w:val="Hyperlink"/>
          </w:rPr>
          <w:t>here</w:t>
        </w:r>
      </w:hyperlink>
      <w:r>
        <w:t>. When I run:</w:t>
      </w:r>
    </w:p>
    <w:p w14:paraId="4484B1AD" w14:textId="77777777" w:rsidR="001A0176" w:rsidRDefault="001A0176" w:rsidP="008B550B">
      <w:pPr>
        <w:pStyle w:val="Unix"/>
      </w:pPr>
      <w:r w:rsidRPr="00C64EC9">
        <w:t>blishten:~/workspace (master) $ sudo conda update numpy</w:t>
      </w:r>
    </w:p>
    <w:p w14:paraId="31A10141" w14:textId="77777777" w:rsidR="001A0176" w:rsidRDefault="001A0176" w:rsidP="008B6883">
      <w:pPr>
        <w:pStyle w:val="BodyText2"/>
      </w:pPr>
      <w:r>
        <w:t>I am prompted to update the following packages:</w:t>
      </w:r>
    </w:p>
    <w:p w14:paraId="08B9F86D" w14:textId="77777777" w:rsidR="001A0176" w:rsidRDefault="001A0176" w:rsidP="008B550B">
      <w:pPr>
        <w:pStyle w:val="Unix"/>
      </w:pPr>
      <w:r>
        <w:t xml:space="preserve">    anaconda:     4.3.1-np111py27_0  --&gt; custom-py27_0     </w:t>
      </w:r>
    </w:p>
    <w:p w14:paraId="617C30F5" w14:textId="77777777" w:rsidR="001A0176" w:rsidRDefault="001A0176" w:rsidP="008B550B">
      <w:pPr>
        <w:pStyle w:val="Unix"/>
      </w:pPr>
      <w:r>
        <w:t xml:space="preserve">    astropy:      1.3-np111py27_0    --&gt; 1.3.2-np112py27_0 </w:t>
      </w:r>
    </w:p>
    <w:p w14:paraId="746F0C27" w14:textId="77777777" w:rsidR="001A0176" w:rsidRDefault="001A0176" w:rsidP="008B550B">
      <w:pPr>
        <w:pStyle w:val="Unix"/>
      </w:pPr>
      <w:r>
        <w:t xml:space="preserve">    bottleneck:   1.2.0-np111py27_0  --&gt; 1.2.0-np112py27_0 </w:t>
      </w:r>
    </w:p>
    <w:p w14:paraId="63323C9C" w14:textId="77777777" w:rsidR="001A0176" w:rsidRDefault="001A0176" w:rsidP="008B550B">
      <w:pPr>
        <w:pStyle w:val="Unix"/>
      </w:pPr>
      <w:r>
        <w:t xml:space="preserve">    conda:        4.3.14-py27_0      --&gt; 4.3.17-py27_0     </w:t>
      </w:r>
    </w:p>
    <w:p w14:paraId="194C2409" w14:textId="77777777" w:rsidR="001A0176" w:rsidRDefault="001A0176" w:rsidP="008B550B">
      <w:pPr>
        <w:pStyle w:val="Unix"/>
      </w:pPr>
      <w:r>
        <w:t xml:space="preserve">    h5py:         2.6.0-np111py27_2  --&gt; 2.7.0-np112py27_0 </w:t>
      </w:r>
    </w:p>
    <w:p w14:paraId="190F2E4F" w14:textId="77777777" w:rsidR="001A0176" w:rsidRDefault="001A0176" w:rsidP="008B550B">
      <w:pPr>
        <w:pStyle w:val="Unix"/>
      </w:pPr>
      <w:r>
        <w:t xml:space="preserve">    llvmlite:     0.15.0-py27_0      --&gt; 0.17.0-py27_0     </w:t>
      </w:r>
    </w:p>
    <w:p w14:paraId="767059A6" w14:textId="77777777" w:rsidR="001A0176" w:rsidRDefault="001A0176" w:rsidP="008B550B">
      <w:pPr>
        <w:pStyle w:val="Unix"/>
      </w:pPr>
      <w:r>
        <w:t xml:space="preserve">    matplotlib:   2.0.0-np111py27_0  --&gt; 2.0.1-np112py27_0 </w:t>
      </w:r>
    </w:p>
    <w:p w14:paraId="4F2C240C" w14:textId="77777777" w:rsidR="001A0176" w:rsidRDefault="001A0176" w:rsidP="008B550B">
      <w:pPr>
        <w:pStyle w:val="Unix"/>
      </w:pPr>
      <w:r>
        <w:t xml:space="preserve">    numba:        0.30.1-np111py27_0 --&gt; 0.32.0-np112py27_0</w:t>
      </w:r>
    </w:p>
    <w:p w14:paraId="6B6FCC2E" w14:textId="77777777" w:rsidR="001A0176" w:rsidRDefault="001A0176" w:rsidP="008B550B">
      <w:pPr>
        <w:pStyle w:val="Unix"/>
      </w:pPr>
      <w:r>
        <w:t xml:space="preserve">    numexpr:      2.6.1-np111py27_2  --&gt; 2.6.2-np112py27_0 </w:t>
      </w:r>
    </w:p>
    <w:p w14:paraId="3AF8E929" w14:textId="77777777" w:rsidR="001A0176" w:rsidRDefault="001A0176" w:rsidP="008B550B">
      <w:pPr>
        <w:pStyle w:val="Unix"/>
      </w:pPr>
      <w:r>
        <w:t xml:space="preserve">    numpy:        1.11.3-py27_0      --&gt; 1.12.1-py27_0     </w:t>
      </w:r>
    </w:p>
    <w:p w14:paraId="7A15ABD3" w14:textId="77777777" w:rsidR="001A0176" w:rsidRDefault="001A0176" w:rsidP="008B550B">
      <w:pPr>
        <w:pStyle w:val="Unix"/>
      </w:pPr>
      <w:r>
        <w:t xml:space="preserve">    pandas:       0.19.2-np111py27_1 --&gt; 0.19.2-np112py27_1</w:t>
      </w:r>
    </w:p>
    <w:p w14:paraId="2C6DA701" w14:textId="77777777" w:rsidR="001A0176" w:rsidRDefault="001A0176" w:rsidP="008B550B">
      <w:pPr>
        <w:pStyle w:val="Unix"/>
      </w:pPr>
      <w:r>
        <w:t xml:space="preserve">    pytables:     3.3.0-np111py27_0  --&gt; 3.3.0-np112py27_0 </w:t>
      </w:r>
    </w:p>
    <w:p w14:paraId="05AC93D4" w14:textId="77777777" w:rsidR="001A0176" w:rsidRDefault="001A0176" w:rsidP="008B550B">
      <w:pPr>
        <w:pStyle w:val="Unix"/>
      </w:pPr>
      <w:r>
        <w:t xml:space="preserve">    scikit-image: 0.12.3-np111py27_1 --&gt; 0.13.0-np112py27_0</w:t>
      </w:r>
    </w:p>
    <w:p w14:paraId="48AFE3E9" w14:textId="77777777" w:rsidR="001A0176" w:rsidRDefault="001A0176" w:rsidP="008B550B">
      <w:pPr>
        <w:pStyle w:val="Unix"/>
      </w:pPr>
      <w:r>
        <w:t xml:space="preserve">    scikit-learn: 0.18.1-np111py27_1 --&gt; 0.18.1-np112py27_1</w:t>
      </w:r>
    </w:p>
    <w:p w14:paraId="1EC74ED1" w14:textId="77777777" w:rsidR="001A0176" w:rsidRDefault="001A0176" w:rsidP="008B550B">
      <w:pPr>
        <w:pStyle w:val="Unix"/>
      </w:pPr>
      <w:r>
        <w:t xml:space="preserve">    scipy:        0.18.1-np111py27_1 --&gt; 0.19.0-np112py27_0</w:t>
      </w:r>
    </w:p>
    <w:p w14:paraId="5F27745A" w14:textId="77777777" w:rsidR="001A0176" w:rsidRDefault="001A0176" w:rsidP="008B550B">
      <w:pPr>
        <w:pStyle w:val="Unix"/>
      </w:pPr>
      <w:r>
        <w:t xml:space="preserve">    statsmodels:  0.6.1-np111py27_1  --&gt; 0.8.0-np112py27_0</w:t>
      </w:r>
    </w:p>
    <w:p w14:paraId="07A78507" w14:textId="77777777" w:rsidR="001A0176" w:rsidRDefault="001A0176" w:rsidP="008B6883">
      <w:pPr>
        <w:pStyle w:val="BodyText2"/>
      </w:pPr>
      <w:r>
        <w:t>Updated and trying again. Fixed!</w:t>
      </w:r>
    </w:p>
    <w:p w14:paraId="40A71956" w14:textId="77777777" w:rsidR="00B51437" w:rsidRDefault="00B51437" w:rsidP="00B51437">
      <w:pPr>
        <w:pStyle w:val="Heading5"/>
      </w:pPr>
      <w:r w:rsidRPr="00B51437">
        <w:t>IPython Notebooks only show the last return value in a cell</w:t>
      </w:r>
    </w:p>
    <w:p w14:paraId="6583D022" w14:textId="77777777"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0CD484AB" w14:textId="77777777" w:rsidR="001A0176" w:rsidRDefault="001A0176" w:rsidP="001A0176">
      <w:pPr>
        <w:pStyle w:val="Heading4"/>
      </w:pPr>
      <w:r>
        <w:t>Magics</w:t>
      </w:r>
    </w:p>
    <w:p w14:paraId="4FF23F34" w14:textId="77777777" w:rsidR="001A0176" w:rsidRDefault="001A0176" w:rsidP="001A0176">
      <w:pPr>
        <w:pStyle w:val="Heading5"/>
      </w:pPr>
      <w:r>
        <w:t>Line Magics</w:t>
      </w:r>
    </w:p>
    <w:p w14:paraId="1B6F98BE" w14:textId="77777777" w:rsidR="001A0176" w:rsidRPr="00043BC0" w:rsidRDefault="001A0176" w:rsidP="008B6883">
      <w:pPr>
        <w:pStyle w:val="BodyText2"/>
      </w:pPr>
      <w:r>
        <w:lastRenderedPageBreak/>
        <w:t>%time will put in the execution time</w:t>
      </w:r>
    </w:p>
    <w:p w14:paraId="23436540" w14:textId="77777777" w:rsidR="00891A01" w:rsidRDefault="00891A01" w:rsidP="00891A01">
      <w:pPr>
        <w:pStyle w:val="Heading4"/>
      </w:pPr>
      <w:r>
        <w:t>Markdown</w:t>
      </w:r>
    </w:p>
    <w:p w14:paraId="6B9012E0" w14:textId="77777777" w:rsidR="00891A01" w:rsidRPr="00891A01" w:rsidRDefault="00891A01" w:rsidP="008B6883">
      <w:pPr>
        <w:pStyle w:val="BodyText2"/>
      </w:pPr>
      <w:r>
        <w:t xml:space="preserve">Docs are </w:t>
      </w:r>
      <w:hyperlink r:id="rId1280" w:history="1">
        <w:r w:rsidRPr="00891A01">
          <w:rPr>
            <w:rStyle w:val="Hyperlink"/>
          </w:rPr>
          <w:t>here</w:t>
        </w:r>
      </w:hyperlink>
      <w:r>
        <w:t>.</w:t>
      </w:r>
    </w:p>
    <w:p w14:paraId="11311849" w14:textId="77777777" w:rsidR="0041257C" w:rsidRDefault="0041257C" w:rsidP="0041257C">
      <w:pPr>
        <w:pStyle w:val="Heading4"/>
      </w:pPr>
      <w:r>
        <w:t>Sharing Notebooks</w:t>
      </w:r>
    </w:p>
    <w:p w14:paraId="237D5434" w14:textId="77777777" w:rsidR="0041257C" w:rsidRPr="0041257C" w:rsidRDefault="0041257C" w:rsidP="008B6883">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1A1424C3" w14:textId="77777777" w:rsidR="00891A01" w:rsidRDefault="00891A01" w:rsidP="00891A01">
      <w:pPr>
        <w:pStyle w:val="Heading4"/>
      </w:pPr>
      <w:r>
        <w:t>Shortcut Keys</w:t>
      </w:r>
    </w:p>
    <w:p w14:paraId="11D30676" w14:textId="77777777" w:rsidR="00891A01" w:rsidRPr="007043D6" w:rsidRDefault="00891A01" w:rsidP="008B6883">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67ABAA7E" w14:textId="77777777" w:rsidR="00367530" w:rsidRDefault="00367530" w:rsidP="00367530">
      <w:pPr>
        <w:pStyle w:val="Heading4"/>
      </w:pPr>
      <w:r>
        <w:t>Version info</w:t>
      </w:r>
    </w:p>
    <w:p w14:paraId="3FB88482" w14:textId="77777777" w:rsidR="00367530" w:rsidRDefault="00367530" w:rsidP="008B6883">
      <w:pPr>
        <w:pStyle w:val="BodyText2"/>
      </w:pPr>
      <w:r>
        <w:t>To see the version that is running:</w:t>
      </w:r>
    </w:p>
    <w:p w14:paraId="24C035D0" w14:textId="77777777" w:rsidR="00367530" w:rsidRDefault="00367530" w:rsidP="008B550B">
      <w:pPr>
        <w:pStyle w:val="Unix"/>
      </w:pPr>
      <w:r w:rsidRPr="00367530">
        <w:t>blishten:~/workspace (master) $ sudo jupyter notebook --version</w:t>
      </w:r>
    </w:p>
    <w:p w14:paraId="7CDD2415" w14:textId="77777777" w:rsidR="00367530" w:rsidRPr="00367530" w:rsidRDefault="00367530" w:rsidP="008B550B">
      <w:pPr>
        <w:pStyle w:val="Unix"/>
      </w:pPr>
      <w:r w:rsidRPr="00367530">
        <w:t>4.3.1</w:t>
      </w:r>
    </w:p>
    <w:p w14:paraId="4ABE2A52" w14:textId="77777777" w:rsidR="001C2160" w:rsidRDefault="001C2160" w:rsidP="001C2160">
      <w:pPr>
        <w:pStyle w:val="Heading4"/>
      </w:pPr>
      <w:r>
        <w:t>Selections</w:t>
      </w:r>
    </w:p>
    <w:p w14:paraId="7C6A6CD1" w14:textId="77777777" w:rsidR="001C2160" w:rsidRPr="001C2160" w:rsidRDefault="001C2160" w:rsidP="008B6883">
      <w:pPr>
        <w:pStyle w:val="BodyText2"/>
      </w:pPr>
      <w:r>
        <w:t>You can select multiple cells by using the keyboard (using SHIFT) but not using the mouse yet.</w:t>
      </w:r>
    </w:p>
    <w:p w14:paraId="19DD96BF" w14:textId="77777777" w:rsidR="001A0176" w:rsidRDefault="001A0176" w:rsidP="001A0176">
      <w:pPr>
        <w:pStyle w:val="Heading3"/>
      </w:pPr>
      <w:r>
        <w:t>Examples</w:t>
      </w:r>
    </w:p>
    <w:p w14:paraId="64ECEAF0" w14:textId="77777777" w:rsidR="001A0176" w:rsidRDefault="001A0176" w:rsidP="001A0176">
      <w:pPr>
        <w:pStyle w:val="Heading4"/>
      </w:pPr>
      <w:r>
        <w:t>Predicting deforestation</w:t>
      </w:r>
    </w:p>
    <w:p w14:paraId="6FFDD2F3" w14:textId="77777777" w:rsidR="001A0176" w:rsidRPr="001A0176" w:rsidRDefault="001A0176" w:rsidP="008B6883">
      <w:pPr>
        <w:pStyle w:val="BodyText2"/>
      </w:pPr>
      <w:r>
        <w:t xml:space="preserve">Ghislain Vieilledent has written a Jupyter Notebook on predicting deforestation in tropical forests. The notebooks are here </w:t>
      </w:r>
      <w:hyperlink r:id="rId1281" w:history="1">
        <w:r w:rsidRPr="00204887">
          <w:rPr>
            <w:rStyle w:val="Hyperlink"/>
          </w:rPr>
          <w:t>locally</w:t>
        </w:r>
      </w:hyperlink>
      <w:r>
        <w:t xml:space="preserve"> or online </w:t>
      </w:r>
      <w:hyperlink r:id="rId1282" w:history="1">
        <w:r w:rsidRPr="00204887">
          <w:rPr>
            <w:rStyle w:val="Hyperlink"/>
          </w:rPr>
          <w:t>here</w:t>
        </w:r>
      </w:hyperlink>
      <w:r>
        <w:t>.</w:t>
      </w:r>
    </w:p>
    <w:p w14:paraId="7792A557" w14:textId="77777777" w:rsidR="00116DBF" w:rsidRDefault="00116DBF" w:rsidP="00116DBF">
      <w:pPr>
        <w:pStyle w:val="Heading3"/>
      </w:pPr>
      <w:r>
        <w:t>Sharing</w:t>
      </w:r>
    </w:p>
    <w:p w14:paraId="4FDDFE8E" w14:textId="77777777" w:rsidR="00CA685A" w:rsidRDefault="00CA685A" w:rsidP="00CA685A">
      <w:pPr>
        <w:pStyle w:val="Heading4"/>
      </w:pPr>
      <w:r>
        <w:t>As Files</w:t>
      </w:r>
    </w:p>
    <w:p w14:paraId="127B627C" w14:textId="77777777" w:rsidR="00CA685A" w:rsidRPr="00116DBF" w:rsidRDefault="00CA685A" w:rsidP="008B6883">
      <w:pPr>
        <w:pStyle w:val="BodyText2"/>
      </w:pPr>
      <w:r>
        <w:t>You can also simply copy the *.ipynb file and users can upload it into their Jupyter Notebooks. This is probably the simplest.</w:t>
      </w:r>
    </w:p>
    <w:p w14:paraId="227DDACF" w14:textId="77777777" w:rsidR="00116DBF" w:rsidRDefault="00116DBF" w:rsidP="00116DBF">
      <w:pPr>
        <w:pStyle w:val="Heading4"/>
      </w:pPr>
      <w:r>
        <w:t>Cloud9</w:t>
      </w:r>
    </w:p>
    <w:p w14:paraId="513FEDAC" w14:textId="77777777" w:rsidR="00116DBF" w:rsidRDefault="00116DBF" w:rsidP="008B6883">
      <w:pPr>
        <w:pStyle w:val="BodyText2"/>
      </w:pPr>
      <w:r>
        <w:t>You can share the link to the Jupyter Notebooks running on the Cloud9 tensor-flow workspace, but there are some considerations:</w:t>
      </w:r>
    </w:p>
    <w:p w14:paraId="1C8DBB59" w14:textId="77777777" w:rsidR="00116DBF" w:rsidRDefault="00116DBF" w:rsidP="00116DBF">
      <w:pPr>
        <w:pStyle w:val="ListBullet"/>
      </w:pPr>
      <w:r>
        <w:t>Users must have a Cloud9 account</w:t>
      </w:r>
    </w:p>
    <w:p w14:paraId="04591356" w14:textId="77777777"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68478116" w14:textId="77777777" w:rsidR="00116DBF" w:rsidRPr="00116DBF" w:rsidRDefault="00116DBF" w:rsidP="00116DBF">
      <w:pPr>
        <w:pStyle w:val="ListBullet"/>
      </w:pPr>
      <w:r>
        <w:t xml:space="preserve">Users will be using my Google Earth Engine account </w:t>
      </w:r>
      <w:r w:rsidR="00434CDB">
        <w:t>to run any GEE scripts</w:t>
      </w:r>
    </w:p>
    <w:p w14:paraId="1A3027B3" w14:textId="77777777" w:rsidR="00353E81" w:rsidRDefault="00353E81" w:rsidP="00353E81">
      <w:pPr>
        <w:pStyle w:val="Heading4"/>
      </w:pPr>
      <w:r>
        <w:t>GitHub</w:t>
      </w:r>
    </w:p>
    <w:p w14:paraId="446FB76C" w14:textId="77777777" w:rsidR="00353E81" w:rsidRPr="00353E81" w:rsidRDefault="00353E81" w:rsidP="008B6883">
      <w:pPr>
        <w:pStyle w:val="BodyText2"/>
      </w:pPr>
      <w:r>
        <w:t>You can view Jupyter Notebooks natively on GitHub but not run them</w:t>
      </w:r>
      <w:r w:rsidR="007A6532">
        <w:t xml:space="preserve"> - they are simply HTML documents</w:t>
      </w:r>
      <w:r>
        <w:t>.</w:t>
      </w:r>
    </w:p>
    <w:p w14:paraId="0CDC8952" w14:textId="77777777" w:rsidR="00CA685A" w:rsidRDefault="00C23211" w:rsidP="00CA685A">
      <w:pPr>
        <w:pStyle w:val="Heading4"/>
      </w:pPr>
      <w:r>
        <w:t>nbviewer.jupyter.org</w:t>
      </w:r>
    </w:p>
    <w:p w14:paraId="038CD586" w14:textId="77777777" w:rsidR="00CA685A" w:rsidRDefault="00CA685A" w:rsidP="008B6883">
      <w:pPr>
        <w:pStyle w:val="BodyText2"/>
      </w:pPr>
      <w:r>
        <w:t xml:space="preserve">You can also share on </w:t>
      </w:r>
      <w:hyperlink r:id="rId1283"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4CE83B23" w14:textId="77777777" w:rsidR="00132688" w:rsidRDefault="00132688" w:rsidP="003B37F4">
      <w:pPr>
        <w:pStyle w:val="Heading2"/>
      </w:pPr>
      <w:r>
        <w:lastRenderedPageBreak/>
        <w:t>Machine Learning</w:t>
      </w:r>
    </w:p>
    <w:p w14:paraId="0431962B" w14:textId="77777777" w:rsidR="00245872" w:rsidRDefault="00245872" w:rsidP="0020225B">
      <w:pPr>
        <w:pStyle w:val="Heading3"/>
      </w:pPr>
      <w:r>
        <w:t>Learning</w:t>
      </w:r>
      <w:r w:rsidR="005C6A87">
        <w:t xml:space="preserve"> Resources</w:t>
      </w:r>
    </w:p>
    <w:p w14:paraId="7D5AAB09" w14:textId="77777777" w:rsidR="00245872" w:rsidRDefault="00245872" w:rsidP="008B6883">
      <w:pPr>
        <w:pStyle w:val="BodyText2"/>
      </w:pPr>
      <w:r>
        <w:t xml:space="preserve">U/P: </w:t>
      </w:r>
      <w:hyperlink r:id="rId1284" w:history="1">
        <w:r w:rsidRPr="006A0A80">
          <w:rPr>
            <w:rStyle w:val="Hyperlink"/>
          </w:rPr>
          <w:t>a.cottam@gmail.com</w:t>
        </w:r>
      </w:hyperlink>
      <w:r>
        <w:t xml:space="preserve"> thargal88 on 3/5/17</w:t>
      </w:r>
    </w:p>
    <w:p w14:paraId="1A607A0C" w14:textId="77777777" w:rsidR="008B57AB" w:rsidRDefault="008B57AB" w:rsidP="0020225B">
      <w:pPr>
        <w:pStyle w:val="Heading4"/>
      </w:pPr>
      <w:r>
        <w:t>Courses</w:t>
      </w:r>
    </w:p>
    <w:p w14:paraId="0236E8EB" w14:textId="77777777" w:rsidR="00E25A60" w:rsidRDefault="00E25A60" w:rsidP="0020225B">
      <w:pPr>
        <w:pStyle w:val="Heading5"/>
      </w:pPr>
      <w:r>
        <w:t>Coursera</w:t>
      </w:r>
    </w:p>
    <w:p w14:paraId="0F922896" w14:textId="77777777" w:rsidR="00E25A60" w:rsidRDefault="00E25A60" w:rsidP="008B6883">
      <w:pPr>
        <w:pStyle w:val="BodyText2"/>
      </w:pPr>
      <w:r>
        <w:t xml:space="preserve">U/P: </w:t>
      </w:r>
      <w:hyperlink r:id="rId1285" w:history="1">
        <w:r w:rsidRPr="00F93921">
          <w:rPr>
            <w:rStyle w:val="Hyperlink"/>
          </w:rPr>
          <w:t>a.cottam@gmail.com</w:t>
        </w:r>
      </w:hyperlink>
      <w:r>
        <w:t xml:space="preserve"> thargal88</w:t>
      </w:r>
    </w:p>
    <w:p w14:paraId="752BB239" w14:textId="77777777" w:rsidR="00E25A60" w:rsidRDefault="00E25A60" w:rsidP="0020225B">
      <w:pPr>
        <w:pStyle w:val="Heading6"/>
      </w:pPr>
      <w:r>
        <w:t>Machine Learning</w:t>
      </w:r>
    </w:p>
    <w:p w14:paraId="28611A3D" w14:textId="77777777" w:rsidR="00E25A60" w:rsidRPr="002D4869" w:rsidRDefault="00B350ED" w:rsidP="008B6883">
      <w:pPr>
        <w:pStyle w:val="BodyText2"/>
      </w:pPr>
      <w:r>
        <w:t xml:space="preserve">Presented by Andrew Ng. </w:t>
      </w:r>
      <w:r w:rsidR="00E25A60">
        <w:t xml:space="preserve">Available here </w:t>
      </w:r>
      <w:hyperlink r:id="rId1286" w:history="1">
        <w:r w:rsidR="00E25A60" w:rsidRPr="00C40FAF">
          <w:rPr>
            <w:rStyle w:val="Hyperlink"/>
          </w:rPr>
          <w:t>https://www.coursera.org/learn/machine-learning/home/welcome</w:t>
        </w:r>
      </w:hyperlink>
    </w:p>
    <w:p w14:paraId="30384E6F" w14:textId="77777777"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7B25BB9B" w14:textId="77777777"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719B2DDB" w14:textId="77777777" w:rsidR="00687E2D" w:rsidRDefault="00687E2D" w:rsidP="00F16F8D">
      <w:pPr>
        <w:pStyle w:val="ListBullet"/>
      </w:pPr>
      <w:r>
        <w:t>Feature scaling (i.e. normalizing the input features)</w:t>
      </w:r>
    </w:p>
    <w:p w14:paraId="693B10D5" w14:textId="77777777" w:rsidR="008B550B" w:rsidRDefault="000D5C35" w:rsidP="00F16F8D">
      <w:pPr>
        <w:pStyle w:val="ListBullet"/>
      </w:pPr>
      <w:hyperlink r:id="rId1287" w:history="1">
        <w:r w:rsidR="008B550B" w:rsidRPr="008B550B">
          <w:rPr>
            <w:rStyle w:val="Hyperlink"/>
          </w:rPr>
          <w:t>Gradient Descent Learning Rates</w:t>
        </w:r>
      </w:hyperlink>
      <w:r w:rsidR="008B550B">
        <w:t xml:space="preserve"> @6 mins</w:t>
      </w:r>
      <w:r w:rsidR="008B550B">
        <w:tab/>
      </w:r>
    </w:p>
    <w:p w14:paraId="1A01B956" w14:textId="77777777" w:rsidR="00320E16" w:rsidRDefault="000D5C35" w:rsidP="00F16F8D">
      <w:pPr>
        <w:pStyle w:val="ListBullet"/>
      </w:pPr>
      <w:hyperlink r:id="rId1288" w:history="1">
        <w:r w:rsidR="00320E16" w:rsidRPr="00320E16">
          <w:rPr>
            <w:rStyle w:val="Hyperlink"/>
          </w:rPr>
          <w:t>Normal Equation instead of Gradient Descent</w:t>
        </w:r>
      </w:hyperlink>
    </w:p>
    <w:p w14:paraId="4F2FD8AE" w14:textId="77777777" w:rsidR="000920B8" w:rsidRDefault="000D5C35" w:rsidP="00F16F8D">
      <w:pPr>
        <w:pStyle w:val="ListBullet"/>
      </w:pPr>
      <w:hyperlink r:id="rId1289" w:history="1">
        <w:r w:rsidR="000920B8" w:rsidRPr="000920B8">
          <w:rPr>
            <w:rStyle w:val="Hyperlink"/>
          </w:rPr>
          <w:t>Vectorisation</w:t>
        </w:r>
      </w:hyperlink>
      <w:r w:rsidR="000920B8">
        <w:tab/>
        <w:t>Didn’t really understand lots of this</w:t>
      </w:r>
    </w:p>
    <w:p w14:paraId="79986D24" w14:textId="77777777"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679FE76D" w14:textId="77777777" w:rsidR="00592A16" w:rsidRDefault="00592A16" w:rsidP="008B6883">
      <w:pPr>
        <w:pStyle w:val="BodyText2"/>
      </w:pPr>
      <w:r>
        <w:t>Week 3: Classification</w:t>
      </w:r>
    </w:p>
    <w:p w14:paraId="7C7E296B" w14:textId="77777777" w:rsidR="00F16F8D" w:rsidRDefault="00F16F8D" w:rsidP="00F16F8D">
      <w:pPr>
        <w:pStyle w:val="ListBullet"/>
      </w:pPr>
      <w:r>
        <w:t>Fitting linear regression to a classification problem is not a good idea!</w:t>
      </w:r>
    </w:p>
    <w:p w14:paraId="0F07F27F" w14:textId="77777777"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EEEB918" w14:textId="77777777" w:rsidR="00BB1500" w:rsidRDefault="00BB1500" w:rsidP="00BB1500">
      <w:pPr>
        <w:pStyle w:val="Heading7"/>
      </w:pPr>
      <w:r>
        <w:t>Programming assignment: Linear Regression</w:t>
      </w:r>
    </w:p>
    <w:p w14:paraId="673FA815" w14:textId="77777777" w:rsidR="00BB1500" w:rsidRPr="00BB1500" w:rsidRDefault="00BB1500" w:rsidP="008B6883">
      <w:pPr>
        <w:pStyle w:val="BodyText2"/>
      </w:pPr>
      <w:r>
        <w:t>In Octave:</w:t>
      </w:r>
    </w:p>
    <w:p w14:paraId="102009B8" w14:textId="77777777" w:rsidR="00BB1500" w:rsidRDefault="00BB1500" w:rsidP="00BB1500">
      <w:pPr>
        <w:pStyle w:val="Code"/>
      </w:pPr>
      <w:r>
        <w:t>cd 'e:\cottaan\Downloads\machine-learning-ex1\ex1'</w:t>
      </w:r>
    </w:p>
    <w:p w14:paraId="38219463" w14:textId="77777777" w:rsidR="00BB1500" w:rsidRDefault="00BB1500" w:rsidP="00BB1500">
      <w:pPr>
        <w:pStyle w:val="Code"/>
      </w:pPr>
      <w:r>
        <w:t>data = load('ex1data1.txt');</w:t>
      </w:r>
    </w:p>
    <w:p w14:paraId="7B466ACF" w14:textId="77777777" w:rsidR="00BB1500" w:rsidRDefault="00BB1500" w:rsidP="00BB1500">
      <w:pPr>
        <w:pStyle w:val="Code"/>
      </w:pPr>
      <w:r>
        <w:t>X = data(:, 1); y = data(:, 2);</w:t>
      </w:r>
    </w:p>
    <w:p w14:paraId="577C8707" w14:textId="77777777" w:rsidR="00BB1500" w:rsidRDefault="00BB1500" w:rsidP="00BB1500">
      <w:pPr>
        <w:pStyle w:val="Code"/>
      </w:pPr>
      <w:r>
        <w:t>m = length(y);</w:t>
      </w:r>
    </w:p>
    <w:p w14:paraId="5F54ECE2" w14:textId="77777777" w:rsidR="00BB1500" w:rsidRDefault="00BB1500" w:rsidP="00BB1500">
      <w:pPr>
        <w:pStyle w:val="Code"/>
      </w:pPr>
      <w:r>
        <w:t>plot(X, y, 'rx', 'MarkerSize', 10); % plot the data on a chart</w:t>
      </w:r>
    </w:p>
    <w:p w14:paraId="58109608" w14:textId="77777777" w:rsidR="00BB1500" w:rsidRDefault="00BB1500" w:rsidP="00BB1500">
      <w:pPr>
        <w:pStyle w:val="Code"/>
      </w:pPr>
      <w:r>
        <w:t>ylabel('Profit in $10,000s'); %</w:t>
      </w:r>
      <w:r w:rsidR="004B2A4C">
        <w:t xml:space="preserve"> label the y axis</w:t>
      </w:r>
    </w:p>
    <w:p w14:paraId="0F589B62" w14:textId="77777777" w:rsidR="00BB1500" w:rsidRDefault="00BB1500" w:rsidP="00BB1500">
      <w:pPr>
        <w:pStyle w:val="Code"/>
      </w:pPr>
      <w:r>
        <w:t>xlabel('Population of City in 10,000s');</w:t>
      </w:r>
      <w:r w:rsidR="004B2A4C">
        <w:t xml:space="preserve"> % label the x axis</w:t>
      </w:r>
    </w:p>
    <w:p w14:paraId="554DB659" w14:textId="77777777" w:rsidR="00BB1500" w:rsidRDefault="00BB1500" w:rsidP="00BB1500">
      <w:pPr>
        <w:pStyle w:val="Code"/>
      </w:pPr>
      <w:r>
        <w:t>X = [ones(m, 1), data(:,1)]; % Add a column of ones to x</w:t>
      </w:r>
      <w:r w:rsidR="004B2A4C">
        <w:t xml:space="preserve"> - this will add the intersect to every value when we compute the cost</w:t>
      </w:r>
    </w:p>
    <w:p w14:paraId="21595391" w14:textId="77777777" w:rsidR="00BB1500" w:rsidRDefault="00BB1500" w:rsidP="00BB1500">
      <w:pPr>
        <w:pStyle w:val="Code"/>
      </w:pPr>
      <w:r>
        <w:t>theta = zeros(2, 1); % initialize fitting parameters</w:t>
      </w:r>
      <w:r w:rsidR="004B2A4C">
        <w:t xml:space="preserve"> with zeros</w:t>
      </w:r>
    </w:p>
    <w:p w14:paraId="7AE7B657" w14:textId="77777777" w:rsidR="00BB1500" w:rsidRDefault="00BB1500" w:rsidP="00BB1500">
      <w:pPr>
        <w:pStyle w:val="Code"/>
      </w:pPr>
      <w:r>
        <w:t>computeCost(X,y,theta)</w:t>
      </w:r>
      <w:r w:rsidR="004B2A4C">
        <w:t>; % call our function to compute the cost</w:t>
      </w:r>
    </w:p>
    <w:p w14:paraId="264B318D" w14:textId="77777777" w:rsidR="00BB1500" w:rsidRDefault="00BB1500" w:rsidP="00BB1500">
      <w:pPr>
        <w:pStyle w:val="Code"/>
      </w:pPr>
      <w:r>
        <w:t>submit()</w:t>
      </w:r>
      <w:r w:rsidR="004B2A4C">
        <w:t>; % submit to coursera</w:t>
      </w:r>
    </w:p>
    <w:p w14:paraId="2DB8B123" w14:textId="77777777" w:rsidR="00BB1500" w:rsidRDefault="00BB1500" w:rsidP="00BB1500">
      <w:pPr>
        <w:pStyle w:val="Code"/>
      </w:pPr>
      <w:r>
        <w:t>exit</w:t>
      </w:r>
      <w:r w:rsidR="004B2A4C">
        <w:t>;</w:t>
      </w:r>
    </w:p>
    <w:p w14:paraId="2170470F" w14:textId="77777777" w:rsidR="004B2A4C" w:rsidRDefault="004B2A4C" w:rsidP="008B6883">
      <w:pPr>
        <w:pStyle w:val="BodyText2"/>
      </w:pPr>
      <w:r>
        <w:t>And here is the computeCost function:</w:t>
      </w:r>
    </w:p>
    <w:p w14:paraId="6B62DEE4" w14:textId="77777777" w:rsidR="004B2A4C" w:rsidRDefault="004B2A4C" w:rsidP="004B2A4C">
      <w:pPr>
        <w:pStyle w:val="Code"/>
      </w:pPr>
      <w:r>
        <w:t>function J = computeCost(X, y, theta)</w:t>
      </w:r>
    </w:p>
    <w:p w14:paraId="4B0DC5DE" w14:textId="77777777" w:rsidR="004B2A4C" w:rsidRDefault="004B2A4C" w:rsidP="004B2A4C">
      <w:pPr>
        <w:pStyle w:val="Code"/>
      </w:pPr>
      <w:r>
        <w:t>%COMPUTECOST Compute cost for linear regression</w:t>
      </w:r>
    </w:p>
    <w:p w14:paraId="6A6CA4FF" w14:textId="77777777" w:rsidR="004B2A4C" w:rsidRDefault="004B2A4C" w:rsidP="004B2A4C">
      <w:pPr>
        <w:pStyle w:val="Code"/>
      </w:pPr>
      <w:r>
        <w:t>%   J = COMPUTECOST(X, y, theta) computes the cost of using theta as the</w:t>
      </w:r>
    </w:p>
    <w:p w14:paraId="6502B230" w14:textId="77777777" w:rsidR="004B2A4C" w:rsidRDefault="004B2A4C" w:rsidP="004B2A4C">
      <w:pPr>
        <w:pStyle w:val="Code"/>
      </w:pPr>
      <w:r>
        <w:t>%   parameter for linear regression to fit the data points in X and y</w:t>
      </w:r>
    </w:p>
    <w:p w14:paraId="337AB654" w14:textId="77777777" w:rsidR="004B2A4C" w:rsidRDefault="004B2A4C" w:rsidP="004B2A4C">
      <w:pPr>
        <w:pStyle w:val="Code"/>
      </w:pPr>
    </w:p>
    <w:p w14:paraId="05B174A8" w14:textId="77777777" w:rsidR="004B2A4C" w:rsidRDefault="004B2A4C" w:rsidP="004B2A4C">
      <w:pPr>
        <w:pStyle w:val="Code"/>
      </w:pPr>
      <w:r>
        <w:t>% Initialize some useful values</w:t>
      </w:r>
    </w:p>
    <w:p w14:paraId="03D51718" w14:textId="77777777" w:rsidR="004B2A4C" w:rsidRDefault="004B2A4C" w:rsidP="004B2A4C">
      <w:pPr>
        <w:pStyle w:val="Code"/>
      </w:pPr>
      <w:r>
        <w:t>m = length(y); % number of training examples</w:t>
      </w:r>
    </w:p>
    <w:p w14:paraId="20E3A0D4" w14:textId="77777777" w:rsidR="004B2A4C" w:rsidRDefault="004B2A4C" w:rsidP="004B2A4C">
      <w:pPr>
        <w:pStyle w:val="Code"/>
      </w:pPr>
    </w:p>
    <w:p w14:paraId="579DA5D4" w14:textId="77777777" w:rsidR="004B2A4C" w:rsidRDefault="004B2A4C" w:rsidP="004B2A4C">
      <w:pPr>
        <w:pStyle w:val="Code"/>
      </w:pPr>
      <w:r>
        <w:t xml:space="preserve">% You need to return the following variables correctly </w:t>
      </w:r>
    </w:p>
    <w:p w14:paraId="55EF946D" w14:textId="77777777" w:rsidR="004B2A4C" w:rsidRDefault="004B2A4C" w:rsidP="004B2A4C">
      <w:pPr>
        <w:pStyle w:val="Code"/>
      </w:pPr>
      <w:r>
        <w:t>J = 0;</w:t>
      </w:r>
    </w:p>
    <w:p w14:paraId="631DEE57" w14:textId="77777777" w:rsidR="004B2A4C" w:rsidRDefault="004B2A4C" w:rsidP="004B2A4C">
      <w:pPr>
        <w:pStyle w:val="Code"/>
      </w:pPr>
    </w:p>
    <w:p w14:paraId="0E4D6A28" w14:textId="77777777" w:rsidR="004B2A4C" w:rsidRDefault="004B2A4C" w:rsidP="004B2A4C">
      <w:pPr>
        <w:pStyle w:val="Code"/>
      </w:pPr>
      <w:r>
        <w:t>% ====================== YOUR CODE HERE ======================</w:t>
      </w:r>
    </w:p>
    <w:p w14:paraId="4AEE3F3F" w14:textId="77777777" w:rsidR="004B2A4C" w:rsidRDefault="004B2A4C" w:rsidP="004B2A4C">
      <w:pPr>
        <w:pStyle w:val="Code"/>
      </w:pPr>
      <w:r>
        <w:t>% Instructions: Compute the cost of a particular choice of theta</w:t>
      </w:r>
    </w:p>
    <w:p w14:paraId="30FD2F00" w14:textId="77777777" w:rsidR="004B2A4C" w:rsidRDefault="004B2A4C" w:rsidP="004B2A4C">
      <w:pPr>
        <w:pStyle w:val="Code"/>
      </w:pPr>
      <w:r>
        <w:t>%               You should set J to the cost.</w:t>
      </w:r>
    </w:p>
    <w:p w14:paraId="7C00E80A" w14:textId="77777777" w:rsidR="00903630" w:rsidRDefault="00903630" w:rsidP="004B2A4C">
      <w:pPr>
        <w:pStyle w:val="Code"/>
      </w:pPr>
      <w:r>
        <w:t>% In the following line I am computing the sum of the squares for all points and taking the average</w:t>
      </w:r>
    </w:p>
    <w:p w14:paraId="49D2CE0E" w14:textId="77777777" w:rsidR="004B2A4C" w:rsidRDefault="004B2A4C" w:rsidP="004B2A4C">
      <w:pPr>
        <w:pStyle w:val="Code"/>
      </w:pPr>
    </w:p>
    <w:p w14:paraId="3737C3D5" w14:textId="77777777" w:rsidR="004B2A4C" w:rsidRDefault="004B2A4C" w:rsidP="004B2A4C">
      <w:pPr>
        <w:pStyle w:val="Code"/>
      </w:pPr>
      <w:r>
        <w:t>J = (1/(2*m))*(sum(((X*theta)-y).^2))</w:t>
      </w:r>
    </w:p>
    <w:p w14:paraId="71608690" w14:textId="77777777" w:rsidR="004B2A4C" w:rsidRDefault="004B2A4C" w:rsidP="004B2A4C">
      <w:pPr>
        <w:pStyle w:val="Code"/>
      </w:pPr>
    </w:p>
    <w:p w14:paraId="1F172765" w14:textId="77777777" w:rsidR="004B2A4C" w:rsidRDefault="004B2A4C" w:rsidP="004B2A4C">
      <w:pPr>
        <w:pStyle w:val="Code"/>
      </w:pPr>
      <w:r>
        <w:lastRenderedPageBreak/>
        <w:t>% =========================================================================</w:t>
      </w:r>
    </w:p>
    <w:p w14:paraId="564F0284" w14:textId="77777777" w:rsidR="004B2A4C" w:rsidRDefault="004B2A4C" w:rsidP="004B2A4C">
      <w:pPr>
        <w:pStyle w:val="Code"/>
      </w:pPr>
    </w:p>
    <w:p w14:paraId="30205DF7" w14:textId="77777777" w:rsidR="004B2A4C" w:rsidRDefault="004B2A4C" w:rsidP="004B2A4C">
      <w:pPr>
        <w:pStyle w:val="Code"/>
      </w:pPr>
      <w:r>
        <w:t>end</w:t>
      </w:r>
    </w:p>
    <w:p w14:paraId="64C1A8AA" w14:textId="77777777" w:rsidR="00653CA5" w:rsidRDefault="00653CA5" w:rsidP="008B6883">
      <w:pPr>
        <w:pStyle w:val="BodyText2"/>
      </w:pPr>
      <w:r>
        <w:t>And heres the gradient descent function:</w:t>
      </w:r>
    </w:p>
    <w:p w14:paraId="74707D16" w14:textId="77777777" w:rsidR="00653CA5" w:rsidRDefault="00653CA5" w:rsidP="00653CA5">
      <w:pPr>
        <w:pStyle w:val="Code"/>
      </w:pPr>
      <w:r>
        <w:t>function [theta, J_history] = gradientDescent(X, y, theta, alpha, num_iters)</w:t>
      </w:r>
    </w:p>
    <w:p w14:paraId="1A7BB473" w14:textId="77777777" w:rsidR="00653CA5" w:rsidRDefault="00653CA5" w:rsidP="00653CA5">
      <w:pPr>
        <w:pStyle w:val="Code"/>
      </w:pPr>
      <w:r>
        <w:t>%GRADIENTDESCENT Performs gradient descent to learn theta</w:t>
      </w:r>
    </w:p>
    <w:p w14:paraId="16C65235" w14:textId="77777777" w:rsidR="00653CA5" w:rsidRDefault="00653CA5" w:rsidP="00653CA5">
      <w:pPr>
        <w:pStyle w:val="Code"/>
      </w:pPr>
      <w:r>
        <w:t xml:space="preserve">%   theta = GRADIENTDESCENT(X, y, theta, alpha, num_iters) updates theta by </w:t>
      </w:r>
    </w:p>
    <w:p w14:paraId="514C7818" w14:textId="77777777" w:rsidR="00653CA5" w:rsidRDefault="00653CA5" w:rsidP="00653CA5">
      <w:pPr>
        <w:pStyle w:val="Code"/>
      </w:pPr>
      <w:r>
        <w:t>%   taking num_iters gradient steps with learning rate alpha</w:t>
      </w:r>
    </w:p>
    <w:p w14:paraId="7DA81D70" w14:textId="77777777" w:rsidR="00653CA5" w:rsidRDefault="00653CA5" w:rsidP="00653CA5">
      <w:pPr>
        <w:pStyle w:val="Code"/>
      </w:pPr>
    </w:p>
    <w:p w14:paraId="357E4108" w14:textId="77777777" w:rsidR="00653CA5" w:rsidRDefault="00653CA5" w:rsidP="00653CA5">
      <w:pPr>
        <w:pStyle w:val="Code"/>
      </w:pPr>
      <w:r>
        <w:t>% Initialize some useful values</w:t>
      </w:r>
    </w:p>
    <w:p w14:paraId="4791A6BF" w14:textId="77777777" w:rsidR="00653CA5" w:rsidRDefault="00653CA5" w:rsidP="00653CA5">
      <w:pPr>
        <w:pStyle w:val="Code"/>
      </w:pPr>
      <w:r>
        <w:t>m = length(y); % number of training examples</w:t>
      </w:r>
    </w:p>
    <w:p w14:paraId="39B6DB3B" w14:textId="77777777" w:rsidR="00653CA5" w:rsidRDefault="00653CA5" w:rsidP="00653CA5">
      <w:pPr>
        <w:pStyle w:val="Code"/>
      </w:pPr>
      <w:r>
        <w:t>J_history = zeros(num_iters, 1); % cost history</w:t>
      </w:r>
    </w:p>
    <w:p w14:paraId="37054B37" w14:textId="77777777" w:rsidR="00653CA5" w:rsidRDefault="00653CA5" w:rsidP="00653CA5">
      <w:pPr>
        <w:pStyle w:val="Code"/>
      </w:pPr>
    </w:p>
    <w:p w14:paraId="61233C38" w14:textId="77777777" w:rsidR="00653CA5" w:rsidRDefault="00653CA5" w:rsidP="00653CA5">
      <w:pPr>
        <w:pStyle w:val="Code"/>
      </w:pPr>
    </w:p>
    <w:p w14:paraId="1FCA15E0" w14:textId="77777777" w:rsidR="00653CA5" w:rsidRDefault="00653CA5" w:rsidP="00653CA5">
      <w:pPr>
        <w:pStyle w:val="Code"/>
      </w:pPr>
      <w:r>
        <w:t>for iter = 1:num_iters</w:t>
      </w:r>
    </w:p>
    <w:p w14:paraId="26B5EA93" w14:textId="77777777" w:rsidR="00653CA5" w:rsidRDefault="00653CA5" w:rsidP="00653CA5">
      <w:pPr>
        <w:pStyle w:val="Code"/>
      </w:pPr>
    </w:p>
    <w:p w14:paraId="2BF4C5B9" w14:textId="77777777" w:rsidR="00653CA5" w:rsidRDefault="00653CA5" w:rsidP="00653CA5">
      <w:pPr>
        <w:pStyle w:val="Code"/>
      </w:pPr>
      <w:r>
        <w:t xml:space="preserve">    % ====================== YOUR CODE HERE ======================</w:t>
      </w:r>
    </w:p>
    <w:p w14:paraId="68520626" w14:textId="77777777" w:rsidR="00653CA5" w:rsidRDefault="00653CA5" w:rsidP="00653CA5">
      <w:pPr>
        <w:pStyle w:val="Code"/>
      </w:pPr>
      <w:r>
        <w:t xml:space="preserve">    % Instructions: Perform a single gradient step on the parameter vector</w:t>
      </w:r>
    </w:p>
    <w:p w14:paraId="2DC2C5A2" w14:textId="77777777" w:rsidR="00653CA5" w:rsidRDefault="00653CA5" w:rsidP="00653CA5">
      <w:pPr>
        <w:pStyle w:val="Code"/>
      </w:pPr>
      <w:r>
        <w:t xml:space="preserve">    %               theta. </w:t>
      </w:r>
    </w:p>
    <w:p w14:paraId="2424ABEC" w14:textId="77777777" w:rsidR="00653CA5" w:rsidRDefault="00653CA5" w:rsidP="00653CA5">
      <w:pPr>
        <w:pStyle w:val="Code"/>
      </w:pPr>
      <w:r>
        <w:t xml:space="preserve">    %</w:t>
      </w:r>
    </w:p>
    <w:p w14:paraId="2DE44EEF" w14:textId="77777777" w:rsidR="00653CA5" w:rsidRDefault="00653CA5" w:rsidP="00653CA5">
      <w:pPr>
        <w:pStyle w:val="Code"/>
      </w:pPr>
      <w:r>
        <w:t xml:space="preserve">    % Hint: While debugging, it can be useful to print out the values</w:t>
      </w:r>
    </w:p>
    <w:p w14:paraId="2AB4E444" w14:textId="77777777" w:rsidR="00653CA5" w:rsidRDefault="00653CA5" w:rsidP="00653CA5">
      <w:pPr>
        <w:pStyle w:val="Code"/>
      </w:pPr>
      <w:r>
        <w:t xml:space="preserve">    %       of the cost function (computeCost) and gradient here.</w:t>
      </w:r>
    </w:p>
    <w:p w14:paraId="78A5DC71" w14:textId="77777777" w:rsidR="00653CA5" w:rsidRDefault="00653CA5" w:rsidP="00653CA5">
      <w:pPr>
        <w:pStyle w:val="Code"/>
      </w:pPr>
      <w:r>
        <w:t xml:space="preserve">    %</w:t>
      </w:r>
    </w:p>
    <w:p w14:paraId="0E06CFCB" w14:textId="77777777" w:rsidR="00653CA5" w:rsidRDefault="00653CA5" w:rsidP="00653CA5">
      <w:pPr>
        <w:pStyle w:val="Code"/>
      </w:pPr>
    </w:p>
    <w:p w14:paraId="365E5239" w14:textId="77777777" w:rsidR="00653CA5" w:rsidRDefault="00653CA5" w:rsidP="00653CA5">
      <w:pPr>
        <w:pStyle w:val="Code"/>
      </w:pPr>
      <w:r>
        <w:t xml:space="preserve">    % theta[1] is actually theta[0]</w:t>
      </w:r>
    </w:p>
    <w:p w14:paraId="5B852661" w14:textId="77777777" w:rsidR="00653CA5" w:rsidRDefault="00653CA5" w:rsidP="00653CA5">
      <w:pPr>
        <w:pStyle w:val="Code"/>
      </w:pPr>
      <w:r>
        <w:t xml:space="preserve">    % theta[2] is actually theta[1]</w:t>
      </w:r>
    </w:p>
    <w:p w14:paraId="1E1E30A1" w14:textId="77777777" w:rsidR="00653CA5" w:rsidRDefault="00653CA5" w:rsidP="00653CA5">
      <w:pPr>
        <w:pStyle w:val="Code"/>
      </w:pPr>
    </w:p>
    <w:p w14:paraId="073C5EB8" w14:textId="77777777" w:rsidR="00653CA5" w:rsidRDefault="00653CA5" w:rsidP="00653CA5">
      <w:pPr>
        <w:pStyle w:val="Code"/>
      </w:pPr>
      <w:r>
        <w:t xml:space="preserve">    temp0 = theta(1) - ((alpha*(1/m))*sum((X*theta)-y));</w:t>
      </w:r>
    </w:p>
    <w:p w14:paraId="320A5E3C" w14:textId="77777777" w:rsidR="00653CA5" w:rsidRDefault="00653CA5" w:rsidP="00653CA5">
      <w:pPr>
        <w:pStyle w:val="Code"/>
      </w:pPr>
      <w:r>
        <w:t xml:space="preserve">    temp1 = theta(2) - ((alpha*(1/m))*sum(X(:,2).*((X*theta)-y)));</w:t>
      </w:r>
    </w:p>
    <w:p w14:paraId="52CDEFC6" w14:textId="77777777" w:rsidR="00653CA5" w:rsidRDefault="00653CA5" w:rsidP="00653CA5">
      <w:pPr>
        <w:pStyle w:val="Code"/>
      </w:pPr>
    </w:p>
    <w:p w14:paraId="41745FD0" w14:textId="77777777" w:rsidR="00653CA5" w:rsidRDefault="00653CA5" w:rsidP="00653CA5">
      <w:pPr>
        <w:pStyle w:val="Code"/>
      </w:pPr>
      <w:r>
        <w:t xml:space="preserve">    theta = [temp0;temp1];</w:t>
      </w:r>
    </w:p>
    <w:p w14:paraId="288C8315" w14:textId="77777777" w:rsidR="00653CA5" w:rsidRDefault="00653CA5" w:rsidP="00653CA5">
      <w:pPr>
        <w:pStyle w:val="Code"/>
      </w:pPr>
    </w:p>
    <w:p w14:paraId="318D9246" w14:textId="77777777" w:rsidR="00653CA5" w:rsidRDefault="00653CA5" w:rsidP="00653CA5">
      <w:pPr>
        <w:pStyle w:val="Code"/>
      </w:pPr>
      <w:r>
        <w:t xml:space="preserve">    % ============================================================</w:t>
      </w:r>
    </w:p>
    <w:p w14:paraId="1F315283" w14:textId="77777777" w:rsidR="00653CA5" w:rsidRDefault="00653CA5" w:rsidP="00653CA5">
      <w:pPr>
        <w:pStyle w:val="Code"/>
      </w:pPr>
    </w:p>
    <w:p w14:paraId="42371F37" w14:textId="77777777" w:rsidR="00653CA5" w:rsidRDefault="00653CA5" w:rsidP="00653CA5">
      <w:pPr>
        <w:pStyle w:val="Code"/>
      </w:pPr>
      <w:r>
        <w:t xml:space="preserve">    % Save the cost J in every iteration    </w:t>
      </w:r>
    </w:p>
    <w:p w14:paraId="57B56096" w14:textId="77777777" w:rsidR="00653CA5" w:rsidRDefault="00653CA5" w:rsidP="00653CA5">
      <w:pPr>
        <w:pStyle w:val="Code"/>
      </w:pPr>
      <w:r>
        <w:t xml:space="preserve">    J_history(iter) = computeCost(X, y, theta);</w:t>
      </w:r>
    </w:p>
    <w:p w14:paraId="64475200" w14:textId="77777777" w:rsidR="00653CA5" w:rsidRDefault="00653CA5" w:rsidP="00653CA5">
      <w:pPr>
        <w:pStyle w:val="Code"/>
      </w:pPr>
    </w:p>
    <w:p w14:paraId="1F21BF57" w14:textId="77777777" w:rsidR="00653CA5" w:rsidRDefault="00653CA5" w:rsidP="00653CA5">
      <w:pPr>
        <w:pStyle w:val="Code"/>
      </w:pPr>
      <w:r>
        <w:t>end</w:t>
      </w:r>
    </w:p>
    <w:p w14:paraId="6CB63150" w14:textId="77777777" w:rsidR="00653CA5" w:rsidRDefault="00653CA5" w:rsidP="00653CA5">
      <w:pPr>
        <w:pStyle w:val="Code"/>
      </w:pPr>
    </w:p>
    <w:p w14:paraId="248EB98F" w14:textId="77777777" w:rsidR="00653CA5" w:rsidRPr="00BB1500" w:rsidRDefault="00653CA5" w:rsidP="00653CA5">
      <w:pPr>
        <w:pStyle w:val="Code"/>
      </w:pPr>
      <w:r>
        <w:t>end</w:t>
      </w:r>
    </w:p>
    <w:p w14:paraId="12716138" w14:textId="77777777" w:rsidR="00112501" w:rsidRDefault="00112501" w:rsidP="0020225B">
      <w:pPr>
        <w:pStyle w:val="Heading6"/>
      </w:pPr>
      <w:r w:rsidRPr="00112501">
        <w:t>Neural Networks for Machine Learning</w:t>
      </w:r>
    </w:p>
    <w:p w14:paraId="22AB52A6" w14:textId="77777777" w:rsidR="006E2C08" w:rsidRDefault="006E2C08" w:rsidP="008B6883">
      <w:pPr>
        <w:pStyle w:val="BodyText2"/>
      </w:pPr>
      <w:r>
        <w:t xml:space="preserve">Available here: </w:t>
      </w:r>
      <w:hyperlink r:id="rId1290" w:history="1">
        <w:r w:rsidRPr="00F93921">
          <w:rPr>
            <w:rStyle w:val="Hyperlink"/>
          </w:rPr>
          <w:t>https://classroom.udacity.com/courses/ud730</w:t>
        </w:r>
      </w:hyperlink>
      <w:r>
        <w:t xml:space="preserve"> </w:t>
      </w:r>
    </w:p>
    <w:p w14:paraId="218E71B7" w14:textId="77777777" w:rsidR="00480177" w:rsidRPr="006E2C08" w:rsidRDefault="00480177" w:rsidP="008B6883">
      <w:pPr>
        <w:pStyle w:val="BodyText2"/>
      </w:pPr>
      <w:r>
        <w:t xml:space="preserve">How the brain works: </w:t>
      </w:r>
      <w:hyperlink r:id="rId1291" w:history="1">
        <w:r w:rsidRPr="00F93921">
          <w:rPr>
            <w:rStyle w:val="Hyperlink"/>
          </w:rPr>
          <w:t>https://www.coursera.org/learn/neural-networks/lecture/V1GXW/what-are-neural-networks-8-min</w:t>
        </w:r>
      </w:hyperlink>
      <w:r>
        <w:t xml:space="preserve"> </w:t>
      </w:r>
    </w:p>
    <w:p w14:paraId="70AD30ED" w14:textId="77777777" w:rsidR="00112501" w:rsidRDefault="00112501" w:rsidP="0020225B">
      <w:pPr>
        <w:pStyle w:val="Heading5"/>
      </w:pPr>
      <w:r>
        <w:t>TensorFlow Website Get Started</w:t>
      </w:r>
    </w:p>
    <w:p w14:paraId="3F3ADDD2" w14:textId="77777777" w:rsidR="00112501" w:rsidRPr="004108D7" w:rsidRDefault="00112501" w:rsidP="008B6883">
      <w:pPr>
        <w:pStyle w:val="BodyText2"/>
      </w:pPr>
      <w:r>
        <w:t xml:space="preserve">Going through Develop | Get Started in the TensorFlow </w:t>
      </w:r>
      <w:hyperlink r:id="rId1292" w:history="1">
        <w:r w:rsidRPr="00A12A43">
          <w:rPr>
            <w:rStyle w:val="Hyperlink"/>
          </w:rPr>
          <w:t>website</w:t>
        </w:r>
      </w:hyperlink>
      <w:r>
        <w:t>.</w:t>
      </w:r>
    </w:p>
    <w:p w14:paraId="505CA684" w14:textId="77777777" w:rsidR="00245872" w:rsidRDefault="00867610" w:rsidP="0020225B">
      <w:pPr>
        <w:pStyle w:val="Heading5"/>
      </w:pPr>
      <w:r>
        <w:t xml:space="preserve">Udacity </w:t>
      </w:r>
      <w:r w:rsidR="00112501">
        <w:t>‘Deep Learning’</w:t>
      </w:r>
    </w:p>
    <w:p w14:paraId="0D6CFF02" w14:textId="77777777" w:rsidR="00A16A3A" w:rsidRDefault="00245872" w:rsidP="008B6883">
      <w:pPr>
        <w:pStyle w:val="BodyText2"/>
      </w:pPr>
      <w:r>
        <w:t xml:space="preserve">Is here </w:t>
      </w:r>
      <w:hyperlink r:id="rId1293" w:history="1">
        <w:r w:rsidRPr="006A0A80">
          <w:rPr>
            <w:rStyle w:val="Hyperlink"/>
          </w:rPr>
          <w:t>https://www.udacity.com/course/deep-learning--ud730</w:t>
        </w:r>
      </w:hyperlink>
      <w:r>
        <w:t xml:space="preserve"> . </w:t>
      </w:r>
    </w:p>
    <w:p w14:paraId="297F962B" w14:textId="77777777" w:rsidR="00A16A3A" w:rsidRDefault="00A16A3A" w:rsidP="0020225B">
      <w:pPr>
        <w:pStyle w:val="Heading6"/>
      </w:pPr>
      <w:r>
        <w:t>Lesson 1</w:t>
      </w:r>
    </w:p>
    <w:p w14:paraId="1EB0AA11" w14:textId="77777777" w:rsidR="00245872" w:rsidRDefault="00245872" w:rsidP="008B6883">
      <w:pPr>
        <w:pStyle w:val="BodyText2"/>
      </w:pPr>
      <w:r>
        <w:t xml:space="preserve">Struggled with the first assignment - but luckily someone else has put the answers here: </w:t>
      </w:r>
      <w:hyperlink r:id="rId1294" w:history="1">
        <w:r w:rsidRPr="006A0A80">
          <w:rPr>
            <w:rStyle w:val="Hyperlink"/>
          </w:rPr>
          <w:t>https://github.com/MaxKHK/Udacity_DeepLearningAssignments/blob/master/Assignment1/1_notmnist.ipynb</w:t>
        </w:r>
      </w:hyperlink>
      <w:r>
        <w:t xml:space="preserve"> </w:t>
      </w:r>
    </w:p>
    <w:p w14:paraId="7A791BB9" w14:textId="77777777" w:rsidR="00245872" w:rsidRDefault="00245872" w:rsidP="008B6883">
      <w:pPr>
        <w:pStyle w:val="BodyText2"/>
      </w:pPr>
      <w:r>
        <w:t>Some minor issues with versions of numpy, but it ran and these were the results:</w:t>
      </w:r>
    </w:p>
    <w:p w14:paraId="13298856" w14:textId="77777777" w:rsidR="00245872" w:rsidRDefault="00245872" w:rsidP="008B6883">
      <w:pPr>
        <w:pStyle w:val="BodyText2"/>
      </w:pPr>
      <w:r>
        <w:t xml:space="preserve">in sample cross validation scores </w:t>
      </w:r>
    </w:p>
    <w:p w14:paraId="3B601619" w14:textId="77777777" w:rsidR="00245872" w:rsidRDefault="00245872" w:rsidP="008B6883">
      <w:pPr>
        <w:pStyle w:val="BodyText2"/>
      </w:pPr>
      <w:r>
        <w:t xml:space="preserve">50 letters: </w:t>
      </w:r>
      <w:r>
        <w:tab/>
      </w:r>
      <w:r>
        <w:tab/>
        <w:t>0.705661211853</w:t>
      </w:r>
    </w:p>
    <w:p w14:paraId="703C822A" w14:textId="77777777" w:rsidR="00245872" w:rsidRDefault="00245872" w:rsidP="008B6883">
      <w:pPr>
        <w:pStyle w:val="BodyText2"/>
      </w:pPr>
      <w:r>
        <w:t xml:space="preserve">50 letters sanitised: </w:t>
      </w:r>
      <w:r>
        <w:tab/>
        <w:t>0.404826546003</w:t>
      </w:r>
    </w:p>
    <w:p w14:paraId="5C5A713A" w14:textId="77777777" w:rsidR="00245872" w:rsidRDefault="00245872" w:rsidP="008B6883">
      <w:pPr>
        <w:pStyle w:val="BodyText2"/>
      </w:pPr>
      <w:r>
        <w:t>100 letters:</w:t>
      </w:r>
      <w:r>
        <w:tab/>
      </w:r>
      <w:r>
        <w:tab/>
        <w:t>0.709704664342</w:t>
      </w:r>
    </w:p>
    <w:p w14:paraId="14B6B489" w14:textId="77777777" w:rsidR="00245872" w:rsidRDefault="00245872" w:rsidP="008B6883">
      <w:pPr>
        <w:pStyle w:val="BodyText2"/>
      </w:pPr>
      <w:r>
        <w:t>100 letters sanitised:</w:t>
      </w:r>
      <w:r>
        <w:tab/>
        <w:t>0.653194180898</w:t>
      </w:r>
    </w:p>
    <w:p w14:paraId="4038A5EA" w14:textId="77777777" w:rsidR="00245872" w:rsidRDefault="00245872" w:rsidP="008B6883">
      <w:pPr>
        <w:pStyle w:val="BodyText2"/>
      </w:pPr>
      <w:r>
        <w:lastRenderedPageBreak/>
        <w:t>1000 letters:</w:t>
      </w:r>
      <w:r>
        <w:tab/>
      </w:r>
      <w:r>
        <w:tab/>
        <w:t>0.755940591252</w:t>
      </w:r>
    </w:p>
    <w:p w14:paraId="5841DA0C" w14:textId="77777777" w:rsidR="00245872" w:rsidRDefault="00245872" w:rsidP="008B6883">
      <w:pPr>
        <w:pStyle w:val="BodyText2"/>
      </w:pPr>
      <w:r>
        <w:t>1000 letters sanitised:</w:t>
      </w:r>
      <w:r>
        <w:tab/>
        <w:t>0.7599283048</w:t>
      </w:r>
    </w:p>
    <w:p w14:paraId="7156E89B" w14:textId="77777777" w:rsidR="00245872" w:rsidRDefault="00245872" w:rsidP="008B6883">
      <w:pPr>
        <w:pStyle w:val="BodyText2"/>
      </w:pPr>
      <w:r>
        <w:t>5000 letters:</w:t>
      </w:r>
      <w:r>
        <w:tab/>
      </w:r>
      <w:r>
        <w:tab/>
        <w:t>0.771795255023</w:t>
      </w:r>
    </w:p>
    <w:p w14:paraId="2E2671E1" w14:textId="77777777" w:rsidR="00245872" w:rsidRDefault="00245872" w:rsidP="008B6883">
      <w:pPr>
        <w:pStyle w:val="BodyText2"/>
      </w:pPr>
      <w:r>
        <w:t>5000 letters sanitised:</w:t>
      </w:r>
      <w:r>
        <w:tab/>
        <w:t>0.771799717925</w:t>
      </w:r>
    </w:p>
    <w:p w14:paraId="13EB8A0D"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E1BC8DF" w14:textId="77777777" w:rsidR="00EC6DF7" w:rsidRDefault="00EC6DF7" w:rsidP="008B6883">
      <w:pPr>
        <w:pStyle w:val="Equation"/>
      </w:pPr>
      <w:r>
        <w:t>α is the learning rate (i.e. the size of the step you take in gradient descent)</w:t>
      </w:r>
    </w:p>
    <w:p w14:paraId="1AF5FD0A" w14:textId="77777777" w:rsidR="00EC6DF7" w:rsidRPr="00EC6DF7" w:rsidRDefault="00EC6DF7" w:rsidP="008B6883">
      <w:pPr>
        <w:pStyle w:val="Equation"/>
        <w:rPr>
          <w:rStyle w:val="Strong"/>
          <w:b w:val="0"/>
          <w:bCs/>
        </w:rPr>
      </w:pPr>
      <w:r>
        <w:t>Δ are the gradients for the weights in your model</w:t>
      </w:r>
    </w:p>
    <w:p w14:paraId="69F91CEE" w14:textId="77777777" w:rsidR="00A16A3A" w:rsidRDefault="00A16A3A" w:rsidP="0020225B">
      <w:pPr>
        <w:pStyle w:val="Heading6"/>
      </w:pPr>
      <w:r>
        <w:t>Lesson 2</w:t>
      </w:r>
    </w:p>
    <w:p w14:paraId="14D7CE6D" w14:textId="77777777" w:rsidR="00A16A3A" w:rsidRDefault="00A16A3A" w:rsidP="008B6883">
      <w:pPr>
        <w:pStyle w:val="BodyText2"/>
      </w:pPr>
      <w:r>
        <w:t xml:space="preserve">The accuracies for Lesson 2 which uses TF and Gradient Descent are </w:t>
      </w:r>
      <w:r w:rsidRPr="00A16A3A">
        <w:t>83.1%</w:t>
      </w:r>
    </w:p>
    <w:p w14:paraId="3616D7A8" w14:textId="77777777" w:rsidR="00A16A3A" w:rsidRPr="00A16A3A" w:rsidRDefault="00A16A3A" w:rsidP="008B6883">
      <w:pPr>
        <w:pStyle w:val="BodyText2"/>
      </w:pPr>
      <w:r>
        <w:t xml:space="preserve">The accuracies for Lesson 2 which uses TF and Stochastic Gradient Descent are </w:t>
      </w:r>
      <w:r w:rsidRPr="00A16A3A">
        <w:t>86.0%</w:t>
      </w:r>
    </w:p>
    <w:p w14:paraId="255C1A61" w14:textId="77777777" w:rsidR="00962DC5" w:rsidRDefault="00A7340B" w:rsidP="0020225B">
      <w:pPr>
        <w:pStyle w:val="Heading4"/>
      </w:pPr>
      <w:r>
        <w:t>Books</w:t>
      </w:r>
    </w:p>
    <w:p w14:paraId="596CC69D" w14:textId="77777777" w:rsidR="00A7340B" w:rsidRPr="00A7340B" w:rsidRDefault="00A7340B" w:rsidP="008B6883">
      <w:pPr>
        <w:pStyle w:val="BodyText2"/>
      </w:pPr>
      <w:r>
        <w:t xml:space="preserve">Excellent book written by Michael Nielson </w:t>
      </w:r>
      <w:hyperlink r:id="rId1295" w:history="1">
        <w:r w:rsidRPr="00A7340B">
          <w:rPr>
            <w:rStyle w:val="Hyperlink"/>
          </w:rPr>
          <w:t>Neural Networks and Deep Learning</w:t>
        </w:r>
      </w:hyperlink>
      <w:r>
        <w:t>. This is really good!</w:t>
      </w:r>
    </w:p>
    <w:p w14:paraId="3D0C6AE6" w14:textId="77777777" w:rsidR="00962DC5" w:rsidRPr="00962DC5" w:rsidRDefault="00962DC5" w:rsidP="008B6883">
      <w:pPr>
        <w:pStyle w:val="BodyText2"/>
      </w:pPr>
      <w:r>
        <w:t xml:space="preserve">This is a really good introduction to image processing and covers just about everything in a plain English way: </w:t>
      </w:r>
      <w:hyperlink r:id="rId1296" w:history="1">
        <w:r w:rsidRPr="00962DC5">
          <w:rPr>
            <w:rStyle w:val="Hyperlink"/>
          </w:rPr>
          <w:t>The Scientist and Engineer's Guide to Digital Signal Processing</w:t>
        </w:r>
      </w:hyperlink>
      <w:r>
        <w:t>.</w:t>
      </w:r>
    </w:p>
    <w:p w14:paraId="206DC8AE" w14:textId="77777777" w:rsidR="0071034A" w:rsidRDefault="0071034A" w:rsidP="0020225B">
      <w:pPr>
        <w:pStyle w:val="Heading4"/>
      </w:pPr>
      <w:r>
        <w:t>Concepts</w:t>
      </w:r>
    </w:p>
    <w:p w14:paraId="2EB88DDC" w14:textId="77777777" w:rsidR="00903F28" w:rsidRDefault="00903F28" w:rsidP="0020225B">
      <w:pPr>
        <w:pStyle w:val="Heading5"/>
      </w:pPr>
      <w:r>
        <w:t>Logical operations</w:t>
      </w:r>
    </w:p>
    <w:p w14:paraId="7926F1CE" w14:textId="77777777" w:rsidR="00903F28" w:rsidRPr="00903F28" w:rsidRDefault="00903F28" w:rsidP="008B6883">
      <w:pPr>
        <w:pStyle w:val="BodyText2"/>
      </w:pPr>
      <w:r>
        <w:t xml:space="preserve">This is a bitwise sum:   </w:t>
      </w:r>
      <w:r>
        <w:tab/>
      </w:r>
      <w:r w:rsidRPr="00903F28">
        <w:t>x1</w:t>
      </w:r>
      <w:r w:rsidRPr="00903F28">
        <w:rPr>
          <w:rFonts w:ascii="Cambria Math" w:hAnsi="Cambria Math" w:cs="Cambria Math"/>
        </w:rPr>
        <w:t>⊕</w:t>
      </w:r>
      <w:r w:rsidRPr="00903F28">
        <w:t>x2</w:t>
      </w:r>
    </w:p>
    <w:p w14:paraId="66177793" w14:textId="77777777" w:rsidR="00EF4101" w:rsidRDefault="00EF4101" w:rsidP="00EF4101">
      <w:pPr>
        <w:pStyle w:val="Heading5"/>
      </w:pPr>
      <w:r>
        <w:t>Parameter space</w:t>
      </w:r>
    </w:p>
    <w:p w14:paraId="2D533977" w14:textId="77777777" w:rsidR="00EF4101" w:rsidRPr="008B57AB" w:rsidRDefault="000D5C35" w:rsidP="008B6883">
      <w:pPr>
        <w:pStyle w:val="BodyText2"/>
      </w:pPr>
      <w:hyperlink r:id="rId1297"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6CD055C1" w14:textId="77777777" w:rsidR="00EF4101" w:rsidRDefault="00EF4101" w:rsidP="00EF4101">
      <w:pPr>
        <w:pStyle w:val="Heading5"/>
      </w:pPr>
      <w:r>
        <w:t>ReLUs</w:t>
      </w:r>
    </w:p>
    <w:p w14:paraId="0F76D0EA" w14:textId="77777777" w:rsidR="00EF4101" w:rsidRDefault="00EF4101" w:rsidP="008B6883">
      <w:pPr>
        <w:pStyle w:val="BodyText2"/>
      </w:pPr>
      <w:r>
        <w:t xml:space="preserve">Half way down </w:t>
      </w:r>
      <w:hyperlink r:id="rId1298" w:history="1">
        <w:r w:rsidRPr="006E4965">
          <w:rPr>
            <w:rStyle w:val="Hyperlink"/>
          </w:rPr>
          <w:t>this</w:t>
        </w:r>
      </w:hyperlink>
      <w:r>
        <w:t xml:space="preserve"> page is a good example of how ReLUs can approximate any function.</w:t>
      </w:r>
    </w:p>
    <w:p w14:paraId="5C3967F7" w14:textId="77777777" w:rsidR="00EF4101" w:rsidRPr="006B76A4" w:rsidRDefault="00EF4101" w:rsidP="008B6883">
      <w:pPr>
        <w:pStyle w:val="BodyText2"/>
      </w:pPr>
      <w:r>
        <w:t xml:space="preserve">Good description </w:t>
      </w:r>
      <w:hyperlink r:id="rId1299" w:history="1">
        <w:r w:rsidRPr="006B76A4">
          <w:rPr>
            <w:rStyle w:val="Hyperlink"/>
          </w:rPr>
          <w:t>here</w:t>
        </w:r>
      </w:hyperlink>
      <w:r>
        <w:t xml:space="preserve"> about how they work.</w:t>
      </w:r>
    </w:p>
    <w:p w14:paraId="21564919" w14:textId="77777777" w:rsidR="00EF4101" w:rsidRDefault="00EF4101" w:rsidP="00EF4101">
      <w:pPr>
        <w:pStyle w:val="Heading5"/>
      </w:pPr>
      <w:r>
        <w:t>Matrices</w:t>
      </w:r>
    </w:p>
    <w:p w14:paraId="063EF9CF" w14:textId="77777777" w:rsidR="00EF4101" w:rsidRPr="00EF4101" w:rsidRDefault="00EF4101" w:rsidP="008B6883">
      <w:pPr>
        <w:pStyle w:val="BodyText2"/>
      </w:pPr>
      <w:r>
        <w:t>A</w:t>
      </w:r>
      <w:r>
        <w:rPr>
          <w:vertAlign w:val="subscript"/>
        </w:rPr>
        <w:t>ij</w:t>
      </w:r>
      <w:r>
        <w:t xml:space="preserve"> refers to a cell in the i’th row and the j’th column.</w:t>
      </w:r>
    </w:p>
    <w:p w14:paraId="390236BE" w14:textId="77777777" w:rsidR="007B3816" w:rsidRDefault="007B3816" w:rsidP="007B3816">
      <w:pPr>
        <w:pStyle w:val="Heading5"/>
      </w:pPr>
      <w:r>
        <w:t>Symbols</w:t>
      </w:r>
    </w:p>
    <w:p w14:paraId="24FAE7DF" w14:textId="77777777" w:rsidR="003B2B76" w:rsidRDefault="003B2B76" w:rsidP="008B6883">
      <w:pPr>
        <w:pStyle w:val="BodyText2"/>
      </w:pPr>
      <w:r>
        <w:t xml:space="preserve">Good page here </w:t>
      </w:r>
      <w:hyperlink r:id="rId1300" w:history="1">
        <w:r w:rsidRPr="00C40FAF">
          <w:rPr>
            <w:rStyle w:val="Hyperlink"/>
          </w:rPr>
          <w:t>http://www.rapidtables.com/math/symbols/Calculus_Symbols.htm</w:t>
        </w:r>
      </w:hyperlink>
      <w:r>
        <w:t xml:space="preserve"> </w:t>
      </w:r>
    </w:p>
    <w:p w14:paraId="489E2F7A" w14:textId="77777777" w:rsidR="007B3816" w:rsidRDefault="007B3816" w:rsidP="008B6883">
      <w:pPr>
        <w:pStyle w:val="BodyText2"/>
      </w:pPr>
      <w:r>
        <w:t>h is the hypothesis function and is what maps x to y</w:t>
      </w:r>
    </w:p>
    <w:p w14:paraId="77903083" w14:textId="77777777" w:rsidR="00EE2652" w:rsidRDefault="00EE2652" w:rsidP="008B6883">
      <w:pPr>
        <w:pStyle w:val="BodyText2"/>
      </w:pPr>
      <w:r>
        <w:t xml:space="preserve">In statistics, </w:t>
      </w:r>
      <w:r w:rsidRPr="00EE2652">
        <w:t xml:space="preserve">θ is typically used to denote the parameters of a probability distribution.  </w:t>
      </w:r>
    </w:p>
    <w:p w14:paraId="71A1FF95" w14:textId="77777777" w:rsidR="00520C50" w:rsidRDefault="00520C50" w:rsidP="008B6883">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6ED6E9D7" w14:textId="77777777"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45D5E0E8" w14:textId="77777777" w:rsidR="00FA7AE9" w:rsidRDefault="00FA7AE9" w:rsidP="008B6883">
      <w:pPr>
        <w:pStyle w:val="BodyText2"/>
      </w:pPr>
      <w:r>
        <w:t>m is the number of training samples</w:t>
      </w:r>
    </w:p>
    <w:p w14:paraId="3921EB3D" w14:textId="77777777" w:rsidR="00FA7AE9" w:rsidRDefault="00FA7AE9" w:rsidP="008B6883">
      <w:pPr>
        <w:pStyle w:val="BodyText2"/>
      </w:pPr>
      <w:r>
        <w:t>n is the number of features (i.e. the number of variables)</w:t>
      </w:r>
    </w:p>
    <w:p w14:paraId="654A5D86" w14:textId="77777777" w:rsidR="00FA7AE9" w:rsidRDefault="00FA7AE9" w:rsidP="008B6883">
      <w:pPr>
        <w:pStyle w:val="BodyText2"/>
      </w:pPr>
      <w:r>
        <w:t>i is the i’th sample</w:t>
      </w:r>
    </w:p>
    <w:p w14:paraId="70F2B9C4" w14:textId="7777777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2ACD771C" w14:textId="77777777" w:rsidR="0020225B" w:rsidRDefault="0020225B" w:rsidP="0020225B">
      <w:pPr>
        <w:pStyle w:val="Heading3"/>
      </w:pPr>
      <w:r>
        <w:t>Tools</w:t>
      </w:r>
    </w:p>
    <w:p w14:paraId="275F3E05" w14:textId="77777777" w:rsidR="0020225B" w:rsidRDefault="0020225B" w:rsidP="0020225B">
      <w:pPr>
        <w:pStyle w:val="Heading4"/>
      </w:pPr>
      <w:r>
        <w:lastRenderedPageBreak/>
        <w:t>TensorFlow</w:t>
      </w:r>
    </w:p>
    <w:p w14:paraId="0BDB1F49" w14:textId="77777777" w:rsidR="0020225B" w:rsidRDefault="0020225B" w:rsidP="0020225B">
      <w:pPr>
        <w:pStyle w:val="Heading5"/>
      </w:pPr>
      <w:r>
        <w:t>Clients</w:t>
      </w:r>
    </w:p>
    <w:p w14:paraId="704BE259" w14:textId="77777777" w:rsidR="0020225B" w:rsidRDefault="0020225B" w:rsidP="0020225B">
      <w:pPr>
        <w:pStyle w:val="Heading6"/>
      </w:pPr>
      <w:r>
        <w:t>Python client</w:t>
      </w:r>
    </w:p>
    <w:p w14:paraId="2A375E54" w14:textId="77777777" w:rsidR="0020225B" w:rsidRPr="00834622" w:rsidRDefault="0020225B" w:rsidP="008B6883">
      <w:pPr>
        <w:pStyle w:val="BodyText2"/>
      </w:pPr>
      <w:r>
        <w:t xml:space="preserve">See </w:t>
      </w:r>
      <w:hyperlink w:anchor="_Installing" w:history="1">
        <w:r w:rsidRPr="00834622">
          <w:rPr>
            <w:rStyle w:val="Hyperlink"/>
          </w:rPr>
          <w:t>Installing</w:t>
        </w:r>
      </w:hyperlink>
      <w:r>
        <w:t xml:space="preserve"> for installation instructions.</w:t>
      </w:r>
    </w:p>
    <w:p w14:paraId="292A88DF" w14:textId="77777777" w:rsidR="0020225B" w:rsidRDefault="0020225B" w:rsidP="0020225B">
      <w:pPr>
        <w:pStyle w:val="Heading5"/>
      </w:pPr>
      <w:r>
        <w:t>TensorBoard</w:t>
      </w:r>
    </w:p>
    <w:p w14:paraId="5FD18A02" w14:textId="77777777" w:rsidR="0020225B" w:rsidRDefault="0020225B" w:rsidP="0020225B">
      <w:pPr>
        <w:pStyle w:val="Heading6"/>
      </w:pPr>
      <w:r>
        <w:t>Using</w:t>
      </w:r>
    </w:p>
    <w:p w14:paraId="04A85502" w14:textId="77777777" w:rsidR="0020225B" w:rsidRDefault="0020225B" w:rsidP="0020225B">
      <w:pPr>
        <w:pStyle w:val="Heading7"/>
      </w:pPr>
      <w:r>
        <w:t>Running</w:t>
      </w:r>
    </w:p>
    <w:p w14:paraId="48D1DEE1" w14:textId="77777777" w:rsidR="0020225B" w:rsidRDefault="0020225B" w:rsidP="008B6883">
      <w:pPr>
        <w:pStyle w:val="BodyText2"/>
      </w:pPr>
      <w:r>
        <w:t>On Cloud9 you can start it like this:</w:t>
      </w:r>
    </w:p>
    <w:p w14:paraId="36603D93" w14:textId="77777777" w:rsidR="0020225B" w:rsidRDefault="0020225B" w:rsidP="008B550B">
      <w:pPr>
        <w:pStyle w:val="Unix"/>
      </w:pPr>
      <w:r>
        <w:t>blishten:~/workspace (master) $ tensorboard --logdir /home/ubuntu/workspace/TensorFlow/logs --port 8081</w:t>
      </w:r>
    </w:p>
    <w:p w14:paraId="2526F018" w14:textId="77777777" w:rsidR="0020225B" w:rsidRDefault="0020225B" w:rsidP="008B550B">
      <w:pPr>
        <w:pStyle w:val="Unix"/>
      </w:pPr>
      <w:r>
        <w:t>Starting TensorBoard 41 on port 8081</w:t>
      </w:r>
    </w:p>
    <w:p w14:paraId="61D58B54" w14:textId="77777777" w:rsidR="0020225B" w:rsidRDefault="0020225B" w:rsidP="008B550B">
      <w:pPr>
        <w:pStyle w:val="Unix"/>
      </w:pPr>
      <w:r>
        <w:t xml:space="preserve">(You can navigate to </w:t>
      </w:r>
      <w:hyperlink r:id="rId1301" w:history="1">
        <w:r w:rsidRPr="00790189">
          <w:rPr>
            <w:rStyle w:val="Hyperlink"/>
          </w:rPr>
          <w:t>http://172.17.0.6:8081</w:t>
        </w:r>
      </w:hyperlink>
      <w:r>
        <w:t xml:space="preserve">) </w:t>
      </w:r>
    </w:p>
    <w:p w14:paraId="584F01B6"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6A01880B" w14:textId="77777777" w:rsidR="0020225B" w:rsidRPr="00835C83" w:rsidRDefault="000D5C35" w:rsidP="008B6883">
      <w:pPr>
        <w:pStyle w:val="BodyText2"/>
      </w:pPr>
      <w:hyperlink r:id="rId1302" w:history="1">
        <w:r w:rsidR="0020225B" w:rsidRPr="00790189">
          <w:rPr>
            <w:rStyle w:val="Hyperlink"/>
          </w:rPr>
          <w:t>https://python-blishten.c9users.io:8081/</w:t>
        </w:r>
      </w:hyperlink>
      <w:r w:rsidR="0020225B">
        <w:t xml:space="preserve"> </w:t>
      </w:r>
    </w:p>
    <w:p w14:paraId="57CD0189" w14:textId="77777777" w:rsidR="0020225B" w:rsidRDefault="0020225B" w:rsidP="0020225B">
      <w:pPr>
        <w:pStyle w:val="Heading7"/>
      </w:pPr>
      <w:r>
        <w:t>Viewing Graphs</w:t>
      </w:r>
    </w:p>
    <w:p w14:paraId="6EC0C20D" w14:textId="77777777" w:rsidR="0020225B" w:rsidRDefault="0020225B" w:rsidP="008B6883">
      <w:pPr>
        <w:pStyle w:val="BodyText2"/>
      </w:pPr>
      <w:r>
        <w:t xml:space="preserve">Following instructions </w:t>
      </w:r>
      <w:hyperlink r:id="rId1303" w:history="1">
        <w:r w:rsidRPr="005376EB">
          <w:rPr>
            <w:rStyle w:val="Hyperlink"/>
          </w:rPr>
          <w:t>here</w:t>
        </w:r>
      </w:hyperlink>
      <w:r>
        <w:t xml:space="preserve"> to view TensorFlow Graphs. My graph is now outputting events to the event_files folder, but when I run TensorBoard I get the following warnings:</w:t>
      </w:r>
    </w:p>
    <w:p w14:paraId="73E17264" w14:textId="77777777" w:rsidR="0020225B" w:rsidRDefault="0020225B" w:rsidP="008B550B">
      <w:pPr>
        <w:pStyle w:val="Unix"/>
      </w:pPr>
      <w:r w:rsidRPr="00526584">
        <w:t>WARNING:tensorflow:path ../external/data/plugin/text/runs not found, sending 404</w:t>
      </w:r>
    </w:p>
    <w:p w14:paraId="2AEE6855"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17253E0D" w14:textId="77777777" w:rsidR="0020225B" w:rsidRPr="005376EB" w:rsidRDefault="0020225B" w:rsidP="008B6883">
      <w:pPr>
        <w:pStyle w:val="BodyText2"/>
      </w:pPr>
      <w:r>
        <w:t>You can view multiple event logs and graphs by creating sub-folders for your specific run. These are then shown in Run drop down in TensorBoard.</w:t>
      </w:r>
    </w:p>
    <w:p w14:paraId="0ACA42E8" w14:textId="77777777" w:rsidR="0020225B" w:rsidRDefault="0020225B" w:rsidP="0020225B">
      <w:pPr>
        <w:pStyle w:val="Heading8"/>
      </w:pPr>
      <w:r>
        <w:t>Cleaning Graphs</w:t>
      </w:r>
    </w:p>
    <w:p w14:paraId="0C756B04" w14:textId="77777777" w:rsidR="0020225B" w:rsidRPr="00A45910" w:rsidRDefault="0020225B" w:rsidP="008B6883">
      <w:pPr>
        <w:pStyle w:val="BodyText2"/>
      </w:pPr>
      <w:r>
        <w:t xml:space="preserve">You can group together various elements in the TensorBoard Graph by giving them Name Scopes - see </w:t>
      </w:r>
      <w:hyperlink r:id="rId1304" w:history="1">
        <w:r w:rsidRPr="00C40FAF">
          <w:rPr>
            <w:rStyle w:val="Hyperlink"/>
          </w:rPr>
          <w:t>https://www.tensorflow.org/api_docs/python/tf/name_scope</w:t>
        </w:r>
      </w:hyperlink>
      <w:r>
        <w:t xml:space="preserve">. </w:t>
      </w:r>
    </w:p>
    <w:p w14:paraId="0F973CCA" w14:textId="77777777" w:rsidR="0020225B" w:rsidRDefault="0020225B" w:rsidP="0020225B">
      <w:pPr>
        <w:pStyle w:val="Heading5"/>
      </w:pPr>
      <w:r>
        <w:t>Using</w:t>
      </w:r>
    </w:p>
    <w:p w14:paraId="3803DE09" w14:textId="77777777" w:rsidR="0020225B" w:rsidRDefault="0020225B" w:rsidP="0020225B">
      <w:pPr>
        <w:pStyle w:val="Heading6"/>
      </w:pPr>
      <w:r>
        <w:t>Debugging</w:t>
      </w:r>
    </w:p>
    <w:p w14:paraId="0769D225" w14:textId="77777777" w:rsidR="0020225B" w:rsidRPr="00DD16BC" w:rsidRDefault="0020225B" w:rsidP="008B6883">
      <w:pPr>
        <w:pStyle w:val="BodyText2"/>
      </w:pPr>
      <w:r>
        <w:t xml:space="preserve">There are a number of operations that you can use to debug a graph. See </w:t>
      </w:r>
      <w:hyperlink r:id="rId1305" w:anchor="Debugging_Operations" w:history="1">
        <w:r w:rsidRPr="00023FBF">
          <w:rPr>
            <w:rStyle w:val="Hyperlink"/>
          </w:rPr>
          <w:t>here</w:t>
        </w:r>
      </w:hyperlink>
      <w:r>
        <w:t xml:space="preserve">. tf.Print doesn’t currently output to Jupyter Notebooks. Excellent overview with slides </w:t>
      </w:r>
      <w:hyperlink r:id="rId1306" w:history="1">
        <w:r w:rsidRPr="00E94381">
          <w:rPr>
            <w:rStyle w:val="Hyperlink"/>
          </w:rPr>
          <w:t>here</w:t>
        </w:r>
      </w:hyperlink>
      <w:r>
        <w:t xml:space="preserve"> and promise of a new web-based interactive debugger tool (integrated with TensorBoard </w:t>
      </w:r>
      <w:hyperlink r:id="rId1307" w:anchor="70" w:history="1">
        <w:r w:rsidRPr="00E94381">
          <w:rPr>
            <w:rStyle w:val="Hyperlink"/>
          </w:rPr>
          <w:t>here</w:t>
        </w:r>
      </w:hyperlink>
      <w:r>
        <w:t>).</w:t>
      </w:r>
    </w:p>
    <w:p w14:paraId="01AF84E0" w14:textId="77777777" w:rsidR="00574700" w:rsidRDefault="00574700" w:rsidP="00574700">
      <w:pPr>
        <w:pStyle w:val="Heading3"/>
      </w:pPr>
      <w:r>
        <w:t>Kaggle</w:t>
      </w:r>
    </w:p>
    <w:p w14:paraId="45893807" w14:textId="77777777" w:rsidR="005141A1" w:rsidRDefault="000D5C35" w:rsidP="008B6883">
      <w:pPr>
        <w:pStyle w:val="BodyText2"/>
      </w:pPr>
      <w:hyperlink r:id="rId1308" w:history="1">
        <w:r w:rsidR="005141A1" w:rsidRPr="00F93921">
          <w:rPr>
            <w:rStyle w:val="Hyperlink"/>
          </w:rPr>
          <w:t>https://www.kaggle.com</w:t>
        </w:r>
      </w:hyperlink>
      <w:r w:rsidR="005141A1">
        <w:t xml:space="preserve"> </w:t>
      </w:r>
    </w:p>
    <w:p w14:paraId="3C37364B" w14:textId="77777777" w:rsidR="005141A1" w:rsidRDefault="005141A1" w:rsidP="008B6883">
      <w:pPr>
        <w:pStyle w:val="BodyText2"/>
      </w:pPr>
      <w:r>
        <w:t xml:space="preserve">U/P: </w:t>
      </w:r>
      <w:hyperlink r:id="rId1309" w:history="1">
        <w:r w:rsidRPr="00F93921">
          <w:rPr>
            <w:rStyle w:val="Hyperlink"/>
          </w:rPr>
          <w:t>a.cottam@gmail.com</w:t>
        </w:r>
      </w:hyperlink>
      <w:r>
        <w:t xml:space="preserve"> thargal88</w:t>
      </w:r>
    </w:p>
    <w:p w14:paraId="2D2AAC3F" w14:textId="77777777" w:rsidR="00574700" w:rsidRDefault="00574700" w:rsidP="008B6883">
      <w:pPr>
        <w:pStyle w:val="BodyText2"/>
      </w:pPr>
      <w:r>
        <w:t xml:space="preserve">Competitions based around Machine Learning challenges including </w:t>
      </w:r>
      <w:hyperlink r:id="rId1310" w:history="1">
        <w:r w:rsidRPr="00574700">
          <w:rPr>
            <w:rStyle w:val="Hyperlink"/>
          </w:rPr>
          <w:t>‘Understanding the Amazon from Space’</w:t>
        </w:r>
      </w:hyperlink>
      <w:r>
        <w:t>. They have starter Jupyter Notebooks ready to go!</w:t>
      </w:r>
    </w:p>
    <w:p w14:paraId="591EADEC" w14:textId="77777777" w:rsidR="00714E95" w:rsidRPr="00574700" w:rsidRDefault="00714E95" w:rsidP="008B6883">
      <w:pPr>
        <w:pStyle w:val="BodyText2"/>
      </w:pPr>
      <w:r>
        <w:t xml:space="preserve">The winner of the Planet Amazon processing wrote a blog </w:t>
      </w:r>
      <w:hyperlink r:id="rId1311" w:history="1">
        <w:r w:rsidRPr="00714E95">
          <w:rPr>
            <w:rStyle w:val="Hyperlink"/>
          </w:rPr>
          <w:t>here</w:t>
        </w:r>
      </w:hyperlink>
      <w:r>
        <w:t>.</w:t>
      </w:r>
    </w:p>
    <w:p w14:paraId="09032A0D" w14:textId="77777777" w:rsidR="00B27CC7" w:rsidRDefault="00283B28" w:rsidP="003B37F4">
      <w:pPr>
        <w:pStyle w:val="Heading2"/>
      </w:pPr>
      <w:r>
        <w:t>Map</w:t>
      </w:r>
      <w:r w:rsidR="00B27CC7">
        <w:t xml:space="preserve"> Publishing</w:t>
      </w:r>
    </w:p>
    <w:p w14:paraId="5970FD1A" w14:textId="77777777" w:rsidR="00B27CC7" w:rsidRDefault="00B27CC7" w:rsidP="0034374E">
      <w:pPr>
        <w:pStyle w:val="Heading3"/>
      </w:pPr>
      <w:r>
        <w:t>ArcGIS Server</w:t>
      </w:r>
    </w:p>
    <w:p w14:paraId="5EAABA1E" w14:textId="77777777" w:rsidR="00B27CC7" w:rsidRDefault="00B27CC7" w:rsidP="0034374E">
      <w:pPr>
        <w:pStyle w:val="Heading3"/>
      </w:pPr>
      <w:r>
        <w:lastRenderedPageBreak/>
        <w:t>MapServer</w:t>
      </w:r>
    </w:p>
    <w:p w14:paraId="56B2EB69" w14:textId="77777777" w:rsidR="00B27CC7" w:rsidRDefault="00B27CC7" w:rsidP="0034374E">
      <w:pPr>
        <w:pStyle w:val="Heading3"/>
      </w:pPr>
      <w:r>
        <w:t>GeoServer</w:t>
      </w:r>
    </w:p>
    <w:p w14:paraId="28FE052B" w14:textId="77777777" w:rsidR="00D335D7" w:rsidRDefault="00D335D7" w:rsidP="00D335D7">
      <w:pPr>
        <w:pStyle w:val="Heading4"/>
      </w:pPr>
      <w:bookmarkStart w:id="231" w:name="_Ref440289491"/>
      <w:r>
        <w:t>Installing</w:t>
      </w:r>
    </w:p>
    <w:p w14:paraId="34191D49" w14:textId="77777777" w:rsidR="00D335D7" w:rsidRDefault="00D335D7" w:rsidP="00D335D7">
      <w:pPr>
        <w:pStyle w:val="Heading5"/>
      </w:pPr>
      <w:r>
        <w:t>On Ubuntu 14.04</w:t>
      </w:r>
    </w:p>
    <w:p w14:paraId="42854B1E" w14:textId="77777777" w:rsidR="00D335D7" w:rsidRDefault="00D335D7" w:rsidP="008B6883">
      <w:pPr>
        <w:pStyle w:val="BodyText2"/>
      </w:pPr>
      <w:r>
        <w:t xml:space="preserve">Installing v2.1.1 on Cloud9 on 28/3/17 following instructions </w:t>
      </w:r>
      <w:hyperlink r:id="rId1312" w:anchor="installation-war" w:history="1">
        <w:r w:rsidRPr="00D335D7">
          <w:rPr>
            <w:rStyle w:val="Hyperlink"/>
          </w:rPr>
          <w:t>here</w:t>
        </w:r>
      </w:hyperlink>
      <w:r>
        <w:t xml:space="preserve">. </w:t>
      </w:r>
    </w:p>
    <w:p w14:paraId="0E9F9053"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1A706C23" w14:textId="77777777" w:rsidR="00D335D7" w:rsidRPr="00D335D7" w:rsidRDefault="00D335D7" w:rsidP="008B550B">
      <w:pPr>
        <w:pStyle w:val="Unix"/>
      </w:pPr>
      <w:r w:rsidRPr="00D335D7">
        <w:t>blishten:~/workspace (master) $ wget http://sourceforge.net/projects/geoserver/files/GeoServer/2.11.0/geoserver-2.11.0-bin.zip</w:t>
      </w:r>
    </w:p>
    <w:p w14:paraId="65F14617" w14:textId="77777777" w:rsidR="00894DFA" w:rsidRDefault="00894DFA" w:rsidP="007D2F52">
      <w:pPr>
        <w:pStyle w:val="Heading4"/>
      </w:pPr>
      <w:r>
        <w:t>Servers</w:t>
      </w:r>
    </w:p>
    <w:p w14:paraId="741AD637" w14:textId="77777777" w:rsidR="00894DFA" w:rsidRDefault="00894DFA" w:rsidP="008B6883">
      <w:pPr>
        <w:pStyle w:val="BodyText2"/>
      </w:pPr>
      <w:r>
        <w:t xml:space="preserve">For developers: </w:t>
      </w:r>
      <w:hyperlink r:id="rId1313" w:history="1">
        <w:r>
          <w:rPr>
            <w:rStyle w:val="Hyperlink"/>
          </w:rPr>
          <w:t>http://h05-dev-vm100.jrc.it:8080/geoserver/web/</w:t>
        </w:r>
      </w:hyperlink>
      <w:r>
        <w:t xml:space="preserve"> u/p</w:t>
      </w:r>
      <w:r w:rsidR="00BB619D">
        <w:t xml:space="preserve">  Andrew/Changeme!1</w:t>
      </w:r>
    </w:p>
    <w:p w14:paraId="4498F178" w14:textId="77777777" w:rsidR="00894DFA" w:rsidRDefault="00894DFA" w:rsidP="008B6883">
      <w:pPr>
        <w:pStyle w:val="BodyText2"/>
      </w:pPr>
      <w:r>
        <w:t xml:space="preserve">Live: </w:t>
      </w:r>
      <w:hyperlink r:id="rId1314"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3A745B3E" w14:textId="77777777" w:rsidR="004F4893" w:rsidRPr="00894DFA" w:rsidRDefault="004F4893" w:rsidP="008B6883">
      <w:pPr>
        <w:pStyle w:val="BodyText2"/>
      </w:pPr>
      <w:r>
        <w:t xml:space="preserve">This is </w:t>
      </w:r>
      <w:hyperlink r:id="rId1315" w:history="1">
        <w:r>
          <w:rPr>
            <w:rStyle w:val="Hyperlink"/>
          </w:rPr>
          <w:t>http://h05-prod-vm100.jrc.it:8080/geoserver/web/</w:t>
        </w:r>
      </w:hyperlink>
    </w:p>
    <w:p w14:paraId="1CDD1A6A" w14:textId="77777777" w:rsidR="00153927" w:rsidRDefault="00153927" w:rsidP="007D2F52">
      <w:pPr>
        <w:pStyle w:val="Heading4"/>
      </w:pPr>
      <w:r>
        <w:t>Publishing</w:t>
      </w:r>
      <w:bookmarkEnd w:id="231"/>
    </w:p>
    <w:p w14:paraId="694B1385" w14:textId="77777777" w:rsidR="005A20A9" w:rsidRDefault="005A20A9" w:rsidP="000E5536">
      <w:pPr>
        <w:pStyle w:val="Heading5"/>
      </w:pPr>
      <w:r>
        <w:t>From PostGIS</w:t>
      </w:r>
    </w:p>
    <w:p w14:paraId="0038CC4F" w14:textId="77777777" w:rsidR="005A20A9" w:rsidRDefault="00B76A41" w:rsidP="000E5536">
      <w:pPr>
        <w:pStyle w:val="Heading6"/>
      </w:pPr>
      <w:r>
        <w:t>Table</w:t>
      </w:r>
    </w:p>
    <w:p w14:paraId="1E0290E6" w14:textId="77777777" w:rsidR="00375BF3" w:rsidRDefault="00375BF3" w:rsidP="008B6883">
      <w:pPr>
        <w:pStyle w:val="BodyText2"/>
      </w:pPr>
      <w:r>
        <w:t xml:space="preserve">To publish </w:t>
      </w:r>
      <w:r w:rsidR="005A20A9">
        <w:t xml:space="preserve">from a PostGIS table </w:t>
      </w:r>
      <w:r>
        <w:t>in Geoserver:</w:t>
      </w:r>
    </w:p>
    <w:p w14:paraId="637D82BF" w14:textId="77777777" w:rsidR="003E114C" w:rsidRDefault="00375BF3" w:rsidP="000E5536">
      <w:pPr>
        <w:pStyle w:val="ListBullet2"/>
      </w:pPr>
      <w:r>
        <w:t xml:space="preserve">Open </w:t>
      </w:r>
      <w:hyperlink r:id="rId1316"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610DD4A4"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6AA3900F" w14:textId="77777777" w:rsidR="00375BF3" w:rsidRDefault="00375BF3" w:rsidP="000E5536">
      <w:pPr>
        <w:pStyle w:val="ListBullet2"/>
      </w:pPr>
      <w:r>
        <w:t>The especies schema is published t</w:t>
      </w:r>
      <w:r w:rsidR="00F400D7">
        <w:t>hrough the store called ‘lrmexternal’</w:t>
      </w:r>
    </w:p>
    <w:p w14:paraId="1FDA92A7" w14:textId="77777777" w:rsidR="00375BF3" w:rsidRDefault="00375BF3" w:rsidP="000E5536">
      <w:pPr>
        <w:pStyle w:val="ListBullet2"/>
      </w:pPr>
      <w:r>
        <w:t>The amazon store is published through the ‘lrm-especies’ workspace</w:t>
      </w:r>
    </w:p>
    <w:p w14:paraId="1F38C62B" w14:textId="77777777" w:rsidR="00375BF3" w:rsidRDefault="00375BF3" w:rsidP="000E5536">
      <w:pPr>
        <w:pStyle w:val="ListBullet2"/>
      </w:pPr>
      <w:r>
        <w:t xml:space="preserve">Click on layers | Add a new resource </w:t>
      </w:r>
    </w:p>
    <w:p w14:paraId="60172D9F" w14:textId="77777777" w:rsidR="00375BF3" w:rsidRDefault="00375BF3" w:rsidP="000E5536">
      <w:pPr>
        <w:pStyle w:val="ListBullet2"/>
      </w:pPr>
      <w:r>
        <w:t>In the Add layer from box select ‘lrm-especies:amazon’, i.e. workspace:store</w:t>
      </w:r>
    </w:p>
    <w:p w14:paraId="743E09F8" w14:textId="77777777" w:rsidR="00375BF3" w:rsidRDefault="00375BF3" w:rsidP="000E5536">
      <w:pPr>
        <w:pStyle w:val="ListBullet2"/>
      </w:pPr>
      <w:r>
        <w:t>Click Publish next to the layer name that you want to publish and fill in the necessary details</w:t>
      </w:r>
    </w:p>
    <w:p w14:paraId="0B116DCD" w14:textId="77777777" w:rsidR="00375BF3" w:rsidRDefault="00375BF3" w:rsidP="008B6883">
      <w:pPr>
        <w:pStyle w:val="BodyText2"/>
      </w:pPr>
      <w:r>
        <w:t xml:space="preserve">I have created a layer from the Google Earth Engine Validation Points. The WMS endpoint is </w:t>
      </w:r>
      <w:hyperlink r:id="rId1317"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270A0A">
        <w:t>WMSLayer</w:t>
      </w:r>
      <w:r>
        <w:fldChar w:fldCharType="end"/>
      </w:r>
      <w:r>
        <w:t>.</w:t>
      </w:r>
      <w:r w:rsidR="009E7288">
        <w:t xml:space="preserve"> </w:t>
      </w:r>
    </w:p>
    <w:p w14:paraId="36AE0AF2"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4DE6A59A" w14:textId="77777777" w:rsidR="009E7288" w:rsidRDefault="009E7288" w:rsidP="008B6883">
      <w:pPr>
        <w:pStyle w:val="BodyText2"/>
      </w:pPr>
      <w:r>
        <w:t>The version of GeoServer we have is 2.2 and doesn’t support jsonp.</w:t>
      </w:r>
      <w:r w:rsidR="009408B6">
        <w:t xml:space="preserve"> But the new version of Geoserver is 2.5.3 from July 2015! </w:t>
      </w:r>
    </w:p>
    <w:p w14:paraId="246BEDEC" w14:textId="77777777" w:rsidR="00B76A41" w:rsidRDefault="00B76A41" w:rsidP="000E5536">
      <w:pPr>
        <w:pStyle w:val="Heading6"/>
      </w:pPr>
      <w:r>
        <w:t>View</w:t>
      </w:r>
    </w:p>
    <w:p w14:paraId="5B933C91" w14:textId="77777777" w:rsidR="001D4712" w:rsidRDefault="001D4712" w:rsidP="008B6883">
      <w:pPr>
        <w:pStyle w:val="BodyText2"/>
      </w:pPr>
      <w:r>
        <w:t xml:space="preserve">Looks like you </w:t>
      </w:r>
      <w:hyperlink r:id="rId1318"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3A876B9B" w14:textId="77777777" w:rsidR="0072768C" w:rsidRDefault="0072768C" w:rsidP="008B550B">
      <w:pPr>
        <w:pStyle w:val="sql"/>
      </w:pPr>
      <w:r>
        <w:t>GRANT ALL ON TABLE _gee_validated_sites_subset_pixel_values TO especies;</w:t>
      </w:r>
      <w:r w:rsidR="00BF5E1A">
        <w:t xml:space="preserve"> </w:t>
      </w:r>
    </w:p>
    <w:p w14:paraId="7837E67B" w14:textId="77777777" w:rsidR="0072768C" w:rsidRDefault="0072768C" w:rsidP="008B550B">
      <w:pPr>
        <w:pStyle w:val="sql"/>
      </w:pPr>
      <w:r>
        <w:t>GRANT SELECT ON TABLE _gee_validated_sites_subset_pixel_values TO appuser;</w:t>
      </w:r>
    </w:p>
    <w:p w14:paraId="13920056"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63239C43" w14:textId="77777777" w:rsidR="00334224" w:rsidRDefault="00334224" w:rsidP="007D2F52">
      <w:pPr>
        <w:pStyle w:val="Heading4"/>
      </w:pPr>
      <w:r>
        <w:t>REST</w:t>
      </w:r>
    </w:p>
    <w:p w14:paraId="682E98F1" w14:textId="77777777" w:rsidR="00334224" w:rsidRDefault="00334224" w:rsidP="008B6883">
      <w:pPr>
        <w:pStyle w:val="BodyText2"/>
      </w:pPr>
      <w:r>
        <w:lastRenderedPageBreak/>
        <w:t xml:space="preserve">GeoServer has a REST API which is available at </w:t>
      </w:r>
      <w:hyperlink r:id="rId1319" w:history="1">
        <w:r w:rsidRPr="00A95575">
          <w:rPr>
            <w:rStyle w:val="Hyperlink"/>
          </w:rPr>
          <w:t>http://your-server/geoserver/rest</w:t>
        </w:r>
      </w:hyperlink>
      <w:r>
        <w:t>. So for example, ours is here:</w:t>
      </w:r>
    </w:p>
    <w:p w14:paraId="5EAE5740" w14:textId="77777777" w:rsidR="00334224" w:rsidRPr="00334224" w:rsidRDefault="000D5C35" w:rsidP="008B6883">
      <w:pPr>
        <w:pStyle w:val="BodyText2"/>
      </w:pPr>
      <w:hyperlink r:id="rId1320" w:history="1">
        <w:r w:rsidR="00334224" w:rsidRPr="00A95575">
          <w:rPr>
            <w:rStyle w:val="Hyperlink"/>
          </w:rPr>
          <w:t>http://lrm-maps.jrc.ec.europa.eu/geoserver/rest</w:t>
        </w:r>
      </w:hyperlink>
      <w:r w:rsidR="00334224">
        <w:t xml:space="preserve"> </w:t>
      </w:r>
    </w:p>
    <w:p w14:paraId="61561C32" w14:textId="77777777" w:rsidR="00153927" w:rsidRDefault="00153927" w:rsidP="007D2F52">
      <w:pPr>
        <w:pStyle w:val="Heading4"/>
      </w:pPr>
      <w:r>
        <w:t>Style Layer Descriptors</w:t>
      </w:r>
    </w:p>
    <w:p w14:paraId="3F84A439" w14:textId="77777777" w:rsidR="00345246" w:rsidRDefault="00345246" w:rsidP="000E5536">
      <w:pPr>
        <w:pStyle w:val="Heading5"/>
      </w:pPr>
      <w:r>
        <w:t>Editors</w:t>
      </w:r>
    </w:p>
    <w:p w14:paraId="5E9CF46C" w14:textId="77777777" w:rsidR="00345246" w:rsidRDefault="00345246" w:rsidP="008B6883">
      <w:pPr>
        <w:pStyle w:val="BodyText2"/>
      </w:pPr>
      <w:r>
        <w:t>GeoServer uses SLD files to style the responses. You can create SLD files using various tools:</w:t>
      </w:r>
    </w:p>
    <w:p w14:paraId="4659CBA5" w14:textId="77777777" w:rsidR="00345246" w:rsidRDefault="00345246" w:rsidP="000E5536">
      <w:pPr>
        <w:pStyle w:val="ListBullet"/>
      </w:pPr>
      <w:r>
        <w:t>http://arcmap2sld.geoinform.fh-mainz.de</w:t>
      </w:r>
    </w:p>
    <w:p w14:paraId="7DE64ECE" w14:textId="77777777" w:rsidR="00345246" w:rsidRDefault="000D5C35" w:rsidP="000E5536">
      <w:pPr>
        <w:pStyle w:val="ListBullet"/>
      </w:pPr>
      <w:hyperlink r:id="rId1321" w:history="1">
        <w:r w:rsidR="00345246" w:rsidRPr="00A604D5">
          <w:rPr>
            <w:rStyle w:val="Hyperlink"/>
          </w:rPr>
          <w:t>http://QGis.org</w:t>
        </w:r>
      </w:hyperlink>
      <w:r w:rsidR="00345246">
        <w:t xml:space="preserve"> – tried and tested – seems to work well</w:t>
      </w:r>
    </w:p>
    <w:p w14:paraId="076A3B30" w14:textId="77777777" w:rsidR="00345246" w:rsidRDefault="00345246" w:rsidP="000E5536">
      <w:pPr>
        <w:pStyle w:val="ListBullet"/>
      </w:pPr>
      <w:r>
        <w:t>http://geocat.net/bridge</w:t>
      </w:r>
    </w:p>
    <w:p w14:paraId="116D47C7" w14:textId="77777777" w:rsidR="00345246" w:rsidRDefault="00345246" w:rsidP="000E5536">
      <w:pPr>
        <w:pStyle w:val="ListBullet"/>
      </w:pPr>
      <w:r>
        <w:t>http://en.geopublishing.org/AtlasStyler</w:t>
      </w:r>
    </w:p>
    <w:p w14:paraId="28675EA2" w14:textId="77777777" w:rsidR="00345246" w:rsidRDefault="00345246" w:rsidP="000E5536">
      <w:pPr>
        <w:pStyle w:val="ListBullet"/>
      </w:pPr>
      <w:r>
        <w:t>http://Udig.org</w:t>
      </w:r>
      <w:r w:rsidRPr="00153927">
        <w:t xml:space="preserve"> </w:t>
      </w:r>
    </w:p>
    <w:p w14:paraId="20A62F51" w14:textId="77777777" w:rsidR="00345246" w:rsidRDefault="00345246" w:rsidP="000E5536">
      <w:pPr>
        <w:pStyle w:val="Heading6"/>
      </w:pPr>
      <w:r>
        <w:t>QGIS</w:t>
      </w:r>
    </w:p>
    <w:p w14:paraId="2271EE53" w14:textId="77777777" w:rsidR="00345246" w:rsidRDefault="00345246" w:rsidP="008B6883">
      <w:pPr>
        <w:pStyle w:val="BodyText2"/>
      </w:pPr>
      <w:r>
        <w:t>Works well – to create transparent outlines, click on the symbol border and set the alpha channel to 0. Setting an outline width of 0 does not work.</w:t>
      </w:r>
    </w:p>
    <w:p w14:paraId="07D0ACF7" w14:textId="77777777" w:rsidR="008B5DCA" w:rsidRDefault="008B5DCA" w:rsidP="000E5536">
      <w:pPr>
        <w:pStyle w:val="Heading6"/>
      </w:pPr>
      <w:r>
        <w:t>VBA SLD Creator</w:t>
      </w:r>
    </w:p>
    <w:p w14:paraId="6B8825CB" w14:textId="77777777"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11EC113" w14:textId="77777777" w:rsidR="00902707" w:rsidRDefault="00567F9C" w:rsidP="007D2F52">
      <w:pPr>
        <w:pStyle w:val="Heading4"/>
      </w:pPr>
      <w:r>
        <w:t xml:space="preserve">Calling </w:t>
      </w:r>
      <w:r w:rsidR="00902707">
        <w:t>services</w:t>
      </w:r>
    </w:p>
    <w:p w14:paraId="73E1D821" w14:textId="77777777" w:rsidR="000118D4" w:rsidRDefault="000118D4" w:rsidP="000E5536">
      <w:pPr>
        <w:pStyle w:val="Heading5"/>
      </w:pPr>
      <w:r>
        <w:t>Example calls</w:t>
      </w:r>
    </w:p>
    <w:p w14:paraId="3A2D6F36" w14:textId="77777777" w:rsidR="000118D4" w:rsidRDefault="000118D4" w:rsidP="000E5536">
      <w:pPr>
        <w:pStyle w:val="Heading6"/>
      </w:pPr>
      <w:r>
        <w:t>WMS</w:t>
      </w:r>
    </w:p>
    <w:p w14:paraId="7C1042F4" w14:textId="77777777" w:rsidR="000118D4" w:rsidRDefault="000118D4" w:rsidP="008B6883">
      <w:pPr>
        <w:pStyle w:val="BodyText2"/>
      </w:pPr>
      <w:r>
        <w:t xml:space="preserve">Example </w:t>
      </w:r>
      <w:hyperlink r:id="rId1322" w:history="1">
        <w:r w:rsidRPr="00685D67">
          <w:rPr>
            <w:rStyle w:val="Hyperlink"/>
          </w:rPr>
          <w:t>call</w:t>
        </w:r>
      </w:hyperlink>
      <w:r>
        <w:t xml:space="preserve"> returning pretty text.</w:t>
      </w:r>
    </w:p>
    <w:p w14:paraId="16E590C4" w14:textId="77777777" w:rsidR="000118D4" w:rsidRDefault="000118D4" w:rsidP="000E5536">
      <w:pPr>
        <w:pStyle w:val="Heading6"/>
      </w:pPr>
      <w:r>
        <w:t>WFS</w:t>
      </w:r>
    </w:p>
    <w:p w14:paraId="7FEF6812" w14:textId="77777777" w:rsidR="000118D4" w:rsidRDefault="000118D4" w:rsidP="008B6883">
      <w:pPr>
        <w:pStyle w:val="BodyText2"/>
      </w:pPr>
      <w:r>
        <w:t xml:space="preserve">Example </w:t>
      </w:r>
      <w:hyperlink r:id="rId1323" w:history="1">
        <w:r w:rsidRPr="00685D67">
          <w:rPr>
            <w:rStyle w:val="Hyperlink"/>
          </w:rPr>
          <w:t>call</w:t>
        </w:r>
      </w:hyperlink>
      <w:r>
        <w:t xml:space="preserve"> with no bounding box</w:t>
      </w:r>
    </w:p>
    <w:p w14:paraId="1E787593" w14:textId="77777777" w:rsidR="000118D4" w:rsidRDefault="000118D4" w:rsidP="008B6883">
      <w:pPr>
        <w:pStyle w:val="BodyText2"/>
      </w:pPr>
      <w:r>
        <w:t xml:space="preserve">Example </w:t>
      </w:r>
      <w:hyperlink r:id="rId1324" w:history="1">
        <w:r w:rsidRPr="00685D67">
          <w:rPr>
            <w:rStyle w:val="Hyperlink"/>
          </w:rPr>
          <w:t>call</w:t>
        </w:r>
      </w:hyperlink>
      <w:r>
        <w:t xml:space="preserve"> with a bounding box</w:t>
      </w:r>
    </w:p>
    <w:p w14:paraId="0E4345C6" w14:textId="77777777" w:rsidR="000118D4" w:rsidRPr="000118D4" w:rsidRDefault="000118D4" w:rsidP="008B6883">
      <w:pPr>
        <w:pStyle w:val="BodyText2"/>
      </w:pPr>
      <w:r>
        <w:t xml:space="preserve">Example </w:t>
      </w:r>
      <w:hyperlink r:id="rId1325" w:history="1">
        <w:r w:rsidRPr="00FE7A4D">
          <w:rPr>
            <w:rStyle w:val="Hyperlink"/>
          </w:rPr>
          <w:t>call</w:t>
        </w:r>
      </w:hyperlink>
      <w:r>
        <w:t xml:space="preserve"> with a bounding box returning as json</w:t>
      </w:r>
    </w:p>
    <w:p w14:paraId="45D86757" w14:textId="77777777" w:rsidR="00902707" w:rsidRDefault="00902707" w:rsidP="000E5536">
      <w:pPr>
        <w:pStyle w:val="Heading5"/>
      </w:pPr>
      <w:r>
        <w:t>Filtering</w:t>
      </w:r>
    </w:p>
    <w:p w14:paraId="1A01471B" w14:textId="77777777" w:rsidR="00902707" w:rsidRDefault="00902707" w:rsidP="008B6883">
      <w:pPr>
        <w:pStyle w:val="BodyText2"/>
      </w:pPr>
      <w:r>
        <w:t>You can filter WMS/WFS using the cql_filter parameter which is very easy. See the docs here. Here is an example:</w:t>
      </w:r>
    </w:p>
    <w:p w14:paraId="3E1189C3" w14:textId="77777777" w:rsidR="00902707" w:rsidRPr="00902707" w:rsidRDefault="000D5C35" w:rsidP="008B6883">
      <w:pPr>
        <w:pStyle w:val="BodyText2"/>
      </w:pPr>
      <w:hyperlink r:id="rId1326"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41DEC519" w14:textId="77777777" w:rsidR="00B83F69" w:rsidRDefault="00B83F69" w:rsidP="0034374E">
      <w:pPr>
        <w:pStyle w:val="Heading3"/>
      </w:pPr>
      <w:r>
        <w:t>GeoNode</w:t>
      </w:r>
    </w:p>
    <w:p w14:paraId="1A3C1FF5" w14:textId="77777777" w:rsidR="00B83F69" w:rsidRDefault="00B83F69" w:rsidP="008B6883">
      <w:pPr>
        <w:pStyle w:val="BodyText2"/>
      </w:pPr>
      <w:r>
        <w:t xml:space="preserve">We have an instance of GeoNode that Luca has styled internally here: </w:t>
      </w:r>
      <w:hyperlink r:id="rId1327" w:history="1">
        <w:r w:rsidRPr="00451A61">
          <w:rPr>
            <w:rStyle w:val="Hyperlink"/>
          </w:rPr>
          <w:t>http://h05-dev-vm36.jrc.it/</w:t>
        </w:r>
      </w:hyperlink>
      <w:r>
        <w:t xml:space="preserve"> My Admin user credentials are:</w:t>
      </w:r>
      <w:r w:rsidRPr="00B83F69">
        <w:t xml:space="preserve"> </w:t>
      </w:r>
      <w:r>
        <w:t>User:  Andreaw-GN-H05 Pw:  AGN-H05-pw.</w:t>
      </w:r>
    </w:p>
    <w:p w14:paraId="0FA2C59C" w14:textId="77777777"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71DD75A3"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7283AFB6" w14:textId="77777777" w:rsidR="00766E76" w:rsidRDefault="00766E76" w:rsidP="009B5185">
            <w:pPr>
              <w:pStyle w:val="TableTextHeader"/>
            </w:pPr>
            <w:r>
              <w:t>url</w:t>
            </w:r>
          </w:p>
        </w:tc>
        <w:tc>
          <w:tcPr>
            <w:tcW w:w="4050" w:type="dxa"/>
          </w:tcPr>
          <w:p w14:paraId="40F8C23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2240985F"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232231C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38B5D430"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7F6EB32" w14:textId="77777777" w:rsidR="00507AC4" w:rsidRDefault="000D5C35" w:rsidP="00DD4343">
            <w:pPr>
              <w:pStyle w:val="Tiny"/>
            </w:pPr>
            <w:hyperlink r:id="rId1328" w:history="1">
              <w:r w:rsidR="00507AC4" w:rsidRPr="00451A61">
                <w:rPr>
                  <w:rStyle w:val="Hyperlink"/>
                </w:rPr>
                <w:t>http://h05-dev-vm36.jrc.it/</w:t>
              </w:r>
            </w:hyperlink>
          </w:p>
        </w:tc>
        <w:tc>
          <w:tcPr>
            <w:tcW w:w="4050" w:type="dxa"/>
          </w:tcPr>
          <w:p w14:paraId="36A9B61B" w14:textId="77777777" w:rsidR="00507AC4" w:rsidRPr="00766E76" w:rsidRDefault="00507AC4" w:rsidP="00DD434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27BBF497"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70A302F8"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1B2DEE7C"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329A0516" w14:textId="77777777" w:rsidR="00766E76" w:rsidRDefault="000D5C35" w:rsidP="00DD4343">
            <w:pPr>
              <w:pStyle w:val="Tiny"/>
            </w:pPr>
            <w:hyperlink r:id="rId1329" w:history="1">
              <w:r w:rsidR="00766E76" w:rsidRPr="00BA7BD9">
                <w:rPr>
                  <w:rStyle w:val="Hyperlink"/>
                </w:rPr>
                <w:t>http://geonode-rris.biopama.org/</w:t>
              </w:r>
            </w:hyperlink>
          </w:p>
        </w:tc>
        <w:tc>
          <w:tcPr>
            <w:tcW w:w="4050" w:type="dxa"/>
          </w:tcPr>
          <w:p w14:paraId="59C1FA0D"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01A2B57E"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5A196469"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4C22BDEC" w14:textId="77777777" w:rsidR="00766E76" w:rsidRDefault="00766E76" w:rsidP="008B6883">
      <w:pPr>
        <w:pStyle w:val="BodyText2"/>
      </w:pPr>
    </w:p>
    <w:p w14:paraId="6BDCED62" w14:textId="77777777" w:rsidR="008956CC" w:rsidRDefault="008956CC" w:rsidP="007D2F52">
      <w:pPr>
        <w:pStyle w:val="Heading4"/>
      </w:pPr>
      <w:r>
        <w:t>Installing</w:t>
      </w:r>
    </w:p>
    <w:p w14:paraId="158BC2F6" w14:textId="77777777" w:rsidR="008956CC" w:rsidRDefault="008956CC" w:rsidP="008B6883">
      <w:pPr>
        <w:pStyle w:val="BodyText2"/>
      </w:pPr>
      <w:r>
        <w:t>Installing GeoNode on the SPREP test server</w:t>
      </w:r>
      <w:r w:rsidR="0009714E">
        <w:t xml:space="preserve"> following the instructions </w:t>
      </w:r>
      <w:hyperlink r:id="rId1330" w:history="1">
        <w:r w:rsidR="00DF2748" w:rsidRPr="00DF2748">
          <w:rPr>
            <w:rStyle w:val="Hyperlink"/>
          </w:rPr>
          <w:t>here</w:t>
        </w:r>
      </w:hyperlink>
      <w:r w:rsidR="00DF2748">
        <w:t>. Failed on Ubuntu 14.04. Trying on Ubuntu 12.04.</w:t>
      </w:r>
    </w:p>
    <w:p w14:paraId="2DC322AC" w14:textId="77777777" w:rsidR="00DF2748" w:rsidRDefault="00DF2748" w:rsidP="008B550B">
      <w:pPr>
        <w:pStyle w:val="Unix"/>
      </w:pPr>
      <w:r>
        <w:t>sudo add-apt-repository ppa:geonode/release</w:t>
      </w:r>
    </w:p>
    <w:p w14:paraId="3215E904" w14:textId="77777777" w:rsidR="00DF2748" w:rsidRDefault="00DF2748" w:rsidP="008B550B">
      <w:pPr>
        <w:pStyle w:val="Unix"/>
      </w:pPr>
      <w:r>
        <w:t>You are about to add the following PPA to your system:</w:t>
      </w:r>
    </w:p>
    <w:p w14:paraId="0D9911B4" w14:textId="77777777" w:rsidR="00DF2748" w:rsidRDefault="00DF2748" w:rsidP="008B550B">
      <w:pPr>
        <w:pStyle w:val="Unix"/>
      </w:pPr>
      <w:r>
        <w:t xml:space="preserve"> Ubuntu packages for GeoNode. More information at http://geonode.org</w:t>
      </w:r>
    </w:p>
    <w:p w14:paraId="4448D24C" w14:textId="77777777" w:rsidR="00DF2748" w:rsidRDefault="00DF2748" w:rsidP="008B550B">
      <w:pPr>
        <w:pStyle w:val="Unix"/>
      </w:pPr>
      <w:r>
        <w:t xml:space="preserve"> More info: https://launchpad.net/~geonode/+archive/ubuntu/release</w:t>
      </w:r>
    </w:p>
    <w:p w14:paraId="38B89862" w14:textId="77777777" w:rsidR="00DF2748" w:rsidRDefault="00DF2748" w:rsidP="008B550B">
      <w:pPr>
        <w:pStyle w:val="Unix"/>
      </w:pPr>
      <w:r>
        <w:t>Press [ENTER] to continue or ctrl-c to cancel adding it</w:t>
      </w:r>
    </w:p>
    <w:p w14:paraId="1CBABB39" w14:textId="77777777" w:rsidR="00DF2748" w:rsidRDefault="00DF2748" w:rsidP="008B550B">
      <w:pPr>
        <w:pStyle w:val="Unix"/>
      </w:pPr>
    </w:p>
    <w:p w14:paraId="42AD4875" w14:textId="77777777" w:rsidR="00DF2748" w:rsidRDefault="00DF2748" w:rsidP="008B550B">
      <w:pPr>
        <w:pStyle w:val="Unix"/>
      </w:pPr>
      <w:r>
        <w:t>gpg: keyring `/tmp/tmp5tUNdp/secring.gpg' created</w:t>
      </w:r>
    </w:p>
    <w:p w14:paraId="0CC186AD" w14:textId="77777777" w:rsidR="00DF2748" w:rsidRDefault="00DF2748" w:rsidP="008B550B">
      <w:pPr>
        <w:pStyle w:val="Unix"/>
      </w:pPr>
      <w:r>
        <w:t>gpg: keyring `/tmp/tmp5tUNdp/pubring.gpg' created</w:t>
      </w:r>
    </w:p>
    <w:p w14:paraId="775849F9" w14:textId="77777777" w:rsidR="00DF2748" w:rsidRDefault="00DF2748" w:rsidP="008B550B">
      <w:pPr>
        <w:pStyle w:val="Unix"/>
      </w:pPr>
      <w:r>
        <w:t>gpg: requesting key 9FBF90A1 from hkp server keyserver.ubuntu.com</w:t>
      </w:r>
    </w:p>
    <w:p w14:paraId="111ADF54" w14:textId="77777777" w:rsidR="00DF2748" w:rsidRDefault="00DF2748" w:rsidP="008B550B">
      <w:pPr>
        <w:pStyle w:val="Unix"/>
      </w:pPr>
      <w:r>
        <w:t>gpg: /tmp/tmp5tUNdp/trustdb.gpg: trustdb created</w:t>
      </w:r>
    </w:p>
    <w:p w14:paraId="4EF65562" w14:textId="77777777" w:rsidR="00DF2748" w:rsidRDefault="00DF2748" w:rsidP="008B550B">
      <w:pPr>
        <w:pStyle w:val="Unix"/>
      </w:pPr>
      <w:r>
        <w:t>gpg: key 9FBF90A1: public key "Launchpad PPA for geonode" imported</w:t>
      </w:r>
    </w:p>
    <w:p w14:paraId="5B366F76" w14:textId="77777777" w:rsidR="00DF2748" w:rsidRDefault="00DF2748" w:rsidP="008B550B">
      <w:pPr>
        <w:pStyle w:val="Unix"/>
      </w:pPr>
      <w:r>
        <w:t>gpg: Total number processed: 1</w:t>
      </w:r>
    </w:p>
    <w:p w14:paraId="525EDA0F" w14:textId="77777777" w:rsidR="00DF2748" w:rsidRDefault="00DF2748" w:rsidP="008B550B">
      <w:pPr>
        <w:pStyle w:val="Unix"/>
      </w:pPr>
      <w:r>
        <w:t>gpg:               imported: 1  (RSA: 1)</w:t>
      </w:r>
    </w:p>
    <w:p w14:paraId="1BE04346" w14:textId="77777777" w:rsidR="00DF2748" w:rsidRDefault="00DF2748" w:rsidP="008B550B">
      <w:pPr>
        <w:pStyle w:val="Unix"/>
      </w:pPr>
      <w:r>
        <w:t>OK</w:t>
      </w:r>
    </w:p>
    <w:p w14:paraId="05819565" w14:textId="77777777" w:rsidR="00DF2748" w:rsidRDefault="00DF2748" w:rsidP="008B550B">
      <w:pPr>
        <w:pStyle w:val="Unix"/>
      </w:pPr>
      <w:r>
        <w:t>jrc@test-ris:/var/www/python-rest-server/cgi-bin$</w:t>
      </w:r>
    </w:p>
    <w:p w14:paraId="574D09AC" w14:textId="77777777" w:rsidR="00DF2748" w:rsidRDefault="00DF2748" w:rsidP="008B550B">
      <w:pPr>
        <w:pStyle w:val="Unix"/>
      </w:pPr>
      <w:r>
        <w:t>sudo apt-get update</w:t>
      </w:r>
    </w:p>
    <w:p w14:paraId="4178FE5A" w14:textId="77777777" w:rsidR="00DF2748" w:rsidRDefault="00DF2748" w:rsidP="008B550B">
      <w:pPr>
        <w:pStyle w:val="Unix"/>
      </w:pPr>
      <w:r>
        <w:t>sudo apt-get install geonode</w:t>
      </w:r>
    </w:p>
    <w:p w14:paraId="59C287A1" w14:textId="77777777" w:rsidR="007E4A3E" w:rsidRDefault="007E4A3E" w:rsidP="008B550B">
      <w:pPr>
        <w:pStyle w:val="Unix"/>
      </w:pPr>
      <w:r>
        <w:t>geonode createsuperuser</w:t>
      </w:r>
      <w:r w:rsidR="00C37181">
        <w:t xml:space="preserve"> (jrc, thargal88)</w:t>
      </w:r>
    </w:p>
    <w:p w14:paraId="16DA0987" w14:textId="77777777" w:rsidR="007E4A3E" w:rsidRDefault="007E4A3E" w:rsidP="008B550B">
      <w:pPr>
        <w:pStyle w:val="Unix"/>
      </w:pPr>
      <w:r>
        <w:t>sudo geonode-updateip 127.0.0.1</w:t>
      </w:r>
    </w:p>
    <w:p w14:paraId="45AC31F2" w14:textId="77777777"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7A04E9B3" w14:textId="77777777"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29868199" w14:textId="77777777" w:rsidR="00081871" w:rsidRDefault="00081871" w:rsidP="008B6883">
      <w:pPr>
        <w:pStyle w:val="BodyText2"/>
      </w:pPr>
      <w:r>
        <w:t>At SPREP when we visited, the VM machine had crashed and for some reason the Layer wdpa_subset was no longer working properly so recreated it and it now works fine.</w:t>
      </w:r>
    </w:p>
    <w:p w14:paraId="282690F1" w14:textId="77777777" w:rsidR="00B94E81" w:rsidRDefault="00B94E81" w:rsidP="007D2F52">
      <w:pPr>
        <w:pStyle w:val="Heading4"/>
      </w:pPr>
      <w:r>
        <w:t>Uploading layers</w:t>
      </w:r>
    </w:p>
    <w:p w14:paraId="6A933687" w14:textId="77777777"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C9FD61A" w14:textId="77777777" w:rsidR="00402362" w:rsidRDefault="00402362" w:rsidP="007D2F52">
      <w:pPr>
        <w:pStyle w:val="Heading4"/>
      </w:pPr>
      <w:r>
        <w:t>Creating layers in Geoserver to appear in Geonode</w:t>
      </w:r>
    </w:p>
    <w:p w14:paraId="0AE55CFE" w14:textId="77777777"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2D42EF" w14:textId="77777777" w:rsidR="00714515" w:rsidRDefault="00714515" w:rsidP="00714515">
      <w:pPr>
        <w:pStyle w:val="Heading3"/>
      </w:pPr>
      <w:bookmarkStart w:id="232" w:name="_Tileserver_PHP"/>
      <w:bookmarkStart w:id="233" w:name="_VectorTile_Servers"/>
      <w:bookmarkEnd w:id="232"/>
      <w:bookmarkEnd w:id="233"/>
      <w:r>
        <w:t>VectorTile Servers</w:t>
      </w:r>
    </w:p>
    <w:p w14:paraId="0F6D8951" w14:textId="77777777" w:rsidR="00732605" w:rsidRDefault="00732605" w:rsidP="00732605">
      <w:pPr>
        <w:pStyle w:val="Heading4"/>
      </w:pPr>
      <w:r>
        <w:t>Tileserver GL</w:t>
      </w:r>
    </w:p>
    <w:p w14:paraId="7839AEA1" w14:textId="77777777" w:rsidR="00732605" w:rsidRDefault="00732605" w:rsidP="00732605">
      <w:pPr>
        <w:pStyle w:val="Heading5"/>
      </w:pPr>
      <w:r>
        <w:t>Installation</w:t>
      </w:r>
    </w:p>
    <w:p w14:paraId="57ED5E42" w14:textId="77777777" w:rsidR="00732605" w:rsidRPr="003318D5" w:rsidRDefault="00732605" w:rsidP="008B6883">
      <w:pPr>
        <w:pStyle w:val="BodyText2"/>
      </w:pPr>
      <w:r>
        <w:t xml:space="preserve">Installing on Cloud9 WebApps workspace on 12/10/17. </w:t>
      </w:r>
      <w:r w:rsidR="00233567">
        <w:t>Cant upgrade Node to version 6. Giving up.</w:t>
      </w:r>
    </w:p>
    <w:p w14:paraId="4845E8E9" w14:textId="77777777" w:rsidR="00D40A3F" w:rsidRDefault="00D40A3F" w:rsidP="00714515">
      <w:pPr>
        <w:pStyle w:val="Heading4"/>
      </w:pPr>
      <w:r>
        <w:t>Tileserver PHP</w:t>
      </w:r>
    </w:p>
    <w:p w14:paraId="3D0511CE" w14:textId="77777777"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331" w:history="1">
        <w:r w:rsidRPr="00D40A3F">
          <w:rPr>
            <w:rStyle w:val="Hyperlink"/>
          </w:rPr>
          <w:t>here</w:t>
        </w:r>
      </w:hyperlink>
      <w:r>
        <w:t>.</w:t>
      </w:r>
    </w:p>
    <w:p w14:paraId="0688D98A" w14:textId="77777777" w:rsidR="003318D5" w:rsidRDefault="003318D5" w:rsidP="00714515">
      <w:pPr>
        <w:pStyle w:val="Heading5"/>
      </w:pPr>
      <w:r>
        <w:t>Installation</w:t>
      </w:r>
    </w:p>
    <w:p w14:paraId="4B0E4478" w14:textId="77777777"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D65986A" w14:textId="77777777" w:rsidR="00615425" w:rsidRDefault="00615425" w:rsidP="00714515">
      <w:pPr>
        <w:pStyle w:val="Heading5"/>
      </w:pPr>
      <w:r>
        <w:t>Using</w:t>
      </w:r>
    </w:p>
    <w:p w14:paraId="3D951F22" w14:textId="77777777" w:rsidR="00615425" w:rsidRDefault="00615425" w:rsidP="008B6883">
      <w:pPr>
        <w:pStyle w:val="BodyText2"/>
      </w:pPr>
      <w:r>
        <w:t>I can see the datasets on the home page, but when i click on them the map is black. Why these snapshots as the data is only Italy?</w:t>
      </w:r>
    </w:p>
    <w:p w14:paraId="1CD82250" w14:textId="77777777" w:rsidR="00615425" w:rsidRDefault="00615425" w:rsidP="008B6883">
      <w:pPr>
        <w:pStyle w:val="BodyText2"/>
      </w:pPr>
      <w:r>
        <w:rPr>
          <w:noProof/>
          <w:lang w:bidi="ar-SA"/>
        </w:rPr>
        <w:lastRenderedPageBreak/>
        <w:drawing>
          <wp:inline distT="0" distB="0" distL="0" distR="0" wp14:anchorId="1D46AA3B" wp14:editId="3AFD5D8B">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32">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2AA90B10" w14:textId="77777777" w:rsidR="00EA6F03" w:rsidRDefault="00EA6F03" w:rsidP="008B6883">
      <w:pPr>
        <w:pStyle w:val="BodyText2"/>
      </w:pPr>
      <w:r>
        <w:t>Tried all the following but no reponse to any of them:</w:t>
      </w:r>
    </w:p>
    <w:p w14:paraId="321A40E7" w14:textId="77777777" w:rsidR="00EA6F03" w:rsidRDefault="00EA6F03" w:rsidP="00714515">
      <w:pPr>
        <w:pStyle w:val="Code"/>
      </w:pPr>
      <w:r>
        <w:t>https://web-apps-blishten.c9users.io/tileserver-php-master/tileserver.php?/index.json?/mapbox_italy/9/272/188.pbf  -no response</w:t>
      </w:r>
    </w:p>
    <w:p w14:paraId="34389A76" w14:textId="77777777" w:rsidR="00EA6F03" w:rsidRDefault="00EA6F03" w:rsidP="00714515">
      <w:pPr>
        <w:pStyle w:val="Code"/>
      </w:pPr>
      <w:r>
        <w:t>https://web-apps-blishten.c9users.io/tileserver-php-master/tileserver.php/mapbox_italy/9/272/188.pbf -no response</w:t>
      </w:r>
    </w:p>
    <w:p w14:paraId="7A8A71B6" w14:textId="77777777" w:rsidR="00EA6F03" w:rsidRDefault="00EA6F03" w:rsidP="00714515">
      <w:pPr>
        <w:pStyle w:val="Code"/>
      </w:pPr>
      <w:r>
        <w:t>https://web-apps-blishten.c9users.io/tileserver-php-master/mapbox_italy/9/272/188.pbf -no response</w:t>
      </w:r>
    </w:p>
    <w:p w14:paraId="2C3952F2" w14:textId="77777777" w:rsidR="00EA6F03" w:rsidRDefault="00EA6F03" w:rsidP="00714515">
      <w:pPr>
        <w:pStyle w:val="Code"/>
      </w:pPr>
      <w:r>
        <w:t>https://web-apps-blishten.c9users.io/tileserver/mapbox_italy/9/272/188.pbf - not found</w:t>
      </w:r>
    </w:p>
    <w:p w14:paraId="2E2FE342" w14:textId="77777777" w:rsidR="00EA6F03" w:rsidRDefault="00EA6F03" w:rsidP="00714515">
      <w:pPr>
        <w:pStyle w:val="Code"/>
      </w:pPr>
      <w:r>
        <w:t>https://web-apps-blishten.c9users.io/tileserver-php-master/wmts/mapbox_italy/9/272/188.pbf</w:t>
      </w:r>
    </w:p>
    <w:p w14:paraId="7E2E308B" w14:textId="77777777" w:rsidR="00EA6F03" w:rsidRPr="00615425" w:rsidRDefault="00EA6F03" w:rsidP="00714515">
      <w:pPr>
        <w:pStyle w:val="Code"/>
      </w:pPr>
      <w:r>
        <w:t>http://web-apps-blishten.c9users.io/tileserver-php-master?service=wmts&amp;request=getTile&amp;layer=mapbox_italy&amp;tilematrix=9&amp;tilerow=272&amp;tilecol=188&amp;format=pbf</w:t>
      </w:r>
    </w:p>
    <w:p w14:paraId="4D092EF8" w14:textId="77777777" w:rsidR="002D4FD3" w:rsidRDefault="002D4FD3" w:rsidP="002D4FD3">
      <w:pPr>
        <w:pStyle w:val="Heading4"/>
      </w:pPr>
      <w:r>
        <w:t>mbtiles-server</w:t>
      </w:r>
    </w:p>
    <w:p w14:paraId="745BBE47" w14:textId="77777777" w:rsidR="002D4FD3" w:rsidRPr="002D4FD3" w:rsidRDefault="002D4FD3" w:rsidP="008B6883">
      <w:pPr>
        <w:pStyle w:val="BodyText2"/>
      </w:pPr>
      <w:r>
        <w:t xml:space="preserve">Tried </w:t>
      </w:r>
      <w:hyperlink r:id="rId1333" w:history="1">
        <w:r w:rsidRPr="002D4FD3">
          <w:rPr>
            <w:rStyle w:val="Hyperlink"/>
          </w:rPr>
          <w:t>this</w:t>
        </w:r>
      </w:hyperlink>
      <w:r>
        <w:t xml:space="preserve"> too but no luck.</w:t>
      </w:r>
    </w:p>
    <w:p w14:paraId="7E9F8FFE" w14:textId="77777777" w:rsidR="004B461D" w:rsidRPr="003B37F4" w:rsidRDefault="004B461D" w:rsidP="003B37F4">
      <w:pPr>
        <w:pStyle w:val="Heading2"/>
      </w:pPr>
      <w:r>
        <w:t>Programming Languages</w:t>
      </w:r>
    </w:p>
    <w:p w14:paraId="4A63FA2F" w14:textId="77777777" w:rsidR="004B461D" w:rsidRDefault="004B461D" w:rsidP="0034374E">
      <w:pPr>
        <w:pStyle w:val="Heading3"/>
      </w:pPr>
      <w:r>
        <w:t>Java</w:t>
      </w:r>
    </w:p>
    <w:p w14:paraId="7881C11A" w14:textId="77777777" w:rsidR="00C361FF" w:rsidRDefault="00C361FF" w:rsidP="007D2F52">
      <w:pPr>
        <w:pStyle w:val="Heading4"/>
      </w:pPr>
      <w:r>
        <w:t>IDEs</w:t>
      </w:r>
    </w:p>
    <w:p w14:paraId="24D9EF18"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334"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57B62DE1" w14:textId="77777777" w:rsidR="005E5340" w:rsidRPr="00C361FF" w:rsidRDefault="000D5C35" w:rsidP="008B6883">
      <w:pPr>
        <w:pStyle w:val="BodyText2"/>
      </w:pPr>
      <w:hyperlink r:id="rId1335" w:history="1">
        <w:r w:rsidR="005E5340" w:rsidRPr="005E5340">
          <w:rPr>
            <w:rStyle w:val="Hyperlink"/>
          </w:rPr>
          <w:t>Here</w:t>
        </w:r>
      </w:hyperlink>
      <w:r w:rsidR="005E5340">
        <w:t xml:space="preserve"> is how to install the Java Development Tools. Restart Aptana.</w:t>
      </w:r>
    </w:p>
    <w:p w14:paraId="030AF97E" w14:textId="77777777" w:rsidR="00B55B38" w:rsidRDefault="00B55B38" w:rsidP="00B55B38">
      <w:pPr>
        <w:pStyle w:val="Heading4"/>
      </w:pPr>
      <w:r>
        <w:t>Installing</w:t>
      </w:r>
    </w:p>
    <w:p w14:paraId="571207B3" w14:textId="77777777" w:rsidR="00B55B38" w:rsidRDefault="00B55B38" w:rsidP="00B55B38">
      <w:pPr>
        <w:pStyle w:val="Heading5"/>
      </w:pPr>
      <w:bookmarkStart w:id="234" w:name="_On_Ubuntu_14.04_2"/>
      <w:bookmarkEnd w:id="234"/>
      <w:r>
        <w:t>On Ubuntu 14.04</w:t>
      </w:r>
    </w:p>
    <w:p w14:paraId="69BE4F52" w14:textId="77777777"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336" w:history="1">
        <w:r w:rsidR="00095B7F" w:rsidRPr="00095B7F">
          <w:rPr>
            <w:rStyle w:val="Hyperlink"/>
          </w:rPr>
          <w:t>here</w:t>
        </w:r>
      </w:hyperlink>
      <w:r w:rsidR="00095B7F">
        <w:t>.</w:t>
      </w:r>
    </w:p>
    <w:p w14:paraId="44F5DFD8" w14:textId="77777777" w:rsidR="00B55B38" w:rsidRDefault="00B55B38" w:rsidP="008B6883">
      <w:pPr>
        <w:pStyle w:val="BodyText2"/>
      </w:pPr>
      <w:r>
        <w:t xml:space="preserve">We have a 64-bit Ubuntu machine so we need </w:t>
      </w:r>
      <w:r w:rsidR="0006453D">
        <w:t>to</w:t>
      </w:r>
      <w:r>
        <w:t xml:space="preserve"> install the 64-bit JRE.</w:t>
      </w:r>
    </w:p>
    <w:p w14:paraId="27994041" w14:textId="77777777" w:rsidR="00B55B38" w:rsidRDefault="00B55B38" w:rsidP="008B550B">
      <w:pPr>
        <w:pStyle w:val="Unix"/>
      </w:pPr>
      <w:r>
        <w:t>blishten:~/workspace (master) $ uname -a</w:t>
      </w:r>
    </w:p>
    <w:p w14:paraId="3D42CED6" w14:textId="77777777"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4705BDAF" w14:textId="77777777" w:rsidR="00A1696F" w:rsidRDefault="00A1696F" w:rsidP="008B550B">
      <w:pPr>
        <w:pStyle w:val="Unix"/>
      </w:pPr>
      <w:r>
        <w:t>blishten:~/workspace (master) $ sudo add-apt-repository ppa:webupd8team/java</w:t>
      </w:r>
    </w:p>
    <w:p w14:paraId="424AC987" w14:textId="77777777" w:rsidR="00A1696F" w:rsidRDefault="00A1696F" w:rsidP="008B550B">
      <w:pPr>
        <w:pStyle w:val="Unix"/>
      </w:pPr>
      <w:r>
        <w:t>blishten:~/workspace (master) $ sudo apt-get update</w:t>
      </w:r>
    </w:p>
    <w:p w14:paraId="4A22098C" w14:textId="77777777" w:rsidR="00A1696F" w:rsidRDefault="00A1696F" w:rsidP="008B550B">
      <w:pPr>
        <w:pStyle w:val="Unix"/>
      </w:pPr>
      <w:r>
        <w:t>blishten:~/workspace (master) $ sudo apt-get install oracle-java8-installer</w:t>
      </w:r>
    </w:p>
    <w:p w14:paraId="16D520F8" w14:textId="77777777" w:rsidR="00EF1E61" w:rsidRDefault="00EF1E61" w:rsidP="008B550B">
      <w:pPr>
        <w:pStyle w:val="Unix"/>
      </w:pPr>
      <w:r>
        <w:t xml:space="preserve">blishten:~/workspace (master) $ </w:t>
      </w:r>
      <w:r w:rsidRPr="00EF1E61">
        <w:t xml:space="preserve">java </w:t>
      </w:r>
      <w:r>
        <w:t>–</w:t>
      </w:r>
      <w:r w:rsidRPr="00EF1E61">
        <w:t>version</w:t>
      </w:r>
    </w:p>
    <w:p w14:paraId="095E8D29" w14:textId="77777777" w:rsidR="00EF1E61" w:rsidRDefault="00EF1E61" w:rsidP="008B550B">
      <w:pPr>
        <w:pStyle w:val="Unix"/>
      </w:pPr>
      <w:r>
        <w:t>java version "1.8.0_121"</w:t>
      </w:r>
    </w:p>
    <w:p w14:paraId="0B5A00D1" w14:textId="77777777" w:rsidR="00EF1E61" w:rsidRDefault="00EF1E61" w:rsidP="008B550B">
      <w:pPr>
        <w:pStyle w:val="Unix"/>
      </w:pPr>
      <w:r>
        <w:t>Java(TM) SE Runtime Environment (build 1.8.0_121-b13)</w:t>
      </w:r>
    </w:p>
    <w:p w14:paraId="16DDF7C4" w14:textId="77777777" w:rsidR="00EF1E61" w:rsidRPr="00EF1E61" w:rsidRDefault="00EF1E61" w:rsidP="008B550B">
      <w:pPr>
        <w:pStyle w:val="Unix"/>
      </w:pPr>
      <w:r>
        <w:t>Java HotSpot(TM) 64-Bit Server VM (build 25.121-b13, mixed mode, sharing)</w:t>
      </w:r>
    </w:p>
    <w:p w14:paraId="5C76E9A0" w14:textId="77777777" w:rsidR="00BA6FA8" w:rsidRDefault="00BA6FA8" w:rsidP="007D2F52">
      <w:pPr>
        <w:pStyle w:val="Heading4"/>
      </w:pPr>
      <w:r>
        <w:t>Issues</w:t>
      </w:r>
    </w:p>
    <w:p w14:paraId="58ED8DA5" w14:textId="77777777" w:rsidR="00BA6FA8" w:rsidRDefault="00BA6FA8" w:rsidP="000E5536">
      <w:pPr>
        <w:pStyle w:val="Heading5"/>
      </w:pPr>
      <w:r>
        <w:t>Compilation</w:t>
      </w:r>
    </w:p>
    <w:p w14:paraId="2C5FC9B6" w14:textId="77777777" w:rsidR="00BA6FA8" w:rsidRPr="00BA6FA8" w:rsidRDefault="00BA6FA8" w:rsidP="008B6883">
      <w:pPr>
        <w:pStyle w:val="BodyText2"/>
      </w:pPr>
      <w:r>
        <w:lastRenderedPageBreak/>
        <w:t>Sometimes when you build a Java project you get additional *.jar files called ‘original-&lt;projectname&gt;. I think these are produced by the compiler</w:t>
      </w:r>
    </w:p>
    <w:p w14:paraId="71CA0BA1" w14:textId="77777777" w:rsidR="00677FDD" w:rsidRDefault="00677FDD" w:rsidP="007D2F52">
      <w:pPr>
        <w:pStyle w:val="Heading4"/>
      </w:pPr>
      <w:r>
        <w:t>Unit Testing</w:t>
      </w:r>
    </w:p>
    <w:p w14:paraId="6F2D0863" w14:textId="77777777" w:rsidR="00677FDD" w:rsidRPr="00677FDD" w:rsidRDefault="00677FDD" w:rsidP="008B6883">
      <w:pPr>
        <w:pStyle w:val="BodyText2"/>
      </w:pPr>
      <w:r>
        <w:t xml:space="preserve">Use Junit as it is integrated into Aptana. Good docs </w:t>
      </w:r>
      <w:hyperlink r:id="rId1337" w:history="1">
        <w:r w:rsidRPr="00677FDD">
          <w:rPr>
            <w:rStyle w:val="Hyperlink"/>
          </w:rPr>
          <w:t>here</w:t>
        </w:r>
      </w:hyperlink>
      <w:r>
        <w:t>.</w:t>
      </w:r>
    </w:p>
    <w:p w14:paraId="2DA7A332" w14:textId="77777777" w:rsidR="004B461D" w:rsidRDefault="004B461D" w:rsidP="0034374E">
      <w:pPr>
        <w:pStyle w:val="Heading3"/>
      </w:pPr>
      <w:r>
        <w:t>Javascript</w:t>
      </w:r>
    </w:p>
    <w:p w14:paraId="132C77EE" w14:textId="77777777" w:rsidR="00D17722" w:rsidRDefault="00D17722" w:rsidP="007D2F52">
      <w:pPr>
        <w:pStyle w:val="Heading4"/>
      </w:pPr>
      <w:r>
        <w:t>Language</w:t>
      </w:r>
    </w:p>
    <w:p w14:paraId="2C0192DE" w14:textId="77777777" w:rsidR="00D17722" w:rsidRDefault="00D17722" w:rsidP="000E5536">
      <w:pPr>
        <w:pStyle w:val="Heading5"/>
      </w:pPr>
      <w:r>
        <w:t>Classes</w:t>
      </w:r>
    </w:p>
    <w:p w14:paraId="536C2B55" w14:textId="77777777" w:rsidR="00D17722" w:rsidRDefault="00D17722" w:rsidP="008B6883">
      <w:pPr>
        <w:pStyle w:val="BodyText2"/>
      </w:pPr>
      <w:r>
        <w:t xml:space="preserve">Good ESRI article about writing Javascript classes here </w:t>
      </w:r>
      <w:hyperlink r:id="rId1338" w:history="1">
        <w:r>
          <w:rPr>
            <w:rStyle w:val="Hyperlink"/>
          </w:rPr>
          <w:t>https://developers.arcgis.com/en/javascript/jstutorials/intro_javascript_classes.html</w:t>
        </w:r>
      </w:hyperlink>
      <w:r>
        <w:t>.</w:t>
      </w:r>
    </w:p>
    <w:p w14:paraId="77C7502A" w14:textId="77777777" w:rsidR="00322D04" w:rsidRPr="007A309B" w:rsidRDefault="00322D04" w:rsidP="008B6883">
      <w:pPr>
        <w:pStyle w:val="BodyText2"/>
      </w:pPr>
      <w:r>
        <w:t xml:space="preserve">Good Mozilla guide to Javascript objects and inheritance </w:t>
      </w:r>
      <w:hyperlink r:id="rId1339" w:history="1">
        <w:r w:rsidRPr="00322D04">
          <w:rPr>
            <w:rStyle w:val="Hyperlink"/>
          </w:rPr>
          <w:t>here</w:t>
        </w:r>
      </w:hyperlink>
      <w:r>
        <w:t>.</w:t>
      </w:r>
    </w:p>
    <w:p w14:paraId="345B57DD" w14:textId="77777777" w:rsidR="00D17722" w:rsidRDefault="00D17722" w:rsidP="000E5536">
      <w:pPr>
        <w:pStyle w:val="Heading5"/>
      </w:pPr>
      <w:r>
        <w:t>Scope</w:t>
      </w:r>
    </w:p>
    <w:p w14:paraId="2F4695D3"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41EE7FA4" w14:textId="77777777" w:rsidR="00D17722" w:rsidRDefault="00D17722" w:rsidP="008B550B">
      <w:pPr>
        <w:pStyle w:val="Code"/>
      </w:pPr>
      <w:r>
        <w:tab/>
      </w:r>
      <w:r>
        <w:tab/>
        <w:t>_drawRasterData : function() {</w:t>
      </w:r>
    </w:p>
    <w:p w14:paraId="75A3950F" w14:textId="77777777" w:rsidR="00D17722" w:rsidRDefault="00D17722" w:rsidP="008B550B">
      <w:pPr>
        <w:pStyle w:val="Code"/>
      </w:pPr>
      <w:r>
        <w:tab/>
      </w:r>
      <w:r>
        <w:tab/>
      </w:r>
      <w:r>
        <w:tab/>
        <w:t>var params = {</w:t>
      </w:r>
    </w:p>
    <w:p w14:paraId="1F9A6287" w14:textId="77777777" w:rsidR="00D17722" w:rsidRDefault="00D17722" w:rsidP="008B550B">
      <w:pPr>
        <w:pStyle w:val="Code"/>
      </w:pPr>
      <w:r>
        <w:t>....</w:t>
      </w:r>
    </w:p>
    <w:p w14:paraId="00C2951C" w14:textId="77777777" w:rsidR="00D17722" w:rsidRDefault="00D17722" w:rsidP="008B550B">
      <w:pPr>
        <w:pStyle w:val="Code"/>
      </w:pPr>
      <w:r>
        <w:tab/>
      </w:r>
      <w:r>
        <w:tab/>
      </w:r>
      <w:r>
        <w:tab/>
      </w:r>
      <w:r>
        <w:tab/>
        <w:t>objid : this.objid</w:t>
      </w:r>
    </w:p>
    <w:p w14:paraId="43DF1243" w14:textId="77777777" w:rsidR="00D17722" w:rsidRDefault="00D17722" w:rsidP="008B550B">
      <w:pPr>
        <w:pStyle w:val="Code"/>
      </w:pPr>
      <w:r>
        <w:tab/>
      </w:r>
      <w:r>
        <w:tab/>
      </w:r>
      <w:r>
        <w:tab/>
        <w:t>};</w:t>
      </w:r>
    </w:p>
    <w:p w14:paraId="5FCC6BEE" w14:textId="77777777" w:rsidR="00D17722" w:rsidRDefault="00D17722" w:rsidP="008B550B">
      <w:pPr>
        <w:pStyle w:val="Code"/>
      </w:pPr>
      <w:r>
        <w:tab/>
      </w:r>
      <w:r>
        <w:tab/>
      </w:r>
      <w:r>
        <w:tab/>
        <w:t>this.image = new Image();</w:t>
      </w:r>
    </w:p>
    <w:p w14:paraId="40557BBA" w14:textId="77777777" w:rsidR="00D17722" w:rsidRDefault="00D17722" w:rsidP="008B550B">
      <w:pPr>
        <w:pStyle w:val="Code"/>
      </w:pPr>
      <w:r>
        <w:tab/>
      </w:r>
      <w:r>
        <w:tab/>
      </w:r>
      <w:r>
        <w:tab/>
        <w:t>var instance = this; //’this’ can then be used in the image load call below to refer to the object</w:t>
      </w:r>
    </w:p>
    <w:p w14:paraId="2A78687C" w14:textId="77777777" w:rsidR="00D17722" w:rsidRDefault="00D17722" w:rsidP="008B550B">
      <w:pPr>
        <w:pStyle w:val="Code"/>
      </w:pPr>
      <w:r>
        <w:tab/>
      </w:r>
      <w:r>
        <w:tab/>
      </w:r>
      <w:r>
        <w:tab/>
        <w:t>dojo.io.script.get({</w:t>
      </w:r>
    </w:p>
    <w:p w14:paraId="684D35AF" w14:textId="77777777" w:rsidR="00D17722" w:rsidRDefault="00D17722" w:rsidP="008B550B">
      <w:pPr>
        <w:pStyle w:val="Code"/>
      </w:pPr>
      <w:r>
        <w:tab/>
      </w:r>
      <w:r>
        <w:tab/>
      </w:r>
      <w:r>
        <w:tab/>
      </w:r>
      <w:r>
        <w:tab/>
        <w:t>url : "../../cgi-bin/eSpecies/WMSServer?" + dojo.objectToQuery(params),</w:t>
      </w:r>
    </w:p>
    <w:p w14:paraId="75117634" w14:textId="77777777" w:rsidR="00D17722" w:rsidRDefault="00D17722" w:rsidP="008B550B">
      <w:pPr>
        <w:pStyle w:val="Code"/>
      </w:pPr>
      <w:r>
        <w:tab/>
      </w:r>
      <w:r>
        <w:tab/>
      </w:r>
      <w:r>
        <w:tab/>
      </w:r>
      <w:r>
        <w:tab/>
        <w:t>callbackParamName : "jsoncallback",</w:t>
      </w:r>
    </w:p>
    <w:p w14:paraId="39F09DDB" w14:textId="77777777" w:rsidR="00D17722" w:rsidRDefault="00D17722" w:rsidP="008B550B">
      <w:pPr>
        <w:pStyle w:val="Code"/>
      </w:pPr>
      <w:r>
        <w:tab/>
      </w:r>
      <w:r>
        <w:tab/>
      </w:r>
      <w:r>
        <w:tab/>
      </w:r>
      <w:r>
        <w:tab/>
        <w:t>load : function(data) {</w:t>
      </w:r>
    </w:p>
    <w:p w14:paraId="5EE4A2DD" w14:textId="77777777" w:rsidR="00D17722" w:rsidRDefault="00D17722" w:rsidP="008B550B">
      <w:pPr>
        <w:pStyle w:val="Code"/>
      </w:pPr>
      <w:r>
        <w:tab/>
      </w:r>
      <w:r>
        <w:tab/>
      </w:r>
      <w:r>
        <w:tab/>
      </w:r>
      <w:r>
        <w:tab/>
      </w:r>
      <w:r>
        <w:tab/>
        <w:t>instance.image.src = data.url;</w:t>
      </w:r>
    </w:p>
    <w:p w14:paraId="0448DCFE" w14:textId="77777777" w:rsidR="00D17722" w:rsidRDefault="00D17722" w:rsidP="008B550B">
      <w:pPr>
        <w:pStyle w:val="Code"/>
      </w:pPr>
      <w:r>
        <w:t>....</w:t>
      </w:r>
    </w:p>
    <w:p w14:paraId="7A52B48B" w14:textId="77777777" w:rsidR="00D17722" w:rsidRDefault="00D17722" w:rsidP="008B550B">
      <w:pPr>
        <w:pStyle w:val="Code"/>
      </w:pPr>
      <w:r>
        <w:tab/>
      </w:r>
      <w:r>
        <w:tab/>
      </w:r>
      <w:r>
        <w:tab/>
      </w:r>
      <w:r>
        <w:tab/>
      </w:r>
      <w:r>
        <w:tab/>
        <w:t>});</w:t>
      </w:r>
    </w:p>
    <w:p w14:paraId="51E52225" w14:textId="77777777" w:rsidR="00D17722" w:rsidRDefault="00D17722" w:rsidP="008B550B">
      <w:pPr>
        <w:pStyle w:val="Code"/>
      </w:pPr>
      <w:r>
        <w:tab/>
      </w:r>
      <w:r>
        <w:tab/>
      </w:r>
      <w:r>
        <w:tab/>
      </w:r>
      <w:r>
        <w:tab/>
        <w:t>},</w:t>
      </w:r>
    </w:p>
    <w:p w14:paraId="5E5BC3C6" w14:textId="77777777" w:rsidR="00D17722" w:rsidRDefault="00D17722" w:rsidP="008B550B">
      <w:pPr>
        <w:pStyle w:val="Code"/>
      </w:pPr>
      <w:r>
        <w:tab/>
      </w:r>
      <w:r>
        <w:tab/>
      </w:r>
      <w:r>
        <w:tab/>
      </w:r>
      <w:r>
        <w:tab/>
        <w:t>error : function(error) {</w:t>
      </w:r>
    </w:p>
    <w:p w14:paraId="01727713" w14:textId="77777777" w:rsidR="00D17722" w:rsidRDefault="00D17722" w:rsidP="008B550B">
      <w:pPr>
        <w:pStyle w:val="Code"/>
      </w:pPr>
      <w:r>
        <w:tab/>
      </w:r>
      <w:r>
        <w:tab/>
      </w:r>
      <w:r>
        <w:tab/>
      </w:r>
      <w:r>
        <w:tab/>
      </w:r>
      <w:r>
        <w:tab/>
        <w:t>alert("An unexpected error occurred: " + error);</w:t>
      </w:r>
    </w:p>
    <w:p w14:paraId="1F4EB5D9" w14:textId="77777777" w:rsidR="00D17722" w:rsidRDefault="00D17722" w:rsidP="008B550B">
      <w:pPr>
        <w:pStyle w:val="Code"/>
      </w:pPr>
      <w:r>
        <w:tab/>
      </w:r>
      <w:r>
        <w:tab/>
      </w:r>
      <w:r>
        <w:tab/>
      </w:r>
      <w:r>
        <w:tab/>
        <w:t>}</w:t>
      </w:r>
    </w:p>
    <w:p w14:paraId="29A3042D" w14:textId="77777777" w:rsidR="00D17722" w:rsidRDefault="00D17722" w:rsidP="008B550B">
      <w:pPr>
        <w:pStyle w:val="Code"/>
      </w:pPr>
      <w:r>
        <w:tab/>
      </w:r>
      <w:r>
        <w:tab/>
      </w:r>
      <w:r>
        <w:tab/>
        <w:t>});</w:t>
      </w:r>
    </w:p>
    <w:p w14:paraId="6DE3F61E" w14:textId="77777777" w:rsidR="00D17722" w:rsidRPr="00BC66C6" w:rsidRDefault="00D17722" w:rsidP="008B550B">
      <w:pPr>
        <w:pStyle w:val="Code"/>
      </w:pPr>
      <w:r>
        <w:tab/>
      </w:r>
      <w:r>
        <w:tab/>
        <w:t>},</w:t>
      </w:r>
    </w:p>
    <w:p w14:paraId="5D65D532" w14:textId="77777777" w:rsidR="00D17722" w:rsidRDefault="00D17722" w:rsidP="000E5536">
      <w:pPr>
        <w:pStyle w:val="Heading5"/>
      </w:pPr>
      <w:r>
        <w:t>SVG Paths</w:t>
      </w:r>
    </w:p>
    <w:p w14:paraId="26B0BDCD" w14:textId="77777777" w:rsidR="00D17722" w:rsidRDefault="00D17722" w:rsidP="008B6883">
      <w:pPr>
        <w:pStyle w:val="BodyText2"/>
      </w:pPr>
      <w:r>
        <w:t>M means move to, L means line to and Z means close, e.g. the following draws a triangle:</w:t>
      </w:r>
    </w:p>
    <w:p w14:paraId="656E24C2" w14:textId="77777777" w:rsidR="00D17722" w:rsidRDefault="00D17722" w:rsidP="008B550B">
      <w:pPr>
        <w:pStyle w:val="Code"/>
      </w:pPr>
      <w:r w:rsidRPr="00102A0C">
        <w:t>&lt;path d="M758,264L741,292L782,299Z"&gt;&lt;/path&gt;</w:t>
      </w:r>
    </w:p>
    <w:p w14:paraId="4D8504A9" w14:textId="77777777" w:rsidR="00D17722" w:rsidRPr="009C1C90" w:rsidRDefault="00D17722" w:rsidP="008B6883">
      <w:pPr>
        <w:pStyle w:val="BodyText2"/>
      </w:pPr>
      <w:r>
        <w:t xml:space="preserve">There is an svg sandbox for trying things out </w:t>
      </w:r>
      <w:hyperlink r:id="rId1340" w:history="1">
        <w:r w:rsidRPr="00943595">
          <w:rPr>
            <w:rStyle w:val="Hyperlink"/>
          </w:rPr>
          <w:t>here</w:t>
        </w:r>
      </w:hyperlink>
      <w:r>
        <w:t>.</w:t>
      </w:r>
    </w:p>
    <w:p w14:paraId="0310AD9A" w14:textId="77777777" w:rsidR="00D17722" w:rsidRDefault="00D17722" w:rsidP="000E5536">
      <w:pPr>
        <w:pStyle w:val="Heading5"/>
      </w:pPr>
      <w:r>
        <w:t>Useful</w:t>
      </w:r>
    </w:p>
    <w:p w14:paraId="31E09722"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1012B0F3" w14:textId="77777777" w:rsidR="00D17722" w:rsidRPr="00AB005C" w:rsidRDefault="00D17722" w:rsidP="000E5536">
      <w:pPr>
        <w:pStyle w:val="ListBullet"/>
      </w:pPr>
      <w:r>
        <w:rPr>
          <w:shd w:val="clear" w:color="auto" w:fill="FFFFFF"/>
        </w:rPr>
        <w:t xml:space="preserve">Default values can be set using the || operator: </w:t>
      </w:r>
    </w:p>
    <w:p w14:paraId="381B0A3B" w14:textId="77777777" w:rsidR="00D17722" w:rsidRPr="008662D7" w:rsidRDefault="00D17722" w:rsidP="008B550B">
      <w:pPr>
        <w:pStyle w:val="Code"/>
      </w:pPr>
      <w:r w:rsidRPr="00AB005C">
        <w:t>this.perPage = args.perPage || 50</w:t>
      </w:r>
      <w:r>
        <w:t>; //set the default value to 50 if the args.perPage is null</w:t>
      </w:r>
    </w:p>
    <w:p w14:paraId="00645CDE"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254B658D"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58838ED7" w14:textId="77777777" w:rsidR="00D17722" w:rsidRDefault="00D17722" w:rsidP="000E5536">
      <w:pPr>
        <w:pStyle w:val="ListBullet"/>
      </w:pPr>
      <w:r w:rsidRPr="00250901">
        <w:t xml:space="preserve">Person.prototype is an object shared by all instances of Person. It forms part of a lookup chain (that has a special name, "prototype chain"): any time you attempt to access a property of Person that isn't set, JavaScript will </w:t>
      </w:r>
      <w:r w:rsidRPr="00250901">
        <w:lastRenderedPageBreak/>
        <w:t>check Person.prototype to see if that property exists there instead. As a result, anything assigned toPerson.prototype becomes available to all instances of that constructor via the this object.</w:t>
      </w:r>
    </w:p>
    <w:p w14:paraId="4A0BB44F" w14:textId="77777777" w:rsidR="00A85A84" w:rsidRDefault="00A85A84" w:rsidP="000E5536">
      <w:pPr>
        <w:pStyle w:val="ListBullet"/>
      </w:pPr>
      <w:r>
        <w:t xml:space="preserve">Object.assign can be used to initialize default values for variables. See </w:t>
      </w:r>
      <w:hyperlink r:id="rId1341" w:history="1">
        <w:r w:rsidRPr="00A85A84">
          <w:rPr>
            <w:rStyle w:val="Hyperlink"/>
          </w:rPr>
          <w:t>here</w:t>
        </w:r>
      </w:hyperlink>
      <w:r>
        <w:t>.</w:t>
      </w:r>
    </w:p>
    <w:p w14:paraId="3E110B3F" w14:textId="77777777" w:rsidR="002C093D" w:rsidRDefault="002C093D" w:rsidP="000E5536">
      <w:pPr>
        <w:pStyle w:val="Heading5"/>
      </w:pPr>
      <w:bookmarkStart w:id="235" w:name="_Ref412648853"/>
      <w:r>
        <w:t>regex</w:t>
      </w:r>
      <w:bookmarkEnd w:id="235"/>
    </w:p>
    <w:p w14:paraId="2EE953D8" w14:textId="77777777" w:rsidR="002C093D" w:rsidRDefault="002C093D" w:rsidP="008B6883">
      <w:pPr>
        <w:pStyle w:val="BodyText2"/>
      </w:pPr>
      <w:r>
        <w:t xml:space="preserve">Excellent regex expression tester here: </w:t>
      </w:r>
      <w:hyperlink r:id="rId1342"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484244C8" w14:textId="77777777" w:rsidR="008902B7" w:rsidRPr="002C093D" w:rsidRDefault="008902B7" w:rsidP="008B550B">
      <w:pPr>
        <w:pStyle w:val="Unix"/>
      </w:pPr>
      <w:r w:rsidRPr="008902B7">
        <w:t>sed -e 's/\(\.[0-9]\{6\}\)[0-9]\+\([, ]\)/\1\2/g' &lt; doc.kml &gt; final.kml</w:t>
      </w:r>
    </w:p>
    <w:p w14:paraId="31559927" w14:textId="77777777" w:rsidR="00D17722" w:rsidRDefault="00D17722" w:rsidP="007D2F52">
      <w:pPr>
        <w:pStyle w:val="Heading4"/>
      </w:pPr>
      <w:r>
        <w:t>Libraries</w:t>
      </w:r>
    </w:p>
    <w:p w14:paraId="3BE1479B" w14:textId="77777777" w:rsidR="00E728AF" w:rsidRDefault="00E728AF" w:rsidP="000E5536">
      <w:pPr>
        <w:pStyle w:val="Heading5"/>
      </w:pPr>
      <w:r>
        <w:t>d3</w:t>
      </w:r>
    </w:p>
    <w:p w14:paraId="4C84E85D"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21D31692" w14:textId="77777777" w:rsidR="00D17722" w:rsidRDefault="00D17722" w:rsidP="000E5536">
      <w:pPr>
        <w:pStyle w:val="Heading5"/>
      </w:pPr>
      <w:r>
        <w:t>Dojo</w:t>
      </w:r>
    </w:p>
    <w:p w14:paraId="3A15B043" w14:textId="77777777" w:rsidR="00D17722" w:rsidRDefault="00D17722" w:rsidP="008B6883">
      <w:pPr>
        <w:pStyle w:val="BodyText2"/>
      </w:pPr>
      <w:r>
        <w:t xml:space="preserve">Going through the Javascript tutorials. </w:t>
      </w:r>
    </w:p>
    <w:p w14:paraId="6D17D048" w14:textId="77777777" w:rsidR="00D17722" w:rsidRDefault="00D17722" w:rsidP="008B6883">
      <w:pPr>
        <w:pStyle w:val="BodyText2"/>
      </w:pPr>
      <w:r>
        <w:t xml:space="preserve">What are </w:t>
      </w:r>
      <w:hyperlink r:id="rId1343" w:history="1">
        <w:r w:rsidRPr="00322173">
          <w:rPr>
            <w:rStyle w:val="Hyperlink"/>
          </w:rPr>
          <w:t>Topics</w:t>
        </w:r>
      </w:hyperlink>
      <w:r>
        <w:t>?</w:t>
      </w:r>
    </w:p>
    <w:p w14:paraId="459E411C" w14:textId="77777777" w:rsidR="00D17722" w:rsidRDefault="00D17722" w:rsidP="008B6883">
      <w:pPr>
        <w:pStyle w:val="BodyText2"/>
      </w:pPr>
      <w:r>
        <w:t>Good general intro to DOM nodes and dojo instances:</w:t>
      </w:r>
    </w:p>
    <w:p w14:paraId="633498D3" w14:textId="77777777" w:rsidR="00D17722" w:rsidRDefault="000D5C35" w:rsidP="000E5536">
      <w:pPr>
        <w:pStyle w:val="BodyText"/>
      </w:pPr>
      <w:hyperlink r:id="rId1344" w:history="1">
        <w:r w:rsidR="00D17722" w:rsidRPr="0077669C">
          <w:rPr>
            <w:rStyle w:val="Hyperlink"/>
          </w:rPr>
          <w:t>http://docs.dojocampus.org/dijit/info</w:t>
        </w:r>
      </w:hyperlink>
    </w:p>
    <w:p w14:paraId="73D7C5B1" w14:textId="77777777" w:rsidR="00D17722" w:rsidRPr="008E1FF7" w:rsidRDefault="000D5C35" w:rsidP="008B6883">
      <w:pPr>
        <w:pStyle w:val="BodyText2"/>
      </w:pPr>
      <w:hyperlink r:id="rId1345" w:history="1">
        <w:r w:rsidR="00D17722" w:rsidRPr="0077669C">
          <w:rPr>
            <w:rStyle w:val="Hyperlink"/>
          </w:rPr>
          <w:t>http://www.sitepen.com/blog/2010/07/12/dive-into-dijit/</w:t>
        </w:r>
      </w:hyperlink>
    </w:p>
    <w:p w14:paraId="37C81ED9" w14:textId="77777777" w:rsidR="00D17722" w:rsidRDefault="00D17722" w:rsidP="000E5536">
      <w:pPr>
        <w:pStyle w:val="Heading6"/>
      </w:pPr>
      <w:r>
        <w:t>Build System</w:t>
      </w:r>
    </w:p>
    <w:p w14:paraId="135434F0" w14:textId="77777777" w:rsidR="00D17722" w:rsidRDefault="00D17722" w:rsidP="008B6883">
      <w:pPr>
        <w:pStyle w:val="BodyText2"/>
      </w:pPr>
      <w:r>
        <w:t>I am going to use the Dojo Build system (</w:t>
      </w:r>
      <w:hyperlink r:id="rId1346"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207FA751" w14:textId="77777777" w:rsidR="00D17722" w:rsidRDefault="00D17722" w:rsidP="008B550B">
      <w:pPr>
        <w:pStyle w:val="Code"/>
      </w:pPr>
      <w:r w:rsidRPr="00424EC3">
        <w:t>[dojo.version.major, dojo.version.minor, dojo.version.patch].join(".");</w:t>
      </w:r>
    </w:p>
    <w:p w14:paraId="5C4296E1"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347" w:history="1">
        <w:r w:rsidRPr="006C013C">
          <w:rPr>
            <w:rStyle w:val="Hyperlink"/>
          </w:rPr>
          <w:t>http://dojotoolkit.org/download/</w:t>
        </w:r>
      </w:hyperlink>
      <w:r>
        <w:t xml:space="preserve">. </w:t>
      </w:r>
    </w:p>
    <w:p w14:paraId="01A32862" w14:textId="77777777" w:rsidR="00D17722" w:rsidRDefault="00D17722" w:rsidP="000E5536">
      <w:pPr>
        <w:pStyle w:val="ListBullet2"/>
      </w:pPr>
      <w:r>
        <w:t xml:space="preserve">Downloading the zipped source. </w:t>
      </w:r>
    </w:p>
    <w:p w14:paraId="6B50E7A1"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19D2F5E4" w14:textId="77777777" w:rsidR="00D17722" w:rsidRDefault="00D17722" w:rsidP="000E5536">
      <w:pPr>
        <w:pStyle w:val="ListBullet2"/>
      </w:pPr>
      <w:r>
        <w:t>Looks like you cant do a custom build with the ArcGIS Javascript API (</w:t>
      </w:r>
      <w:hyperlink r:id="rId1348" w:history="1">
        <w:r w:rsidRPr="006C013C">
          <w:rPr>
            <w:rStyle w:val="Hyperlink"/>
          </w:rPr>
          <w:t>http://forums.arcgis.com/threads/54832-custom-dojo-build</w:t>
        </w:r>
      </w:hyperlink>
      <w:r>
        <w:t>)  - but going to try anyway</w:t>
      </w:r>
    </w:p>
    <w:p w14:paraId="4D2FE825"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41E9B5BF" w14:textId="77777777" w:rsidR="00D17722" w:rsidRDefault="00D17722" w:rsidP="000E5536">
      <w:pPr>
        <w:pStyle w:val="ListBullet2"/>
      </w:pPr>
      <w:r>
        <w:t>Try to run – lots of esri namespace files could not be found locally</w:t>
      </w:r>
    </w:p>
    <w:p w14:paraId="3DEE4637"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908800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562544EB" w14:textId="77777777" w:rsidR="00D17722" w:rsidRPr="00A64EFA" w:rsidRDefault="00D17722" w:rsidP="000E5536">
      <w:pPr>
        <w:pStyle w:val="ListBullet2"/>
      </w:pPr>
      <w:r>
        <w:t>It is loading the dojo files twice – once from dojo and once from esri/dojo! Worse than before</w:t>
      </w:r>
    </w:p>
    <w:p w14:paraId="6ED1CF3F" w14:textId="77777777" w:rsidR="006D2A5B" w:rsidRDefault="006D2A5B" w:rsidP="000E5536">
      <w:pPr>
        <w:pStyle w:val="Heading6"/>
      </w:pPr>
      <w:r>
        <w:t>Charts</w:t>
      </w:r>
    </w:p>
    <w:p w14:paraId="0208A8F7" w14:textId="77777777" w:rsidR="00150B3C" w:rsidRDefault="00150B3C" w:rsidP="000E5536">
      <w:pPr>
        <w:pStyle w:val="Heading7"/>
      </w:pPr>
      <w:r>
        <w:t>Performance</w:t>
      </w:r>
    </w:p>
    <w:p w14:paraId="2146AFA0"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2FCC40D4" w14:textId="77777777" w:rsidR="006D2A5B" w:rsidRDefault="006D2A5B" w:rsidP="008B550B">
      <w:pPr>
        <w:pStyle w:val="Code"/>
      </w:pPr>
      <w:r>
        <w:t>&gt;&gt;&gt; import cairosvg</w:t>
      </w:r>
    </w:p>
    <w:p w14:paraId="49DFDC3B" w14:textId="77777777" w:rsidR="006D2A5B" w:rsidRDefault="006D2A5B" w:rsidP="008B550B">
      <w:pPr>
        <w:pStyle w:val="Code"/>
      </w:pPr>
      <w:r w:rsidRPr="00AA081B">
        <w:t>&gt;&gt;&gt; cairosvg.svg2png ("&lt;svg height='30' width='30'&gt;&lt;text y='10'&gt;123&lt;/text&gt;&lt;/svg&gt;",write_to="test.png")</w:t>
      </w:r>
    </w:p>
    <w:p w14:paraId="2C10ADC2" w14:textId="77777777" w:rsidR="00150B3C" w:rsidRDefault="00150B3C" w:rsidP="000E5536">
      <w:pPr>
        <w:pStyle w:val="Heading7"/>
      </w:pPr>
      <w:r>
        <w:t>Custom</w:t>
      </w:r>
    </w:p>
    <w:p w14:paraId="16E6BBA7" w14:textId="77777777" w:rsidR="006D2A5B" w:rsidRPr="00B15553" w:rsidRDefault="006D2A5B" w:rsidP="008B6883">
      <w:pPr>
        <w:pStyle w:val="BodyText2"/>
      </w:pPr>
      <w:r>
        <w:lastRenderedPageBreak/>
        <w:t xml:space="preserve">Here is an example of a custom chart </w:t>
      </w:r>
      <w:hyperlink r:id="rId1349" w:history="1">
        <w:r>
          <w:rPr>
            <w:rStyle w:val="Hyperlink"/>
          </w:rPr>
          <w:t>http://codebins.com/bin/4ldqp8z/2</w:t>
        </w:r>
      </w:hyperlink>
      <w:r>
        <w:rPr>
          <w:rStyle w:val="Hyperlink"/>
        </w:rPr>
        <w:t xml:space="preserve">. </w:t>
      </w:r>
    </w:p>
    <w:p w14:paraId="2CB9B6C8" w14:textId="77777777" w:rsidR="006D2A5B" w:rsidRDefault="006D2A5B" w:rsidP="000E5536">
      <w:pPr>
        <w:pStyle w:val="Heading6"/>
      </w:pPr>
      <w:r>
        <w:t>Classes</w:t>
      </w:r>
    </w:p>
    <w:p w14:paraId="6BA5EA93" w14:textId="77777777" w:rsidR="006D2A5B" w:rsidRDefault="006D2A5B" w:rsidP="008B6883">
      <w:pPr>
        <w:pStyle w:val="BodyText2"/>
      </w:pPr>
      <w:r>
        <w:t>You can easily create classes inline. E.g. the following class can be used to emit events:</w:t>
      </w:r>
    </w:p>
    <w:p w14:paraId="5724F406" w14:textId="77777777" w:rsidR="006D2A5B" w:rsidRDefault="006D2A5B" w:rsidP="008B550B">
      <w:pPr>
        <w:pStyle w:val="Code"/>
      </w:pPr>
      <w:r>
        <w:t>ChartCustomEvents = declare([Evented], {</w:t>
      </w:r>
    </w:p>
    <w:p w14:paraId="3FB2764D" w14:textId="77777777" w:rsidR="006D2A5B" w:rsidRDefault="006D2A5B" w:rsidP="008B550B">
      <w:pPr>
        <w:pStyle w:val="Code"/>
      </w:pPr>
    </w:p>
    <w:p w14:paraId="3C7145EF" w14:textId="77777777" w:rsidR="006D2A5B" w:rsidRDefault="006D2A5B" w:rsidP="008B550B">
      <w:pPr>
        <w:pStyle w:val="Code"/>
      </w:pPr>
      <w:r>
        <w:t>});</w:t>
      </w:r>
    </w:p>
    <w:p w14:paraId="6094B31F" w14:textId="77777777" w:rsidR="006D2A5B" w:rsidRDefault="006D2A5B" w:rsidP="008B550B">
      <w:pPr>
        <w:pStyle w:val="Code"/>
      </w:pPr>
      <w:r>
        <w:t>chartCustomEvents = new ChartCustomEvents();</w:t>
      </w:r>
    </w:p>
    <w:p w14:paraId="43A8892C" w14:textId="77777777" w:rsidR="006D2A5B" w:rsidRDefault="006D2A5B" w:rsidP="008B550B">
      <w:pPr>
        <w:pStyle w:val="Code"/>
      </w:pPr>
      <w:r>
        <w:t>..</w:t>
      </w:r>
    </w:p>
    <w:p w14:paraId="33A33FD1" w14:textId="77777777" w:rsidR="006D2A5B" w:rsidRDefault="006D2A5B" w:rsidP="008B550B">
      <w:pPr>
        <w:pStyle w:val="Code"/>
      </w:pPr>
      <w:r w:rsidRPr="00564B0F">
        <w:t>on(chartCustomEvents, "expressionChanged", chartExpressionChanged);</w:t>
      </w:r>
    </w:p>
    <w:p w14:paraId="18D3FECF" w14:textId="77777777" w:rsidR="006D2A5B" w:rsidRDefault="006D2A5B" w:rsidP="008B550B">
      <w:pPr>
        <w:pStyle w:val="Code"/>
      </w:pPr>
      <w:r>
        <w:t>..</w:t>
      </w:r>
    </w:p>
    <w:p w14:paraId="17E3026D" w14:textId="77777777" w:rsidR="006D2A5B" w:rsidRPr="00564B0F" w:rsidRDefault="006D2A5B" w:rsidP="008B550B">
      <w:pPr>
        <w:pStyle w:val="Code"/>
      </w:pPr>
      <w:r w:rsidRPr="00564B0F">
        <w:t>on.emit(chartCustomEvents, "expressionChanged");</w:t>
      </w:r>
    </w:p>
    <w:p w14:paraId="7AE0BE0D" w14:textId="77777777" w:rsidR="00D17722" w:rsidRDefault="00D17722" w:rsidP="000E5536">
      <w:pPr>
        <w:pStyle w:val="Heading6"/>
      </w:pPr>
      <w:r>
        <w:t>Cookies</w:t>
      </w:r>
    </w:p>
    <w:p w14:paraId="1AE7EA3E"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4E120731" w14:textId="77777777" w:rsidR="00D17722" w:rsidRDefault="00D17722" w:rsidP="000E5536">
      <w:pPr>
        <w:pStyle w:val="Heading6"/>
      </w:pPr>
      <w:r>
        <w:t>Datastore</w:t>
      </w:r>
    </w:p>
    <w:p w14:paraId="24AAC542"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65E4261"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9254F11" w14:textId="77777777" w:rsidR="00D17722" w:rsidRDefault="00D17722" w:rsidP="008B550B">
      <w:pPr>
        <w:pStyle w:val="Code"/>
      </w:pPr>
      <w:r w:rsidRPr="0009061A">
        <w:t>{"countries": [{"iso3": "AFG", "</w:t>
      </w:r>
      <w:r>
        <w:t xml:space="preserve"> </w:t>
      </w:r>
    </w:p>
    <w:p w14:paraId="17571220" w14:textId="77777777" w:rsidR="00D17722" w:rsidRDefault="00D17722" w:rsidP="008B6883">
      <w:pPr>
        <w:pStyle w:val="BodyText2"/>
      </w:pPr>
      <w:r>
        <w:t>But when I changed it to just a list, it worked fine:</w:t>
      </w:r>
    </w:p>
    <w:p w14:paraId="025F0C07" w14:textId="77777777" w:rsidR="00D17722" w:rsidRDefault="00D17722" w:rsidP="008B550B">
      <w:pPr>
        <w:pStyle w:val="Code"/>
      </w:pPr>
      <w:r w:rsidRPr="0009061A">
        <w:t>[{"iso3": "AFG", "id": 4, "name": "Afghanistan"},</w:t>
      </w:r>
    </w:p>
    <w:p w14:paraId="135D1714" w14:textId="77777777" w:rsidR="00D17722" w:rsidRDefault="00D17722" w:rsidP="000E5536">
      <w:pPr>
        <w:pStyle w:val="Heading6"/>
      </w:pPr>
      <w:r>
        <w:t>Dates</w:t>
      </w:r>
    </w:p>
    <w:p w14:paraId="754B0606" w14:textId="77777777" w:rsidR="00D17722" w:rsidRDefault="00D17722" w:rsidP="008B6883">
      <w:pPr>
        <w:pStyle w:val="BodyText2"/>
      </w:pPr>
      <w:r>
        <w:t>There are issues with date encoding using locale.format according to which browser you are using. E.g. locale.format(new Date()) will give the following:</w:t>
      </w:r>
    </w:p>
    <w:p w14:paraId="5A330804" w14:textId="77777777" w:rsidR="00D17722" w:rsidRDefault="00D17722" w:rsidP="000E5536">
      <w:pPr>
        <w:pStyle w:val="BodyText"/>
      </w:pPr>
      <w:r>
        <w:t>IE</w:t>
      </w:r>
      <w:r>
        <w:tab/>
        <w:t>13/05/2013</w:t>
      </w:r>
    </w:p>
    <w:p w14:paraId="72C77AC2" w14:textId="77777777" w:rsidR="00D17722" w:rsidRDefault="00D17722" w:rsidP="000E5536">
      <w:pPr>
        <w:pStyle w:val="BodyText"/>
      </w:pPr>
      <w:r>
        <w:t>Firefox</w:t>
      </w:r>
      <w:r>
        <w:tab/>
        <w:t>5/13/13</w:t>
      </w:r>
    </w:p>
    <w:p w14:paraId="69BD6799" w14:textId="77777777" w:rsidR="00D17722" w:rsidRDefault="00D17722" w:rsidP="008B6883">
      <w:pPr>
        <w:pStyle w:val="BodyText2"/>
      </w:pPr>
      <w:r>
        <w:t>This can cause REST service calls to fail – so make sure you use the right encoding:</w:t>
      </w:r>
    </w:p>
    <w:p w14:paraId="223C53FE" w14:textId="77777777" w:rsidR="00D17722" w:rsidRDefault="00D17722" w:rsidP="008B550B">
      <w:pPr>
        <w:pStyle w:val="Code"/>
      </w:pPr>
      <w:r>
        <w:tab/>
      </w:r>
      <w:r>
        <w:tab/>
      </w:r>
      <w:r>
        <w:tab/>
        <w:t>this.new_validation_date = locale.format(new Date(), {</w:t>
      </w:r>
    </w:p>
    <w:p w14:paraId="7F6EF0F7" w14:textId="77777777" w:rsidR="00D17722" w:rsidRDefault="00D17722" w:rsidP="008B550B">
      <w:pPr>
        <w:pStyle w:val="Code"/>
      </w:pPr>
      <w:r>
        <w:tab/>
      </w:r>
      <w:r>
        <w:tab/>
      </w:r>
      <w:r>
        <w:tab/>
      </w:r>
      <w:r>
        <w:tab/>
        <w:t>datePattern: "M/d/yy",</w:t>
      </w:r>
    </w:p>
    <w:p w14:paraId="5E1F2EB0" w14:textId="77777777" w:rsidR="00D17722" w:rsidRDefault="00D17722" w:rsidP="008B550B">
      <w:pPr>
        <w:pStyle w:val="Code"/>
      </w:pPr>
      <w:r>
        <w:tab/>
      </w:r>
      <w:r>
        <w:tab/>
      </w:r>
      <w:r>
        <w:tab/>
      </w:r>
      <w:r>
        <w:tab/>
        <w:t>timePattern : "HH:mm:ss"</w:t>
      </w:r>
    </w:p>
    <w:p w14:paraId="6D4EF29F" w14:textId="77777777" w:rsidR="00D17722" w:rsidRDefault="00D17722" w:rsidP="008B550B">
      <w:pPr>
        <w:pStyle w:val="Code"/>
      </w:pPr>
      <w:r>
        <w:tab/>
      </w:r>
      <w:r>
        <w:tab/>
      </w:r>
      <w:r>
        <w:tab/>
        <w:t>});</w:t>
      </w:r>
    </w:p>
    <w:p w14:paraId="08BEB20E"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6C172F8" w14:textId="77777777" w:rsidR="00D17722" w:rsidRDefault="00CB68D3" w:rsidP="000E5536">
      <w:pPr>
        <w:pStyle w:val="Heading6"/>
      </w:pPr>
      <w:r>
        <w:t>Issues</w:t>
      </w:r>
    </w:p>
    <w:p w14:paraId="16644A32" w14:textId="77777777" w:rsidR="00AD1598" w:rsidRDefault="00AD1598" w:rsidP="00AD1598">
      <w:pPr>
        <w:pStyle w:val="Heading7"/>
      </w:pPr>
      <w:r>
        <w:t>Errors</w:t>
      </w:r>
    </w:p>
    <w:p w14:paraId="207F1930" w14:textId="77777777" w:rsidR="00AD1598" w:rsidRDefault="00AD1598" w:rsidP="00AD1598">
      <w:pPr>
        <w:pStyle w:val="Heading8"/>
      </w:pPr>
      <w:r w:rsidRPr="00AD1598">
        <w:t>multipleDefine</w:t>
      </w:r>
    </w:p>
    <w:p w14:paraId="46F602AE" w14:textId="77777777" w:rsidR="00AD1598" w:rsidRDefault="00AD1598" w:rsidP="008B6883">
      <w:pPr>
        <w:pStyle w:val="BodyText2"/>
      </w:pPr>
      <w:r>
        <w:t>I was getting the following error in a widget that was being instantiated in a Drupal page in the RIS:</w:t>
      </w:r>
    </w:p>
    <w:p w14:paraId="66D1A88C" w14:textId="77777777" w:rsidR="00AD1598" w:rsidRDefault="00AD1598" w:rsidP="00AD1598">
      <w:pPr>
        <w:pStyle w:val="ConsoleError"/>
      </w:pPr>
      <w:r w:rsidRPr="00AD1598">
        <w:t>Error: multipleDefine</w:t>
      </w:r>
    </w:p>
    <w:p w14:paraId="143BECD0" w14:textId="77777777" w:rsidR="007D320E" w:rsidRPr="00AD1598" w:rsidRDefault="007D320E" w:rsidP="008B6883">
      <w:pPr>
        <w:pStyle w:val="BodyText2"/>
      </w:pPr>
      <w:r>
        <w:t>The reason seems to be incompatibility between Dojo and JQuery. James solved it by loading JQuery first and then Dojo.</w:t>
      </w:r>
    </w:p>
    <w:p w14:paraId="59F894E5" w14:textId="77777777" w:rsidR="00307138" w:rsidRDefault="00307138" w:rsidP="00307138">
      <w:pPr>
        <w:pStyle w:val="Heading7"/>
      </w:pPr>
      <w:r>
        <w:t>ESRI request and dojo script get</w:t>
      </w:r>
    </w:p>
    <w:p w14:paraId="3074EAE9" w14:textId="77777777" w:rsidR="00307138" w:rsidRDefault="00307138" w:rsidP="008B6883">
      <w:pPr>
        <w:pStyle w:val="BodyText2"/>
      </w:pPr>
      <w:r>
        <w:t>Without the ESRI Javascript library I use in the following way:</w:t>
      </w:r>
    </w:p>
    <w:p w14:paraId="1064BEB2" w14:textId="77777777" w:rsidR="00307138" w:rsidRDefault="00307138" w:rsidP="00307138">
      <w:pPr>
        <w:pStyle w:val="Code"/>
      </w:pPr>
      <w:r w:rsidRPr="007C32E6">
        <w:t>&lt;script src="//ajax.googleapis.com/ajax/libs/dojo/1.8.1/dojo/dojo.js"&gt;&lt;/script&gt;</w:t>
      </w:r>
    </w:p>
    <w:p w14:paraId="03F4622C" w14:textId="77777777" w:rsidR="00307138" w:rsidRDefault="00307138" w:rsidP="008B6883">
      <w:pPr>
        <w:pStyle w:val="BodyText2"/>
      </w:pPr>
      <w:r>
        <w:t>However, with the ESRI Javascript library, this includes Dojo apparently:</w:t>
      </w:r>
    </w:p>
    <w:p w14:paraId="5166EB9A" w14:textId="77777777" w:rsidR="00307138" w:rsidRDefault="00307138" w:rsidP="00307138">
      <w:pPr>
        <w:pStyle w:val="Code"/>
      </w:pPr>
      <w:r w:rsidRPr="007C32E6">
        <w:lastRenderedPageBreak/>
        <w:t>&lt;script src="http://js.arcgis.com/3.6/"&gt;&lt;/script&gt;</w:t>
      </w:r>
    </w:p>
    <w:p w14:paraId="746966EE"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350" w:history="1">
        <w:r w:rsidRPr="005121DA">
          <w:rPr>
            <w:rStyle w:val="Hyperlink"/>
          </w:rPr>
          <w:t>here</w:t>
        </w:r>
      </w:hyperlink>
      <w:r>
        <w:t>):</w:t>
      </w:r>
    </w:p>
    <w:p w14:paraId="0A9EBF8F" w14:textId="77777777" w:rsidR="00307138" w:rsidRDefault="00307138" w:rsidP="00307138">
      <w:pPr>
        <w:pStyle w:val="Code"/>
      </w:pPr>
      <w:r w:rsidRPr="00424EC3">
        <w:t>[dojo.version.major, dojo.version.minor, dojo.version.patch].join(".");</w:t>
      </w:r>
    </w:p>
    <w:p w14:paraId="0727979C" w14:textId="77777777" w:rsidR="00307138" w:rsidRDefault="00307138" w:rsidP="008B6883">
      <w:pPr>
        <w:pStyle w:val="BodyText2"/>
      </w:pPr>
      <w:r>
        <w:t>So for example using the ESRI Javascript Library 3.6 I get the Dojo version 1.8.3.</w:t>
      </w:r>
    </w:p>
    <w:p w14:paraId="14EFFA2A"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555CE377" w14:textId="77777777" w:rsidR="00307138" w:rsidRDefault="00307138" w:rsidP="00307138">
      <w:pPr>
        <w:pStyle w:val="Code"/>
      </w:pPr>
      <w:r>
        <w:t>&lt;script src="//ajax.googleapis.com/ajax/libs/dojo/1.8.1/dojo/dojo.js"&gt;&lt;/script&gt;</w:t>
      </w:r>
    </w:p>
    <w:p w14:paraId="678F2DA3" w14:textId="77777777" w:rsidR="00307138" w:rsidRDefault="00307138" w:rsidP="00307138">
      <w:pPr>
        <w:pStyle w:val="Code"/>
      </w:pPr>
      <w:r>
        <w:t>&lt;script src="http://js.arcgis.com/3.6/"&gt;&lt;/script&gt;</w:t>
      </w:r>
    </w:p>
    <w:p w14:paraId="7AD6A525"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178A81F7" w14:textId="77777777" w:rsidR="00307138" w:rsidRDefault="00307138" w:rsidP="008B6883">
      <w:pPr>
        <w:pStyle w:val="BodyText2"/>
      </w:pPr>
      <w:r>
        <w:rPr>
          <w:noProof/>
          <w:lang w:bidi="ar-SA"/>
        </w:rPr>
        <w:drawing>
          <wp:inline distT="0" distB="0" distL="0" distR="0" wp14:anchorId="24FA7B9C" wp14:editId="3864C88B">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1"/>
                    <a:stretch>
                      <a:fillRect/>
                    </a:stretch>
                  </pic:blipFill>
                  <pic:spPr>
                    <a:xfrm>
                      <a:off x="0" y="0"/>
                      <a:ext cx="5943600" cy="4275455"/>
                    </a:xfrm>
                    <a:prstGeom prst="rect">
                      <a:avLst/>
                    </a:prstGeom>
                  </pic:spPr>
                </pic:pic>
              </a:graphicData>
            </a:graphic>
          </wp:inline>
        </w:drawing>
      </w:r>
    </w:p>
    <w:p w14:paraId="37A8AE95" w14:textId="77777777" w:rsidR="00D17722" w:rsidRDefault="00CB68D3" w:rsidP="000E5536">
      <w:pPr>
        <w:pStyle w:val="Heading7"/>
      </w:pPr>
      <w:r>
        <w:t>W</w:t>
      </w:r>
      <w:r w:rsidR="00D17722">
        <w:t>idgets</w:t>
      </w:r>
    </w:p>
    <w:p w14:paraId="5D3E5967" w14:textId="77777777" w:rsidR="00D17722" w:rsidRDefault="00D17722" w:rsidP="008B6883">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3BF8A500"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4CDED002" w14:textId="77777777" w:rsidR="00D17722" w:rsidRDefault="00D17722" w:rsidP="008B6883">
      <w:pPr>
        <w:pStyle w:val="BodyText2"/>
        <w:rPr>
          <w:rStyle w:val="BodyText2Char"/>
        </w:rPr>
      </w:pPr>
      <w:r>
        <w:t xml:space="preserve">How do you debug a minified dojo javascript file where all the code is on one line? See </w:t>
      </w:r>
      <w:hyperlink r:id="rId1352"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353" w:history="1">
        <w:r w:rsidRPr="006A2B61">
          <w:rPr>
            <w:rStyle w:val="Hyperlink"/>
          </w:rPr>
          <w:t>here</w:t>
        </w:r>
      </w:hyperlink>
      <w:r w:rsidRPr="006A2B61">
        <w:rPr>
          <w:rStyle w:val="BodyText2Char"/>
        </w:rPr>
        <w:t xml:space="preserve"> (at 41 minutes). </w:t>
      </w:r>
    </w:p>
    <w:p w14:paraId="1ADEC2DB"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6EE61523" w14:textId="77777777" w:rsidR="00D17722" w:rsidRDefault="00D17722" w:rsidP="000E5536">
      <w:pPr>
        <w:pStyle w:val="Heading6"/>
      </w:pPr>
      <w:r>
        <w:lastRenderedPageBreak/>
        <w:t>Declarative Syntax</w:t>
      </w:r>
    </w:p>
    <w:p w14:paraId="0BC5C7CB" w14:textId="77777777" w:rsidR="00D17722" w:rsidRPr="00757DD0" w:rsidRDefault="00D17722" w:rsidP="008B6883">
      <w:pPr>
        <w:pStyle w:val="BodyText2"/>
      </w:pPr>
      <w:r>
        <w:t xml:space="preserve">Good overview </w:t>
      </w:r>
      <w:hyperlink r:id="rId1354" w:history="1">
        <w:r w:rsidRPr="00757DD0">
          <w:rPr>
            <w:rStyle w:val="Hyperlink"/>
          </w:rPr>
          <w:t>here</w:t>
        </w:r>
      </w:hyperlink>
      <w:r>
        <w:t>.</w:t>
      </w:r>
    </w:p>
    <w:p w14:paraId="3D8E75C3" w14:textId="77777777" w:rsidR="00D17722" w:rsidRDefault="00D17722" w:rsidP="000E5536">
      <w:pPr>
        <w:pStyle w:val="Heading6"/>
      </w:pPr>
      <w:r>
        <w:t>Events</w:t>
      </w:r>
    </w:p>
    <w:p w14:paraId="1D488A77" w14:textId="77777777" w:rsidR="00D17722" w:rsidRDefault="00D17722" w:rsidP="008B6883">
      <w:pPr>
        <w:pStyle w:val="BodyText2"/>
      </w:pPr>
      <w:r>
        <w:t>Hitch looks good at capturing local variables and keeping them in scope.</w:t>
      </w:r>
    </w:p>
    <w:p w14:paraId="02F4BBCB" w14:textId="77777777" w:rsidR="00D17722" w:rsidRDefault="00D17722" w:rsidP="008B6883">
      <w:pPr>
        <w:pStyle w:val="BodyText2"/>
      </w:pPr>
      <w:r>
        <w:t>Mouse events are normalised BUT NOT the xy positions – see this article on why Firefox does not have offsetX and offsetY values (</w:t>
      </w:r>
      <w:hyperlink r:id="rId1355"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01D515F2" w14:textId="77777777" w:rsidR="005A6FB2" w:rsidRDefault="005A6FB2" w:rsidP="008B6883">
      <w:pPr>
        <w:pStyle w:val="BodyText2"/>
      </w:pPr>
      <w:r>
        <w:t>To programmatically fire an event, capitalise the DOM method. e.g. to programmatically fire a ToggleButtons click event:</w:t>
      </w:r>
    </w:p>
    <w:p w14:paraId="66B7850F"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29787E5E" w14:textId="77777777" w:rsidR="005A6FB2" w:rsidRDefault="005A6FB2" w:rsidP="008B550B">
      <w:pPr>
        <w:pStyle w:val="Code"/>
      </w:pPr>
      <w:r>
        <w:t>..</w:t>
      </w:r>
    </w:p>
    <w:p w14:paraId="0E9499E5" w14:textId="77777777" w:rsidR="005A6FB2" w:rsidRDefault="005A6FB2" w:rsidP="008B550B">
      <w:pPr>
        <w:pStyle w:val="Code"/>
      </w:pPr>
      <w:r>
        <w:t>..</w:t>
      </w:r>
    </w:p>
    <w:p w14:paraId="75E08D14" w14:textId="77777777" w:rsidR="005A6FB2" w:rsidRDefault="005A6FB2" w:rsidP="008B550B">
      <w:pPr>
        <w:pStyle w:val="Code"/>
      </w:pPr>
      <w:r>
        <w:t>registry.byId("toggleAlgorithmButton").set("checked", false);</w:t>
      </w:r>
    </w:p>
    <w:p w14:paraId="42911C85" w14:textId="77777777" w:rsidR="005A6FB2" w:rsidRDefault="005A6FB2" w:rsidP="008B550B">
      <w:pPr>
        <w:pStyle w:val="Code"/>
      </w:pPr>
      <w:r>
        <w:t>registry.byId("toggleAlgorithmButton").emit("</w:t>
      </w:r>
      <w:r w:rsidRPr="00986CFD">
        <w:rPr>
          <w:color w:val="FF0000"/>
        </w:rPr>
        <w:t>C</w:t>
      </w:r>
      <w:r>
        <w:t>lick", {});</w:t>
      </w:r>
    </w:p>
    <w:p w14:paraId="53FFF5A7" w14:textId="77777777" w:rsidR="00986CFD" w:rsidRDefault="00986CFD" w:rsidP="008B6883">
      <w:pPr>
        <w:pStyle w:val="BodyText2"/>
      </w:pPr>
      <w:r>
        <w:t>It is also necessary to set the checked value as this is not set programmatically.</w:t>
      </w:r>
    </w:p>
    <w:p w14:paraId="1D7FF19E" w14:textId="77777777" w:rsidR="00D17722" w:rsidRDefault="00D17722" w:rsidP="000E5536">
      <w:pPr>
        <w:pStyle w:val="Heading6"/>
      </w:pPr>
      <w:r>
        <w:t>Setting DOM attributes</w:t>
      </w:r>
    </w:p>
    <w:p w14:paraId="50650E18" w14:textId="77777777" w:rsidR="00D17722" w:rsidRDefault="00D17722" w:rsidP="008B6883">
      <w:pPr>
        <w:pStyle w:val="BodyText2"/>
      </w:pPr>
      <w:r>
        <w:t>There are some quirks which are difficult to understand:</w:t>
      </w:r>
    </w:p>
    <w:p w14:paraId="4FDA8470" w14:textId="77777777" w:rsidR="00D17722" w:rsidRDefault="00D17722" w:rsidP="008B6883">
      <w:pPr>
        <w:pStyle w:val="BodyText2"/>
      </w:pPr>
      <w:r>
        <w:t>If you want to disable a DOM node, you would use:</w:t>
      </w:r>
    </w:p>
    <w:p w14:paraId="0D178EBD" w14:textId="77777777" w:rsidR="00D17722" w:rsidRDefault="00D17722" w:rsidP="008B550B">
      <w:pPr>
        <w:pStyle w:val="Code"/>
      </w:pPr>
      <w:r w:rsidRPr="00A9340F">
        <w:t>domAttr.set("validateAll", "disabled", "disabled");</w:t>
      </w:r>
    </w:p>
    <w:p w14:paraId="5BCB982A" w14:textId="77777777" w:rsidR="00D17722" w:rsidRDefault="00D17722" w:rsidP="000E5536">
      <w:pPr>
        <w:pStyle w:val="BodyText"/>
      </w:pPr>
      <w:r>
        <w:t>But this does not work if the object is a widget! In this case you would use:</w:t>
      </w:r>
    </w:p>
    <w:p w14:paraId="2C99633E" w14:textId="77777777" w:rsidR="00D17722" w:rsidRDefault="00D17722" w:rsidP="008B550B">
      <w:pPr>
        <w:pStyle w:val="Code"/>
      </w:pPr>
      <w:r w:rsidRPr="00A9340F">
        <w:t>registry.byId("validateAll").set("disabled","disabled");</w:t>
      </w:r>
    </w:p>
    <w:p w14:paraId="13810F27"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592F0589" w14:textId="77777777" w:rsidR="00D17722" w:rsidRDefault="00D17722" w:rsidP="000E5536">
      <w:pPr>
        <w:pStyle w:val="Heading6"/>
      </w:pPr>
      <w:r>
        <w:t>Source version</w:t>
      </w:r>
    </w:p>
    <w:p w14:paraId="7BF445B6" w14:textId="77777777" w:rsidR="00D17722" w:rsidRDefault="00D17722" w:rsidP="008B6883">
      <w:pPr>
        <w:pStyle w:val="BodyText2"/>
      </w:pPr>
      <w:r>
        <w:t xml:space="preserve">Version 1.8.4 is available </w:t>
      </w:r>
      <w:hyperlink r:id="rId1356" w:history="1">
        <w:r w:rsidRPr="001E4C70">
          <w:rPr>
            <w:rStyle w:val="Hyperlink"/>
          </w:rPr>
          <w:t>here</w:t>
        </w:r>
      </w:hyperlink>
    </w:p>
    <w:p w14:paraId="65235B5D" w14:textId="77777777" w:rsidR="00D17722" w:rsidRDefault="00D17722" w:rsidP="000E5536">
      <w:pPr>
        <w:pStyle w:val="ListBullet"/>
      </w:pPr>
      <w:r>
        <w:t xml:space="preserve">Downloaded </w:t>
      </w:r>
    </w:p>
    <w:p w14:paraId="1874EF8E" w14:textId="77777777" w:rsidR="00D17722" w:rsidRPr="001E4C70" w:rsidRDefault="00D17722" w:rsidP="000E5536">
      <w:pPr>
        <w:pStyle w:val="ListBullet"/>
      </w:pPr>
      <w:r>
        <w:t>Unzipped into ‘/</w:t>
      </w:r>
      <w:r w:rsidRPr="00B0255A">
        <w:t>dojo-release-1.8.4-src</w:t>
      </w:r>
      <w:r>
        <w:t>’ and copied into the ehab dev server ‘eSpecies/scripts’ folder</w:t>
      </w:r>
    </w:p>
    <w:p w14:paraId="5916DC39" w14:textId="77777777" w:rsidR="00A97700" w:rsidRDefault="00A97700" w:rsidP="00A97700">
      <w:pPr>
        <w:pStyle w:val="Heading6"/>
      </w:pPr>
      <w:r>
        <w:t>Module loading</w:t>
      </w:r>
    </w:p>
    <w:p w14:paraId="5D0B550A"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6CA54C6" w14:textId="77777777" w:rsidR="00A97700" w:rsidRDefault="00A97700" w:rsidP="00A97700">
      <w:pPr>
        <w:pStyle w:val="Code"/>
      </w:pPr>
      <w:r w:rsidRPr="00657FFB">
        <w:t>data-dojo-config="async: true"</w:t>
      </w:r>
    </w:p>
    <w:p w14:paraId="6B22F83C" w14:textId="77777777" w:rsidR="00A97700" w:rsidRDefault="00A97700" w:rsidP="00A97700">
      <w:pPr>
        <w:pStyle w:val="ListBullet"/>
      </w:pPr>
      <w:r>
        <w:t xml:space="preserve">The AMD standard (Asynchronous Module Definition) means that any AMD-compliant (even non-Dojo) can be loaded and used. See </w:t>
      </w:r>
      <w:hyperlink r:id="rId1357" w:anchor="the-amd-api" w:history="1">
        <w:r w:rsidRPr="001B6A38">
          <w:rPr>
            <w:rStyle w:val="Hyperlink"/>
          </w:rPr>
          <w:t>here</w:t>
        </w:r>
      </w:hyperlink>
      <w:r>
        <w:t xml:space="preserve"> for more info.</w:t>
      </w:r>
    </w:p>
    <w:p w14:paraId="3799FA80" w14:textId="77777777" w:rsidR="00A97700" w:rsidRDefault="00A97700" w:rsidP="00A97700">
      <w:pPr>
        <w:pStyle w:val="ListBullet"/>
      </w:pPr>
      <w:r w:rsidRPr="00CF1B44">
        <w:t>request.get (and all of Dojo's Ajax helpers) returns a Deferred</w:t>
      </w:r>
    </w:p>
    <w:p w14:paraId="292BDF23"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131C0501" w14:textId="77777777" w:rsidR="00A97700" w:rsidRDefault="00A97700" w:rsidP="00A97700">
      <w:pPr>
        <w:pStyle w:val="Code"/>
      </w:pPr>
      <w:r>
        <w:t>require({</w:t>
      </w:r>
    </w:p>
    <w:p w14:paraId="34F8AF30" w14:textId="77777777" w:rsidR="00A97700" w:rsidRDefault="00A97700" w:rsidP="00A97700">
      <w:pPr>
        <w:pStyle w:val="Code"/>
      </w:pPr>
      <w:r>
        <w:t xml:space="preserve">    baseUrl: "/js/",</w:t>
      </w:r>
    </w:p>
    <w:p w14:paraId="43658447" w14:textId="77777777" w:rsidR="00A97700" w:rsidRDefault="00A97700" w:rsidP="00A97700">
      <w:pPr>
        <w:pStyle w:val="Code"/>
      </w:pPr>
      <w:r>
        <w:t xml:space="preserve">    packages: [</w:t>
      </w:r>
    </w:p>
    <w:p w14:paraId="28906858" w14:textId="77777777" w:rsidR="00A97700" w:rsidRDefault="00A97700" w:rsidP="00A97700">
      <w:pPr>
        <w:pStyle w:val="Code"/>
      </w:pPr>
      <w:r>
        <w:t xml:space="preserve">        { name: "dojo", location: "//ajax.googleapis.com/ajax/libs/dojo/1.8/" },</w:t>
      </w:r>
    </w:p>
    <w:p w14:paraId="46FFB58F" w14:textId="77777777" w:rsidR="00A97700" w:rsidRDefault="00A97700" w:rsidP="00A97700">
      <w:pPr>
        <w:pStyle w:val="Code"/>
      </w:pPr>
      <w:r>
        <w:t xml:space="preserve">        { name: "my", location: "my" }</w:t>
      </w:r>
    </w:p>
    <w:p w14:paraId="5AE514A0" w14:textId="77777777" w:rsidR="00A97700" w:rsidRDefault="00A97700" w:rsidP="00A97700">
      <w:pPr>
        <w:pStyle w:val="Code"/>
      </w:pPr>
      <w:r>
        <w:t xml:space="preserve">    ]</w:t>
      </w:r>
    </w:p>
    <w:p w14:paraId="21552AA0" w14:textId="77777777" w:rsidR="00A97700" w:rsidRDefault="00A97700" w:rsidP="00A97700">
      <w:pPr>
        <w:pStyle w:val="Code"/>
      </w:pPr>
      <w:r>
        <w:t>}, [ "my/app" ]);</w:t>
      </w:r>
    </w:p>
    <w:p w14:paraId="5B50F033" w14:textId="77777777" w:rsidR="004E6AAB" w:rsidRDefault="004E6AAB" w:rsidP="004E6AAB">
      <w:pPr>
        <w:pStyle w:val="Heading7"/>
      </w:pPr>
      <w:bookmarkStart w:id="236" w:name="_Node_modules"/>
      <w:bookmarkEnd w:id="236"/>
      <w:r>
        <w:t>Node modules</w:t>
      </w:r>
    </w:p>
    <w:p w14:paraId="4B1BB795" w14:textId="77777777" w:rsidR="004E6AAB" w:rsidRDefault="004E6AAB" w:rsidP="008B6883">
      <w:pPr>
        <w:pStyle w:val="BodyText2"/>
      </w:pPr>
      <w:r>
        <w:t xml:space="preserve">You can load node modules using the </w:t>
      </w:r>
      <w:hyperlink r:id="rId1358"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015EADEB" w14:textId="77777777" w:rsidR="002A11C1" w:rsidRDefault="002A11C1" w:rsidP="008B6883">
      <w:pPr>
        <w:pStyle w:val="BodyText2"/>
      </w:pPr>
      <w:r>
        <w:lastRenderedPageBreak/>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2842BB3B" w14:textId="77777777" w:rsidR="002A11C1" w:rsidRDefault="002A11C1" w:rsidP="002A11C1">
      <w:pPr>
        <w:pStyle w:val="Code"/>
      </w:pPr>
      <w:r w:rsidRPr="002A11C1">
        <w:t>require(["node_modules/leaflet-geose</w:t>
      </w:r>
      <w:r>
        <w:t>arch/dist/bundle.min.js", ..</w:t>
      </w:r>
    </w:p>
    <w:p w14:paraId="23159C61" w14:textId="77777777" w:rsidR="002A11C1" w:rsidRDefault="002A11C1" w:rsidP="002A11C1">
      <w:pPr>
        <w:pStyle w:val="Code"/>
      </w:pPr>
      <w:r w:rsidRPr="002A11C1">
        <w:t>function(geoSearch) {</w:t>
      </w:r>
      <w:r>
        <w:t xml:space="preserve"> ..</w:t>
      </w:r>
    </w:p>
    <w:p w14:paraId="0F1D0155" w14:textId="77777777" w:rsidR="002A11C1" w:rsidRDefault="002A11C1" w:rsidP="002A11C1">
      <w:pPr>
        <w:pStyle w:val="Code"/>
      </w:pPr>
      <w:r w:rsidRPr="002A11C1">
        <w:t>const provider = new geoSearch.OpenStreetMapProvider();</w:t>
      </w:r>
    </w:p>
    <w:p w14:paraId="66C8CBAB" w14:textId="77777777"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403A40A4" w14:textId="77777777" w:rsidR="00A97700" w:rsidRDefault="00A97700" w:rsidP="00A97700">
      <w:pPr>
        <w:pStyle w:val="Heading7"/>
      </w:pPr>
      <w:r>
        <w:t>Non-AMD modules in a defined order</w:t>
      </w:r>
    </w:p>
    <w:p w14:paraId="15CEA9C0" w14:textId="77777777" w:rsidR="00A97700" w:rsidRPr="00A97700" w:rsidRDefault="00A97700" w:rsidP="008B6883">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359" w:history="1">
        <w:r w:rsidRPr="00A97700">
          <w:rPr>
            <w:rStyle w:val="Hyperlink"/>
          </w:rPr>
          <w:t>here</w:t>
        </w:r>
      </w:hyperlink>
      <w:r>
        <w:t xml:space="preserve"> and also in the Deferred Dependencies section in </w:t>
      </w:r>
      <w:hyperlink r:id="rId1360" w:history="1">
        <w:r w:rsidRPr="00A97700">
          <w:rPr>
            <w:rStyle w:val="Hyperlink"/>
          </w:rPr>
          <w:t>this</w:t>
        </w:r>
      </w:hyperlink>
      <w:r>
        <w:t xml:space="preserve"> page.</w:t>
      </w:r>
      <w:r w:rsidR="005A4A4F">
        <w:t xml:space="preserve"> Finished - its called the sequentialLoader and its cool.</w:t>
      </w:r>
    </w:p>
    <w:p w14:paraId="3452D9E2" w14:textId="77777777" w:rsidR="00A97700" w:rsidRDefault="00A97700" w:rsidP="00A97700">
      <w:pPr>
        <w:pStyle w:val="Heading7"/>
      </w:pPr>
      <w:r>
        <w:t>Relative paths</w:t>
      </w:r>
    </w:p>
    <w:p w14:paraId="697D703E" w14:textId="77777777" w:rsidR="00A97700" w:rsidRDefault="00A97700" w:rsidP="00A97700">
      <w:pPr>
        <w:pStyle w:val="Heading8"/>
      </w:pPr>
      <w:r>
        <w:t>Loading Modules</w:t>
      </w:r>
    </w:p>
    <w:p w14:paraId="0C47DCC2"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3BECB6F9" w14:textId="77777777" w:rsidR="00A97700" w:rsidRDefault="00A97700" w:rsidP="00A97700">
      <w:pPr>
        <w:pStyle w:val="Code"/>
      </w:pPr>
      <w:r>
        <w:t>require({</w:t>
      </w:r>
    </w:p>
    <w:p w14:paraId="033446A7" w14:textId="77777777" w:rsidR="00A97700" w:rsidRDefault="00A97700" w:rsidP="00A97700">
      <w:pPr>
        <w:pStyle w:val="Code"/>
      </w:pPr>
      <w:r>
        <w:t xml:space="preserve">   async : true,</w:t>
      </w:r>
    </w:p>
    <w:p w14:paraId="07872021" w14:textId="77777777" w:rsidR="00A97700" w:rsidRDefault="00A97700" w:rsidP="00A97700">
      <w:pPr>
        <w:pStyle w:val="Code"/>
      </w:pPr>
      <w:r>
        <w:t xml:space="preserve">   </w:t>
      </w:r>
      <w:r w:rsidRPr="0039434C">
        <w:t xml:space="preserve">baseUrl: "/", </w:t>
      </w:r>
      <w:r>
        <w:t xml:space="preserve">       </w:t>
      </w:r>
    </w:p>
    <w:p w14:paraId="65E852F4" w14:textId="77777777" w:rsidR="00A97700" w:rsidRDefault="00A97700" w:rsidP="00A97700">
      <w:pPr>
        <w:pStyle w:val="Code"/>
      </w:pPr>
      <w:r>
        <w:t xml:space="preserve">   packages: [</w:t>
      </w:r>
    </w:p>
    <w:p w14:paraId="1CC3379F" w14:textId="77777777" w:rsidR="00A97700" w:rsidRDefault="00A97700" w:rsidP="00A97700">
      <w:pPr>
        <w:pStyle w:val="Code"/>
      </w:pPr>
      <w:r>
        <w:tab/>
        <w:t xml:space="preserve">{name: "widgetsPath", location: "../../widgets"} //i.e. up 2 levels from index.html </w:t>
      </w:r>
    </w:p>
    <w:p w14:paraId="083982EA" w14:textId="77777777" w:rsidR="00A97700" w:rsidRDefault="00A97700" w:rsidP="00A97700">
      <w:pPr>
        <w:pStyle w:val="Code"/>
      </w:pPr>
      <w:r>
        <w:t xml:space="preserve">                   ]</w:t>
      </w:r>
    </w:p>
    <w:p w14:paraId="21600EAC" w14:textId="77777777" w:rsidR="00A97700" w:rsidRDefault="00A97700" w:rsidP="00A97700">
      <w:pPr>
        <w:pStyle w:val="Code"/>
      </w:pPr>
      <w:r>
        <w:t>}, ["widgetsPath/ImageryTimeSlider",</w:t>
      </w:r>
    </w:p>
    <w:p w14:paraId="7D1F90C8"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3F02409E"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475BFE5" w14:textId="77777777" w:rsidR="00A97700" w:rsidRDefault="00A97700" w:rsidP="00A97700">
      <w:pPr>
        <w:pStyle w:val="Code"/>
      </w:pPr>
      <w:r>
        <w:t>require({</w:t>
      </w:r>
    </w:p>
    <w:p w14:paraId="444F8D82" w14:textId="77777777" w:rsidR="00A97700" w:rsidRDefault="00A97700" w:rsidP="00A97700">
      <w:pPr>
        <w:pStyle w:val="Code"/>
      </w:pPr>
      <w:r>
        <w:t xml:space="preserve">   async : true,</w:t>
      </w:r>
    </w:p>
    <w:p w14:paraId="3AF47B7C" w14:textId="77777777" w:rsidR="00A97700" w:rsidRDefault="00A97700" w:rsidP="00A97700">
      <w:pPr>
        <w:pStyle w:val="Code"/>
      </w:pPr>
      <w:r>
        <w:t xml:space="preserve">   packages: [</w:t>
      </w:r>
    </w:p>
    <w:p w14:paraId="503213EB" w14:textId="77777777" w:rsidR="00A97700" w:rsidRDefault="00A97700" w:rsidP="00A97700">
      <w:pPr>
        <w:pStyle w:val="Code"/>
      </w:pPr>
      <w:r>
        <w:t xml:space="preserve">   { name: "widgetsPackage", location: "</w:t>
      </w:r>
      <w:r w:rsidRPr="00CA77C1">
        <w:rPr>
          <w:color w:val="FF0000"/>
        </w:rPr>
        <w:t>/</w:t>
      </w:r>
      <w:r>
        <w:t>../../widgets" }</w:t>
      </w:r>
    </w:p>
    <w:p w14:paraId="2C331057" w14:textId="77777777" w:rsidR="00A97700" w:rsidRDefault="00A97700" w:rsidP="00A97700">
      <w:pPr>
        <w:pStyle w:val="Code"/>
      </w:pPr>
      <w:r>
        <w:t>]</w:t>
      </w:r>
    </w:p>
    <w:p w14:paraId="3E0697A6" w14:textId="77777777" w:rsidR="00A97700" w:rsidRDefault="00A97700" w:rsidP="00A97700">
      <w:pPr>
        <w:pStyle w:val="Code"/>
      </w:pPr>
      <w:r>
        <w:t>}, ["widgetsPackage/wmsFilterLayer",..</w:t>
      </w:r>
    </w:p>
    <w:p w14:paraId="1DF47E11" w14:textId="77777777" w:rsidR="00A97700" w:rsidRPr="0079252F" w:rsidRDefault="00A97700" w:rsidP="008B6883">
      <w:pPr>
        <w:pStyle w:val="BodyText2"/>
      </w:pPr>
      <w:r>
        <w:t xml:space="preserve">Good guide </w:t>
      </w:r>
      <w:hyperlink r:id="rId1361" w:history="1">
        <w:r w:rsidRPr="00471608">
          <w:rPr>
            <w:rStyle w:val="Hyperlink"/>
          </w:rPr>
          <w:t>here</w:t>
        </w:r>
      </w:hyperlink>
      <w:r>
        <w:t xml:space="preserve"> at the bottom about using Javascript trickery to build absolute paths - haven’t looked in detail yet but might be good.</w:t>
      </w:r>
    </w:p>
    <w:p w14:paraId="479525F2" w14:textId="77777777" w:rsidR="00A97700" w:rsidRDefault="00A97700" w:rsidP="00A97700">
      <w:pPr>
        <w:pStyle w:val="Heading8"/>
      </w:pPr>
      <w:r>
        <w:t>Javascript files</w:t>
      </w:r>
    </w:p>
    <w:p w14:paraId="3FDD919A" w14:textId="77777777" w:rsidR="00A97700" w:rsidRDefault="00A97700" w:rsidP="008B6883">
      <w:pPr>
        <w:pStyle w:val="BodyText2"/>
      </w:pPr>
      <w:r>
        <w:t>You can load Javascript files using a relative path syntax as in the following:</w:t>
      </w:r>
    </w:p>
    <w:p w14:paraId="32278EDF" w14:textId="77777777" w:rsidR="00A97700" w:rsidRDefault="00A97700" w:rsidP="00A97700">
      <w:pPr>
        <w:pStyle w:val="Code"/>
      </w:pPr>
      <w:r w:rsidRPr="00467D95">
        <w:t>"./scripts/poly2tri.js",</w:t>
      </w:r>
    </w:p>
    <w:p w14:paraId="32A0D741" w14:textId="77777777" w:rsidR="00A97700" w:rsidRDefault="00A97700" w:rsidP="008B6883">
      <w:pPr>
        <w:pStyle w:val="BodyText2"/>
      </w:pPr>
      <w:r>
        <w:t>This will load the poly2tri.js file from the same folder as the calling script.</w:t>
      </w:r>
    </w:p>
    <w:p w14:paraId="5F6EB513" w14:textId="77777777" w:rsidR="00A97700" w:rsidRDefault="00A97700" w:rsidP="00A97700">
      <w:pPr>
        <w:pStyle w:val="Heading8"/>
      </w:pPr>
      <w:r>
        <w:t>In Modules</w:t>
      </w:r>
    </w:p>
    <w:p w14:paraId="35257949"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79AAC81F" w14:textId="77777777" w:rsidR="00A97700" w:rsidRDefault="00A97700" w:rsidP="00A97700">
      <w:pPr>
        <w:pStyle w:val="Heading7"/>
      </w:pPr>
      <w:r>
        <w:t>Using GitHub as a CDN</w:t>
      </w:r>
    </w:p>
    <w:p w14:paraId="27CC4EF7"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63FE1D64" w14:textId="77777777" w:rsidR="00A97700" w:rsidRDefault="00A97700" w:rsidP="00A97700">
      <w:pPr>
        <w:pStyle w:val="Code"/>
      </w:pPr>
      <w:r>
        <w:t>require({</w:t>
      </w:r>
    </w:p>
    <w:p w14:paraId="26BA5FFE" w14:textId="77777777" w:rsidR="00A97700" w:rsidRDefault="00A97700" w:rsidP="00A97700">
      <w:pPr>
        <w:pStyle w:val="Code"/>
      </w:pPr>
      <w:r>
        <w:tab/>
        <w:t>async : true,</w:t>
      </w:r>
    </w:p>
    <w:p w14:paraId="570164DF" w14:textId="77777777" w:rsidR="00A97700" w:rsidRDefault="00A97700" w:rsidP="00A97700">
      <w:pPr>
        <w:pStyle w:val="Code"/>
      </w:pPr>
      <w:r>
        <w:lastRenderedPageBreak/>
        <w:tab/>
        <w:t>packages : [{</w:t>
      </w:r>
    </w:p>
    <w:p w14:paraId="6B87916E" w14:textId="77777777" w:rsidR="00A97700" w:rsidRDefault="00A97700" w:rsidP="00A97700">
      <w:pPr>
        <w:pStyle w:val="Code"/>
      </w:pPr>
      <w:r>
        <w:tab/>
      </w:r>
      <w:r>
        <w:tab/>
        <w:t>name : "jrc",</w:t>
      </w:r>
    </w:p>
    <w:p w14:paraId="4AE321AC" w14:textId="77777777" w:rsidR="00A97700" w:rsidRDefault="00A97700" w:rsidP="00A97700">
      <w:pPr>
        <w:pStyle w:val="Code"/>
      </w:pPr>
      <w:r>
        <w:tab/>
      </w:r>
      <w:r>
        <w:tab/>
        <w:t>location : "//</w:t>
      </w:r>
      <w:r w:rsidRPr="0027012D">
        <w:t>andrewcottam.github.</w:t>
      </w:r>
      <w:r>
        <w:t>io/cdn/scripts/"</w:t>
      </w:r>
    </w:p>
    <w:p w14:paraId="068F8EF1" w14:textId="77777777" w:rsidR="00A97700" w:rsidRDefault="00A97700" w:rsidP="00A97700">
      <w:pPr>
        <w:pStyle w:val="Code"/>
      </w:pPr>
      <w:r>
        <w:tab/>
        <w:t>}]</w:t>
      </w:r>
    </w:p>
    <w:p w14:paraId="4C6B63A8" w14:textId="77777777" w:rsidR="00A97700" w:rsidRDefault="00A97700" w:rsidP="00A97700">
      <w:pPr>
        <w:pStyle w:val="Code"/>
      </w:pPr>
      <w:r>
        <w:t>}, ["jrc/wmsFilterLayer",…</w:t>
      </w:r>
      <w:r w:rsidRPr="00034D3A">
        <w:t xml:space="preserve"> ], function(wmsFilterLayer,</w:t>
      </w:r>
      <w:r>
        <w:t>…){</w:t>
      </w:r>
    </w:p>
    <w:p w14:paraId="4EDAEF09" w14:textId="77777777" w:rsidR="00A97700" w:rsidRPr="00034D3A" w:rsidRDefault="00A97700" w:rsidP="008B6883">
      <w:pPr>
        <w:pStyle w:val="BodyText2"/>
      </w:pPr>
      <w:r>
        <w:t xml:space="preserve">Aha! Found a solution. Use </w:t>
      </w:r>
      <w:hyperlink r:id="rId1362" w:history="1">
        <w:r w:rsidRPr="00937E29">
          <w:rPr>
            <w:rStyle w:val="Hyperlink"/>
          </w:rPr>
          <w:t>RawGit</w:t>
        </w:r>
      </w:hyperlink>
      <w:r>
        <w:t>!</w:t>
      </w:r>
    </w:p>
    <w:p w14:paraId="4010FF4A" w14:textId="77777777" w:rsidR="006D2A5B" w:rsidRDefault="006D2A5B" w:rsidP="000E5536">
      <w:pPr>
        <w:pStyle w:val="Heading6"/>
      </w:pPr>
      <w:r>
        <w:t>Requests</w:t>
      </w:r>
    </w:p>
    <w:p w14:paraId="671E9D9C" w14:textId="77777777" w:rsidR="002A3FE7" w:rsidRDefault="002A3FE7" w:rsidP="000E5536">
      <w:pPr>
        <w:pStyle w:val="Heading7"/>
      </w:pPr>
      <w:r>
        <w:t xml:space="preserve">Using </w:t>
      </w:r>
      <w:r w:rsidRPr="001B6AB4">
        <w:t>dojo.io.script.get</w:t>
      </w:r>
    </w:p>
    <w:p w14:paraId="1C9160CF" w14:textId="77777777" w:rsidR="002A3FE7" w:rsidRDefault="002A3FE7" w:rsidP="008B6883">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103BB7B3" w14:textId="77777777" w:rsidR="002A3FE7" w:rsidRDefault="002A3FE7" w:rsidP="008B550B">
      <w:pPr>
        <w:pStyle w:val="Code"/>
      </w:pPr>
      <w:r>
        <w:t xml:space="preserve">    params = web.input()   </w:t>
      </w:r>
    </w:p>
    <w:p w14:paraId="5E0300FA" w14:textId="77777777" w:rsidR="002A3FE7" w:rsidRDefault="002A3FE7" w:rsidP="008B550B">
      <w:pPr>
        <w:pStyle w:val="Code"/>
      </w:pPr>
      <w:r>
        <w:t xml:space="preserve">    if params:                                              </w:t>
      </w:r>
    </w:p>
    <w:p w14:paraId="34496471" w14:textId="77777777" w:rsidR="002A3FE7" w:rsidRDefault="002A3FE7" w:rsidP="008B550B">
      <w:pPr>
        <w:pStyle w:val="Code"/>
      </w:pPr>
      <w:r>
        <w:t xml:space="preserve">        callback = params.jsoncallback                      </w:t>
      </w:r>
    </w:p>
    <w:p w14:paraId="7E9F12EC" w14:textId="77777777" w:rsidR="002A3FE7" w:rsidRDefault="002A3FE7" w:rsidP="008B550B">
      <w:pPr>
        <w:pStyle w:val="Code"/>
      </w:pPr>
      <w:r>
        <w:t xml:space="preserve">        web.header("Content-Type", "application/javascript") </w:t>
      </w:r>
    </w:p>
    <w:p w14:paraId="37A5D9B3" w14:textId="77777777" w:rsidR="002A3FE7" w:rsidRDefault="002A3FE7" w:rsidP="008B550B">
      <w:pPr>
        <w:pStyle w:val="Code"/>
      </w:pPr>
      <w:r>
        <w:t xml:space="preserve">        return callback + '(' + json.dumps({"url": url}) + ');</w:t>
      </w:r>
    </w:p>
    <w:p w14:paraId="709D8C81" w14:textId="77777777" w:rsidR="002A3FE7" w:rsidRDefault="002A3FE7" w:rsidP="008B6883">
      <w:pPr>
        <w:pStyle w:val="BodyText2"/>
      </w:pPr>
      <w:r>
        <w:t>And here is the calling Javascript:</w:t>
      </w:r>
    </w:p>
    <w:p w14:paraId="672420F4" w14:textId="77777777" w:rsidR="002A3FE7" w:rsidRDefault="002A3FE7" w:rsidP="008B550B">
      <w:pPr>
        <w:pStyle w:val="Code"/>
      </w:pPr>
      <w:r>
        <w:t>dojo.io.script.get({</w:t>
      </w:r>
    </w:p>
    <w:p w14:paraId="701126A6" w14:textId="77777777" w:rsidR="002A3FE7" w:rsidRDefault="002A3FE7" w:rsidP="008B550B">
      <w:pPr>
        <w:pStyle w:val="Code"/>
      </w:pPr>
      <w:r>
        <w:tab/>
        <w:t>url : "some url?" + some parameters,</w:t>
      </w:r>
    </w:p>
    <w:p w14:paraId="5D04B1BA" w14:textId="77777777" w:rsidR="002A3FE7" w:rsidRDefault="002A3FE7" w:rsidP="008B550B">
      <w:pPr>
        <w:pStyle w:val="Code"/>
      </w:pPr>
      <w:r>
        <w:tab/>
        <w:t>callbackParamName : "jsoncallback",</w:t>
      </w:r>
    </w:p>
    <w:p w14:paraId="18231D7D" w14:textId="77777777" w:rsidR="002A3FE7" w:rsidRDefault="002A3FE7" w:rsidP="008B550B">
      <w:pPr>
        <w:pStyle w:val="Code"/>
      </w:pPr>
      <w:r>
        <w:tab/>
        <w:t>load : function(data) {</w:t>
      </w:r>
    </w:p>
    <w:p w14:paraId="162F13FD" w14:textId="77777777" w:rsidR="002A3FE7" w:rsidRDefault="002A3FE7" w:rsidP="008B550B">
      <w:pPr>
        <w:pStyle w:val="Code"/>
      </w:pPr>
      <w:r>
        <w:tab/>
      </w:r>
      <w:r>
        <w:tab/>
        <w:t>do something with the returned data;</w:t>
      </w:r>
    </w:p>
    <w:p w14:paraId="271E80A4" w14:textId="77777777" w:rsidR="002A3FE7" w:rsidRDefault="002A3FE7" w:rsidP="008B550B">
      <w:pPr>
        <w:pStyle w:val="Code"/>
      </w:pPr>
      <w:r>
        <w:tab/>
        <w:t>}</w:t>
      </w:r>
    </w:p>
    <w:p w14:paraId="5839E21A" w14:textId="77777777" w:rsidR="002A3FE7" w:rsidRPr="001B6AB4" w:rsidRDefault="002A3FE7" w:rsidP="008B550B">
      <w:pPr>
        <w:pStyle w:val="Code"/>
      </w:pPr>
      <w:r>
        <w:t>});</w:t>
      </w:r>
    </w:p>
    <w:p w14:paraId="3FA3E712" w14:textId="77777777" w:rsidR="006D2A5B" w:rsidRDefault="002A3FE7" w:rsidP="000E5536">
      <w:pPr>
        <w:pStyle w:val="Heading7"/>
      </w:pPr>
      <w:r>
        <w:t>Using dojo/request/xhr</w:t>
      </w:r>
    </w:p>
    <w:p w14:paraId="0DE47F66"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11F82813" w14:textId="77777777" w:rsidR="002A3FE7" w:rsidRDefault="002A3FE7" w:rsidP="008B550B">
      <w:pPr>
        <w:pStyle w:val="Code"/>
      </w:pPr>
      <w:r>
        <w:t>headers : {"X-Requested-With" : null}</w:t>
      </w:r>
    </w:p>
    <w:p w14:paraId="78262755" w14:textId="77777777" w:rsidR="0048784C" w:rsidRDefault="002A3FE7" w:rsidP="008B6883">
      <w:pPr>
        <w:pStyle w:val="BodyText2"/>
      </w:pPr>
      <w:r>
        <w:t xml:space="preserve">An example is used to get json data from a GeoServer WFS GetFeature request synchronously </w:t>
      </w:r>
      <w:hyperlink r:id="rId1363" w:anchor="L45" w:history="1">
        <w:r w:rsidRPr="004B5FCA">
          <w:rPr>
            <w:rStyle w:val="Hyperlink"/>
          </w:rPr>
          <w:t>here</w:t>
        </w:r>
      </w:hyperlink>
      <w:r>
        <w:t>.</w:t>
      </w:r>
      <w:r w:rsidR="0048784C">
        <w:t xml:space="preserve"> However, this used to work in Geoserver 2.2 but seems to have stopped working with Geoserver 2.5.3 on 22/9/2015. </w:t>
      </w:r>
    </w:p>
    <w:p w14:paraId="6ABFDE30" w14:textId="77777777" w:rsidR="002A3FE7" w:rsidRDefault="0048784C" w:rsidP="008B6883">
      <w:pPr>
        <w:pStyle w:val="BodyText2"/>
      </w:pPr>
      <w:r>
        <w:t xml:space="preserve">When you make </w:t>
      </w:r>
      <w:hyperlink r:id="rId1364" w:history="1">
        <w:r w:rsidRPr="0048784C">
          <w:rPr>
            <w:rStyle w:val="Hyperlink"/>
          </w:rPr>
          <w:t>this</w:t>
        </w:r>
      </w:hyperlink>
      <w:r>
        <w:t xml:space="preserve"> request against Geoserver 2.5.3 it opens in a browser, but in Dojo there is an error:</w:t>
      </w:r>
    </w:p>
    <w:p w14:paraId="5DBBD072" w14:textId="77777777" w:rsidR="0048784C" w:rsidRDefault="0048784C" w:rsidP="00DD434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09388CAB" w14:textId="77777777" w:rsidR="0048784C" w:rsidRPr="002A3FE7" w:rsidRDefault="005B7136" w:rsidP="008B6883">
      <w:pPr>
        <w:pStyle w:val="BodyText2"/>
      </w:pPr>
      <w:r>
        <w:t>This may be a CORS issue as we haven’t configured the new Geoserver machine for CORS!</w:t>
      </w:r>
    </w:p>
    <w:p w14:paraId="59793B22" w14:textId="77777777" w:rsidR="00D17722" w:rsidRDefault="00D17722" w:rsidP="000E5536">
      <w:pPr>
        <w:pStyle w:val="Heading6"/>
      </w:pPr>
      <w:r>
        <w:t>Styling</w:t>
      </w:r>
    </w:p>
    <w:p w14:paraId="1ADE7E57" w14:textId="77777777" w:rsidR="00D17722" w:rsidRDefault="00D17722" w:rsidP="000E5536">
      <w:pPr>
        <w:pStyle w:val="Heading7"/>
      </w:pPr>
      <w:r>
        <w:t>CSS</w:t>
      </w:r>
    </w:p>
    <w:p w14:paraId="64A1942A" w14:textId="77777777" w:rsidR="00D17722" w:rsidRDefault="00D17722" w:rsidP="008B6883">
      <w:pPr>
        <w:pStyle w:val="BodyText2"/>
      </w:pPr>
      <w:r>
        <w:t>There are some issues with getting IE to show divs inline – need to add the following CSS:</w:t>
      </w:r>
    </w:p>
    <w:p w14:paraId="25BDF0D1" w14:textId="77777777" w:rsidR="00D17722" w:rsidRDefault="00D17722" w:rsidP="008B550B">
      <w:pPr>
        <w:pStyle w:val="Code"/>
      </w:pPr>
      <w:r>
        <w:tab/>
        <w:t>display: inline-block;</w:t>
      </w:r>
    </w:p>
    <w:p w14:paraId="02CC4870" w14:textId="77777777" w:rsidR="00D17722" w:rsidRDefault="00D17722" w:rsidP="008B550B">
      <w:pPr>
        <w:pStyle w:val="Code"/>
      </w:pPr>
      <w:r>
        <w:tab/>
        <w:t>*zoom: 1;</w:t>
      </w:r>
    </w:p>
    <w:p w14:paraId="7203A13D" w14:textId="77777777" w:rsidR="00D17722" w:rsidRDefault="00D17722" w:rsidP="008B550B">
      <w:pPr>
        <w:pStyle w:val="Code"/>
      </w:pPr>
      <w:r>
        <w:tab/>
        <w:t>*display: inline;</w:t>
      </w:r>
    </w:p>
    <w:p w14:paraId="104D95FB" w14:textId="77777777" w:rsidR="00D17722" w:rsidRDefault="00D17722" w:rsidP="000E5536">
      <w:pPr>
        <w:pStyle w:val="BodyText"/>
      </w:pPr>
      <w:r>
        <w:t xml:space="preserve">Vertical align is hard but I did it in </w:t>
      </w:r>
      <w:hyperlink r:id="rId1365" w:history="1">
        <w:r w:rsidRPr="000F56B8">
          <w:rPr>
            <w:rStyle w:val="Hyperlink"/>
          </w:rPr>
          <w:t>this page</w:t>
        </w:r>
      </w:hyperlink>
      <w:r>
        <w:t>.</w:t>
      </w:r>
    </w:p>
    <w:p w14:paraId="0B7F691F" w14:textId="77777777" w:rsidR="00D17722" w:rsidRDefault="00D17722" w:rsidP="008B6883">
      <w:pPr>
        <w:pStyle w:val="BodyText2"/>
      </w:pPr>
      <w:r>
        <w:t>Dojox.grid.DataGrid needs to be styled. By default it has the class dojoxGrid which is in Grid.css and claroGrid.css.</w:t>
      </w:r>
    </w:p>
    <w:p w14:paraId="31F080D0" w14:textId="77777777" w:rsidR="00D17722" w:rsidRDefault="00D17722" w:rsidP="000E5536">
      <w:pPr>
        <w:pStyle w:val="BodyText"/>
      </w:pPr>
      <w:r>
        <w:t xml:space="preserve">Read about styling dojo here: </w:t>
      </w:r>
      <w:hyperlink r:id="rId1366" w:anchor="dijit-themes" w:history="1">
        <w:r w:rsidRPr="0077669C">
          <w:rPr>
            <w:rStyle w:val="Hyperlink"/>
          </w:rPr>
          <w:t>http://dojotoolkit.org/reference-guide/dijit/themes.html#dijit-themes</w:t>
        </w:r>
      </w:hyperlink>
    </w:p>
    <w:p w14:paraId="728A6807"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42C5C4C9" w14:textId="77777777" w:rsidR="00D17722" w:rsidRDefault="00D17722" w:rsidP="008B6883">
      <w:pPr>
        <w:pStyle w:val="BodyText2"/>
      </w:pPr>
      <w:r>
        <w:t xml:space="preserve">There is a good article on styling dgrids </w:t>
      </w:r>
      <w:hyperlink r:id="rId1367" w:history="1">
        <w:r w:rsidRPr="004A07DF">
          <w:rPr>
            <w:rStyle w:val="Hyperlink"/>
          </w:rPr>
          <w:t>here</w:t>
        </w:r>
      </w:hyperlink>
      <w:r>
        <w:t>.</w:t>
      </w:r>
    </w:p>
    <w:p w14:paraId="381B30C1" w14:textId="77777777" w:rsidR="00D17722" w:rsidRDefault="00D17722" w:rsidP="000E5536">
      <w:pPr>
        <w:pStyle w:val="Heading6"/>
      </w:pPr>
      <w:r>
        <w:lastRenderedPageBreak/>
        <w:t>Widgets</w:t>
      </w:r>
    </w:p>
    <w:p w14:paraId="062A3EDF" w14:textId="77777777" w:rsidR="00D17722" w:rsidRPr="00E53D8A" w:rsidRDefault="00D17722" w:rsidP="008B6883">
      <w:pPr>
        <w:pStyle w:val="BodyText2"/>
      </w:pPr>
      <w:r>
        <w:t xml:space="preserve">Good ESRI guide to creating a widget (using pre-AMD) here </w:t>
      </w:r>
      <w:hyperlink r:id="rId1368" w:history="1">
        <w:r>
          <w:rPr>
            <w:rStyle w:val="Hyperlink"/>
          </w:rPr>
          <w:t>https://developers.arcgis.com/en/javascript/jstutorials/intro_custom_dijit.html</w:t>
        </w:r>
      </w:hyperlink>
    </w:p>
    <w:p w14:paraId="1DBAB3ED" w14:textId="77777777" w:rsidR="00D17722" w:rsidRDefault="00D17722" w:rsidP="000E5536">
      <w:pPr>
        <w:pStyle w:val="Heading7"/>
      </w:pPr>
      <w:r>
        <w:t>Dijit library</w:t>
      </w:r>
    </w:p>
    <w:p w14:paraId="1E954671" w14:textId="77777777" w:rsidR="00D17722" w:rsidRDefault="00D17722" w:rsidP="000E5536">
      <w:pPr>
        <w:pStyle w:val="Heading8"/>
      </w:pPr>
      <w:r>
        <w:t>dgrid</w:t>
      </w:r>
    </w:p>
    <w:p w14:paraId="5FBC317E" w14:textId="77777777" w:rsidR="00D17722" w:rsidRDefault="00D17722" w:rsidP="008B6883">
      <w:pPr>
        <w:pStyle w:val="BodyText2"/>
      </w:pPr>
      <w:r>
        <w:t>To select rows programaticaly:</w:t>
      </w:r>
    </w:p>
    <w:p w14:paraId="51C3A3D0" w14:textId="77777777" w:rsidR="00D17722" w:rsidRDefault="00D17722" w:rsidP="008B550B">
      <w:pPr>
        <w:pStyle w:val="Code"/>
      </w:pPr>
      <w:r>
        <w:t>var CustomGrid = declare([Grid, Selection]);</w:t>
      </w:r>
    </w:p>
    <w:p w14:paraId="597031C3" w14:textId="77777777" w:rsidR="00D17722" w:rsidRDefault="00D17722" w:rsidP="008B550B">
      <w:pPr>
        <w:pStyle w:val="Code"/>
      </w:pPr>
      <w:r>
        <w:t>sitesGrid = new CustomGrid({</w:t>
      </w:r>
    </w:p>
    <w:p w14:paraId="4031DF74" w14:textId="77777777" w:rsidR="00D17722" w:rsidRDefault="00D17722" w:rsidP="008B550B">
      <w:pPr>
        <w:pStyle w:val="Code"/>
      </w:pPr>
      <w:r>
        <w:t>..</w:t>
      </w:r>
    </w:p>
    <w:p w14:paraId="54564845" w14:textId="77777777" w:rsidR="00D17722" w:rsidRDefault="00D17722" w:rsidP="008B550B">
      <w:pPr>
        <w:pStyle w:val="Code"/>
      </w:pPr>
      <w:r w:rsidRPr="0027611D">
        <w:t>sitesGrid.select(2);</w:t>
      </w:r>
      <w:r>
        <w:t xml:space="preserve">  //select the rows with an id=2</w:t>
      </w:r>
    </w:p>
    <w:p w14:paraId="0D1F64D3" w14:textId="77777777" w:rsidR="00D17722" w:rsidRPr="0027611D" w:rsidRDefault="00D17722" w:rsidP="008B6883">
      <w:pPr>
        <w:pStyle w:val="BodyText2"/>
      </w:pPr>
      <w:r>
        <w:t xml:space="preserve">There is a good article on styling dgrids </w:t>
      </w:r>
      <w:hyperlink r:id="rId1369" w:history="1">
        <w:r w:rsidRPr="004A07DF">
          <w:rPr>
            <w:rStyle w:val="Hyperlink"/>
          </w:rPr>
          <w:t>here</w:t>
        </w:r>
      </w:hyperlink>
      <w:r w:rsidR="00116266">
        <w:t xml:space="preserve"> and </w:t>
      </w:r>
      <w:hyperlink r:id="rId1370" w:history="1">
        <w:r w:rsidR="00116266" w:rsidRPr="00281211">
          <w:rPr>
            <w:rStyle w:val="Hyperlink"/>
          </w:rPr>
          <w:t>here</w:t>
        </w:r>
      </w:hyperlink>
      <w:r w:rsidR="00116266">
        <w:t xml:space="preserve"> is the dgrid theme gallery.</w:t>
      </w:r>
    </w:p>
    <w:p w14:paraId="086B9965" w14:textId="77777777" w:rsidR="00D17722" w:rsidRDefault="00D17722" w:rsidP="000E5536">
      <w:pPr>
        <w:pStyle w:val="Heading8"/>
      </w:pPr>
      <w:r>
        <w:t>Layout</w:t>
      </w:r>
    </w:p>
    <w:p w14:paraId="22E867A6" w14:textId="77777777" w:rsidR="00D17722" w:rsidRPr="00135594" w:rsidRDefault="00D17722" w:rsidP="008B6883">
      <w:pPr>
        <w:pStyle w:val="BodyText2"/>
      </w:pPr>
      <w:r>
        <w:t>LayoutContainer needs to have a height and/or width set otherwise it disappears when the parser parses the html file.</w:t>
      </w:r>
    </w:p>
    <w:p w14:paraId="48DD085F" w14:textId="77777777" w:rsidR="00D17722" w:rsidRDefault="00D17722" w:rsidP="000E5536">
      <w:pPr>
        <w:pStyle w:val="Heading7"/>
      </w:pPr>
      <w:r>
        <w:t>Life cycle</w:t>
      </w:r>
    </w:p>
    <w:p w14:paraId="6296FFC6" w14:textId="77777777" w:rsidR="00D17722" w:rsidRPr="00572C7F" w:rsidRDefault="00D17722" w:rsidP="008B6883">
      <w:pPr>
        <w:pStyle w:val="BodyText2"/>
      </w:pPr>
      <w:r>
        <w:t xml:space="preserve">Description of a widget lifecycle here </w:t>
      </w:r>
      <w:hyperlink r:id="rId1371"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55DF31E9" w14:textId="77777777" w:rsidR="00D17722" w:rsidRDefault="00D17722" w:rsidP="000E5536">
      <w:pPr>
        <w:pStyle w:val="Heading7"/>
      </w:pPr>
      <w:r>
        <w:t>Templating</w:t>
      </w:r>
    </w:p>
    <w:p w14:paraId="6E8A8F75" w14:textId="77777777" w:rsidR="00D17722" w:rsidRDefault="00D17722" w:rsidP="008B6883">
      <w:pPr>
        <w:pStyle w:val="BodyText2"/>
      </w:pPr>
      <w:r>
        <w:t xml:space="preserve">To load template widgets see the dojo/text section in </w:t>
      </w:r>
      <w:hyperlink r:id="rId1372" w:history="1">
        <w:r w:rsidRPr="00BD3382">
          <w:rPr>
            <w:rStyle w:val="Hyperlink"/>
          </w:rPr>
          <w:t>this</w:t>
        </w:r>
      </w:hyperlink>
      <w:r>
        <w:t xml:space="preserve"> page. It explains how the dojo/text plugin is used to read text for a template. Dojo Tutorial on templating is </w:t>
      </w:r>
      <w:hyperlink r:id="rId1373" w:history="1">
        <w:r w:rsidRPr="002E5421">
          <w:rPr>
            <w:rStyle w:val="Hyperlink"/>
          </w:rPr>
          <w:t>here</w:t>
        </w:r>
      </w:hyperlink>
      <w:r>
        <w:t>.</w:t>
      </w:r>
    </w:p>
    <w:p w14:paraId="54AE7736"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374" w:history="1">
        <w:r w:rsidRPr="00EA400F">
          <w:rPr>
            <w:rStyle w:val="Hyperlink"/>
          </w:rPr>
          <w:t>here</w:t>
        </w:r>
      </w:hyperlink>
      <w:r>
        <w:t>).</w:t>
      </w:r>
    </w:p>
    <w:p w14:paraId="44202843"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20B55D6C" w14:textId="77777777" w:rsidR="00D17722" w:rsidRDefault="00D17722" w:rsidP="008B6883">
      <w:pPr>
        <w:pStyle w:val="BodyText2"/>
      </w:pPr>
      <w:r>
        <w:t>Data-dojo-attach-event does not work on a Widget. E.g. the onclick event in the following is not called:</w:t>
      </w:r>
    </w:p>
    <w:p w14:paraId="68CDABDC" w14:textId="77777777" w:rsidR="00D17722" w:rsidRPr="00331A9B" w:rsidRDefault="00D17722" w:rsidP="008B550B">
      <w:pPr>
        <w:pStyle w:val="Code"/>
      </w:pPr>
      <w:r w:rsidRPr="00331A9B">
        <w:t>&lt;button id="cancelButton" data-dojo-type="dijit/form/Button" type="button" data-dojo-attach-event="onclick:cancelClicked"&gt;</w:t>
      </w:r>
    </w:p>
    <w:p w14:paraId="3546F688" w14:textId="77777777" w:rsidR="00D17722" w:rsidRDefault="00D17722" w:rsidP="008B6883">
      <w:pPr>
        <w:pStyle w:val="BodyText2"/>
      </w:pPr>
      <w:r>
        <w:t>But the following is:</w:t>
      </w:r>
    </w:p>
    <w:p w14:paraId="7E6C908D" w14:textId="77777777" w:rsidR="00D17722" w:rsidRDefault="00D17722" w:rsidP="008B550B">
      <w:pPr>
        <w:pStyle w:val="Code"/>
      </w:pPr>
      <w:r w:rsidRPr="00331A9B">
        <w:t>&lt;button id="cancelButton" type="button" data-dojo-attach-event="onclick:cancelClicked"&gt;</w:t>
      </w:r>
    </w:p>
    <w:p w14:paraId="25F26690" w14:textId="77777777"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5F55672C" w14:textId="77777777" w:rsidR="00082CC8" w:rsidRDefault="00082CC8" w:rsidP="000E5536">
      <w:pPr>
        <w:pStyle w:val="Heading7"/>
      </w:pPr>
      <w:r>
        <w:t>Instantiating</w:t>
      </w:r>
    </w:p>
    <w:p w14:paraId="6A63DA0C"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13B1011D" w14:textId="77777777" w:rsidR="00082CC8" w:rsidRDefault="00082CC8" w:rsidP="008B550B">
      <w:pPr>
        <w:pStyle w:val="Code"/>
      </w:pPr>
      <w:r>
        <w:tab/>
        <w:t>var appliedMasksSelect = new Select({</w:t>
      </w:r>
    </w:p>
    <w:p w14:paraId="08846797" w14:textId="77777777" w:rsidR="00082CC8" w:rsidRDefault="00082CC8" w:rsidP="008B550B">
      <w:pPr>
        <w:pStyle w:val="Code"/>
      </w:pPr>
      <w:r>
        <w:tab/>
      </w:r>
      <w:r>
        <w:tab/>
        <w:t>name : "appliedMasks",</w:t>
      </w:r>
    </w:p>
    <w:p w14:paraId="5A86CC38" w14:textId="77777777" w:rsidR="00082CC8" w:rsidRDefault="00082CC8" w:rsidP="008B550B">
      <w:pPr>
        <w:pStyle w:val="Code"/>
      </w:pPr>
      <w:r>
        <w:tab/>
      </w:r>
      <w:r>
        <w:tab/>
        <w:t>options : [{</w:t>
      </w:r>
    </w:p>
    <w:p w14:paraId="00555B50" w14:textId="77777777" w:rsidR="00082CC8" w:rsidRDefault="00082CC8" w:rsidP="008B550B">
      <w:pPr>
        <w:pStyle w:val="Code"/>
      </w:pPr>
      <w:r>
        <w:tab/>
      </w:r>
      <w:r>
        <w:tab/>
      </w:r>
      <w:r>
        <w:tab/>
        <w:t>label : "None",</w:t>
      </w:r>
    </w:p>
    <w:p w14:paraId="659CACCE" w14:textId="77777777" w:rsidR="00082CC8" w:rsidRDefault="00082CC8" w:rsidP="008B550B">
      <w:pPr>
        <w:pStyle w:val="Code"/>
      </w:pPr>
      <w:r>
        <w:tab/>
      </w:r>
      <w:r>
        <w:tab/>
      </w:r>
      <w:r>
        <w:tab/>
        <w:t>value : "0",</w:t>
      </w:r>
    </w:p>
    <w:p w14:paraId="469E4323" w14:textId="77777777" w:rsidR="00082CC8" w:rsidRDefault="00082CC8" w:rsidP="008B550B">
      <w:pPr>
        <w:pStyle w:val="Code"/>
      </w:pPr>
      <w:r>
        <w:tab/>
      </w:r>
      <w:r>
        <w:tab/>
      </w:r>
      <w:r>
        <w:tab/>
        <w:t>selected : true</w:t>
      </w:r>
    </w:p>
    <w:p w14:paraId="408277F2" w14:textId="77777777" w:rsidR="00082CC8" w:rsidRDefault="00082CC8" w:rsidP="008B550B">
      <w:pPr>
        <w:pStyle w:val="Code"/>
      </w:pPr>
      <w:r>
        <w:tab/>
      </w:r>
      <w:r>
        <w:tab/>
        <w:t>}, {</w:t>
      </w:r>
    </w:p>
    <w:p w14:paraId="68405DC5" w14:textId="77777777" w:rsidR="00082CC8" w:rsidRDefault="00082CC8" w:rsidP="008B550B">
      <w:pPr>
        <w:pStyle w:val="Code"/>
      </w:pPr>
      <w:r>
        <w:tab/>
      </w:r>
      <w:r>
        <w:tab/>
      </w:r>
      <w:r>
        <w:tab/>
        <w:t>label : "Slope",</w:t>
      </w:r>
    </w:p>
    <w:p w14:paraId="085A4D20" w14:textId="77777777" w:rsidR="00082CC8" w:rsidRDefault="00082CC8" w:rsidP="008B550B">
      <w:pPr>
        <w:pStyle w:val="Code"/>
      </w:pPr>
      <w:r>
        <w:tab/>
      </w:r>
      <w:r>
        <w:tab/>
      </w:r>
      <w:r>
        <w:tab/>
        <w:t>value : "1"</w:t>
      </w:r>
    </w:p>
    <w:p w14:paraId="0B4D7016" w14:textId="77777777" w:rsidR="00082CC8" w:rsidRDefault="00082CC8" w:rsidP="008B550B">
      <w:pPr>
        <w:pStyle w:val="Code"/>
      </w:pPr>
      <w:r>
        <w:tab/>
      </w:r>
      <w:r>
        <w:tab/>
        <w:t>}, {</w:t>
      </w:r>
    </w:p>
    <w:p w14:paraId="34D1BCF5" w14:textId="77777777" w:rsidR="00082CC8" w:rsidRDefault="00082CC8" w:rsidP="008B550B">
      <w:pPr>
        <w:pStyle w:val="Code"/>
      </w:pPr>
      <w:r>
        <w:tab/>
      </w:r>
      <w:r>
        <w:tab/>
      </w:r>
      <w:r>
        <w:tab/>
        <w:t>label : "Slope, NDVI",</w:t>
      </w:r>
    </w:p>
    <w:p w14:paraId="6D4AC8FC" w14:textId="77777777" w:rsidR="00082CC8" w:rsidRDefault="00082CC8" w:rsidP="008B550B">
      <w:pPr>
        <w:pStyle w:val="Code"/>
      </w:pPr>
      <w:r>
        <w:tab/>
      </w:r>
      <w:r>
        <w:tab/>
      </w:r>
      <w:r>
        <w:tab/>
        <w:t>value : "2"</w:t>
      </w:r>
    </w:p>
    <w:p w14:paraId="690D5E69" w14:textId="77777777" w:rsidR="00082CC8" w:rsidRDefault="00082CC8" w:rsidP="008B550B">
      <w:pPr>
        <w:pStyle w:val="Code"/>
      </w:pPr>
      <w:r>
        <w:tab/>
      </w:r>
      <w:r>
        <w:tab/>
        <w:t>}, {</w:t>
      </w:r>
    </w:p>
    <w:p w14:paraId="40EBCD84" w14:textId="77777777" w:rsidR="00082CC8" w:rsidRDefault="00082CC8" w:rsidP="008B550B">
      <w:pPr>
        <w:pStyle w:val="Code"/>
      </w:pPr>
      <w:r>
        <w:tab/>
      </w:r>
      <w:r>
        <w:tab/>
      </w:r>
      <w:r>
        <w:tab/>
        <w:t>label : "Slope, NDVI, Temperature",</w:t>
      </w:r>
    </w:p>
    <w:p w14:paraId="313825F5" w14:textId="77777777" w:rsidR="00082CC8" w:rsidRDefault="00082CC8" w:rsidP="008B550B">
      <w:pPr>
        <w:pStyle w:val="Code"/>
      </w:pPr>
      <w:r>
        <w:tab/>
      </w:r>
      <w:r>
        <w:tab/>
      </w:r>
      <w:r>
        <w:tab/>
        <w:t>value : "3"</w:t>
      </w:r>
    </w:p>
    <w:p w14:paraId="5214FC26" w14:textId="77777777" w:rsidR="00082CC8" w:rsidRDefault="00082CC8" w:rsidP="008B550B">
      <w:pPr>
        <w:pStyle w:val="Code"/>
      </w:pPr>
      <w:r>
        <w:tab/>
      </w:r>
      <w:r>
        <w:tab/>
        <w:t>}, {</w:t>
      </w:r>
    </w:p>
    <w:p w14:paraId="0A1A16F9" w14:textId="77777777" w:rsidR="00082CC8" w:rsidRDefault="00082CC8" w:rsidP="008B550B">
      <w:pPr>
        <w:pStyle w:val="Code"/>
      </w:pPr>
      <w:r>
        <w:tab/>
      </w:r>
      <w:r>
        <w:tab/>
      </w:r>
      <w:r>
        <w:tab/>
        <w:t>label : "Slope, NDVI, Temperature, Bare Rock",</w:t>
      </w:r>
    </w:p>
    <w:p w14:paraId="25F007C7" w14:textId="77777777" w:rsidR="00082CC8" w:rsidRDefault="00082CC8" w:rsidP="008B550B">
      <w:pPr>
        <w:pStyle w:val="Code"/>
      </w:pPr>
      <w:r>
        <w:tab/>
      </w:r>
      <w:r>
        <w:tab/>
      </w:r>
      <w:r>
        <w:tab/>
        <w:t>value : "4"</w:t>
      </w:r>
    </w:p>
    <w:p w14:paraId="0467356A" w14:textId="77777777" w:rsidR="00082CC8" w:rsidRDefault="00082CC8" w:rsidP="008B550B">
      <w:pPr>
        <w:pStyle w:val="Code"/>
      </w:pPr>
      <w:r>
        <w:tab/>
      </w:r>
      <w:r>
        <w:tab/>
        <w:t>}],</w:t>
      </w:r>
    </w:p>
    <w:p w14:paraId="0678C800" w14:textId="77777777" w:rsidR="00082CC8" w:rsidRDefault="00082CC8" w:rsidP="008B550B">
      <w:pPr>
        <w:pStyle w:val="Code"/>
      </w:pPr>
      <w:r>
        <w:lastRenderedPageBreak/>
        <w:tab/>
      </w:r>
      <w:r>
        <w:tab/>
        <w:t>style : {</w:t>
      </w:r>
    </w:p>
    <w:p w14:paraId="629D6D15" w14:textId="77777777" w:rsidR="00082CC8" w:rsidRDefault="00082CC8" w:rsidP="008B550B">
      <w:pPr>
        <w:pStyle w:val="Code"/>
      </w:pPr>
      <w:r>
        <w:tab/>
      </w:r>
      <w:r>
        <w:tab/>
      </w:r>
      <w:r>
        <w:tab/>
        <w:t>"font-size": "medium"</w:t>
      </w:r>
    </w:p>
    <w:p w14:paraId="4C6EAA9A" w14:textId="77777777" w:rsidR="00082CC8" w:rsidRDefault="00082CC8" w:rsidP="008B550B">
      <w:pPr>
        <w:pStyle w:val="Code"/>
      </w:pPr>
      <w:r>
        <w:tab/>
      </w:r>
      <w:r>
        <w:tab/>
        <w:t>}</w:t>
      </w:r>
    </w:p>
    <w:p w14:paraId="4C93A5F8" w14:textId="77777777" w:rsidR="00082CC8" w:rsidRPr="00082CC8" w:rsidRDefault="00082CC8" w:rsidP="008B550B">
      <w:pPr>
        <w:pStyle w:val="Code"/>
      </w:pPr>
      <w:r>
        <w:tab/>
        <w:t>}).placeAt("rightCP").startup();</w:t>
      </w:r>
    </w:p>
    <w:p w14:paraId="5752F4A2" w14:textId="77777777" w:rsidR="00EE2284" w:rsidRDefault="00EE2284" w:rsidP="000E5536">
      <w:pPr>
        <w:pStyle w:val="Heading5"/>
      </w:pPr>
      <w:r>
        <w:t>Google Hosted Libraries</w:t>
      </w:r>
    </w:p>
    <w:p w14:paraId="247FC704" w14:textId="77777777" w:rsidR="00EE2284" w:rsidRPr="00EE2284" w:rsidRDefault="00EE2284" w:rsidP="008B6883">
      <w:pPr>
        <w:pStyle w:val="BodyText2"/>
      </w:pPr>
      <w:r>
        <w:t xml:space="preserve">Are </w:t>
      </w:r>
      <w:hyperlink r:id="rId1375" w:anchor="dojo" w:history="1">
        <w:r w:rsidRPr="00EE2284">
          <w:rPr>
            <w:rStyle w:val="Hyperlink"/>
          </w:rPr>
          <w:t>here</w:t>
        </w:r>
      </w:hyperlink>
      <w:r>
        <w:t xml:space="preserve"> and they include Dojo.</w:t>
      </w:r>
    </w:p>
    <w:p w14:paraId="5502A7F6" w14:textId="77777777" w:rsidR="00DB4CD4" w:rsidRDefault="00DB4CD4" w:rsidP="000E5536">
      <w:pPr>
        <w:pStyle w:val="Heading5"/>
      </w:pPr>
      <w:r>
        <w:t>Mapping</w:t>
      </w:r>
    </w:p>
    <w:p w14:paraId="61F27B75" w14:textId="77777777" w:rsidR="00DB4CD4" w:rsidRDefault="00DB4CD4" w:rsidP="000E5536">
      <w:pPr>
        <w:pStyle w:val="Heading6"/>
      </w:pPr>
      <w:r>
        <w:t>ArcGIS API for Javascript</w:t>
      </w:r>
    </w:p>
    <w:p w14:paraId="2E771158" w14:textId="77777777" w:rsidR="00DB4CD4" w:rsidRDefault="00DB4CD4" w:rsidP="008B6883">
      <w:pPr>
        <w:pStyle w:val="BodyText2"/>
      </w:pPr>
      <w:r>
        <w:t xml:space="preserve">Tool for adding in references in the require clause: </w:t>
      </w:r>
      <w:hyperlink r:id="rId1376" w:history="1">
        <w:r>
          <w:rPr>
            <w:rStyle w:val="Hyperlink"/>
          </w:rPr>
          <w:t>http://swingley.github.io/arg/</w:t>
        </w:r>
      </w:hyperlink>
    </w:p>
    <w:p w14:paraId="28E12EA4" w14:textId="77777777" w:rsidR="00DB4CD4" w:rsidRDefault="00DB4CD4" w:rsidP="008B6883">
      <w:pPr>
        <w:pStyle w:val="BodyText2"/>
      </w:pPr>
      <w:r>
        <w:t>The code assist plugin is now available for version 3.1:</w:t>
      </w:r>
    </w:p>
    <w:p w14:paraId="61C722F7" w14:textId="77777777" w:rsidR="00DB4CD4" w:rsidRPr="00D54B1B" w:rsidRDefault="000D5C35" w:rsidP="008B6883">
      <w:pPr>
        <w:pStyle w:val="BodyText2"/>
      </w:pPr>
      <w:hyperlink r:id="rId1377" w:history="1">
        <w:r w:rsidR="00DB4CD4">
          <w:rPr>
            <w:rStyle w:val="Hyperlink"/>
          </w:rPr>
          <w:t>http://help.arcgis.com/en/webapi/javascript/arcgis/help/jsapi/api_codeassist.htm</w:t>
        </w:r>
      </w:hyperlink>
    </w:p>
    <w:p w14:paraId="2F955252" w14:textId="77777777" w:rsidR="00DB4CD4" w:rsidRDefault="00DB4CD4" w:rsidP="008B6883">
      <w:pPr>
        <w:pStyle w:val="BodyText2"/>
      </w:pPr>
      <w:r>
        <w:t xml:space="preserve">There is a sandbox for the API </w:t>
      </w:r>
      <w:hyperlink r:id="rId1378" w:history="1">
        <w:r w:rsidRPr="007763F9">
          <w:rPr>
            <w:rStyle w:val="Hyperlink"/>
          </w:rPr>
          <w:t>here</w:t>
        </w:r>
      </w:hyperlink>
    </w:p>
    <w:p w14:paraId="0E83DF8B" w14:textId="77777777" w:rsidR="00DB4CD4" w:rsidRDefault="00DB4CD4" w:rsidP="008B6883">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379" w:history="1">
        <w:r w:rsidRPr="00E82CE3">
          <w:rPr>
            <w:rStyle w:val="Hyperlink"/>
          </w:rPr>
          <w:t>here</w:t>
        </w:r>
      </w:hyperlink>
      <w:r>
        <w:t>. You can see which version of Dojo is included in the ESRI Javascript API by typing this at the console:</w:t>
      </w:r>
    </w:p>
    <w:p w14:paraId="7423A378" w14:textId="77777777" w:rsidR="00DB4CD4" w:rsidRDefault="00DB4CD4" w:rsidP="008B550B">
      <w:pPr>
        <w:pStyle w:val="Code"/>
      </w:pPr>
      <w:r w:rsidRPr="00E82CE3">
        <w:t>[dojo.version.major, dojo.version.minor, dojo.version.patch].join(".");</w:t>
      </w:r>
    </w:p>
    <w:p w14:paraId="164339D8" w14:textId="77777777" w:rsidR="00DB4CD4" w:rsidRDefault="00DB4CD4" w:rsidP="000E5536">
      <w:pPr>
        <w:pStyle w:val="BodyText"/>
      </w:pPr>
      <w:r>
        <w:t>Solved in V3.7 of the ESRI Javascript API!</w:t>
      </w:r>
    </w:p>
    <w:p w14:paraId="2C0EC1B3" w14:textId="77777777" w:rsidR="00DB4CD4" w:rsidRDefault="00DB4CD4" w:rsidP="000E5536">
      <w:pPr>
        <w:pStyle w:val="BodyText"/>
      </w:pPr>
      <w:r>
        <w:t>In the format</w:t>
      </w:r>
    </w:p>
    <w:p w14:paraId="4D29CCA3" w14:textId="77777777" w:rsidR="00DB4CD4" w:rsidRDefault="00DB4CD4" w:rsidP="000E5536">
      <w:pPr>
        <w:pStyle w:val="Heading7"/>
      </w:pPr>
      <w:bookmarkStart w:id="237" w:name="_Toc315774612"/>
      <w:r>
        <w:t>Helper tools</w:t>
      </w:r>
    </w:p>
    <w:p w14:paraId="579C7689" w14:textId="77777777" w:rsidR="00DB4CD4" w:rsidRDefault="00DB4CD4" w:rsidP="000E5536">
      <w:pPr>
        <w:pStyle w:val="Heading8"/>
      </w:pPr>
      <w:r>
        <w:t>ArcGIS API for Javascript Sandbox</w:t>
      </w:r>
    </w:p>
    <w:p w14:paraId="287C4023" w14:textId="77777777" w:rsidR="00DB4CD4" w:rsidRPr="004E2466" w:rsidRDefault="00DB4CD4" w:rsidP="008B6883">
      <w:pPr>
        <w:pStyle w:val="BodyText2"/>
      </w:pPr>
      <w:r>
        <w:t xml:space="preserve">Is here: </w:t>
      </w:r>
      <w:hyperlink r:id="rId1380" w:history="1">
        <w:r w:rsidRPr="00A604D5">
          <w:rPr>
            <w:rStyle w:val="Hyperlink"/>
          </w:rPr>
          <w:t>http://developers.arcgis.com/javascript/sandbox/sandbox.html</w:t>
        </w:r>
      </w:hyperlink>
      <w:r>
        <w:t xml:space="preserve"> </w:t>
      </w:r>
    </w:p>
    <w:p w14:paraId="41B53470" w14:textId="77777777" w:rsidR="00DB4CD4" w:rsidRDefault="00DB4CD4" w:rsidP="000E5536">
      <w:pPr>
        <w:pStyle w:val="Heading7"/>
      </w:pPr>
      <w:r>
        <w:t>InfoWindows</w:t>
      </w:r>
    </w:p>
    <w:p w14:paraId="5FA98F97" w14:textId="77777777" w:rsidR="00DB4CD4" w:rsidRPr="006B1407" w:rsidRDefault="00DB4CD4" w:rsidP="008B6883">
      <w:pPr>
        <w:pStyle w:val="BodyText2"/>
      </w:pPr>
      <w:r>
        <w:t xml:space="preserve">You can format the content of infowindows according to a number of formatting </w:t>
      </w:r>
      <w:hyperlink r:id="rId1381" w:history="1">
        <w:r w:rsidRPr="00853026">
          <w:rPr>
            <w:rStyle w:val="Hyperlink"/>
          </w:rPr>
          <w:t>objects</w:t>
        </w:r>
      </w:hyperlink>
      <w:r>
        <w:t xml:space="preserve">. Number formats can be defined according to the specification here </w:t>
      </w:r>
      <w:hyperlink r:id="rId1382" w:anchor="Number_Format_Patterns" w:history="1">
        <w:r>
          <w:rPr>
            <w:rStyle w:val="Hyperlink"/>
          </w:rPr>
          <w:t>http://www.unicode.org/reports/tr35/tr35-numbers.html#Number_Format_Patterns</w:t>
        </w:r>
      </w:hyperlink>
      <w:r>
        <w:t>.</w:t>
      </w:r>
    </w:p>
    <w:bookmarkEnd w:id="237"/>
    <w:p w14:paraId="06F68B12" w14:textId="77777777" w:rsidR="00DB4CD4" w:rsidRDefault="00DB4CD4" w:rsidP="000E5536">
      <w:pPr>
        <w:pStyle w:val="Heading7"/>
      </w:pPr>
      <w:r>
        <w:t>Classes</w:t>
      </w:r>
    </w:p>
    <w:p w14:paraId="3B41E4A4" w14:textId="77777777" w:rsidR="00DB4CD4" w:rsidRDefault="00DB4CD4" w:rsidP="000E5536">
      <w:pPr>
        <w:pStyle w:val="Heading8"/>
      </w:pPr>
      <w:bookmarkStart w:id="238" w:name="_Ref396389122"/>
      <w:r>
        <w:t>WMSLayer</w:t>
      </w:r>
      <w:bookmarkEnd w:id="238"/>
    </w:p>
    <w:p w14:paraId="69ED3CC5" w14:textId="77777777" w:rsidR="00DB4CD4" w:rsidRDefault="00DB4CD4" w:rsidP="008B6883">
      <w:pPr>
        <w:pStyle w:val="BodyText2"/>
      </w:pPr>
      <w:r>
        <w:t xml:space="preserve">To use the </w:t>
      </w:r>
      <w:hyperlink r:id="rId1383"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4D413F90" w14:textId="77777777" w:rsidR="00DB4CD4" w:rsidRDefault="00DB4CD4" w:rsidP="008B550B">
      <w:pPr>
        <w:pStyle w:val="Code"/>
      </w:pPr>
      <w:r w:rsidRPr="001E6251">
        <w:t>wmsLayer.spatialReferences[0] = 900913;</w:t>
      </w:r>
    </w:p>
    <w:p w14:paraId="5B3043AA" w14:textId="77777777" w:rsidR="00DB4CD4" w:rsidRPr="00667078" w:rsidRDefault="00DB4CD4" w:rsidP="008B6883">
      <w:pPr>
        <w:pStyle w:val="BodyText2"/>
      </w:pPr>
      <w:r>
        <w:t xml:space="preserve">Full code is part of </w:t>
      </w:r>
      <w:hyperlink r:id="rId1384" w:history="1">
        <w:r w:rsidRPr="00462E72">
          <w:rPr>
            <w:rStyle w:val="Hyperlink"/>
          </w:rPr>
          <w:t>this</w:t>
        </w:r>
      </w:hyperlink>
      <w:r>
        <w:t xml:space="preserve"> file.</w:t>
      </w:r>
    </w:p>
    <w:p w14:paraId="65A0AE1E" w14:textId="77777777" w:rsidR="00DB4CD4" w:rsidRDefault="00DB4CD4" w:rsidP="000E5536">
      <w:pPr>
        <w:pStyle w:val="Heading6"/>
      </w:pPr>
      <w:r>
        <w:t>Leaflet</w:t>
      </w:r>
    </w:p>
    <w:p w14:paraId="60449B2D" w14:textId="77777777" w:rsidR="00DB4CD4" w:rsidRDefault="00DB4CD4" w:rsidP="008B6883">
      <w:pPr>
        <w:pStyle w:val="BodyText2"/>
      </w:pPr>
      <w:r>
        <w:t xml:space="preserve">Leaflet used to use cloudmade as its base maps but it is not mapbox. </w:t>
      </w:r>
    </w:p>
    <w:p w14:paraId="4301E4DD" w14:textId="77777777" w:rsidR="00BE7613" w:rsidRDefault="00BE7613" w:rsidP="008B6883">
      <w:pPr>
        <w:pStyle w:val="BodyText2"/>
      </w:pPr>
      <w:r>
        <w:t xml:space="preserve">There is a Mapbox GL plugin here: </w:t>
      </w:r>
      <w:hyperlink r:id="rId1385" w:history="1">
        <w:r w:rsidRPr="00540B56">
          <w:rPr>
            <w:rStyle w:val="Hyperlink"/>
          </w:rPr>
          <w:t>https://github.com/mapbox/mapbox-gl-leaflet</w:t>
        </w:r>
      </w:hyperlink>
      <w:r>
        <w:t xml:space="preserve"> </w:t>
      </w:r>
    </w:p>
    <w:p w14:paraId="3AB5D21E" w14:textId="77777777" w:rsidR="00DA0407" w:rsidRPr="00962E5E" w:rsidRDefault="00DA0407" w:rsidP="008B6883">
      <w:pPr>
        <w:pStyle w:val="BodyText2"/>
      </w:pPr>
      <w:r>
        <w:t>There is a Tangram plugin too.</w:t>
      </w:r>
    </w:p>
    <w:p w14:paraId="6C4AAEF3" w14:textId="77777777" w:rsidR="003817D2" w:rsidRDefault="003817D2" w:rsidP="003817D2">
      <w:pPr>
        <w:pStyle w:val="Heading7"/>
      </w:pPr>
      <w:r>
        <w:t>Issues</w:t>
      </w:r>
    </w:p>
    <w:p w14:paraId="08268941" w14:textId="77777777" w:rsidR="00251C9C" w:rsidRDefault="00251C9C" w:rsidP="00251C9C">
      <w:pPr>
        <w:pStyle w:val="Heading8"/>
      </w:pPr>
      <w:r>
        <w:t>Compatability with Dojo and AMD</w:t>
      </w:r>
    </w:p>
    <w:p w14:paraId="496C4885" w14:textId="77777777" w:rsidR="00251C9C" w:rsidRPr="005600CB" w:rsidRDefault="00251C9C" w:rsidP="008B6883">
      <w:pPr>
        <w:pStyle w:val="BodyText2"/>
      </w:pPr>
      <w:r>
        <w:t xml:space="preserve">Leaflet isn’t very compatible with Dojo and AMD - see the post </w:t>
      </w:r>
      <w:hyperlink r:id="rId1386" w:history="1">
        <w:r w:rsidRPr="005600CB">
          <w:rPr>
            <w:rStyle w:val="Hyperlink"/>
          </w:rPr>
          <w:t>here</w:t>
        </w:r>
      </w:hyperlink>
      <w:r>
        <w:t>. They ended up concatenating all the Leaflet code together!</w:t>
      </w:r>
    </w:p>
    <w:p w14:paraId="5A270236" w14:textId="77777777" w:rsidR="003817D2" w:rsidRDefault="003817D2" w:rsidP="003817D2">
      <w:pPr>
        <w:pStyle w:val="Heading8"/>
      </w:pPr>
      <w:r>
        <w:lastRenderedPageBreak/>
        <w:t>getElement() fails</w:t>
      </w:r>
    </w:p>
    <w:p w14:paraId="258CC10A"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23D653EF" w14:textId="77777777" w:rsidR="00251C9C" w:rsidRDefault="00251C9C" w:rsidP="00251C9C">
      <w:pPr>
        <w:pStyle w:val="Heading8"/>
      </w:pPr>
      <w:r>
        <w:t>Mouse events only capture top feature</w:t>
      </w:r>
    </w:p>
    <w:p w14:paraId="705EAD3F" w14:textId="77777777" w:rsidR="00251C9C" w:rsidRPr="00251C9C" w:rsidRDefault="00251C9C" w:rsidP="008B6883">
      <w:pPr>
        <w:pStyle w:val="BodyText2"/>
      </w:pPr>
      <w:r>
        <w:t>In my vector layers there may be more than 1 feature overlapping but any mouse events only capture the top one.</w:t>
      </w:r>
    </w:p>
    <w:p w14:paraId="7B293747" w14:textId="77777777" w:rsidR="003817D2" w:rsidRDefault="003817D2" w:rsidP="003817D2">
      <w:pPr>
        <w:pStyle w:val="Heading8"/>
      </w:pPr>
      <w:r>
        <w:t>Overlay elements not visible</w:t>
      </w:r>
    </w:p>
    <w:p w14:paraId="773AA67C"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387" w:anchor="map-pane" w:history="1">
        <w:r w:rsidRPr="00394A24">
          <w:rPr>
            <w:rStyle w:val="Hyperlink"/>
          </w:rPr>
          <w:t>here</w:t>
        </w:r>
      </w:hyperlink>
      <w:r>
        <w:t>.</w:t>
      </w:r>
    </w:p>
    <w:p w14:paraId="2011E174" w14:textId="77777777" w:rsidR="003817D2" w:rsidRDefault="003817D2" w:rsidP="003817D2">
      <w:pPr>
        <w:pStyle w:val="Heading7"/>
      </w:pPr>
      <w:r>
        <w:t>Community</w:t>
      </w:r>
    </w:p>
    <w:p w14:paraId="6902E319" w14:textId="77777777" w:rsidR="003817D2" w:rsidRPr="003817D2" w:rsidRDefault="003817D2" w:rsidP="008B6883">
      <w:pPr>
        <w:pStyle w:val="BodyText2"/>
      </w:pPr>
      <w:r>
        <w:t xml:space="preserve">I asked a question in </w:t>
      </w:r>
      <w:hyperlink r:id="rId1388" w:history="1">
        <w:r w:rsidRPr="00B109F0">
          <w:rPr>
            <w:rStyle w:val="Hyperlink"/>
          </w:rPr>
          <w:t>https://gitter.im/Leaflet/Leaflet</w:t>
        </w:r>
      </w:hyperlink>
      <w:r>
        <w:t xml:space="preserve"> which seems to be where people do.</w:t>
      </w:r>
    </w:p>
    <w:p w14:paraId="2ECF2C9F" w14:textId="77777777" w:rsidR="00F05386" w:rsidRDefault="00F05386" w:rsidP="00F05386">
      <w:pPr>
        <w:pStyle w:val="Heading7"/>
      </w:pPr>
      <w:r>
        <w:t>Plugins</w:t>
      </w:r>
    </w:p>
    <w:p w14:paraId="5CEF90DF" w14:textId="77777777" w:rsidR="00AA3803" w:rsidRDefault="00AA3803" w:rsidP="00F05386">
      <w:pPr>
        <w:pStyle w:val="Heading8"/>
      </w:pPr>
      <w:r>
        <w:t>Leaflet-GeoSearch</w:t>
      </w:r>
    </w:p>
    <w:p w14:paraId="6D95B54B" w14:textId="77777777" w:rsidR="00AA3803" w:rsidRPr="00D92D2E" w:rsidRDefault="00AA3803" w:rsidP="00F05386">
      <w:pPr>
        <w:pStyle w:val="Heading9"/>
      </w:pPr>
      <w:r>
        <w:t>Installation</w:t>
      </w:r>
    </w:p>
    <w:p w14:paraId="2358E8DF" w14:textId="77777777" w:rsidR="00AA3803" w:rsidRDefault="00AA3803" w:rsidP="008B6883">
      <w:pPr>
        <w:pStyle w:val="BodyText2"/>
      </w:pPr>
      <w:r>
        <w:t xml:space="preserve">I am using npm to install the </w:t>
      </w:r>
      <w:hyperlink r:id="rId1389" w:history="1">
        <w:r w:rsidRPr="005005BD">
          <w:rPr>
            <w:rStyle w:val="Hyperlink"/>
          </w:rPr>
          <w:t>Leaflet.GeoSearch</w:t>
        </w:r>
      </w:hyperlink>
      <w:r>
        <w:t xml:space="preserve"> control.</w:t>
      </w:r>
    </w:p>
    <w:p w14:paraId="24EA78C6" w14:textId="77777777" w:rsidR="00AA3803" w:rsidRDefault="00AA3803" w:rsidP="00F05386">
      <w:pPr>
        <w:pStyle w:val="Unix"/>
      </w:pPr>
      <w:r>
        <w:t>blishten:~/workspace/widgets (gh-pages) $ npm install --save leaflet-geosearch</w:t>
      </w:r>
    </w:p>
    <w:p w14:paraId="5227FB87" w14:textId="77777777" w:rsidR="00AA3803" w:rsidRDefault="00AA3803" w:rsidP="00F05386">
      <w:pPr>
        <w:pStyle w:val="Unix"/>
      </w:pPr>
      <w:r>
        <w:t>-</w:t>
      </w:r>
    </w:p>
    <w:p w14:paraId="62E93B57" w14:textId="77777777" w:rsidR="00AA3803" w:rsidRDefault="00AA3803" w:rsidP="00F05386">
      <w:pPr>
        <w:pStyle w:val="Unix"/>
      </w:pPr>
      <w:r>
        <w:t>&gt; nodent-runtime@3.0.4 install /home/ubuntu/workspace/widgets/node_modules/leaflet-geosearch/node_modules/nodent-runtime</w:t>
      </w:r>
    </w:p>
    <w:p w14:paraId="28965585" w14:textId="77777777" w:rsidR="00AA3803" w:rsidRDefault="00AA3803" w:rsidP="00F05386">
      <w:pPr>
        <w:pStyle w:val="Unix"/>
      </w:pPr>
      <w:r>
        <w:t>&gt; node build.js</w:t>
      </w:r>
    </w:p>
    <w:p w14:paraId="2A5B8BC9" w14:textId="77777777" w:rsidR="00AA3803" w:rsidRDefault="00AA3803" w:rsidP="00F05386">
      <w:pPr>
        <w:pStyle w:val="Unix"/>
      </w:pPr>
    </w:p>
    <w:p w14:paraId="150E67E7" w14:textId="77777777" w:rsidR="00AA3803" w:rsidRDefault="00AA3803" w:rsidP="00F05386">
      <w:pPr>
        <w:pStyle w:val="Unix"/>
      </w:pPr>
      <w:r>
        <w:t>## Built /home/ubuntu/workspace/widgets/node_modules/leaflet-geosearch/node_modules/nodent-runtime/dist/index.js</w:t>
      </w:r>
    </w:p>
    <w:p w14:paraId="64B4C023" w14:textId="77777777" w:rsidR="00AA3803" w:rsidRDefault="00AA3803" w:rsidP="00F05386">
      <w:pPr>
        <w:pStyle w:val="Unix"/>
      </w:pPr>
      <w:r>
        <w:t>leaflet-geosearch@2.5.0 node_modules/leaflet-geosearch</w:t>
      </w:r>
    </w:p>
    <w:p w14:paraId="053BF9E7"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68EEB7B5" w14:textId="77777777" w:rsidR="00AA3803" w:rsidRDefault="00AA3803" w:rsidP="00F05386">
      <w:pPr>
        <w:pStyle w:val="Unix"/>
      </w:pPr>
      <w:r>
        <w:t>└── nodent-runtime@3.0.4</w:t>
      </w:r>
    </w:p>
    <w:p w14:paraId="290A7BB6" w14:textId="77777777" w:rsidR="00AA3803" w:rsidRDefault="00AA3803" w:rsidP="00F05386">
      <w:pPr>
        <w:pStyle w:val="Unix"/>
      </w:pPr>
      <w:r>
        <w:t>blishten:~/workspace/widgets (gh-pages) $</w:t>
      </w:r>
    </w:p>
    <w:p w14:paraId="1238D09C" w14:textId="77777777" w:rsidR="00AA3803" w:rsidRDefault="00AA3803" w:rsidP="00F05386">
      <w:pPr>
        <w:pStyle w:val="Heading9"/>
      </w:pPr>
      <w:r>
        <w:t>Using</w:t>
      </w:r>
    </w:p>
    <w:p w14:paraId="28A79BD5" w14:textId="77777777"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411205D5" w14:textId="77777777" w:rsidR="009424D4" w:rsidRDefault="00FF1DBA" w:rsidP="00F05386">
      <w:pPr>
        <w:pStyle w:val="Heading8"/>
      </w:pPr>
      <w:r>
        <w:t>L</w:t>
      </w:r>
      <w:r w:rsidR="009424D4">
        <w:t>.VectorGrid</w:t>
      </w:r>
    </w:p>
    <w:p w14:paraId="6B7692D8" w14:textId="77777777" w:rsidR="009424D4" w:rsidRDefault="000D5C35" w:rsidP="008B6883">
      <w:pPr>
        <w:pStyle w:val="BodyText2"/>
      </w:pPr>
      <w:hyperlink r:id="rId1390"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391" w:history="1">
        <w:r w:rsidR="001D2394" w:rsidRPr="001D2394">
          <w:rPr>
            <w:rStyle w:val="Hyperlink"/>
          </w:rPr>
          <w:t>here</w:t>
        </w:r>
      </w:hyperlink>
      <w:r w:rsidR="001D2394">
        <w:t>.</w:t>
      </w:r>
    </w:p>
    <w:p w14:paraId="3EEC59D6" w14:textId="77777777"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392" w:anchor="mouseevent-property" w:history="1">
        <w:r w:rsidR="002F6A5B" w:rsidRPr="002F6A5B">
          <w:rPr>
            <w:rStyle w:val="Hyperlink"/>
          </w:rPr>
          <w:t>here</w:t>
        </w:r>
      </w:hyperlink>
      <w:r w:rsidR="002F6A5B">
        <w:t xml:space="preserve">. The original event properties are documented </w:t>
      </w:r>
      <w:hyperlink r:id="rId1393" w:history="1">
        <w:r w:rsidR="002F6A5B" w:rsidRPr="002F6A5B">
          <w:rPr>
            <w:rStyle w:val="Hyperlink"/>
          </w:rPr>
          <w:t>here</w:t>
        </w:r>
      </w:hyperlink>
      <w:r w:rsidR="002F6A5B">
        <w:t>.</w:t>
      </w:r>
    </w:p>
    <w:p w14:paraId="0C3F39D7" w14:textId="77777777" w:rsidR="00EF753E" w:rsidRDefault="00EF753E" w:rsidP="00F05386">
      <w:pPr>
        <w:pStyle w:val="ListBullet"/>
      </w:pPr>
      <w:r>
        <w:t>layer.</w:t>
      </w:r>
      <w:r w:rsidRPr="00EF753E">
        <w:t>_eventParents</w:t>
      </w:r>
      <w:r>
        <w:tab/>
        <w:t>Pointer back to the VectorGrid layer</w:t>
      </w:r>
    </w:p>
    <w:p w14:paraId="709AB170" w14:textId="77777777" w:rsidR="00FC2E09" w:rsidRDefault="006B4A3D" w:rsidP="00F05386">
      <w:pPr>
        <w:pStyle w:val="ListBullet"/>
      </w:pPr>
      <w:r>
        <w:t>layer.</w:t>
      </w:r>
      <w:r w:rsidR="00FC2E09">
        <w:t xml:space="preserve">_leaflet_id  </w:t>
      </w:r>
      <w:r>
        <w:tab/>
        <w:t>T</w:t>
      </w:r>
      <w:r w:rsidR="00FC2E09">
        <w:t>he id of the feature</w:t>
      </w:r>
    </w:p>
    <w:p w14:paraId="799608B3" w14:textId="77777777"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BD8B457" w14:textId="77777777" w:rsidR="00FC2E09" w:rsidRDefault="006B4A3D" w:rsidP="00F05386">
      <w:pPr>
        <w:pStyle w:val="ListBullet"/>
      </w:pPr>
      <w:r>
        <w:t>layer.</w:t>
      </w:r>
      <w:r w:rsidR="00FC2E09">
        <w:t xml:space="preserve">properties  </w:t>
      </w:r>
      <w:r>
        <w:tab/>
        <w:t>T</w:t>
      </w:r>
      <w:r w:rsidR="00FC2E09">
        <w:t>he attributes of the feature, e.g. farmland</w:t>
      </w:r>
    </w:p>
    <w:p w14:paraId="138B2415" w14:textId="77777777"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5BF3EF20" w14:textId="77777777" w:rsidR="006B4A3D" w:rsidRDefault="006B4A3D" w:rsidP="008B6883">
      <w:pPr>
        <w:pStyle w:val="BodyText2"/>
      </w:pPr>
      <w:r>
        <w:rPr>
          <w:noProof/>
          <w:lang w:bidi="ar-SA"/>
        </w:rPr>
        <w:lastRenderedPageBreak/>
        <w:drawing>
          <wp:inline distT="0" distB="0" distL="0" distR="0" wp14:anchorId="0D6E512B" wp14:editId="5C2C9BD6">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94">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382992FD" w14:textId="77777777"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2DF8D11F" w14:textId="77777777" w:rsidR="001B086A" w:rsidRDefault="001B086A" w:rsidP="00F05386">
      <w:pPr>
        <w:pStyle w:val="Heading9"/>
      </w:pPr>
      <w:r>
        <w:t>Styling</w:t>
      </w:r>
    </w:p>
    <w:p w14:paraId="3D7B6A9A" w14:textId="77777777" w:rsidR="001B086A" w:rsidRDefault="001B086A" w:rsidP="008B6883">
      <w:pPr>
        <w:pStyle w:val="BodyText2"/>
      </w:pPr>
      <w:r>
        <w:t xml:space="preserve">The following is a farmland feature and is on openstreetmap.org </w:t>
      </w:r>
      <w:hyperlink r:id="rId1395" w:history="1">
        <w:r w:rsidRPr="001B086A">
          <w:rPr>
            <w:rStyle w:val="Hyperlink"/>
          </w:rPr>
          <w:t>here</w:t>
        </w:r>
      </w:hyperlink>
      <w:r>
        <w:t xml:space="preserve">. </w:t>
      </w:r>
    </w:p>
    <w:p w14:paraId="42B575B4" w14:textId="77777777" w:rsidR="001B086A" w:rsidRDefault="001B086A" w:rsidP="008B6883">
      <w:pPr>
        <w:pStyle w:val="BodyText2"/>
      </w:pPr>
      <w:r>
        <w:rPr>
          <w:noProof/>
          <w:lang w:bidi="ar-SA"/>
        </w:rPr>
        <w:drawing>
          <wp:inline distT="0" distB="0" distL="0" distR="0" wp14:anchorId="366349F1" wp14:editId="1A187D4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6">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6715979" w14:textId="77777777"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0582640E" w14:textId="77777777" w:rsidR="000B368C" w:rsidRDefault="000B368C" w:rsidP="00F05386">
      <w:pPr>
        <w:pStyle w:val="Heading9"/>
      </w:pPr>
      <w:r>
        <w:t>Issues</w:t>
      </w:r>
    </w:p>
    <w:p w14:paraId="7645328B" w14:textId="77777777" w:rsidR="0033607C" w:rsidRDefault="0033607C" w:rsidP="00FF1DBA">
      <w:pPr>
        <w:pStyle w:val="Heading10"/>
      </w:pPr>
      <w:r>
        <w:t>No support for labels</w:t>
      </w:r>
    </w:p>
    <w:p w14:paraId="57B0E6F2" w14:textId="77777777" w:rsidR="0033607C" w:rsidRPr="0033607C" w:rsidRDefault="0033607C" w:rsidP="008B6883">
      <w:pPr>
        <w:pStyle w:val="BodyText2"/>
      </w:pPr>
      <w:r>
        <w:t xml:space="preserve">According to </w:t>
      </w:r>
      <w:hyperlink r:id="rId1397" w:history="1">
        <w:r w:rsidRPr="0033607C">
          <w:rPr>
            <w:rStyle w:val="Hyperlink"/>
          </w:rPr>
          <w:t>this</w:t>
        </w:r>
      </w:hyperlink>
      <w:r>
        <w:t xml:space="preserve"> post, there is no support for adding labels. That is really bad.</w:t>
      </w:r>
    </w:p>
    <w:p w14:paraId="3898B3D9" w14:textId="77777777" w:rsidR="00E46ED3" w:rsidRDefault="00E46ED3" w:rsidP="00E46ED3">
      <w:pPr>
        <w:pStyle w:val="Heading10"/>
      </w:pPr>
      <w:r>
        <w:t xml:space="preserve">No support for querying multiple features </w:t>
      </w:r>
    </w:p>
    <w:p w14:paraId="55384ED1" w14:textId="77777777" w:rsidR="00E46ED3" w:rsidRPr="00E46ED3" w:rsidRDefault="00E46ED3" w:rsidP="008B6883">
      <w:pPr>
        <w:pStyle w:val="BodyText2"/>
      </w:pPr>
      <w:r>
        <w:t>You can only get the top feature.</w:t>
      </w:r>
    </w:p>
    <w:p w14:paraId="6C349099" w14:textId="77777777" w:rsidR="000B368C" w:rsidRDefault="000B368C" w:rsidP="00FF1DBA">
      <w:pPr>
        <w:pStyle w:val="Heading10"/>
      </w:pPr>
      <w:r>
        <w:t>&lt;path&gt; Expected Number</w:t>
      </w:r>
    </w:p>
    <w:p w14:paraId="379C3445" w14:textId="77777777"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7E8E0A1D" w14:textId="77777777" w:rsidR="000B368C" w:rsidRDefault="000B368C" w:rsidP="00F05386">
      <w:pPr>
        <w:pStyle w:val="ConsoleError"/>
      </w:pPr>
      <w:r w:rsidRPr="000B368C">
        <w:t>Error: &lt;path&gt; attribute d: Expected number, "MNaN,195.375aunde…".</w:t>
      </w:r>
    </w:p>
    <w:p w14:paraId="2A26EC94" w14:textId="77777777" w:rsidR="000B368C" w:rsidRDefault="000B368C" w:rsidP="008B6883">
      <w:pPr>
        <w:pStyle w:val="BodyText2"/>
      </w:pPr>
      <w:r>
        <w:t>These are not present if you set it to ‘</w:t>
      </w:r>
      <w:r w:rsidRPr="000B368C">
        <w:t>L.canvas.tile</w:t>
      </w:r>
      <w:r>
        <w:t>’.</w:t>
      </w:r>
    </w:p>
    <w:p w14:paraId="324EAEED" w14:textId="77777777" w:rsidR="00AA3803" w:rsidRDefault="00AA3803" w:rsidP="00F05386">
      <w:pPr>
        <w:pStyle w:val="Heading8"/>
      </w:pPr>
      <w:r>
        <w:t xml:space="preserve">Loading </w:t>
      </w:r>
      <w:r w:rsidR="006165EA">
        <w:t>plugin</w:t>
      </w:r>
    </w:p>
    <w:p w14:paraId="0F9986AD" w14:textId="77777777" w:rsidR="00AA3803" w:rsidRDefault="00AA3803" w:rsidP="008B6883">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0FD066C1" w14:textId="77777777" w:rsidR="00AA3803" w:rsidRDefault="00AA3803" w:rsidP="008B6883">
      <w:pPr>
        <w:pStyle w:val="BodyText2"/>
      </w:pPr>
      <w:r w:rsidRPr="00996F1C">
        <w:t>map.fire("dataloading", null);</w:t>
      </w:r>
      <w:r>
        <w:t xml:space="preserve"> //to cause the loader to show</w:t>
      </w:r>
    </w:p>
    <w:p w14:paraId="4902ADAA" w14:textId="77777777" w:rsidR="00AA3803" w:rsidRDefault="00AA3803" w:rsidP="008B6883">
      <w:pPr>
        <w:pStyle w:val="BodyText2"/>
      </w:pPr>
      <w:r>
        <w:lastRenderedPageBreak/>
        <w:t>map.fire("dataload</w:t>
      </w:r>
      <w:r w:rsidRPr="00996F1C">
        <w:t>", null);</w:t>
      </w:r>
      <w:r>
        <w:t xml:space="preserve"> //to cause the loader to hide</w:t>
      </w:r>
    </w:p>
    <w:p w14:paraId="06CD2B67" w14:textId="77777777" w:rsidR="00AA3803" w:rsidRPr="00996F1C" w:rsidRDefault="00AA3803" w:rsidP="008B6883">
      <w:pPr>
        <w:pStyle w:val="BodyText2"/>
      </w:pPr>
      <w:r>
        <w:t>James and I have used these in the fire.js and the L.NonTiledLayer.js scripts.</w:t>
      </w:r>
    </w:p>
    <w:p w14:paraId="0806BD54" w14:textId="77777777" w:rsidR="00F05386" w:rsidRDefault="00F05386" w:rsidP="00F05386">
      <w:pPr>
        <w:pStyle w:val="Heading8"/>
      </w:pPr>
      <w:r>
        <w:t>MapBox Leaflet plugin</w:t>
      </w:r>
    </w:p>
    <w:p w14:paraId="0599E7C2" w14:textId="77777777" w:rsidR="00F05386" w:rsidRPr="00584FC8" w:rsidRDefault="00F05386" w:rsidP="008B6883">
      <w:pPr>
        <w:pStyle w:val="BodyText2"/>
      </w:pPr>
      <w:r>
        <w:t xml:space="preserve">Trying to get </w:t>
      </w:r>
      <w:hyperlink r:id="rId1398" w:history="1">
        <w:r w:rsidRPr="00584FC8">
          <w:rPr>
            <w:rStyle w:val="Hyperlink"/>
          </w:rPr>
          <w:t>this</w:t>
        </w:r>
      </w:hyperlink>
      <w:r>
        <w:t xml:space="preserve"> repo working but it needs node.js so I cant get it going. Also it hasn’t been updated for 2 years.</w:t>
      </w:r>
      <w:r w:rsidR="00CA6803">
        <w:t xml:space="preserve"> </w:t>
      </w:r>
    </w:p>
    <w:p w14:paraId="7C5C9F57" w14:textId="77777777" w:rsidR="00DB4CD4" w:rsidRDefault="00DB4CD4" w:rsidP="000E5536">
      <w:pPr>
        <w:pStyle w:val="Heading6"/>
      </w:pPr>
      <w:r>
        <w:t>Mapbox GL JS</w:t>
      </w:r>
    </w:p>
    <w:p w14:paraId="0859D0B5" w14:textId="77777777" w:rsidR="00DB4CD4" w:rsidRDefault="000D5C35" w:rsidP="008B6883">
      <w:pPr>
        <w:pStyle w:val="BodyText2"/>
      </w:pPr>
      <w:hyperlink r:id="rId1399"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78A86C38" w14:textId="77777777" w:rsidR="00351C32" w:rsidRDefault="00351C32" w:rsidP="00351C32">
      <w:pPr>
        <w:pStyle w:val="Heading7"/>
      </w:pPr>
      <w:r>
        <w:t>Integration</w:t>
      </w:r>
    </w:p>
    <w:p w14:paraId="704C9095" w14:textId="77777777" w:rsidR="00351C32" w:rsidRDefault="00351C32" w:rsidP="00351C32">
      <w:pPr>
        <w:pStyle w:val="Heading8"/>
      </w:pPr>
      <w:r>
        <w:t>With React</w:t>
      </w:r>
    </w:p>
    <w:p w14:paraId="4453A83A" w14:textId="77777777" w:rsidR="00351C32" w:rsidRDefault="00351C32" w:rsidP="00351C32">
      <w:pPr>
        <w:pStyle w:val="BodyText2"/>
      </w:pPr>
      <w:r>
        <w:t xml:space="preserve">There is a GitHub library with some </w:t>
      </w:r>
      <w:hyperlink r:id="rId1400" w:history="1">
        <w:r w:rsidRPr="00351C32">
          <w:rPr>
            <w:rStyle w:val="Hyperlink"/>
          </w:rPr>
          <w:t>examples</w:t>
        </w:r>
      </w:hyperlink>
      <w:r>
        <w:t xml:space="preserve"> and an </w:t>
      </w:r>
      <w:hyperlink r:id="rId1401" w:history="1">
        <w:r w:rsidRPr="00351C32">
          <w:rPr>
            <w:rStyle w:val="Hyperlink"/>
          </w:rPr>
          <w:t>article</w:t>
        </w:r>
      </w:hyperlink>
      <w:r>
        <w:t xml:space="preserve"> from MapBox about integration.</w:t>
      </w:r>
    </w:p>
    <w:p w14:paraId="58699BE6" w14:textId="77777777" w:rsidR="006D1BD8" w:rsidRDefault="006D1BD8" w:rsidP="00351C32">
      <w:pPr>
        <w:pStyle w:val="BodyText2"/>
      </w:pPr>
      <w:r>
        <w:t>Add the MapBox GL JS library to the dependencies in the package.json file:</w:t>
      </w:r>
    </w:p>
    <w:p w14:paraId="668EB6CC" w14:textId="77777777" w:rsidR="006D1BD8" w:rsidRDefault="006D1BD8" w:rsidP="006D1BD8">
      <w:pPr>
        <w:pStyle w:val="Code"/>
      </w:pPr>
      <w:r>
        <w:t xml:space="preserve">  },</w:t>
      </w:r>
    </w:p>
    <w:p w14:paraId="0C078DB3" w14:textId="77777777" w:rsidR="006D1BD8" w:rsidRDefault="006D1BD8" w:rsidP="006D1BD8">
      <w:pPr>
        <w:pStyle w:val="Code"/>
      </w:pPr>
      <w:r>
        <w:t xml:space="preserve">  "dependencies": {</w:t>
      </w:r>
    </w:p>
    <w:p w14:paraId="18D3BA7C" w14:textId="77777777" w:rsidR="006D1BD8" w:rsidRDefault="006D1BD8" w:rsidP="006D1BD8">
      <w:pPr>
        <w:pStyle w:val="Code"/>
      </w:pPr>
      <w:r>
        <w:t xml:space="preserve">    "mapbox-gl": "^0.39.1",</w:t>
      </w:r>
    </w:p>
    <w:p w14:paraId="0DA5F234" w14:textId="77777777" w:rsidR="006D1BD8" w:rsidRDefault="006D1BD8" w:rsidP="006D1BD8">
      <w:pPr>
        <w:pStyle w:val="Code"/>
      </w:pPr>
      <w:r>
        <w:t xml:space="preserve">    "react": "^15.5.0",</w:t>
      </w:r>
    </w:p>
    <w:p w14:paraId="32496F7C" w14:textId="77777777" w:rsidR="006D1BD8" w:rsidRDefault="006D1BD8" w:rsidP="006D1BD8">
      <w:pPr>
        <w:pStyle w:val="Code"/>
      </w:pPr>
      <w:r>
        <w:t xml:space="preserve">    "react-dom": "^15.5.0"</w:t>
      </w:r>
    </w:p>
    <w:p w14:paraId="4646C389" w14:textId="77777777" w:rsidR="006D1BD8" w:rsidRDefault="006D1BD8" w:rsidP="006D1BD8">
      <w:pPr>
        <w:pStyle w:val="Code"/>
      </w:pPr>
      <w:r>
        <w:t xml:space="preserve">  }</w:t>
      </w:r>
    </w:p>
    <w:p w14:paraId="23C8304B" w14:textId="77777777" w:rsidR="006D1BD8" w:rsidRDefault="006D1BD8" w:rsidP="006D1BD8">
      <w:pPr>
        <w:pStyle w:val="Code"/>
      </w:pPr>
      <w:r>
        <w:t>}</w:t>
      </w:r>
    </w:p>
    <w:p w14:paraId="51F178B3" w14:textId="77777777" w:rsidR="006D1BD8" w:rsidRDefault="006D1BD8" w:rsidP="006D1BD8">
      <w:pPr>
        <w:pStyle w:val="BodyText2"/>
      </w:pPr>
      <w:r>
        <w:t>Then install:</w:t>
      </w:r>
    </w:p>
    <w:p w14:paraId="37B0417F" w14:textId="77777777" w:rsidR="006D1BD8" w:rsidRDefault="006D1BD8" w:rsidP="006D1BD8">
      <w:pPr>
        <w:pStyle w:val="Unix"/>
      </w:pPr>
      <w:r>
        <w:t>blishten:~/workspace (gh-pages) $ cd biopama-demo-react/</w:t>
      </w:r>
    </w:p>
    <w:p w14:paraId="7FCD7023" w14:textId="77777777" w:rsidR="006D1BD8" w:rsidRPr="00351C32" w:rsidRDefault="006D1BD8" w:rsidP="006D1BD8">
      <w:pPr>
        <w:pStyle w:val="Unix"/>
      </w:pPr>
      <w:r>
        <w:t>blishten:~/workspace/biopama-demo-react (gh-pages) $ npm install</w:t>
      </w:r>
    </w:p>
    <w:p w14:paraId="0753E81A" w14:textId="77777777" w:rsidR="003C3659" w:rsidRDefault="003C3659" w:rsidP="003C3659">
      <w:pPr>
        <w:pStyle w:val="Heading9"/>
      </w:pPr>
      <w:r>
        <w:t>With no wrapper</w:t>
      </w:r>
    </w:p>
    <w:p w14:paraId="38FBEAD0" w14:textId="77777777" w:rsidR="003C3659" w:rsidRDefault="003C3659" w:rsidP="003C3659">
      <w:pPr>
        <w:pStyle w:val="BodyText2"/>
      </w:pPr>
      <w:r>
        <w:t xml:space="preserve">You can easily add a map by importing the Mapbox Javascript library just as you would in a normal web app (see </w:t>
      </w:r>
      <w:hyperlink w:anchor="_mapbox-gl" w:history="1">
        <w:r w:rsidRPr="003C3659">
          <w:rPr>
            <w:rStyle w:val="Hyperlink"/>
          </w:rPr>
          <w:t>mapbox-gl</w:t>
        </w:r>
      </w:hyperlink>
      <w:r>
        <w:t>).</w:t>
      </w:r>
    </w:p>
    <w:p w14:paraId="336BFE56" w14:textId="77777777" w:rsidR="003C3659" w:rsidRDefault="003C3659" w:rsidP="003C3659">
      <w:pPr>
        <w:pStyle w:val="Unix"/>
      </w:pPr>
      <w:r w:rsidRPr="003C3659">
        <w:t>biopama@Ubuntu-1710-artful-64-minimal:~/public_html/beta/wireframes/regional$ npm install mapbox-gl</w:t>
      </w:r>
    </w:p>
    <w:p w14:paraId="5108FBBD" w14:textId="77777777" w:rsidR="003C3659" w:rsidRDefault="003C3659" w:rsidP="003C3659">
      <w:pPr>
        <w:pStyle w:val="BodyText2"/>
      </w:pPr>
      <w:r>
        <w:t>Then in your code:</w:t>
      </w:r>
    </w:p>
    <w:p w14:paraId="60AE5AF9" w14:textId="77777777" w:rsidR="003C3659" w:rsidRDefault="003C3659" w:rsidP="003C3659">
      <w:pPr>
        <w:pStyle w:val="Code"/>
      </w:pPr>
      <w:r w:rsidRPr="003C3659">
        <w:t>import mapboxgl from 'mapbox-gl';</w:t>
      </w:r>
    </w:p>
    <w:p w14:paraId="1BE4F014" w14:textId="77777777" w:rsidR="003C3659" w:rsidRDefault="003C3659" w:rsidP="003C3659">
      <w:pPr>
        <w:pStyle w:val="Code"/>
      </w:pPr>
      <w:r>
        <w:t>class Map extends React.Component {</w:t>
      </w:r>
    </w:p>
    <w:p w14:paraId="38DAFF24" w14:textId="77777777" w:rsidR="003C3659" w:rsidRDefault="003C3659" w:rsidP="003C3659">
      <w:pPr>
        <w:pStyle w:val="Code"/>
      </w:pPr>
      <w:r>
        <w:t xml:space="preserve">  componentDidMount() {</w:t>
      </w:r>
    </w:p>
    <w:p w14:paraId="447AD3AE" w14:textId="77777777" w:rsidR="003C3659" w:rsidRDefault="003C3659" w:rsidP="003C3659">
      <w:pPr>
        <w:pStyle w:val="Code"/>
      </w:pPr>
      <w:r>
        <w:t xml:space="preserve">    mapboxgl.accessToken = 'pk.eyJ1IjoiYmxpc2h0ZW4iLCJhIjoiMEZrNzFqRSJ9.0QBRA2HxTb8YHErUFRMPZg'; //this is my access token</w:t>
      </w:r>
    </w:p>
    <w:p w14:paraId="37179E9E" w14:textId="77777777" w:rsidR="003C3659" w:rsidRDefault="003C3659" w:rsidP="003C3659">
      <w:pPr>
        <w:pStyle w:val="Code"/>
      </w:pPr>
      <w:r>
        <w:t xml:space="preserve">    this.map = new mapboxgl.Map({</w:t>
      </w:r>
    </w:p>
    <w:p w14:paraId="202CD629" w14:textId="77777777" w:rsidR="003C3659" w:rsidRDefault="003C3659" w:rsidP="003C3659">
      <w:pPr>
        <w:pStyle w:val="Code"/>
      </w:pPr>
      <w:r>
        <w:t xml:space="preserve">      container: this.mapContainer,</w:t>
      </w:r>
    </w:p>
    <w:p w14:paraId="7320B6A9" w14:textId="77777777" w:rsidR="003C3659" w:rsidRDefault="003C3659" w:rsidP="003C3659">
      <w:pPr>
        <w:pStyle w:val="Code"/>
      </w:pPr>
      <w:r>
        <w:t xml:space="preserve">      center: [21, -2], //salonga</w:t>
      </w:r>
    </w:p>
    <w:p w14:paraId="490C7472" w14:textId="77777777" w:rsidR="003C3659" w:rsidRDefault="003C3659" w:rsidP="003C3659">
      <w:pPr>
        <w:pStyle w:val="Code"/>
      </w:pPr>
      <w:r>
        <w:t xml:space="preserve">      zoom: 3,</w:t>
      </w:r>
    </w:p>
    <w:p w14:paraId="7DDC0769" w14:textId="77777777" w:rsidR="003C3659" w:rsidRDefault="003C3659" w:rsidP="003C3659">
      <w:pPr>
        <w:pStyle w:val="Code"/>
      </w:pPr>
      <w:r>
        <w:t xml:space="preserve">      style: 'mapbox://styles/blishten/cj6f4n2j026qf2rnunkauikjm'</w:t>
      </w:r>
    </w:p>
    <w:p w14:paraId="7D154AB7" w14:textId="77777777" w:rsidR="003C3659" w:rsidRDefault="003C3659" w:rsidP="003C3659">
      <w:pPr>
        <w:pStyle w:val="Code"/>
      </w:pPr>
      <w:r>
        <w:t xml:space="preserve">    });</w:t>
      </w:r>
    </w:p>
    <w:p w14:paraId="34E04D2F" w14:textId="77777777" w:rsidR="003C3659" w:rsidRDefault="003C3659" w:rsidP="003C3659">
      <w:pPr>
        <w:pStyle w:val="Code"/>
      </w:pPr>
      <w:r>
        <w:t xml:space="preserve">    this.map.on("load", (e) =&gt; this.props.onLoad(e));</w:t>
      </w:r>
    </w:p>
    <w:p w14:paraId="1BFDE3E9" w14:textId="77777777" w:rsidR="003C3659" w:rsidRDefault="003C3659" w:rsidP="003C3659">
      <w:pPr>
        <w:pStyle w:val="Code"/>
      </w:pPr>
      <w:r>
        <w:t xml:space="preserve">  }</w:t>
      </w:r>
    </w:p>
    <w:p w14:paraId="761D2155" w14:textId="77777777" w:rsidR="003C3659" w:rsidRDefault="003C3659" w:rsidP="003C3659">
      <w:pPr>
        <w:pStyle w:val="Code"/>
      </w:pPr>
      <w:r>
        <w:t xml:space="preserve">  componentWillUnmount() {</w:t>
      </w:r>
    </w:p>
    <w:p w14:paraId="5694A2DA" w14:textId="77777777" w:rsidR="003C3659" w:rsidRDefault="003C3659" w:rsidP="003C3659">
      <w:pPr>
        <w:pStyle w:val="Code"/>
      </w:pPr>
      <w:r>
        <w:t xml:space="preserve">    this.map.remove();</w:t>
      </w:r>
    </w:p>
    <w:p w14:paraId="1F387178" w14:textId="77777777" w:rsidR="003C3659" w:rsidRDefault="003C3659" w:rsidP="003C3659">
      <w:pPr>
        <w:pStyle w:val="Code"/>
      </w:pPr>
      <w:r>
        <w:t xml:space="preserve">  }</w:t>
      </w:r>
    </w:p>
    <w:p w14:paraId="5365CE20" w14:textId="77777777" w:rsidR="003C3659" w:rsidRDefault="003C3659" w:rsidP="003C3659">
      <w:pPr>
        <w:pStyle w:val="Code"/>
      </w:pPr>
      <w:r>
        <w:t xml:space="preserve">  render() {</w:t>
      </w:r>
    </w:p>
    <w:p w14:paraId="03A1910C" w14:textId="77777777" w:rsidR="003C3659" w:rsidRDefault="003C3659" w:rsidP="003C3659">
      <w:pPr>
        <w:pStyle w:val="Code"/>
      </w:pPr>
      <w:r>
        <w:t xml:space="preserve">    const style = {</w:t>
      </w:r>
    </w:p>
    <w:p w14:paraId="684630A8" w14:textId="77777777" w:rsidR="003C3659" w:rsidRDefault="003C3659" w:rsidP="003C3659">
      <w:pPr>
        <w:pStyle w:val="Code"/>
      </w:pPr>
      <w:r>
        <w:t xml:space="preserve">      position: 'absolute',</w:t>
      </w:r>
    </w:p>
    <w:p w14:paraId="67C578D1" w14:textId="77777777" w:rsidR="003C3659" w:rsidRDefault="003C3659" w:rsidP="003C3659">
      <w:pPr>
        <w:pStyle w:val="Code"/>
      </w:pPr>
      <w:r>
        <w:t xml:space="preserve">      top: 0,</w:t>
      </w:r>
    </w:p>
    <w:p w14:paraId="1DB8D753" w14:textId="77777777" w:rsidR="003C3659" w:rsidRDefault="003C3659" w:rsidP="003C3659">
      <w:pPr>
        <w:pStyle w:val="Code"/>
      </w:pPr>
      <w:r>
        <w:t xml:space="preserve">      bottom: 0,</w:t>
      </w:r>
    </w:p>
    <w:p w14:paraId="5729461F" w14:textId="77777777" w:rsidR="003C3659" w:rsidRDefault="003C3659" w:rsidP="003C3659">
      <w:pPr>
        <w:pStyle w:val="Code"/>
      </w:pPr>
      <w:r>
        <w:t xml:space="preserve">      width: '100%'</w:t>
      </w:r>
    </w:p>
    <w:p w14:paraId="6573EB3A" w14:textId="77777777" w:rsidR="003C3659" w:rsidRDefault="003C3659" w:rsidP="003C3659">
      <w:pPr>
        <w:pStyle w:val="Code"/>
      </w:pPr>
      <w:r>
        <w:t xml:space="preserve">    };</w:t>
      </w:r>
    </w:p>
    <w:p w14:paraId="2B13F35A" w14:textId="77777777" w:rsidR="003C3659" w:rsidRDefault="003C3659" w:rsidP="003C3659">
      <w:pPr>
        <w:pStyle w:val="Code"/>
      </w:pPr>
      <w:r>
        <w:t xml:space="preserve">    return &lt;div style={style} ref={el =&gt; this.mapContainer = el} /&gt;;</w:t>
      </w:r>
    </w:p>
    <w:p w14:paraId="376B9106" w14:textId="77777777" w:rsidR="003C3659" w:rsidRDefault="003C3659" w:rsidP="003C3659">
      <w:pPr>
        <w:pStyle w:val="Code"/>
      </w:pPr>
      <w:r>
        <w:t xml:space="preserve">  }</w:t>
      </w:r>
    </w:p>
    <w:p w14:paraId="34A7580A" w14:textId="77777777" w:rsidR="003C3659" w:rsidRDefault="003C3659" w:rsidP="003C3659">
      <w:pPr>
        <w:pStyle w:val="Code"/>
      </w:pPr>
      <w:r>
        <w:t>}</w:t>
      </w:r>
    </w:p>
    <w:p w14:paraId="12E94EB4" w14:textId="77777777" w:rsidR="003C3659" w:rsidRDefault="003C3659" w:rsidP="003C3659">
      <w:pPr>
        <w:pStyle w:val="Code"/>
      </w:pPr>
      <w:r>
        <w:t>..</w:t>
      </w:r>
    </w:p>
    <w:p w14:paraId="1B7D056B" w14:textId="77777777" w:rsidR="003C3659" w:rsidRDefault="003C3659" w:rsidP="003C3659">
      <w:pPr>
        <w:pStyle w:val="Code"/>
      </w:pPr>
      <w:r w:rsidRPr="003C3659">
        <w:t>&lt;Map /&gt;</w:t>
      </w:r>
    </w:p>
    <w:p w14:paraId="26458BED" w14:textId="77777777" w:rsidR="003C3659" w:rsidRPr="003C3659" w:rsidRDefault="003C3659" w:rsidP="003C3659">
      <w:pPr>
        <w:pStyle w:val="Code"/>
      </w:pPr>
      <w:r>
        <w:t>..</w:t>
      </w:r>
    </w:p>
    <w:p w14:paraId="5515C376" w14:textId="77777777" w:rsidR="00AD2184" w:rsidRDefault="00AD2184" w:rsidP="00AD2184">
      <w:pPr>
        <w:pStyle w:val="Heading9"/>
      </w:pPr>
      <w:r>
        <w:t>With a React wrapper</w:t>
      </w:r>
    </w:p>
    <w:p w14:paraId="3EF860D5" w14:textId="77777777" w:rsidR="003C23C9" w:rsidRDefault="000D5C35" w:rsidP="00774F68">
      <w:pPr>
        <w:pStyle w:val="BodyText2"/>
      </w:pPr>
      <w:hyperlink r:id="rId1402" w:history="1">
        <w:r w:rsidR="00AD2184" w:rsidRPr="00AD2184">
          <w:rPr>
            <w:rStyle w:val="Hyperlink"/>
          </w:rPr>
          <w:t>react-mapbox-gl</w:t>
        </w:r>
      </w:hyperlink>
      <w:r w:rsidR="00AD2184">
        <w:t xml:space="preserve"> is a wrapper around Mapbox-gl. S</w:t>
      </w:r>
      <w:r w:rsidR="00774F68">
        <w:t>ee the '</w:t>
      </w:r>
      <w:r w:rsidR="00774F68" w:rsidRPr="00774F68">
        <w:t>WebGL Map With Mapbox and React</w:t>
      </w:r>
      <w:r w:rsidR="00774F68">
        <w:t xml:space="preserve">' </w:t>
      </w:r>
      <w:hyperlink r:id="rId1403" w:history="1">
        <w:r w:rsidR="00774F68" w:rsidRPr="00774F68">
          <w:rPr>
            <w:rStyle w:val="Hyperlink"/>
          </w:rPr>
          <w:t>video</w:t>
        </w:r>
      </w:hyperlink>
      <w:r w:rsidR="00774F68">
        <w:t>.</w:t>
      </w:r>
      <w:r w:rsidR="00642770">
        <w:t xml:space="preserve"> See </w:t>
      </w:r>
      <w:hyperlink w:anchor="_react-mapbox-gl" w:history="1">
        <w:r w:rsidR="00642770" w:rsidRPr="00642770">
          <w:rPr>
            <w:rStyle w:val="Hyperlink"/>
          </w:rPr>
          <w:t>here</w:t>
        </w:r>
      </w:hyperlink>
      <w:r w:rsidR="00642770">
        <w:t xml:space="preserve"> for how to install and use it.</w:t>
      </w:r>
      <w:r w:rsidR="008568A7">
        <w:t xml:space="preserve"> There are lots of issues around setting the center of the map and the map component re-rendering - see </w:t>
      </w:r>
      <w:hyperlink r:id="rId1404" w:history="1">
        <w:r w:rsidR="008568A7" w:rsidRPr="008568A7">
          <w:rPr>
            <w:rStyle w:val="Hyperlink"/>
          </w:rPr>
          <w:t>here</w:t>
        </w:r>
      </w:hyperlink>
      <w:r w:rsidR="00C67460">
        <w:t xml:space="preserve"> and </w:t>
      </w:r>
      <w:hyperlink r:id="rId1405" w:history="1">
        <w:r w:rsidR="00C67460" w:rsidRPr="00C67460">
          <w:rPr>
            <w:rStyle w:val="Hyperlink"/>
          </w:rPr>
          <w:t>here</w:t>
        </w:r>
      </w:hyperlink>
      <w:r w:rsidR="008568A7">
        <w:t>.</w:t>
      </w:r>
      <w:r w:rsidR="00E81AB6">
        <w:t xml:space="preserve"> </w:t>
      </w:r>
      <w:r w:rsidR="003C23C9">
        <w:t>You have to add the center and zoom as external constants rather than inline - if you specify them inline then the React map thinks the centre has changed - you need to ensure reference equality:</w:t>
      </w:r>
    </w:p>
    <w:p w14:paraId="59A7927C" w14:textId="77777777" w:rsidR="003C23C9" w:rsidRDefault="003C23C9" w:rsidP="003C23C9">
      <w:pPr>
        <w:pStyle w:val="Code"/>
      </w:pPr>
      <w:r>
        <w:t>const center = [0, 0];</w:t>
      </w:r>
    </w:p>
    <w:p w14:paraId="0CAB875A" w14:textId="77777777" w:rsidR="003C23C9" w:rsidRDefault="003C23C9" w:rsidP="003C23C9">
      <w:pPr>
        <w:pStyle w:val="Code"/>
      </w:pPr>
      <w:r>
        <w:t>console.log(center === center) // true</w:t>
      </w:r>
    </w:p>
    <w:p w14:paraId="2B74352E" w14:textId="77777777" w:rsidR="003C23C9" w:rsidRDefault="003C23C9" w:rsidP="003C23C9">
      <w:pPr>
        <w:pStyle w:val="Code"/>
      </w:pPr>
      <w:r>
        <w:t>console.log(center === [0, 0]) // false</w:t>
      </w:r>
    </w:p>
    <w:p w14:paraId="2428E301" w14:textId="77777777" w:rsidR="00774F68" w:rsidRPr="00774F68" w:rsidRDefault="003C23C9" w:rsidP="003C23C9">
      <w:pPr>
        <w:pStyle w:val="Code"/>
      </w:pPr>
      <w:r>
        <w:t xml:space="preserve">console.log([0, 0] === [0, 0]) // false </w:t>
      </w:r>
    </w:p>
    <w:p w14:paraId="4F99672B" w14:textId="77777777" w:rsidR="006779E9" w:rsidRDefault="006779E9" w:rsidP="006779E9">
      <w:pPr>
        <w:pStyle w:val="Heading7"/>
      </w:pPr>
      <w:r>
        <w:t>Issues</w:t>
      </w:r>
    </w:p>
    <w:p w14:paraId="4B17B33D" w14:textId="77777777" w:rsidR="00A8421C" w:rsidRDefault="00A8421C" w:rsidP="00A8421C">
      <w:pPr>
        <w:pStyle w:val="Heading8"/>
      </w:pPr>
      <w:r>
        <w:t>Duplicate labels</w:t>
      </w:r>
    </w:p>
    <w:p w14:paraId="67440419" w14:textId="77777777"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375E2439" w14:textId="77777777" w:rsidR="00AE5576" w:rsidRDefault="00AE5576" w:rsidP="00AE5576">
      <w:pPr>
        <w:pStyle w:val="ListBullet"/>
      </w:pPr>
      <w:r>
        <w:t>In QGIS select the layer and go to Vector | Geometry Tools | Polygon Centroids</w:t>
      </w:r>
    </w:p>
    <w:p w14:paraId="31A08330" w14:textId="77777777" w:rsidR="00AE5576" w:rsidRDefault="00AE5576" w:rsidP="00AE5576">
      <w:pPr>
        <w:pStyle w:val="ListBullet"/>
      </w:pPr>
      <w:r>
        <w:t>Click next to the Centroids box and select Save to File..</w:t>
      </w:r>
    </w:p>
    <w:p w14:paraId="75D5922A" w14:textId="77777777" w:rsidR="00AE5576" w:rsidRPr="00A8421C" w:rsidRDefault="00AE5576" w:rsidP="00AE5576">
      <w:pPr>
        <w:pStyle w:val="ListBullet"/>
      </w:pPr>
      <w:r>
        <w:t>Zip the shapefiles and upload to Mapbox Studio</w:t>
      </w:r>
    </w:p>
    <w:p w14:paraId="1D554B46" w14:textId="77777777" w:rsidR="004264BF" w:rsidRDefault="004264BF" w:rsidP="004264BF">
      <w:pPr>
        <w:pStyle w:val="Heading8"/>
      </w:pPr>
      <w:r>
        <w:t>Event to capture when rendering complete</w:t>
      </w:r>
    </w:p>
    <w:p w14:paraId="6C357333" w14:textId="77777777" w:rsidR="004264BF" w:rsidRPr="006B5E4B" w:rsidRDefault="004264BF" w:rsidP="004264BF">
      <w:pPr>
        <w:pStyle w:val="BodyText2"/>
      </w:pPr>
      <w:r>
        <w:t xml:space="preserve">Not straightforward. Good discussion </w:t>
      </w:r>
      <w:hyperlink r:id="rId1406" w:history="1">
        <w:r w:rsidRPr="006B5E4B">
          <w:rPr>
            <w:rStyle w:val="Hyperlink"/>
          </w:rPr>
          <w:t>here</w:t>
        </w:r>
      </w:hyperlink>
      <w:r>
        <w:t>.</w:t>
      </w:r>
    </w:p>
    <w:p w14:paraId="59916343" w14:textId="77777777" w:rsidR="005C4D55" w:rsidRDefault="005C4D55" w:rsidP="005C4D55">
      <w:pPr>
        <w:pStyle w:val="Heading8"/>
      </w:pPr>
      <w:r>
        <w:t>Map location, zoom, bearing and pitch</w:t>
      </w:r>
    </w:p>
    <w:p w14:paraId="3999E55F" w14:textId="77777777" w:rsidR="005C4D55" w:rsidRDefault="005C4D55" w:rsidP="005C4D55">
      <w:pPr>
        <w:pStyle w:val="Heading9"/>
      </w:pPr>
      <w:r>
        <w:t>Persisting</w:t>
      </w:r>
    </w:p>
    <w:p w14:paraId="600133CB" w14:textId="77777777" w:rsidR="005C4D55" w:rsidRPr="005C4D55" w:rsidRDefault="005C4D55" w:rsidP="005C4D55">
      <w:pPr>
        <w:pStyle w:val="BodyText2"/>
      </w:pPr>
      <w:r>
        <w:t xml:space="preserve">Internally MapboxGL uses </w:t>
      </w:r>
      <w:hyperlink r:id="rId1407" w:anchor="L94" w:history="1">
        <w:r w:rsidRPr="005C4D55">
          <w:rPr>
            <w:rStyle w:val="Hyperlink"/>
          </w:rPr>
          <w:t>window.history.replaceState</w:t>
        </w:r>
      </w:hyperlink>
      <w:r>
        <w:t xml:space="preserve"> to update the hash in the url for the current map position. However, because this is set programmatically it does not cause a window popstate event (see </w:t>
      </w:r>
      <w:hyperlink r:id="rId1408" w:history="1">
        <w:r w:rsidRPr="005C4D55">
          <w:rPr>
            <w:rStyle w:val="Hyperlink"/>
          </w:rPr>
          <w:t>here</w:t>
        </w:r>
      </w:hyperlink>
      <w:r>
        <w:t>). This causes a problem when using the React MapBox component because in order to track the history of the maps position you need to add the url to the React Routing History object (using the push method).</w:t>
      </w:r>
      <w:r w:rsidR="00E94999">
        <w:t xml:space="preserve"> </w:t>
      </w:r>
    </w:p>
    <w:p w14:paraId="292CDB1F" w14:textId="77777777" w:rsidR="004264BF" w:rsidRDefault="004264BF" w:rsidP="004264BF">
      <w:pPr>
        <w:pStyle w:val="Heading8"/>
      </w:pPr>
      <w:r>
        <w:t>Page crashing</w:t>
      </w:r>
    </w:p>
    <w:p w14:paraId="38DF0F13" w14:textId="77777777" w:rsidR="004264BF" w:rsidRPr="00516C96" w:rsidRDefault="004264BF" w:rsidP="004264BF">
      <w:pPr>
        <w:pStyle w:val="BodyText2"/>
      </w:pPr>
      <w:r>
        <w:t>When labels for the Africa WDPA page are turned on, the page frequently crashes.</w:t>
      </w:r>
    </w:p>
    <w:p w14:paraId="60522B6F" w14:textId="77777777" w:rsidR="004264BF" w:rsidRDefault="004264BF" w:rsidP="004264BF">
      <w:pPr>
        <w:pStyle w:val="Heading8"/>
      </w:pPr>
      <w:r>
        <w:t>Rendering</w:t>
      </w:r>
    </w:p>
    <w:p w14:paraId="4B5931DE" w14:textId="77777777" w:rsidR="004264BF" w:rsidRDefault="004264BF" w:rsidP="004264BF">
      <w:pPr>
        <w:pStyle w:val="BodyText2"/>
      </w:pPr>
      <w:r>
        <w:t>When I tried to add labels to the Africa map of protected areas, not all features are shown, e.g. see below and the edges of the polygons become distorted.</w:t>
      </w:r>
    </w:p>
    <w:p w14:paraId="37DAE4BF" w14:textId="77777777" w:rsidR="004264BF" w:rsidRDefault="004264BF" w:rsidP="004264BF">
      <w:pPr>
        <w:pStyle w:val="BodyText2"/>
      </w:pPr>
      <w:r>
        <w:rPr>
          <w:noProof/>
          <w:lang w:bidi="ar-SA"/>
        </w:rPr>
        <w:drawing>
          <wp:inline distT="0" distB="0" distL="0" distR="0" wp14:anchorId="388B5873" wp14:editId="54CD0214">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9">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Pr>
          <w:noProof/>
          <w:lang w:bidi="ar-SA"/>
        </w:rPr>
        <w:drawing>
          <wp:inline distT="0" distB="0" distL="0" distR="0" wp14:anchorId="57D58BFC" wp14:editId="366830C4">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0">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638637B8" w14:textId="77777777" w:rsidR="004264BF" w:rsidRDefault="004264BF" w:rsidP="004264BF">
      <w:pPr>
        <w:pStyle w:val="BodyText2"/>
      </w:pPr>
      <w:r>
        <w:t>In the console I see the following warning:</w:t>
      </w:r>
    </w:p>
    <w:p w14:paraId="2F1480DC" w14:textId="77777777" w:rsidR="004264BF" w:rsidRDefault="004264BF" w:rsidP="004264BF">
      <w:pPr>
        <w:pStyle w:val="ConsoleWarning"/>
      </w:pPr>
      <w:r w:rsidRPr="006779E9">
        <w:lastRenderedPageBreak/>
        <w:t>Vector tile source "osm" layer "protected_areas" does not use vector tile spec v2 and therefore may have some rendering errors.</w:t>
      </w:r>
    </w:p>
    <w:p w14:paraId="40A04ACB" w14:textId="77777777" w:rsidR="004264BF" w:rsidRPr="006779E9" w:rsidRDefault="004264BF" w:rsidP="004264BF">
      <w:pPr>
        <w:pStyle w:val="BodyText2"/>
      </w:pPr>
      <w:r>
        <w:t>This is also present when labels are not shown and it renders the whole of Africa. This was for Tilemaker but I am now using Tippecanoe and its fine.</w:t>
      </w:r>
    </w:p>
    <w:p w14:paraId="6062238A" w14:textId="77777777" w:rsidR="004264BF" w:rsidRDefault="004264BF" w:rsidP="004264BF">
      <w:pPr>
        <w:pStyle w:val="Heading8"/>
      </w:pPr>
      <w:r>
        <w:t>setFilter is asynchronous</w:t>
      </w:r>
    </w:p>
    <w:p w14:paraId="2FFA3E26" w14:textId="77777777" w:rsidR="004264BF" w:rsidRPr="004264BF" w:rsidRDefault="004264BF" w:rsidP="004264BF">
      <w:pPr>
        <w:pStyle w:val="BodyText2"/>
      </w:pPr>
      <w:r>
        <w:t xml:space="preserve">I am setting a filter on the map and then calling queryRenderedFeatures but the returned features are rarely what is on the map. This is because setFilter runs asynchronously. See the discussion </w:t>
      </w:r>
      <w:hyperlink r:id="rId1411" w:history="1">
        <w:r w:rsidRPr="004264BF">
          <w:rPr>
            <w:rStyle w:val="Hyperlink"/>
          </w:rPr>
          <w:t>here</w:t>
        </w:r>
      </w:hyperlink>
      <w:r>
        <w:t>.</w:t>
      </w:r>
    </w:p>
    <w:p w14:paraId="2E2F098E" w14:textId="77777777" w:rsidR="00516C96" w:rsidRDefault="00516C96" w:rsidP="00516C96">
      <w:pPr>
        <w:pStyle w:val="Heading8"/>
      </w:pPr>
      <w:r>
        <w:t>Tile boundaries not show property</w:t>
      </w:r>
    </w:p>
    <w:p w14:paraId="5D8E4694" w14:textId="77777777" w:rsidR="00516C96" w:rsidRDefault="00516C96" w:rsidP="008B6883">
      <w:pPr>
        <w:pStyle w:val="BodyText2"/>
      </w:pPr>
      <w:r>
        <w:t>When labels are turned on, there are real issues with the tile boundaries and getting boundaries from different scales showing at the same time:</w:t>
      </w:r>
    </w:p>
    <w:p w14:paraId="36368C3C" w14:textId="77777777" w:rsidR="00516C96" w:rsidRPr="00516C96" w:rsidRDefault="00516C96" w:rsidP="008B6883">
      <w:pPr>
        <w:pStyle w:val="BodyText2"/>
      </w:pPr>
      <w:r>
        <w:rPr>
          <w:noProof/>
          <w:lang w:bidi="ar-SA"/>
        </w:rPr>
        <w:drawing>
          <wp:inline distT="0" distB="0" distL="0" distR="0" wp14:anchorId="5623B076" wp14:editId="32356FDE">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12">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65AEA5EC" w14:textId="77777777" w:rsidR="004F5AED" w:rsidRDefault="004F5AED" w:rsidP="004F5AED">
      <w:pPr>
        <w:pStyle w:val="Heading7"/>
      </w:pPr>
      <w:r>
        <w:t>Plugins</w:t>
      </w:r>
    </w:p>
    <w:p w14:paraId="78203D8D" w14:textId="77777777" w:rsidR="004F5AED" w:rsidRDefault="004F5AED" w:rsidP="004F5AED">
      <w:pPr>
        <w:pStyle w:val="Heading8"/>
      </w:pPr>
      <w:r>
        <w:t>mapbox-gl-inspect</w:t>
      </w:r>
    </w:p>
    <w:p w14:paraId="07E63CDE" w14:textId="77777777" w:rsidR="004F5AED" w:rsidRDefault="000D5C35" w:rsidP="008B6883">
      <w:pPr>
        <w:pStyle w:val="BodyText2"/>
      </w:pPr>
      <w:hyperlink r:id="rId1413"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26B9C0D4" w14:textId="77777777" w:rsidR="00135422" w:rsidRDefault="00135422" w:rsidP="00135422">
      <w:pPr>
        <w:pStyle w:val="Code"/>
      </w:pPr>
      <w:r>
        <w:t xml:space="preserve">        "wdpa_africa_tippecanoe": {</w:t>
      </w:r>
    </w:p>
    <w:p w14:paraId="3F2756FD" w14:textId="77777777" w:rsidR="00135422" w:rsidRDefault="00135422" w:rsidP="00135422">
      <w:pPr>
        <w:pStyle w:val="Code"/>
      </w:pPr>
      <w:r>
        <w:t xml:space="preserve">            "type": "vector",</w:t>
      </w:r>
    </w:p>
    <w:p w14:paraId="6340F6CF" w14:textId="77777777" w:rsidR="00135422" w:rsidRDefault="00135422" w:rsidP="00135422">
      <w:pPr>
        <w:pStyle w:val="Code"/>
      </w:pPr>
      <w:r>
        <w:t xml:space="preserve">            "tiles": ["https://storage.googleapis.com/geeimageserver.appspot.com/vectorTiles/wdpa_africa/tilesets/{z}/{x}/{y}.pbf"],</w:t>
      </w:r>
    </w:p>
    <w:p w14:paraId="4E49474E" w14:textId="77777777" w:rsidR="00135422" w:rsidRDefault="00135422" w:rsidP="00135422">
      <w:pPr>
        <w:pStyle w:val="Code"/>
      </w:pPr>
      <w:r>
        <w:t xml:space="preserve">            "vector_layers": [{</w:t>
      </w:r>
    </w:p>
    <w:p w14:paraId="6C414896" w14:textId="77777777" w:rsidR="00135422" w:rsidRDefault="00135422" w:rsidP="00135422">
      <w:pPr>
        <w:pStyle w:val="Code"/>
      </w:pPr>
      <w:r>
        <w:t xml:space="preserve">                "id": "wdpa_africageojson"</w:t>
      </w:r>
    </w:p>
    <w:p w14:paraId="1F8A86C0" w14:textId="77777777" w:rsidR="00135422" w:rsidRDefault="00135422" w:rsidP="00135422">
      <w:pPr>
        <w:pStyle w:val="Code"/>
      </w:pPr>
      <w:r>
        <w:t xml:space="preserve">            }]</w:t>
      </w:r>
    </w:p>
    <w:p w14:paraId="206028BA" w14:textId="77777777" w:rsidR="00135422" w:rsidRDefault="00135422" w:rsidP="00135422">
      <w:pPr>
        <w:pStyle w:val="Code"/>
      </w:pPr>
      <w:r>
        <w:t xml:space="preserve">        }</w:t>
      </w:r>
    </w:p>
    <w:p w14:paraId="24072B28" w14:textId="77777777"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420F713A" w14:textId="77777777" w:rsidR="007229D3" w:rsidRDefault="007229D3" w:rsidP="007229D3">
      <w:pPr>
        <w:pStyle w:val="Code"/>
      </w:pPr>
      <w:r>
        <w:t xml:space="preserve">            map.addLayer({</w:t>
      </w:r>
    </w:p>
    <w:p w14:paraId="657793C9" w14:textId="77777777" w:rsidR="007229D3" w:rsidRDefault="007229D3" w:rsidP="007229D3">
      <w:pPr>
        <w:pStyle w:val="Code"/>
      </w:pPr>
      <w:r>
        <w:t xml:space="preserve">                'id': 'wdpa_africa_tippecanoe',</w:t>
      </w:r>
    </w:p>
    <w:p w14:paraId="376D7E6E" w14:textId="77777777" w:rsidR="007229D3" w:rsidRDefault="007229D3" w:rsidP="007229D3">
      <w:pPr>
        <w:pStyle w:val="Code"/>
      </w:pPr>
      <w:r>
        <w:t xml:space="preserve">                'type': 'fill',</w:t>
      </w:r>
    </w:p>
    <w:p w14:paraId="7E9817D3" w14:textId="77777777" w:rsidR="007229D3" w:rsidRDefault="007229D3" w:rsidP="007229D3">
      <w:pPr>
        <w:pStyle w:val="Code"/>
      </w:pPr>
      <w:r>
        <w:t xml:space="preserve">                'source': {</w:t>
      </w:r>
    </w:p>
    <w:p w14:paraId="2BD70000" w14:textId="77777777" w:rsidR="007229D3" w:rsidRDefault="007229D3" w:rsidP="007229D3">
      <w:pPr>
        <w:pStyle w:val="Code"/>
      </w:pPr>
      <w:r>
        <w:t xml:space="preserve">                    'type': 'vector',</w:t>
      </w:r>
    </w:p>
    <w:p w14:paraId="7227CDB3" w14:textId="77777777" w:rsidR="007229D3" w:rsidRDefault="007229D3" w:rsidP="007229D3">
      <w:pPr>
        <w:pStyle w:val="Code"/>
      </w:pPr>
      <w:r>
        <w:t xml:space="preserve">                    'tilejson': '2.2.0',</w:t>
      </w:r>
    </w:p>
    <w:p w14:paraId="7C0B33BA" w14:textId="77777777" w:rsidR="007229D3" w:rsidRDefault="007229D3" w:rsidP="007229D3">
      <w:pPr>
        <w:pStyle w:val="Code"/>
      </w:pPr>
      <w:r>
        <w:t xml:space="preserve">                    'tiles': ['https://storage.googleapis.com/geeimageserver.appspot.com/vectorTiles/wdpa_africa/tilesets/{z}/{x}/{y}.pbf'],</w:t>
      </w:r>
    </w:p>
    <w:p w14:paraId="54CC4F65" w14:textId="77777777" w:rsidR="007229D3" w:rsidRPr="00472CD6" w:rsidRDefault="007229D3" w:rsidP="007229D3">
      <w:pPr>
        <w:pStyle w:val="Code"/>
        <w:rPr>
          <w:color w:val="FF0000"/>
        </w:rPr>
      </w:pPr>
      <w:r w:rsidRPr="00472CD6">
        <w:rPr>
          <w:color w:val="FF0000"/>
        </w:rPr>
        <w:t xml:space="preserve">                    'vector_layers': [{</w:t>
      </w:r>
    </w:p>
    <w:p w14:paraId="3D0EB407" w14:textId="77777777" w:rsidR="007229D3" w:rsidRPr="00472CD6" w:rsidRDefault="007229D3" w:rsidP="007229D3">
      <w:pPr>
        <w:pStyle w:val="Code"/>
        <w:rPr>
          <w:color w:val="FF0000"/>
        </w:rPr>
      </w:pPr>
      <w:r w:rsidRPr="00472CD6">
        <w:rPr>
          <w:color w:val="FF0000"/>
        </w:rPr>
        <w:t xml:space="preserve">                        'id': 'wdpa_africageojson'</w:t>
      </w:r>
    </w:p>
    <w:p w14:paraId="781D3E51" w14:textId="77777777" w:rsidR="007229D3" w:rsidRPr="00472CD6" w:rsidRDefault="007229D3" w:rsidP="007229D3">
      <w:pPr>
        <w:pStyle w:val="Code"/>
        <w:rPr>
          <w:color w:val="FF0000"/>
        </w:rPr>
      </w:pPr>
      <w:r w:rsidRPr="00472CD6">
        <w:rPr>
          <w:color w:val="FF0000"/>
        </w:rPr>
        <w:t xml:space="preserve">                    }]</w:t>
      </w:r>
    </w:p>
    <w:p w14:paraId="14EC9819" w14:textId="77777777" w:rsidR="007229D3" w:rsidRDefault="007229D3" w:rsidP="007229D3">
      <w:pPr>
        <w:pStyle w:val="Code"/>
      </w:pPr>
      <w:r>
        <w:t xml:space="preserve">                },</w:t>
      </w:r>
    </w:p>
    <w:p w14:paraId="5393B57F" w14:textId="77777777" w:rsidR="007229D3" w:rsidRDefault="007229D3" w:rsidP="007229D3">
      <w:pPr>
        <w:pStyle w:val="Code"/>
      </w:pPr>
      <w:r>
        <w:t xml:space="preserve">                'source-layer': 'wdpa_africageojson',</w:t>
      </w:r>
    </w:p>
    <w:p w14:paraId="64A6AEBD" w14:textId="77777777" w:rsidR="007229D3" w:rsidRDefault="007229D3" w:rsidP="007229D3">
      <w:pPr>
        <w:pStyle w:val="Code"/>
      </w:pPr>
      <w:r>
        <w:t xml:space="preserve">                'layout': {</w:t>
      </w:r>
    </w:p>
    <w:p w14:paraId="698A6E30" w14:textId="77777777" w:rsidR="007229D3" w:rsidRDefault="007229D3" w:rsidP="007229D3">
      <w:pPr>
        <w:pStyle w:val="Code"/>
      </w:pPr>
      <w:r>
        <w:t xml:space="preserve">                    'visibility': 'visible'</w:t>
      </w:r>
    </w:p>
    <w:p w14:paraId="7EB205FE" w14:textId="77777777" w:rsidR="007229D3" w:rsidRDefault="007229D3" w:rsidP="007229D3">
      <w:pPr>
        <w:pStyle w:val="Code"/>
      </w:pPr>
      <w:r>
        <w:t xml:space="preserve">                },</w:t>
      </w:r>
    </w:p>
    <w:p w14:paraId="0E9CEA52" w14:textId="77777777" w:rsidR="007229D3" w:rsidRDefault="007229D3" w:rsidP="007229D3">
      <w:pPr>
        <w:pStyle w:val="Code"/>
      </w:pPr>
      <w:r>
        <w:t xml:space="preserve">                'paint': {</w:t>
      </w:r>
    </w:p>
    <w:p w14:paraId="34D607CF" w14:textId="77777777" w:rsidR="007229D3" w:rsidRDefault="007229D3" w:rsidP="007229D3">
      <w:pPr>
        <w:pStyle w:val="Code"/>
      </w:pPr>
      <w:r>
        <w:t xml:space="preserve">                    'fill-color': 'rgba(99,148,69, 0.2)',</w:t>
      </w:r>
    </w:p>
    <w:p w14:paraId="11F656A3" w14:textId="77777777" w:rsidR="007229D3" w:rsidRDefault="007229D3" w:rsidP="007229D3">
      <w:pPr>
        <w:pStyle w:val="Code"/>
      </w:pPr>
      <w:r>
        <w:t xml:space="preserve">                    'fill-outline-color': 'rgba(87,131,61, 0.4)'</w:t>
      </w:r>
    </w:p>
    <w:p w14:paraId="326654CD" w14:textId="77777777" w:rsidR="007229D3" w:rsidRDefault="007229D3" w:rsidP="007229D3">
      <w:pPr>
        <w:pStyle w:val="Code"/>
      </w:pPr>
      <w:r>
        <w:lastRenderedPageBreak/>
        <w:t xml:space="preserve">                }</w:t>
      </w:r>
    </w:p>
    <w:p w14:paraId="1AD00F0C" w14:textId="77777777" w:rsidR="007229D3" w:rsidRDefault="007229D3" w:rsidP="007229D3">
      <w:pPr>
        <w:pStyle w:val="Code"/>
      </w:pPr>
      <w:r>
        <w:t xml:space="preserve">            });</w:t>
      </w:r>
    </w:p>
    <w:p w14:paraId="3ADDF948" w14:textId="77777777" w:rsidR="007229D3" w:rsidRDefault="007229D3" w:rsidP="008B6883">
      <w:pPr>
        <w:pStyle w:val="BodyText2"/>
      </w:pPr>
      <w:r>
        <w:t>But the following will:</w:t>
      </w:r>
    </w:p>
    <w:p w14:paraId="70B1024A" w14:textId="77777777" w:rsidR="007229D3" w:rsidRDefault="007229D3" w:rsidP="007229D3">
      <w:pPr>
        <w:pStyle w:val="Code"/>
      </w:pPr>
      <w:r>
        <w:t xml:space="preserve">            map.addLayer({</w:t>
      </w:r>
    </w:p>
    <w:p w14:paraId="51B1C77E" w14:textId="77777777" w:rsidR="007229D3" w:rsidRDefault="007229D3" w:rsidP="007229D3">
      <w:pPr>
        <w:pStyle w:val="Code"/>
      </w:pPr>
      <w:r>
        <w:t xml:space="preserve">                'id': 'wdpa_africa_tippecanoe',</w:t>
      </w:r>
    </w:p>
    <w:p w14:paraId="2C3F1B4B" w14:textId="77777777" w:rsidR="007229D3" w:rsidRDefault="007229D3" w:rsidP="007229D3">
      <w:pPr>
        <w:pStyle w:val="Code"/>
      </w:pPr>
      <w:r>
        <w:t xml:space="preserve">                'type': 'fill',</w:t>
      </w:r>
    </w:p>
    <w:p w14:paraId="0C06E304" w14:textId="77777777" w:rsidR="007229D3" w:rsidRDefault="007229D3" w:rsidP="007229D3">
      <w:pPr>
        <w:pStyle w:val="Code"/>
      </w:pPr>
      <w:r>
        <w:t xml:space="preserve">                'source': {</w:t>
      </w:r>
    </w:p>
    <w:p w14:paraId="7F3FD0F6" w14:textId="77777777" w:rsidR="007229D3" w:rsidRDefault="007229D3" w:rsidP="007229D3">
      <w:pPr>
        <w:pStyle w:val="Code"/>
      </w:pPr>
      <w:r>
        <w:t xml:space="preserve">                    'type': 'vector',</w:t>
      </w:r>
    </w:p>
    <w:p w14:paraId="4E407CA1" w14:textId="77777777" w:rsidR="007229D3" w:rsidRDefault="007229D3" w:rsidP="007229D3">
      <w:pPr>
        <w:pStyle w:val="Code"/>
      </w:pPr>
      <w:r>
        <w:t xml:space="preserve">                    'tiles': ['https://storage.googleapis.com/geeimageserver.appspot.com/vectorTiles/wdpa_africa/tilesets/{z}/{x}/{y}.pbf']</w:t>
      </w:r>
    </w:p>
    <w:p w14:paraId="1AFA11B8" w14:textId="77777777" w:rsidR="007229D3" w:rsidRDefault="007229D3" w:rsidP="007229D3">
      <w:pPr>
        <w:pStyle w:val="Code"/>
      </w:pPr>
      <w:r>
        <w:t xml:space="preserve">                },</w:t>
      </w:r>
    </w:p>
    <w:p w14:paraId="06868289" w14:textId="77777777" w:rsidR="007229D3" w:rsidRDefault="007229D3" w:rsidP="007229D3">
      <w:pPr>
        <w:pStyle w:val="Code"/>
      </w:pPr>
      <w:r>
        <w:t xml:space="preserve">                'source-layer': 'wdpa_africageojson',</w:t>
      </w:r>
    </w:p>
    <w:p w14:paraId="714A6834" w14:textId="77777777" w:rsidR="007229D3" w:rsidRDefault="007229D3" w:rsidP="007229D3">
      <w:pPr>
        <w:pStyle w:val="Code"/>
      </w:pPr>
      <w:r>
        <w:t xml:space="preserve">                'layout': {</w:t>
      </w:r>
    </w:p>
    <w:p w14:paraId="4E8C9A10" w14:textId="77777777" w:rsidR="007229D3" w:rsidRDefault="007229D3" w:rsidP="007229D3">
      <w:pPr>
        <w:pStyle w:val="Code"/>
      </w:pPr>
      <w:r>
        <w:t xml:space="preserve">                    'visibility': 'visible'</w:t>
      </w:r>
    </w:p>
    <w:p w14:paraId="02FF255E" w14:textId="77777777" w:rsidR="007229D3" w:rsidRDefault="007229D3" w:rsidP="007229D3">
      <w:pPr>
        <w:pStyle w:val="Code"/>
      </w:pPr>
      <w:r>
        <w:t xml:space="preserve">                },</w:t>
      </w:r>
    </w:p>
    <w:p w14:paraId="11493A8D" w14:textId="77777777" w:rsidR="007229D3" w:rsidRDefault="007229D3" w:rsidP="007229D3">
      <w:pPr>
        <w:pStyle w:val="Code"/>
      </w:pPr>
      <w:r>
        <w:t xml:space="preserve">                'paint': {</w:t>
      </w:r>
    </w:p>
    <w:p w14:paraId="4157FDEE" w14:textId="77777777" w:rsidR="007229D3" w:rsidRDefault="007229D3" w:rsidP="007229D3">
      <w:pPr>
        <w:pStyle w:val="Code"/>
      </w:pPr>
      <w:r>
        <w:t xml:space="preserve">                    'fill-color': 'rgba(99,148,69, 0.2)',</w:t>
      </w:r>
    </w:p>
    <w:p w14:paraId="67B5619C" w14:textId="77777777" w:rsidR="007229D3" w:rsidRDefault="007229D3" w:rsidP="007229D3">
      <w:pPr>
        <w:pStyle w:val="Code"/>
      </w:pPr>
      <w:r>
        <w:t xml:space="preserve">                    'fill-outline-color': 'rgba(87,131,61, 0.4)'</w:t>
      </w:r>
    </w:p>
    <w:p w14:paraId="346E88D2" w14:textId="77777777" w:rsidR="007229D3" w:rsidRDefault="007229D3" w:rsidP="007229D3">
      <w:pPr>
        <w:pStyle w:val="Code"/>
      </w:pPr>
      <w:r>
        <w:t xml:space="preserve">                }</w:t>
      </w:r>
    </w:p>
    <w:p w14:paraId="0F83B064" w14:textId="77777777" w:rsidR="007229D3" w:rsidRDefault="007229D3" w:rsidP="007229D3">
      <w:pPr>
        <w:pStyle w:val="Code"/>
      </w:pPr>
      <w:r>
        <w:t xml:space="preserve">            });</w:t>
      </w:r>
    </w:p>
    <w:p w14:paraId="4A12A679" w14:textId="77777777" w:rsidR="008E7733" w:rsidRDefault="008E7733" w:rsidP="008B6883">
      <w:pPr>
        <w:pStyle w:val="BodyText2"/>
      </w:pPr>
      <w:r>
        <w:t>Features can still be queried even though they are not rendered in the inspect plugin.</w:t>
      </w:r>
    </w:p>
    <w:p w14:paraId="488947FF" w14:textId="77777777" w:rsidR="00C6005A" w:rsidRDefault="00C6005A" w:rsidP="008B6883">
      <w:pPr>
        <w:pStyle w:val="BodyText2"/>
      </w:pPr>
      <w:r>
        <w:t>When the plugin is added to the map, when the cursor passes over a feature it changes to a pointer.</w:t>
      </w:r>
    </w:p>
    <w:p w14:paraId="559BEBE2" w14:textId="77777777"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59B52CAB" w14:textId="77777777" w:rsidR="00DB4CD4" w:rsidRDefault="00DB4CD4" w:rsidP="000E5536">
      <w:pPr>
        <w:pStyle w:val="Heading6"/>
      </w:pPr>
      <w:r>
        <w:t>Tangram</w:t>
      </w:r>
    </w:p>
    <w:p w14:paraId="167F87B9" w14:textId="77777777" w:rsidR="006E4ED1" w:rsidRDefault="00DB4CD4" w:rsidP="008B6883">
      <w:pPr>
        <w:pStyle w:val="BodyText2"/>
      </w:pPr>
      <w:r>
        <w:t xml:space="preserve">Very cool: </w:t>
      </w:r>
      <w:hyperlink r:id="rId1414" w:history="1">
        <w:r w:rsidRPr="00540B56">
          <w:rPr>
            <w:rStyle w:val="Hyperlink"/>
          </w:rPr>
          <w:t>https://mapzen.com/products/tangram/</w:t>
        </w:r>
      </w:hyperlink>
      <w:r>
        <w:t xml:space="preserve">. I created a new account by linking to GitHub and a new API key. </w:t>
      </w:r>
    </w:p>
    <w:p w14:paraId="35867164" w14:textId="77777777" w:rsidR="006E4ED1" w:rsidRDefault="006E4ED1" w:rsidP="000E5536">
      <w:pPr>
        <w:pStyle w:val="ListBullet2"/>
      </w:pPr>
      <w:r>
        <w:t>Tangram JS is a Leaflet plugin</w:t>
      </w:r>
    </w:p>
    <w:p w14:paraId="01B8D11D" w14:textId="77777777" w:rsidR="00DB4CD4" w:rsidRDefault="00DB4CD4" w:rsidP="000E5536">
      <w:pPr>
        <w:pStyle w:val="ListBullet2"/>
      </w:pPr>
      <w:r>
        <w:t xml:space="preserve">Tangram styles are set in the scene.yaml file and whenever this is updated the map </w:t>
      </w:r>
      <w:r w:rsidR="006E4ED1">
        <w:t>style is too</w:t>
      </w:r>
    </w:p>
    <w:p w14:paraId="2A3AF976" w14:textId="77777777"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3380F8FD" w14:textId="77777777" w:rsidR="009573B9" w:rsidRPr="00E728AF" w:rsidRDefault="009573B9" w:rsidP="008B6883">
      <w:pPr>
        <w:pStyle w:val="BodyText2"/>
      </w:pPr>
      <w:r>
        <w:t>There are two ways to include Mapzen basemaps: mapzen.js which bundles Leaflet, Mapzen and Tangram all into one; and tangram.js which I am using</w:t>
      </w:r>
    </w:p>
    <w:p w14:paraId="75DCD993" w14:textId="77777777" w:rsidR="009A114B" w:rsidRDefault="009A114B" w:rsidP="000E5536">
      <w:pPr>
        <w:pStyle w:val="Heading7"/>
      </w:pPr>
      <w:r>
        <w:t>Scene file</w:t>
      </w:r>
    </w:p>
    <w:p w14:paraId="3493CA2C" w14:textId="77777777" w:rsidR="009A114B" w:rsidRPr="009A114B" w:rsidRDefault="000D5C35" w:rsidP="008B6883">
      <w:pPr>
        <w:pStyle w:val="BodyText2"/>
      </w:pPr>
      <w:hyperlink r:id="rId1415" w:history="1">
        <w:r w:rsidR="009A114B" w:rsidRPr="009A114B">
          <w:rPr>
            <w:rStyle w:val="Hyperlink"/>
          </w:rPr>
          <w:t>Here</w:t>
        </w:r>
      </w:hyperlink>
      <w:r w:rsidR="009A114B">
        <w:t xml:space="preserve"> is the specification. </w:t>
      </w:r>
    </w:p>
    <w:p w14:paraId="24BFD7DF" w14:textId="77777777" w:rsidR="00630E5E" w:rsidRDefault="00630E5E" w:rsidP="00645B86">
      <w:pPr>
        <w:pStyle w:val="Heading7"/>
      </w:pPr>
      <w:r>
        <w:t>Issues</w:t>
      </w:r>
    </w:p>
    <w:p w14:paraId="6EC95057" w14:textId="77777777" w:rsidR="00630E5E" w:rsidRDefault="00630E5E" w:rsidP="00645B86">
      <w:pPr>
        <w:pStyle w:val="Heading8"/>
      </w:pPr>
      <w:r>
        <w:t>Duplicate labels</w:t>
      </w:r>
    </w:p>
    <w:p w14:paraId="3C1BFAA3" w14:textId="77777777" w:rsidR="00630E5E" w:rsidRPr="00630E5E" w:rsidRDefault="00630E5E" w:rsidP="008B6883">
      <w:pPr>
        <w:pStyle w:val="BodyText2"/>
      </w:pPr>
      <w:r>
        <w:t xml:space="preserve">The Tangram Javascript library allows you to show only one label per polygon but </w:t>
      </w:r>
      <w:hyperlink r:id="rId1416" w:anchor="generate_label_centroids" w:history="1">
        <w:r w:rsidRPr="00630E5E">
          <w:rPr>
            <w:rStyle w:val="Hyperlink"/>
          </w:rPr>
          <w:t>only with GeoJSON and TopoJSON sources</w:t>
        </w:r>
      </w:hyperlink>
      <w:r>
        <w:t xml:space="preserve"> (see the tutorial </w:t>
      </w:r>
      <w:hyperlink r:id="rId1417" w:history="1">
        <w:r w:rsidRPr="00630E5E">
          <w:rPr>
            <w:rStyle w:val="Hyperlink"/>
          </w:rPr>
          <w:t>here</w:t>
        </w:r>
      </w:hyperlink>
      <w:r>
        <w:t>).</w:t>
      </w:r>
    </w:p>
    <w:p w14:paraId="186B21C0" w14:textId="77777777" w:rsidR="00645B86" w:rsidRDefault="00645B86" w:rsidP="00645B86">
      <w:pPr>
        <w:pStyle w:val="Heading8"/>
      </w:pPr>
      <w:r>
        <w:t xml:space="preserve">Geometry rendering </w:t>
      </w:r>
    </w:p>
    <w:p w14:paraId="60FA70C1" w14:textId="77777777" w:rsidR="00645B86" w:rsidRDefault="00645B86" w:rsidP="008B6883">
      <w:pPr>
        <w:pStyle w:val="BodyText2"/>
      </w:pPr>
      <w:r>
        <w:t xml:space="preserve">There are some artefacts in the generalization which are not good. Here is a live example for Salonga: </w:t>
      </w:r>
      <w:hyperlink r:id="rId1418" w:anchor="8.2083/-2.312893/21.52367" w:history="1">
        <w:r w:rsidRPr="00235194">
          <w:rPr>
            <w:rStyle w:val="Hyperlink"/>
          </w:rPr>
          <w:t>https://mapzen.com/tangram/view/?scene=https://mapzen.com/api/scenes/43045/224/resources/basic.yaml#8.2083/-2.312893/21.52367</w:t>
        </w:r>
      </w:hyperlink>
      <w:r>
        <w:t xml:space="preserve"> </w:t>
      </w:r>
    </w:p>
    <w:p w14:paraId="02C48A30" w14:textId="77777777" w:rsidR="00645B86" w:rsidRDefault="00645B86" w:rsidP="008B6883">
      <w:pPr>
        <w:pStyle w:val="BodyText2"/>
      </w:pPr>
      <w:r>
        <w:rPr>
          <w:noProof/>
        </w:rPr>
        <w:t>These are not present in the MapBox GL JS client so it is an issue with the Tangram Client!</w:t>
      </w:r>
    </w:p>
    <w:p w14:paraId="48F60065" w14:textId="77777777" w:rsidR="00C52750" w:rsidRDefault="00C52750" w:rsidP="00C52750">
      <w:pPr>
        <w:pStyle w:val="Heading8"/>
      </w:pPr>
      <w:r>
        <w:t>Tile edge duplicate rendering</w:t>
      </w:r>
    </w:p>
    <w:p w14:paraId="2079FBF0" w14:textId="77777777" w:rsidR="00C52750" w:rsidRDefault="00C52750" w:rsidP="008B6883">
      <w:pPr>
        <w:pStyle w:val="BodyText2"/>
      </w:pPr>
      <w:r>
        <w:t>At tile edges the tiles are duplicated which shows up if you use transparency in the features:</w:t>
      </w:r>
    </w:p>
    <w:p w14:paraId="02C2D71F" w14:textId="77777777" w:rsidR="00C52750" w:rsidRPr="00C52750" w:rsidRDefault="00C52750" w:rsidP="008B6883">
      <w:pPr>
        <w:pStyle w:val="BodyText2"/>
      </w:pPr>
      <w:r>
        <w:rPr>
          <w:noProof/>
          <w:lang w:bidi="ar-SA"/>
        </w:rPr>
        <w:lastRenderedPageBreak/>
        <w:drawing>
          <wp:inline distT="0" distB="0" distL="0" distR="0" wp14:anchorId="471158B0" wp14:editId="7F8424E3">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19">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07C364D5" w14:textId="77777777" w:rsidR="002D1492" w:rsidRDefault="002D1492" w:rsidP="002D1492">
      <w:pPr>
        <w:pStyle w:val="Heading6"/>
      </w:pPr>
      <w:bookmarkStart w:id="239" w:name="_vt2geojson"/>
      <w:bookmarkEnd w:id="239"/>
      <w:r>
        <w:t>Turf</w:t>
      </w:r>
    </w:p>
    <w:p w14:paraId="6DFFE511" w14:textId="77777777" w:rsidR="002D1492" w:rsidRPr="002D1492" w:rsidRDefault="002D1492" w:rsidP="008B6883">
      <w:pPr>
        <w:pStyle w:val="BodyText2"/>
      </w:pPr>
      <w:r>
        <w:t xml:space="preserve">Turf is used in MapBox to do spatial analysis in the client. </w:t>
      </w:r>
      <w:hyperlink r:id="rId1420" w:history="1">
        <w:r w:rsidRPr="002D1492">
          <w:rPr>
            <w:rStyle w:val="Hyperlink"/>
          </w:rPr>
          <w:t>Here</w:t>
        </w:r>
      </w:hyperlink>
      <w:r>
        <w:t xml:space="preserve"> is the description in MapBox.</w:t>
      </w:r>
    </w:p>
    <w:p w14:paraId="0D03BC06" w14:textId="77777777" w:rsidR="00614049" w:rsidRDefault="00614049" w:rsidP="00614049">
      <w:pPr>
        <w:pStyle w:val="Heading7"/>
      </w:pPr>
      <w:r>
        <w:t>Using</w:t>
      </w:r>
    </w:p>
    <w:p w14:paraId="6350EA4D" w14:textId="77777777" w:rsidR="00614049" w:rsidRDefault="00614049" w:rsidP="00614049">
      <w:pPr>
        <w:pStyle w:val="Heading8"/>
      </w:pPr>
      <w:r>
        <w:t>Arrays of features</w:t>
      </w:r>
    </w:p>
    <w:p w14:paraId="323967B0" w14:textId="77777777" w:rsidR="00614049" w:rsidRDefault="00614049" w:rsidP="008B6883">
      <w:pPr>
        <w:pStyle w:val="BodyText2"/>
      </w:pPr>
      <w:r>
        <w:t xml:space="preserve">You can apply a function to an array of features straight from MapBox using the argument list syntax (from </w:t>
      </w:r>
      <w:hyperlink r:id="rId1421" w:history="1">
        <w:r w:rsidRPr="00614049">
          <w:rPr>
            <w:rStyle w:val="Hyperlink"/>
          </w:rPr>
          <w:t>here</w:t>
        </w:r>
      </w:hyperlink>
      <w:r>
        <w:t>). e.g. to union a set of features:</w:t>
      </w:r>
    </w:p>
    <w:p w14:paraId="5F4B8B00" w14:textId="77777777" w:rsidR="00614049" w:rsidRDefault="00614049" w:rsidP="00614049">
      <w:pPr>
        <w:pStyle w:val="Code"/>
      </w:pPr>
      <w:r w:rsidRPr="00614049">
        <w:t>var features = map.queryRenderedFeatures({ layers: ['WDPA'] });</w:t>
      </w:r>
    </w:p>
    <w:p w14:paraId="70206473" w14:textId="77777777" w:rsidR="00614049" w:rsidRDefault="00614049" w:rsidP="00614049">
      <w:pPr>
        <w:pStyle w:val="Code"/>
      </w:pPr>
      <w:r>
        <w:t>var unioned</w:t>
      </w:r>
      <w:r w:rsidRPr="00614049">
        <w:t xml:space="preserve"> = turf.union.apply(this, features);</w:t>
      </w:r>
    </w:p>
    <w:p w14:paraId="25BA8DBC" w14:textId="77777777" w:rsidR="00117077" w:rsidRDefault="00117077" w:rsidP="008B6883">
      <w:pPr>
        <w:pStyle w:val="BodyText2"/>
      </w:pPr>
      <w:r>
        <w:t>Normally union is used in the following way:</w:t>
      </w:r>
    </w:p>
    <w:p w14:paraId="00DC25D0" w14:textId="77777777" w:rsidR="00117077" w:rsidRPr="00614049" w:rsidRDefault="00117077" w:rsidP="00614049">
      <w:pPr>
        <w:pStyle w:val="Code"/>
      </w:pPr>
      <w:r w:rsidRPr="00117077">
        <w:t>turf.union(features[0],features[1])</w:t>
      </w:r>
    </w:p>
    <w:p w14:paraId="18A35F1A" w14:textId="77777777" w:rsidR="00950CCF" w:rsidRDefault="00950CCF" w:rsidP="00950CCF">
      <w:pPr>
        <w:pStyle w:val="Heading8"/>
      </w:pPr>
      <w:r>
        <w:t>Methods</w:t>
      </w:r>
    </w:p>
    <w:p w14:paraId="4E842750" w14:textId="77777777" w:rsidR="00953721" w:rsidRDefault="00953721" w:rsidP="00953721">
      <w:pPr>
        <w:pStyle w:val="Heading9"/>
      </w:pPr>
      <w:r>
        <w:t>Spatial overlay</w:t>
      </w:r>
    </w:p>
    <w:p w14:paraId="3EE4F640" w14:textId="77777777"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117"/>
        <w:gridCol w:w="3156"/>
      </w:tblGrid>
      <w:tr w:rsidR="00953721" w14:paraId="11E08C1B" w14:textId="77777777" w:rsidTr="00A85082">
        <w:tc>
          <w:tcPr>
            <w:tcW w:w="3116" w:type="dxa"/>
          </w:tcPr>
          <w:p w14:paraId="70C7D0A9" w14:textId="77777777" w:rsidR="00A85082" w:rsidRDefault="00A85082" w:rsidP="00A85082">
            <w:pPr>
              <w:pStyle w:val="Caption"/>
            </w:pPr>
            <w:r>
              <w:t xml:space="preserve">Figure </w:t>
            </w:r>
            <w:fldSimple w:instr=" SEQ Figure \* ARABIC ">
              <w:r w:rsidR="00270A0A">
                <w:rPr>
                  <w:noProof/>
                </w:rPr>
                <w:t>17</w:t>
              </w:r>
            </w:fldSimple>
            <w:r>
              <w:t xml:space="preserve"> Flatten</w:t>
            </w:r>
          </w:p>
          <w:p w14:paraId="3C9CD450" w14:textId="77777777" w:rsidR="00953721" w:rsidRDefault="00953721" w:rsidP="008B6883">
            <w:pPr>
              <w:pStyle w:val="BodyText2"/>
            </w:pPr>
            <w:r>
              <w:rPr>
                <w:noProof/>
                <w:lang w:bidi="ar-SA"/>
              </w:rPr>
              <w:drawing>
                <wp:inline distT="0" distB="0" distL="0" distR="0" wp14:anchorId="0B880736" wp14:editId="7C896813">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422">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6789D0B6" w14:textId="77777777" w:rsidR="00A85082" w:rsidRDefault="00A85082" w:rsidP="00A85082">
            <w:pPr>
              <w:pStyle w:val="Caption"/>
            </w:pPr>
            <w:r>
              <w:t xml:space="preserve">Figure </w:t>
            </w:r>
            <w:fldSimple w:instr=" SEQ Figure \* ARABIC ">
              <w:r w:rsidR="00270A0A">
                <w:rPr>
                  <w:noProof/>
                </w:rPr>
                <w:t>18</w:t>
              </w:r>
            </w:fldSimple>
            <w:r>
              <w:t xml:space="preserve"> Union</w:t>
            </w:r>
          </w:p>
          <w:p w14:paraId="2D18B32E" w14:textId="77777777" w:rsidR="00953721" w:rsidRDefault="00953721" w:rsidP="008B6883">
            <w:pPr>
              <w:pStyle w:val="BodyText2"/>
            </w:pPr>
            <w:r>
              <w:rPr>
                <w:noProof/>
                <w:lang w:bidi="ar-SA"/>
              </w:rPr>
              <w:drawing>
                <wp:inline distT="0" distB="0" distL="0" distR="0" wp14:anchorId="3E6A895A" wp14:editId="182423A1">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423">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279EB61E" w14:textId="77777777" w:rsidR="00A85082" w:rsidRPr="00953721" w:rsidRDefault="00A85082" w:rsidP="00A85082">
            <w:pPr>
              <w:pStyle w:val="Caption"/>
            </w:pPr>
            <w:r>
              <w:t xml:space="preserve">Figure </w:t>
            </w:r>
            <w:fldSimple w:instr=" SEQ Figure \* ARABIC ">
              <w:r w:rsidR="00270A0A">
                <w:rPr>
                  <w:noProof/>
                </w:rPr>
                <w:t>19</w:t>
              </w:r>
            </w:fldSimple>
            <w:r>
              <w:t xml:space="preserve"> Combine</w:t>
            </w:r>
          </w:p>
          <w:p w14:paraId="0EBD5E8A" w14:textId="77777777" w:rsidR="00953721" w:rsidRDefault="00953721" w:rsidP="008B6883">
            <w:pPr>
              <w:pStyle w:val="BodyText2"/>
            </w:pPr>
            <w:r>
              <w:rPr>
                <w:noProof/>
                <w:lang w:bidi="ar-SA"/>
              </w:rPr>
              <w:drawing>
                <wp:inline distT="0" distB="0" distL="0" distR="0" wp14:anchorId="3D779A7A" wp14:editId="306DFCA2">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424">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6E6BB595" w14:textId="77777777" w:rsidR="00953721" w:rsidRDefault="00953721" w:rsidP="008B6883">
      <w:pPr>
        <w:pStyle w:val="BodyText2"/>
      </w:pPr>
    </w:p>
    <w:p w14:paraId="352203CD" w14:textId="77777777" w:rsidR="0054012F" w:rsidRDefault="0054012F" w:rsidP="0054012F">
      <w:pPr>
        <w:pStyle w:val="Heading8"/>
      </w:pPr>
      <w:r>
        <w:t>Errors</w:t>
      </w:r>
    </w:p>
    <w:p w14:paraId="74F88DE3" w14:textId="77777777" w:rsidR="0054012F" w:rsidRPr="0054012F" w:rsidRDefault="0054012F" w:rsidP="008B6883">
      <w:pPr>
        <w:pStyle w:val="BodyText2"/>
      </w:pPr>
      <w:r>
        <w:t>On tr</w:t>
      </w:r>
      <w:r w:rsidR="006D1D53">
        <w:t>ying to union a set of features got the following error after 35 secs:</w:t>
      </w:r>
    </w:p>
    <w:p w14:paraId="7E682310" w14:textId="77777777"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425"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7C1628B3" w14:textId="77777777"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9246006" w14:textId="77777777" w:rsidR="004C558C" w:rsidRDefault="004C558C" w:rsidP="004C558C">
      <w:pPr>
        <w:pStyle w:val="Heading6"/>
      </w:pPr>
      <w:r>
        <w:t>vt2geojson</w:t>
      </w:r>
    </w:p>
    <w:p w14:paraId="0384AFE8" w14:textId="77777777" w:rsidR="004C558C" w:rsidRDefault="004C558C" w:rsidP="008B6883">
      <w:pPr>
        <w:pStyle w:val="BodyText2"/>
      </w:pPr>
      <w:r>
        <w:t xml:space="preserve">For converting MapBox vector tiles into geojson format - </w:t>
      </w:r>
      <w:hyperlink r:id="rId1426" w:history="1">
        <w:r w:rsidRPr="009D0E48">
          <w:rPr>
            <w:rStyle w:val="Hyperlink"/>
          </w:rPr>
          <w:t>vt2geojson</w:t>
        </w:r>
      </w:hyperlink>
      <w:r>
        <w:t xml:space="preserve">. </w:t>
      </w:r>
    </w:p>
    <w:p w14:paraId="145D1626" w14:textId="77777777" w:rsidR="004C558C" w:rsidRDefault="004C558C" w:rsidP="004C558C">
      <w:pPr>
        <w:pStyle w:val="Heading7"/>
      </w:pPr>
      <w:r>
        <w:lastRenderedPageBreak/>
        <w:t>Installing</w:t>
      </w:r>
    </w:p>
    <w:p w14:paraId="5227727D" w14:textId="77777777" w:rsidR="004C558C" w:rsidRDefault="004C558C" w:rsidP="008B6883">
      <w:pPr>
        <w:pStyle w:val="BodyText2"/>
      </w:pPr>
      <w:r>
        <w:t>I have installed it on the ‘web-apps’ workspace.</w:t>
      </w:r>
    </w:p>
    <w:p w14:paraId="4E601893" w14:textId="77777777" w:rsidR="004C558C" w:rsidRDefault="004C558C" w:rsidP="004C558C">
      <w:pPr>
        <w:pStyle w:val="Unix"/>
      </w:pPr>
      <w:r>
        <w:t>blishten:~/workspace</w:t>
      </w:r>
      <w:r w:rsidRPr="00AF5614">
        <w:t xml:space="preserve"> (gh-pages) $ cd biopama/</w:t>
      </w:r>
    </w:p>
    <w:p w14:paraId="579BA035" w14:textId="77777777" w:rsidR="004C558C" w:rsidRDefault="004C558C" w:rsidP="004C558C">
      <w:pPr>
        <w:pStyle w:val="Unix"/>
      </w:pPr>
      <w:r w:rsidRPr="00AF5614">
        <w:t>blishten:~/workspace/biopama (gh-pages) $ sudo npm install -g @mapbox/vt2geojson</w:t>
      </w:r>
    </w:p>
    <w:p w14:paraId="085E052C" w14:textId="77777777" w:rsidR="004C558C" w:rsidRDefault="004C558C" w:rsidP="004C558C">
      <w:pPr>
        <w:pStyle w:val="Heading7"/>
      </w:pPr>
      <w:r>
        <w:t>Using</w:t>
      </w:r>
    </w:p>
    <w:p w14:paraId="19F91C63" w14:textId="77777777" w:rsidR="004C558C" w:rsidRDefault="004C558C" w:rsidP="008B6883">
      <w:pPr>
        <w:pStyle w:val="BodyText2"/>
      </w:pPr>
      <w:r>
        <w:t>From the command line, to run it against</w:t>
      </w:r>
      <w:r w:rsidR="00027AB0">
        <w:t xml:space="preserve"> a remote vector tile</w:t>
      </w:r>
      <w:r>
        <w:t xml:space="preserve"> and save the results to a local file:</w:t>
      </w:r>
    </w:p>
    <w:p w14:paraId="04C2CCAC" w14:textId="77777777"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403299A2" w14:textId="77777777" w:rsidR="004623B4" w:rsidRDefault="004623B4" w:rsidP="004623B4">
      <w:pPr>
        <w:pStyle w:val="Heading5"/>
      </w:pPr>
      <w:r>
        <w:t>React</w:t>
      </w:r>
    </w:p>
    <w:p w14:paraId="703CA9B3" w14:textId="77777777" w:rsidR="004623B4" w:rsidRPr="004623B4" w:rsidRDefault="004623B4" w:rsidP="004623B4">
      <w:pPr>
        <w:pStyle w:val="BodyText2"/>
      </w:pPr>
      <w:r>
        <w:t xml:space="preserve">Is </w:t>
      </w:r>
      <w:hyperlink r:id="rId1427"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62472DAA" w14:textId="77777777" w:rsidR="007F3004" w:rsidRDefault="007F3004" w:rsidP="007F3004">
      <w:pPr>
        <w:pStyle w:val="Heading6"/>
      </w:pPr>
      <w:r>
        <w:t>Building</w:t>
      </w:r>
    </w:p>
    <w:p w14:paraId="5FAFB37D" w14:textId="77777777" w:rsidR="007F3004" w:rsidRPr="00143EB8" w:rsidRDefault="007F3004" w:rsidP="007F3004">
      <w:pPr>
        <w:pStyle w:val="Unix"/>
      </w:pPr>
      <w:r>
        <w:t>npm run build</w:t>
      </w:r>
    </w:p>
    <w:p w14:paraId="7285AF5A" w14:textId="77777777" w:rsidR="007F3004" w:rsidRPr="00130BFA" w:rsidRDefault="007F3004" w:rsidP="007F3004">
      <w:pPr>
        <w:pStyle w:val="Heading7"/>
      </w:pPr>
      <w:r>
        <w:t>Issues</w:t>
      </w:r>
    </w:p>
    <w:p w14:paraId="0DA513F2" w14:textId="77777777" w:rsidR="007F3004" w:rsidRDefault="007F3004" w:rsidP="007F3004">
      <w:pPr>
        <w:pStyle w:val="Heading8"/>
      </w:pPr>
      <w:r>
        <w:t>Errors</w:t>
      </w:r>
    </w:p>
    <w:p w14:paraId="10FAF552" w14:textId="77777777" w:rsidR="007F3004" w:rsidRDefault="007F3004" w:rsidP="007F3004">
      <w:pPr>
        <w:pStyle w:val="Unix"/>
      </w:pPr>
      <w:r>
        <w:t>sh: 1: react-scripts: not found</w:t>
      </w:r>
    </w:p>
    <w:p w14:paraId="06A20C6E" w14:textId="77777777" w:rsidR="007F3004" w:rsidRDefault="007F3004" w:rsidP="007F3004">
      <w:pPr>
        <w:pStyle w:val="Unix"/>
      </w:pPr>
      <w:r>
        <w:t>npm ERR! file sh</w:t>
      </w:r>
    </w:p>
    <w:p w14:paraId="11C38FEF" w14:textId="77777777" w:rsidR="007F3004" w:rsidRDefault="007F3004" w:rsidP="007F3004">
      <w:pPr>
        <w:pStyle w:val="Unix"/>
      </w:pPr>
      <w:r>
        <w:t>npm ERR! code ELIFECYCLE</w:t>
      </w:r>
    </w:p>
    <w:p w14:paraId="1675919A" w14:textId="77777777" w:rsidR="007F3004" w:rsidRDefault="007F3004" w:rsidP="007F3004">
      <w:pPr>
        <w:pStyle w:val="Unix"/>
      </w:pPr>
      <w:r>
        <w:t>npm ERR! errno ENOENT</w:t>
      </w:r>
    </w:p>
    <w:p w14:paraId="375F8941" w14:textId="77777777" w:rsidR="007F3004" w:rsidRDefault="007F3004" w:rsidP="007F3004">
      <w:pPr>
        <w:pStyle w:val="Unix"/>
      </w:pPr>
      <w:r>
        <w:t>npm ERR! syscall spawn</w:t>
      </w:r>
    </w:p>
    <w:p w14:paraId="672140F4" w14:textId="77777777" w:rsidR="007F3004" w:rsidRDefault="007F3004" w:rsidP="007F3004">
      <w:pPr>
        <w:pStyle w:val="Unix"/>
      </w:pPr>
      <w:r>
        <w:t>npm ERR! acp@0.1.0 build: `react-scripts build`</w:t>
      </w:r>
    </w:p>
    <w:p w14:paraId="01C5AF47" w14:textId="77777777" w:rsidR="007F3004" w:rsidRDefault="007F3004" w:rsidP="007F3004">
      <w:pPr>
        <w:pStyle w:val="Unix"/>
      </w:pPr>
      <w:r>
        <w:t>npm ERR! spawn ENOENT</w:t>
      </w:r>
    </w:p>
    <w:p w14:paraId="17E1FA15" w14:textId="77777777" w:rsidR="007F3004" w:rsidRDefault="007F3004" w:rsidP="007F3004">
      <w:pPr>
        <w:pStyle w:val="Unix"/>
      </w:pPr>
      <w:r>
        <w:t xml:space="preserve">npm ERR! </w:t>
      </w:r>
    </w:p>
    <w:p w14:paraId="5343AF74" w14:textId="77777777" w:rsidR="007F3004" w:rsidRDefault="007F3004" w:rsidP="007F3004">
      <w:pPr>
        <w:pStyle w:val="Unix"/>
      </w:pPr>
      <w:r>
        <w:t>npm ERR! Failed at the acp@0.1.0 build script.</w:t>
      </w:r>
    </w:p>
    <w:p w14:paraId="66AECBFB" w14:textId="77777777" w:rsidR="007F3004" w:rsidRDefault="007F3004" w:rsidP="007F3004">
      <w:pPr>
        <w:pStyle w:val="Unix"/>
      </w:pPr>
      <w:r>
        <w:t>npm ERR! This is probably not a problem with npm. There is likely additional logging output above.</w:t>
      </w:r>
    </w:p>
    <w:p w14:paraId="5AD44A07" w14:textId="77777777" w:rsidR="007F3004" w:rsidRDefault="007F3004" w:rsidP="007F3004">
      <w:pPr>
        <w:pStyle w:val="Unix"/>
      </w:pPr>
      <w:r>
        <w:t>npm WARN Local package.json exists, but node_modules missing, did you mean to install?</w:t>
      </w:r>
    </w:p>
    <w:p w14:paraId="1D28D353" w14:textId="77777777" w:rsidR="007F3004" w:rsidRDefault="007F3004" w:rsidP="007F3004">
      <w:pPr>
        <w:pStyle w:val="Unix"/>
      </w:pPr>
      <w:r>
        <w:t>npm ERR! A complete log of this run can be found in:</w:t>
      </w:r>
    </w:p>
    <w:p w14:paraId="423FD664" w14:textId="77777777" w:rsidR="007F3004" w:rsidRDefault="007F3004" w:rsidP="007F3004">
      <w:pPr>
        <w:pStyle w:val="Unix"/>
      </w:pPr>
      <w:r>
        <w:t>npm ERR!     /home/biopama/.npm/_logs/2018-02-21T08_51_55_267Z-debug.log</w:t>
      </w:r>
    </w:p>
    <w:p w14:paraId="26109FDC" w14:textId="77777777" w:rsidR="007F3004" w:rsidRDefault="007F3004" w:rsidP="007F3004">
      <w:pPr>
        <w:pStyle w:val="Unix"/>
      </w:pPr>
      <w:r>
        <w:t xml:space="preserve">biopama@Ubuntu-1710-artful-64-minimal:~/public_html/beta/wireframes/acp$ </w:t>
      </w:r>
    </w:p>
    <w:p w14:paraId="66D1731E" w14:textId="77777777" w:rsidR="007F3004" w:rsidRDefault="007F3004" w:rsidP="007F3004">
      <w:pPr>
        <w:pStyle w:val="BodyText2"/>
      </w:pPr>
      <w:r>
        <w:t>This was because the node_modules were not installed in the folder so I installed them:</w:t>
      </w:r>
    </w:p>
    <w:p w14:paraId="0C3A2895" w14:textId="77777777" w:rsidR="007F3004" w:rsidRDefault="007F3004" w:rsidP="007F3004">
      <w:pPr>
        <w:pStyle w:val="Unix"/>
      </w:pPr>
      <w:r w:rsidRPr="00130BFA">
        <w:t>biopama@Ubuntu-1710-artful-64-minimal:~/public_html/beta/wireframes/acp$ npm install</w:t>
      </w:r>
    </w:p>
    <w:p w14:paraId="2E339813" w14:textId="77777777" w:rsidR="007F3004" w:rsidRPr="00130BFA" w:rsidRDefault="007F3004" w:rsidP="007F3004">
      <w:pPr>
        <w:pStyle w:val="BodyText2"/>
      </w:pPr>
      <w:r>
        <w:t>Now it builds OK.</w:t>
      </w:r>
    </w:p>
    <w:p w14:paraId="0C5DD05F" w14:textId="77777777" w:rsidR="007F3004" w:rsidRDefault="007F3004" w:rsidP="007F3004">
      <w:pPr>
        <w:pStyle w:val="Heading8"/>
      </w:pPr>
      <w:r>
        <w:t>404 errors in build</w:t>
      </w:r>
    </w:p>
    <w:p w14:paraId="060F7A39" w14:textId="77777777" w:rsidR="007F3004" w:rsidRPr="000A5587" w:rsidRDefault="007F3004" w:rsidP="007F3004">
      <w:pPr>
        <w:pStyle w:val="Heading9"/>
      </w:pPr>
      <w:r>
        <w:t>No home folder set</w:t>
      </w:r>
    </w:p>
    <w:p w14:paraId="1AD0888B" w14:textId="77777777" w:rsidR="007F3004" w:rsidRDefault="007F3004" w:rsidP="007F3004">
      <w:pPr>
        <w:pStyle w:val="BodyText2"/>
      </w:pPr>
      <w:r>
        <w:t xml:space="preserve">This is normally because you haven’t set the home folder in the package.json file - see </w:t>
      </w:r>
      <w:hyperlink w:anchor="_Building_for_production" w:history="1">
        <w:r w:rsidRPr="00316F42">
          <w:rPr>
            <w:rStyle w:val="Hyperlink"/>
          </w:rPr>
          <w:t>Building for production</w:t>
        </w:r>
      </w:hyperlink>
      <w:r>
        <w:t>.</w:t>
      </w:r>
    </w:p>
    <w:p w14:paraId="4D12F9F0" w14:textId="77777777" w:rsidR="007F3004" w:rsidRDefault="007F3004" w:rsidP="007F3004">
      <w:pPr>
        <w:pStyle w:val="Heading9"/>
      </w:pPr>
      <w:bookmarkStart w:id="240" w:name="_Rewrites_not_enabled"/>
      <w:bookmarkEnd w:id="240"/>
      <w:r>
        <w:t>Rewrites not enabled in Apache</w:t>
      </w:r>
    </w:p>
    <w:p w14:paraId="6C0B43ED" w14:textId="77777777" w:rsidR="007F3004" w:rsidRDefault="007F3004" w:rsidP="007F3004">
      <w:pPr>
        <w:pStyle w:val="BodyText2"/>
      </w:pPr>
      <w:r>
        <w:t xml:space="preserve">When using the React Router sometimes I get 404 errors for virtual pages. I have built a React app which works fine on GitHub but not on beta.biopama.org. If I navigate to a Route, e.g. </w:t>
      </w:r>
      <w:hyperlink r:id="rId1428" w:history="1">
        <w:r w:rsidRPr="00914DB2">
          <w:rPr>
            <w:rStyle w:val="Hyperlink"/>
          </w:rPr>
          <w:t>https://andrewcottam.github.io/wireframes/regional/build/indicator/2</w:t>
        </w:r>
      </w:hyperlink>
      <w:r>
        <w:t xml:space="preserve"> it works in GitHub but </w:t>
      </w:r>
    </w:p>
    <w:p w14:paraId="0739CFD7" w14:textId="77777777" w:rsidR="007F3004" w:rsidRPr="000A5587" w:rsidRDefault="000D5C35" w:rsidP="007F3004">
      <w:pPr>
        <w:pStyle w:val="BodyText2"/>
      </w:pPr>
      <w:hyperlink r:id="rId1429" w:history="1">
        <w:r w:rsidR="007F3004" w:rsidRPr="00914DB2">
          <w:rPr>
            <w:rStyle w:val="Hyperlink"/>
          </w:rPr>
          <w:t>http://beta.biopama.org/wireframes/regional/build/indicator/2</w:t>
        </w:r>
      </w:hyperlink>
      <w:r w:rsidR="007F3004">
        <w:t xml:space="preserve"> gives me a 404 error. This is because Apache is not configured correctly to rewrite the request to the </w:t>
      </w:r>
      <w:hyperlink r:id="rId1430" w:history="1">
        <w:r w:rsidR="007F3004" w:rsidRPr="00914DB2">
          <w:rPr>
            <w:rStyle w:val="Hyperlink"/>
          </w:rPr>
          <w:t>http://beta.biopama.org/wireframes/regional/build/index.html</w:t>
        </w:r>
      </w:hyperlink>
      <w:r w:rsidR="007F3004">
        <w:t xml:space="preserve"> page. See Apache configuration.</w:t>
      </w:r>
    </w:p>
    <w:p w14:paraId="4FE71E95" w14:textId="77777777" w:rsidR="007F3004" w:rsidRDefault="007F3004" w:rsidP="007F3004">
      <w:pPr>
        <w:pStyle w:val="Heading8"/>
      </w:pPr>
      <w:r>
        <w:t>Paths</w:t>
      </w:r>
    </w:p>
    <w:p w14:paraId="708D0BCC" w14:textId="77777777" w:rsidR="007F3004" w:rsidRDefault="007F3004" w:rsidP="007F3004">
      <w:pPr>
        <w:pStyle w:val="BodyText2"/>
      </w:pPr>
      <w:r>
        <w:t xml:space="preserve">Dev and deploy have 2 different url paths and this can cause problems when deploying. Good article here about </w:t>
      </w:r>
      <w:hyperlink r:id="rId1431" w:history="1">
        <w:r w:rsidRPr="00407D24">
          <w:rPr>
            <w:rStyle w:val="Hyperlink"/>
          </w:rPr>
          <w:t>it</w:t>
        </w:r>
      </w:hyperlink>
      <w:r>
        <w:t xml:space="preserve">. You can see if you are viewing a dev app or a deployed one using the </w:t>
      </w:r>
      <w:r w:rsidRPr="00E24C94">
        <w:t>process.env.NODE_ENV</w:t>
      </w:r>
      <w:r>
        <w:t xml:space="preserve"> variable. </w:t>
      </w:r>
    </w:p>
    <w:p w14:paraId="6E0A90DC" w14:textId="77777777" w:rsidR="007F3004" w:rsidRDefault="007F3004" w:rsidP="007F3004">
      <w:pPr>
        <w:pStyle w:val="BodyText2"/>
      </w:pPr>
      <w:r>
        <w:t>One solution to storing the path is to use Global Variables in the Window Object:</w:t>
      </w:r>
    </w:p>
    <w:p w14:paraId="26643C96" w14:textId="77777777" w:rsidR="007F3004" w:rsidRDefault="007F3004" w:rsidP="007F3004">
      <w:pPr>
        <w:pStyle w:val="Code"/>
      </w:pPr>
      <w:r w:rsidRPr="00953B47">
        <w:lastRenderedPageBreak/>
        <w:t>window.basepath = (process.env.NODE_ENV==='production') ? "/wireframes/acp/build/" : "/wireframes/acp/";</w:t>
      </w:r>
    </w:p>
    <w:p w14:paraId="6E751949" w14:textId="77777777" w:rsidR="007F3004" w:rsidRDefault="007F3004" w:rsidP="007F3004">
      <w:pPr>
        <w:pStyle w:val="BodyText2"/>
      </w:pPr>
      <w:r>
        <w:t>Then bind to this value:</w:t>
      </w:r>
    </w:p>
    <w:p w14:paraId="1D57FAB6" w14:textId="77777777" w:rsidR="007F3004" w:rsidRPr="00407D24" w:rsidRDefault="007F3004" w:rsidP="007F3004">
      <w:pPr>
        <w:pStyle w:val="Code"/>
      </w:pPr>
      <w:r w:rsidRPr="00963618">
        <w:t>&lt;Route path={window.basepath + "Region/:region"} component={Region}/&gt;</w:t>
      </w:r>
    </w:p>
    <w:p w14:paraId="5339CEE4" w14:textId="77777777" w:rsidR="007F3004" w:rsidRDefault="007F3004" w:rsidP="007F3004">
      <w:pPr>
        <w:pStyle w:val="Heading8"/>
      </w:pPr>
      <w:r>
        <w:t>Failed to compile</w:t>
      </w:r>
    </w:p>
    <w:p w14:paraId="6BC2D233" w14:textId="77777777" w:rsidR="007F3004" w:rsidRDefault="007F3004" w:rsidP="007F3004">
      <w:pPr>
        <w:pStyle w:val="Heading9"/>
      </w:pPr>
      <w:r w:rsidRPr="00941D32">
        <w:t>Module build failed: Error: ENOENT: no such file or directory, open '/home/biopama/public_html/beta/wireframes/regional/node_modules/history/createHashHistory.js'</w:t>
      </w:r>
    </w:p>
    <w:p w14:paraId="2C06D269" w14:textId="77777777" w:rsidR="007F3004" w:rsidRPr="00941D32" w:rsidRDefault="007F3004" w:rsidP="007F3004">
      <w:pPr>
        <w:pStyle w:val="BodyText2"/>
      </w:pPr>
      <w:r>
        <w:t>Reinstall react-router and react-router-dom.</w:t>
      </w:r>
    </w:p>
    <w:p w14:paraId="1CC2BE91" w14:textId="77777777" w:rsidR="001C38DB" w:rsidRDefault="001C38DB" w:rsidP="001C38DB">
      <w:pPr>
        <w:pStyle w:val="Heading6"/>
      </w:pPr>
      <w:r>
        <w:t>Components</w:t>
      </w:r>
    </w:p>
    <w:p w14:paraId="761591E5" w14:textId="77777777" w:rsidR="001C38DB" w:rsidRDefault="001C38DB" w:rsidP="001C38DB">
      <w:pPr>
        <w:pStyle w:val="Heading7"/>
      </w:pPr>
      <w:r>
        <w:t>react-router</w:t>
      </w:r>
    </w:p>
    <w:p w14:paraId="348AFA80" w14:textId="77777777" w:rsidR="00941D32" w:rsidRDefault="00941D32" w:rsidP="00941D32">
      <w:pPr>
        <w:pStyle w:val="Heading8"/>
      </w:pPr>
      <w:r>
        <w:t>Installation</w:t>
      </w:r>
    </w:p>
    <w:p w14:paraId="52B8C12A" w14:textId="77777777" w:rsidR="00941D32" w:rsidRDefault="00941D32" w:rsidP="00941D32">
      <w:pPr>
        <w:pStyle w:val="Unix"/>
      </w:pPr>
      <w:r w:rsidRPr="00941D32">
        <w:t>npm install --save react-router</w:t>
      </w:r>
    </w:p>
    <w:p w14:paraId="14D738BC" w14:textId="77777777" w:rsidR="00EC5C7A" w:rsidRDefault="00EC5C7A" w:rsidP="00EC5C7A">
      <w:pPr>
        <w:pStyle w:val="BodyText2"/>
      </w:pPr>
      <w:r>
        <w:t>You may also need react-router-dom:</w:t>
      </w:r>
    </w:p>
    <w:p w14:paraId="1FA83AEC" w14:textId="77777777" w:rsidR="00EC5C7A" w:rsidRPr="00941D32" w:rsidRDefault="00EC5C7A" w:rsidP="00941D32">
      <w:pPr>
        <w:pStyle w:val="Unix"/>
      </w:pPr>
      <w:r w:rsidRPr="00EC5C7A">
        <w:t>npm install --save react-router-dom</w:t>
      </w:r>
    </w:p>
    <w:p w14:paraId="13E9332C" w14:textId="77777777" w:rsidR="001C38DB" w:rsidRDefault="00242769" w:rsidP="001C38DB">
      <w:pPr>
        <w:pStyle w:val="Heading8"/>
      </w:pPr>
      <w:r>
        <w:t>Using</w:t>
      </w:r>
    </w:p>
    <w:p w14:paraId="745CE4BD" w14:textId="77777777" w:rsidR="001C38DB" w:rsidRDefault="001C38DB" w:rsidP="001C38DB">
      <w:pPr>
        <w:pStyle w:val="BodyText2"/>
      </w:pPr>
      <w:r>
        <w:t>The &lt;Route&gt; component path attribute matches the full url and not the relative url.</w:t>
      </w:r>
    </w:p>
    <w:p w14:paraId="2AC02AFC" w14:textId="77777777" w:rsidR="007B3A95" w:rsidRDefault="007B3A95" w:rsidP="001C38DB">
      <w:pPr>
        <w:pStyle w:val="BodyText2"/>
      </w:pPr>
      <w:r>
        <w:t xml:space="preserve">When you are deploying to production machine the url will have an extra 'build' path in it. To overcome this in your &lt;Route&gt; components, you can use the package.jsons 'homepage' property which is available at buildtime as </w:t>
      </w:r>
      <w:r w:rsidRPr="007B3A95">
        <w:t>process.env.PUBLIC_URL</w:t>
      </w:r>
      <w:r>
        <w:t xml:space="preserve"> (see </w:t>
      </w:r>
      <w:hyperlink r:id="rId1432" w:history="1">
        <w:r w:rsidRPr="007B3A95">
          <w:rPr>
            <w:rStyle w:val="Hyperlink"/>
          </w:rPr>
          <w:t>here</w:t>
        </w:r>
      </w:hyperlink>
      <w:r>
        <w:t>).</w:t>
      </w:r>
    </w:p>
    <w:p w14:paraId="293DD6FF" w14:textId="77777777" w:rsidR="00982B0D" w:rsidRDefault="00982B0D" w:rsidP="001C38DB">
      <w:pPr>
        <w:pStyle w:val="BodyText2"/>
      </w:pPr>
      <w:r>
        <w:t xml:space="preserve">If you want to match on multiple url parameters, you can specify </w:t>
      </w:r>
      <w:r>
        <w:rPr>
          <w:i/>
        </w:rPr>
        <w:t>optional</w:t>
      </w:r>
      <w:r>
        <w:t xml:space="preserve"> parameters using a question mark. For example, to match an id and also an optional country </w:t>
      </w:r>
      <w:r w:rsidR="003D28EC">
        <w:t xml:space="preserve">iso3 </w:t>
      </w:r>
      <w:r>
        <w:t>parameter:</w:t>
      </w:r>
    </w:p>
    <w:p w14:paraId="446DB91F" w14:textId="77777777" w:rsidR="00982B0D" w:rsidRDefault="00982B0D" w:rsidP="00982B0D">
      <w:pPr>
        <w:pStyle w:val="Code"/>
      </w:pPr>
      <w:r w:rsidRPr="00982B0D">
        <w:t>&lt;Route path={"indic</w:t>
      </w:r>
      <w:r>
        <w:t>ator/:id/:iso3?"}</w:t>
      </w:r>
      <w:r w:rsidRPr="00982B0D">
        <w:t>/&gt;</w:t>
      </w:r>
    </w:p>
    <w:p w14:paraId="4063B4DA" w14:textId="77777777" w:rsidR="00B1327A" w:rsidRPr="00982B0D" w:rsidRDefault="00647AD4" w:rsidP="00B1327A">
      <w:pPr>
        <w:pStyle w:val="BodyText2"/>
      </w:pPr>
      <w:r>
        <w:t xml:space="preserve">The path is set as a string and converted to a regex and </w:t>
      </w:r>
      <w:hyperlink r:id="rId1433" w:history="1">
        <w:r w:rsidRPr="00647AD4">
          <w:rPr>
            <w:rStyle w:val="Hyperlink"/>
          </w:rPr>
          <w:t>then matched</w:t>
        </w:r>
      </w:hyperlink>
      <w:r>
        <w:t xml:space="preserve">. </w:t>
      </w:r>
      <w:r w:rsidR="00B1327A">
        <w:t xml:space="preserve">This is documented in the path-to-regexp node module </w:t>
      </w:r>
      <w:hyperlink r:id="rId1434" w:history="1">
        <w:r w:rsidR="00B1327A" w:rsidRPr="00B1327A">
          <w:rPr>
            <w:rStyle w:val="Hyperlink"/>
          </w:rPr>
          <w:t>here</w:t>
        </w:r>
      </w:hyperlink>
      <w:r w:rsidR="00B1327A">
        <w:t xml:space="preserve"> toge</w:t>
      </w:r>
      <w:r>
        <w:t>ther with lots of other options</w:t>
      </w:r>
      <w:r w:rsidR="00B1327A">
        <w:t>.</w:t>
      </w:r>
    </w:p>
    <w:p w14:paraId="4C1DD9D3" w14:textId="77777777" w:rsidR="00D17513" w:rsidRDefault="00D17513" w:rsidP="00D17513">
      <w:pPr>
        <w:pStyle w:val="Heading7"/>
      </w:pPr>
      <w:bookmarkStart w:id="241" w:name="_react-fontawesome"/>
      <w:bookmarkEnd w:id="241"/>
      <w:r>
        <w:t>react-fontawesome</w:t>
      </w:r>
    </w:p>
    <w:p w14:paraId="303A4A32" w14:textId="77777777" w:rsidR="00D17513" w:rsidRDefault="000D5C35" w:rsidP="00D17513">
      <w:pPr>
        <w:pStyle w:val="BodyText2"/>
      </w:pPr>
      <w:hyperlink r:id="rId1435" w:history="1">
        <w:r w:rsidR="00D17513" w:rsidRPr="00D17513">
          <w:rPr>
            <w:rStyle w:val="Hyperlink"/>
          </w:rPr>
          <w:t>Here</w:t>
        </w:r>
      </w:hyperlink>
      <w:r w:rsidR="00D17513">
        <w:t xml:space="preserve">. </w:t>
      </w:r>
    </w:p>
    <w:p w14:paraId="473D3223" w14:textId="77777777" w:rsidR="00D17513" w:rsidRDefault="009B79D1" w:rsidP="00D17513">
      <w:pPr>
        <w:pStyle w:val="Heading8"/>
      </w:pPr>
      <w:r>
        <w:t>Installing</w:t>
      </w:r>
    </w:p>
    <w:p w14:paraId="11B9379E" w14:textId="77777777" w:rsidR="00D17513" w:rsidRDefault="009B79D1" w:rsidP="00D17513">
      <w:pPr>
        <w:pStyle w:val="Unix"/>
      </w:pPr>
      <w:r w:rsidRPr="009B79D1">
        <w:t>npm install --save react-fontawesome</w:t>
      </w:r>
    </w:p>
    <w:p w14:paraId="09976625" w14:textId="77777777" w:rsidR="00D17513" w:rsidRDefault="00D17513" w:rsidP="00D17513">
      <w:pPr>
        <w:pStyle w:val="Heading8"/>
      </w:pPr>
      <w:r>
        <w:t>Using</w:t>
      </w:r>
    </w:p>
    <w:p w14:paraId="10364055" w14:textId="77777777" w:rsidR="00D17513" w:rsidRDefault="00D17513" w:rsidP="00D17513">
      <w:pPr>
        <w:pStyle w:val="BodyText2"/>
      </w:pPr>
      <w:r>
        <w:t>Reference the CDN font awesome css by add</w:t>
      </w:r>
      <w:r w:rsidR="00C965C7">
        <w:t xml:space="preserve">ing this to the index.html page (see </w:t>
      </w:r>
      <w:hyperlink r:id="rId1436" w:anchor="using-cdn-version" w:history="1">
        <w:r w:rsidR="00C965C7" w:rsidRPr="00C965C7">
          <w:rPr>
            <w:rStyle w:val="Hyperlink"/>
          </w:rPr>
          <w:t>here</w:t>
        </w:r>
      </w:hyperlink>
      <w:r w:rsidR="00C965C7">
        <w:t>):</w:t>
      </w:r>
    </w:p>
    <w:p w14:paraId="0C4EBAC6" w14:textId="77777777" w:rsidR="00D17513" w:rsidRDefault="00D17513" w:rsidP="00D17513">
      <w:pPr>
        <w:pStyle w:val="Code"/>
      </w:pPr>
      <w:r w:rsidRPr="00D17513">
        <w:t>&lt;link href="https://maxcdn.bootstrapcdn.com/font-awesome/4.7.0/css/font-awesome.min.css" rel="stylesheet" /&gt;</w:t>
      </w:r>
    </w:p>
    <w:p w14:paraId="435FF2C1" w14:textId="77777777" w:rsidR="00836931" w:rsidRDefault="00836931" w:rsidP="00836931">
      <w:pPr>
        <w:pStyle w:val="BodyText2"/>
      </w:pPr>
      <w:r>
        <w:t>Then use it like this:</w:t>
      </w:r>
    </w:p>
    <w:p w14:paraId="52F0B220" w14:textId="77777777" w:rsidR="00836931" w:rsidRPr="00D17513" w:rsidRDefault="00836931" w:rsidP="00D17513">
      <w:pPr>
        <w:pStyle w:val="Code"/>
      </w:pPr>
      <w:r w:rsidRPr="00836931">
        <w:t>{(this.state.favorited) ?  &lt;FontAwesome name='star' style={{ color:'#FAB800' }}/&gt; : &lt;FontAwesome name='star' /&gt;}</w:t>
      </w:r>
    </w:p>
    <w:p w14:paraId="76EE518F" w14:textId="77777777" w:rsidR="00642770" w:rsidRDefault="00642770" w:rsidP="00642770">
      <w:pPr>
        <w:pStyle w:val="Heading7"/>
      </w:pPr>
      <w:bookmarkStart w:id="242" w:name="_react-mapbox-gl"/>
      <w:bookmarkEnd w:id="242"/>
      <w:r>
        <w:t>react-mapbox-gl</w:t>
      </w:r>
    </w:p>
    <w:p w14:paraId="2FBBD648" w14:textId="77777777" w:rsidR="00260BE3" w:rsidRPr="00260BE3" w:rsidRDefault="000D5C35" w:rsidP="00260BE3">
      <w:pPr>
        <w:pStyle w:val="BodyText2"/>
      </w:pPr>
      <w:hyperlink r:id="rId1437" w:history="1">
        <w:r w:rsidR="00260BE3" w:rsidRPr="00260BE3">
          <w:rPr>
            <w:rStyle w:val="Hyperlink"/>
          </w:rPr>
          <w:t>This</w:t>
        </w:r>
      </w:hyperlink>
      <w:r w:rsidR="00260BE3">
        <w:t xml:space="preserve"> is the Github page for react-mapbox-gl.</w:t>
      </w:r>
    </w:p>
    <w:p w14:paraId="54186165" w14:textId="77777777" w:rsidR="00642770" w:rsidRDefault="00642770" w:rsidP="00642770">
      <w:pPr>
        <w:pStyle w:val="Heading8"/>
      </w:pPr>
      <w:r>
        <w:t>Installing</w:t>
      </w:r>
    </w:p>
    <w:p w14:paraId="465D4658" w14:textId="77777777" w:rsidR="00642770" w:rsidRPr="00642770" w:rsidRDefault="00642770" w:rsidP="00642770">
      <w:pPr>
        <w:pStyle w:val="Unix"/>
      </w:pPr>
      <w:r w:rsidRPr="00642770">
        <w:t>npm install react-mapbox-gl --save</w:t>
      </w:r>
    </w:p>
    <w:p w14:paraId="036071F8" w14:textId="77777777" w:rsidR="00642770" w:rsidRDefault="00642770" w:rsidP="00642770">
      <w:pPr>
        <w:pStyle w:val="Heading8"/>
      </w:pPr>
      <w:r>
        <w:t>Using</w:t>
      </w:r>
    </w:p>
    <w:p w14:paraId="2600DBF6" w14:textId="77777777" w:rsidR="001C4E22" w:rsidRDefault="001C4E22" w:rsidP="001C4E22">
      <w:pPr>
        <w:pStyle w:val="Heading6"/>
      </w:pPr>
      <w:r>
        <w:lastRenderedPageBreak/>
        <w:t>Components in separate files</w:t>
      </w:r>
    </w:p>
    <w:p w14:paraId="0A032DEF" w14:textId="77777777" w:rsidR="001C4E22" w:rsidRPr="001C4E22" w:rsidRDefault="001C4E22" w:rsidP="001C4E22">
      <w:pPr>
        <w:pStyle w:val="BodyText2"/>
      </w:pPr>
      <w:r>
        <w:t xml:space="preserve">Following instructions </w:t>
      </w:r>
      <w:hyperlink r:id="rId1438" w:history="1">
        <w:r w:rsidRPr="001C4E22">
          <w:rPr>
            <w:rStyle w:val="Hyperlink"/>
          </w:rPr>
          <w:t>here</w:t>
        </w:r>
      </w:hyperlink>
      <w:r>
        <w:t>.</w:t>
      </w:r>
    </w:p>
    <w:p w14:paraId="3705DAD4" w14:textId="77777777" w:rsidR="000D2314" w:rsidRDefault="000D2314" w:rsidP="000D2314">
      <w:pPr>
        <w:pStyle w:val="Heading6"/>
      </w:pPr>
      <w:r>
        <w:t>Creating React apps</w:t>
      </w:r>
    </w:p>
    <w:p w14:paraId="76A8C8E9" w14:textId="77777777" w:rsidR="00C323C7" w:rsidRDefault="00C323C7" w:rsidP="00C323C7">
      <w:pPr>
        <w:pStyle w:val="BodyText2"/>
      </w:pPr>
      <w:r>
        <w:t>Once create-react-app is installed you can create React apps:</w:t>
      </w:r>
    </w:p>
    <w:p w14:paraId="443080F0" w14:textId="77777777" w:rsidR="000D2314" w:rsidRDefault="000D2314" w:rsidP="000D2314">
      <w:pPr>
        <w:pStyle w:val="Unix"/>
      </w:pPr>
      <w:r>
        <w:t>blishten:~/workspace (gh-pages) $ create-react-app nodejs-tutorial</w:t>
      </w:r>
    </w:p>
    <w:p w14:paraId="13CF5F6A" w14:textId="77777777" w:rsidR="000D2314" w:rsidRPr="000D2314" w:rsidRDefault="000D2314" w:rsidP="00407D24">
      <w:pPr>
        <w:pStyle w:val="BodyText2"/>
      </w:pPr>
      <w:r>
        <w:t>Creating a new React app in /home/ubuntu/workspace/nodejs-tutorial.</w:t>
      </w:r>
    </w:p>
    <w:p w14:paraId="158C3263" w14:textId="77777777" w:rsidR="00197C4B" w:rsidRDefault="00197C4B" w:rsidP="00197C4B">
      <w:pPr>
        <w:pStyle w:val="Heading6"/>
      </w:pPr>
      <w:r>
        <w:t>CSS</w:t>
      </w:r>
    </w:p>
    <w:p w14:paraId="3E75C161" w14:textId="77777777" w:rsidR="00197C4B" w:rsidRDefault="00197C4B" w:rsidP="00197C4B">
      <w:pPr>
        <w:pStyle w:val="BodyText2"/>
      </w:pPr>
      <w:r>
        <w:t>You need to import css files like this:</w:t>
      </w:r>
    </w:p>
    <w:p w14:paraId="46886FAB" w14:textId="77777777" w:rsidR="00197C4B" w:rsidRDefault="00197C4B" w:rsidP="00197C4B">
      <w:pPr>
        <w:pStyle w:val="Code"/>
      </w:pPr>
      <w:r w:rsidRPr="00197C4B">
        <w:t>import './App.css';</w:t>
      </w:r>
    </w:p>
    <w:p w14:paraId="7B30CD42" w14:textId="77777777" w:rsidR="003B5A27" w:rsidRPr="00197C4B" w:rsidRDefault="003B5A27" w:rsidP="003B5A27">
      <w:pPr>
        <w:pStyle w:val="BodyText2"/>
      </w:pPr>
      <w:r>
        <w:t>The css gets built into the page by React.</w:t>
      </w:r>
    </w:p>
    <w:p w14:paraId="1A3F4A86" w14:textId="77777777" w:rsidR="00B60A90" w:rsidRDefault="00B60A90" w:rsidP="00B60A90">
      <w:pPr>
        <w:pStyle w:val="Heading6"/>
      </w:pPr>
      <w:r>
        <w:t>Fonts</w:t>
      </w:r>
    </w:p>
    <w:p w14:paraId="091ABFBD" w14:textId="77777777" w:rsidR="00B60A90" w:rsidRDefault="00B60A90" w:rsidP="00B60A90">
      <w:pPr>
        <w:pStyle w:val="BodyText2"/>
      </w:pPr>
      <w:r>
        <w:t xml:space="preserve">Mapbox Studio </w:t>
      </w:r>
      <w:r w:rsidR="004B248F">
        <w:t>uses the 'Open Sans' font which is shown in a style element in the HTML page:</w:t>
      </w:r>
    </w:p>
    <w:p w14:paraId="623A6CF5" w14:textId="77777777" w:rsidR="004B248F" w:rsidRDefault="004B248F" w:rsidP="004B248F">
      <w:pPr>
        <w:pStyle w:val="Code"/>
      </w:pPr>
      <w:r>
        <w:t>&lt;style type="text/css" data-href="vendor/dotcom-page-shell/page-shell-styles.css"&gt;</w:t>
      </w:r>
    </w:p>
    <w:p w14:paraId="7672CECA" w14:textId="77777777" w:rsidR="004B248F" w:rsidRDefault="004B248F" w:rsidP="004B248F">
      <w:pPr>
        <w:pStyle w:val="Code"/>
      </w:pPr>
      <w:r>
        <w:t>..</w:t>
      </w:r>
    </w:p>
    <w:p w14:paraId="2D7408C8" w14:textId="77777777" w:rsidR="004B248F" w:rsidRDefault="004B248F" w:rsidP="004B248F">
      <w:pPr>
        <w:pStyle w:val="Code"/>
      </w:pPr>
      <w:r>
        <w:t>@font-face{font-family:'Open Sans';font-weight:400;src:url(https://api.mapbox.com/mapbox-assembly/mbx/v0.14.0/opensans-regular.woff2) format('woff2'),url(https://api.mapbox.com/mapbox-assembly/mbx/v0.14.0/opensans-regular.woff) format('woff')}</w:t>
      </w:r>
    </w:p>
    <w:p w14:paraId="57819BA0" w14:textId="77777777" w:rsidR="004B248F" w:rsidRDefault="004B248F" w:rsidP="004B248F">
      <w:pPr>
        <w:pStyle w:val="Code"/>
      </w:pPr>
      <w:r>
        <w:t>@font-face{font-family:'Open Sans';font-weight:700;src:url(https://api.mapbox.com/mapbox-assembly/mbx/v0.14.0/opensans-bold.woff2) format('woff2'),url(https://api.mapbox.com/mapbox-assembly/mbx/v0.14.0/opensans-bold.woff) format('woff')}</w:t>
      </w:r>
    </w:p>
    <w:p w14:paraId="223C2118" w14:textId="77777777" w:rsidR="004B248F" w:rsidRDefault="004B248F" w:rsidP="004B248F">
      <w:pPr>
        <w:pStyle w:val="Code"/>
      </w:pPr>
      <w:r>
        <w:t>..</w:t>
      </w:r>
    </w:p>
    <w:p w14:paraId="77CE52A2" w14:textId="77777777" w:rsidR="004B248F" w:rsidRDefault="004B248F" w:rsidP="004B248F">
      <w:pPr>
        <w:pStyle w:val="Code"/>
      </w:pPr>
      <w:r>
        <w:t>&lt;/style&gt;</w:t>
      </w:r>
    </w:p>
    <w:p w14:paraId="4145048B" w14:textId="77777777" w:rsidR="00B60A90" w:rsidRDefault="000D5C35" w:rsidP="00B60A90">
      <w:pPr>
        <w:pStyle w:val="BodyText2"/>
      </w:pPr>
      <w:hyperlink r:id="rId1439" w:history="1">
        <w:r w:rsidR="00B60A90" w:rsidRPr="009E4FEF">
          <w:rPr>
            <w:rStyle w:val="Hyperlink"/>
          </w:rPr>
          <w:t>https://api.mapbox.com/mapbox-assembly/mbx/v0.23.1/opensans-italic.woff2</w:t>
        </w:r>
      </w:hyperlink>
      <w:r w:rsidR="00B60A90">
        <w:t xml:space="preserve"> </w:t>
      </w:r>
    </w:p>
    <w:p w14:paraId="0FCC0D5C" w14:textId="77777777" w:rsidR="00CD1163" w:rsidRPr="00B60A90" w:rsidRDefault="00CD1163" w:rsidP="00B60A90">
      <w:pPr>
        <w:pStyle w:val="BodyText2"/>
      </w:pPr>
      <w:r>
        <w:t xml:space="preserve">Installing fonts with React is easy - follow the guide </w:t>
      </w:r>
      <w:hyperlink r:id="rId1440" w:history="1">
        <w:r w:rsidRPr="00CD1163">
          <w:rPr>
            <w:rStyle w:val="Hyperlink"/>
          </w:rPr>
          <w:t>here</w:t>
        </w:r>
      </w:hyperlink>
      <w:r>
        <w:t>.</w:t>
      </w:r>
    </w:p>
    <w:p w14:paraId="22293321" w14:textId="77777777" w:rsidR="00650061" w:rsidRDefault="00650061" w:rsidP="00650061">
      <w:pPr>
        <w:pStyle w:val="Heading6"/>
      </w:pPr>
      <w:r>
        <w:t>Tools</w:t>
      </w:r>
    </w:p>
    <w:p w14:paraId="219B2F04" w14:textId="77777777" w:rsidR="00650061" w:rsidRDefault="00650061" w:rsidP="00650061">
      <w:pPr>
        <w:pStyle w:val="Heading7"/>
      </w:pPr>
      <w:r>
        <w:t>React DevTools Extension for Chrome</w:t>
      </w:r>
    </w:p>
    <w:p w14:paraId="59675E81" w14:textId="77777777" w:rsidR="00650061" w:rsidRPr="00650061" w:rsidRDefault="00650061" w:rsidP="00650061">
      <w:pPr>
        <w:pStyle w:val="BodyText2"/>
      </w:pPr>
      <w:r>
        <w:t xml:space="preserve">From </w:t>
      </w:r>
      <w:hyperlink r:id="rId1441" w:anchor="developer-tools" w:history="1">
        <w:r w:rsidRPr="00650061">
          <w:rPr>
            <w:rStyle w:val="Hyperlink"/>
          </w:rPr>
          <w:t>here</w:t>
        </w:r>
      </w:hyperlink>
      <w:r>
        <w:t xml:space="preserve"> lets you inspect the React component tree in the console.</w:t>
      </w:r>
    </w:p>
    <w:p w14:paraId="6DA16196" w14:textId="77777777" w:rsidR="009E73FC" w:rsidRDefault="009E73FC" w:rsidP="009E73FC">
      <w:pPr>
        <w:pStyle w:val="Heading6"/>
      </w:pPr>
      <w:r>
        <w:t>Using Font Awesome</w:t>
      </w:r>
    </w:p>
    <w:p w14:paraId="6329B8D1" w14:textId="77777777" w:rsidR="009E73FC" w:rsidRPr="009E73FC" w:rsidRDefault="009E73FC" w:rsidP="009E73FC">
      <w:pPr>
        <w:pStyle w:val="BodyText2"/>
      </w:pPr>
      <w:r>
        <w:t xml:space="preserve">There are some issues with using font awesome where the icons don’t update in React - see </w:t>
      </w:r>
      <w:hyperlink r:id="rId1442" w:history="1">
        <w:r w:rsidRPr="009E73FC">
          <w:rPr>
            <w:rStyle w:val="Hyperlink"/>
          </w:rPr>
          <w:t>here</w:t>
        </w:r>
      </w:hyperlink>
      <w:r>
        <w:t xml:space="preserve">. In this case they recommend using the official Font Awesome </w:t>
      </w:r>
      <w:r w:rsidR="009B556A">
        <w:t>React Package (</w:t>
      </w:r>
      <w:hyperlink r:id="rId1443" w:history="1">
        <w:r w:rsidR="009B556A" w:rsidRPr="009B556A">
          <w:rPr>
            <w:rStyle w:val="Hyperlink"/>
          </w:rPr>
          <w:t>here</w:t>
        </w:r>
      </w:hyperlink>
      <w:r w:rsidR="009B556A">
        <w:t>).</w:t>
      </w:r>
      <w:r w:rsidR="009B79D1">
        <w:t xml:space="preserve"> See </w:t>
      </w:r>
      <w:hyperlink w:anchor="_react-fontawesome" w:history="1">
        <w:r w:rsidR="009B79D1" w:rsidRPr="009B79D1">
          <w:rPr>
            <w:rStyle w:val="Hyperlink"/>
          </w:rPr>
          <w:t>react-fontawesome</w:t>
        </w:r>
      </w:hyperlink>
      <w:r w:rsidR="009B79D1">
        <w:t>.</w:t>
      </w:r>
    </w:p>
    <w:p w14:paraId="52A4178C" w14:textId="77777777" w:rsidR="007F3004" w:rsidRDefault="007F3004" w:rsidP="007F3004">
      <w:pPr>
        <w:pStyle w:val="Heading6"/>
      </w:pPr>
      <w:r>
        <w:t>WebpackDevServer</w:t>
      </w:r>
    </w:p>
    <w:p w14:paraId="7C2825BB" w14:textId="77777777" w:rsidR="007F3004" w:rsidRDefault="007F3004" w:rsidP="007F3004">
      <w:pPr>
        <w:pStyle w:val="BodyText2"/>
      </w:pPr>
      <w:r>
        <w:t>When you run npm start in an app created with create-react-app it uses the start script specified in the package.json file and this will start the webpackdevserver.</w:t>
      </w:r>
    </w:p>
    <w:p w14:paraId="2B3C68E7" w14:textId="77777777" w:rsidR="007F3004" w:rsidRDefault="007F3004" w:rsidP="007F3004">
      <w:pPr>
        <w:pStyle w:val="Heading7"/>
      </w:pPr>
      <w:r>
        <w:t>Starting</w:t>
      </w:r>
    </w:p>
    <w:p w14:paraId="47912409" w14:textId="77777777" w:rsidR="007F3004" w:rsidRDefault="007F3004" w:rsidP="007F3004">
      <w:pPr>
        <w:pStyle w:val="Unix"/>
      </w:pPr>
      <w:r w:rsidRPr="00BB1F9B">
        <w:t>cd biopama-demo-react</w:t>
      </w:r>
    </w:p>
    <w:p w14:paraId="26203700" w14:textId="77777777" w:rsidR="007F3004" w:rsidRDefault="007F3004" w:rsidP="007F3004">
      <w:pPr>
        <w:pStyle w:val="Unix"/>
      </w:pPr>
      <w:r>
        <w:t>npm start</w:t>
      </w:r>
    </w:p>
    <w:p w14:paraId="3CEACAA6" w14:textId="77777777" w:rsidR="007F3004" w:rsidRPr="00BB1F9B" w:rsidRDefault="007F3004" w:rsidP="007F3004">
      <w:pPr>
        <w:pStyle w:val="BodyText2"/>
      </w:pPr>
      <w:r>
        <w:t>The website is then available at localserver:8080/</w:t>
      </w:r>
    </w:p>
    <w:p w14:paraId="166D1F5E" w14:textId="77777777" w:rsidR="007F3004" w:rsidRDefault="007F3004" w:rsidP="007F3004">
      <w:pPr>
        <w:pStyle w:val="Heading7"/>
      </w:pPr>
      <w:r>
        <w:t>Stopping</w:t>
      </w:r>
    </w:p>
    <w:p w14:paraId="7359238D" w14:textId="77777777" w:rsidR="007F3004" w:rsidRDefault="007F3004" w:rsidP="007F3004">
      <w:pPr>
        <w:pStyle w:val="BodyText2"/>
      </w:pPr>
      <w:r>
        <w:t>CTRL-C will stop a running webpackdevserver, but you may no longer have access to it via Terminal and there is no stop script specified in the package.json file. In this case:</w:t>
      </w:r>
    </w:p>
    <w:p w14:paraId="3DB5C039" w14:textId="77777777" w:rsidR="007F3004" w:rsidRDefault="007F3004" w:rsidP="007F3004">
      <w:pPr>
        <w:pStyle w:val="Unix"/>
      </w:pPr>
      <w:r>
        <w:t>ps -u biopama</w:t>
      </w:r>
    </w:p>
    <w:p w14:paraId="009C290C" w14:textId="77777777" w:rsidR="007F3004" w:rsidRPr="00AA6B15" w:rsidRDefault="007F3004" w:rsidP="007F3004">
      <w:pPr>
        <w:pStyle w:val="BodyText2"/>
      </w:pPr>
      <w:r>
        <w:t>Find the 'node' processes and kill them.</w:t>
      </w:r>
    </w:p>
    <w:p w14:paraId="01DF58C7" w14:textId="77777777" w:rsidR="003140AD" w:rsidRDefault="003140AD" w:rsidP="00E52C57">
      <w:pPr>
        <w:pStyle w:val="Heading5"/>
      </w:pPr>
      <w:r>
        <w:lastRenderedPageBreak/>
        <w:t>Component Libraries</w:t>
      </w:r>
    </w:p>
    <w:p w14:paraId="705D6C3C" w14:textId="77777777" w:rsidR="00E52C57" w:rsidRDefault="00E52C57" w:rsidP="00E52C57">
      <w:pPr>
        <w:pStyle w:val="Heading6"/>
      </w:pPr>
      <w:r>
        <w:t>Bootstrap</w:t>
      </w:r>
    </w:p>
    <w:p w14:paraId="4B0E2A00" w14:textId="77777777"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strap</w:t>
        </w:r>
      </w:hyperlink>
      <w:r w:rsidR="008A518E">
        <w:t>.</w:t>
      </w:r>
    </w:p>
    <w:p w14:paraId="796E1864" w14:textId="77777777" w:rsidR="003140AD" w:rsidRDefault="003140AD" w:rsidP="00E52C57">
      <w:pPr>
        <w:pStyle w:val="Heading6"/>
      </w:pPr>
      <w:r>
        <w:t>Material-UI</w:t>
      </w:r>
    </w:p>
    <w:p w14:paraId="0FAA9EBB" w14:textId="77777777" w:rsidR="003140AD" w:rsidRPr="003140AD" w:rsidRDefault="003140AD" w:rsidP="00E52C57">
      <w:pPr>
        <w:pStyle w:val="BodyText2"/>
      </w:pPr>
      <w:r>
        <w:t xml:space="preserve">These are Google Material Design inspired components that have been built for React. Available at </w:t>
      </w:r>
      <w:hyperlink r:id="rId1444" w:history="1">
        <w:r w:rsidRPr="00E3308A">
          <w:rPr>
            <w:rStyle w:val="Hyperlink"/>
          </w:rPr>
          <w:t>http://www.material-ui.com</w:t>
        </w:r>
      </w:hyperlink>
      <w:r>
        <w:t xml:space="preserve">. </w:t>
      </w:r>
    </w:p>
    <w:p w14:paraId="1F981CB7" w14:textId="77777777" w:rsidR="002867E5" w:rsidRDefault="002867E5" w:rsidP="00E52C57">
      <w:pPr>
        <w:pStyle w:val="Heading7"/>
      </w:pPr>
      <w:r>
        <w:t>Installing</w:t>
      </w:r>
    </w:p>
    <w:p w14:paraId="29925579" w14:textId="77777777" w:rsidR="00FD6CC9" w:rsidRPr="00FD6CC9" w:rsidRDefault="00FD6CC9" w:rsidP="00FD6CC9">
      <w:pPr>
        <w:pStyle w:val="BodyText2"/>
      </w:pPr>
      <w:r>
        <w:t xml:space="preserve">Installing on the C9 'node-js' workspace - see </w:t>
      </w:r>
      <w:hyperlink w:anchor="_v1.0.0" w:history="1">
        <w:r w:rsidRPr="007623CB">
          <w:rPr>
            <w:rStyle w:val="Hyperlink"/>
          </w:rPr>
          <w:t>here</w:t>
        </w:r>
      </w:hyperlink>
      <w:r>
        <w:t>.</w:t>
      </w:r>
    </w:p>
    <w:p w14:paraId="6DE5D740" w14:textId="77777777" w:rsidR="006E5EFB" w:rsidRDefault="006E5EFB" w:rsidP="006E5EFB">
      <w:pPr>
        <w:pStyle w:val="Heading7"/>
      </w:pPr>
      <w:r>
        <w:t>Issues</w:t>
      </w:r>
    </w:p>
    <w:p w14:paraId="257F995A" w14:textId="77777777" w:rsidR="006E5EFB" w:rsidRDefault="006E5EFB" w:rsidP="006E5EFB">
      <w:pPr>
        <w:pStyle w:val="Heading8"/>
      </w:pPr>
      <w:r>
        <w:t>Static images not showing</w:t>
      </w:r>
    </w:p>
    <w:p w14:paraId="2B2AE923" w14:textId="77777777" w:rsidR="006E5EFB" w:rsidRDefault="006E5EFB" w:rsidP="006E5EFB">
      <w:pPr>
        <w:pStyle w:val="BodyText2"/>
      </w:pPr>
      <w:r>
        <w:t>I want to put images into an Avatar using the src='' syntax and this works for hard path images, e.g. the following works:</w:t>
      </w:r>
    </w:p>
    <w:p w14:paraId="283EBC95" w14:textId="77777777" w:rsidR="006E5EFB" w:rsidRDefault="006E5EFB" w:rsidP="006E5EFB">
      <w:pPr>
        <w:pStyle w:val="Code"/>
      </w:pPr>
      <w:r w:rsidRPr="006E5EFB">
        <w:t>&lt;Avatar src='https://www.fillmurray.com/300/300'/&gt;</w:t>
      </w:r>
    </w:p>
    <w:p w14:paraId="09D563F1" w14:textId="77777777" w:rsidR="006E5EFB" w:rsidRDefault="006E5EFB" w:rsidP="006E5EFB">
      <w:pPr>
        <w:pStyle w:val="BodyText2"/>
      </w:pPr>
      <w:r>
        <w:t>But any images being served from the React dev server don’t show up.</w:t>
      </w:r>
      <w:r w:rsidR="00676B06">
        <w:t xml:space="preserve"> You have to put them in the /src folder directly and then reference them like this:</w:t>
      </w:r>
    </w:p>
    <w:p w14:paraId="5A67D6C9" w14:textId="77777777" w:rsidR="00676B06" w:rsidRDefault="00676B06" w:rsidP="00676B06">
      <w:pPr>
        <w:pStyle w:val="Code"/>
      </w:pPr>
      <w:r w:rsidRPr="00676B06">
        <w:t>import uxceo from './uxceo-128.jpg';</w:t>
      </w:r>
    </w:p>
    <w:p w14:paraId="5CA7CCBC" w14:textId="77777777" w:rsidR="00676B06" w:rsidRDefault="00676B06" w:rsidP="00676B06">
      <w:pPr>
        <w:pStyle w:val="Code"/>
      </w:pPr>
      <w:r>
        <w:t>..</w:t>
      </w:r>
    </w:p>
    <w:p w14:paraId="2C6641D5" w14:textId="77777777" w:rsidR="00676B06" w:rsidRPr="006E5EFB" w:rsidRDefault="00676B06" w:rsidP="00676B06">
      <w:pPr>
        <w:pStyle w:val="Code"/>
      </w:pPr>
      <w:r w:rsidRPr="00676B06">
        <w:t>leftAvatar={&lt;Avatar src={uxceo}/&gt;}</w:t>
      </w:r>
    </w:p>
    <w:p w14:paraId="69F853AE" w14:textId="77777777" w:rsidR="000C1E25" w:rsidRDefault="000C1E25" w:rsidP="000C1E25">
      <w:pPr>
        <w:pStyle w:val="Heading7"/>
      </w:pPr>
      <w:r>
        <w:t>Styling</w:t>
      </w:r>
    </w:p>
    <w:p w14:paraId="76AF291A" w14:textId="77777777" w:rsidR="000C1E25" w:rsidRDefault="000C1E25" w:rsidP="000C1E25">
      <w:pPr>
        <w:pStyle w:val="BodyText2"/>
      </w:pPr>
      <w:r>
        <w:t>Material-UI uses lots of inline styles, so using css to override the in-built styles doesn’t really work very well. However, there are lots of Properties in the Components that you can use to override styles, e.g. for a ListItem there are the following:</w:t>
      </w:r>
    </w:p>
    <w:p w14:paraId="38C8C40E" w14:textId="77777777" w:rsidR="000C1E25" w:rsidRPr="000C1E25" w:rsidRDefault="000C1E25" w:rsidP="000C1E25">
      <w:pPr>
        <w:pStyle w:val="BodyText"/>
        <w:rPr>
          <w:rStyle w:val="CommentReference"/>
        </w:rPr>
      </w:pPr>
      <w:r w:rsidRPr="000C1E25">
        <w:rPr>
          <w:rStyle w:val="CommentReference"/>
        </w:rPr>
        <w:t>innerDivStyle</w:t>
      </w:r>
      <w:r w:rsidRPr="000C1E25">
        <w:rPr>
          <w:rStyle w:val="CommentReference"/>
        </w:rPr>
        <w:tab/>
        <w:t>object</w:t>
      </w:r>
      <w:r w:rsidRPr="000C1E25">
        <w:rPr>
          <w:rStyle w:val="CommentReference"/>
        </w:rPr>
        <w:tab/>
      </w:r>
      <w:r w:rsidRPr="000C1E25">
        <w:rPr>
          <w:rStyle w:val="CommentReference"/>
        </w:rPr>
        <w:tab/>
        <w:t>Override the inline-styles of the inner div element.</w:t>
      </w:r>
    </w:p>
    <w:p w14:paraId="09161F70" w14:textId="77777777" w:rsidR="000C1E25" w:rsidRPr="000C1E25" w:rsidRDefault="000C1E25" w:rsidP="000C1E25">
      <w:pPr>
        <w:pStyle w:val="BodyText"/>
        <w:rPr>
          <w:rStyle w:val="CommentReference"/>
        </w:rPr>
      </w:pPr>
      <w:r w:rsidRPr="000C1E25">
        <w:rPr>
          <w:rStyle w:val="CommentReference"/>
        </w:rPr>
        <w:t>nestedListStyle</w:t>
      </w:r>
      <w:r w:rsidRPr="000C1E25">
        <w:rPr>
          <w:rStyle w:val="CommentReference"/>
        </w:rPr>
        <w:tab/>
        <w:t>object</w:t>
      </w:r>
      <w:r w:rsidRPr="000C1E25">
        <w:rPr>
          <w:rStyle w:val="CommentReference"/>
        </w:rPr>
        <w:tab/>
      </w:r>
      <w:r w:rsidRPr="000C1E25">
        <w:rPr>
          <w:rStyle w:val="CommentReference"/>
        </w:rPr>
        <w:tab/>
        <w:t>Override the inline-styles of the nested items' NestedList.</w:t>
      </w:r>
    </w:p>
    <w:p w14:paraId="30C0B0B4" w14:textId="77777777" w:rsidR="000C1E25" w:rsidRDefault="000C1E25" w:rsidP="000C1E25">
      <w:pPr>
        <w:pStyle w:val="BodyText"/>
        <w:rPr>
          <w:rStyle w:val="CommentReference"/>
        </w:rPr>
      </w:pPr>
      <w:r w:rsidRPr="000C1E25">
        <w:rPr>
          <w:rStyle w:val="CommentReference"/>
        </w:rPr>
        <w:t>style</w:t>
      </w:r>
      <w:r w:rsidRPr="000C1E25">
        <w:rPr>
          <w:rStyle w:val="CommentReference"/>
        </w:rPr>
        <w:tab/>
      </w:r>
      <w:r w:rsidRPr="000C1E25">
        <w:rPr>
          <w:rStyle w:val="CommentReference"/>
        </w:rPr>
        <w:tab/>
        <w:t>object</w:t>
      </w:r>
      <w:r w:rsidRPr="000C1E25">
        <w:rPr>
          <w:rStyle w:val="CommentReference"/>
        </w:rPr>
        <w:tab/>
      </w:r>
      <w:r w:rsidRPr="000C1E25">
        <w:rPr>
          <w:rStyle w:val="CommentReference"/>
        </w:rPr>
        <w:tab/>
        <w:t>Override the inline-styles of the root element.</w:t>
      </w:r>
    </w:p>
    <w:p w14:paraId="6B47B8E3" w14:textId="77777777" w:rsidR="000C1E25" w:rsidRPr="000C1E25" w:rsidRDefault="000C1E25" w:rsidP="000C1E25">
      <w:pPr>
        <w:pStyle w:val="BodyText2"/>
        <w:rPr>
          <w:rStyle w:val="CommentReference"/>
          <w:sz w:val="18"/>
          <w:szCs w:val="20"/>
        </w:rPr>
      </w:pPr>
    </w:p>
    <w:p w14:paraId="398CD1F4" w14:textId="77777777" w:rsidR="004C0990" w:rsidRDefault="004C0990" w:rsidP="007D2F52">
      <w:pPr>
        <w:pStyle w:val="Heading4"/>
      </w:pPr>
      <w:r>
        <w:t>Issues</w:t>
      </w:r>
    </w:p>
    <w:p w14:paraId="6A5F5049" w14:textId="77777777" w:rsidR="004C0990" w:rsidRDefault="004C0990" w:rsidP="000E5536">
      <w:pPr>
        <w:pStyle w:val="Heading5"/>
      </w:pPr>
      <w:r>
        <w:t>Mixed content</w:t>
      </w:r>
    </w:p>
    <w:p w14:paraId="6597E7C5" w14:textId="77777777" w:rsidR="004C0990" w:rsidRDefault="004C0990" w:rsidP="008B6883">
      <w:pPr>
        <w:pStyle w:val="BodyText2"/>
      </w:pPr>
      <w:r>
        <w:t xml:space="preserve">Mixed content (https and http resources in the same page) is blocked by most browsers and needs to be fixed. See the guide </w:t>
      </w:r>
      <w:hyperlink r:id="rId1445" w:history="1">
        <w:r w:rsidRPr="004C0990">
          <w:rPr>
            <w:rStyle w:val="Hyperlink"/>
          </w:rPr>
          <w:t>here</w:t>
        </w:r>
      </w:hyperlink>
      <w:r>
        <w:t>. Now getting the following errors:</w:t>
      </w:r>
    </w:p>
    <w:p w14:paraId="0FA355F3" w14:textId="77777777" w:rsidR="004C0990" w:rsidRDefault="004C0990" w:rsidP="00AD1598">
      <w:pPr>
        <w:pStyle w:val="ConsoleError"/>
      </w:pPr>
      <w:r w:rsidRPr="004C0990">
        <w:t>GET https://cdn.leafletjs.com/leaflet/v1.0.0-rc.1/leaflet.css net::ERR_INSECURE_RESPONSE</w:t>
      </w:r>
    </w:p>
    <w:p w14:paraId="0824F58A" w14:textId="77777777"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446" w:history="1">
        <w:r w:rsidR="001A2677" w:rsidRPr="001A2677">
          <w:rPr>
            <w:rStyle w:val="Hyperlink"/>
          </w:rPr>
          <w:t>download</w:t>
        </w:r>
      </w:hyperlink>
      <w:r w:rsidR="001A2677">
        <w:t xml:space="preserve"> page.</w:t>
      </w:r>
      <w:r w:rsidR="00647D3F">
        <w:t xml:space="preserve"> </w:t>
      </w:r>
    </w:p>
    <w:p w14:paraId="0CEC73B2" w14:textId="77777777" w:rsidR="00647D3F" w:rsidRDefault="00647D3F" w:rsidP="008B6883">
      <w:pPr>
        <w:pStyle w:val="BodyText2"/>
      </w:pPr>
      <w:r>
        <w:t>In Chrome if a page has all https calls it is shown like this:</w:t>
      </w:r>
    </w:p>
    <w:p w14:paraId="661F2EDB" w14:textId="77777777" w:rsidR="00647D3F" w:rsidRDefault="00647D3F" w:rsidP="008B6883">
      <w:pPr>
        <w:pStyle w:val="BodyText2"/>
      </w:pPr>
      <w:r>
        <w:rPr>
          <w:noProof/>
          <w:lang w:bidi="ar-SA"/>
        </w:rPr>
        <w:drawing>
          <wp:inline distT="0" distB="0" distL="0" distR="0" wp14:anchorId="0681A32E" wp14:editId="365DC466">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7">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5555746E" w14:textId="77777777" w:rsidR="00647D3F" w:rsidRDefault="00647D3F" w:rsidP="008B6883">
      <w:pPr>
        <w:pStyle w:val="BodyText2"/>
      </w:pPr>
      <w:r>
        <w:t>If it is not all https calls it is shown like this:</w:t>
      </w:r>
    </w:p>
    <w:p w14:paraId="4A6076E1" w14:textId="77777777" w:rsidR="00647D3F" w:rsidRDefault="00647D3F" w:rsidP="008B6883">
      <w:pPr>
        <w:pStyle w:val="BodyText2"/>
      </w:pPr>
      <w:r>
        <w:rPr>
          <w:noProof/>
          <w:lang w:bidi="ar-SA"/>
        </w:rPr>
        <w:drawing>
          <wp:inline distT="0" distB="0" distL="0" distR="0" wp14:anchorId="464448BB" wp14:editId="44A7194E">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8">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71BD642F" w14:textId="77777777" w:rsidR="0075462D" w:rsidRDefault="0075462D" w:rsidP="008B6883">
      <w:pPr>
        <w:pStyle w:val="BodyText2"/>
      </w:pPr>
      <w:r>
        <w:lastRenderedPageBreak/>
        <w:t>You can override the default behavior which is not to allow insecure content, by clicking on the shield icon in the Chrome toolbar and selecting 'Load unsafe scripts'.</w:t>
      </w:r>
      <w:r w:rsidR="00332F62">
        <w:t xml:space="preserve"> To revoke this, clear browser content for the past hour and restart the browser.</w:t>
      </w:r>
    </w:p>
    <w:p w14:paraId="09B96619" w14:textId="77777777" w:rsidR="0075462D" w:rsidRPr="004C0990" w:rsidRDefault="0075462D" w:rsidP="008B6883">
      <w:pPr>
        <w:pStyle w:val="BodyText2"/>
      </w:pPr>
      <w:r>
        <w:rPr>
          <w:noProof/>
          <w:lang w:bidi="ar-SA"/>
        </w:rPr>
        <w:drawing>
          <wp:inline distT="0" distB="0" distL="0" distR="0" wp14:anchorId="5982AA57" wp14:editId="04CD9FC1">
            <wp:extent cx="2552131" cy="1053871"/>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49">
                      <a:extLst>
                        <a:ext uri="{28A0092B-C50C-407E-A947-70E740481C1C}">
                          <a14:useLocalDpi xmlns:a14="http://schemas.microsoft.com/office/drawing/2010/main" val="0"/>
                        </a:ext>
                      </a:extLst>
                    </a:blip>
                    <a:srcRect/>
                    <a:stretch>
                      <a:fillRect/>
                    </a:stretch>
                  </pic:blipFill>
                  <pic:spPr bwMode="auto">
                    <a:xfrm>
                      <a:off x="0" y="0"/>
                      <a:ext cx="2594907" cy="1071535"/>
                    </a:xfrm>
                    <a:prstGeom prst="rect">
                      <a:avLst/>
                    </a:prstGeom>
                    <a:noFill/>
                    <a:ln>
                      <a:noFill/>
                    </a:ln>
                  </pic:spPr>
                </pic:pic>
              </a:graphicData>
            </a:graphic>
          </wp:inline>
        </w:drawing>
      </w:r>
    </w:p>
    <w:p w14:paraId="288E8CD9" w14:textId="77777777" w:rsidR="005E2B69" w:rsidRDefault="005E2B69" w:rsidP="005E2B69">
      <w:pPr>
        <w:pStyle w:val="Heading5"/>
      </w:pPr>
      <w:r>
        <w:t>Event Listeners</w:t>
      </w:r>
    </w:p>
    <w:p w14:paraId="7FBE2A68" w14:textId="77777777" w:rsidR="005E2B69" w:rsidRDefault="005E2B69" w:rsidP="005E2B69">
      <w:pPr>
        <w:pStyle w:val="Heading6"/>
      </w:pPr>
      <w:r>
        <w:t>Removing</w:t>
      </w:r>
    </w:p>
    <w:p w14:paraId="3D6DE638" w14:textId="77777777" w:rsidR="005E2B69" w:rsidRDefault="005E2B69" w:rsidP="008B6883">
      <w:pPr>
        <w:pStyle w:val="BodyText2"/>
      </w:pPr>
      <w:r>
        <w:t>If you want to remove an event listener that you have no handle on then (in Chrome at least) you can use the getEventListeners() global function. For example, to see a list of handlers for a specific node:</w:t>
      </w:r>
    </w:p>
    <w:p w14:paraId="3C25D7B9" w14:textId="77777777" w:rsidR="005E2B69" w:rsidRDefault="005E2B69" w:rsidP="005E2B69">
      <w:pPr>
        <w:pStyle w:val="Code"/>
      </w:pPr>
      <w:r w:rsidRPr="005E2B69">
        <w:t>getEventListeners(nodes[0])</w:t>
      </w:r>
    </w:p>
    <w:p w14:paraId="12D1A4D5" w14:textId="77777777" w:rsidR="005E2B69" w:rsidRPr="005E2B69" w:rsidRDefault="005E2B69" w:rsidP="008B6883">
      <w:pPr>
        <w:pStyle w:val="BodyText2"/>
      </w:pPr>
      <w:r>
        <w:t>This is probably what is used in the Chrome debugger to get a list of handlers for elements.</w:t>
      </w:r>
    </w:p>
    <w:p w14:paraId="0FAD43F1" w14:textId="77777777" w:rsidR="0066748F" w:rsidRDefault="004623B4" w:rsidP="0066748F">
      <w:pPr>
        <w:pStyle w:val="Heading4"/>
      </w:pPr>
      <w:r>
        <w:t>n</w:t>
      </w:r>
      <w:r w:rsidR="0066748F">
        <w:t>ode</w:t>
      </w:r>
      <w:r w:rsidR="000206C1">
        <w:t>.</w:t>
      </w:r>
      <w:r>
        <w:t>j</w:t>
      </w:r>
      <w:r w:rsidR="0066748F">
        <w:t>s</w:t>
      </w:r>
    </w:p>
    <w:p w14:paraId="05142FC0" w14:textId="77777777" w:rsidR="000206C1" w:rsidRPr="000206C1" w:rsidRDefault="004623B4" w:rsidP="000206C1">
      <w:pPr>
        <w:pStyle w:val="BodyText2"/>
      </w:pPr>
      <w:r>
        <w:t xml:space="preserve">Good practical introduction </w:t>
      </w:r>
      <w:hyperlink r:id="rId1450" w:history="1">
        <w:r w:rsidRPr="004623B4">
          <w:rPr>
            <w:rStyle w:val="Hyperlink"/>
          </w:rPr>
          <w:t>here</w:t>
        </w:r>
      </w:hyperlink>
      <w:r>
        <w:t>.</w:t>
      </w:r>
    </w:p>
    <w:p w14:paraId="727878E4" w14:textId="77777777" w:rsidR="0066748F" w:rsidRDefault="0066748F" w:rsidP="0066748F">
      <w:pPr>
        <w:pStyle w:val="Heading5"/>
      </w:pPr>
      <w:r>
        <w:t>Package Managers</w:t>
      </w:r>
    </w:p>
    <w:p w14:paraId="12C2C01C" w14:textId="77777777" w:rsidR="0066748F" w:rsidRDefault="0066748F" w:rsidP="0066748F">
      <w:pPr>
        <w:pStyle w:val="Heading6"/>
      </w:pPr>
      <w:r>
        <w:t>npm</w:t>
      </w:r>
    </w:p>
    <w:p w14:paraId="5450C09F" w14:textId="77777777" w:rsidR="0066748F" w:rsidRPr="00541052" w:rsidRDefault="0066748F" w:rsidP="008B6883">
      <w:pPr>
        <w:pStyle w:val="BodyText2"/>
      </w:pPr>
      <w:r>
        <w:t xml:space="preserve">U/P: </w:t>
      </w:r>
      <w:hyperlink r:id="rId1451" w:history="1">
        <w:r w:rsidRPr="00D6484B">
          <w:rPr>
            <w:rStyle w:val="Hyperlink"/>
          </w:rPr>
          <w:t>a.cottam@gmail.com</w:t>
        </w:r>
      </w:hyperlink>
      <w:r>
        <w:t xml:space="preserve"> &lt;usual&gt; registered on 25/7/17</w:t>
      </w:r>
    </w:p>
    <w:p w14:paraId="38FA746C" w14:textId="77777777" w:rsidR="0066748F" w:rsidRDefault="0066748F" w:rsidP="0066748F">
      <w:pPr>
        <w:pStyle w:val="Heading7"/>
      </w:pPr>
      <w:r>
        <w:t>Installation</w:t>
      </w:r>
    </w:p>
    <w:p w14:paraId="7B5112D8" w14:textId="77777777" w:rsidR="0045596E" w:rsidRDefault="0066748F" w:rsidP="0045596E">
      <w:pPr>
        <w:pStyle w:val="BodyText2"/>
      </w:pPr>
      <w:r>
        <w:t>npm is installed as part of node.js and this is already installed on the C9 webapps workspace.</w:t>
      </w:r>
      <w:bookmarkStart w:id="243" w:name="_Using_on_the"/>
      <w:bookmarkEnd w:id="243"/>
    </w:p>
    <w:p w14:paraId="704CF0D6" w14:textId="77777777" w:rsidR="00506DFF" w:rsidRDefault="00506DFF" w:rsidP="00506DFF">
      <w:pPr>
        <w:pStyle w:val="Heading7"/>
      </w:pPr>
      <w:r>
        <w:t>Commands</w:t>
      </w:r>
    </w:p>
    <w:p w14:paraId="52C0320F" w14:textId="77777777" w:rsidR="00190555" w:rsidRDefault="00190555" w:rsidP="00190555">
      <w:pPr>
        <w:pStyle w:val="Heading8"/>
      </w:pPr>
      <w:r>
        <w:t>Config</w:t>
      </w:r>
    </w:p>
    <w:p w14:paraId="324D4E14" w14:textId="77777777" w:rsidR="00190555" w:rsidRDefault="00190555" w:rsidP="00190555">
      <w:pPr>
        <w:pStyle w:val="BodyText2"/>
      </w:pPr>
      <w:r>
        <w:t>To see the settings for npm:</w:t>
      </w:r>
    </w:p>
    <w:p w14:paraId="5AB92CEE" w14:textId="77777777" w:rsidR="00190555" w:rsidRDefault="00190555" w:rsidP="00190555">
      <w:pPr>
        <w:pStyle w:val="Unix"/>
      </w:pPr>
      <w:r w:rsidRPr="00190555">
        <w:t>npm config ls -l</w:t>
      </w:r>
    </w:p>
    <w:p w14:paraId="0CFD943C" w14:textId="77777777" w:rsidR="00006573" w:rsidRPr="00190555" w:rsidRDefault="00006573" w:rsidP="00006573">
      <w:pPr>
        <w:pStyle w:val="BodyText2"/>
      </w:pPr>
      <w:r>
        <w:t>This shows you everything.</w:t>
      </w:r>
    </w:p>
    <w:p w14:paraId="772C793E" w14:textId="77777777" w:rsidR="00506DFF" w:rsidRDefault="00506DFF" w:rsidP="00506DFF">
      <w:pPr>
        <w:pStyle w:val="Heading8"/>
      </w:pPr>
      <w:r>
        <w:t>Install</w:t>
      </w:r>
    </w:p>
    <w:p w14:paraId="00342940" w14:textId="77777777" w:rsidR="00506DFF" w:rsidRDefault="00506DFF" w:rsidP="00506DFF">
      <w:pPr>
        <w:pStyle w:val="BodyText2"/>
      </w:pPr>
      <w:r>
        <w:t xml:space="preserve">Installs packages in the current folder in the </w:t>
      </w:r>
      <w:r w:rsidR="0047212D">
        <w:t>'</w:t>
      </w:r>
      <w:r>
        <w:t>node_</w:t>
      </w:r>
      <w:r w:rsidR="00F46976">
        <w:t>modules</w:t>
      </w:r>
      <w:r w:rsidR="0047212D">
        <w:t>'</w:t>
      </w:r>
      <w:r>
        <w:t xml:space="preserve"> folder.</w:t>
      </w:r>
      <w:r w:rsidR="00824CD9">
        <w:t xml:space="preserve"> </w:t>
      </w:r>
      <w:r w:rsidR="00B212E3">
        <w:t>Never use sudo install!</w:t>
      </w:r>
      <w:r w:rsidR="002A264F">
        <w:t xml:space="preserve"> On the Penrose machine I don’t have permissions to install globally without being sudo, so I need to configure npm to install to a global folder without being sudo.</w:t>
      </w:r>
    </w:p>
    <w:p w14:paraId="6C1F3B1D" w14:textId="77777777" w:rsidR="00E170FF" w:rsidRDefault="00E170FF" w:rsidP="00E170FF">
      <w:pPr>
        <w:pStyle w:val="Heading9"/>
      </w:pPr>
      <w:bookmarkStart w:id="244" w:name="_Installing_globally_without"/>
      <w:bookmarkEnd w:id="244"/>
      <w:r>
        <w:t>Installing globally without being sudo</w:t>
      </w:r>
    </w:p>
    <w:p w14:paraId="052BB097" w14:textId="77777777" w:rsidR="00E170FF" w:rsidRDefault="00E170FF" w:rsidP="00E170FF">
      <w:pPr>
        <w:pStyle w:val="BodyText2"/>
      </w:pPr>
      <w:r>
        <w:t xml:space="preserve">Following instructions </w:t>
      </w:r>
      <w:hyperlink r:id="rId1452" w:history="1">
        <w:r w:rsidRPr="00E170FF">
          <w:rPr>
            <w:rStyle w:val="Hyperlink"/>
          </w:rPr>
          <w:t>here</w:t>
        </w:r>
      </w:hyperlink>
      <w:r>
        <w:t xml:space="preserve"> for the Penrose mac</w:t>
      </w:r>
      <w:r w:rsidR="001C69E3">
        <w:t>h</w:t>
      </w:r>
      <w:r>
        <w:t>ine.</w:t>
      </w:r>
    </w:p>
    <w:p w14:paraId="782245AD" w14:textId="77777777" w:rsidR="006D48B0" w:rsidRDefault="006D48B0" w:rsidP="006D48B0">
      <w:pPr>
        <w:pStyle w:val="Unix"/>
      </w:pPr>
      <w:r w:rsidRPr="006D48B0">
        <w:t>biopama@Ubuntu-1710-artful-64-minimal:~$ mkdir ~/.npm-global</w:t>
      </w:r>
    </w:p>
    <w:p w14:paraId="55D80039" w14:textId="77777777" w:rsidR="006D48B0" w:rsidRDefault="006D48B0" w:rsidP="006D48B0">
      <w:pPr>
        <w:pStyle w:val="Unix"/>
      </w:pPr>
      <w:r w:rsidRPr="006D48B0">
        <w:t>biopama@Ubuntu-1710-artful-64-minimal:~$ vi .profile</w:t>
      </w:r>
    </w:p>
    <w:p w14:paraId="5A8D66A5" w14:textId="77777777" w:rsidR="006D48B0" w:rsidRDefault="006D48B0" w:rsidP="006D48B0">
      <w:pPr>
        <w:pStyle w:val="BodyText2"/>
      </w:pPr>
      <w:r>
        <w:t>Add this line:</w:t>
      </w:r>
    </w:p>
    <w:p w14:paraId="7DA79CE8" w14:textId="77777777" w:rsidR="006D48B0" w:rsidRDefault="006D48B0" w:rsidP="006D48B0">
      <w:pPr>
        <w:pStyle w:val="Unix"/>
      </w:pPr>
      <w:r w:rsidRPr="006D48B0">
        <w:t>export PATH=~/.npm-global/bin:$PATH</w:t>
      </w:r>
    </w:p>
    <w:p w14:paraId="223B6FBD" w14:textId="77777777" w:rsidR="00A44122" w:rsidRDefault="00A44122" w:rsidP="00A44122">
      <w:pPr>
        <w:pStyle w:val="BodyText2"/>
      </w:pPr>
      <w:r>
        <w:t>Then back on the cmd line:</w:t>
      </w:r>
    </w:p>
    <w:p w14:paraId="5D3A5816" w14:textId="77777777" w:rsidR="006D48B0" w:rsidRDefault="006D48B0" w:rsidP="006D48B0">
      <w:pPr>
        <w:pStyle w:val="Unix"/>
      </w:pPr>
      <w:r w:rsidRPr="006D48B0">
        <w:t>biopama@Ubuntu-1710-artful-64-minimal:~$ source ~/.profile</w:t>
      </w:r>
    </w:p>
    <w:p w14:paraId="22522733" w14:textId="77777777" w:rsidR="006D48B0" w:rsidRDefault="006D48B0" w:rsidP="00A44122">
      <w:pPr>
        <w:pStyle w:val="BodyText2"/>
      </w:pPr>
      <w:r>
        <w:lastRenderedPageBreak/>
        <w:t xml:space="preserve">After the test all globally installed packages are now installed in the </w:t>
      </w:r>
      <w:r w:rsidR="00A44122">
        <w:t>'</w:t>
      </w:r>
      <w:r w:rsidR="00A44122" w:rsidRPr="00A44122">
        <w:t>/home/biopama/.npm-global/lib/node_modules/</w:t>
      </w:r>
      <w:r w:rsidR="00A44122">
        <w:t>' folder</w:t>
      </w:r>
    </w:p>
    <w:p w14:paraId="44B695E3" w14:textId="77777777" w:rsidR="00824CD9" w:rsidRDefault="00824CD9" w:rsidP="00824CD9">
      <w:pPr>
        <w:pStyle w:val="Heading8"/>
      </w:pPr>
      <w:r>
        <w:t>List</w:t>
      </w:r>
    </w:p>
    <w:p w14:paraId="2BA0EE72" w14:textId="77777777" w:rsidR="00824CD9" w:rsidRDefault="00824CD9" w:rsidP="00824CD9">
      <w:pPr>
        <w:pStyle w:val="Unix"/>
      </w:pPr>
      <w:r>
        <w:t>npm list</w:t>
      </w:r>
    </w:p>
    <w:p w14:paraId="57E8621B" w14:textId="77777777" w:rsidR="00824CD9" w:rsidRPr="00824CD9" w:rsidRDefault="00824CD9" w:rsidP="00824CD9">
      <w:pPr>
        <w:pStyle w:val="BodyText2"/>
      </w:pPr>
      <w:r>
        <w:t>This lists all locally installed packages.</w:t>
      </w:r>
    </w:p>
    <w:p w14:paraId="090885B8" w14:textId="77777777" w:rsidR="0045596E" w:rsidRDefault="00C078E7" w:rsidP="00506DFF">
      <w:pPr>
        <w:pStyle w:val="Heading8"/>
      </w:pPr>
      <w:r>
        <w:t>Start</w:t>
      </w:r>
    </w:p>
    <w:p w14:paraId="26FEAA81" w14:textId="77777777" w:rsidR="00C078E7" w:rsidRPr="00C078E7" w:rsidRDefault="009B694B" w:rsidP="00C078E7">
      <w:pPr>
        <w:pStyle w:val="BodyText2"/>
      </w:pPr>
      <w:r w:rsidRPr="009B694B">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12DFD55B" w14:textId="77777777" w:rsidR="00824CD9" w:rsidRDefault="00824CD9" w:rsidP="00824CD9">
      <w:pPr>
        <w:pStyle w:val="Heading8"/>
      </w:pPr>
      <w:r>
        <w:t>Uninstall</w:t>
      </w:r>
    </w:p>
    <w:p w14:paraId="3008CA45" w14:textId="77777777" w:rsidR="00824CD9" w:rsidRPr="00824CD9" w:rsidRDefault="00824CD9" w:rsidP="00824CD9">
      <w:pPr>
        <w:pStyle w:val="Unix"/>
      </w:pPr>
      <w:r>
        <w:t xml:space="preserve">npm uninstall </w:t>
      </w:r>
    </w:p>
    <w:p w14:paraId="5C44741C" w14:textId="77777777" w:rsidR="0066748F" w:rsidRDefault="0066748F" w:rsidP="0066748F">
      <w:pPr>
        <w:pStyle w:val="Heading5"/>
      </w:pPr>
      <w:r>
        <w:t>Using on the client</w:t>
      </w:r>
    </w:p>
    <w:p w14:paraId="4927351B" w14:textId="77777777"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453" w:history="1">
        <w:r w:rsidRPr="0066748F">
          <w:rPr>
            <w:rStyle w:val="Hyperlink"/>
          </w:rPr>
          <w:t>here</w:t>
        </w:r>
      </w:hyperlink>
      <w:r>
        <w:t xml:space="preserve">. </w:t>
      </w:r>
    </w:p>
    <w:p w14:paraId="002D2BF9" w14:textId="77777777"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5FFC96CB" w14:textId="77777777" w:rsidR="009A7434" w:rsidRDefault="009A7434" w:rsidP="009A7434">
      <w:pPr>
        <w:pStyle w:val="Heading6"/>
      </w:pPr>
      <w:r>
        <w:t>Build tools</w:t>
      </w:r>
    </w:p>
    <w:p w14:paraId="7831D172" w14:textId="77777777" w:rsidR="009A7434" w:rsidRDefault="009A7434" w:rsidP="009A7434">
      <w:pPr>
        <w:pStyle w:val="Heading7"/>
      </w:pPr>
      <w:r>
        <w:t>WebPack</w:t>
      </w:r>
    </w:p>
    <w:p w14:paraId="2A3CF9A0" w14:textId="77777777" w:rsidR="00090A59" w:rsidRDefault="009A7434" w:rsidP="008B6883">
      <w:pPr>
        <w:pStyle w:val="BodyText2"/>
      </w:pPr>
      <w:r>
        <w:t xml:space="preserve">Is </w:t>
      </w:r>
      <w:hyperlink r:id="rId1454" w:history="1">
        <w:r w:rsidRPr="009A7434">
          <w:rPr>
            <w:rStyle w:val="Hyperlink"/>
          </w:rPr>
          <w:t>here</w:t>
        </w:r>
      </w:hyperlink>
      <w:r>
        <w:t>.</w:t>
      </w:r>
      <w:r w:rsidR="001D7624">
        <w:t xml:space="preserve"> </w:t>
      </w:r>
      <w:r w:rsidR="00090A59">
        <w:t>Trying to get it to work:</w:t>
      </w:r>
    </w:p>
    <w:p w14:paraId="004148AB" w14:textId="77777777" w:rsidR="00090A59" w:rsidRDefault="00090A59" w:rsidP="00090A59">
      <w:pPr>
        <w:pStyle w:val="Unix"/>
      </w:pPr>
      <w:r w:rsidRPr="00090A59">
        <w:t xml:space="preserve">blishten:~/workspace/test (gh-pages) $ git clone </w:t>
      </w:r>
      <w:hyperlink r:id="rId1455" w:history="1">
        <w:r w:rsidRPr="00B109F0">
          <w:rPr>
            <w:rStyle w:val="Hyperlink"/>
          </w:rPr>
          <w:t>https://github.com/smeijer/leaflet-geosearch.git</w:t>
        </w:r>
      </w:hyperlink>
    </w:p>
    <w:p w14:paraId="638D7DEB" w14:textId="77777777" w:rsidR="00090A59" w:rsidRDefault="00090A59" w:rsidP="00090A59">
      <w:pPr>
        <w:pStyle w:val="Unix"/>
      </w:pPr>
      <w:r w:rsidRPr="00090A59">
        <w:t>blishten:~/workspace/test (gh-pages) $ npm install --save-dev webpack</w:t>
      </w:r>
    </w:p>
    <w:p w14:paraId="46248A3F" w14:textId="77777777" w:rsidR="00090A59" w:rsidRDefault="00090A59" w:rsidP="00090A59">
      <w:pPr>
        <w:pStyle w:val="Unix"/>
      </w:pPr>
      <w:r w:rsidRPr="00090A59">
        <w:t>blishten:~/workspace/test (gh-pages) $ ./node_modules/.bin/webpack --config leaflet-geosearch/webpack.config.js</w:t>
      </w:r>
    </w:p>
    <w:p w14:paraId="02D86E01" w14:textId="77777777" w:rsidR="00391816" w:rsidRDefault="00391816" w:rsidP="008B6883">
      <w:pPr>
        <w:pStyle w:val="BodyText2"/>
      </w:pPr>
      <w:r>
        <w:t>Had a few of these:</w:t>
      </w:r>
    </w:p>
    <w:p w14:paraId="4400CB0B" w14:textId="77777777" w:rsidR="00391816" w:rsidRDefault="00391816" w:rsidP="00391816">
      <w:pPr>
        <w:pStyle w:val="Code"/>
      </w:pPr>
      <w:r>
        <w:t>ERROR in ./leaflet-geosearch/src/leafletControl.js</w:t>
      </w:r>
    </w:p>
    <w:p w14:paraId="6D7A450E" w14:textId="77777777" w:rsidR="00391816" w:rsidRDefault="00391816" w:rsidP="00391816">
      <w:pPr>
        <w:pStyle w:val="Code"/>
      </w:pPr>
      <w:r>
        <w:t>Module parse failed: /home/ubuntu/workspace/test/leaflet-geosearch/src/leafletControl.js Unexpected token (55:6)</w:t>
      </w:r>
    </w:p>
    <w:p w14:paraId="06B815B0" w14:textId="77777777" w:rsidR="00391816" w:rsidRDefault="00391816" w:rsidP="00391816">
      <w:pPr>
        <w:pStyle w:val="Code"/>
      </w:pPr>
      <w:r>
        <w:t>You may need an appropriate loader to handle this file type.</w:t>
      </w:r>
    </w:p>
    <w:p w14:paraId="5F24AE1E" w14:textId="77777777" w:rsidR="00391816" w:rsidRDefault="00391816" w:rsidP="00391816">
      <w:pPr>
        <w:pStyle w:val="Code"/>
      </w:pPr>
      <w:r>
        <w:t xml:space="preserve">| </w:t>
      </w:r>
    </w:p>
    <w:p w14:paraId="1D38A30C" w14:textId="77777777" w:rsidR="00391816" w:rsidRDefault="00391816" w:rsidP="00391816">
      <w:pPr>
        <w:pStyle w:val="Code"/>
      </w:pPr>
      <w:r>
        <w:t>|     this.options = {</w:t>
      </w:r>
    </w:p>
    <w:p w14:paraId="20D3B749" w14:textId="77777777" w:rsidR="00391816" w:rsidRDefault="00391816" w:rsidP="00391816">
      <w:pPr>
        <w:pStyle w:val="Code"/>
      </w:pPr>
      <w:r>
        <w:t>|       ...defaultOptions(),</w:t>
      </w:r>
    </w:p>
    <w:p w14:paraId="752B40A3" w14:textId="77777777" w:rsidR="00391816" w:rsidRDefault="00391816" w:rsidP="00391816">
      <w:pPr>
        <w:pStyle w:val="Code"/>
      </w:pPr>
      <w:r>
        <w:t>|       ...options,</w:t>
      </w:r>
    </w:p>
    <w:p w14:paraId="175B943E" w14:textId="77777777" w:rsidR="00391816" w:rsidRDefault="00391816" w:rsidP="00391816">
      <w:pPr>
        <w:pStyle w:val="Code"/>
      </w:pPr>
      <w:r>
        <w:t>|     };</w:t>
      </w:r>
    </w:p>
    <w:p w14:paraId="2F52DF13" w14:textId="77777777" w:rsidR="00391816" w:rsidRDefault="00391816" w:rsidP="00391816">
      <w:pPr>
        <w:pStyle w:val="Code"/>
      </w:pPr>
      <w:r>
        <w:t xml:space="preserve"> @ ./leaflet-geosearch/src/index.js 1:0-63</w:t>
      </w:r>
    </w:p>
    <w:p w14:paraId="1944997F" w14:textId="77777777" w:rsidR="00836091" w:rsidRDefault="002A0C4B" w:rsidP="008B6883">
      <w:pPr>
        <w:pStyle w:val="BodyText2"/>
      </w:pPr>
      <w:r>
        <w:t>Giving up 11/8/17.</w:t>
      </w:r>
      <w:r w:rsidR="00A50191">
        <w:t xml:space="preserve"> There is a Travis job here </w:t>
      </w:r>
      <w:hyperlink r:id="rId1456" w:history="1">
        <w:r w:rsidR="00A50191" w:rsidRPr="00B109F0">
          <w:rPr>
            <w:rStyle w:val="Hyperlink"/>
          </w:rPr>
          <w:t>https://travis-ci.org/smeijer/leaflet-geosearch/jobs/260632062</w:t>
        </w:r>
      </w:hyperlink>
      <w:r w:rsidR="00A50191">
        <w:t xml:space="preserve">. </w:t>
      </w:r>
    </w:p>
    <w:p w14:paraId="77C15C73" w14:textId="77777777" w:rsidR="007B3C74" w:rsidRDefault="007B3C74" w:rsidP="007B3C74">
      <w:pPr>
        <w:pStyle w:val="Heading5"/>
      </w:pPr>
      <w:r>
        <w:t>Import</w:t>
      </w:r>
    </w:p>
    <w:p w14:paraId="50049446" w14:textId="77777777" w:rsidR="007B3C74" w:rsidRPr="007B3C74" w:rsidRDefault="007B3C74" w:rsidP="007B3C74">
      <w:pPr>
        <w:pStyle w:val="BodyText2"/>
      </w:pPr>
      <w:r w:rsidRPr="007B3C74">
        <w:t xml:space="preserve">Scoped packages in npm are preceded by an '@' symbol: </w:t>
      </w:r>
      <w:hyperlink r:id="rId1457" w:history="1">
        <w:r w:rsidRPr="006E7F00">
          <w:rPr>
            <w:rStyle w:val="Hyperlink"/>
          </w:rPr>
          <w:t>https://docs.npmjs.com/misc/scope</w:t>
        </w:r>
      </w:hyperlink>
      <w:r>
        <w:t xml:space="preserve"> </w:t>
      </w:r>
    </w:p>
    <w:p w14:paraId="5AB91BDE" w14:textId="77777777" w:rsidR="00E5692C" w:rsidRDefault="00E5692C" w:rsidP="00E5692C">
      <w:pPr>
        <w:pStyle w:val="Heading5"/>
      </w:pPr>
      <w:bookmarkStart w:id="245" w:name="_Packages"/>
      <w:bookmarkEnd w:id="245"/>
      <w:r>
        <w:t>Packages</w:t>
      </w:r>
    </w:p>
    <w:p w14:paraId="0A6EF6B5" w14:textId="77777777" w:rsidR="00E5692C" w:rsidRDefault="00E5692C" w:rsidP="00E5692C">
      <w:pPr>
        <w:pStyle w:val="Heading6"/>
      </w:pPr>
      <w:r>
        <w:t>diffract</w:t>
      </w:r>
    </w:p>
    <w:p w14:paraId="5DFB362C" w14:textId="77777777" w:rsidR="009F1DF2" w:rsidRDefault="009F1DF2" w:rsidP="009F1DF2">
      <w:pPr>
        <w:pStyle w:val="BodyText2"/>
      </w:pPr>
      <w:r w:rsidRPr="00425B6A">
        <w:t>A set of d3 based visualization components built for React</w:t>
      </w:r>
    </w:p>
    <w:p w14:paraId="095A2D93" w14:textId="77777777" w:rsidR="009F1DF2" w:rsidRPr="00425B6A" w:rsidRDefault="009F1DF2" w:rsidP="009F1DF2">
      <w:pPr>
        <w:pStyle w:val="Unix"/>
        <w:rPr>
          <w:rStyle w:val="apple-converted-space"/>
        </w:rPr>
      </w:pPr>
      <w:r w:rsidRPr="00425B6A">
        <w:t>biopama@Ubuntu-1710-artful-64-minimal:~/public_html/beta/wireframes/acp$ npm install diffract --save</w:t>
      </w:r>
    </w:p>
    <w:p w14:paraId="63930FFB" w14:textId="77777777" w:rsidR="00E5692C" w:rsidRDefault="00E5692C" w:rsidP="00E5692C">
      <w:pPr>
        <w:pStyle w:val="Heading7"/>
      </w:pPr>
      <w:r>
        <w:t>Issues</w:t>
      </w:r>
    </w:p>
    <w:p w14:paraId="1BD8F723" w14:textId="77777777" w:rsidR="00E5692C" w:rsidRDefault="00E5692C" w:rsidP="00E5692C">
      <w:pPr>
        <w:pStyle w:val="Heading8"/>
      </w:pPr>
      <w:r>
        <w:t>Errors</w:t>
      </w:r>
    </w:p>
    <w:p w14:paraId="6D8DC338" w14:textId="77777777" w:rsidR="00E5692C" w:rsidRDefault="009F1DF2" w:rsidP="009F1DF2">
      <w:pPr>
        <w:pStyle w:val="ReactError"/>
      </w:pPr>
      <w:r w:rsidRPr="009F1DF2">
        <w:t>TypeError: Cannot read property 'number' of undefined</w:t>
      </w:r>
    </w:p>
    <w:p w14:paraId="72871C73" w14:textId="77777777" w:rsidR="00F61B86" w:rsidRPr="009F1DF2" w:rsidRDefault="00F61B86" w:rsidP="00F61B86">
      <w:pPr>
        <w:pStyle w:val="BodyText2"/>
      </w:pPr>
      <w:r>
        <w:lastRenderedPageBreak/>
        <w:t xml:space="preserve">This is because </w:t>
      </w:r>
      <w:r w:rsidRPr="00F61B86">
        <w:t>React.PropTypes has moved into a different package since React v15.5.</w:t>
      </w:r>
      <w:r>
        <w:t xml:space="preserve"> See </w:t>
      </w:r>
      <w:hyperlink r:id="rId1458" w:history="1">
        <w:r w:rsidRPr="00F61B86">
          <w:rPr>
            <w:rStyle w:val="Hyperlink"/>
          </w:rPr>
          <w:t>here</w:t>
        </w:r>
      </w:hyperlink>
      <w:r>
        <w:t xml:space="preserve">. But I cant migrate the diffract components to use the new package </w:t>
      </w:r>
      <w:r>
        <w:sym w:font="Wingdings" w:char="F04C"/>
      </w:r>
    </w:p>
    <w:p w14:paraId="445B5134" w14:textId="77777777" w:rsidR="00D079DB" w:rsidRDefault="00D079DB" w:rsidP="00D079DB">
      <w:pPr>
        <w:pStyle w:val="Heading6"/>
      </w:pPr>
      <w:bookmarkStart w:id="246" w:name="_mapbox-gl"/>
      <w:bookmarkEnd w:id="246"/>
      <w:r>
        <w:t>jsonp</w:t>
      </w:r>
    </w:p>
    <w:p w14:paraId="7E47013E" w14:textId="77777777" w:rsidR="00D079DB" w:rsidRPr="00D079DB" w:rsidRDefault="00D079DB" w:rsidP="00D079DB">
      <w:pPr>
        <w:pStyle w:val="Unix"/>
      </w:pPr>
      <w:r w:rsidRPr="00D079DB">
        <w:t>biopama@Ubuntu-1710-artful-64-minimal:~/public_html/beta/wireframes/regional$ npm install jsonp</w:t>
      </w:r>
    </w:p>
    <w:p w14:paraId="0507A110" w14:textId="77777777" w:rsidR="00E5692C" w:rsidRDefault="00E5692C" w:rsidP="00E5692C">
      <w:pPr>
        <w:pStyle w:val="Heading6"/>
      </w:pPr>
      <w:r>
        <w:t>mapbox-gl</w:t>
      </w:r>
    </w:p>
    <w:p w14:paraId="10BA87E8" w14:textId="77777777" w:rsidR="003C43DD" w:rsidRDefault="003C43DD" w:rsidP="003C43DD">
      <w:pPr>
        <w:pStyle w:val="Unix"/>
      </w:pPr>
      <w:r w:rsidRPr="00265EA3">
        <w:t>biopama@Ubuntu-1710-artful-64-minima</w:t>
      </w:r>
      <w:r>
        <w:t>l:~/public_html/beta/wireframes/</w:t>
      </w:r>
      <w:r w:rsidRPr="00E53436">
        <w:t>regional</w:t>
      </w:r>
      <w:r>
        <w:t xml:space="preserve">$ npm install </w:t>
      </w:r>
      <w:r w:rsidRPr="00265EA3">
        <w:t>mapbox-gl</w:t>
      </w:r>
      <w:r>
        <w:tab/>
      </w:r>
      <w:r>
        <w:tab/>
        <w:t>//install mapbox-gl locally</w:t>
      </w:r>
    </w:p>
    <w:p w14:paraId="5EFC7F62" w14:textId="77777777" w:rsidR="00E5692C" w:rsidRDefault="00E5692C" w:rsidP="00E5692C">
      <w:pPr>
        <w:pStyle w:val="Heading6"/>
      </w:pPr>
      <w:r>
        <w:t>material-ui</w:t>
      </w:r>
    </w:p>
    <w:p w14:paraId="17AFC3F9" w14:textId="77777777" w:rsidR="003C43DD" w:rsidRPr="003C43DD" w:rsidRDefault="003C43DD" w:rsidP="003C43DD">
      <w:pPr>
        <w:pStyle w:val="Unix"/>
      </w:pPr>
      <w:r w:rsidRPr="00F66ECA">
        <w:t>biopama@Ubuntu-1710-artful-64-minimal:~/public_html/beta/wireframes</w:t>
      </w:r>
      <w:r>
        <w:t>/</w:t>
      </w:r>
      <w:r w:rsidRPr="00E53436">
        <w:t>regional</w:t>
      </w:r>
      <w:r w:rsidRPr="00F66ECA">
        <w:t>$ npm install material-ui</w:t>
      </w:r>
      <w:r>
        <w:tab/>
      </w:r>
      <w:r>
        <w:tab/>
        <w:t>//install material-ui locally</w:t>
      </w:r>
    </w:p>
    <w:p w14:paraId="4CFDD41D" w14:textId="77777777" w:rsidR="004724F6" w:rsidRDefault="004724F6" w:rsidP="004724F6">
      <w:pPr>
        <w:pStyle w:val="Heading6"/>
      </w:pPr>
      <w:r>
        <w:t>prop-types</w:t>
      </w:r>
    </w:p>
    <w:p w14:paraId="40BF4044" w14:textId="77777777" w:rsidR="004724F6" w:rsidRDefault="004724F6" w:rsidP="004724F6">
      <w:pPr>
        <w:pStyle w:val="Unix"/>
      </w:pPr>
      <w:r w:rsidRPr="004724F6">
        <w:t>biopama@Ubuntu-1710-artful-64-minimal:~/public_html/beta/wireframes/acp$ npm install --save prop-types</w:t>
      </w:r>
    </w:p>
    <w:p w14:paraId="0411417B" w14:textId="77777777" w:rsidR="00E5692C" w:rsidRDefault="00E5692C" w:rsidP="00E5692C">
      <w:pPr>
        <w:pStyle w:val="Heading6"/>
      </w:pPr>
      <w:r>
        <w:t>typeface-roboto</w:t>
      </w:r>
    </w:p>
    <w:p w14:paraId="2509B7D1" w14:textId="77777777" w:rsidR="009F1DF2" w:rsidRDefault="009F1DF2" w:rsidP="009F1DF2">
      <w:pPr>
        <w:pStyle w:val="Unix"/>
      </w:pPr>
      <w:r w:rsidRPr="00265EA3">
        <w:t>biopama@Ubuntu-1710-artful-64-minima</w:t>
      </w:r>
      <w:r>
        <w:t>l:~/public_html/beta/wireframes/</w:t>
      </w:r>
      <w:r w:rsidRPr="00E53436">
        <w:t>regional</w:t>
      </w:r>
      <w:r>
        <w:t xml:space="preserve">$ </w:t>
      </w:r>
      <w:r w:rsidRPr="00367CE7">
        <w:t xml:space="preserve">npm install typeface-roboto </w:t>
      </w:r>
      <w:r>
        <w:tab/>
        <w:t>//install roboto font locally</w:t>
      </w:r>
    </w:p>
    <w:p w14:paraId="00DDA63F" w14:textId="77777777" w:rsidR="00E5692C" w:rsidRDefault="00E5692C" w:rsidP="00E5692C">
      <w:pPr>
        <w:pStyle w:val="Heading6"/>
      </w:pPr>
      <w:r>
        <w:t>react-sparklines</w:t>
      </w:r>
    </w:p>
    <w:p w14:paraId="523F5FC8" w14:textId="77777777" w:rsidR="009F1DF2" w:rsidRDefault="009F1DF2" w:rsidP="009F1DF2">
      <w:pPr>
        <w:pStyle w:val="Unix"/>
      </w:pPr>
      <w:r w:rsidRPr="00464659">
        <w:t>biopama@Ubuntu-1710-artful-64-minimal:~/public_html/beta/wireframes/acp$ npm install react-sparklines</w:t>
      </w:r>
      <w:r>
        <w:t xml:space="preserve"> --save</w:t>
      </w:r>
    </w:p>
    <w:p w14:paraId="644A4B87" w14:textId="77777777" w:rsidR="00D41639" w:rsidRDefault="00D41639" w:rsidP="00D41639">
      <w:pPr>
        <w:pStyle w:val="Heading6"/>
      </w:pPr>
      <w:r>
        <w:t>recharts</w:t>
      </w:r>
    </w:p>
    <w:p w14:paraId="1140777A" w14:textId="77777777" w:rsidR="00195C73" w:rsidRDefault="00195C73" w:rsidP="00195C73">
      <w:pPr>
        <w:pStyle w:val="Unix"/>
      </w:pPr>
      <w:r w:rsidRPr="00195C73">
        <w:t>biopama@Ubuntu-1710-artful-64-minimal:~/public_html/beta/wireframes/acp$ npm install recharts</w:t>
      </w:r>
    </w:p>
    <w:p w14:paraId="71343957" w14:textId="77777777" w:rsidR="00D5677B" w:rsidRDefault="00D5677B" w:rsidP="00D5677B">
      <w:pPr>
        <w:pStyle w:val="Heading6"/>
      </w:pPr>
      <w:r>
        <w:t>victory-pie</w:t>
      </w:r>
    </w:p>
    <w:p w14:paraId="7B88BD61" w14:textId="77777777" w:rsidR="00D5677B" w:rsidRPr="00D5677B" w:rsidRDefault="00D5677B" w:rsidP="00D5677B">
      <w:pPr>
        <w:pStyle w:val="BodyText2"/>
      </w:pPr>
      <w:r>
        <w:t>Couldn't get it installed!</w:t>
      </w:r>
    </w:p>
    <w:p w14:paraId="47D63F54" w14:textId="77777777" w:rsidR="00FB26B0" w:rsidRDefault="00FB26B0" w:rsidP="00FB26B0">
      <w:pPr>
        <w:pStyle w:val="Heading3"/>
      </w:pPr>
      <w:r>
        <w:t>Octave</w:t>
      </w:r>
    </w:p>
    <w:p w14:paraId="0148548F" w14:textId="77777777" w:rsidR="00FB26B0" w:rsidRDefault="00FB26B0" w:rsidP="00FB26B0">
      <w:pPr>
        <w:pStyle w:val="Heading4"/>
      </w:pPr>
      <w:r>
        <w:t>Installing</w:t>
      </w:r>
    </w:p>
    <w:p w14:paraId="4EE099A9" w14:textId="77777777" w:rsidR="00FB26B0" w:rsidRDefault="00FB26B0" w:rsidP="00FB26B0">
      <w:pPr>
        <w:pStyle w:val="Heading5"/>
      </w:pPr>
      <w:bookmarkStart w:id="247" w:name="_On_Windows_10"/>
      <w:bookmarkEnd w:id="247"/>
      <w:r>
        <w:t>On Windows 10</w:t>
      </w:r>
    </w:p>
    <w:p w14:paraId="1973CC94" w14:textId="77777777" w:rsidR="00FB26B0" w:rsidRDefault="00FB26B0" w:rsidP="008B6883">
      <w:pPr>
        <w:pStyle w:val="BodyText2"/>
      </w:pPr>
      <w:r>
        <w:t>Downloaded the following exe and installed on the work Windows P</w:t>
      </w:r>
      <w:r w:rsidR="007C7BE7">
        <w:t xml:space="preserve">C with no rights issues </w:t>
      </w:r>
      <w:hyperlink r:id="rId1459" w:history="1">
        <w:r w:rsidR="007C7BE7" w:rsidRPr="00C30D08">
          <w:rPr>
            <w:rStyle w:val="Hyperlink"/>
          </w:rPr>
          <w:t>https://ftp.gnu.org/gnu/octave/windows/octave-4.2.1-w64-installer.exe</w:t>
        </w:r>
      </w:hyperlink>
      <w:r w:rsidR="007C7BE7">
        <w:t xml:space="preserve"> </w:t>
      </w:r>
    </w:p>
    <w:p w14:paraId="0A7C0317" w14:textId="77777777" w:rsidR="00A03D03" w:rsidRPr="00FB26B0" w:rsidRDefault="00A03D03" w:rsidP="008B6883">
      <w:pPr>
        <w:pStyle w:val="BodyText2"/>
      </w:pPr>
      <w:r>
        <w:t>By default it installs in c:\octave\bin\octave.exe</w:t>
      </w:r>
    </w:p>
    <w:p w14:paraId="528F3B1B" w14:textId="77777777" w:rsidR="00320E16" w:rsidRDefault="00320E16" w:rsidP="00320E16">
      <w:pPr>
        <w:pStyle w:val="Heading4"/>
      </w:pPr>
      <w:r>
        <w:t>Using</w:t>
      </w:r>
    </w:p>
    <w:p w14:paraId="5BDB6C06" w14:textId="77777777" w:rsidR="008A77BC" w:rsidRDefault="008A77BC" w:rsidP="008A77BC">
      <w:pPr>
        <w:pStyle w:val="Heading5"/>
      </w:pPr>
      <w:r>
        <w:t>General</w:t>
      </w:r>
    </w:p>
    <w:p w14:paraId="0BCC0DA1" w14:textId="77777777" w:rsidR="008A77BC" w:rsidRDefault="008A77BC" w:rsidP="008A77BC">
      <w:pPr>
        <w:pStyle w:val="ListBullet"/>
      </w:pPr>
      <w:r>
        <w:t>Typing a ; at the end of a line surpresses the print to console</w:t>
      </w:r>
    </w:p>
    <w:p w14:paraId="2E339F19" w14:textId="77777777" w:rsidR="00F75EFE" w:rsidRDefault="00F75EFE" w:rsidP="008A77BC">
      <w:pPr>
        <w:pStyle w:val="ListBullet"/>
      </w:pPr>
      <w:r>
        <w:t>commas between commands chains them together</w:t>
      </w:r>
    </w:p>
    <w:p w14:paraId="0D6B521C" w14:textId="77777777" w:rsidR="00E67815" w:rsidRDefault="00E67815" w:rsidP="008A77BC">
      <w:pPr>
        <w:pStyle w:val="ListBullet"/>
      </w:pPr>
      <w:r>
        <w:t>disp(i)</w:t>
      </w:r>
      <w:r>
        <w:tab/>
      </w:r>
      <w:r>
        <w:tab/>
        <w:t>print out the value of I to the console</w:t>
      </w:r>
    </w:p>
    <w:p w14:paraId="6939AF59" w14:textId="77777777" w:rsidR="008A77BC" w:rsidRDefault="008A77BC" w:rsidP="008A77BC">
      <w:pPr>
        <w:pStyle w:val="ListBullet"/>
      </w:pPr>
      <w:r>
        <w:t>pwd</w:t>
      </w:r>
      <w:r>
        <w:tab/>
      </w:r>
      <w:r>
        <w:tab/>
      </w:r>
      <w:r>
        <w:tab/>
        <w:t>gets the current path</w:t>
      </w:r>
    </w:p>
    <w:p w14:paraId="6508C57E" w14:textId="77777777" w:rsidR="008A77BC" w:rsidRDefault="008A77BC" w:rsidP="008A77BC">
      <w:pPr>
        <w:pStyle w:val="ListBullet"/>
      </w:pPr>
      <w:r>
        <w:t>cd</w:t>
      </w:r>
      <w:r>
        <w:tab/>
      </w:r>
      <w:r>
        <w:tab/>
      </w:r>
      <w:r>
        <w:tab/>
        <w:t>change directory</w:t>
      </w:r>
    </w:p>
    <w:p w14:paraId="1C8D5CA6" w14:textId="77777777" w:rsidR="008A77BC" w:rsidRDefault="008A77BC" w:rsidP="008A77BC">
      <w:pPr>
        <w:pStyle w:val="ListBullet"/>
      </w:pPr>
      <w:r>
        <w:t>ls</w:t>
      </w:r>
      <w:r>
        <w:tab/>
      </w:r>
      <w:r>
        <w:tab/>
      </w:r>
      <w:r>
        <w:tab/>
        <w:t>list directory</w:t>
      </w:r>
    </w:p>
    <w:p w14:paraId="76281907" w14:textId="77777777" w:rsidR="008A77BC" w:rsidRDefault="008A77BC" w:rsidP="008A77BC">
      <w:pPr>
        <w:pStyle w:val="ListBullet"/>
      </w:pPr>
      <w:r>
        <w:t>who</w:t>
      </w:r>
      <w:r>
        <w:tab/>
      </w:r>
      <w:r>
        <w:tab/>
      </w:r>
      <w:r>
        <w:tab/>
        <w:t>lists variables in workspace</w:t>
      </w:r>
    </w:p>
    <w:p w14:paraId="7B5521BE" w14:textId="77777777" w:rsidR="008A77BC" w:rsidRDefault="008A77BC" w:rsidP="008A77BC">
      <w:pPr>
        <w:pStyle w:val="ListBullet"/>
      </w:pPr>
      <w:r>
        <w:t>whos</w:t>
      </w:r>
      <w:r>
        <w:tab/>
      </w:r>
      <w:r>
        <w:tab/>
        <w:t>lists variables in workspace with more details including size, bytes and class</w:t>
      </w:r>
    </w:p>
    <w:p w14:paraId="0BFC6E23" w14:textId="77777777" w:rsidR="00A45684" w:rsidRDefault="00A45684" w:rsidP="008A77BC">
      <w:pPr>
        <w:pStyle w:val="ListBullet"/>
      </w:pPr>
      <w:r>
        <w:t>clear featuresX</w:t>
      </w:r>
      <w:r>
        <w:tab/>
        <w:t>deletes a variable</w:t>
      </w:r>
    </w:p>
    <w:p w14:paraId="6E19EEC8" w14:textId="77777777" w:rsidR="00A45684" w:rsidRPr="008A77BC" w:rsidRDefault="00A45684" w:rsidP="008A77BC">
      <w:pPr>
        <w:pStyle w:val="ListBullet"/>
      </w:pPr>
      <w:r>
        <w:t>clear</w:t>
      </w:r>
      <w:r>
        <w:tab/>
      </w:r>
      <w:r>
        <w:tab/>
      </w:r>
      <w:r>
        <w:tab/>
        <w:t>deletes all variables</w:t>
      </w:r>
    </w:p>
    <w:p w14:paraId="73EA6617" w14:textId="77777777" w:rsidR="00320E16" w:rsidRDefault="008A77BC" w:rsidP="00320E16">
      <w:pPr>
        <w:pStyle w:val="Heading5"/>
      </w:pPr>
      <w:r>
        <w:lastRenderedPageBreak/>
        <w:t>Matrix creation</w:t>
      </w:r>
    </w:p>
    <w:p w14:paraId="025B6EE1" w14:textId="77777777" w:rsidR="008A77BC" w:rsidRDefault="008A77BC" w:rsidP="008A77BC">
      <w:pPr>
        <w:pStyle w:val="Heading6"/>
      </w:pPr>
      <w:r>
        <w:t>From literals/functions</w:t>
      </w:r>
    </w:p>
    <w:p w14:paraId="08B95E38" w14:textId="77777777" w:rsidR="008A77BC" w:rsidRDefault="008A77BC" w:rsidP="003C1E84">
      <w:pPr>
        <w:pStyle w:val="ListBullet"/>
      </w:pPr>
      <w:r>
        <w:t>a=[1 2; 3 4; 5 6]</w:t>
      </w:r>
      <w:r>
        <w:tab/>
        <w:t>simple matrix</w:t>
      </w:r>
    </w:p>
    <w:p w14:paraId="4A6051D4" w14:textId="77777777" w:rsidR="00250902" w:rsidRDefault="00250902" w:rsidP="003C1E84">
      <w:pPr>
        <w:pStyle w:val="ListBullet"/>
      </w:pPr>
      <w:r>
        <w:t>v = 1:6</w:t>
      </w:r>
      <w:r>
        <w:tab/>
      </w:r>
      <w:r w:rsidR="008A77BC">
        <w:tab/>
      </w:r>
      <w:r>
        <w:t>vector [1,2,3,4,5,6]</w:t>
      </w:r>
    </w:p>
    <w:p w14:paraId="6C30076C" w14:textId="77777777" w:rsidR="00250902" w:rsidRDefault="00250902" w:rsidP="003C1E84">
      <w:pPr>
        <w:pStyle w:val="ListBullet"/>
      </w:pPr>
      <w:r>
        <w:t>v = 1:0.1:2</w:t>
      </w:r>
      <w:r>
        <w:tab/>
      </w:r>
      <w:r w:rsidR="008A77BC">
        <w:tab/>
      </w:r>
      <w:r>
        <w:t>vector [1.0,1.1,1.2,1.3,1.4,1.5,1.6,1.7,1.8,1.9,2.0]</w:t>
      </w:r>
    </w:p>
    <w:p w14:paraId="0999ADDA" w14:textId="77777777" w:rsidR="00284320" w:rsidRDefault="00284320" w:rsidP="003C1E84">
      <w:pPr>
        <w:pStyle w:val="ListBullet"/>
      </w:pPr>
      <w:r>
        <w:t>ones(2,3)</w:t>
      </w:r>
      <w:r>
        <w:tab/>
      </w:r>
      <w:r w:rsidR="008A77BC">
        <w:tab/>
      </w:r>
      <w:r>
        <w:t>matrix 2 rows 3 columns with all ones</w:t>
      </w:r>
    </w:p>
    <w:p w14:paraId="67AF4229" w14:textId="77777777" w:rsidR="00284320" w:rsidRDefault="00284320" w:rsidP="003C1E84">
      <w:pPr>
        <w:pStyle w:val="ListBullet"/>
      </w:pPr>
      <w:r>
        <w:t>zeros(1,3)</w:t>
      </w:r>
      <w:r>
        <w:tab/>
      </w:r>
      <w:r w:rsidR="008A77BC">
        <w:tab/>
      </w:r>
      <w:r>
        <w:t>matrix 1 row 3 columns with all zeros</w:t>
      </w:r>
    </w:p>
    <w:p w14:paraId="498A010D" w14:textId="77777777" w:rsidR="008919A4" w:rsidRDefault="008919A4" w:rsidP="003C1E84">
      <w:pPr>
        <w:pStyle w:val="ListBullet"/>
      </w:pPr>
      <w:r>
        <w:t>rand(1,3)</w:t>
      </w:r>
      <w:r>
        <w:tab/>
      </w:r>
      <w:r w:rsidR="008A77BC">
        <w:tab/>
      </w:r>
      <w:r>
        <w:t>matrix 1 row 3 columns with all random numbers</w:t>
      </w:r>
    </w:p>
    <w:p w14:paraId="4E57279D" w14:textId="77777777" w:rsidR="008919A4" w:rsidRPr="00320E16" w:rsidRDefault="008919A4" w:rsidP="008919A4">
      <w:pPr>
        <w:pStyle w:val="ListBullet"/>
      </w:pPr>
      <w:r>
        <w:t>randn(1,3)</w:t>
      </w:r>
      <w:r>
        <w:tab/>
      </w:r>
      <w:r w:rsidR="008A77BC">
        <w:tab/>
      </w:r>
      <w:r>
        <w:t>1 row 3 columns with all random numbers with a Gaussian distribution (mean 0, sd 1)</w:t>
      </w:r>
    </w:p>
    <w:p w14:paraId="00978E5A" w14:textId="77777777" w:rsidR="003C06D4" w:rsidRDefault="003C06D4" w:rsidP="003C06D4">
      <w:pPr>
        <w:pStyle w:val="ListBullet"/>
      </w:pPr>
      <w:r>
        <w:t>eye(4)</w:t>
      </w:r>
      <w:r>
        <w:tab/>
      </w:r>
      <w:r w:rsidR="008A77BC">
        <w:tab/>
      </w:r>
      <w:r>
        <w:t>identity matrix with a size of 4x4</w:t>
      </w:r>
    </w:p>
    <w:p w14:paraId="513CBDC7" w14:textId="77777777" w:rsidR="006F5247" w:rsidRDefault="006F5247" w:rsidP="006F5247">
      <w:pPr>
        <w:pStyle w:val="ListBullet"/>
      </w:pPr>
      <w:r>
        <w:t>magic(9)</w:t>
      </w:r>
      <w:r>
        <w:tab/>
      </w:r>
      <w:r>
        <w:tab/>
        <w:t>creates a matrix 9x9 where all the rows add up to the same value as do all the cols</w:t>
      </w:r>
    </w:p>
    <w:p w14:paraId="22496625" w14:textId="77777777" w:rsidR="008A77BC" w:rsidRDefault="008A77BC" w:rsidP="008A77BC">
      <w:pPr>
        <w:pStyle w:val="Heading6"/>
      </w:pPr>
      <w:r>
        <w:t>From file</w:t>
      </w:r>
    </w:p>
    <w:p w14:paraId="74E05921" w14:textId="77777777" w:rsidR="008A77BC" w:rsidRDefault="008A77BC" w:rsidP="008A77BC">
      <w:pPr>
        <w:pStyle w:val="ListBullet"/>
      </w:pPr>
      <w:r>
        <w:t>load featuresX.dat</w:t>
      </w:r>
      <w:r>
        <w:tab/>
        <w:t>loads data from the featuresX.dat file</w:t>
      </w:r>
    </w:p>
    <w:p w14:paraId="5DC82FF6" w14:textId="77777777" w:rsidR="008A77BC" w:rsidRPr="008A77BC" w:rsidRDefault="008A77BC" w:rsidP="00A45684">
      <w:pPr>
        <w:pStyle w:val="ListBullet"/>
      </w:pPr>
      <w:r>
        <w:t>load(‘featuresX.dat’)</w:t>
      </w:r>
      <w:r>
        <w:tab/>
        <w:t>loads d</w:t>
      </w:r>
      <w:r w:rsidR="00A45684">
        <w:t>ata from the featuresX.dat file</w:t>
      </w:r>
    </w:p>
    <w:p w14:paraId="63E4DCA3" w14:textId="77777777" w:rsidR="008A77BC" w:rsidRDefault="008A77BC" w:rsidP="008A77BC">
      <w:pPr>
        <w:pStyle w:val="Heading5"/>
      </w:pPr>
      <w:r>
        <w:t xml:space="preserve">Matrix </w:t>
      </w:r>
      <w:r w:rsidR="00A45684">
        <w:t>Properties</w:t>
      </w:r>
    </w:p>
    <w:p w14:paraId="5DF1451C" w14:textId="77777777" w:rsidR="008A77BC" w:rsidRDefault="008A77BC" w:rsidP="008A77BC">
      <w:pPr>
        <w:pStyle w:val="ListBullet"/>
      </w:pPr>
      <w:r>
        <w:t>size(a)</w:t>
      </w:r>
      <w:r>
        <w:tab/>
      </w:r>
      <w:r>
        <w:tab/>
        <w:t>size of the matrix</w:t>
      </w:r>
    </w:p>
    <w:p w14:paraId="0BF53298" w14:textId="77777777" w:rsidR="008A77BC" w:rsidRDefault="008A77BC" w:rsidP="008A77BC">
      <w:pPr>
        <w:pStyle w:val="ListBullet"/>
      </w:pPr>
      <w:r>
        <w:t>size(a,1)</w:t>
      </w:r>
      <w:r>
        <w:tab/>
      </w:r>
      <w:r>
        <w:tab/>
        <w:t>size of the first dim of matrix</w:t>
      </w:r>
    </w:p>
    <w:p w14:paraId="58A2A884" w14:textId="77777777" w:rsidR="008A77BC" w:rsidRDefault="008A77BC" w:rsidP="008A77BC">
      <w:pPr>
        <w:pStyle w:val="ListBullet"/>
      </w:pPr>
      <w:r>
        <w:t>length(a)</w:t>
      </w:r>
      <w:r>
        <w:tab/>
      </w:r>
      <w:r>
        <w:tab/>
        <w:t>size of the longer dimension (normally only applied to vectors)</w:t>
      </w:r>
    </w:p>
    <w:p w14:paraId="7327ABBD" w14:textId="77777777" w:rsidR="00A45684" w:rsidRDefault="00A45684" w:rsidP="005C2CC6">
      <w:pPr>
        <w:pStyle w:val="Heading5"/>
      </w:pPr>
      <w:r>
        <w:t>Indexing</w:t>
      </w:r>
    </w:p>
    <w:p w14:paraId="53F45F0E" w14:textId="77777777" w:rsidR="00A45684" w:rsidRPr="008A77BC" w:rsidRDefault="00A45684" w:rsidP="00A45684">
      <w:pPr>
        <w:pStyle w:val="ListBullet"/>
      </w:pPr>
      <w:r>
        <w:t>v = priceY(1:10)</w:t>
      </w:r>
      <w:r>
        <w:tab/>
        <w:t>variable slicing</w:t>
      </w:r>
    </w:p>
    <w:p w14:paraId="60EF7D6B" w14:textId="77777777" w:rsidR="00A45684" w:rsidRDefault="00A45684" w:rsidP="00A45684">
      <w:pPr>
        <w:pStyle w:val="ListBullet"/>
      </w:pPr>
      <w:r>
        <w:t>a(3,2)</w:t>
      </w:r>
      <w:r>
        <w:tab/>
      </w:r>
      <w:r>
        <w:tab/>
        <w:t>gets the third row second column value</w:t>
      </w:r>
    </w:p>
    <w:p w14:paraId="5EAB49D6" w14:textId="77777777" w:rsidR="00A45684" w:rsidRDefault="00A45684" w:rsidP="00A45684">
      <w:pPr>
        <w:pStyle w:val="ListBullet"/>
      </w:pPr>
      <w:r>
        <w:t>a(2,:)</w:t>
      </w:r>
      <w:r>
        <w:tab/>
      </w:r>
      <w:r>
        <w:tab/>
        <w:t>gets all values in the second row (: means every element along that row/column)</w:t>
      </w:r>
    </w:p>
    <w:p w14:paraId="6C3C7A05" w14:textId="77777777" w:rsidR="00A45684" w:rsidRDefault="00A45684" w:rsidP="00A45684">
      <w:pPr>
        <w:pStyle w:val="ListBullet"/>
      </w:pPr>
      <w:r>
        <w:t>a(:,2)</w:t>
      </w:r>
      <w:r>
        <w:tab/>
      </w:r>
      <w:r>
        <w:tab/>
        <w:t>gets all values in the second column</w:t>
      </w:r>
    </w:p>
    <w:p w14:paraId="67220581" w14:textId="77777777" w:rsidR="00A45684" w:rsidRDefault="00A45684" w:rsidP="00A45684">
      <w:pPr>
        <w:pStyle w:val="ListBullet"/>
      </w:pPr>
      <w:r>
        <w:t>a([1 3],:)</w:t>
      </w:r>
      <w:r>
        <w:tab/>
      </w:r>
      <w:r>
        <w:tab/>
        <w:t>gets all values in the first and third row</w:t>
      </w:r>
    </w:p>
    <w:p w14:paraId="1F3A1117" w14:textId="77777777" w:rsidR="00A45684" w:rsidRDefault="00A45684" w:rsidP="00A45684">
      <w:pPr>
        <w:pStyle w:val="ListBullet"/>
      </w:pPr>
      <w:r>
        <w:t>a(2,:) = [10;11;12]</w:t>
      </w:r>
      <w:r>
        <w:tab/>
        <w:t>assign new values to second row</w:t>
      </w:r>
    </w:p>
    <w:p w14:paraId="11AE5010" w14:textId="77777777" w:rsidR="00A45684" w:rsidRDefault="00A45684" w:rsidP="00A45684">
      <w:pPr>
        <w:pStyle w:val="ListBullet"/>
      </w:pPr>
      <w:r>
        <w:t>a = [a,[100;101;102]]</w:t>
      </w:r>
      <w:r>
        <w:tab/>
      </w:r>
      <w:r w:rsidR="005C2CC6">
        <w:t>append another column vector</w:t>
      </w:r>
      <w:r>
        <w:t xml:space="preserve"> </w:t>
      </w:r>
    </w:p>
    <w:p w14:paraId="67422BD5" w14:textId="77777777" w:rsidR="00A45684" w:rsidRDefault="005C2CC6" w:rsidP="00A45684">
      <w:pPr>
        <w:pStyle w:val="ListBullet"/>
      </w:pPr>
      <w:r>
        <w:t xml:space="preserve">a(:) </w:t>
      </w:r>
      <w:r>
        <w:tab/>
      </w:r>
      <w:r>
        <w:tab/>
      </w:r>
      <w:r>
        <w:tab/>
        <w:t>put all elements of a into a single column vector</w:t>
      </w:r>
    </w:p>
    <w:p w14:paraId="70988928" w14:textId="77777777" w:rsidR="005C2CC6" w:rsidRDefault="005C2CC6" w:rsidP="00A45684">
      <w:pPr>
        <w:pStyle w:val="ListBullet"/>
      </w:pPr>
      <w:r>
        <w:t>[b c]</w:t>
      </w:r>
      <w:r>
        <w:tab/>
        <w:t>or [b,c]</w:t>
      </w:r>
      <w:r>
        <w:tab/>
      </w:r>
      <w:r>
        <w:tab/>
        <w:t>concatenate matrices b and c together</w:t>
      </w:r>
    </w:p>
    <w:p w14:paraId="26D2AA43" w14:textId="77777777" w:rsidR="005C2CC6" w:rsidRPr="00A45684" w:rsidRDefault="005C2CC6" w:rsidP="005C2CC6">
      <w:pPr>
        <w:pStyle w:val="ListBullet"/>
      </w:pPr>
      <w:r>
        <w:t>[b;c]</w:t>
      </w:r>
      <w:r>
        <w:tab/>
      </w:r>
      <w:r>
        <w:tab/>
      </w:r>
      <w:r>
        <w:tab/>
        <w:t>concatenate matrices b and c together putting c at the bottom</w:t>
      </w:r>
    </w:p>
    <w:p w14:paraId="7ADA8103" w14:textId="77777777" w:rsidR="005C2CC6" w:rsidRDefault="005C2CC6" w:rsidP="005C2CC6">
      <w:pPr>
        <w:pStyle w:val="Heading5"/>
      </w:pPr>
      <w:r>
        <w:t>Operations</w:t>
      </w:r>
    </w:p>
    <w:p w14:paraId="2B944488" w14:textId="77777777" w:rsidR="005C2CC6" w:rsidRDefault="00C418A5" w:rsidP="005C2CC6">
      <w:pPr>
        <w:pStyle w:val="ListBullet"/>
      </w:pPr>
      <w:r>
        <w:t>a*c</w:t>
      </w:r>
      <w:r>
        <w:tab/>
      </w:r>
      <w:r>
        <w:tab/>
      </w:r>
      <w:r>
        <w:tab/>
        <w:t>multiplies a times c</w:t>
      </w:r>
    </w:p>
    <w:p w14:paraId="7215D35F" w14:textId="77777777" w:rsidR="00C418A5" w:rsidRDefault="00C418A5" w:rsidP="005C2CC6">
      <w:pPr>
        <w:pStyle w:val="ListBullet"/>
      </w:pPr>
      <w:r>
        <w:t>a.*b</w:t>
      </w:r>
      <w:r>
        <w:tab/>
      </w:r>
      <w:r>
        <w:tab/>
      </w:r>
      <w:r>
        <w:tab/>
        <w:t>element-wise multiply (i.e. multiplies corresponding elements by position)</w:t>
      </w:r>
    </w:p>
    <w:p w14:paraId="4A5AC5AB" w14:textId="77777777" w:rsidR="00C418A5" w:rsidRDefault="00C418A5" w:rsidP="005C2CC6">
      <w:pPr>
        <w:pStyle w:val="ListBullet"/>
      </w:pPr>
      <w:r>
        <w:t>a.^2</w:t>
      </w:r>
      <w:r>
        <w:tab/>
      </w:r>
      <w:r>
        <w:tab/>
      </w:r>
      <w:r>
        <w:tab/>
        <w:t>element-wise squaring of a</w:t>
      </w:r>
    </w:p>
    <w:p w14:paraId="175E092A" w14:textId="77777777" w:rsidR="00C418A5" w:rsidRDefault="00C418A5" w:rsidP="005C2CC6">
      <w:pPr>
        <w:pStyle w:val="ListBullet"/>
      </w:pPr>
      <w:r>
        <w:t>1./a</w:t>
      </w:r>
      <w:r>
        <w:tab/>
      </w:r>
      <w:r>
        <w:tab/>
      </w:r>
      <w:r>
        <w:tab/>
        <w:t>reciprocal of the matrix</w:t>
      </w:r>
    </w:p>
    <w:p w14:paraId="0D925425" w14:textId="77777777" w:rsidR="00C418A5" w:rsidRDefault="00C418A5" w:rsidP="005C2CC6">
      <w:pPr>
        <w:pStyle w:val="ListBullet"/>
      </w:pPr>
      <w:r>
        <w:t>log(a)</w:t>
      </w:r>
      <w:r>
        <w:tab/>
      </w:r>
      <w:r>
        <w:tab/>
        <w:t>element-wise logarithm</w:t>
      </w:r>
    </w:p>
    <w:p w14:paraId="41B2D8A6" w14:textId="77777777" w:rsidR="00C418A5" w:rsidRDefault="00C418A5" w:rsidP="005C2CC6">
      <w:pPr>
        <w:pStyle w:val="ListBullet"/>
      </w:pPr>
      <w:r>
        <w:t>exp, abs</w:t>
      </w:r>
    </w:p>
    <w:p w14:paraId="052E1D8B" w14:textId="77777777" w:rsidR="00C418A5" w:rsidRDefault="00C418A5" w:rsidP="005C2CC6">
      <w:pPr>
        <w:pStyle w:val="ListBullet"/>
      </w:pPr>
      <w:r>
        <w:t>-a</w:t>
      </w:r>
      <w:r>
        <w:tab/>
      </w:r>
      <w:r>
        <w:tab/>
      </w:r>
      <w:r>
        <w:tab/>
        <w:t>negative matrix</w:t>
      </w:r>
    </w:p>
    <w:p w14:paraId="55300AAD" w14:textId="77777777" w:rsidR="00C418A5" w:rsidRDefault="00C418A5" w:rsidP="005C2CC6">
      <w:pPr>
        <w:pStyle w:val="ListBullet"/>
      </w:pPr>
      <w:r>
        <w:t>a + ones(length(a), 1)</w:t>
      </w:r>
      <w:r>
        <w:tab/>
        <w:t>increment all elements by 1</w:t>
      </w:r>
    </w:p>
    <w:p w14:paraId="2F167CFE" w14:textId="77777777" w:rsidR="00C418A5" w:rsidRDefault="00C418A5" w:rsidP="005C2CC6">
      <w:pPr>
        <w:pStyle w:val="ListBullet"/>
      </w:pPr>
      <w:r>
        <w:t>a + 1</w:t>
      </w:r>
      <w:r>
        <w:tab/>
      </w:r>
      <w:r>
        <w:tab/>
      </w:r>
      <w:r>
        <w:tab/>
        <w:t>increment all elements by 1</w:t>
      </w:r>
    </w:p>
    <w:p w14:paraId="0CC5F691" w14:textId="77777777" w:rsidR="00C418A5" w:rsidRDefault="00C418A5" w:rsidP="005C2CC6">
      <w:pPr>
        <w:pStyle w:val="ListBullet"/>
      </w:pPr>
      <w:r>
        <w:t>a’</w:t>
      </w:r>
      <w:r>
        <w:tab/>
      </w:r>
      <w:r>
        <w:tab/>
      </w:r>
      <w:r>
        <w:tab/>
        <w:t>a transpose</w:t>
      </w:r>
    </w:p>
    <w:p w14:paraId="2190C76F" w14:textId="77777777" w:rsidR="00C418A5" w:rsidRDefault="00C418A5" w:rsidP="00C418A5">
      <w:pPr>
        <w:pStyle w:val="ListBullet"/>
      </w:pPr>
      <w:r>
        <w:t>max(a)</w:t>
      </w:r>
      <w:r>
        <w:tab/>
      </w:r>
      <w:r>
        <w:tab/>
        <w:t>returns the maximum value of a (only on vectors)</w:t>
      </w:r>
    </w:p>
    <w:p w14:paraId="4A3FADFD" w14:textId="77777777" w:rsidR="00C418A5" w:rsidRDefault="00C418A5" w:rsidP="00C418A5">
      <w:pPr>
        <w:pStyle w:val="ListBullet"/>
      </w:pPr>
      <w:r>
        <w:t>max(a,[],1)</w:t>
      </w:r>
      <w:r>
        <w:tab/>
      </w:r>
      <w:r>
        <w:tab/>
        <w:t xml:space="preserve">returns the maximum value of a along the first dimension </w:t>
      </w:r>
    </w:p>
    <w:p w14:paraId="08029363" w14:textId="77777777" w:rsidR="00C418A5" w:rsidRDefault="00C418A5" w:rsidP="00C418A5">
      <w:pPr>
        <w:pStyle w:val="ListBullet"/>
      </w:pPr>
      <w:r>
        <w:t>max(a,[],2)</w:t>
      </w:r>
      <w:r>
        <w:tab/>
      </w:r>
      <w:r>
        <w:tab/>
        <w:t>returns the maximum value of a along the second dimension</w:t>
      </w:r>
    </w:p>
    <w:p w14:paraId="65DCF396" w14:textId="77777777" w:rsidR="006F5247" w:rsidRDefault="006F5247" w:rsidP="00BB1500">
      <w:pPr>
        <w:pStyle w:val="ListBullet"/>
      </w:pPr>
      <w:r>
        <w:t>max(max(a))</w:t>
      </w:r>
      <w:r>
        <w:tab/>
      </w:r>
      <w:r>
        <w:tab/>
        <w:t>returns the maximum value of a (if a is only in 2 dimensions)</w:t>
      </w:r>
    </w:p>
    <w:p w14:paraId="6879AB4A" w14:textId="77777777" w:rsidR="006F5247" w:rsidRDefault="006F5247" w:rsidP="00BB1500">
      <w:pPr>
        <w:pStyle w:val="ListBullet"/>
      </w:pPr>
      <w:r>
        <w:t>max(a(:))</w:t>
      </w:r>
      <w:r>
        <w:tab/>
      </w:r>
      <w:r>
        <w:tab/>
        <w:t>returns the maximum value of a (: is a single column vector)</w:t>
      </w:r>
    </w:p>
    <w:p w14:paraId="1EAD2202" w14:textId="77777777" w:rsidR="00C418A5" w:rsidRDefault="00C418A5" w:rsidP="00C418A5">
      <w:pPr>
        <w:pStyle w:val="ListBullet"/>
      </w:pPr>
      <w:r>
        <w:t>[val,ind] = max(a)</w:t>
      </w:r>
      <w:r>
        <w:tab/>
        <w:t>returns the maximum value of a and the index</w:t>
      </w:r>
    </w:p>
    <w:p w14:paraId="72FE5E52" w14:textId="77777777" w:rsidR="00C418A5" w:rsidRDefault="00C418A5" w:rsidP="00C418A5">
      <w:pPr>
        <w:pStyle w:val="ListBullet"/>
      </w:pPr>
      <w:r>
        <w:t>a &lt; 3</w:t>
      </w:r>
      <w:r>
        <w:tab/>
      </w:r>
      <w:r>
        <w:tab/>
      </w:r>
      <w:r>
        <w:tab/>
        <w:t>element-wise comparison</w:t>
      </w:r>
    </w:p>
    <w:p w14:paraId="23756774" w14:textId="77777777" w:rsidR="00C418A5" w:rsidRDefault="00C418A5" w:rsidP="00C418A5">
      <w:pPr>
        <w:pStyle w:val="ListBullet"/>
      </w:pPr>
      <w:r>
        <w:lastRenderedPageBreak/>
        <w:t>[r,c]=find(a&gt;7)</w:t>
      </w:r>
      <w:r>
        <w:tab/>
      </w:r>
      <w:r>
        <w:tab/>
        <w:t>get rows and cols where a&gt;7</w:t>
      </w:r>
    </w:p>
    <w:p w14:paraId="6A0E83C3" w14:textId="77777777" w:rsidR="00C418A5" w:rsidRDefault="00C418A5" w:rsidP="00C418A5">
      <w:pPr>
        <w:pStyle w:val="ListBullet"/>
      </w:pPr>
      <w:r>
        <w:t>sum(a)</w:t>
      </w:r>
      <w:r>
        <w:tab/>
      </w:r>
      <w:r>
        <w:tab/>
        <w:t>adds all the elements of a</w:t>
      </w:r>
    </w:p>
    <w:p w14:paraId="49E1B9A3" w14:textId="77777777" w:rsidR="006F5247" w:rsidRDefault="006F5247" w:rsidP="00C418A5">
      <w:pPr>
        <w:pStyle w:val="ListBullet"/>
      </w:pPr>
      <w:r>
        <w:t>sum(a,1)</w:t>
      </w:r>
      <w:r>
        <w:tab/>
      </w:r>
      <w:r>
        <w:tab/>
        <w:t>adds all the elements of a by column</w:t>
      </w:r>
    </w:p>
    <w:p w14:paraId="739B8E55" w14:textId="77777777" w:rsidR="006F5247" w:rsidRDefault="006F5247" w:rsidP="006F5247">
      <w:pPr>
        <w:pStyle w:val="ListBullet"/>
      </w:pPr>
      <w:r>
        <w:t>sum(a,2)</w:t>
      </w:r>
      <w:r>
        <w:tab/>
      </w:r>
      <w:r>
        <w:tab/>
        <w:t>adds all the elements of a by row</w:t>
      </w:r>
    </w:p>
    <w:p w14:paraId="31B05734" w14:textId="77777777" w:rsidR="00C418A5" w:rsidRDefault="00C418A5" w:rsidP="00C418A5">
      <w:pPr>
        <w:pStyle w:val="ListBullet"/>
      </w:pPr>
      <w:r>
        <w:t>prod(a)</w:t>
      </w:r>
      <w:r>
        <w:tab/>
      </w:r>
      <w:r>
        <w:tab/>
        <w:t>multiplies all the elements of a</w:t>
      </w:r>
    </w:p>
    <w:p w14:paraId="550E3756" w14:textId="77777777" w:rsidR="00C418A5" w:rsidRDefault="00C418A5" w:rsidP="00C418A5">
      <w:pPr>
        <w:pStyle w:val="ListBullet"/>
      </w:pPr>
      <w:r>
        <w:t>floor(a)</w:t>
      </w:r>
      <w:r>
        <w:tab/>
      </w:r>
      <w:r>
        <w:tab/>
        <w:t>rounds down elements of a</w:t>
      </w:r>
    </w:p>
    <w:p w14:paraId="1D6DC918" w14:textId="77777777" w:rsidR="00C418A5" w:rsidRDefault="00C418A5" w:rsidP="00C418A5">
      <w:pPr>
        <w:pStyle w:val="ListBullet"/>
      </w:pPr>
      <w:r>
        <w:t>ceil(a)</w:t>
      </w:r>
      <w:r>
        <w:tab/>
      </w:r>
      <w:r>
        <w:tab/>
        <w:t>rounds up elements of a</w:t>
      </w:r>
    </w:p>
    <w:p w14:paraId="17C851F2" w14:textId="77777777" w:rsidR="00E7420F" w:rsidRDefault="00E7420F" w:rsidP="00C418A5">
      <w:pPr>
        <w:pStyle w:val="ListBullet"/>
      </w:pPr>
      <w:r>
        <w:t>pinv(a)</w:t>
      </w:r>
      <w:r>
        <w:tab/>
      </w:r>
      <w:r>
        <w:tab/>
        <w:t>inverse of a (multiplying by the original matrix will give the identity matrix)</w:t>
      </w:r>
    </w:p>
    <w:p w14:paraId="7AFC7B8A" w14:textId="77777777" w:rsidR="008A77BC" w:rsidRPr="00320E16" w:rsidRDefault="008A77BC" w:rsidP="008A77BC">
      <w:pPr>
        <w:pStyle w:val="Heading5"/>
      </w:pPr>
      <w:r>
        <w:t>Output</w:t>
      </w:r>
    </w:p>
    <w:p w14:paraId="431C5A0A" w14:textId="77777777" w:rsidR="00E7420F" w:rsidRDefault="00E7420F" w:rsidP="003C1E84">
      <w:pPr>
        <w:pStyle w:val="ListBullet"/>
      </w:pPr>
      <w:r>
        <w:t>plot(x,y,’r’)</w:t>
      </w:r>
      <w:r>
        <w:tab/>
      </w:r>
      <w:r>
        <w:tab/>
        <w:t>plots x against y in red</w:t>
      </w:r>
    </w:p>
    <w:p w14:paraId="31B703AE" w14:textId="77777777" w:rsidR="00F75EFE" w:rsidRDefault="00F75EFE" w:rsidP="003C1E84">
      <w:pPr>
        <w:pStyle w:val="ListBullet"/>
      </w:pPr>
      <w:r>
        <w:t>axis([0.5 1 -1 1])</w:t>
      </w:r>
      <w:r>
        <w:tab/>
        <w:t>sets the x and y axis ranges</w:t>
      </w:r>
    </w:p>
    <w:p w14:paraId="55150014" w14:textId="77777777" w:rsidR="00E7420F" w:rsidRDefault="00E7420F" w:rsidP="003C1E84">
      <w:pPr>
        <w:pStyle w:val="ListBullet"/>
      </w:pPr>
      <w:r>
        <w:t>xlabel(‘time’)</w:t>
      </w:r>
      <w:r>
        <w:tab/>
      </w:r>
      <w:r>
        <w:tab/>
        <w:t>label the x axis as time</w:t>
      </w:r>
    </w:p>
    <w:p w14:paraId="21B0DF40" w14:textId="77777777" w:rsidR="00D15EED" w:rsidRDefault="00D15EED" w:rsidP="003C1E84">
      <w:pPr>
        <w:pStyle w:val="ListBullet"/>
      </w:pPr>
      <w:r>
        <w:t>legend(‘sin’,’cos’)</w:t>
      </w:r>
      <w:r>
        <w:tab/>
        <w:t>add a legend for the 2 series</w:t>
      </w:r>
    </w:p>
    <w:p w14:paraId="197167E1" w14:textId="77777777" w:rsidR="00D15EED" w:rsidRDefault="00D15EED" w:rsidP="003C1E84">
      <w:pPr>
        <w:pStyle w:val="ListBullet"/>
      </w:pPr>
      <w:r>
        <w:t>title(‘my plot’)</w:t>
      </w:r>
      <w:r>
        <w:tab/>
      </w:r>
      <w:r>
        <w:tab/>
        <w:t>adds a title</w:t>
      </w:r>
    </w:p>
    <w:p w14:paraId="2EAADD1C" w14:textId="77777777" w:rsidR="00D15EED" w:rsidRDefault="00D15EED" w:rsidP="003C1E84">
      <w:pPr>
        <w:pStyle w:val="ListBullet"/>
      </w:pPr>
      <w:r>
        <w:t>print -dpng ‘myplot.png’</w:t>
      </w:r>
      <w:r>
        <w:tab/>
        <w:t>prints to file</w:t>
      </w:r>
    </w:p>
    <w:p w14:paraId="6BF141C1" w14:textId="77777777" w:rsidR="00D15EED" w:rsidRDefault="00D15EED" w:rsidP="003C1E84">
      <w:pPr>
        <w:pStyle w:val="ListBullet"/>
      </w:pPr>
      <w:r>
        <w:t>close</w:t>
      </w:r>
      <w:r>
        <w:tab/>
      </w:r>
      <w:r>
        <w:tab/>
        <w:t>closes the plot window</w:t>
      </w:r>
    </w:p>
    <w:p w14:paraId="21746700" w14:textId="77777777" w:rsidR="00F75EFE" w:rsidRDefault="00F75EFE" w:rsidP="003C1E84">
      <w:pPr>
        <w:pStyle w:val="ListBullet"/>
      </w:pPr>
      <w:r>
        <w:t>clf</w:t>
      </w:r>
      <w:r>
        <w:tab/>
      </w:r>
      <w:r>
        <w:tab/>
      </w:r>
      <w:r>
        <w:tab/>
        <w:t>clear a plot window</w:t>
      </w:r>
    </w:p>
    <w:p w14:paraId="09A03568" w14:textId="77777777" w:rsidR="00F75EFE" w:rsidRDefault="00F75EFE" w:rsidP="003C1E84">
      <w:pPr>
        <w:pStyle w:val="ListBullet"/>
      </w:pPr>
      <w:r>
        <w:t>figure(n)</w:t>
      </w:r>
      <w:r>
        <w:tab/>
      </w:r>
      <w:r>
        <w:tab/>
        <w:t>opens a figure to plot to</w:t>
      </w:r>
    </w:p>
    <w:p w14:paraId="622D986B" w14:textId="77777777" w:rsidR="00E7420F" w:rsidRDefault="00E7420F" w:rsidP="003C1E84">
      <w:pPr>
        <w:pStyle w:val="ListBullet"/>
      </w:pPr>
      <w:r>
        <w:t>hold on;</w:t>
      </w:r>
      <w:r>
        <w:tab/>
      </w:r>
      <w:r>
        <w:tab/>
        <w:t>plots onto an existing plot</w:t>
      </w:r>
    </w:p>
    <w:p w14:paraId="0A3D1F36" w14:textId="77777777" w:rsidR="00F75EFE" w:rsidRDefault="00F75EFE" w:rsidP="003C1E84">
      <w:pPr>
        <w:pStyle w:val="ListBullet"/>
      </w:pPr>
      <w:r>
        <w:t>subplot(1,2,1); plot(t,y1)</w:t>
      </w:r>
      <w:r>
        <w:tab/>
      </w:r>
      <w:r>
        <w:tab/>
        <w:t>divides plot into a 1x2 grid and accesses the first grid to plot to</w:t>
      </w:r>
    </w:p>
    <w:p w14:paraId="65E30207" w14:textId="77777777"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0D1B536" w14:textId="77777777" w:rsidR="008919A4" w:rsidRDefault="003C06D4" w:rsidP="003C1E84">
      <w:pPr>
        <w:pStyle w:val="ListBullet"/>
      </w:pPr>
      <w:r>
        <w:t>hist(w,50)</w:t>
      </w:r>
      <w:r>
        <w:tab/>
      </w:r>
      <w:r w:rsidR="008A77BC">
        <w:tab/>
      </w:r>
      <w:r>
        <w:t>histogram of the w variable with 50 bins</w:t>
      </w:r>
    </w:p>
    <w:p w14:paraId="1821BD53" w14:textId="77777777" w:rsidR="00F75EFE" w:rsidRDefault="00F75EFE" w:rsidP="003C1E84">
      <w:pPr>
        <w:pStyle w:val="ListBullet"/>
      </w:pPr>
      <w:r>
        <w:t>imagesc(a)</w:t>
      </w:r>
      <w:r>
        <w:tab/>
      </w:r>
      <w:r>
        <w:tab/>
        <w:t xml:space="preserve">plots a matrix as a colourful grid </w:t>
      </w:r>
    </w:p>
    <w:p w14:paraId="6168D16C" w14:textId="77777777" w:rsidR="00A45684" w:rsidRDefault="00A45684" w:rsidP="003C1E84">
      <w:pPr>
        <w:pStyle w:val="ListBullet"/>
      </w:pPr>
      <w:r>
        <w:t>save hello.mat v</w:t>
      </w:r>
      <w:r>
        <w:tab/>
        <w:t>save the v variable to a file hello.mat in binary format</w:t>
      </w:r>
    </w:p>
    <w:p w14:paraId="0D3705E3" w14:textId="77777777" w:rsidR="00A45684" w:rsidRDefault="00A45684" w:rsidP="003C1E84">
      <w:pPr>
        <w:pStyle w:val="ListBullet"/>
      </w:pPr>
      <w:r>
        <w:t>save hello.mat v -ascii</w:t>
      </w:r>
      <w:r>
        <w:tab/>
        <w:t>save the v variable to a file hello.mat in ascii format</w:t>
      </w:r>
    </w:p>
    <w:p w14:paraId="12E98D4A" w14:textId="77777777" w:rsidR="00E67815" w:rsidRDefault="00E67815" w:rsidP="00E67815">
      <w:pPr>
        <w:pStyle w:val="Heading5"/>
      </w:pPr>
      <w:r>
        <w:t>Control Statements</w:t>
      </w:r>
    </w:p>
    <w:p w14:paraId="24DE0FB9" w14:textId="77777777" w:rsidR="00E67815" w:rsidRDefault="00E67815" w:rsidP="00E67815">
      <w:pPr>
        <w:pStyle w:val="ListBullet"/>
      </w:pPr>
      <w:r>
        <w:t>for i=1:10,  end;</w:t>
      </w:r>
    </w:p>
    <w:p w14:paraId="760DFCC1" w14:textId="77777777" w:rsidR="00E67815" w:rsidRDefault="00E67815" w:rsidP="00E67815">
      <w:pPr>
        <w:pStyle w:val="ListBullet"/>
      </w:pPr>
      <w:r>
        <w:t>while</w:t>
      </w:r>
    </w:p>
    <w:p w14:paraId="11A65C12" w14:textId="77777777" w:rsidR="00E67815" w:rsidRDefault="00E67815" w:rsidP="00E67815">
      <w:pPr>
        <w:pStyle w:val="ListBullet"/>
      </w:pPr>
      <w:r>
        <w:t>break</w:t>
      </w:r>
    </w:p>
    <w:p w14:paraId="3626DE01" w14:textId="77777777" w:rsidR="00E67815" w:rsidRDefault="00E67815" w:rsidP="00E67815">
      <w:pPr>
        <w:pStyle w:val="ListBullet"/>
      </w:pPr>
      <w:r>
        <w:t>if i==1,</w:t>
      </w:r>
    </w:p>
    <w:p w14:paraId="0C1FA070" w14:textId="77777777" w:rsidR="00E67815" w:rsidRDefault="00E67815" w:rsidP="00E67815">
      <w:pPr>
        <w:pStyle w:val="ListBullet"/>
      </w:pPr>
      <w:r>
        <w:t xml:space="preserve">You can create files with functions in with a *.m suffix, e.g. </w:t>
      </w:r>
    </w:p>
    <w:p w14:paraId="345A9486" w14:textId="77777777" w:rsidR="00E67815" w:rsidRDefault="00E67815" w:rsidP="00E67815">
      <w:pPr>
        <w:pStyle w:val="Code"/>
      </w:pPr>
      <w:r>
        <w:t xml:space="preserve">function </w:t>
      </w:r>
      <w:r w:rsidR="008E7054">
        <w:t>[</w:t>
      </w:r>
      <w:r>
        <w:t>y</w:t>
      </w:r>
      <w:r w:rsidR="008E7054">
        <w:t>1,y2]</w:t>
      </w:r>
      <w:r>
        <w:t xml:space="preserve"> =squareThisNumber(x)</w:t>
      </w:r>
    </w:p>
    <w:p w14:paraId="12009620" w14:textId="77777777" w:rsidR="00E67815" w:rsidRDefault="00E67815" w:rsidP="00E67815">
      <w:pPr>
        <w:pStyle w:val="Code"/>
      </w:pPr>
      <w:r>
        <w:t>y</w:t>
      </w:r>
      <w:r w:rsidR="008E7054">
        <w:t>1</w:t>
      </w:r>
      <w:r>
        <w:t>=x^2;</w:t>
      </w:r>
    </w:p>
    <w:p w14:paraId="3B8BFB01" w14:textId="77777777" w:rsidR="008E7054" w:rsidRDefault="008E7054" w:rsidP="00E67815">
      <w:pPr>
        <w:pStyle w:val="Code"/>
      </w:pPr>
      <w:r>
        <w:t>y2=x^3;</w:t>
      </w:r>
    </w:p>
    <w:p w14:paraId="042923BE" w14:textId="77777777" w:rsidR="00E67815" w:rsidRDefault="00E67815" w:rsidP="00BB1500">
      <w:pPr>
        <w:pStyle w:val="ListBullet"/>
      </w:pPr>
      <w:r>
        <w:t>To reference this function use: cd c:\&lt;path to function file&gt; or use addPath(&lt;path&gt;)</w:t>
      </w:r>
    </w:p>
    <w:p w14:paraId="394CE35A" w14:textId="77777777" w:rsidR="008E7054" w:rsidRPr="00E67815" w:rsidRDefault="008E7054" w:rsidP="008E7054">
      <w:pPr>
        <w:pStyle w:val="ListBullet"/>
      </w:pPr>
      <w:r>
        <w:t>[a,b]=squareThisNumber(20)</w:t>
      </w:r>
      <w:r>
        <w:tab/>
        <w:t>to use the function</w:t>
      </w:r>
    </w:p>
    <w:p w14:paraId="55BAB76E" w14:textId="77777777" w:rsidR="004B461D" w:rsidRDefault="004B461D" w:rsidP="0034374E">
      <w:pPr>
        <w:pStyle w:val="Heading3"/>
      </w:pPr>
      <w:r>
        <w:t>Python</w:t>
      </w:r>
    </w:p>
    <w:p w14:paraId="771BD897" w14:textId="77777777" w:rsidR="00304A12" w:rsidRDefault="00304A12" w:rsidP="00304A12">
      <w:pPr>
        <w:pStyle w:val="Heading4"/>
      </w:pPr>
      <w:r>
        <w:t>Installing</w:t>
      </w:r>
    </w:p>
    <w:p w14:paraId="02510CB3" w14:textId="77777777" w:rsidR="00304A12" w:rsidRDefault="00304A12" w:rsidP="00304A12">
      <w:pPr>
        <w:pStyle w:val="Heading5"/>
      </w:pPr>
      <w:bookmarkStart w:id="248" w:name="_Ubuntu_14.04_4"/>
      <w:bookmarkEnd w:id="248"/>
      <w:r>
        <w:t>Ubuntu 14.04</w:t>
      </w:r>
    </w:p>
    <w:p w14:paraId="7A60DB9B" w14:textId="77777777" w:rsidR="00304A12" w:rsidRPr="00304A12" w:rsidRDefault="00304A12" w:rsidP="008B6883">
      <w:pPr>
        <w:pStyle w:val="BodyText2"/>
      </w:pPr>
      <w:r>
        <w:t xml:space="preserve">Following instructions </w:t>
      </w:r>
      <w:hyperlink r:id="rId1460" w:history="1">
        <w:r w:rsidRPr="00304A12">
          <w:rPr>
            <w:rStyle w:val="Hyperlink"/>
          </w:rPr>
          <w:t>here</w:t>
        </w:r>
      </w:hyperlink>
      <w:r>
        <w:t xml:space="preserve"> and compiling it on GCP. Compiling takes a long time!</w:t>
      </w:r>
    </w:p>
    <w:p w14:paraId="70D5CC6F" w14:textId="77777777" w:rsidR="004B461D" w:rsidRDefault="004B461D" w:rsidP="007D2F52">
      <w:pPr>
        <w:pStyle w:val="Heading4"/>
      </w:pPr>
      <w:r>
        <w:t>Coding Tools</w:t>
      </w:r>
    </w:p>
    <w:p w14:paraId="5510AA4C" w14:textId="77777777" w:rsidR="004B461D" w:rsidRPr="00A94783" w:rsidRDefault="004B461D" w:rsidP="000E5536">
      <w:pPr>
        <w:pStyle w:val="Heading5"/>
      </w:pPr>
      <w:r>
        <w:t>Command line</w:t>
      </w:r>
    </w:p>
    <w:p w14:paraId="7B61F5B4" w14:textId="77777777" w:rsidR="004B461D" w:rsidRDefault="004B461D" w:rsidP="008B6883">
      <w:pPr>
        <w:pStyle w:val="BodyText2"/>
      </w:pPr>
      <w:r>
        <w:t>Python command line is available in Windows from: Terminal, cmd, in Aptana.</w:t>
      </w:r>
    </w:p>
    <w:p w14:paraId="781C0142" w14:textId="77777777" w:rsidR="00583D55" w:rsidRDefault="00583D55" w:rsidP="000E5536">
      <w:pPr>
        <w:pStyle w:val="Heading5"/>
      </w:pPr>
      <w:r>
        <w:t>IPython</w:t>
      </w:r>
      <w:r w:rsidR="00C2337F">
        <w:t xml:space="preserve"> Notepad</w:t>
      </w:r>
    </w:p>
    <w:p w14:paraId="65693F61" w14:textId="77777777" w:rsidR="00583D55" w:rsidRPr="00AC3DA8" w:rsidRDefault="00583D55" w:rsidP="008B6883">
      <w:pPr>
        <w:pStyle w:val="BodyText2"/>
      </w:pPr>
      <w:r>
        <w:lastRenderedPageBreak/>
        <w:t xml:space="preserve">Looks amazing: offers a wrapper for any number of clients to run Python, e.g. a browser, and a better Python shell, better clients and most of all flexible parallel computing. </w:t>
      </w:r>
    </w:p>
    <w:p w14:paraId="11B15691" w14:textId="77777777" w:rsidR="00583D55" w:rsidRDefault="00583D55" w:rsidP="000E5536">
      <w:pPr>
        <w:pStyle w:val="Heading6"/>
      </w:pPr>
      <w:r>
        <w:t>Install</w:t>
      </w:r>
      <w:r w:rsidR="00C2337F">
        <w:t>ation</w:t>
      </w:r>
    </w:p>
    <w:p w14:paraId="5B52A27C"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0C305687" w14:textId="77777777" w:rsidR="00583D55" w:rsidRDefault="00583D55" w:rsidP="008B550B">
      <w:pPr>
        <w:pStyle w:val="Code"/>
      </w:pPr>
      <w:r w:rsidRPr="00B31F33">
        <w:t>sys.path.append('C:\\Python27\\ArcGIS10.1\\Lib\\site-packages\\python_gflags-2.0-py2.7.egg')</w:t>
      </w:r>
    </w:p>
    <w:p w14:paraId="3574269A" w14:textId="77777777" w:rsidR="00583D55" w:rsidRDefault="00583D55" w:rsidP="008B6883">
      <w:pPr>
        <w:pStyle w:val="BodyText2"/>
      </w:pPr>
      <w:r>
        <w:t>This lets you get beyond the import ee statement, but then you get an error when you try to authenticate:</w:t>
      </w:r>
    </w:p>
    <w:p w14:paraId="43F9A634" w14:textId="77777777" w:rsidR="00583D55" w:rsidRDefault="00583D55" w:rsidP="008B6883">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5B6A04F0"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0D4C422F"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4193B421"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5A723286" w14:textId="77777777" w:rsidR="00583D55" w:rsidRDefault="00583D55" w:rsidP="008B6883">
      <w:pPr>
        <w:pStyle w:val="BodyText2"/>
      </w:pPr>
      <w:r>
        <w:t xml:space="preserve">Be carefull as these are persisted as soon as you add them unless you click Kernel Restart. </w:t>
      </w:r>
    </w:p>
    <w:p w14:paraId="6A092508"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7BDE8263" w14:textId="77777777" w:rsidR="00583D55" w:rsidRDefault="00583D55" w:rsidP="008B6883">
      <w:pPr>
        <w:pStyle w:val="BodyText2"/>
      </w:pPr>
      <w:r>
        <w:t xml:space="preserve">The gflags egg file hadn’t been unzipped! But having problems adding it (as have </w:t>
      </w:r>
      <w:hyperlink r:id="rId1461"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223D120B" w14:textId="77777777" w:rsidR="00583D55" w:rsidRDefault="00583D55" w:rsidP="008B6883">
      <w:pPr>
        <w:pStyle w:val="BodyText2"/>
      </w:pPr>
      <w:r>
        <w:t xml:space="preserve">Following the instructions </w:t>
      </w:r>
      <w:hyperlink r:id="rId1462" w:anchor="!searchin/google-earth-engine-developers/openssl/google-earth-engine-developers/4sexvnVA8xw/vlVZ4WJ1rbsJ" w:history="1">
        <w:r w:rsidRPr="00D477B9">
          <w:rPr>
            <w:rStyle w:val="Hyperlink"/>
          </w:rPr>
          <w:t>here</w:t>
        </w:r>
      </w:hyperlink>
      <w:r>
        <w:t>. In cmd prompt:</w:t>
      </w:r>
    </w:p>
    <w:p w14:paraId="1BE9F010" w14:textId="77777777" w:rsidR="00583D55" w:rsidRDefault="00583D55" w:rsidP="008B550B">
      <w:pPr>
        <w:pStyle w:val="Code"/>
      </w:pPr>
      <w:r w:rsidRPr="0020643E">
        <w:t>C:\Users\cottaan&gt;cd C:\Program Files (x86)\Git\bin</w:t>
      </w:r>
    </w:p>
    <w:p w14:paraId="78AB54E6" w14:textId="77777777" w:rsidR="00583D55" w:rsidRDefault="00583D55" w:rsidP="008B550B">
      <w:pPr>
        <w:pStyle w:val="Code"/>
      </w:pPr>
      <w:r>
        <w:t>C:\Program Files (x86)\Git\bin&gt;openssl pkcs12 -in 'E:\cottaan\My Documents\Downloads\Google Earth Engine Python API Private Key.p12' -nodes -nocerts&gt;C:\Users\cottaan\GEE.pem</w:t>
      </w:r>
    </w:p>
    <w:p w14:paraId="5FE4F982" w14:textId="77777777" w:rsidR="00583D55" w:rsidRDefault="00583D55" w:rsidP="008B6883">
      <w:pPr>
        <w:pStyle w:val="BodyText2"/>
      </w:pPr>
      <w:r>
        <w:t>This converts the PKCS12 formatted key to a PEM formatted key. The new key looks like this:</w:t>
      </w:r>
    </w:p>
    <w:p w14:paraId="6E44D71A" w14:textId="77777777" w:rsidR="00583D55" w:rsidRDefault="00583D55" w:rsidP="008B550B">
      <w:pPr>
        <w:pStyle w:val="Code"/>
      </w:pPr>
      <w:r>
        <w:t>Bag Attributes</w:t>
      </w:r>
    </w:p>
    <w:p w14:paraId="61FCE958" w14:textId="77777777" w:rsidR="00583D55" w:rsidRDefault="00583D55" w:rsidP="008B550B">
      <w:pPr>
        <w:pStyle w:val="Code"/>
      </w:pPr>
      <w:r>
        <w:t xml:space="preserve">    friendlyName: privatekey</w:t>
      </w:r>
    </w:p>
    <w:p w14:paraId="3E90BA33" w14:textId="77777777" w:rsidR="00583D55" w:rsidRDefault="00583D55" w:rsidP="008B550B">
      <w:pPr>
        <w:pStyle w:val="Code"/>
      </w:pPr>
      <w:r>
        <w:t xml:space="preserve">    localKeyID: 54 69 6D 65 20 31 33 37 32 33 31 37 30 39 31 37 39 36 </w:t>
      </w:r>
    </w:p>
    <w:p w14:paraId="5143F936" w14:textId="77777777" w:rsidR="00583D55" w:rsidRDefault="00583D55" w:rsidP="008B550B">
      <w:pPr>
        <w:pStyle w:val="Code"/>
      </w:pPr>
      <w:r>
        <w:t>Key Attributes: &lt;No Attributes&gt;</w:t>
      </w:r>
    </w:p>
    <w:p w14:paraId="37BC7FC8" w14:textId="77777777" w:rsidR="00583D55" w:rsidRDefault="00583D55" w:rsidP="008B550B">
      <w:pPr>
        <w:pStyle w:val="Code"/>
      </w:pPr>
      <w:r>
        <w:t>-----BEGIN RSA PRIVATE KEY-----</w:t>
      </w:r>
    </w:p>
    <w:p w14:paraId="557EFC76" w14:textId="77777777" w:rsidR="00583D55" w:rsidRDefault="00583D55" w:rsidP="008B550B">
      <w:pPr>
        <w:pStyle w:val="Code"/>
      </w:pPr>
      <w:r>
        <w:t>MIICXAIBAAKBgQDVWeqXuGmzsSfXfq5AdMfwuBvBbumRWKyZGOzcTKQDEaf1Bzq/</w:t>
      </w:r>
    </w:p>
    <w:p w14:paraId="03A82EC9" w14:textId="77777777" w:rsidR="00583D55" w:rsidRDefault="00583D55" w:rsidP="008B550B">
      <w:pPr>
        <w:pStyle w:val="Code"/>
      </w:pPr>
      <w:r>
        <w:t>Jpr/HaPQlbw+GyQ9D+Kjvl//kAlv7mQ1OPlfZWRo+FGf/Twl/Iq0KITI3Eo+gWn+</w:t>
      </w:r>
    </w:p>
    <w:p w14:paraId="6617886B" w14:textId="77777777" w:rsidR="00583D55" w:rsidRDefault="00583D55" w:rsidP="008B550B">
      <w:pPr>
        <w:pStyle w:val="Code"/>
      </w:pPr>
      <w:r>
        <w:t>5ksjz5JmzL0PIRSI+vvA5khkoPgdWpWXMJTMePo+I92z3HHK5B11SFJgZwIDAQAB</w:t>
      </w:r>
    </w:p>
    <w:p w14:paraId="2FD961F0" w14:textId="77777777" w:rsidR="00583D55" w:rsidRDefault="00583D55" w:rsidP="008B550B">
      <w:pPr>
        <w:pStyle w:val="Code"/>
      </w:pPr>
      <w:r>
        <w:t>AoGAb1lKUnzwzdO704BOOV25rCyqb74PMMhy7ERR+ngVcXSZkAyB4Jmpc1Ro1sgP</w:t>
      </w:r>
    </w:p>
    <w:p w14:paraId="418F11B3" w14:textId="77777777" w:rsidR="00583D55" w:rsidRDefault="00583D55" w:rsidP="008B550B">
      <w:pPr>
        <w:pStyle w:val="Code"/>
      </w:pPr>
      <w:r>
        <w:t>Quqvcx8DTipht+PYyQ5GRnDB1M+MOf9uHlLzqOg/DBOfwBnewBhgnr7ghjnDUgay</w:t>
      </w:r>
    </w:p>
    <w:p w14:paraId="28A6CDE1" w14:textId="77777777" w:rsidR="00583D55" w:rsidRDefault="00583D55" w:rsidP="008B550B">
      <w:pPr>
        <w:pStyle w:val="Code"/>
      </w:pPr>
      <w:r>
        <w:t>z+TFiq1lrrrE/wB8HDPfD/W2+DwxsP6FM/xecFAHg8yMaQECQQD44SVwIdf7arBC</w:t>
      </w:r>
    </w:p>
    <w:p w14:paraId="22350004" w14:textId="77777777" w:rsidR="00583D55" w:rsidRDefault="00583D55" w:rsidP="008B550B">
      <w:pPr>
        <w:pStyle w:val="Code"/>
      </w:pPr>
      <w:r>
        <w:t>lPSAgbIwK7AeUCMIFlxhQFbV/Etm6dXWxYMG+7Srq60n618CFDXvDW8WvQS8FSOw</w:t>
      </w:r>
    </w:p>
    <w:p w14:paraId="664E53AC" w14:textId="77777777" w:rsidR="00583D55" w:rsidRDefault="00583D55" w:rsidP="008B550B">
      <w:pPr>
        <w:pStyle w:val="Code"/>
      </w:pPr>
      <w:r>
        <w:t>3SuxQdyhAkEA23SNe0CnN4rG+piy6aMy+0i5YneKnraNVYUytPFk+fvhflKXkCzo</w:t>
      </w:r>
    </w:p>
    <w:p w14:paraId="65ECCC7E" w14:textId="77777777" w:rsidR="00583D55" w:rsidRDefault="00583D55" w:rsidP="008B550B">
      <w:pPr>
        <w:pStyle w:val="Code"/>
      </w:pPr>
      <w:r>
        <w:t>605RuJz1S1cy+J8Ur367B6zDHSh87u5YBwJBAO/k/ZRHWwvB++JB+CfCXEKoadve</w:t>
      </w:r>
    </w:p>
    <w:p w14:paraId="486DE3E7" w14:textId="77777777" w:rsidR="00583D55" w:rsidRDefault="00583D55" w:rsidP="008B550B">
      <w:pPr>
        <w:pStyle w:val="Code"/>
      </w:pPr>
      <w:r>
        <w:t>PNY3z5YCUXFz/i5V6URbIABkMPNkyMR40RyM5KvnVBQj4GN3MO7zUYFLzeECQFOG</w:t>
      </w:r>
    </w:p>
    <w:p w14:paraId="3ACCDE80" w14:textId="77777777" w:rsidR="00583D55" w:rsidRDefault="00583D55" w:rsidP="008B550B">
      <w:pPr>
        <w:pStyle w:val="Code"/>
      </w:pPr>
      <w:r>
        <w:t>2RLAWOTa/UEEPZSPeSgLVgQUW75s3P5f5BzahARhykG6TdWiQkTNWm1Z0EMMvWnD</w:t>
      </w:r>
    </w:p>
    <w:p w14:paraId="60809636" w14:textId="77777777" w:rsidR="00583D55" w:rsidRDefault="00583D55" w:rsidP="008B550B">
      <w:pPr>
        <w:pStyle w:val="Code"/>
      </w:pPr>
      <w:r>
        <w:t>oqvpIGabauf+MQ7/yKECQCGzPC5bQcfLMdSJ+RsDv0SpMfSGQcQlOPr7WTcuU0fk</w:t>
      </w:r>
    </w:p>
    <w:p w14:paraId="400F7AEC" w14:textId="77777777" w:rsidR="00583D55" w:rsidRDefault="00583D55" w:rsidP="008B550B">
      <w:pPr>
        <w:pStyle w:val="Code"/>
      </w:pPr>
      <w:r>
        <w:t>Ild8kFBhcgwDM3FyR6QbiUhqQsn8eioVxvQ53QKbUX4=</w:t>
      </w:r>
    </w:p>
    <w:p w14:paraId="2CEB7964" w14:textId="77777777" w:rsidR="00583D55" w:rsidRDefault="00583D55" w:rsidP="008B550B">
      <w:pPr>
        <w:pStyle w:val="Code"/>
      </w:pPr>
      <w:r>
        <w:t>-----END RSA PRIVATE KEY-----</w:t>
      </w:r>
    </w:p>
    <w:p w14:paraId="609CBA02" w14:textId="77777777" w:rsidR="00583D55" w:rsidRDefault="00583D55" w:rsidP="008B6883">
      <w:pPr>
        <w:pStyle w:val="BodyText2"/>
      </w:pPr>
      <w:r>
        <w:t>Trying to use this in IPython. Didn’t work – remove the lines before the ---BEGIN section and it worked!! Hooray!</w:t>
      </w:r>
    </w:p>
    <w:p w14:paraId="7798BFE8" w14:textId="77777777" w:rsidR="00583D55" w:rsidRDefault="00583D55" w:rsidP="000E5536">
      <w:pPr>
        <w:pStyle w:val="Heading6"/>
      </w:pPr>
      <w:r>
        <w:t>Tips and tricks</w:t>
      </w:r>
    </w:p>
    <w:p w14:paraId="3A0717AD" w14:textId="77777777" w:rsidR="00583D55" w:rsidRDefault="00583D55" w:rsidP="000E5536">
      <w:pPr>
        <w:pStyle w:val="Heading7"/>
      </w:pPr>
      <w:r>
        <w:t>General</w:t>
      </w:r>
    </w:p>
    <w:p w14:paraId="3D240D02" w14:textId="77777777" w:rsidR="00583D55" w:rsidRDefault="00583D55" w:rsidP="008B6883">
      <w:pPr>
        <w:pStyle w:val="BodyText2"/>
      </w:pPr>
      <w:r>
        <w:t>Four most useful commands:</w:t>
      </w:r>
    </w:p>
    <w:p w14:paraId="2B13D24E" w14:textId="77777777" w:rsidR="00583D55" w:rsidRDefault="00583D55" w:rsidP="008B6883">
      <w:pPr>
        <w:pStyle w:val="BodyText2"/>
      </w:pPr>
      <w:r>
        <w:t>?</w:t>
      </w:r>
      <w:r>
        <w:tab/>
      </w:r>
      <w:r>
        <w:tab/>
        <w:t xml:space="preserve">Introduction and </w:t>
      </w:r>
      <w:r w:rsidRPr="006B5AE4">
        <w:t>overview</w:t>
      </w:r>
      <w:r>
        <w:t xml:space="preserve"> of IPython’s features.</w:t>
      </w:r>
    </w:p>
    <w:p w14:paraId="3277C63D" w14:textId="77777777" w:rsidR="00583D55" w:rsidRDefault="00583D55" w:rsidP="000E5536">
      <w:pPr>
        <w:pStyle w:val="BodyText"/>
      </w:pPr>
      <w:r>
        <w:t>%quickref</w:t>
      </w:r>
      <w:r>
        <w:tab/>
        <w:t>Quick reference.</w:t>
      </w:r>
    </w:p>
    <w:p w14:paraId="37FCEC13" w14:textId="77777777" w:rsidR="00583D55" w:rsidRDefault="00583D55" w:rsidP="000E5536">
      <w:pPr>
        <w:pStyle w:val="BodyText"/>
      </w:pPr>
      <w:r>
        <w:t>help</w:t>
      </w:r>
      <w:r>
        <w:tab/>
      </w:r>
      <w:r>
        <w:tab/>
        <w:t>Python’s own help system.</w:t>
      </w:r>
    </w:p>
    <w:p w14:paraId="7CF96D8A" w14:textId="77777777" w:rsidR="00583D55" w:rsidRDefault="00583D55" w:rsidP="000E5536">
      <w:pPr>
        <w:pStyle w:val="BodyText"/>
      </w:pPr>
      <w:r>
        <w:t>object?</w:t>
      </w:r>
      <w:r>
        <w:tab/>
      </w:r>
      <w:r>
        <w:tab/>
        <w:t>Details about ‘object’, use ‘object??’ for extra details.</w:t>
      </w:r>
    </w:p>
    <w:p w14:paraId="07EC42C5"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DCA27F5" w14:textId="77777777" w:rsidR="00583D55" w:rsidRDefault="00583D55" w:rsidP="008B550B">
      <w:pPr>
        <w:pStyle w:val="Code"/>
      </w:pPr>
      <w:r>
        <w:lastRenderedPageBreak/>
        <w:t>class ListOfThumbnails(object):</w:t>
      </w:r>
    </w:p>
    <w:p w14:paraId="1F6B91CF" w14:textId="77777777" w:rsidR="00583D55" w:rsidRDefault="00583D55" w:rsidP="008B550B">
      <w:pPr>
        <w:pStyle w:val="Code"/>
      </w:pPr>
      <w:r>
        <w:t xml:space="preserve">    def __init__(self, *thumbnails):</w:t>
      </w:r>
    </w:p>
    <w:p w14:paraId="7CC587B0" w14:textId="77777777" w:rsidR="00583D55" w:rsidRDefault="00583D55" w:rsidP="008B550B">
      <w:pPr>
        <w:pStyle w:val="Code"/>
      </w:pPr>
      <w:r>
        <w:t xml:space="preserve">        self.thumbnails = thumbnails</w:t>
      </w:r>
    </w:p>
    <w:p w14:paraId="40F374CE" w14:textId="77777777" w:rsidR="00583D55" w:rsidRDefault="00583D55" w:rsidP="008B550B">
      <w:pPr>
        <w:pStyle w:val="Code"/>
      </w:pPr>
      <w:r>
        <w:t xml:space="preserve">    def _repr_html_(self):</w:t>
      </w:r>
    </w:p>
    <w:p w14:paraId="56D4E511"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40649C09" w14:textId="77777777" w:rsidR="00583D55" w:rsidRDefault="00583D55" w:rsidP="008B6883">
      <w:pPr>
        <w:pStyle w:val="BodyText2"/>
      </w:pPr>
      <w:r>
        <w:t>Then you can simply use the class to display the thumnails on the page:</w:t>
      </w:r>
    </w:p>
    <w:p w14:paraId="6EC2DD75" w14:textId="77777777" w:rsidR="00583D55" w:rsidRDefault="00583D55" w:rsidP="008B550B">
      <w:pPr>
        <w:pStyle w:val="Code"/>
      </w:pPr>
      <w:r w:rsidRPr="00036597">
        <w:t>ListOfThumbnails({'url': th2, 'desc' : 'band 1'},{'url': th2, 'desc' : 'band 2'})</w:t>
      </w:r>
    </w:p>
    <w:p w14:paraId="44B6C9B0" w14:textId="77777777" w:rsidR="00583D55" w:rsidRDefault="00583D55" w:rsidP="000E5536">
      <w:pPr>
        <w:pStyle w:val="Heading7"/>
      </w:pPr>
      <w:r>
        <w:t>Importing *.ipynb files</w:t>
      </w:r>
    </w:p>
    <w:p w14:paraId="33644C44" w14:textId="77777777" w:rsidR="00583D55" w:rsidRPr="005E7DE4" w:rsidRDefault="00583D55" w:rsidP="008B6883">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29CE92B0" w14:textId="77777777" w:rsidR="00583D55" w:rsidRDefault="00583D55" w:rsidP="000E5536">
      <w:pPr>
        <w:pStyle w:val="Heading7"/>
      </w:pPr>
      <w:r>
        <w:t>Using Matplotlib</w:t>
      </w:r>
    </w:p>
    <w:p w14:paraId="74DE3670"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0BDB51FD" w14:textId="77777777" w:rsidR="00583D55" w:rsidRDefault="00583D55" w:rsidP="008B550B">
      <w:pPr>
        <w:pStyle w:val="Code"/>
      </w:pPr>
      <w:r>
        <w:t>%pylab inline</w:t>
      </w:r>
    </w:p>
    <w:p w14:paraId="77E50E94" w14:textId="77777777" w:rsidR="00583D55" w:rsidRPr="00C473B5" w:rsidRDefault="00583D55" w:rsidP="008B550B">
      <w:pPr>
        <w:pStyle w:val="Code"/>
      </w:pPr>
      <w:r>
        <w:t>plt.plot([1,2,3,4], [1,4,9,16])</w:t>
      </w:r>
    </w:p>
    <w:p w14:paraId="296D4265" w14:textId="77777777" w:rsidR="004B461D" w:rsidRDefault="004B461D" w:rsidP="000E5536">
      <w:pPr>
        <w:pStyle w:val="Heading5"/>
      </w:pPr>
      <w:r>
        <w:t>Python IDLE</w:t>
      </w:r>
    </w:p>
    <w:p w14:paraId="5F98F5A1" w14:textId="77777777" w:rsidR="004B461D" w:rsidRPr="003A2F8E" w:rsidRDefault="004B461D" w:rsidP="008B6883">
      <w:pPr>
        <w:pStyle w:val="BodyText2"/>
      </w:pPr>
      <w:r>
        <w:t>No code completion or intellisense.</w:t>
      </w:r>
    </w:p>
    <w:p w14:paraId="0A1412A2" w14:textId="77777777" w:rsidR="00BE6673" w:rsidRDefault="00BE6673" w:rsidP="00BE6673">
      <w:pPr>
        <w:pStyle w:val="Heading5"/>
      </w:pPr>
      <w:r>
        <w:t>QTConsole</w:t>
      </w:r>
    </w:p>
    <w:p w14:paraId="3F1B8EF8" w14:textId="77777777" w:rsidR="00302003" w:rsidRDefault="00302003" w:rsidP="00302003">
      <w:pPr>
        <w:pStyle w:val="Heading6"/>
      </w:pPr>
      <w:r>
        <w:t>Installation</w:t>
      </w:r>
    </w:p>
    <w:p w14:paraId="1F4889D3" w14:textId="77777777" w:rsidR="00302003" w:rsidRPr="00F57C88" w:rsidRDefault="00302003" w:rsidP="008B6883">
      <w:pPr>
        <w:pStyle w:val="BodyText2"/>
      </w:pPr>
      <w:r>
        <w:t>Part of the Anaconda distribution.</w:t>
      </w:r>
    </w:p>
    <w:p w14:paraId="3CDC334D" w14:textId="77777777" w:rsidR="007D4DBC" w:rsidRDefault="007D4DBC" w:rsidP="007D4DBC">
      <w:pPr>
        <w:pStyle w:val="Heading6"/>
      </w:pPr>
      <w:r>
        <w:t>Configuration</w:t>
      </w:r>
    </w:p>
    <w:p w14:paraId="66A8EE08" w14:textId="77777777" w:rsidR="00302003" w:rsidRDefault="00302003" w:rsidP="00302003">
      <w:pPr>
        <w:pStyle w:val="Heading7"/>
      </w:pPr>
      <w:r>
        <w:t>Connecting to remote kernels</w:t>
      </w:r>
    </w:p>
    <w:p w14:paraId="79C099AC" w14:textId="77777777" w:rsidR="00302003" w:rsidRDefault="00302003" w:rsidP="008B6883">
      <w:pPr>
        <w:pStyle w:val="BodyText2"/>
      </w:pPr>
      <w:r>
        <w:t xml:space="preserve">You can connect it to a running Python Kernel - see here: </w:t>
      </w:r>
      <w:hyperlink r:id="rId1463" w:history="1">
        <w:r w:rsidRPr="00F93921">
          <w:rPr>
            <w:rStyle w:val="Hyperlink"/>
          </w:rPr>
          <w:t>http://jupyter-notebook.readthedocs.io/en/latest/examples/Notebook/Connecting%20with%20the%20Qt%20Console.html</w:t>
        </w:r>
      </w:hyperlink>
      <w:r>
        <w:t xml:space="preserve"> </w:t>
      </w:r>
    </w:p>
    <w:p w14:paraId="6CD4437C" w14:textId="77777777" w:rsidR="00487395" w:rsidRDefault="00487395" w:rsidP="008B688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262DCA62" w14:textId="77777777" w:rsidR="00487395" w:rsidRDefault="00487395" w:rsidP="008B550B">
      <w:pPr>
        <w:pStyle w:val="Code"/>
      </w:pPr>
      <w:r>
        <w:t>{</w:t>
      </w:r>
    </w:p>
    <w:p w14:paraId="45B9DF74" w14:textId="77777777" w:rsidR="00487395" w:rsidRDefault="00487395" w:rsidP="008B550B">
      <w:pPr>
        <w:pStyle w:val="Code"/>
      </w:pPr>
      <w:r>
        <w:t xml:space="preserve">  "stdin_port": 43319, </w:t>
      </w:r>
    </w:p>
    <w:p w14:paraId="06BE346B" w14:textId="77777777" w:rsidR="00487395" w:rsidRDefault="00487395" w:rsidP="008B550B">
      <w:pPr>
        <w:pStyle w:val="Code"/>
      </w:pPr>
      <w:r>
        <w:t xml:space="preserve">  "ip": "127.0.0.1", </w:t>
      </w:r>
    </w:p>
    <w:p w14:paraId="49EDA717" w14:textId="77777777" w:rsidR="00487395" w:rsidRDefault="00487395" w:rsidP="008B550B">
      <w:pPr>
        <w:pStyle w:val="Code"/>
      </w:pPr>
      <w:r>
        <w:t xml:space="preserve">  "control_port": 54647, </w:t>
      </w:r>
    </w:p>
    <w:p w14:paraId="3D2FFC5D" w14:textId="77777777" w:rsidR="00487395" w:rsidRDefault="00487395" w:rsidP="008B550B">
      <w:pPr>
        <w:pStyle w:val="Code"/>
      </w:pPr>
      <w:r>
        <w:t xml:space="preserve">  "hb_port": 41599, </w:t>
      </w:r>
    </w:p>
    <w:p w14:paraId="74F161E9" w14:textId="77777777" w:rsidR="00487395" w:rsidRDefault="00487395" w:rsidP="008B550B">
      <w:pPr>
        <w:pStyle w:val="Code"/>
      </w:pPr>
      <w:r>
        <w:t xml:space="preserve">  "signature_scheme": "hmac-sha256", </w:t>
      </w:r>
    </w:p>
    <w:p w14:paraId="6B461796" w14:textId="77777777" w:rsidR="00487395" w:rsidRDefault="00487395" w:rsidP="008B550B">
      <w:pPr>
        <w:pStyle w:val="Code"/>
      </w:pPr>
      <w:r>
        <w:t xml:space="preserve">  "key": "672417d0-12e2-4724-94e1-496859aa03bc", </w:t>
      </w:r>
    </w:p>
    <w:p w14:paraId="7B03BDB7" w14:textId="77777777" w:rsidR="00487395" w:rsidRDefault="00487395" w:rsidP="008B550B">
      <w:pPr>
        <w:pStyle w:val="Code"/>
      </w:pPr>
      <w:r>
        <w:t xml:space="preserve">  "kernel_name": "", </w:t>
      </w:r>
    </w:p>
    <w:p w14:paraId="599208CB" w14:textId="77777777" w:rsidR="00487395" w:rsidRDefault="00487395" w:rsidP="008B550B">
      <w:pPr>
        <w:pStyle w:val="Code"/>
      </w:pPr>
      <w:r>
        <w:t xml:space="preserve">  "shell_port": 34427, </w:t>
      </w:r>
    </w:p>
    <w:p w14:paraId="52684290" w14:textId="77777777" w:rsidR="00487395" w:rsidRDefault="00487395" w:rsidP="008B550B">
      <w:pPr>
        <w:pStyle w:val="Code"/>
      </w:pPr>
      <w:r>
        <w:t xml:space="preserve">  "transport": "tcp", </w:t>
      </w:r>
    </w:p>
    <w:p w14:paraId="04CE80F5" w14:textId="77777777" w:rsidR="00487395" w:rsidRDefault="00487395" w:rsidP="008B550B">
      <w:pPr>
        <w:pStyle w:val="Code"/>
      </w:pPr>
      <w:r>
        <w:t xml:space="preserve">  "iopub_port": 54811</w:t>
      </w:r>
    </w:p>
    <w:p w14:paraId="0135E709" w14:textId="77777777" w:rsidR="00487395" w:rsidRDefault="00487395" w:rsidP="008B550B">
      <w:pPr>
        <w:pStyle w:val="Code"/>
      </w:pPr>
      <w:r>
        <w:t>}</w:t>
      </w:r>
    </w:p>
    <w:p w14:paraId="0BED084F" w14:textId="77777777"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1F646F7B" w14:textId="77777777" w:rsidR="00F30C25" w:rsidRDefault="00F30C25" w:rsidP="008B550B">
      <w:pPr>
        <w:pStyle w:val="Unix"/>
      </w:pPr>
      <w:r>
        <w:t>C:\Users\cottaan&gt;jupyter qtconsole --existing E:\cottaan\Documents\udacity_notebook.json</w:t>
      </w:r>
    </w:p>
    <w:p w14:paraId="6B158A2D" w14:textId="77777777" w:rsidR="00F30C25" w:rsidRDefault="00F30C25" w:rsidP="008B550B">
      <w:pPr>
        <w:pStyle w:val="Unix"/>
      </w:pPr>
      <w:r>
        <w:t>[JupyterQtConsoleApp] WARNING | kernel died: 3.0</w:t>
      </w:r>
    </w:p>
    <w:p w14:paraId="3462C34B" w14:textId="77777777" w:rsidR="00F30C25" w:rsidRPr="00302003" w:rsidRDefault="00F30C25" w:rsidP="008B6883">
      <w:pPr>
        <w:pStyle w:val="BodyText2"/>
      </w:pPr>
      <w:r>
        <w:t>Presum</w:t>
      </w:r>
      <w:r w:rsidR="00D726D9">
        <w:t>ably being blocked by JRC proxy or by the Cloud9 proxy which blocks all incoming calls.</w:t>
      </w:r>
    </w:p>
    <w:p w14:paraId="4BEAD582" w14:textId="77777777" w:rsidR="00302003" w:rsidRDefault="00302003" w:rsidP="00302003">
      <w:pPr>
        <w:pStyle w:val="Heading6"/>
      </w:pPr>
      <w:r>
        <w:lastRenderedPageBreak/>
        <w:t>Using</w:t>
      </w:r>
    </w:p>
    <w:p w14:paraId="0B0DBE16" w14:textId="77777777" w:rsidR="00F57C88" w:rsidRDefault="00F57C88" w:rsidP="00302003">
      <w:pPr>
        <w:pStyle w:val="Heading7"/>
      </w:pPr>
      <w:r>
        <w:t>Magics</w:t>
      </w:r>
    </w:p>
    <w:p w14:paraId="29420E03" w14:textId="77777777" w:rsidR="00F57C88" w:rsidRPr="00F57C88" w:rsidRDefault="00F57C88" w:rsidP="008B6883">
      <w:pPr>
        <w:pStyle w:val="BodyText2"/>
      </w:pPr>
      <w:r>
        <w:t>%env – shows you all the Windows environment variables</w:t>
      </w:r>
    </w:p>
    <w:p w14:paraId="66204F85" w14:textId="77777777" w:rsidR="004B461D" w:rsidRDefault="004B461D" w:rsidP="000E5536">
      <w:pPr>
        <w:pStyle w:val="Heading5"/>
      </w:pPr>
      <w:r>
        <w:t>Wing</w:t>
      </w:r>
    </w:p>
    <w:p w14:paraId="009797A2" w14:textId="77777777" w:rsidR="004B461D" w:rsidRPr="00FE48A8" w:rsidRDefault="004B461D" w:rsidP="008B6883">
      <w:pPr>
        <w:pStyle w:val="BodyText2"/>
      </w:pPr>
      <w:r>
        <w:t>The Python Shell in Wing has intellisense including imported packages!</w:t>
      </w:r>
    </w:p>
    <w:p w14:paraId="52A0CE0F" w14:textId="77777777" w:rsidR="009D2154" w:rsidRDefault="009D2154" w:rsidP="007D2F52">
      <w:pPr>
        <w:pStyle w:val="Heading4"/>
      </w:pPr>
      <w:r>
        <w:t>Configuration</w:t>
      </w:r>
    </w:p>
    <w:p w14:paraId="7E0DF5BB" w14:textId="77777777" w:rsidR="009D2154" w:rsidRDefault="009D2154" w:rsidP="009D2154">
      <w:pPr>
        <w:pStyle w:val="ListBullet"/>
      </w:pPr>
      <w:r>
        <w:t>There is no PythonWin so i am going to use PyDev in Aptana Studio</w:t>
      </w:r>
    </w:p>
    <w:p w14:paraId="7898FBE5" w14:textId="77777777" w:rsidR="009D2154" w:rsidRDefault="009D2154" w:rsidP="009D2154">
      <w:pPr>
        <w:pStyle w:val="ListBullet"/>
      </w:pPr>
      <w:r>
        <w:t>Find the version of PyDev that is installed from the folder in Windows - C:\Python26\ArcGIS10.0 - so I need to use PyDev 2.6</w:t>
      </w:r>
    </w:p>
    <w:p w14:paraId="20046EDD" w14:textId="77777777" w:rsidR="009D2154" w:rsidRDefault="009D2154" w:rsidP="009D2154">
      <w:pPr>
        <w:pStyle w:val="ListBullet"/>
      </w:pPr>
      <w:r>
        <w:t>Set Grammar Version to 2.6 - but I still need to configure an interpreter</w:t>
      </w:r>
    </w:p>
    <w:p w14:paraId="651DD2B3" w14:textId="77777777" w:rsidR="009D2154" w:rsidRDefault="009D2154" w:rsidP="009D2154">
      <w:pPr>
        <w:pStyle w:val="ListBullet"/>
      </w:pPr>
      <w:r>
        <w:t>Clicked on Please configure an interpreter in the related preferences before proceeding</w:t>
      </w:r>
    </w:p>
    <w:p w14:paraId="442902A1" w14:textId="77777777" w:rsidR="009D2154" w:rsidRDefault="009D2154" w:rsidP="009D2154">
      <w:pPr>
        <w:pStyle w:val="ListBullet"/>
      </w:pPr>
      <w:r>
        <w:t>Clicked on Auto Config and it found 2 interpreters - C:\Python25\python.exe and C:\Python26\ArcGIS10.0\python.exe - chose the 2nd</w:t>
      </w:r>
    </w:p>
    <w:p w14:paraId="7456C003" w14:textId="77777777" w:rsidR="009D2154" w:rsidRDefault="009D2154" w:rsidP="009D2154">
      <w:pPr>
        <w:pStyle w:val="ListBullet"/>
      </w:pPr>
      <w:r>
        <w:t>New dialog - select the folders to be added to the system path - accepted the default which was just all the folders in C:\Python26\ArcGIS10.0</w:t>
      </w:r>
    </w:p>
    <w:p w14:paraId="3F113803" w14:textId="77777777" w:rsidR="009D2154" w:rsidRDefault="009D2154" w:rsidP="009D2154">
      <w:pPr>
        <w:pStyle w:val="ListBullet"/>
      </w:pPr>
      <w:r>
        <w:t>Clicked OK a lot and we are back to the PyDev New Project dialog</w:t>
      </w:r>
    </w:p>
    <w:p w14:paraId="129EADEC" w14:textId="77777777" w:rsidR="009D2154" w:rsidRDefault="009D2154" w:rsidP="009D2154">
      <w:pPr>
        <w:pStyle w:val="ListBullet"/>
      </w:pPr>
      <w:r>
        <w:t>To find out what version of python you are using in Unix, type python -v at the command line</w:t>
      </w:r>
    </w:p>
    <w:p w14:paraId="6C83009C" w14:textId="77777777" w:rsidR="009D2154" w:rsidRDefault="009D2154" w:rsidP="009D2154">
      <w:pPr>
        <w:pStyle w:val="BodyText"/>
      </w:pPr>
      <w:r>
        <w:t>Can using the Python Shell in the ArcGIS Python group</w:t>
      </w:r>
    </w:p>
    <w:p w14:paraId="78BB649E" w14:textId="77777777" w:rsidR="009D2154" w:rsidRDefault="009D2154" w:rsidP="009D2154">
      <w:pPr>
        <w:pStyle w:val="BodyText"/>
      </w:pPr>
      <w:r>
        <w:t>To get the python path:</w:t>
      </w:r>
    </w:p>
    <w:p w14:paraId="480FFCA8" w14:textId="77777777" w:rsidR="009D2154" w:rsidRDefault="009D2154" w:rsidP="009D2154">
      <w:pPr>
        <w:pStyle w:val="BodyText"/>
      </w:pPr>
      <w:r>
        <w:t>import sys</w:t>
      </w:r>
    </w:p>
    <w:p w14:paraId="285C8B3B" w14:textId="77777777" w:rsidR="009D2154" w:rsidRDefault="009D2154" w:rsidP="009D2154">
      <w:pPr>
        <w:pStyle w:val="BodyText"/>
      </w:pPr>
      <w:r>
        <w:t>print sys.path</w:t>
      </w:r>
    </w:p>
    <w:p w14:paraId="015613E1" w14:textId="77777777" w:rsidR="009D2154" w:rsidRDefault="009D2154" w:rsidP="009D2154">
      <w:pPr>
        <w:pStyle w:val="BodyText"/>
      </w:pPr>
      <w:r>
        <w:t xml:space="preserve">i will use the 'C:\\Python26\\ArcGIS10.0\\lib\\site-packages' folder for putting compiled python libraries in </w:t>
      </w:r>
    </w:p>
    <w:p w14:paraId="5E45501D"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41F5D47" w14:textId="77777777" w:rsidR="009D2154" w:rsidRDefault="009D2154" w:rsidP="009D2154">
      <w:pPr>
        <w:pStyle w:val="BodyText"/>
      </w:pPr>
      <w:r>
        <w:t>Found urllib2 here: 'C:\Python26\ArcGIS10.0\Lib' - so going to add this to the PyDev - PYTHONPATH External Libraries</w:t>
      </w:r>
    </w:p>
    <w:p w14:paraId="624A2B95" w14:textId="77777777" w:rsidR="009D2154" w:rsidRDefault="009D2154" w:rsidP="009D2154">
      <w:pPr>
        <w:pStyle w:val="BodyText"/>
      </w:pPr>
      <w:r>
        <w:t>Looked like it was importing the module, but the urllib2 import statement still has a red line under it - but it still ran - now stops at the simplejson</w:t>
      </w:r>
    </w:p>
    <w:p w14:paraId="5276D536" w14:textId="77777777" w:rsidR="009D2154" w:rsidRDefault="009D2154" w:rsidP="009D2154">
      <w:pPr>
        <w:pStyle w:val="BodyText"/>
      </w:pPr>
      <w:r>
        <w:t>Couldnt work out how to install simplejson so gave up - but aparently the json one which is part of python 2.6 is the same - so using that!</w:t>
      </w:r>
    </w:p>
    <w:p w14:paraId="33DE498A" w14:textId="77777777" w:rsidR="009D2154" w:rsidRDefault="009D2154" w:rsidP="009D2154">
      <w:pPr>
        <w:pStyle w:val="BodyText"/>
      </w:pPr>
      <w:r>
        <w:t>need to install easy_install - link here '</w:t>
      </w:r>
      <w:hyperlink r:id="rId1464" w:anchor="windows'" w:history="1">
        <w:r w:rsidRPr="0077669C">
          <w:rPr>
            <w:rStyle w:val="Hyperlink"/>
          </w:rPr>
          <w:t>http://pypi.python.org/pypi/setuptools#windows'</w:t>
        </w:r>
      </w:hyperlink>
    </w:p>
    <w:p w14:paraId="71B81390" w14:textId="77777777" w:rsidR="009D2154" w:rsidRDefault="009D2154" w:rsidP="008B6883">
      <w:pPr>
        <w:pStyle w:val="BodyText2"/>
      </w:pPr>
      <w:r>
        <w:t>I have no access to the site-packages directory where all of the python scripts go by default!</w:t>
      </w:r>
    </w:p>
    <w:p w14:paraId="3DD372C0"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3E5F7E7" w14:textId="77777777" w:rsidR="009D2154" w:rsidRDefault="009D2154" w:rsidP="008B6883">
      <w:pPr>
        <w:pStyle w:val="BodyText2"/>
      </w:pPr>
      <w:r>
        <w:t>and while it was running I updated the feedback in the 'Species To Raster' tool and then in the next iteration the feedback was shown!! Brilliant.</w:t>
      </w:r>
    </w:p>
    <w:p w14:paraId="5864560C" w14:textId="77777777" w:rsidR="009D2154" w:rsidRDefault="009D2154" w:rsidP="008B6883">
      <w:pPr>
        <w:pStyle w:val="BodyText2"/>
      </w:pPr>
      <w:r>
        <w:t>After installing ArcGIS 10.1, I am getting errors running Python:</w:t>
      </w:r>
    </w:p>
    <w:p w14:paraId="1C45F163" w14:textId="77777777" w:rsidR="009D2154" w:rsidRDefault="009D2154" w:rsidP="008B550B">
      <w:pPr>
        <w:pStyle w:val="Code"/>
      </w:pPr>
      <w:r>
        <w:t>Exception occurred executing command line.</w:t>
      </w:r>
    </w:p>
    <w:p w14:paraId="424A3370"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33A42CAD"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3C52AC49" w14:textId="77777777" w:rsidR="009D2154" w:rsidRDefault="009D2154" w:rsidP="008B6883">
      <w:pPr>
        <w:pStyle w:val="BodyText2"/>
      </w:pPr>
      <w:r>
        <w:t>In Aptana click Window | Preferences | PyDev | Interpreter – Python and click on New..</w:t>
      </w:r>
    </w:p>
    <w:p w14:paraId="4AA83247"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319DABC1" w14:textId="77777777" w:rsidR="002C074E" w:rsidRDefault="002C074E" w:rsidP="007D2F52">
      <w:pPr>
        <w:pStyle w:val="Heading4"/>
      </w:pPr>
      <w:r>
        <w:t>Generating documentation</w:t>
      </w:r>
    </w:p>
    <w:p w14:paraId="08D2DC6A" w14:textId="77777777" w:rsidR="002C074E" w:rsidRDefault="002C074E" w:rsidP="008B6883">
      <w:pPr>
        <w:pStyle w:val="BodyText2"/>
      </w:pPr>
      <w:r>
        <w:t>Python has a built-in documentation tool which is called pydoc:</w:t>
      </w:r>
    </w:p>
    <w:p w14:paraId="1C5E850F" w14:textId="77777777" w:rsidR="002C074E" w:rsidRDefault="002C074E" w:rsidP="008B550B">
      <w:pPr>
        <w:pStyle w:val="Code"/>
      </w:pPr>
      <w:r>
        <w:t>[webuser@h05-dev-vm3 ~]$ find / -name pydoc 2&gt;/dev/null</w:t>
      </w:r>
    </w:p>
    <w:p w14:paraId="71234CEA" w14:textId="77777777" w:rsidR="002C074E" w:rsidRDefault="002C074E" w:rsidP="008B550B">
      <w:pPr>
        <w:pStyle w:val="Code"/>
      </w:pPr>
      <w:r>
        <w:t>/usr/bin/pydoc</w:t>
      </w:r>
      <w:r w:rsidRPr="00867AED">
        <w:t xml:space="preserve"> </w:t>
      </w:r>
    </w:p>
    <w:p w14:paraId="724A9D3F" w14:textId="77777777" w:rsidR="002C074E" w:rsidRDefault="002C074E" w:rsidP="008B550B">
      <w:pPr>
        <w:pStyle w:val="Code"/>
      </w:pPr>
      <w:r w:rsidRPr="00407311">
        <w:lastRenderedPageBreak/>
        <w:t>[webuser@h05-dev-vm3 ~]$ ../../usr/bin/pydoc -w ../../srv/www/dopa-services/cgi-bin/services</w:t>
      </w:r>
    </w:p>
    <w:p w14:paraId="337F7DFD" w14:textId="77777777" w:rsidR="002C074E" w:rsidRDefault="002C074E" w:rsidP="008B550B">
      <w:pPr>
        <w:pStyle w:val="Code"/>
      </w:pPr>
      <w:r w:rsidRPr="003F4D1B">
        <w:t>problem in ../../srv/www/dopa-services/cgi-bin/services - &lt;type 'exceptions.ImportError'&gt;: No module named earthEngine</w:t>
      </w:r>
    </w:p>
    <w:p w14:paraId="3D110F61"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5287C61E" w14:textId="77777777" w:rsidR="009D2154" w:rsidRPr="00142221" w:rsidRDefault="009D2154" w:rsidP="007D2F52">
      <w:pPr>
        <w:pStyle w:val="Heading4"/>
      </w:pPr>
      <w:r>
        <w:t>Language</w:t>
      </w:r>
    </w:p>
    <w:p w14:paraId="3DC84A7C" w14:textId="77777777" w:rsidR="00221477" w:rsidRDefault="00221477" w:rsidP="00221477">
      <w:pPr>
        <w:pStyle w:val="Heading5"/>
      </w:pPr>
      <w:r>
        <w:t>Data types</w:t>
      </w:r>
    </w:p>
    <w:p w14:paraId="47DE4BDE"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6114ECD" w14:textId="77777777" w:rsidR="00221477" w:rsidRPr="00F32FAC" w:rsidRDefault="00221477" w:rsidP="008B6883">
      <w:pPr>
        <w:pStyle w:val="BodyText2"/>
      </w:pPr>
      <w:r>
        <w:t>To convert a list to a tuple just use tuple(&lt;list&gt;)</w:t>
      </w:r>
    </w:p>
    <w:p w14:paraId="5108EF6E" w14:textId="77777777" w:rsidR="00221477" w:rsidRDefault="00221477" w:rsidP="00221477">
      <w:pPr>
        <w:pStyle w:val="Heading5"/>
        <w:rPr>
          <w:lang w:eastAsia="en-GB" w:bidi="ar-SA"/>
        </w:rPr>
      </w:pPr>
      <w:r>
        <w:rPr>
          <w:lang w:eastAsia="en-GB" w:bidi="ar-SA"/>
        </w:rPr>
        <w:t>Formatting</w:t>
      </w:r>
    </w:p>
    <w:p w14:paraId="5ED62A72"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59274F4C"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541A086D"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05C21412" w14:textId="77777777" w:rsidR="009D2154" w:rsidRDefault="009D2154" w:rsidP="009D2154">
      <w:pPr>
        <w:pStyle w:val="Heading5"/>
      </w:pPr>
      <w:r>
        <w:t>Useful</w:t>
      </w:r>
    </w:p>
    <w:p w14:paraId="01889B2F"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70B606BB" w14:textId="77777777" w:rsidR="009D2154" w:rsidRDefault="009D2154" w:rsidP="009D2154">
      <w:pPr>
        <w:pStyle w:val="ListBullet"/>
        <w:rPr>
          <w:lang w:eastAsia="en-GB" w:bidi="ar-SA"/>
        </w:rPr>
      </w:pPr>
      <w:r w:rsidRPr="000440E2">
        <w:rPr>
          <w:lang w:eastAsia="en-GB" w:bidi="ar-SA"/>
        </w:rPr>
        <w:t>list comprehensions</w:t>
      </w:r>
    </w:p>
    <w:p w14:paraId="122D17AB" w14:textId="77777777" w:rsidR="009D2154" w:rsidRDefault="009D2154" w:rsidP="009D2154">
      <w:pPr>
        <w:pStyle w:val="ListBullet"/>
        <w:rPr>
          <w:lang w:eastAsia="en-GB" w:bidi="ar-SA"/>
        </w:rPr>
      </w:pPr>
      <w:r>
        <w:rPr>
          <w:lang w:eastAsia="en-GB" w:bidi="ar-SA"/>
        </w:rPr>
        <w:t>dict comprehensions - new at 2.7</w:t>
      </w:r>
    </w:p>
    <w:p w14:paraId="66F1B124" w14:textId="77777777" w:rsidR="009D2154" w:rsidRDefault="009D2154" w:rsidP="009D2154">
      <w:pPr>
        <w:pStyle w:val="ListBullet"/>
        <w:rPr>
          <w:lang w:eastAsia="en-GB" w:bidi="ar-SA"/>
        </w:rPr>
      </w:pPr>
      <w:r>
        <w:rPr>
          <w:lang w:eastAsia="en-GB" w:bidi="ar-SA"/>
        </w:rPr>
        <w:t>To concatenate strings in a list comprehension:</w:t>
      </w:r>
    </w:p>
    <w:p w14:paraId="6125B0DB"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7DFEA848" w14:textId="77777777" w:rsidR="009D2154" w:rsidRPr="000440E2" w:rsidRDefault="009D2154" w:rsidP="009D2154">
      <w:pPr>
        <w:pStyle w:val="ListBullet"/>
        <w:rPr>
          <w:lang w:eastAsia="en-GB" w:bidi="ar-SA"/>
        </w:rPr>
      </w:pPr>
      <w:r w:rsidRPr="000440E2">
        <w:rPr>
          <w:lang w:eastAsia="en-GB" w:bidi="ar-SA"/>
        </w:rPr>
        <w:t>sets - unique values from arrays</w:t>
      </w:r>
    </w:p>
    <w:p w14:paraId="2D8AD37C"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41E0034E" w14:textId="77777777" w:rsidR="009D2154" w:rsidRDefault="009D2154" w:rsidP="009D2154">
      <w:pPr>
        <w:pStyle w:val="ListBullet"/>
      </w:pPr>
      <w:r>
        <w:t>To get a list of an objects properties, do vars(&lt;object&gt;). This does a string dump of all of the attributes</w:t>
      </w:r>
    </w:p>
    <w:p w14:paraId="49EB9736" w14:textId="77777777" w:rsidR="009D2154" w:rsidRDefault="009D2154" w:rsidP="009D2154">
      <w:pPr>
        <w:pStyle w:val="ListBullet"/>
      </w:pPr>
      <w:r>
        <w:t>Import sys, print sys.version – gets the version of python</w:t>
      </w:r>
    </w:p>
    <w:p w14:paraId="6E14BE38" w14:textId="77777777" w:rsidR="009D2154" w:rsidRDefault="009D2154" w:rsidP="009D2154">
      <w:pPr>
        <w:pStyle w:val="ListBullet"/>
      </w:pPr>
      <w:r>
        <w:t>You can use the Windows shell from within Python using the shutil module:</w:t>
      </w:r>
    </w:p>
    <w:p w14:paraId="2CD24EC0" w14:textId="77777777" w:rsidR="009D2154" w:rsidRDefault="009D2154" w:rsidP="008B550B">
      <w:pPr>
        <w:pStyle w:val="Unix"/>
      </w:pPr>
      <w:r>
        <w:t>&gt;&gt;&gt; import shutil</w:t>
      </w:r>
    </w:p>
    <w:p w14:paraId="1B23DE84" w14:textId="77777777" w:rsidR="009D2154" w:rsidRDefault="009D2154" w:rsidP="008B550B">
      <w:pPr>
        <w:pStyle w:val="Unix"/>
      </w:pPr>
      <w:r>
        <w:t>&gt;&gt;&gt; path = shutil.copy('tests/data/RGB.byte.tif', '/tmp/RGB.byte.tif')</w:t>
      </w:r>
    </w:p>
    <w:p w14:paraId="4A1C1B5C" w14:textId="77777777"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3352751C" w14:textId="77777777" w:rsidR="007704B5" w:rsidRDefault="007704B5" w:rsidP="008B550B">
      <w:pPr>
        <w:pStyle w:val="Code"/>
      </w:pPr>
      <w:r>
        <w:t>{u'points': [u'[-4.207931039098862,14.349306008544257]', u'[-4.206931039098862,14.349306008544257]'], u'sceneid': u'LANDSAT/LC8_L1T_TOA/LC81970502017085LGN00'}  FAILS</w:t>
      </w:r>
    </w:p>
    <w:p w14:paraId="7D638118" w14:textId="77777777" w:rsidR="007704B5" w:rsidRDefault="007704B5" w:rsidP="008B550B">
      <w:pPr>
        <w:pStyle w:val="Code"/>
      </w:pPr>
      <w:r>
        <w:t>{'points': [[-4.207931039098862, 14.349306008544257], [-4.206931039098862, 14.349306008544257]], 'sceneid': 'LANDSAT/LC8_L1T_TOA/LC81970502017085LGN00'}</w:t>
      </w:r>
    </w:p>
    <w:p w14:paraId="6D5C7252" w14:textId="77777777" w:rsidR="00E6217F" w:rsidRPr="00E6217F" w:rsidRDefault="00E6217F" w:rsidP="00E6217F">
      <w:pPr>
        <w:pStyle w:val="Heading4"/>
      </w:pPr>
      <w:r>
        <w:t>Packages</w:t>
      </w:r>
    </w:p>
    <w:p w14:paraId="0E9AB6B1" w14:textId="77777777" w:rsidR="00D5148F" w:rsidRDefault="00D5148F" w:rsidP="000E5536">
      <w:pPr>
        <w:pStyle w:val="Heading5"/>
      </w:pPr>
      <w:r>
        <w:t>CairoSVG</w:t>
      </w:r>
    </w:p>
    <w:p w14:paraId="605F645D" w14:textId="77777777" w:rsidR="00D5148F" w:rsidRDefault="00D5148F" w:rsidP="008B6883">
      <w:pPr>
        <w:pStyle w:val="BodyText2"/>
      </w:pPr>
      <w:r>
        <w:t xml:space="preserve">CairoSVG which is a Python module to convert svg to a png. Here is an example: </w:t>
      </w:r>
    </w:p>
    <w:p w14:paraId="469A293D" w14:textId="77777777" w:rsidR="00D5148F" w:rsidRDefault="00D5148F" w:rsidP="008B550B">
      <w:pPr>
        <w:pStyle w:val="Code"/>
      </w:pPr>
      <w:r>
        <w:t>&gt;&gt;&gt; import cairosvg</w:t>
      </w:r>
    </w:p>
    <w:p w14:paraId="232CE0C1" w14:textId="77777777" w:rsidR="00D5148F" w:rsidRPr="00774671" w:rsidRDefault="00D5148F" w:rsidP="008B550B">
      <w:pPr>
        <w:pStyle w:val="Code"/>
      </w:pPr>
      <w:r w:rsidRPr="00AA081B">
        <w:t>&gt;&gt;&gt; cairosvg.svg2png ("&lt;svg height='30' width='30'&gt;&lt;text y='10'&gt;123&lt;/text&gt;&lt;/svg&gt;",write_to="test.png")</w:t>
      </w:r>
    </w:p>
    <w:p w14:paraId="0BB70C8E" w14:textId="77777777" w:rsidR="00C839B4" w:rsidRDefault="00C839B4" w:rsidP="00C839B4">
      <w:pPr>
        <w:pStyle w:val="Heading5"/>
      </w:pPr>
      <w:bookmarkStart w:id="249" w:name="_Ref416881125"/>
      <w:r>
        <w:t>Fiona</w:t>
      </w:r>
    </w:p>
    <w:p w14:paraId="08695F28" w14:textId="77777777" w:rsidR="0076379C" w:rsidRDefault="0076379C" w:rsidP="0076379C">
      <w:pPr>
        <w:pStyle w:val="Heading6"/>
      </w:pPr>
      <w:r>
        <w:t>Installation</w:t>
      </w:r>
    </w:p>
    <w:p w14:paraId="4D744484" w14:textId="77777777" w:rsidR="00C839B4" w:rsidRDefault="00C839B4" w:rsidP="008B6883">
      <w:pPr>
        <w:pStyle w:val="BodyText2"/>
      </w:pPr>
      <w:r>
        <w:t>Installed on my Windows machine with:</w:t>
      </w:r>
    </w:p>
    <w:p w14:paraId="007564A2" w14:textId="77777777" w:rsidR="00C839B4" w:rsidRDefault="00C839B4" w:rsidP="008B550B">
      <w:pPr>
        <w:pStyle w:val="Unix"/>
      </w:pPr>
      <w:r>
        <w:t>Conda install Fiona</w:t>
      </w:r>
    </w:p>
    <w:p w14:paraId="32A244D0" w14:textId="77777777" w:rsidR="00C839B4" w:rsidRPr="00C839B4" w:rsidRDefault="00C839B4" w:rsidP="008B6883">
      <w:pPr>
        <w:pStyle w:val="BodyText2"/>
      </w:pPr>
      <w:r>
        <w:lastRenderedPageBreak/>
        <w:t xml:space="preserve">See </w:t>
      </w:r>
      <w:hyperlink w:anchor="_gdal,_shapely_and" w:history="1">
        <w:r w:rsidRPr="00C839B4">
          <w:rPr>
            <w:rStyle w:val="Hyperlink"/>
          </w:rPr>
          <w:t>gdal, shapely and fiona</w:t>
        </w:r>
      </w:hyperlink>
      <w:r>
        <w:t xml:space="preserve"> for installation instructions on Cloud9.</w:t>
      </w:r>
    </w:p>
    <w:p w14:paraId="1636AE9E" w14:textId="77777777" w:rsidR="003233FD" w:rsidRDefault="003233FD" w:rsidP="003233FD">
      <w:pPr>
        <w:pStyle w:val="Heading6"/>
      </w:pPr>
      <w:r>
        <w:t>Use</w:t>
      </w:r>
    </w:p>
    <w:p w14:paraId="4AD59437" w14:textId="77777777" w:rsidR="003233FD" w:rsidRPr="003233FD" w:rsidRDefault="003233FD" w:rsidP="008B6883">
      <w:pPr>
        <w:pStyle w:val="BodyText2"/>
      </w:pPr>
      <w:r>
        <w:t xml:space="preserve">User manual here </w:t>
      </w:r>
      <w:hyperlink r:id="rId1465" w:history="1">
        <w:r w:rsidRPr="00736B16">
          <w:rPr>
            <w:rStyle w:val="Hyperlink"/>
          </w:rPr>
          <w:t>http://toblerity.org/fiona/manual.html</w:t>
        </w:r>
      </w:hyperlink>
      <w:r>
        <w:t>.</w:t>
      </w:r>
    </w:p>
    <w:p w14:paraId="7EA3D5A2" w14:textId="77777777" w:rsidR="00D5148F" w:rsidRDefault="00D5148F" w:rsidP="000E5536">
      <w:pPr>
        <w:pStyle w:val="Heading5"/>
      </w:pPr>
      <w:r>
        <w:t>flup</w:t>
      </w:r>
      <w:bookmarkEnd w:id="249"/>
    </w:p>
    <w:p w14:paraId="6E47B3AA" w14:textId="77777777" w:rsidR="00D5148F" w:rsidRDefault="00D5148F" w:rsidP="008B550B">
      <w:pPr>
        <w:pStyle w:val="Unix"/>
      </w:pPr>
      <w:r>
        <w:t xml:space="preserve">wget </w:t>
      </w:r>
      <w:hyperlink r:id="rId1466" w:history="1">
        <w:r w:rsidRPr="00795200">
          <w:rPr>
            <w:rStyle w:val="Hyperlink"/>
          </w:rPr>
          <w:t>http://www.saddi.com/software/flup/dist/flup-1.0.2.tar.gz</w:t>
        </w:r>
      </w:hyperlink>
    </w:p>
    <w:p w14:paraId="4FC47EDD" w14:textId="77777777" w:rsidR="00D5148F" w:rsidRDefault="00D5148F" w:rsidP="008B550B">
      <w:pPr>
        <w:pStyle w:val="Unix"/>
      </w:pPr>
      <w:r w:rsidRPr="008C6890">
        <w:t>tar -xvzf flup-1.0.2.tar.gz</w:t>
      </w:r>
    </w:p>
    <w:p w14:paraId="4043B2BC" w14:textId="77777777" w:rsidR="00D5148F" w:rsidRDefault="00D5148F" w:rsidP="008B550B">
      <w:pPr>
        <w:pStyle w:val="Unix"/>
      </w:pPr>
      <w:r>
        <w:t>cd flup-1.0.2</w:t>
      </w:r>
    </w:p>
    <w:p w14:paraId="002CB6F5" w14:textId="77777777" w:rsidR="00D5148F" w:rsidRPr="008C6890" w:rsidRDefault="00D5148F" w:rsidP="008B550B">
      <w:pPr>
        <w:pStyle w:val="Code"/>
      </w:pPr>
      <w:r>
        <w:t xml:space="preserve">python setup.py </w:t>
      </w:r>
      <w:r w:rsidRPr="000530F6">
        <w:t>install</w:t>
      </w:r>
    </w:p>
    <w:p w14:paraId="4E73949E" w14:textId="77777777" w:rsidR="00221477" w:rsidRDefault="00221477" w:rsidP="00221477">
      <w:pPr>
        <w:pStyle w:val="Heading5"/>
      </w:pPr>
      <w:bookmarkStart w:id="250" w:name="_Ref416955918"/>
      <w:r>
        <w:t>GDAL Bindings</w:t>
      </w:r>
    </w:p>
    <w:p w14:paraId="43195368" w14:textId="77777777" w:rsidR="00221477" w:rsidRDefault="00221477" w:rsidP="008B6883">
      <w:pPr>
        <w:pStyle w:val="BodyText2"/>
      </w:pPr>
      <w:r>
        <w:t>Installed on Cloud9 on 8/2/17:</w:t>
      </w:r>
    </w:p>
    <w:p w14:paraId="3DA1951F" w14:textId="77777777" w:rsidR="00221477" w:rsidRPr="00A33A17" w:rsidRDefault="00221477" w:rsidP="008B550B">
      <w:pPr>
        <w:pStyle w:val="Unix"/>
      </w:pPr>
      <w:r w:rsidRPr="00A33A17">
        <w:t>sudo apt-get python-gdal</w:t>
      </w:r>
    </w:p>
    <w:p w14:paraId="7AE2A604" w14:textId="77777777" w:rsidR="00D5148F" w:rsidRDefault="00D5148F" w:rsidP="000E5536">
      <w:pPr>
        <w:pStyle w:val="Heading5"/>
      </w:pPr>
      <w:r>
        <w:t>Geopy</w:t>
      </w:r>
    </w:p>
    <w:p w14:paraId="6407ECE6" w14:textId="77777777" w:rsidR="00D5148F" w:rsidRDefault="000D5C35" w:rsidP="008B6883">
      <w:pPr>
        <w:pStyle w:val="BodyText2"/>
      </w:pPr>
      <w:hyperlink r:id="rId1467" w:history="1">
        <w:r w:rsidR="00D5148F" w:rsidRPr="001463A6">
          <w:rPr>
            <w:rStyle w:val="Hyperlink"/>
          </w:rPr>
          <w:t>Geopy</w:t>
        </w:r>
      </w:hyperlink>
      <w:r w:rsidR="00D5148F">
        <w:t xml:space="preserve"> is a geolocation API for Python that uses a number of different geolocation services.</w:t>
      </w:r>
    </w:p>
    <w:p w14:paraId="1F1820BA" w14:textId="77777777" w:rsidR="00D5148F" w:rsidRDefault="00D5148F" w:rsidP="008B550B">
      <w:pPr>
        <w:pStyle w:val="Code"/>
      </w:pPr>
      <w:r>
        <w:t>&gt;&gt;&gt; import geopy</w:t>
      </w:r>
    </w:p>
    <w:p w14:paraId="7BAC4BFE" w14:textId="77777777" w:rsidR="00D5148F" w:rsidRDefault="00D5148F" w:rsidP="008B550B">
      <w:pPr>
        <w:pStyle w:val="Code"/>
      </w:pPr>
      <w:r w:rsidRPr="00947E1E">
        <w:t>&gt;&gt;&gt; from geopy.geocoders import GeoNames</w:t>
      </w:r>
    </w:p>
    <w:p w14:paraId="1BEC59F8" w14:textId="77777777" w:rsidR="00D5148F" w:rsidRDefault="00D5148F" w:rsidP="008B550B">
      <w:pPr>
        <w:pStyle w:val="Code"/>
      </w:pPr>
      <w:r w:rsidRPr="00947E1E">
        <w:t>&gt;&gt;&gt; geolocator = GeoNames(username="iwc_importer")</w:t>
      </w:r>
    </w:p>
    <w:p w14:paraId="55443AF6" w14:textId="77777777" w:rsidR="00D5148F" w:rsidRDefault="00D5148F" w:rsidP="008B550B">
      <w:pPr>
        <w:pStyle w:val="Code"/>
      </w:pPr>
      <w:r w:rsidRPr="00855970">
        <w:t>&gt;&gt;&gt; geolocator.geocode("Ailuk",timeout=5000)</w:t>
      </w:r>
    </w:p>
    <w:p w14:paraId="3596CE3A" w14:textId="77777777" w:rsidR="00D5148F" w:rsidRDefault="00D5148F" w:rsidP="008B550B">
      <w:pPr>
        <w:pStyle w:val="Code"/>
      </w:pPr>
      <w:r w:rsidRPr="00855970">
        <w:t>Location((10.28621, 169.92176, 0.0))</w:t>
      </w:r>
    </w:p>
    <w:p w14:paraId="75725F42" w14:textId="77777777" w:rsidR="00B51437" w:rsidRDefault="00B51437" w:rsidP="00B51437">
      <w:pPr>
        <w:pStyle w:val="Heading5"/>
      </w:pPr>
      <w:r>
        <w:t>IPython</w:t>
      </w:r>
    </w:p>
    <w:p w14:paraId="3FBD5F29" w14:textId="77777777" w:rsidR="00B51437" w:rsidRDefault="00B51437" w:rsidP="00B51437">
      <w:pPr>
        <w:pStyle w:val="Heading6"/>
      </w:pPr>
      <w:bookmarkStart w:id="251" w:name="_display"/>
      <w:bookmarkEnd w:id="251"/>
      <w:r>
        <w:t>display</w:t>
      </w:r>
    </w:p>
    <w:p w14:paraId="5EF88F38" w14:textId="77777777" w:rsidR="00B51437" w:rsidRDefault="00B51437" w:rsidP="008B6883">
      <w:pPr>
        <w:pStyle w:val="BodyText2"/>
      </w:pPr>
      <w:r>
        <w:t xml:space="preserve">For rendering and showing various media. </w:t>
      </w:r>
    </w:p>
    <w:p w14:paraId="009B43B2" w14:textId="77777777" w:rsidR="00B51437" w:rsidRPr="00B51437" w:rsidRDefault="00B51437" w:rsidP="008B6883">
      <w:pPr>
        <w:pStyle w:val="BodyText2"/>
      </w:pPr>
      <w:r>
        <w:t xml:space="preserve">If you want to display images in loops in IPython notebooks then you need to use the IPython.display.display function as noted </w:t>
      </w:r>
      <w:hyperlink r:id="rId1468" w:history="1">
        <w:r w:rsidRPr="00B51437">
          <w:rPr>
            <w:rStyle w:val="Hyperlink"/>
          </w:rPr>
          <w:t>here</w:t>
        </w:r>
      </w:hyperlink>
      <w:r>
        <w:t>.</w:t>
      </w:r>
    </w:p>
    <w:p w14:paraId="5F80A9CD" w14:textId="77777777" w:rsidR="00D5148F" w:rsidRDefault="00D5148F" w:rsidP="000E5536">
      <w:pPr>
        <w:pStyle w:val="Heading5"/>
      </w:pPr>
      <w:r>
        <w:t>lxml</w:t>
      </w:r>
      <w:bookmarkEnd w:id="250"/>
    </w:p>
    <w:p w14:paraId="65FF08C5" w14:textId="77777777" w:rsidR="00D5148F" w:rsidRDefault="00D5148F" w:rsidP="008B6883">
      <w:pPr>
        <w:pStyle w:val="BodyText2"/>
      </w:pPr>
      <w:r>
        <w:t>You need to install libxml2, libxslt and lib32z1 for lxml to install properly.</w:t>
      </w:r>
    </w:p>
    <w:p w14:paraId="04005712" w14:textId="77777777" w:rsidR="00D5148F" w:rsidRDefault="00D5148F" w:rsidP="008B550B">
      <w:pPr>
        <w:pStyle w:val="Unix"/>
      </w:pPr>
      <w:r w:rsidRPr="001406A7">
        <w:t>sudo apt-get install libxml2-dev libxslt-dev python-dev</w:t>
      </w:r>
    </w:p>
    <w:p w14:paraId="1C18F76D" w14:textId="77777777" w:rsidR="00D5148F" w:rsidRDefault="00D5148F" w:rsidP="008B550B">
      <w:pPr>
        <w:pStyle w:val="Unix"/>
      </w:pPr>
      <w:r w:rsidRPr="00E41E46">
        <w:t>sudo apt-get install lib32z1-dev</w:t>
      </w:r>
    </w:p>
    <w:p w14:paraId="04D8D8AF" w14:textId="77777777" w:rsidR="00D5148F" w:rsidRDefault="00D5148F" w:rsidP="008B550B">
      <w:pPr>
        <w:pStyle w:val="Unix"/>
      </w:pPr>
      <w:r>
        <w:t xml:space="preserve">wget </w:t>
      </w:r>
      <w:hyperlink r:id="rId1469" w:history="1">
        <w:r w:rsidRPr="00795200">
          <w:rPr>
            <w:rStyle w:val="Hyperlink"/>
          </w:rPr>
          <w:t>https://pypi.python.org/packages/source/l/lxml/lxml-3.4.3.tar.gz</w:t>
        </w:r>
      </w:hyperlink>
    </w:p>
    <w:p w14:paraId="0DFD5B03" w14:textId="77777777" w:rsidR="00D5148F" w:rsidRDefault="00D5148F" w:rsidP="008B550B">
      <w:pPr>
        <w:pStyle w:val="Unix"/>
      </w:pPr>
      <w:r w:rsidRPr="00630613">
        <w:t>tar -xvzf</w:t>
      </w:r>
      <w:r>
        <w:t xml:space="preserve"> </w:t>
      </w:r>
      <w:r w:rsidRPr="005C3442">
        <w:t>lxml-3.4.3.tar.gz</w:t>
      </w:r>
    </w:p>
    <w:p w14:paraId="4B9946B9" w14:textId="77777777" w:rsidR="00D5148F" w:rsidRDefault="00D5148F" w:rsidP="008B550B">
      <w:pPr>
        <w:pStyle w:val="Unix"/>
      </w:pPr>
      <w:r w:rsidRPr="00F74EC0">
        <w:t>cd lxml-3.4.3/</w:t>
      </w:r>
    </w:p>
    <w:p w14:paraId="523B0FBB" w14:textId="77777777" w:rsidR="00D5148F" w:rsidRDefault="00D5148F" w:rsidP="008B550B">
      <w:pPr>
        <w:pStyle w:val="Unix"/>
      </w:pPr>
      <w:r>
        <w:t>sudo python setup.py install</w:t>
      </w:r>
    </w:p>
    <w:p w14:paraId="3ED761AF" w14:textId="77777777" w:rsidR="00D5148F" w:rsidRDefault="00D5148F" w:rsidP="008B6883">
      <w:pPr>
        <w:pStyle w:val="BodyText2"/>
      </w:pPr>
      <w:r w:rsidRPr="00930A2D">
        <w:t>error: command 'x86_64-linux-gnu-gcc' failed with exit status 1</w:t>
      </w:r>
    </w:p>
    <w:p w14:paraId="67CB4DDD" w14:textId="77777777" w:rsidR="00D5148F" w:rsidRPr="005C3442" w:rsidRDefault="00D5148F" w:rsidP="008B6883">
      <w:pPr>
        <w:pStyle w:val="BodyText2"/>
      </w:pPr>
      <w:r>
        <w:t xml:space="preserve">Tried installing libxml2 and libxslt but same error. Tried adding swap memory (following </w:t>
      </w:r>
      <w:hyperlink r:id="rId1470" w:history="1">
        <w:r w:rsidRPr="00F526CC">
          <w:rPr>
            <w:rStyle w:val="Hyperlink"/>
          </w:rPr>
          <w:t>this</w:t>
        </w:r>
      </w:hyperlink>
      <w:r>
        <w:t xml:space="preserve"> link). Same error. Installed lib32x1 and installed fine.</w:t>
      </w:r>
    </w:p>
    <w:p w14:paraId="7D770893" w14:textId="77777777" w:rsidR="00E669E5" w:rsidRDefault="00E669E5" w:rsidP="00AB7559">
      <w:pPr>
        <w:pStyle w:val="Heading5"/>
      </w:pPr>
      <w:bookmarkStart w:id="252" w:name="_mapboxgl"/>
      <w:bookmarkEnd w:id="252"/>
      <w:r>
        <w:t>mapboxgl</w:t>
      </w:r>
    </w:p>
    <w:p w14:paraId="5A90E1D1" w14:textId="77777777" w:rsidR="00A762F3" w:rsidRDefault="00A762F3" w:rsidP="00A762F3">
      <w:pPr>
        <w:pStyle w:val="BodyText2"/>
      </w:pPr>
      <w:r>
        <w:t xml:space="preserve">This is a client library for use in Jupyter - repo </w:t>
      </w:r>
      <w:hyperlink r:id="rId1471" w:history="1">
        <w:r w:rsidRPr="00A762F3">
          <w:rPr>
            <w:rStyle w:val="Hyperlink"/>
          </w:rPr>
          <w:t>here</w:t>
        </w:r>
      </w:hyperlink>
      <w:r>
        <w:t>.</w:t>
      </w:r>
      <w:r w:rsidR="006C7FE1">
        <w:t xml:space="preserve"> Installing on the c9 vector-tiles workspace on 26/2/18.</w:t>
      </w:r>
    </w:p>
    <w:p w14:paraId="0333F6DB" w14:textId="77777777" w:rsidR="00A762F3" w:rsidRPr="00A762F3" w:rsidRDefault="00A762F3" w:rsidP="00A762F3">
      <w:pPr>
        <w:pStyle w:val="Unix"/>
      </w:pPr>
      <w:r w:rsidRPr="00A762F3">
        <w:t>blishten:~/workspace (master) $ pip install mapboxgl</w:t>
      </w:r>
    </w:p>
    <w:p w14:paraId="7B91E08F" w14:textId="77777777" w:rsidR="00AB7559" w:rsidRDefault="00AB7559" w:rsidP="00AB7559">
      <w:pPr>
        <w:pStyle w:val="Heading5"/>
      </w:pPr>
      <w:r>
        <w:t>MapBox</w:t>
      </w:r>
      <w:r w:rsidR="00E669E5">
        <w:t xml:space="preserve"> SDK</w:t>
      </w:r>
    </w:p>
    <w:p w14:paraId="2660C637" w14:textId="77777777" w:rsidR="00AB7559" w:rsidRDefault="00AB7559" w:rsidP="008B6883">
      <w:pPr>
        <w:pStyle w:val="BodyText2"/>
      </w:pPr>
      <w:r>
        <w:t xml:space="preserve">The MapBox Python SDK is a wrapper around the MapBox tools and services. Its homepage is </w:t>
      </w:r>
      <w:hyperlink r:id="rId1472" w:history="1">
        <w:r w:rsidRPr="00AB7559">
          <w:rPr>
            <w:rStyle w:val="Hyperlink"/>
          </w:rPr>
          <w:t>here</w:t>
        </w:r>
      </w:hyperlink>
      <w:r>
        <w:t>.</w:t>
      </w:r>
      <w:r w:rsidR="00D6292C">
        <w:t xml:space="preserve"> I have the following use cases:</w:t>
      </w:r>
    </w:p>
    <w:p w14:paraId="69A0E48D" w14:textId="77777777" w:rsidR="00D6292C" w:rsidRPr="00AB7559" w:rsidRDefault="00D6292C" w:rsidP="00D6292C">
      <w:pPr>
        <w:pStyle w:val="ListBullet"/>
      </w:pPr>
      <w:r>
        <w:t>Use the Upload API to automatically upload shapefiles to my MapBox account</w:t>
      </w:r>
    </w:p>
    <w:p w14:paraId="5C6CD461" w14:textId="77777777" w:rsidR="00F449FE" w:rsidRDefault="00F449FE" w:rsidP="00F449FE">
      <w:pPr>
        <w:pStyle w:val="Heading6"/>
      </w:pPr>
      <w:bookmarkStart w:id="253" w:name="_Installation_1"/>
      <w:bookmarkEnd w:id="253"/>
      <w:r>
        <w:lastRenderedPageBreak/>
        <w:t>Installation</w:t>
      </w:r>
    </w:p>
    <w:p w14:paraId="561C814D" w14:textId="77777777" w:rsidR="00F449FE" w:rsidRDefault="00561918" w:rsidP="008B6883">
      <w:pPr>
        <w:pStyle w:val="BodyText2"/>
      </w:pPr>
      <w:r>
        <w:t xml:space="preserve">I want to be able to use the SDK from Python that has been installed using Conda in ArcGIS Pro (see </w:t>
      </w:r>
      <w:hyperlink r:id="rId1473" w:history="1">
        <w:r w:rsidRPr="00561918">
          <w:rPr>
            <w:rStyle w:val="Hyperlink"/>
          </w:rPr>
          <w:t>here</w:t>
        </w:r>
      </w:hyperlink>
      <w:r>
        <w:t>).</w:t>
      </w:r>
      <w:r w:rsidR="00B33958">
        <w:t xml:space="preserve"> First installing it in Windows:</w:t>
      </w:r>
    </w:p>
    <w:p w14:paraId="1E994EAD" w14:textId="77777777" w:rsidR="00B33958" w:rsidRDefault="00B33958" w:rsidP="00B33958">
      <w:pPr>
        <w:pStyle w:val="Unix"/>
      </w:pPr>
      <w:r w:rsidRPr="00B33958">
        <w:t>C:\Users\cottaan&gt;pip install mapbox</w:t>
      </w:r>
    </w:p>
    <w:p w14:paraId="7A6C054E" w14:textId="77777777" w:rsidR="00B33958" w:rsidRPr="00F449FE" w:rsidRDefault="00B33958" w:rsidP="008B6883">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1D1485F6" w14:textId="77777777" w:rsidR="00F449FE" w:rsidRDefault="00F449FE" w:rsidP="00F449FE">
      <w:pPr>
        <w:pStyle w:val="Heading6"/>
      </w:pPr>
      <w:r>
        <w:t>Using</w:t>
      </w:r>
    </w:p>
    <w:p w14:paraId="3763F553" w14:textId="77777777" w:rsidR="00374E7A" w:rsidRDefault="005B67DE" w:rsidP="008B6883">
      <w:pPr>
        <w:pStyle w:val="BodyText2"/>
      </w:pPr>
      <w:r>
        <w:t xml:space="preserve">Example </w:t>
      </w:r>
      <w:hyperlink r:id="rId1474" w:anchor="uploads" w:history="1">
        <w:r w:rsidRPr="005B67DE">
          <w:rPr>
            <w:rStyle w:val="Hyperlink"/>
          </w:rPr>
          <w:t>here</w:t>
        </w:r>
      </w:hyperlink>
      <w:r>
        <w:t xml:space="preserve"> on how to use the Uploads API.</w:t>
      </w:r>
      <w:r w:rsidR="002A029B">
        <w:t xml:space="preserve"> </w:t>
      </w:r>
    </w:p>
    <w:p w14:paraId="10C74B85" w14:textId="77777777" w:rsidR="009421FD" w:rsidRDefault="002A029B" w:rsidP="008B6883">
      <w:pPr>
        <w:pStyle w:val="BodyText2"/>
      </w:pPr>
      <w:r>
        <w:t xml:space="preserve">In PyCharm set the Access token in the Run Configuration | </w:t>
      </w:r>
      <w:r w:rsidR="00D62164">
        <w:t>Environment Variables:</w:t>
      </w:r>
    </w:p>
    <w:p w14:paraId="48A8E30A" w14:textId="77777777" w:rsidR="002A029B" w:rsidRDefault="002A029B" w:rsidP="008B6883">
      <w:pPr>
        <w:pStyle w:val="BodyText2"/>
      </w:pPr>
      <w:r w:rsidRPr="002A029B">
        <w:t>MAPBOX_ACCESS_TOKEN</w:t>
      </w:r>
      <w:r w:rsidR="00663A48">
        <w:t xml:space="preserve"> </w:t>
      </w:r>
      <w:r w:rsidR="00663A48" w:rsidRPr="00663A48">
        <w:t>sk.eyJ1IjoiYmxpc2h0ZW4iLCJhIjoiY2piNm1tOGwxMG9lajMzcXBlZDR4aWVjdiJ9.Z1Jq4UAgGpXukvnUReLO1g</w:t>
      </w:r>
    </w:p>
    <w:p w14:paraId="121AD98B" w14:textId="77777777" w:rsidR="004B461D" w:rsidRDefault="004B461D" w:rsidP="000E5536">
      <w:pPr>
        <w:pStyle w:val="Heading5"/>
      </w:pPr>
      <w:r>
        <w:t>Matplotlib</w:t>
      </w:r>
    </w:p>
    <w:p w14:paraId="2B1853FB" w14:textId="77777777" w:rsidR="004B461D" w:rsidRPr="00761258" w:rsidRDefault="004B461D" w:rsidP="008B6883">
      <w:pPr>
        <w:pStyle w:val="BodyText2"/>
      </w:pPr>
      <w:r>
        <w:t xml:space="preserve">Very useful library for plotting and charting. API documentation is </w:t>
      </w:r>
      <w:hyperlink r:id="rId1475" w:history="1">
        <w:r w:rsidRPr="00761258">
          <w:rPr>
            <w:rStyle w:val="Hyperlink"/>
          </w:rPr>
          <w:t>here</w:t>
        </w:r>
      </w:hyperlink>
      <w:r>
        <w:t>.</w:t>
      </w:r>
    </w:p>
    <w:p w14:paraId="5F5A9DA5" w14:textId="77777777" w:rsidR="00D5148F" w:rsidRDefault="00D5148F" w:rsidP="000E5536">
      <w:pPr>
        <w:pStyle w:val="Heading5"/>
      </w:pPr>
      <w:r>
        <w:t>NumPy</w:t>
      </w:r>
      <w:r>
        <w:tab/>
      </w:r>
    </w:p>
    <w:p w14:paraId="325EBE80" w14:textId="77777777" w:rsidR="00D5148F" w:rsidRDefault="00D5148F" w:rsidP="000E5536">
      <w:pPr>
        <w:pStyle w:val="Heading6"/>
      </w:pPr>
      <w:r>
        <w:t>Structured Array</w:t>
      </w:r>
      <w:r>
        <w:tab/>
      </w:r>
    </w:p>
    <w:p w14:paraId="77BEFC21" w14:textId="77777777" w:rsidR="00D5148F" w:rsidRDefault="00D5148F" w:rsidP="008B6883">
      <w:pPr>
        <w:pStyle w:val="BodyText2"/>
      </w:pPr>
      <w:r>
        <w:t>You can use structured arrays to retrieve data from tables in ArcGIS and then work with selections of the data:</w:t>
      </w:r>
    </w:p>
    <w:p w14:paraId="74DB70B3" w14:textId="77777777" w:rsidR="00D5148F" w:rsidRDefault="00D5148F" w:rsidP="008B550B">
      <w:pPr>
        <w:pStyle w:val="Code"/>
      </w:pPr>
      <w:r>
        <w:t>&gt;&gt;&gt; feature_groups = arcpy.da.TableToNumPyArray("unique_overlaps_sorted",["OriginObjectID","DestinationObjectID","overlap_count","grp"], null_value=0)</w:t>
      </w:r>
    </w:p>
    <w:p w14:paraId="217F86D4" w14:textId="77777777" w:rsidR="00D5148F" w:rsidRDefault="00D5148F" w:rsidP="008B550B">
      <w:pPr>
        <w:pStyle w:val="Code"/>
      </w:pPr>
      <w:r>
        <w:t>&gt;&gt;&gt; feature_groups['OriginObjectID']</w:t>
      </w:r>
    </w:p>
    <w:p w14:paraId="346439F9" w14:textId="77777777" w:rsidR="00D5148F" w:rsidRDefault="00D5148F" w:rsidP="008B550B">
      <w:pPr>
        <w:pStyle w:val="Code"/>
      </w:pPr>
      <w:r>
        <w:t>array([ 7,  7,  7,  7,  7,  7,  7,  7,  7,  7,  7,  9,  9,  9,  9,  9,  1,</w:t>
      </w:r>
    </w:p>
    <w:p w14:paraId="0410DFD3" w14:textId="77777777" w:rsidR="00D5148F" w:rsidRDefault="00D5148F" w:rsidP="008B550B">
      <w:pPr>
        <w:pStyle w:val="Code"/>
      </w:pPr>
      <w:r>
        <w:t xml:space="preserve">        1,  1,  1,  1,  4,  4,  3,  3,  4, 21, 21, 21,  3,  4,  3, 21,  5,</w:t>
      </w:r>
    </w:p>
    <w:p w14:paraId="16675761" w14:textId="77777777" w:rsidR="00D5148F" w:rsidRDefault="00D5148F" w:rsidP="008B550B">
      <w:pPr>
        <w:pStyle w:val="Code"/>
      </w:pPr>
      <w:r>
        <w:t xml:space="preserve">       16, 22,  2,  2, 22, 16,  5,  6, 19, 18, 15, 10])</w:t>
      </w:r>
    </w:p>
    <w:p w14:paraId="158FE0C9" w14:textId="77777777" w:rsidR="00D5148F" w:rsidRDefault="00D5148F" w:rsidP="008B550B">
      <w:pPr>
        <w:pStyle w:val="Code"/>
      </w:pPr>
      <w:r>
        <w:t xml:space="preserve">&gt;&gt;&gt; </w:t>
      </w:r>
      <w:r w:rsidRPr="00A70A22">
        <w:t>numpy.where(feature_groups['OriginObjectID']==7)</w:t>
      </w:r>
    </w:p>
    <w:p w14:paraId="4BAF2981" w14:textId="77777777" w:rsidR="00D5148F" w:rsidRPr="00144BDC" w:rsidRDefault="00D5148F" w:rsidP="008B550B">
      <w:pPr>
        <w:pStyle w:val="Code"/>
      </w:pPr>
      <w:r w:rsidRPr="00DF5331">
        <w:t>(array([ 0,  1,  2,  3,  4,  5,  6,  7,  8,  9, 10]),)</w:t>
      </w:r>
    </w:p>
    <w:p w14:paraId="19D81355" w14:textId="77777777" w:rsidR="004B461D" w:rsidRDefault="004B461D" w:rsidP="000E5536">
      <w:pPr>
        <w:pStyle w:val="Heading5"/>
      </w:pPr>
      <w:r>
        <w:t>OpenCV</w:t>
      </w:r>
    </w:p>
    <w:p w14:paraId="116A52B6" w14:textId="77777777" w:rsidR="004B461D" w:rsidRPr="003C68FB" w:rsidRDefault="004B461D" w:rsidP="008B6883">
      <w:pPr>
        <w:pStyle w:val="BodyText2"/>
      </w:pPr>
      <w:r>
        <w:t xml:space="preserve">Issues with installing on the map server machine. Following the instructions </w:t>
      </w:r>
      <w:hyperlink r:id="rId1476" w:anchor="linux-installation" w:history="1">
        <w:r w:rsidRPr="003C68FB">
          <w:rPr>
            <w:rStyle w:val="Hyperlink"/>
          </w:rPr>
          <w:t>here</w:t>
        </w:r>
      </w:hyperlink>
      <w:r>
        <w:t xml:space="preserve">. Too complex – so following the instructions </w:t>
      </w:r>
      <w:hyperlink r:id="rId1477" w:history="1">
        <w:r w:rsidRPr="00953A9F">
          <w:rPr>
            <w:rStyle w:val="Hyperlink"/>
          </w:rPr>
          <w:t>here</w:t>
        </w:r>
      </w:hyperlink>
      <w:r>
        <w:t xml:space="preserve"> instead.</w:t>
      </w:r>
    </w:p>
    <w:p w14:paraId="36F3D7C0" w14:textId="77777777" w:rsidR="00D5148F" w:rsidRDefault="00D5148F" w:rsidP="000E5536">
      <w:pPr>
        <w:pStyle w:val="Heading5"/>
      </w:pPr>
      <w:bookmarkStart w:id="254" w:name="_Ref416948190"/>
      <w:bookmarkStart w:id="255" w:name="_Ref416946800"/>
      <w:r>
        <w:t>OrderedDict</w:t>
      </w:r>
      <w:bookmarkEnd w:id="254"/>
    </w:p>
    <w:p w14:paraId="43A8AD1A" w14:textId="77777777" w:rsidR="00D5148F" w:rsidRDefault="00D5148F" w:rsidP="008B550B">
      <w:pPr>
        <w:pStyle w:val="Unix"/>
      </w:pPr>
      <w:r>
        <w:t xml:space="preserve">wget </w:t>
      </w:r>
      <w:hyperlink r:id="rId1478" w:history="1">
        <w:r w:rsidRPr="00795200">
          <w:rPr>
            <w:rStyle w:val="Hyperlink"/>
          </w:rPr>
          <w:t>https://pypi.python.org/packages/source/o/ordereddict/ordereddict-1.1.tar.gz</w:t>
        </w:r>
      </w:hyperlink>
    </w:p>
    <w:p w14:paraId="39059BCF" w14:textId="77777777" w:rsidR="00D5148F" w:rsidRDefault="00D5148F" w:rsidP="008B550B">
      <w:pPr>
        <w:pStyle w:val="Unix"/>
      </w:pPr>
      <w:r w:rsidRPr="00630613">
        <w:t>tar -xvzf ordereddict-1.1.tar.gz</w:t>
      </w:r>
    </w:p>
    <w:p w14:paraId="2737141D" w14:textId="77777777" w:rsidR="00D5148F" w:rsidRDefault="00D5148F" w:rsidP="008B550B">
      <w:pPr>
        <w:pStyle w:val="Unix"/>
      </w:pPr>
      <w:r w:rsidRPr="00F74EC0">
        <w:t>cd ordereddict-1.1/</w:t>
      </w:r>
    </w:p>
    <w:p w14:paraId="070B740E" w14:textId="77777777" w:rsidR="00D5148F" w:rsidRPr="00630613" w:rsidRDefault="00D5148F" w:rsidP="008B550B">
      <w:pPr>
        <w:pStyle w:val="Unix"/>
      </w:pPr>
      <w:r>
        <w:t>sudo python setup.py install</w:t>
      </w:r>
    </w:p>
    <w:p w14:paraId="5D6FF68E" w14:textId="77777777" w:rsidR="006F6E16" w:rsidRDefault="006F6E16" w:rsidP="000E5536">
      <w:pPr>
        <w:pStyle w:val="Heading5"/>
      </w:pPr>
      <w:bookmarkStart w:id="256" w:name="_pandas"/>
      <w:bookmarkEnd w:id="256"/>
      <w:r>
        <w:t>pandas</w:t>
      </w:r>
    </w:p>
    <w:p w14:paraId="2B528BA4" w14:textId="77777777" w:rsidR="006C7FE1" w:rsidRDefault="006C7FE1" w:rsidP="006C7FE1">
      <w:pPr>
        <w:pStyle w:val="BodyText2"/>
      </w:pPr>
      <w:r>
        <w:t>Installing on the c9 vector-tiles workspace on 26/2/18.</w:t>
      </w:r>
    </w:p>
    <w:p w14:paraId="18C3D531" w14:textId="77777777" w:rsidR="006F6E16" w:rsidRPr="006F6E16" w:rsidRDefault="006F6E16" w:rsidP="006F6E16">
      <w:pPr>
        <w:pStyle w:val="Unix"/>
      </w:pPr>
      <w:r w:rsidRPr="006F6E16">
        <w:t>blishten:~/workspace (master) $ pip install pandas</w:t>
      </w:r>
    </w:p>
    <w:p w14:paraId="2BD67EA3" w14:textId="77777777" w:rsidR="00D5148F" w:rsidRDefault="00D5148F" w:rsidP="000E5536">
      <w:pPr>
        <w:pStyle w:val="Heading5"/>
      </w:pPr>
      <w:r>
        <w:t>pdfkit</w:t>
      </w:r>
      <w:bookmarkEnd w:id="255"/>
    </w:p>
    <w:p w14:paraId="5EC4F1C7" w14:textId="77777777" w:rsidR="00D5148F" w:rsidRDefault="00D5148F" w:rsidP="008B6883">
      <w:pPr>
        <w:pStyle w:val="BodyText2"/>
      </w:pPr>
      <w:r>
        <w:t xml:space="preserve">Installation instructions from here </w:t>
      </w:r>
      <w:hyperlink r:id="rId1479" w:history="1">
        <w:r w:rsidRPr="00795200">
          <w:rPr>
            <w:rStyle w:val="Hyperlink"/>
          </w:rPr>
          <w:t>https://github.com/JazzCore/python-pdfkit</w:t>
        </w:r>
      </w:hyperlink>
      <w:r>
        <w:t>. Installing at SPREP (JRC was trickier):</w:t>
      </w:r>
    </w:p>
    <w:p w14:paraId="447C52D5" w14:textId="77777777" w:rsidR="00D5148F" w:rsidRDefault="00D5148F" w:rsidP="008B550B">
      <w:pPr>
        <w:pStyle w:val="Unix"/>
      </w:pPr>
      <w:r>
        <w:t xml:space="preserve">sudo </w:t>
      </w:r>
      <w:r w:rsidRPr="004360C2">
        <w:t>pip install pdfkit</w:t>
      </w:r>
    </w:p>
    <w:p w14:paraId="708292A9" w14:textId="77777777" w:rsidR="00D5148F" w:rsidRPr="004360C2" w:rsidRDefault="00D5148F" w:rsidP="008B550B">
      <w:pPr>
        <w:pStyle w:val="Unix"/>
      </w:pPr>
      <w:r>
        <w:t xml:space="preserve">sudo </w:t>
      </w:r>
      <w:r w:rsidRPr="00CF36EF">
        <w:t>pip install wkhtmltopdf</w:t>
      </w:r>
    </w:p>
    <w:p w14:paraId="5C416311" w14:textId="77777777" w:rsidR="00DE561C" w:rsidRDefault="00DE561C" w:rsidP="000E5536">
      <w:pPr>
        <w:pStyle w:val="Heading5"/>
      </w:pPr>
      <w:bookmarkStart w:id="257" w:name="_pysal"/>
      <w:bookmarkEnd w:id="257"/>
      <w:r>
        <w:t>pysal</w:t>
      </w:r>
    </w:p>
    <w:p w14:paraId="53825ED0" w14:textId="77777777" w:rsidR="00B253CA" w:rsidRDefault="00B253CA" w:rsidP="00B253CA">
      <w:pPr>
        <w:pStyle w:val="BodyText2"/>
      </w:pPr>
      <w:r>
        <w:t xml:space="preserve">This is a </w:t>
      </w:r>
      <w:r w:rsidR="006C7FE1">
        <w:t>Python Spatial Analysis library. Installing on the c9 vector-tiles workspace on 26/2/18.</w:t>
      </w:r>
    </w:p>
    <w:p w14:paraId="4B7C3105" w14:textId="77777777" w:rsidR="00DE561C" w:rsidRPr="00DE561C" w:rsidRDefault="00DE561C" w:rsidP="00DE561C">
      <w:pPr>
        <w:pStyle w:val="Unix"/>
      </w:pPr>
      <w:r w:rsidRPr="00DE561C">
        <w:t>blishten:~/workspace (master) $ pip install pysal</w:t>
      </w:r>
    </w:p>
    <w:p w14:paraId="76717663" w14:textId="77777777" w:rsidR="00393512" w:rsidRDefault="00393512" w:rsidP="000E5536">
      <w:pPr>
        <w:pStyle w:val="Heading5"/>
      </w:pPr>
      <w:r>
        <w:lastRenderedPageBreak/>
        <w:t>psycopg2</w:t>
      </w:r>
    </w:p>
    <w:p w14:paraId="79D7B18B" w14:textId="77777777" w:rsidR="00393512" w:rsidRDefault="00393512" w:rsidP="008B6883">
      <w:pPr>
        <w:pStyle w:val="BodyText2"/>
      </w:pPr>
      <w:r>
        <w:t>11/7/16 Tried to install with conda install:</w:t>
      </w:r>
    </w:p>
    <w:p w14:paraId="62C30BD1" w14:textId="77777777" w:rsidR="00393512" w:rsidRDefault="00393512" w:rsidP="008B550B">
      <w:pPr>
        <w:pStyle w:val="Unix"/>
      </w:pPr>
      <w:r>
        <w:t>C:\Program Files (x86)\Git\bin&gt;conda install psycopg2</w:t>
      </w:r>
    </w:p>
    <w:p w14:paraId="6FA94789" w14:textId="77777777" w:rsidR="00393512" w:rsidRDefault="00393512" w:rsidP="008B550B">
      <w:pPr>
        <w:pStyle w:val="Unix"/>
      </w:pPr>
      <w:r>
        <w:t>Fetching package metadata: ....</w:t>
      </w:r>
    </w:p>
    <w:p w14:paraId="4C2A4137" w14:textId="77777777" w:rsidR="00393512" w:rsidRDefault="00393512" w:rsidP="008B550B">
      <w:pPr>
        <w:pStyle w:val="Unix"/>
      </w:pPr>
      <w:r>
        <w:t>Solving package specifications: .</w:t>
      </w:r>
    </w:p>
    <w:p w14:paraId="0C14AAEF" w14:textId="77777777" w:rsidR="00393512" w:rsidRDefault="00393512" w:rsidP="008B550B">
      <w:pPr>
        <w:pStyle w:val="Unix"/>
      </w:pPr>
      <w:r>
        <w:t>Error:  Package missing in current win-32 channels:</w:t>
      </w:r>
    </w:p>
    <w:p w14:paraId="0FEE3F09" w14:textId="77777777" w:rsidR="00393512" w:rsidRDefault="00393512" w:rsidP="008B550B">
      <w:pPr>
        <w:pStyle w:val="Unix"/>
      </w:pPr>
      <w:r>
        <w:t xml:space="preserve">  - psycopg2</w:t>
      </w:r>
    </w:p>
    <w:p w14:paraId="41F4F630" w14:textId="77777777" w:rsidR="00393512" w:rsidRDefault="00393512" w:rsidP="008B550B">
      <w:pPr>
        <w:pStyle w:val="Unix"/>
      </w:pPr>
      <w:r>
        <w:t>You can search for this package on anaconda.org with</w:t>
      </w:r>
    </w:p>
    <w:p w14:paraId="6D9578EF" w14:textId="77777777" w:rsidR="00393512" w:rsidRDefault="00393512" w:rsidP="008B550B">
      <w:pPr>
        <w:pStyle w:val="Unix"/>
      </w:pPr>
      <w:r>
        <w:t xml:space="preserve">    anaconda search -t conda psycopg2</w:t>
      </w:r>
    </w:p>
    <w:p w14:paraId="1A4D5F70" w14:textId="77777777" w:rsidR="00393512" w:rsidRDefault="00FA5315" w:rsidP="008B6883">
      <w:pPr>
        <w:pStyle w:val="BodyText2"/>
      </w:pPr>
      <w:r>
        <w:t>Found the package and trying this install:</w:t>
      </w:r>
    </w:p>
    <w:p w14:paraId="255313D8" w14:textId="77777777" w:rsidR="00421188" w:rsidRDefault="00421188" w:rsidP="008B550B">
      <w:pPr>
        <w:pStyle w:val="Unix"/>
      </w:pPr>
      <w:r>
        <w:t>C:\Program Files (x86)\Git\bin&gt;conda install -c anaconda psycopg2=2.6.1</w:t>
      </w:r>
    </w:p>
    <w:p w14:paraId="7F2D1C3B" w14:textId="77777777" w:rsidR="00421188" w:rsidRDefault="00421188" w:rsidP="008B550B">
      <w:pPr>
        <w:pStyle w:val="Unix"/>
      </w:pPr>
      <w:r>
        <w:t>Fetching package metadata .........</w:t>
      </w:r>
    </w:p>
    <w:p w14:paraId="00A110AD" w14:textId="77777777" w:rsidR="00421188" w:rsidRDefault="00421188" w:rsidP="008B550B">
      <w:pPr>
        <w:pStyle w:val="Unix"/>
      </w:pPr>
      <w:r>
        <w:t>Solving package specifications: .</w:t>
      </w:r>
    </w:p>
    <w:p w14:paraId="3E097F76" w14:textId="77777777" w:rsidR="00421188" w:rsidRDefault="00421188" w:rsidP="008B550B">
      <w:pPr>
        <w:pStyle w:val="Unix"/>
      </w:pPr>
      <w:r>
        <w:t>Error: Package missing in current win-32 channels:</w:t>
      </w:r>
    </w:p>
    <w:p w14:paraId="0D6B97B4" w14:textId="77777777" w:rsidR="00421188" w:rsidRDefault="00421188" w:rsidP="008B550B">
      <w:pPr>
        <w:pStyle w:val="Unix"/>
      </w:pPr>
      <w:r>
        <w:t xml:space="preserve">  - psycopg2 2.6.1*</w:t>
      </w:r>
    </w:p>
    <w:p w14:paraId="73A79E6B" w14:textId="77777777" w:rsidR="00421188" w:rsidRDefault="00421188" w:rsidP="008B550B">
      <w:pPr>
        <w:pStyle w:val="Unix"/>
      </w:pPr>
      <w:r>
        <w:t>You can search for packages on anaconda.org with</w:t>
      </w:r>
    </w:p>
    <w:p w14:paraId="00755A66" w14:textId="77777777" w:rsidR="00FA5315" w:rsidRDefault="00421188" w:rsidP="008B550B">
      <w:pPr>
        <w:pStyle w:val="Unix"/>
      </w:pPr>
      <w:r>
        <w:t xml:space="preserve">    anaconda search -t conda psycopg2</w:t>
      </w:r>
    </w:p>
    <w:p w14:paraId="3119A158" w14:textId="77777777" w:rsidR="0085677F" w:rsidRDefault="00B467C2" w:rsidP="008B6883">
      <w:pPr>
        <w:pStyle w:val="BodyText2"/>
      </w:pPr>
      <w:r>
        <w:t>However, Pip worked and it now shows in conda list:</w:t>
      </w:r>
    </w:p>
    <w:p w14:paraId="3F4F7FD7" w14:textId="77777777" w:rsidR="0085677F" w:rsidRDefault="0085677F" w:rsidP="008B550B">
      <w:pPr>
        <w:pStyle w:val="Unix"/>
      </w:pPr>
      <w:r>
        <w:t>C:\Program Files (x86)\Git\bin&gt;pip install Psycopg2</w:t>
      </w:r>
    </w:p>
    <w:p w14:paraId="67E83C66" w14:textId="77777777" w:rsidR="0085677F" w:rsidRDefault="0085677F" w:rsidP="008B550B">
      <w:pPr>
        <w:pStyle w:val="Unix"/>
      </w:pPr>
      <w:r>
        <w:t>Collecting Psycopg2</w:t>
      </w:r>
    </w:p>
    <w:p w14:paraId="5361FCC1" w14:textId="77777777" w:rsidR="0085677F" w:rsidRDefault="0085677F" w:rsidP="008B550B">
      <w:pPr>
        <w:pStyle w:val="Unix"/>
      </w:pPr>
      <w:r>
        <w:t xml:space="preserve">  Downloading psycopg2-2.6.2-cp27-none-win32.whl (807kB)</w:t>
      </w:r>
    </w:p>
    <w:p w14:paraId="712A60EF" w14:textId="77777777" w:rsidR="0085677F" w:rsidRDefault="0085677F" w:rsidP="008B550B">
      <w:pPr>
        <w:pStyle w:val="Unix"/>
      </w:pPr>
      <w:r>
        <w:t xml:space="preserve">    100% |################################| 808kB 1.2MB/s</w:t>
      </w:r>
    </w:p>
    <w:p w14:paraId="01D5B574" w14:textId="77777777" w:rsidR="0085677F" w:rsidRDefault="0085677F" w:rsidP="008B550B">
      <w:pPr>
        <w:pStyle w:val="Unix"/>
      </w:pPr>
      <w:r>
        <w:t>Installing collected packages: Psycopg2</w:t>
      </w:r>
    </w:p>
    <w:p w14:paraId="7E9EC3BB" w14:textId="77777777" w:rsidR="0085677F" w:rsidRDefault="0085677F" w:rsidP="008B550B">
      <w:pPr>
        <w:pStyle w:val="Unix"/>
      </w:pPr>
      <w:r>
        <w:t>Successfully installed Psycopg2-2.6.2</w:t>
      </w:r>
    </w:p>
    <w:p w14:paraId="2BC7DDAA" w14:textId="77777777" w:rsidR="0085677F" w:rsidRDefault="0085677F" w:rsidP="008B550B">
      <w:pPr>
        <w:pStyle w:val="Unix"/>
      </w:pPr>
      <w:r>
        <w:t>You are using pip version 8.1.1, however version 8.1.2 is available.</w:t>
      </w:r>
    </w:p>
    <w:p w14:paraId="2D8F8F90" w14:textId="77777777" w:rsidR="0085677F" w:rsidRPr="00393512" w:rsidRDefault="0085677F" w:rsidP="008B550B">
      <w:pPr>
        <w:pStyle w:val="Unix"/>
      </w:pPr>
      <w:r>
        <w:t>You should consider upgrading via the 'python -m pip install --upgrade pip' command.</w:t>
      </w:r>
    </w:p>
    <w:p w14:paraId="778341C1" w14:textId="77777777" w:rsidR="00D5148F" w:rsidRDefault="008563A6" w:rsidP="000E5536">
      <w:pPr>
        <w:pStyle w:val="Heading5"/>
      </w:pPr>
      <w:r>
        <w:t>Rasterio</w:t>
      </w:r>
    </w:p>
    <w:p w14:paraId="017E7D08" w14:textId="77777777" w:rsidR="00081382" w:rsidRDefault="000D5C35" w:rsidP="008B6883">
      <w:pPr>
        <w:pStyle w:val="BodyText2"/>
      </w:pPr>
      <w:hyperlink r:id="rId1480" w:history="1">
        <w:r w:rsidR="00081382" w:rsidRPr="00081382">
          <w:rPr>
            <w:rStyle w:val="Hyperlink"/>
          </w:rPr>
          <w:t>Home page</w:t>
        </w:r>
      </w:hyperlink>
      <w:r w:rsidR="00081382">
        <w:t>.</w:t>
      </w:r>
    </w:p>
    <w:p w14:paraId="6C8F4F61" w14:textId="77777777" w:rsidR="00081382" w:rsidRDefault="00133FA1" w:rsidP="000E5536">
      <w:pPr>
        <w:pStyle w:val="Heading6"/>
      </w:pPr>
      <w:r>
        <w:t>Installation</w:t>
      </w:r>
    </w:p>
    <w:p w14:paraId="50E53446" w14:textId="77777777" w:rsidR="00AB5B57" w:rsidRPr="00AB5B57" w:rsidRDefault="00AB5B57" w:rsidP="00AB5B57">
      <w:pPr>
        <w:pStyle w:val="Heading7"/>
      </w:pPr>
      <w:r>
        <w:t>Windows</w:t>
      </w:r>
    </w:p>
    <w:p w14:paraId="0413465D" w14:textId="77777777" w:rsidR="00D5148F" w:rsidRDefault="00D5148F" w:rsidP="008B6883">
      <w:pPr>
        <w:pStyle w:val="BodyText2"/>
      </w:pPr>
      <w:r>
        <w:t xml:space="preserve">Are replacements for the Python GDAL bindings. For an overview see this </w:t>
      </w:r>
      <w:hyperlink r:id="rId1481" w:history="1">
        <w:r w:rsidRPr="00E53473">
          <w:rPr>
            <w:rStyle w:val="Hyperlink"/>
          </w:rPr>
          <w:t>video</w:t>
        </w:r>
      </w:hyperlink>
      <w:r>
        <w:t xml:space="preserve"> from foss4g 2014.</w:t>
      </w:r>
    </w:p>
    <w:p w14:paraId="727F0498" w14:textId="77777777" w:rsidR="008563A6" w:rsidRDefault="008563A6" w:rsidP="008B550B">
      <w:pPr>
        <w:pStyle w:val="Unix"/>
      </w:pPr>
      <w:r>
        <w:t>conda install rasterio</w:t>
      </w:r>
    </w:p>
    <w:p w14:paraId="0DE03EDF" w14:textId="77777777"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6ED8AA08" w14:textId="77777777" w:rsidR="009C2FDB" w:rsidRDefault="009C2FDB" w:rsidP="008B6883">
      <w:pPr>
        <w:pStyle w:val="BodyText2"/>
      </w:pPr>
      <w:r>
        <w:t>20/10/16</w:t>
      </w:r>
      <w:r>
        <w:tab/>
        <w:t xml:space="preserve">Following instructions </w:t>
      </w:r>
      <w:hyperlink r:id="rId1482" w:anchor="installing-rasterio" w:history="1">
        <w:r w:rsidRPr="009C2FDB">
          <w:rPr>
            <w:rStyle w:val="Hyperlink"/>
          </w:rPr>
          <w:t>here</w:t>
        </w:r>
      </w:hyperlink>
      <w:r>
        <w:t>. Installed, but import rasterio fails.</w:t>
      </w:r>
    </w:p>
    <w:p w14:paraId="08FFD784" w14:textId="77777777" w:rsidR="00A51A95" w:rsidRDefault="00A51A95" w:rsidP="008B6883">
      <w:pPr>
        <w:pStyle w:val="BodyText2"/>
      </w:pPr>
      <w:r>
        <w:t xml:space="preserve">Trying to install in the ArcGIS path (using the Windows section in </w:t>
      </w:r>
      <w:hyperlink r:id="rId1483" w:history="1">
        <w:r w:rsidRPr="00A51A95">
          <w:rPr>
            <w:rStyle w:val="Hyperlink"/>
          </w:rPr>
          <w:t>this</w:t>
        </w:r>
      </w:hyperlink>
      <w:r>
        <w:t xml:space="preserve"> page):</w:t>
      </w:r>
    </w:p>
    <w:p w14:paraId="59FB97ED" w14:textId="77777777" w:rsidR="00A51A95" w:rsidRDefault="00A51A95" w:rsidP="008B550B">
      <w:pPr>
        <w:pStyle w:val="Unix"/>
      </w:pPr>
      <w:r>
        <w:t xml:space="preserve">pip install –t </w:t>
      </w:r>
    </w:p>
    <w:p w14:paraId="2400490C" w14:textId="77777777" w:rsidR="009A3044" w:rsidRDefault="009A3044" w:rsidP="008B6883">
      <w:pPr>
        <w:pStyle w:val="BodyText2"/>
      </w:pPr>
      <w:r>
        <w:t xml:space="preserve">Retrying on 22/12/16 with my new computer following instructions from </w:t>
      </w:r>
      <w:hyperlink r:id="rId1484" w:anchor="installing-with-anaconda" w:history="1">
        <w:r w:rsidRPr="009A3044">
          <w:rPr>
            <w:rStyle w:val="Hyperlink"/>
          </w:rPr>
          <w:t>here</w:t>
        </w:r>
      </w:hyperlink>
      <w:r>
        <w:t>. Installed fine!</w:t>
      </w:r>
    </w:p>
    <w:p w14:paraId="39FF250E" w14:textId="77777777" w:rsidR="00D110E5" w:rsidRDefault="00D110E5" w:rsidP="008B550B">
      <w:pPr>
        <w:pStyle w:val="Unix"/>
      </w:pPr>
      <w:r>
        <w:t>Import rasterio</w:t>
      </w:r>
    </w:p>
    <w:p w14:paraId="0C3D5FCF" w14:textId="77777777" w:rsidR="00D110E5" w:rsidRDefault="00D110E5" w:rsidP="008B550B">
      <w:pPr>
        <w:pStyle w:val="Unix"/>
      </w:pPr>
      <w:r w:rsidRPr="00D110E5">
        <w:t>dataset = rasterio.open(r"E:\cottaan\Documents\ArcGIS\test_data\transitions\transitions_10W_60N.tif")</w:t>
      </w:r>
    </w:p>
    <w:p w14:paraId="299133E2" w14:textId="77777777" w:rsidR="00D110E5" w:rsidRDefault="00D110E5" w:rsidP="008B550B">
      <w:pPr>
        <w:pStyle w:val="Unix"/>
      </w:pPr>
      <w:r w:rsidRPr="00D110E5">
        <w:t>dataset.read(1, window=((0, 100), (0, 100)))</w:t>
      </w:r>
    </w:p>
    <w:p w14:paraId="42803AF8" w14:textId="77777777" w:rsidR="00D110E5" w:rsidRDefault="00D110E5" w:rsidP="008B550B">
      <w:pPr>
        <w:pStyle w:val="Unix"/>
      </w:pPr>
      <w:r>
        <w:t xml:space="preserve">Out[22]: </w:t>
      </w:r>
    </w:p>
    <w:p w14:paraId="4C631C14" w14:textId="77777777" w:rsidR="00D110E5" w:rsidRDefault="00D110E5" w:rsidP="008B550B">
      <w:pPr>
        <w:pStyle w:val="Unix"/>
      </w:pPr>
      <w:r>
        <w:t>array([[255, 255, 255, ..., 255, 255, 255],</w:t>
      </w:r>
    </w:p>
    <w:p w14:paraId="1138F8E5" w14:textId="77777777" w:rsidR="00D110E5" w:rsidRDefault="00D110E5" w:rsidP="008B550B">
      <w:pPr>
        <w:pStyle w:val="Unix"/>
      </w:pPr>
      <w:r>
        <w:t xml:space="preserve">       [255, 255, 255, ..., 255, 255, 255],</w:t>
      </w:r>
    </w:p>
    <w:p w14:paraId="51B1238F" w14:textId="77777777" w:rsidR="00D110E5" w:rsidRDefault="00D110E5" w:rsidP="008B550B">
      <w:pPr>
        <w:pStyle w:val="Unix"/>
      </w:pPr>
      <w:r>
        <w:t xml:space="preserve">       [255, 255, 255, ..., 255, 255, 255],</w:t>
      </w:r>
    </w:p>
    <w:p w14:paraId="13AE11E6" w14:textId="77777777" w:rsidR="00D110E5" w:rsidRDefault="00D110E5" w:rsidP="008B550B">
      <w:pPr>
        <w:pStyle w:val="Unix"/>
      </w:pPr>
      <w:r>
        <w:t xml:space="preserve">       ..., </w:t>
      </w:r>
    </w:p>
    <w:p w14:paraId="17F15C14" w14:textId="77777777" w:rsidR="00D110E5" w:rsidRDefault="00D110E5" w:rsidP="008B550B">
      <w:pPr>
        <w:pStyle w:val="Unix"/>
      </w:pPr>
      <w:r>
        <w:t xml:space="preserve">       [255, 255, 255, ..., 255, 255, 255],</w:t>
      </w:r>
    </w:p>
    <w:p w14:paraId="21663599" w14:textId="77777777" w:rsidR="00D110E5" w:rsidRDefault="00D110E5" w:rsidP="008B550B">
      <w:pPr>
        <w:pStyle w:val="Unix"/>
      </w:pPr>
      <w:r>
        <w:t xml:space="preserve">       [255, 255, 255, ..., 255, 255, 255],</w:t>
      </w:r>
    </w:p>
    <w:p w14:paraId="6922E940" w14:textId="77777777" w:rsidR="00D110E5" w:rsidRPr="00E53473" w:rsidRDefault="00D110E5" w:rsidP="008B550B">
      <w:pPr>
        <w:pStyle w:val="Unix"/>
      </w:pPr>
      <w:r>
        <w:t xml:space="preserve">       [255, 255, 255, ..., 255, 255, 255]], dtype=uint8)</w:t>
      </w:r>
    </w:p>
    <w:p w14:paraId="7B5B1EB4" w14:textId="77777777" w:rsidR="00231A37" w:rsidRDefault="00231A37" w:rsidP="000E5536">
      <w:pPr>
        <w:pStyle w:val="Heading5"/>
      </w:pPr>
      <w:r>
        <w:t>Shapely</w:t>
      </w:r>
    </w:p>
    <w:p w14:paraId="71B5D327" w14:textId="77777777" w:rsidR="00DC4072" w:rsidRDefault="00DC4072" w:rsidP="00DC4072">
      <w:pPr>
        <w:pStyle w:val="Heading6"/>
      </w:pPr>
      <w:r>
        <w:t>Installation</w:t>
      </w:r>
    </w:p>
    <w:p w14:paraId="6772716E" w14:textId="77777777"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C768951" w14:textId="77777777" w:rsidR="00DC4072" w:rsidRDefault="004108D7" w:rsidP="00DC4072">
      <w:pPr>
        <w:pStyle w:val="Heading6"/>
      </w:pPr>
      <w:r>
        <w:lastRenderedPageBreak/>
        <w:t>Use</w:t>
      </w:r>
    </w:p>
    <w:p w14:paraId="5A7EA1AB" w14:textId="77777777" w:rsidR="00DC4072" w:rsidRPr="00DC4072" w:rsidRDefault="000D5C35" w:rsidP="008B6883">
      <w:pPr>
        <w:pStyle w:val="BodyText2"/>
      </w:pPr>
      <w:hyperlink r:id="rId1485" w:history="1">
        <w:r w:rsidR="00DC4072" w:rsidRPr="008913AD">
          <w:rPr>
            <w:rStyle w:val="Hyperlink"/>
          </w:rPr>
          <w:t>http://toblerity.org/shapely/manual.html</w:t>
        </w:r>
      </w:hyperlink>
      <w:r w:rsidR="00DC4072">
        <w:t xml:space="preserve"> </w:t>
      </w:r>
    </w:p>
    <w:p w14:paraId="470D14A2" w14:textId="77777777" w:rsidR="00B0675D" w:rsidRDefault="00B0675D" w:rsidP="00B0675D">
      <w:pPr>
        <w:pStyle w:val="Heading5"/>
      </w:pPr>
      <w:bookmarkStart w:id="258" w:name="_Ref416879796"/>
      <w:r>
        <w:t>TensorFlow</w:t>
      </w:r>
    </w:p>
    <w:p w14:paraId="5BDD59D3" w14:textId="77777777" w:rsidR="00B0675D" w:rsidRDefault="00B0675D" w:rsidP="00B0675D">
      <w:pPr>
        <w:pStyle w:val="Heading6"/>
      </w:pPr>
      <w:bookmarkStart w:id="259" w:name="_Installing"/>
      <w:bookmarkEnd w:id="259"/>
      <w:r>
        <w:t>Installing</w:t>
      </w:r>
    </w:p>
    <w:p w14:paraId="55CBDEB9" w14:textId="77777777" w:rsidR="00E643C4" w:rsidRDefault="00E643C4" w:rsidP="00E643C4">
      <w:pPr>
        <w:pStyle w:val="Heading7"/>
      </w:pPr>
      <w:bookmarkStart w:id="260" w:name="_Ubuntu_14.04_2"/>
      <w:bookmarkEnd w:id="260"/>
      <w:r>
        <w:t>Ubuntu 14.04</w:t>
      </w:r>
    </w:p>
    <w:p w14:paraId="092C4EB4" w14:textId="77777777" w:rsidR="003A049B" w:rsidRDefault="003A049B" w:rsidP="003A049B">
      <w:pPr>
        <w:pStyle w:val="Heading8"/>
      </w:pPr>
      <w:r>
        <w:t>Native pip</w:t>
      </w:r>
    </w:p>
    <w:p w14:paraId="03D40DA9" w14:textId="77777777" w:rsidR="00B0675D" w:rsidRDefault="00B0675D" w:rsidP="008B6883">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486" w:history="1">
        <w:r w:rsidRPr="00A12A43">
          <w:rPr>
            <w:rStyle w:val="Hyperlink"/>
          </w:rPr>
          <w:t>here</w:t>
        </w:r>
      </w:hyperlink>
      <w:r>
        <w:t xml:space="preserve"> for native pip:</w:t>
      </w:r>
    </w:p>
    <w:p w14:paraId="791CBDB2" w14:textId="77777777" w:rsidR="00B0675D" w:rsidRDefault="00B0675D" w:rsidP="008B550B">
      <w:pPr>
        <w:pStyle w:val="Unix"/>
      </w:pPr>
      <w:r w:rsidRPr="00041434">
        <w:t>blishten:~/workspace (master) $ sudo pip install tensorflow</w:t>
      </w:r>
    </w:p>
    <w:p w14:paraId="5EA6436F" w14:textId="77777777" w:rsidR="00B0675D" w:rsidRDefault="00B0675D" w:rsidP="008B550B">
      <w:pPr>
        <w:pStyle w:val="Unix"/>
      </w:pPr>
      <w:r w:rsidRPr="003A7297">
        <w:t>blishten:~/workspace (master) $ python</w:t>
      </w:r>
    </w:p>
    <w:p w14:paraId="2B75D736" w14:textId="77777777" w:rsidR="00B0675D" w:rsidRDefault="00B0675D" w:rsidP="008B550B">
      <w:pPr>
        <w:pStyle w:val="Unix"/>
      </w:pPr>
      <w:r w:rsidRPr="003A7297">
        <w:t>&gt;&gt;&gt; import tensorflow as tf</w:t>
      </w:r>
    </w:p>
    <w:p w14:paraId="62CDFCF2" w14:textId="77777777" w:rsidR="00B0675D" w:rsidRDefault="00B0675D" w:rsidP="008B550B">
      <w:pPr>
        <w:pStyle w:val="Unix"/>
      </w:pPr>
      <w:r>
        <w:t>&gt;&gt;&gt; tf.__version__</w:t>
      </w:r>
    </w:p>
    <w:p w14:paraId="136DB0F3" w14:textId="77777777" w:rsidR="00B0675D" w:rsidRDefault="00B0675D" w:rsidP="008B550B">
      <w:pPr>
        <w:pStyle w:val="Unix"/>
      </w:pPr>
      <w:r>
        <w:t>'1.0.1'</w:t>
      </w:r>
    </w:p>
    <w:p w14:paraId="722A165E" w14:textId="77777777" w:rsidR="00745843" w:rsidRPr="00041434" w:rsidRDefault="00745843" w:rsidP="008B6883">
      <w:pPr>
        <w:pStyle w:val="BodyText2"/>
      </w:pPr>
      <w:r>
        <w:t>Tried on a new workspace on Cloud9 on 3/5/17 and it said it was installed but then failed to import in Python even after a restart!</w:t>
      </w:r>
      <w:r w:rsidR="009E175E">
        <w:t xml:space="preserve"> </w:t>
      </w:r>
    </w:p>
    <w:p w14:paraId="53A907E9" w14:textId="77777777" w:rsidR="00034F2A" w:rsidRDefault="00034F2A" w:rsidP="00034F2A">
      <w:pPr>
        <w:pStyle w:val="Heading8"/>
      </w:pPr>
      <w:bookmarkStart w:id="261" w:name="_Anaconda"/>
      <w:bookmarkEnd w:id="261"/>
      <w:r>
        <w:t>Anaconda</w:t>
      </w:r>
    </w:p>
    <w:p w14:paraId="16A167EA" w14:textId="77777777" w:rsidR="001440B6" w:rsidRDefault="001440B6" w:rsidP="008B6883">
      <w:pPr>
        <w:pStyle w:val="BodyText2"/>
      </w:pPr>
      <w:r>
        <w:t xml:space="preserve">Following instructions </w:t>
      </w:r>
      <w:hyperlink r:id="rId1487" w:anchor="installing_with_anaconda" w:history="1">
        <w:r w:rsidRPr="001440B6">
          <w:rPr>
            <w:rStyle w:val="Hyperlink"/>
          </w:rPr>
          <w:t>here</w:t>
        </w:r>
      </w:hyperlink>
      <w:r>
        <w:t>.</w:t>
      </w:r>
    </w:p>
    <w:p w14:paraId="491C2F8F" w14:textId="77777777" w:rsidR="00783FB6" w:rsidRDefault="00783FB6" w:rsidP="008B550B">
      <w:pPr>
        <w:pStyle w:val="Unix"/>
      </w:pPr>
      <w:r w:rsidRPr="00783FB6">
        <w:t>blishten:~/workspace (master) $ sudo conda create -n tensorflow</w:t>
      </w:r>
    </w:p>
    <w:p w14:paraId="59595997" w14:textId="77777777" w:rsidR="00783FB6" w:rsidRDefault="00783FB6" w:rsidP="008B550B">
      <w:pPr>
        <w:pStyle w:val="Unix"/>
      </w:pPr>
      <w:r w:rsidRPr="00783FB6">
        <w:t>blishten:~/workspace (master) $ source activate tensorflow</w:t>
      </w:r>
    </w:p>
    <w:p w14:paraId="53CECB1F" w14:textId="77777777" w:rsidR="00783FB6" w:rsidRDefault="00783FB6" w:rsidP="008B6883">
      <w:pPr>
        <w:pStyle w:val="BodyText2"/>
      </w:pPr>
      <w:r>
        <w:t>For the Python 2.7 CPU version:</w:t>
      </w:r>
    </w:p>
    <w:p w14:paraId="3F53593A" w14:textId="77777777" w:rsidR="00783FB6" w:rsidRDefault="00783FB6" w:rsidP="008B550B">
      <w:pPr>
        <w:pStyle w:val="Unix"/>
      </w:pPr>
      <w:r w:rsidRPr="00783FB6">
        <w:t xml:space="preserve">(tensorflow) blishten:~/workspace (master) $ sudo pip install --ignore-installed --upgrade </w:t>
      </w:r>
      <w:hyperlink r:id="rId1488" w:history="1">
        <w:r w:rsidR="008F28E2" w:rsidRPr="006A0A80">
          <w:rPr>
            <w:rStyle w:val="Hyperlink"/>
          </w:rPr>
          <w:t>https://storage.googleapis.com/tensorflow/linux/cpu/tensorflow-1.1.0-cp27-none-linux_x86_64.whl</w:t>
        </w:r>
      </w:hyperlink>
    </w:p>
    <w:p w14:paraId="7B92CE4C" w14:textId="77777777" w:rsidR="008F28E2" w:rsidRDefault="008F28E2" w:rsidP="008B6883">
      <w:pPr>
        <w:pStyle w:val="BodyText2"/>
      </w:pPr>
      <w:r>
        <w:t>To check it works:</w:t>
      </w:r>
    </w:p>
    <w:p w14:paraId="4A013DB5" w14:textId="77777777" w:rsidR="008F28E2" w:rsidRDefault="008F28E2" w:rsidP="008B550B">
      <w:pPr>
        <w:pStyle w:val="Unix"/>
      </w:pPr>
      <w:r>
        <w:t>blishten:~/workspace (master) $ source activate tensorflow</w:t>
      </w:r>
    </w:p>
    <w:p w14:paraId="2CA92B96" w14:textId="77777777" w:rsidR="008F28E2" w:rsidRDefault="008F28E2" w:rsidP="008B550B">
      <w:pPr>
        <w:pStyle w:val="Unix"/>
      </w:pPr>
      <w:r>
        <w:t>(tensorflow) blishten:~/workspace (master) $ python</w:t>
      </w:r>
    </w:p>
    <w:p w14:paraId="70F9E35E" w14:textId="77777777" w:rsidR="008F28E2" w:rsidRDefault="008F28E2" w:rsidP="008B550B">
      <w:pPr>
        <w:pStyle w:val="Unix"/>
      </w:pPr>
      <w:r>
        <w:t xml:space="preserve">Python 2.7.13 |Anaconda 4.3.1 (64-bit)| (default, Dec 20 2016, 23:09:15) </w:t>
      </w:r>
    </w:p>
    <w:p w14:paraId="3D949119" w14:textId="77777777" w:rsidR="008F28E2" w:rsidRDefault="008F28E2" w:rsidP="008B550B">
      <w:pPr>
        <w:pStyle w:val="Unix"/>
      </w:pPr>
      <w:r>
        <w:t>[GCC 4.4.7 20120313 (Red Hat 4.4.7-1)] on linux2</w:t>
      </w:r>
    </w:p>
    <w:p w14:paraId="078F40FB" w14:textId="77777777" w:rsidR="008F28E2" w:rsidRDefault="008F28E2" w:rsidP="008B550B">
      <w:pPr>
        <w:pStyle w:val="Unix"/>
      </w:pPr>
      <w:r>
        <w:t>Type "help", "copyright", "credits" or "license" for more information.</w:t>
      </w:r>
    </w:p>
    <w:p w14:paraId="1DBC88F2" w14:textId="77777777" w:rsidR="008F28E2" w:rsidRDefault="008F28E2" w:rsidP="008B550B">
      <w:pPr>
        <w:pStyle w:val="Unix"/>
      </w:pPr>
      <w:r>
        <w:t>Anaconda is brought to you by Continuum Analytics.</w:t>
      </w:r>
    </w:p>
    <w:p w14:paraId="64DE6263" w14:textId="77777777" w:rsidR="008F28E2" w:rsidRDefault="008F28E2" w:rsidP="008B550B">
      <w:pPr>
        <w:pStyle w:val="Unix"/>
      </w:pPr>
      <w:r>
        <w:t>Please check out: http://continuum.io/thanks and https://anaconda.org</w:t>
      </w:r>
    </w:p>
    <w:p w14:paraId="42714BD4" w14:textId="77777777" w:rsidR="008F28E2" w:rsidRDefault="008F28E2" w:rsidP="008B550B">
      <w:pPr>
        <w:pStyle w:val="Unix"/>
      </w:pPr>
      <w:r>
        <w:t>&gt;&gt;&gt; import tensorflow as tf</w:t>
      </w:r>
    </w:p>
    <w:p w14:paraId="0F76D205" w14:textId="77777777" w:rsidR="00E643C4" w:rsidRDefault="00E643C4" w:rsidP="00E643C4">
      <w:pPr>
        <w:pStyle w:val="Heading7"/>
      </w:pPr>
      <w:r>
        <w:t>Windows 10</w:t>
      </w:r>
    </w:p>
    <w:p w14:paraId="5C63C0AA" w14:textId="77777777" w:rsidR="00E643C4" w:rsidRPr="00E643C4" w:rsidRDefault="00E643C4" w:rsidP="008B6883">
      <w:pPr>
        <w:pStyle w:val="BodyText2"/>
      </w:pPr>
      <w:r>
        <w:t xml:space="preserve">Following instructions </w:t>
      </w:r>
      <w:hyperlink r:id="rId1489" w:history="1">
        <w:r w:rsidRPr="00E643C4">
          <w:rPr>
            <w:rStyle w:val="Hyperlink"/>
          </w:rPr>
          <w:t>here</w:t>
        </w:r>
      </w:hyperlink>
      <w:r>
        <w:t>. Only supported on Python 3.5 on Windows!</w:t>
      </w:r>
    </w:p>
    <w:p w14:paraId="79E31218" w14:textId="77777777" w:rsidR="00221477" w:rsidRDefault="00221477" w:rsidP="00221477">
      <w:pPr>
        <w:pStyle w:val="Heading5"/>
      </w:pPr>
      <w:r>
        <w:t>webapp2</w:t>
      </w:r>
    </w:p>
    <w:p w14:paraId="173A28D8" w14:textId="77777777" w:rsidR="00221477" w:rsidRPr="00D5148F" w:rsidRDefault="00221477" w:rsidP="008B6883">
      <w:pPr>
        <w:pStyle w:val="BodyText2"/>
      </w:pPr>
      <w:r>
        <w:t xml:space="preserve">This is used in Google App Engine and is similar to webpy. Website </w:t>
      </w:r>
      <w:hyperlink r:id="rId1490" w:history="1">
        <w:r w:rsidRPr="00D5148F">
          <w:rPr>
            <w:rStyle w:val="Hyperlink"/>
          </w:rPr>
          <w:t>here</w:t>
        </w:r>
      </w:hyperlink>
      <w:r>
        <w:t xml:space="preserve"> and GAE documentation </w:t>
      </w:r>
      <w:hyperlink r:id="rId1491" w:history="1">
        <w:r w:rsidRPr="00D17568">
          <w:rPr>
            <w:rStyle w:val="Hyperlink"/>
          </w:rPr>
          <w:t>here</w:t>
        </w:r>
      </w:hyperlink>
      <w:r>
        <w:t>.</w:t>
      </w:r>
    </w:p>
    <w:p w14:paraId="2D3D9F57" w14:textId="77777777" w:rsidR="00EA1721" w:rsidRDefault="00EA1721" w:rsidP="000E5536">
      <w:pPr>
        <w:pStyle w:val="Heading5"/>
      </w:pPr>
      <w:r>
        <w:t>WebPy</w:t>
      </w:r>
      <w:bookmarkEnd w:id="258"/>
    </w:p>
    <w:p w14:paraId="3016A147" w14:textId="77777777" w:rsidR="00EA1721" w:rsidRDefault="00EA1721" w:rsidP="008B6883">
      <w:pPr>
        <w:pStyle w:val="BodyText2"/>
      </w:pPr>
      <w:r>
        <w:t>Installing on the SPREP machine</w:t>
      </w:r>
      <w:r w:rsidR="00253734">
        <w:t xml:space="preserve"> (</w:t>
      </w:r>
      <w:r w:rsidR="00253734" w:rsidRPr="006E327C">
        <w:t>123.176.76.184</w:t>
      </w:r>
      <w:r w:rsidR="00253734">
        <w:t>)</w:t>
      </w:r>
      <w:r>
        <w:t>:</w:t>
      </w:r>
    </w:p>
    <w:p w14:paraId="6F35DE02" w14:textId="77777777" w:rsidR="00EA1721" w:rsidRDefault="00EA1721" w:rsidP="008B550B">
      <w:pPr>
        <w:pStyle w:val="Unix"/>
      </w:pPr>
      <w:r>
        <w:t xml:space="preserve">wget </w:t>
      </w:r>
      <w:hyperlink r:id="rId1492" w:history="1">
        <w:r w:rsidR="00253734" w:rsidRPr="00795200">
          <w:rPr>
            <w:rStyle w:val="Hyperlink"/>
          </w:rPr>
          <w:t>http://webpy.org/static/web.py-0.37.tar.gz</w:t>
        </w:r>
      </w:hyperlink>
    </w:p>
    <w:p w14:paraId="0092DBEE" w14:textId="77777777" w:rsidR="00847A5A" w:rsidRDefault="00847A5A" w:rsidP="008B550B">
      <w:pPr>
        <w:pStyle w:val="Unix"/>
      </w:pPr>
      <w:r w:rsidRPr="00847A5A">
        <w:t>tar -xvzf web.py-0.37.tar.gz</w:t>
      </w:r>
    </w:p>
    <w:p w14:paraId="1D0BEDD7" w14:textId="77777777" w:rsidR="00B6119B" w:rsidRDefault="009E0F78" w:rsidP="008B550B">
      <w:pPr>
        <w:pStyle w:val="Unix"/>
      </w:pPr>
      <w:r w:rsidRPr="009E0F78">
        <w:t>cd web.py-0.37/</w:t>
      </w:r>
    </w:p>
    <w:p w14:paraId="6DB0034E" w14:textId="77777777" w:rsidR="00B6119B" w:rsidRPr="00EA1721" w:rsidRDefault="009E0F78" w:rsidP="008B550B">
      <w:pPr>
        <w:pStyle w:val="Unix"/>
      </w:pPr>
      <w:r>
        <w:t xml:space="preserve">sudo </w:t>
      </w:r>
      <w:r w:rsidR="00B6119B" w:rsidRPr="00B6119B">
        <w:t>python setup.py ins</w:t>
      </w:r>
      <w:r w:rsidR="003A5760">
        <w:t>tall</w:t>
      </w:r>
    </w:p>
    <w:p w14:paraId="147BC781" w14:textId="77777777" w:rsidR="000E190C" w:rsidRDefault="000E190C" w:rsidP="000E190C">
      <w:pPr>
        <w:pStyle w:val="Heading5"/>
      </w:pPr>
      <w:r>
        <w:t>scikit-learn</w:t>
      </w:r>
    </w:p>
    <w:p w14:paraId="6BA15AFB" w14:textId="77777777" w:rsidR="000E190C" w:rsidRPr="000E190C" w:rsidRDefault="000E190C" w:rsidP="008B6883">
      <w:pPr>
        <w:pStyle w:val="BodyText2"/>
      </w:pPr>
      <w:r>
        <w:t xml:space="preserve">Machine learning resources for Python: </w:t>
      </w:r>
      <w:hyperlink r:id="rId1493" w:history="1">
        <w:r w:rsidRPr="006A0A80">
          <w:rPr>
            <w:rStyle w:val="Hyperlink"/>
          </w:rPr>
          <w:t>http://scikit-learn.org/stable/index.html</w:t>
        </w:r>
      </w:hyperlink>
      <w:r>
        <w:t xml:space="preserve"> built on numpy and scipy.</w:t>
      </w:r>
    </w:p>
    <w:p w14:paraId="282C3516" w14:textId="77777777"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42FD6808" w14:textId="77777777" w:rsidR="004B461D" w:rsidRDefault="004B461D" w:rsidP="000E5536">
      <w:pPr>
        <w:pStyle w:val="ListBullet"/>
        <w:rPr>
          <w:lang w:eastAsia="en-GB" w:bidi="ar-SA"/>
        </w:rPr>
      </w:pPr>
      <w:r>
        <w:rPr>
          <w:lang w:eastAsia="en-GB" w:bidi="ar-SA"/>
        </w:rPr>
        <w:lastRenderedPageBreak/>
        <w:t>T</w:t>
      </w:r>
      <w:r w:rsidRPr="000440E2">
        <w:rPr>
          <w:lang w:eastAsia="en-GB" w:bidi="ar-SA"/>
        </w:rPr>
        <w:t>yping dir(&lt;modulename&gt;) shows you all the names defined in a particular module</w:t>
      </w:r>
    </w:p>
    <w:p w14:paraId="0E8CC8FC"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4A07295D" w14:textId="77777777"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0FCAA902" w14:textId="77777777" w:rsidR="007D307D" w:rsidRDefault="007D307D" w:rsidP="008B550B">
      <w:pPr>
        <w:pStyle w:val="Code"/>
        <w:rPr>
          <w:lang w:eastAsia="en-GB" w:bidi="ar-SA"/>
        </w:rPr>
      </w:pPr>
      <w:r>
        <w:rPr>
          <w:lang w:eastAsia="en-GB" w:bidi="ar-SA"/>
        </w:rPr>
        <w:t>&gt;&gt;&gt; import inspect</w:t>
      </w:r>
    </w:p>
    <w:p w14:paraId="6CC26B7E" w14:textId="77777777" w:rsidR="007D307D" w:rsidRDefault="007D307D" w:rsidP="008B550B">
      <w:pPr>
        <w:pStyle w:val="Code"/>
        <w:rPr>
          <w:lang w:eastAsia="en-GB" w:bidi="ar-SA"/>
        </w:rPr>
      </w:pPr>
      <w:r>
        <w:rPr>
          <w:lang w:eastAsia="en-GB" w:bidi="ar-SA"/>
        </w:rPr>
        <w:t>&gt;&gt;&gt; inspect.getfile(Proj)</w:t>
      </w:r>
    </w:p>
    <w:p w14:paraId="79A2C2B2" w14:textId="77777777" w:rsidR="007D307D" w:rsidRDefault="007D307D" w:rsidP="008B550B">
      <w:pPr>
        <w:pStyle w:val="Code"/>
        <w:rPr>
          <w:lang w:eastAsia="en-GB" w:bidi="ar-SA"/>
        </w:rPr>
      </w:pPr>
      <w:r>
        <w:rPr>
          <w:lang w:eastAsia="en-GB" w:bidi="ar-SA"/>
        </w:rPr>
        <w:t>'/usr/lib64/python2.6/site-packages/pyproj/__init__.pyc'</w:t>
      </w:r>
    </w:p>
    <w:p w14:paraId="741425AA" w14:textId="77777777" w:rsidR="004B461D" w:rsidRDefault="004B461D" w:rsidP="000E5536">
      <w:pPr>
        <w:pStyle w:val="ListBullet"/>
        <w:rPr>
          <w:lang w:eastAsia="en-GB" w:bidi="ar-SA"/>
        </w:rPr>
      </w:pPr>
      <w:r>
        <w:rPr>
          <w:lang w:eastAsia="en-GB" w:bidi="ar-SA"/>
        </w:rPr>
        <w:t>sys.path will show you the current list of paths</w:t>
      </w:r>
    </w:p>
    <w:p w14:paraId="43F5E677"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4B9738E0" w14:textId="77777777" w:rsidR="004B461D" w:rsidRDefault="004B461D" w:rsidP="000E5536">
      <w:pPr>
        <w:pStyle w:val="ListBullet"/>
      </w:pPr>
      <w:r>
        <w:t xml:space="preserve">sys.modules shows you a list of currently loaded modules with their full paths </w:t>
      </w:r>
    </w:p>
    <w:p w14:paraId="036DB475" w14:textId="77777777" w:rsidR="004B461D" w:rsidRDefault="004B461D" w:rsidP="000E5536">
      <w:pPr>
        <w:pStyle w:val="ListBullet"/>
      </w:pPr>
      <w:r>
        <w:t>help(‘modules’) shows you a much neater list of the modules with just the names</w:t>
      </w:r>
    </w:p>
    <w:p w14:paraId="22B0A022" w14:textId="77777777" w:rsidR="004B461D" w:rsidRDefault="004B461D" w:rsidP="000E5536">
      <w:pPr>
        <w:pStyle w:val="ListBullet"/>
      </w:pPr>
      <w:r>
        <w:t>You can add extra paths in the PYTHONPATH variable or in the .pth file in 'C:\Python26\ArcGIS10.0\Lib\site-packages'</w:t>
      </w:r>
    </w:p>
    <w:p w14:paraId="6CFBF198"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18704BBB"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271613FC" w14:textId="77777777" w:rsidR="004B461D" w:rsidRPr="00A64904" w:rsidRDefault="004B461D" w:rsidP="000E5536">
      <w:pPr>
        <w:pStyle w:val="ListBullet"/>
      </w:pPr>
      <w:r>
        <w:t xml:space="preserve">You can execute modules as scripts (see </w:t>
      </w:r>
      <w:hyperlink r:id="rId1494" w:anchor="executing-modules-as-scripts" w:history="1">
        <w:r w:rsidRPr="003D259E">
          <w:rPr>
            <w:rStyle w:val="Hyperlink"/>
          </w:rPr>
          <w:t>http://docs.python.org/tutorial/modules.html#executing-modules-as-scripts</w:t>
        </w:r>
      </w:hyperlink>
      <w:r>
        <w:t>)</w:t>
      </w:r>
    </w:p>
    <w:p w14:paraId="1509763A" w14:textId="77777777" w:rsidR="004B461D" w:rsidRDefault="004B461D" w:rsidP="000E5536">
      <w:pPr>
        <w:pStyle w:val="Heading5"/>
      </w:pPr>
      <w:r>
        <w:t>Importing</w:t>
      </w:r>
    </w:p>
    <w:p w14:paraId="27095415" w14:textId="77777777" w:rsidR="004B461D" w:rsidRDefault="004B461D" w:rsidP="008B6883">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BEB6845" w14:textId="77777777" w:rsidR="004B461D" w:rsidRDefault="004B461D" w:rsidP="008B550B">
      <w:pPr>
        <w:pStyle w:val="Code"/>
      </w:pPr>
      <w:r>
        <w:t>import sys</w:t>
      </w:r>
    </w:p>
    <w:p w14:paraId="010BF337" w14:textId="77777777" w:rsidR="004B461D" w:rsidRDefault="004B461D" w:rsidP="008B550B">
      <w:pPr>
        <w:pStyle w:val="Code"/>
      </w:pPr>
      <w:r>
        <w:t>sys.path.append('E:\\cottaan\\Aptana Studio 3\\Aptana Studio Workspace\\')</w:t>
      </w:r>
    </w:p>
    <w:p w14:paraId="427E37C8" w14:textId="77777777" w:rsidR="004B461D" w:rsidRPr="00DD1600" w:rsidRDefault="004B461D" w:rsidP="008B550B">
      <w:pPr>
        <w:pStyle w:val="Code"/>
      </w:pPr>
      <w:r>
        <w:t>from owslib.wfs import WebFeatureService</w:t>
      </w:r>
    </w:p>
    <w:p w14:paraId="7F2ED356" w14:textId="77777777" w:rsidR="009E0944" w:rsidRDefault="009E0944" w:rsidP="000E5536">
      <w:pPr>
        <w:pStyle w:val="Heading5"/>
      </w:pPr>
      <w:r>
        <w:t>Installing</w:t>
      </w:r>
    </w:p>
    <w:p w14:paraId="426E942F" w14:textId="77777777" w:rsidR="009E0944" w:rsidRDefault="009E0944" w:rsidP="008B6883">
      <w:pPr>
        <w:pStyle w:val="BodyText2"/>
      </w:pPr>
      <w:r>
        <w:t xml:space="preserve">There are a number of different methods for installing Python packages: </w:t>
      </w:r>
    </w:p>
    <w:p w14:paraId="2737B85A" w14:textId="77777777" w:rsidR="009E0944" w:rsidRDefault="009E0944" w:rsidP="000E5536">
      <w:pPr>
        <w:pStyle w:val="Heading6"/>
      </w:pPr>
      <w:r>
        <w:t xml:space="preserve">Using Conda </w:t>
      </w:r>
    </w:p>
    <w:p w14:paraId="1FA8100A" w14:textId="77777777" w:rsidR="009E0944" w:rsidRDefault="009E0944" w:rsidP="008B6883">
      <w:pPr>
        <w:pStyle w:val="BodyText2"/>
      </w:pPr>
      <w:r>
        <w:t>conda install &lt;package&gt;</w:t>
      </w:r>
    </w:p>
    <w:p w14:paraId="0D7C2415" w14:textId="77777777" w:rsidR="009E0944" w:rsidRDefault="009E0944" w:rsidP="000E5536">
      <w:pPr>
        <w:pStyle w:val="Heading6"/>
      </w:pPr>
      <w:r>
        <w:t>setup.py</w:t>
      </w:r>
    </w:p>
    <w:p w14:paraId="6E80E1F0" w14:textId="77777777" w:rsidR="007771CD" w:rsidRDefault="009E0944" w:rsidP="008B6883">
      <w:pPr>
        <w:pStyle w:val="BodyText2"/>
      </w:pPr>
      <w:r>
        <w:t>By downloading the package and unzipping to the python site-packages folder and the</w:t>
      </w:r>
      <w:r w:rsidR="00FF4F21">
        <w:t xml:space="preserve">n running the setup.py program, </w:t>
      </w:r>
      <w:r>
        <w:t xml:space="preserve">e.g. from the command prompt: </w:t>
      </w:r>
    </w:p>
    <w:p w14:paraId="6168A9C0" w14:textId="77777777" w:rsidR="009E0944" w:rsidRPr="009E0944" w:rsidRDefault="009E0944" w:rsidP="008B550B">
      <w:pPr>
        <w:pStyle w:val="Unix"/>
      </w:pPr>
      <w:r w:rsidRPr="009E0944">
        <w:t>C:\Python27\ArcGIS10.1\Lib\site-packages\avro-1.7.7&gt;setup.py install</w:t>
      </w:r>
    </w:p>
    <w:p w14:paraId="07450471" w14:textId="77777777" w:rsidR="00BC1C24" w:rsidRDefault="00BC1C24" w:rsidP="000E5536">
      <w:pPr>
        <w:pStyle w:val="Heading5"/>
      </w:pPr>
      <w:r>
        <w:t>Package managers</w:t>
      </w:r>
    </w:p>
    <w:p w14:paraId="7DC826C8" w14:textId="77777777" w:rsidR="008902C5" w:rsidRDefault="008902C5" w:rsidP="008902C5">
      <w:pPr>
        <w:pStyle w:val="Heading6"/>
      </w:pPr>
      <w:bookmarkStart w:id="262" w:name="_Ref416945647"/>
      <w:r>
        <w:t>Anaconda</w:t>
      </w:r>
    </w:p>
    <w:p w14:paraId="0284CEA8" w14:textId="77777777" w:rsidR="008902C5" w:rsidRDefault="008902C5" w:rsidP="008902C5">
      <w:pPr>
        <w:pStyle w:val="Heading7"/>
      </w:pPr>
      <w:r>
        <w:t>Installing</w:t>
      </w:r>
    </w:p>
    <w:p w14:paraId="3BF8AA38" w14:textId="77777777" w:rsidR="008902C5" w:rsidRDefault="008902C5" w:rsidP="008902C5">
      <w:pPr>
        <w:pStyle w:val="Heading8"/>
      </w:pPr>
      <w:bookmarkStart w:id="263" w:name="_Ubuntu_14.04_3"/>
      <w:bookmarkEnd w:id="263"/>
      <w:r>
        <w:t>Ubuntu 14.04</w:t>
      </w:r>
    </w:p>
    <w:p w14:paraId="4DA7001C" w14:textId="77777777" w:rsidR="008902C5" w:rsidRDefault="008902C5" w:rsidP="008B6883">
      <w:pPr>
        <w:pStyle w:val="BodyText2"/>
      </w:pPr>
      <w:r>
        <w:t>On the tensor-flow Cloud9 workspace on 3/5/17:</w:t>
      </w:r>
    </w:p>
    <w:p w14:paraId="1ABC13E2" w14:textId="77777777" w:rsidR="008902C5" w:rsidRDefault="008902C5" w:rsidP="008B550B">
      <w:pPr>
        <w:pStyle w:val="Unix"/>
      </w:pPr>
      <w:r w:rsidRPr="008902C5">
        <w:t xml:space="preserve">blishten:~/workspace (master) $ wget </w:t>
      </w:r>
      <w:hyperlink r:id="rId1495" w:history="1">
        <w:r w:rsidRPr="006A0A80">
          <w:rPr>
            <w:rStyle w:val="Hyperlink"/>
          </w:rPr>
          <w:t>https://repo.continuum.io/archive/Anaconda2-4.3.1-Linux-x86_64.sh</w:t>
        </w:r>
      </w:hyperlink>
    </w:p>
    <w:p w14:paraId="3C53732F" w14:textId="77777777" w:rsidR="008902C5" w:rsidRDefault="000830A2" w:rsidP="008B550B">
      <w:pPr>
        <w:pStyle w:val="Unix"/>
      </w:pPr>
      <w:r>
        <w:t>..</w:t>
      </w:r>
    </w:p>
    <w:p w14:paraId="6876A0BF" w14:textId="77777777" w:rsidR="000830A2" w:rsidRDefault="000830A2" w:rsidP="008B550B">
      <w:pPr>
        <w:pStyle w:val="Unix"/>
      </w:pPr>
      <w:r>
        <w:t>Do you wish the installer to prepend the Anaconda2 install location</w:t>
      </w:r>
    </w:p>
    <w:p w14:paraId="2A01B4F3" w14:textId="77777777" w:rsidR="000830A2" w:rsidRDefault="000830A2" w:rsidP="008B550B">
      <w:pPr>
        <w:pStyle w:val="Unix"/>
      </w:pPr>
      <w:r>
        <w:t>to PATH in your /home/ubuntu/.bashrc ? [yes|no]</w:t>
      </w:r>
    </w:p>
    <w:p w14:paraId="1E87A7E5" w14:textId="77777777" w:rsidR="000830A2" w:rsidRDefault="000830A2" w:rsidP="008B550B">
      <w:pPr>
        <w:pStyle w:val="Unix"/>
      </w:pPr>
      <w:r>
        <w:t>[no] &gt;&gt;&gt; yes</w:t>
      </w:r>
    </w:p>
    <w:p w14:paraId="5540B8F5" w14:textId="77777777" w:rsidR="00D74CE9" w:rsidRDefault="00D74CE9" w:rsidP="008B550B">
      <w:pPr>
        <w:pStyle w:val="Unix"/>
      </w:pPr>
      <w:r>
        <w:t>Prepending PATH=/home/ubuntu/anaconda2/bin to PATH in /home/ubuntu/.bashrc</w:t>
      </w:r>
    </w:p>
    <w:p w14:paraId="2F0474C2" w14:textId="77777777" w:rsidR="00D74CE9" w:rsidRDefault="00D74CE9" w:rsidP="008B550B">
      <w:pPr>
        <w:pStyle w:val="Unix"/>
      </w:pPr>
      <w:r>
        <w:t>A backup will be made to: /home/ubuntu/.bashrc-anaconda2.bak</w:t>
      </w:r>
    </w:p>
    <w:p w14:paraId="59000394" w14:textId="77777777" w:rsidR="000830A2" w:rsidRDefault="00D74CE9" w:rsidP="008B550B">
      <w:pPr>
        <w:pStyle w:val="Unix"/>
      </w:pPr>
      <w:r>
        <w:t>For this change to become active, you have to open a new terminal.</w:t>
      </w:r>
    </w:p>
    <w:p w14:paraId="70961B15" w14:textId="77777777" w:rsidR="00CF1A97" w:rsidRPr="008902C5" w:rsidRDefault="005D194B" w:rsidP="008B6883">
      <w:pPr>
        <w:pStyle w:val="BodyText2"/>
      </w:pPr>
      <w:r>
        <w:lastRenderedPageBreak/>
        <w:t>Make sure you o</w:t>
      </w:r>
      <w:r w:rsidR="00CF1A97">
        <w:t>pen a new terminal</w:t>
      </w:r>
      <w:r>
        <w:t>. You may also need to update your Python Run Configuration to use the Anaconda Python executable.</w:t>
      </w:r>
    </w:p>
    <w:p w14:paraId="4999D80F" w14:textId="77777777" w:rsidR="00240B20" w:rsidRDefault="00240B20" w:rsidP="00240B20">
      <w:pPr>
        <w:pStyle w:val="Heading8"/>
      </w:pPr>
      <w:r>
        <w:t xml:space="preserve">Windows </w:t>
      </w:r>
    </w:p>
    <w:p w14:paraId="2E0292CA" w14:textId="77777777"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33C612F8" w14:textId="77777777" w:rsidR="00325B75" w:rsidRPr="00325B75" w:rsidRDefault="00325B75" w:rsidP="00240B20">
      <w:pPr>
        <w:pStyle w:val="Heading7"/>
      </w:pPr>
      <w:r>
        <w:t>Using</w:t>
      </w:r>
    </w:p>
    <w:p w14:paraId="50D287CA" w14:textId="77777777" w:rsidR="00325B75" w:rsidRDefault="00240B20" w:rsidP="00325B75">
      <w:pPr>
        <w:pStyle w:val="Heading8"/>
      </w:pPr>
      <w:r>
        <w:t xml:space="preserve">Anaconda </w:t>
      </w:r>
      <w:r w:rsidR="00325B75">
        <w:t>Launcher</w:t>
      </w:r>
    </w:p>
    <w:p w14:paraId="37B0261A" w14:textId="77777777"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7BB2857D" w14:textId="77777777" w:rsidR="00240B20" w:rsidRDefault="00240B20" w:rsidP="00240B20">
      <w:pPr>
        <w:pStyle w:val="Heading8"/>
      </w:pPr>
      <w:r>
        <w:t>Environments</w:t>
      </w:r>
    </w:p>
    <w:p w14:paraId="0AB808A5" w14:textId="77777777" w:rsidR="0001656D" w:rsidRDefault="0001656D" w:rsidP="0001656D">
      <w:pPr>
        <w:pStyle w:val="Heading9"/>
      </w:pPr>
      <w:bookmarkStart w:id="264" w:name="_Activating"/>
      <w:bookmarkEnd w:id="264"/>
      <w:r>
        <w:t>Listing</w:t>
      </w:r>
    </w:p>
    <w:p w14:paraId="51305BB6" w14:textId="77777777" w:rsidR="0001656D" w:rsidRDefault="0001656D"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473B30AE" w14:textId="77777777" w:rsidR="0001656D" w:rsidRDefault="0001656D" w:rsidP="0001656D">
      <w:pPr>
        <w:pStyle w:val="Unix"/>
      </w:pPr>
      <w:r>
        <w:t>C:\Program Files\ArcGIS\Pro\bin\Python\Scripts&gt;conda info --envs</w:t>
      </w:r>
    </w:p>
    <w:p w14:paraId="44C75BB4" w14:textId="77777777" w:rsidR="0001656D" w:rsidRDefault="0001656D" w:rsidP="0001656D">
      <w:pPr>
        <w:pStyle w:val="Unix"/>
      </w:pPr>
      <w:r>
        <w:t># conda environments:</w:t>
      </w:r>
    </w:p>
    <w:p w14:paraId="2F15CFB9" w14:textId="77777777" w:rsidR="0001656D" w:rsidRDefault="0001656D" w:rsidP="0001656D">
      <w:pPr>
        <w:pStyle w:val="Unix"/>
      </w:pPr>
      <w:r>
        <w:t>#</w:t>
      </w:r>
    </w:p>
    <w:p w14:paraId="72CEC30C" w14:textId="77777777" w:rsidR="0001656D" w:rsidRDefault="0001656D" w:rsidP="0001656D">
      <w:pPr>
        <w:pStyle w:val="Unix"/>
      </w:pPr>
      <w:r>
        <w:t>arcgispro-py3         *  C:\Program Files\ArcGIS\Pro\bin\Python\envs\arcgispro-py3</w:t>
      </w:r>
    </w:p>
    <w:p w14:paraId="011D9135" w14:textId="77777777" w:rsidR="0001656D" w:rsidRPr="00240B20" w:rsidRDefault="0001656D" w:rsidP="0001656D">
      <w:pPr>
        <w:pStyle w:val="Unix"/>
      </w:pPr>
      <w:r>
        <w:t>root                     C:\Program Files\ArcGIS\Pro\bin\Python</w:t>
      </w:r>
    </w:p>
    <w:p w14:paraId="66585CD1" w14:textId="77777777" w:rsidR="00240B20" w:rsidRDefault="00240B20" w:rsidP="00240B20">
      <w:pPr>
        <w:pStyle w:val="Heading9"/>
      </w:pPr>
      <w:r>
        <w:t>Activating</w:t>
      </w:r>
    </w:p>
    <w:p w14:paraId="66EDB177" w14:textId="77777777" w:rsidR="00242BDC" w:rsidRDefault="00242BDC" w:rsidP="008B6883">
      <w:pPr>
        <w:pStyle w:val="BodyText2"/>
      </w:pPr>
      <w:r>
        <w:t>To activate a specific environment, change to the folder where the conda.exe file is located then do this:</w:t>
      </w:r>
    </w:p>
    <w:p w14:paraId="47BE0AFB" w14:textId="77777777" w:rsidR="00242BDC" w:rsidRDefault="00242BDC" w:rsidP="00242BDC">
      <w:pPr>
        <w:pStyle w:val="Unix"/>
      </w:pPr>
      <w:r>
        <w:t>activate arcgispro-py3</w:t>
      </w:r>
    </w:p>
    <w:p w14:paraId="60B81679" w14:textId="77777777" w:rsidR="00242BDC" w:rsidRDefault="00242BDC" w:rsidP="008B6883">
      <w:pPr>
        <w:pStyle w:val="BodyText2"/>
      </w:pPr>
      <w:r>
        <w:t>However, I do not have sufficient privelages to install packages to this conda environment:</w:t>
      </w:r>
    </w:p>
    <w:p w14:paraId="11431140" w14:textId="77777777" w:rsidR="00242BDC" w:rsidRDefault="00242BDC" w:rsidP="00242BDC">
      <w:pPr>
        <w:pStyle w:val="Unix"/>
      </w:pPr>
      <w:r>
        <w:t>C:\Program Files\ArcGIS\Pro\bin\Python\Scripts&gt;activate arcgispro-py3</w:t>
      </w:r>
    </w:p>
    <w:p w14:paraId="54F9904D" w14:textId="77777777" w:rsidR="00242BDC" w:rsidRDefault="00242BDC" w:rsidP="00242BDC">
      <w:pPr>
        <w:pStyle w:val="Unix"/>
      </w:pPr>
      <w:r>
        <w:t>CondaEnvironmentError: Environment error: Insufficient privileges to install Condapackages in environment arcgispro-py3.</w:t>
      </w:r>
    </w:p>
    <w:p w14:paraId="0521C1D4" w14:textId="77777777" w:rsidR="00242BDC" w:rsidRDefault="00242BDC" w:rsidP="00242BDC">
      <w:pPr>
        <w:pStyle w:val="Unix"/>
      </w:pPr>
      <w:r>
        <w:t>To install packages, please open a Python Command Prompt session with administrative privileges by right clicking on the link and selecting "Run as Administrator".</w:t>
      </w:r>
    </w:p>
    <w:p w14:paraId="7B158C0C" w14:textId="77777777" w:rsidR="00242BDC" w:rsidRDefault="00242BDC" w:rsidP="00242BDC">
      <w:pPr>
        <w:pStyle w:val="Unix"/>
      </w:pPr>
      <w:r>
        <w:t>(arcgispro-py3) C:\Program Files\ArcGIS\Pro\bin\Python\Scripts&gt;</w:t>
      </w:r>
    </w:p>
    <w:p w14:paraId="04AAA4BF" w14:textId="77777777" w:rsidR="00CE5EF8" w:rsidRDefault="00813071" w:rsidP="008B6883">
      <w:pPr>
        <w:pStyle w:val="BodyText2"/>
      </w:pPr>
      <w:r>
        <w:t>Christian came and ran the cmd prompt as Admin and this allowed him to activate the conda environment.</w:t>
      </w:r>
    </w:p>
    <w:p w14:paraId="217ED495" w14:textId="77777777" w:rsidR="007D593C" w:rsidRDefault="007D593C" w:rsidP="008B6883">
      <w:pPr>
        <w:pStyle w:val="BodyText2"/>
      </w:pPr>
      <w:r>
        <w:t>If you don’t have admin rights you can still list the packages under a specific environment using the n switch:</w:t>
      </w:r>
    </w:p>
    <w:p w14:paraId="19AE1D84" w14:textId="77777777" w:rsidR="007D593C" w:rsidRDefault="007D593C" w:rsidP="007D593C">
      <w:pPr>
        <w:pStyle w:val="Unix"/>
      </w:pPr>
      <w:r w:rsidRPr="007D593C">
        <w:t>cd C:\Program Files\ArcGIS\Pro\bin\Python\Scripts</w:t>
      </w:r>
    </w:p>
    <w:p w14:paraId="47AF0C12" w14:textId="77777777" w:rsidR="007D593C" w:rsidRPr="00242BDC" w:rsidRDefault="007D593C" w:rsidP="007D593C">
      <w:pPr>
        <w:pStyle w:val="Unix"/>
      </w:pPr>
      <w:r w:rsidRPr="007D593C">
        <w:t>C:\Program Files\ArcGIS\Pro\bin\Python\Scripts&gt;conda list -n arcgispro-py3</w:t>
      </w:r>
    </w:p>
    <w:p w14:paraId="216EF472" w14:textId="77777777" w:rsidR="00BC1C24" w:rsidRDefault="00BC1C24" w:rsidP="000E5536">
      <w:pPr>
        <w:pStyle w:val="Heading6"/>
      </w:pPr>
      <w:r>
        <w:t>Pip</w:t>
      </w:r>
      <w:bookmarkEnd w:id="262"/>
    </w:p>
    <w:p w14:paraId="38A46E17" w14:textId="77777777" w:rsidR="00F526CC" w:rsidRDefault="00F526CC" w:rsidP="000E5536">
      <w:pPr>
        <w:pStyle w:val="Heading7"/>
      </w:pPr>
      <w:r>
        <w:t>Installing</w:t>
      </w:r>
    </w:p>
    <w:p w14:paraId="1720366F" w14:textId="77777777" w:rsidR="00BC1C24" w:rsidRDefault="00BC1C24" w:rsidP="008B6883">
      <w:pPr>
        <w:pStyle w:val="BodyText2"/>
      </w:pPr>
      <w:r>
        <w:t xml:space="preserve">Follow instructions here to install Pip: </w:t>
      </w:r>
      <w:hyperlink r:id="rId1496" w:history="1">
        <w:r w:rsidRPr="00795200">
          <w:rPr>
            <w:rStyle w:val="Hyperlink"/>
          </w:rPr>
          <w:t>https://pip.pypa.io/en/latest/installing.html</w:t>
        </w:r>
      </w:hyperlink>
      <w:r>
        <w:t xml:space="preserve"> </w:t>
      </w:r>
    </w:p>
    <w:p w14:paraId="49D4FE24" w14:textId="77777777" w:rsidR="00BC1C24" w:rsidRDefault="00BC1C24" w:rsidP="008B550B">
      <w:pPr>
        <w:pStyle w:val="Unix"/>
      </w:pPr>
      <w:r w:rsidRPr="00BC1C24">
        <w:t xml:space="preserve">wget </w:t>
      </w:r>
      <w:hyperlink r:id="rId1497" w:history="1">
        <w:r w:rsidRPr="00795200">
          <w:rPr>
            <w:rStyle w:val="Hyperlink"/>
          </w:rPr>
          <w:t>https://bootstrap.pypa.io/get-pip.py</w:t>
        </w:r>
      </w:hyperlink>
    </w:p>
    <w:p w14:paraId="0B267F4D" w14:textId="77777777" w:rsidR="00BC1C24" w:rsidRDefault="00BC1C24" w:rsidP="008B550B">
      <w:pPr>
        <w:pStyle w:val="Unix"/>
      </w:pPr>
      <w:r>
        <w:t xml:space="preserve">sudo </w:t>
      </w:r>
      <w:r w:rsidRPr="00BC1C24">
        <w:t>python get-pip.py</w:t>
      </w:r>
    </w:p>
    <w:p w14:paraId="5EEE66BE" w14:textId="77777777" w:rsidR="00F526CC" w:rsidRDefault="00F526CC" w:rsidP="000E5536">
      <w:pPr>
        <w:pStyle w:val="Heading7"/>
      </w:pPr>
      <w:r>
        <w:t>Debugging installs</w:t>
      </w:r>
    </w:p>
    <w:p w14:paraId="7AE86295" w14:textId="77777777" w:rsidR="008D7960" w:rsidRDefault="008D7960" w:rsidP="008B6883">
      <w:pPr>
        <w:pStyle w:val="BodyText2"/>
      </w:pPr>
      <w:r>
        <w:t>You can see what pip is going to install using this:</w:t>
      </w:r>
    </w:p>
    <w:p w14:paraId="401AECFC" w14:textId="77777777" w:rsidR="008D7960" w:rsidRDefault="008D7960" w:rsidP="008B550B">
      <w:pPr>
        <w:pStyle w:val="Unix"/>
      </w:pPr>
      <w:r w:rsidRPr="008D7960">
        <w:t>pip search six</w:t>
      </w:r>
    </w:p>
    <w:p w14:paraId="640246F4" w14:textId="77777777" w:rsidR="008D7960" w:rsidRDefault="008D7960" w:rsidP="008B550B">
      <w:pPr>
        <w:pStyle w:val="Unix"/>
      </w:pPr>
      <w:r>
        <w:t>..</w:t>
      </w:r>
    </w:p>
    <w:p w14:paraId="4668DC73" w14:textId="77777777" w:rsidR="008D7960" w:rsidRDefault="008D7960" w:rsidP="008B550B">
      <w:pPr>
        <w:pStyle w:val="Unix"/>
      </w:pPr>
      <w:r>
        <w:t>six                       - Python 2 and 3 compatibility utilities</w:t>
      </w:r>
    </w:p>
    <w:p w14:paraId="3FDE1180" w14:textId="77777777" w:rsidR="008D7960" w:rsidRDefault="008D7960" w:rsidP="008B550B">
      <w:pPr>
        <w:pStyle w:val="Unix"/>
      </w:pPr>
      <w:r>
        <w:t xml:space="preserve">  INSTALLED: 1.5.2</w:t>
      </w:r>
    </w:p>
    <w:p w14:paraId="455240A7" w14:textId="77777777" w:rsidR="008D7960" w:rsidRDefault="008D7960" w:rsidP="008B550B">
      <w:pPr>
        <w:pStyle w:val="Unix"/>
      </w:pPr>
      <w:r>
        <w:t xml:space="preserve">  LATEST:    1.10.0</w:t>
      </w:r>
    </w:p>
    <w:p w14:paraId="7F8728BF" w14:textId="77777777" w:rsidR="008D7960" w:rsidRDefault="008D7960" w:rsidP="008B550B">
      <w:pPr>
        <w:pStyle w:val="Unix"/>
      </w:pPr>
      <w:r>
        <w:t>..</w:t>
      </w:r>
    </w:p>
    <w:p w14:paraId="7F331EAB" w14:textId="77777777" w:rsidR="00F526CC" w:rsidRPr="00F526CC" w:rsidRDefault="00F526CC" w:rsidP="008B6883">
      <w:pPr>
        <w:pStyle w:val="BodyText2"/>
      </w:pPr>
      <w:r>
        <w:t xml:space="preserve">If a pip install fails there is a log file created in </w:t>
      </w:r>
      <w:r w:rsidRPr="00F526CC">
        <w:t>~/.cache/pip/log</w:t>
      </w:r>
      <w:r>
        <w:t xml:space="preserve"> (on Ubuntu).</w:t>
      </w:r>
    </w:p>
    <w:p w14:paraId="672C8CEA" w14:textId="77777777" w:rsidR="004B461D" w:rsidRDefault="004B461D" w:rsidP="0034374E">
      <w:pPr>
        <w:pStyle w:val="Heading3"/>
      </w:pPr>
      <w:bookmarkStart w:id="265" w:name="_Toc315774591"/>
      <w:r>
        <w:lastRenderedPageBreak/>
        <w:t>R</w:t>
      </w:r>
      <w:bookmarkEnd w:id="265"/>
    </w:p>
    <w:p w14:paraId="3326E485" w14:textId="77777777" w:rsidR="004B461D" w:rsidRDefault="004B461D" w:rsidP="008B6883">
      <w:pPr>
        <w:pStyle w:val="BodyText2"/>
      </w:pPr>
      <w:r>
        <w:t>Installed and running from the 2.13.1 GUI</w:t>
      </w:r>
    </w:p>
    <w:p w14:paraId="7619914A" w14:textId="77777777" w:rsidR="004B461D" w:rsidRDefault="004B461D" w:rsidP="007D2F52">
      <w:pPr>
        <w:pStyle w:val="Heading4"/>
      </w:pPr>
      <w:bookmarkStart w:id="266" w:name="_Toc315774592"/>
      <w:r>
        <w:t>ArcGIS Library:</w:t>
      </w:r>
      <w:bookmarkEnd w:id="266"/>
    </w:p>
    <w:p w14:paraId="4DE7AEF4" w14:textId="77777777" w:rsidR="004B461D" w:rsidRDefault="004B461D" w:rsidP="000E5536">
      <w:pPr>
        <w:pStyle w:val="BodyText"/>
      </w:pPr>
      <w:r>
        <w:t xml:space="preserve">Installed ArcGIS R Library from here: </w:t>
      </w:r>
      <w:hyperlink r:id="rId1498" w:history="1">
        <w:r w:rsidRPr="0077669C">
          <w:rPr>
            <w:rStyle w:val="Hyperlink"/>
          </w:rPr>
          <w:t>http://resources.arcgis.com/gallery/file/geoprocessing/details?entryID=F855D6D1-1422-2418-A0B2-643E624A8925</w:t>
        </w:r>
      </w:hyperlink>
    </w:p>
    <w:p w14:paraId="4C2FB635" w14:textId="77777777" w:rsidR="004B461D" w:rsidRDefault="004B461D" w:rsidP="008B6883">
      <w:pPr>
        <w:pStyle w:val="BodyText2"/>
      </w:pPr>
      <w:r>
        <w:t>R install location is here: C:\Program Files\R\R-2.13.1\bin       - this needs to go into the Path Environment Variable</w:t>
      </w:r>
    </w:p>
    <w:p w14:paraId="5D6DFAD9" w14:textId="77777777" w:rsidR="004B461D" w:rsidRDefault="004B461D" w:rsidP="000E5536">
      <w:pPr>
        <w:pStyle w:val="BodyText"/>
      </w:pPr>
      <w:r>
        <w:t xml:space="preserve">Installed the following packages: </w:t>
      </w:r>
    </w:p>
    <w:p w14:paraId="5F3D50BD" w14:textId="77777777" w:rsidR="004B461D" w:rsidRDefault="004B461D" w:rsidP="000E5536">
      <w:pPr>
        <w:pStyle w:val="BodyText"/>
      </w:pPr>
      <w:r>
        <w:t>1. clustTool - downloaded and then installed - showed a GUI</w:t>
      </w:r>
    </w:p>
    <w:p w14:paraId="4E4F50CE" w14:textId="77777777" w:rsidR="004B461D" w:rsidRDefault="004B461D" w:rsidP="000E5536">
      <w:pPr>
        <w:pStyle w:val="BodyText"/>
      </w:pPr>
      <w:r>
        <w:t>2. maptools</w:t>
      </w:r>
    </w:p>
    <w:p w14:paraId="53DBC920" w14:textId="77777777" w:rsidR="004B461D" w:rsidRDefault="004B461D" w:rsidP="000E5536">
      <w:pPr>
        <w:pStyle w:val="BodyText"/>
      </w:pPr>
      <w:r>
        <w:t>Loading required package: foreign</w:t>
      </w:r>
    </w:p>
    <w:p w14:paraId="31BFA5BF" w14:textId="77777777" w:rsidR="004B461D" w:rsidRDefault="004B461D" w:rsidP="008B6883">
      <w:pPr>
        <w:pStyle w:val="BodyText2"/>
      </w:pPr>
      <w:r>
        <w:t>Loading required package: sp</w:t>
      </w:r>
    </w:p>
    <w:p w14:paraId="2046510D" w14:textId="77777777" w:rsidR="004B461D" w:rsidRDefault="004B461D" w:rsidP="000E5536">
      <w:pPr>
        <w:pStyle w:val="BodyText"/>
      </w:pPr>
      <w:r>
        <w:t xml:space="preserve">        Note: polygon geometry computations in maptools</w:t>
      </w:r>
    </w:p>
    <w:p w14:paraId="44A03032" w14:textId="77777777" w:rsidR="004B461D" w:rsidRDefault="004B461D" w:rsidP="000E5536">
      <w:pPr>
        <w:pStyle w:val="BodyText"/>
      </w:pPr>
      <w:r>
        <w:t xml:space="preserve">        depend on the package gpclib, which has a</w:t>
      </w:r>
    </w:p>
    <w:p w14:paraId="5065CB26" w14:textId="77777777" w:rsidR="004B461D" w:rsidRDefault="004B461D" w:rsidP="000E5536">
      <w:pPr>
        <w:pStyle w:val="BodyText"/>
      </w:pPr>
      <w:r>
        <w:t xml:space="preserve">        restricted licence. It is disabled by default;</w:t>
      </w:r>
    </w:p>
    <w:p w14:paraId="6C2F5A9A" w14:textId="77777777" w:rsidR="004B461D" w:rsidRDefault="004B461D" w:rsidP="000E5536">
      <w:pPr>
        <w:pStyle w:val="BodyText"/>
      </w:pPr>
      <w:r>
        <w:t xml:space="preserve">        to enable gpclib, type gpclibPermit()</w:t>
      </w:r>
    </w:p>
    <w:p w14:paraId="6FB3B210" w14:textId="77777777" w:rsidR="004B461D" w:rsidRDefault="004B461D" w:rsidP="000E5536">
      <w:pPr>
        <w:pStyle w:val="BodyText"/>
      </w:pPr>
      <w:r>
        <w:t xml:space="preserve"> </w:t>
      </w:r>
    </w:p>
    <w:p w14:paraId="5BC31436" w14:textId="77777777" w:rsidR="004B461D" w:rsidRDefault="004B461D" w:rsidP="000E5536">
      <w:pPr>
        <w:pStyle w:val="BodyText"/>
      </w:pPr>
      <w:r>
        <w:t>Checking rgeos availability as gpclib substitute:</w:t>
      </w:r>
    </w:p>
    <w:p w14:paraId="65EB33F5" w14:textId="77777777" w:rsidR="004B461D" w:rsidRDefault="004B461D" w:rsidP="000E5536">
      <w:pPr>
        <w:pStyle w:val="BodyText"/>
      </w:pPr>
      <w:r>
        <w:t>FALSE</w:t>
      </w:r>
    </w:p>
    <w:p w14:paraId="0B351DC4" w14:textId="77777777" w:rsidR="004B461D" w:rsidRDefault="004B461D" w:rsidP="000E5536">
      <w:pPr>
        <w:pStyle w:val="ListBullet"/>
      </w:pPr>
      <w:r>
        <w:t>typed gpclibPermit()</w:t>
      </w:r>
    </w:p>
    <w:p w14:paraId="0FC3A0ED" w14:textId="77777777" w:rsidR="004B461D" w:rsidRDefault="004B461D" w:rsidP="008B6883">
      <w:pPr>
        <w:pStyle w:val="BodyText2"/>
      </w:pPr>
      <w:r>
        <w:t>3. sm and Design - no probs</w:t>
      </w:r>
    </w:p>
    <w:p w14:paraId="5F016AD4" w14:textId="77777777" w:rsidR="004B461D" w:rsidRDefault="004B461D" w:rsidP="000E5536">
      <w:pPr>
        <w:pStyle w:val="BodyText"/>
      </w:pPr>
      <w:r>
        <w:t>But opening the Tools in ArcGIS doesnt work. Maybe its the licensing issue?</w:t>
      </w:r>
    </w:p>
    <w:p w14:paraId="546C32D6" w14:textId="77777777" w:rsidR="004B461D" w:rsidRDefault="004B461D" w:rsidP="008B6883">
      <w:pPr>
        <w:pStyle w:val="BodyText2"/>
      </w:pPr>
      <w:r>
        <w:t>If you have R open and then run it - it does run through a lot of stuff and then hit and error on trying to create the output file.</w:t>
      </w:r>
      <w:r>
        <w:tab/>
      </w:r>
    </w:p>
    <w:p w14:paraId="55E72431" w14:textId="77777777" w:rsidR="004B461D" w:rsidRDefault="004B461D" w:rsidP="000E5536">
      <w:pPr>
        <w:pStyle w:val="BodyText"/>
      </w:pPr>
      <w:r>
        <w:t>WORKING WITH FILES:</w:t>
      </w:r>
    </w:p>
    <w:p w14:paraId="1F644D96" w14:textId="77777777" w:rsidR="004B461D" w:rsidRDefault="004B461D" w:rsidP="000E5536">
      <w:pPr>
        <w:pStyle w:val="BodyText"/>
      </w:pPr>
      <w:r>
        <w:t>filepath&lt;-system.file("data","morley.tab",package="datasets")</w:t>
      </w:r>
    </w:p>
    <w:p w14:paraId="6601288A" w14:textId="77777777" w:rsidR="004B461D" w:rsidRDefault="004B461D" w:rsidP="008B6883">
      <w:pPr>
        <w:pStyle w:val="BodyText2"/>
      </w:pPr>
      <w:r>
        <w:t>file.show(filepath)     - opens the file!!</w:t>
      </w:r>
    </w:p>
    <w:p w14:paraId="557D270C" w14:textId="77777777" w:rsidR="009C0D6F" w:rsidRDefault="009C0D6F" w:rsidP="009C0D6F">
      <w:pPr>
        <w:pStyle w:val="Heading2"/>
      </w:pPr>
      <w:r>
        <w:t>SSH</w:t>
      </w:r>
    </w:p>
    <w:p w14:paraId="3D4FED4C" w14:textId="77777777" w:rsidR="009C0D6F" w:rsidRDefault="009C0D6F" w:rsidP="009C0D6F">
      <w:pPr>
        <w:pStyle w:val="BodyText2"/>
      </w:pPr>
      <w:r>
        <w:t>Listing files on a remote server:</w:t>
      </w:r>
    </w:p>
    <w:p w14:paraId="3E4F52B4" w14:textId="77777777" w:rsidR="009C0D6F" w:rsidRPr="006E60E0" w:rsidRDefault="009C0D6F" w:rsidP="009C0D6F">
      <w:pPr>
        <w:pStyle w:val="Code"/>
      </w:pPr>
      <w:r w:rsidRPr="006E60E0">
        <w:t>(envname)[dopa@h05-nn01 ~]$ ssh cottaan@cruise 'ls -d /exports/monde/GBIFSpeciesFiles/*'</w:t>
      </w:r>
    </w:p>
    <w:p w14:paraId="042491EB" w14:textId="77777777" w:rsidR="009C0D6F" w:rsidRDefault="009C0D6F" w:rsidP="009C0D6F">
      <w:pPr>
        <w:pStyle w:val="Heading3"/>
      </w:pPr>
      <w:r>
        <w:t>Connecting to remote machines</w:t>
      </w:r>
    </w:p>
    <w:p w14:paraId="09FEA5A3" w14:textId="77777777" w:rsidR="009C0D6F" w:rsidRDefault="009C0D6F" w:rsidP="009C0D6F">
      <w:pPr>
        <w:pStyle w:val="BodyText2"/>
      </w:pPr>
      <w:r>
        <w:t>Our outgoing IP addresses are:</w:t>
      </w:r>
    </w:p>
    <w:p w14:paraId="092519B6" w14:textId="77777777" w:rsidR="009C0D6F" w:rsidRDefault="009C0D6F" w:rsidP="009C0D6F">
      <w:pPr>
        <w:pStyle w:val="Code"/>
      </w:pPr>
      <w:r>
        <w:t>139.191.170.x</w:t>
      </w:r>
    </w:p>
    <w:p w14:paraId="6F581722" w14:textId="77777777" w:rsidR="009C0D6F" w:rsidRDefault="009C0D6F" w:rsidP="009C0D6F">
      <w:pPr>
        <w:pStyle w:val="Code"/>
      </w:pPr>
      <w:r>
        <w:t>139.191.147.x</w:t>
      </w:r>
    </w:p>
    <w:p w14:paraId="217C6026" w14:textId="77777777" w:rsidR="009C0D6F" w:rsidRDefault="009C0D6F" w:rsidP="009C0D6F">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499" w:history="1">
        <w:r w:rsidRPr="005335A5">
          <w:rPr>
            <w:rStyle w:val="Hyperlink"/>
          </w:rPr>
          <w:t>here</w:t>
        </w:r>
      </w:hyperlink>
      <w:r>
        <w:t>):</w:t>
      </w:r>
    </w:p>
    <w:p w14:paraId="3B8161C1" w14:textId="77777777" w:rsidR="009C0D6F" w:rsidRDefault="009C0D6F" w:rsidP="009C0D6F">
      <w:pPr>
        <w:pStyle w:val="Code"/>
      </w:pPr>
      <w:r w:rsidRPr="005335A5">
        <w:t xml:space="preserve">[dopa@h05-nn01 ~]$ ssh-keygen -t </w:t>
      </w:r>
      <w:r>
        <w:t>rsa</w:t>
      </w:r>
      <w:r>
        <w:tab/>
      </w:r>
      <w:r>
        <w:tab/>
      </w:r>
      <w:r w:rsidRPr="00393935">
        <w:t>#</w:t>
      </w:r>
      <w:r>
        <w:t xml:space="preserve"> creates a pair of authentication keys</w:t>
      </w:r>
    </w:p>
    <w:p w14:paraId="6D8FFBAF" w14:textId="77777777" w:rsidR="009C0D6F" w:rsidRDefault="009C0D6F" w:rsidP="009C0D6F">
      <w:pPr>
        <w:pStyle w:val="Code"/>
      </w:pPr>
      <w:r w:rsidRPr="005335A5">
        <w:t>[dopa@h05-nn01 ~]$ ssh cottaan@cruise mkdir -p .ssh</w:t>
      </w:r>
      <w:r>
        <w:tab/>
      </w:r>
      <w:r w:rsidRPr="00393935">
        <w:t>#</w:t>
      </w:r>
      <w:r>
        <w:t xml:space="preserve"> log onto the remote machine and create a folder to hold the authorised keys</w:t>
      </w:r>
    </w:p>
    <w:p w14:paraId="47B748DB" w14:textId="77777777" w:rsidR="009C0D6F" w:rsidRDefault="009C0D6F" w:rsidP="009C0D6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5D72E322" w14:textId="77777777" w:rsidR="009C0D6F" w:rsidRDefault="009C0D6F" w:rsidP="009C0D6F">
      <w:pPr>
        <w:pStyle w:val="BodyText"/>
      </w:pPr>
      <w:r>
        <w:t>From the MapServer machine to the Hadoop test cluster – but this didn’t work – you still have to enter a password:</w:t>
      </w:r>
    </w:p>
    <w:p w14:paraId="1B806692" w14:textId="77777777" w:rsidR="009C0D6F" w:rsidRDefault="009C0D6F" w:rsidP="009C0D6F">
      <w:pPr>
        <w:pStyle w:val="Code"/>
      </w:pPr>
      <w:r>
        <w:t>[webuser@h05-dev-vm3 dopa-services]$ ssh-keygen -t rsa</w:t>
      </w:r>
    </w:p>
    <w:p w14:paraId="27EBB300" w14:textId="77777777" w:rsidR="009C0D6F" w:rsidRDefault="009C0D6F" w:rsidP="009C0D6F">
      <w:pPr>
        <w:pStyle w:val="Code"/>
      </w:pPr>
      <w:r>
        <w:t>[webuser@h05-dev-vm3 dopa-services]$ ssh dopa@h05-nn01 mkdir -p .ssh</w:t>
      </w:r>
    </w:p>
    <w:p w14:paraId="183ED72D" w14:textId="77777777" w:rsidR="009C0D6F" w:rsidRDefault="009C0D6F" w:rsidP="009C0D6F">
      <w:pPr>
        <w:pStyle w:val="Code"/>
      </w:pPr>
      <w:r>
        <w:t>[webuser@h05-dev-vm3 /]$ cat /home/webuser/.ssh/id_rsa.pub | ssh dopa@h05-nn01 'cat &gt;&gt; .ssh/authorized_keys'</w:t>
      </w:r>
    </w:p>
    <w:p w14:paraId="3DD19A76" w14:textId="77777777" w:rsidR="009C0D6F" w:rsidRDefault="009C0D6F" w:rsidP="009C0D6F">
      <w:pPr>
        <w:pStyle w:val="BodyText"/>
        <w:rPr>
          <w:rStyle w:val="Hyperlink"/>
        </w:rPr>
      </w:pPr>
      <w:r>
        <w:t>We could use the following library from GitHub which is for remote python execution and deployment:</w:t>
      </w:r>
      <w:r w:rsidRPr="002950DC">
        <w:t xml:space="preserve"> </w:t>
      </w:r>
      <w:hyperlink r:id="rId1500" w:history="1">
        <w:r>
          <w:rPr>
            <w:rStyle w:val="Hyperlink"/>
          </w:rPr>
          <w:t>https://github.com/fabric/fabric</w:t>
        </w:r>
      </w:hyperlink>
    </w:p>
    <w:p w14:paraId="2D1F74CA" w14:textId="77777777" w:rsidR="009C0D6F" w:rsidRDefault="009C0D6F" w:rsidP="009C0D6F">
      <w:pPr>
        <w:pStyle w:val="Heading4"/>
      </w:pPr>
      <w:r>
        <w:t>ssh tunnelling</w:t>
      </w:r>
    </w:p>
    <w:p w14:paraId="2AD02DA5" w14:textId="77777777" w:rsidR="009C0D6F" w:rsidRDefault="009C0D6F" w:rsidP="009C0D6F">
      <w:pPr>
        <w:pStyle w:val="Heading5"/>
      </w:pPr>
      <w:bookmarkStart w:id="267" w:name="_Ref417388580"/>
      <w:r>
        <w:lastRenderedPageBreak/>
        <w:t>Using Putty</w:t>
      </w:r>
      <w:bookmarkEnd w:id="267"/>
    </w:p>
    <w:p w14:paraId="0F73D8A1" w14:textId="77777777" w:rsidR="009C0D6F" w:rsidRDefault="009C0D6F" w:rsidP="009C0D6F">
      <w:pPr>
        <w:pStyle w:val="BodyText2"/>
      </w:pPr>
      <w:r>
        <w:t xml:space="preserve">You can create a session in putty that allows you to tunnel all traffic through a specific local port to a remote one. </w:t>
      </w:r>
      <w:hyperlink r:id="rId1501" w:history="1">
        <w:r w:rsidRPr="00BE083E">
          <w:rPr>
            <w:rStyle w:val="Hyperlink"/>
          </w:rPr>
          <w:t>Heres</w:t>
        </w:r>
      </w:hyperlink>
      <w:r>
        <w:t xml:space="preserve"> how to set up. For SPREP here are the putty windows:</w:t>
      </w:r>
    </w:p>
    <w:p w14:paraId="6A4A491D" w14:textId="77777777" w:rsidR="009C0D6F" w:rsidRDefault="009C0D6F" w:rsidP="009C0D6F">
      <w:pPr>
        <w:pStyle w:val="BodyText2"/>
      </w:pPr>
      <w:r>
        <w:rPr>
          <w:noProof/>
          <w:lang w:bidi="ar-SA"/>
        </w:rPr>
        <w:drawing>
          <wp:inline distT="0" distB="0" distL="0" distR="0" wp14:anchorId="5F7661EA" wp14:editId="5B972DB1">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02">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3EE3D951" w14:textId="77777777" w:rsidR="009C0D6F" w:rsidRDefault="009C0D6F" w:rsidP="009C0D6F">
      <w:pPr>
        <w:pStyle w:val="ListBullet"/>
      </w:pPr>
      <w:r>
        <w:t>Open the putty session and login</w:t>
      </w:r>
    </w:p>
    <w:p w14:paraId="4614D4F6" w14:textId="77777777" w:rsidR="009C0D6F" w:rsidRDefault="009C0D6F" w:rsidP="009C0D6F">
      <w:pPr>
        <w:pStyle w:val="ListBullet"/>
      </w:pPr>
      <w:r>
        <w:t>Open the client that will use the ssh tunnel (e.g. pgAdmin)</w:t>
      </w:r>
    </w:p>
    <w:p w14:paraId="283AC7B9" w14:textId="77777777" w:rsidR="009C0D6F" w:rsidRPr="00BE083E" w:rsidRDefault="009C0D6F" w:rsidP="009C0D6F">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720CBC53" w14:textId="77777777" w:rsidR="009C0D6F" w:rsidRDefault="009C0D6F" w:rsidP="009C0D6F">
      <w:pPr>
        <w:pStyle w:val="Heading5"/>
      </w:pPr>
      <w:r>
        <w:t>In pgAdmin</w:t>
      </w:r>
    </w:p>
    <w:p w14:paraId="6DA1BE3A" w14:textId="77777777" w:rsidR="009C0D6F" w:rsidRPr="00CC0228" w:rsidRDefault="009C0D6F" w:rsidP="009C0D6F">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710B9D7F" w14:textId="77777777" w:rsidR="009C0D6F" w:rsidRDefault="009C0D6F" w:rsidP="009C0D6F">
      <w:pPr>
        <w:pStyle w:val="BodyText2"/>
      </w:pPr>
      <w:r>
        <w:rPr>
          <w:noProof/>
          <w:lang w:bidi="ar-SA"/>
        </w:rPr>
        <w:drawing>
          <wp:inline distT="0" distB="0" distL="0" distR="0" wp14:anchorId="51C0B76A" wp14:editId="69494EB9">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3">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65A5F6AA" w14:textId="77777777" w:rsidR="009C0D6F" w:rsidRDefault="009C0D6F" w:rsidP="009C0D6F">
      <w:pPr>
        <w:pStyle w:val="Heading3"/>
      </w:pPr>
      <w:bookmarkStart w:id="268" w:name="_Connections"/>
      <w:bookmarkEnd w:id="268"/>
      <w:r>
        <w:lastRenderedPageBreak/>
        <w:t>Connections</w:t>
      </w:r>
    </w:p>
    <w:p w14:paraId="2AF4B665" w14:textId="77777777" w:rsidR="009C0D6F" w:rsidRPr="00953576" w:rsidRDefault="009C0D6F" w:rsidP="009C0D6F">
      <w:pPr>
        <w:pStyle w:val="BodyText2"/>
      </w:pPr>
    </w:p>
    <w:tbl>
      <w:tblPr>
        <w:tblStyle w:val="LightShading-Accent11"/>
        <w:tblW w:w="0" w:type="auto"/>
        <w:tblLook w:val="04A0" w:firstRow="1" w:lastRow="0" w:firstColumn="1" w:lastColumn="0" w:noHBand="0" w:noVBand="1"/>
      </w:tblPr>
      <w:tblGrid>
        <w:gridCol w:w="2026"/>
        <w:gridCol w:w="1407"/>
        <w:gridCol w:w="1000"/>
        <w:gridCol w:w="1217"/>
        <w:gridCol w:w="3710"/>
      </w:tblGrid>
      <w:tr w:rsidR="009C0D6F" w:rsidRPr="00E5005D" w14:paraId="23B1BA13"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090603FB" w14:textId="77777777" w:rsidR="009C0D6F" w:rsidRPr="00DD4343" w:rsidRDefault="009C0D6F" w:rsidP="00237F98">
            <w:pPr>
              <w:pStyle w:val="Tiny"/>
            </w:pPr>
            <w:r w:rsidRPr="00DD4343">
              <w:t>Machine</w:t>
            </w:r>
          </w:p>
        </w:tc>
        <w:tc>
          <w:tcPr>
            <w:tcW w:w="1407" w:type="dxa"/>
          </w:tcPr>
          <w:p w14:paraId="46D36C0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1000" w:type="dxa"/>
          </w:tcPr>
          <w:p w14:paraId="37E3489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217" w:type="dxa"/>
          </w:tcPr>
          <w:p w14:paraId="2563B33A"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710" w:type="dxa"/>
          </w:tcPr>
          <w:p w14:paraId="7CDF75A8" w14:textId="77777777" w:rsidR="009C0D6F" w:rsidRDefault="009C0D6F" w:rsidP="00237F98">
            <w:pPr>
              <w:pStyle w:val="Tiny"/>
              <w:cnfStyle w:val="100000000000" w:firstRow="1" w:lastRow="0" w:firstColumn="0" w:lastColumn="0" w:oddVBand="0" w:evenVBand="0" w:oddHBand="0" w:evenHBand="0" w:firstRowFirstColumn="0" w:firstRowLastColumn="0" w:lastRowFirstColumn="0" w:lastRowLastColumn="0"/>
            </w:pPr>
            <w:r>
              <w:t>Notes</w:t>
            </w:r>
          </w:p>
        </w:tc>
      </w:tr>
      <w:tr w:rsidR="009C0D6F" w:rsidRPr="00E5005D" w14:paraId="1A1EA76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43C311B" w14:textId="77777777" w:rsidR="009C0D6F" w:rsidRPr="00DD4343" w:rsidRDefault="009C0D6F" w:rsidP="00237F98">
            <w:pPr>
              <w:pStyle w:val="Tiny"/>
            </w:pPr>
            <w:r w:rsidRPr="00DD4343">
              <w:t>h05-dev-vm3</w:t>
            </w:r>
          </w:p>
        </w:tc>
        <w:tc>
          <w:tcPr>
            <w:tcW w:w="1407" w:type="dxa"/>
          </w:tcPr>
          <w:p w14:paraId="4434E094"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1000" w:type="dxa"/>
          </w:tcPr>
          <w:p w14:paraId="3B986CB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217" w:type="dxa"/>
          </w:tcPr>
          <w:p w14:paraId="618EEE2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710" w:type="dxa"/>
          </w:tcPr>
          <w:p w14:paraId="4354752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ices moved to ho5-stg-vm8 at the end of 2015</w:t>
            </w:r>
          </w:p>
        </w:tc>
      </w:tr>
      <w:tr w:rsidR="009C0D6F" w:rsidRPr="00E5005D" w14:paraId="649EAD9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5097656" w14:textId="77777777" w:rsidR="009C0D6F" w:rsidRPr="00DD4343" w:rsidRDefault="009C0D6F" w:rsidP="00237F98">
            <w:pPr>
              <w:pStyle w:val="Tiny"/>
            </w:pPr>
            <w:r w:rsidRPr="00DD4343">
              <w:t>h05-dev-vm8</w:t>
            </w:r>
          </w:p>
        </w:tc>
        <w:tc>
          <w:tcPr>
            <w:tcW w:w="1407" w:type="dxa"/>
          </w:tcPr>
          <w:p w14:paraId="770D792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000" w:type="dxa"/>
          </w:tcPr>
          <w:p w14:paraId="5AED20E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561370F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42E19F07"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6D653B7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3675DF08" w14:textId="77777777" w:rsidR="009C0D6F" w:rsidRPr="00DD4343" w:rsidRDefault="009C0D6F" w:rsidP="00237F98">
            <w:pPr>
              <w:pStyle w:val="Tiny"/>
            </w:pPr>
            <w:r w:rsidRPr="00DD4343">
              <w:t>h05-stg-vm8</w:t>
            </w:r>
          </w:p>
        </w:tc>
        <w:tc>
          <w:tcPr>
            <w:tcW w:w="1407" w:type="dxa"/>
          </w:tcPr>
          <w:p w14:paraId="62FA0EB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1000" w:type="dxa"/>
          </w:tcPr>
          <w:p w14:paraId="2E12A5D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217" w:type="dxa"/>
          </w:tcPr>
          <w:p w14:paraId="1C72225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710" w:type="dxa"/>
          </w:tcPr>
          <w:p w14:paraId="619D5F7D"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FC20F0A"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5FA72423" w14:textId="77777777" w:rsidR="009C0D6F" w:rsidRPr="00DD4343" w:rsidRDefault="009C0D6F" w:rsidP="00237F98">
            <w:pPr>
              <w:pStyle w:val="Tiny"/>
            </w:pPr>
            <w:r w:rsidRPr="00DD4343">
              <w:t>h05-dev-vm11</w:t>
            </w:r>
          </w:p>
        </w:tc>
        <w:tc>
          <w:tcPr>
            <w:tcW w:w="1407" w:type="dxa"/>
          </w:tcPr>
          <w:p w14:paraId="2A223FB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1000" w:type="dxa"/>
          </w:tcPr>
          <w:p w14:paraId="7EF3F42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6FEA4260"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09013E5C"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04C2A9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22C7AE47" w14:textId="77777777" w:rsidR="009C0D6F" w:rsidRPr="00DD4343" w:rsidRDefault="009C0D6F" w:rsidP="00237F98">
            <w:pPr>
              <w:pStyle w:val="Tiny"/>
            </w:pPr>
            <w:r w:rsidRPr="00DD4343">
              <w:t>h03-dev-vm7</w:t>
            </w:r>
          </w:p>
        </w:tc>
        <w:tc>
          <w:tcPr>
            <w:tcW w:w="1407" w:type="dxa"/>
          </w:tcPr>
          <w:p w14:paraId="6175A3B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1000" w:type="dxa"/>
          </w:tcPr>
          <w:p w14:paraId="7917BAF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webuser</w:t>
            </w:r>
          </w:p>
        </w:tc>
        <w:tc>
          <w:tcPr>
            <w:tcW w:w="1217" w:type="dxa"/>
          </w:tcPr>
          <w:p w14:paraId="1E6B804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710" w:type="dxa"/>
          </w:tcPr>
          <w:p w14:paraId="1D23E2DB"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A26B5E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AF13BB5" w14:textId="77777777" w:rsidR="009C0D6F" w:rsidRPr="00DD4343" w:rsidRDefault="009C0D6F" w:rsidP="00237F98">
            <w:pPr>
              <w:pStyle w:val="Tiny"/>
            </w:pPr>
            <w:r w:rsidRPr="00DD4343">
              <w:t>hadoop-h05</w:t>
            </w:r>
          </w:p>
        </w:tc>
        <w:tc>
          <w:tcPr>
            <w:tcW w:w="1407" w:type="dxa"/>
          </w:tcPr>
          <w:p w14:paraId="538C628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w:t>
            </w:r>
          </w:p>
        </w:tc>
        <w:tc>
          <w:tcPr>
            <w:tcW w:w="1000" w:type="dxa"/>
          </w:tcPr>
          <w:p w14:paraId="4BAC8B5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opa</w:t>
            </w:r>
          </w:p>
        </w:tc>
        <w:tc>
          <w:tcPr>
            <w:tcW w:w="1217" w:type="dxa"/>
          </w:tcPr>
          <w:p w14:paraId="356B631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73C4A624"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42963F6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A1D3E74" w14:textId="77777777" w:rsidR="009C0D6F" w:rsidRPr="00DD4343" w:rsidRDefault="009C0D6F" w:rsidP="00237F98">
            <w:pPr>
              <w:pStyle w:val="Tiny"/>
            </w:pPr>
            <w:r w:rsidRPr="00DD4343">
              <w:t>Hadoop-m1 (Hadoop-m1.jrc.it)</w:t>
            </w:r>
          </w:p>
        </w:tc>
        <w:tc>
          <w:tcPr>
            <w:tcW w:w="1407" w:type="dxa"/>
          </w:tcPr>
          <w:p w14:paraId="6EF1B25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m1</w:t>
            </w:r>
          </w:p>
        </w:tc>
        <w:tc>
          <w:tcPr>
            <w:tcW w:w="1000" w:type="dxa"/>
          </w:tcPr>
          <w:p w14:paraId="4952C6E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07A4B6E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550882FE"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A66574E"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190A8F23" w14:textId="77777777" w:rsidR="009C0D6F" w:rsidRPr="00DD4343" w:rsidRDefault="009C0D6F" w:rsidP="00237F98">
            <w:pPr>
              <w:pStyle w:val="Tiny"/>
            </w:pPr>
            <w:r w:rsidRPr="00DD4343">
              <w:t>hadoop-sn (139.191.147.220)</w:t>
            </w:r>
          </w:p>
        </w:tc>
        <w:tc>
          <w:tcPr>
            <w:tcW w:w="1407" w:type="dxa"/>
          </w:tcPr>
          <w:p w14:paraId="4521E0D8"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1000" w:type="dxa"/>
          </w:tcPr>
          <w:p w14:paraId="3FBBA1F9"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217" w:type="dxa"/>
          </w:tcPr>
          <w:p w14:paraId="1C41AFB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1EFDD1C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1E90847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32FF6CC" w14:textId="77777777" w:rsidR="009C0D6F" w:rsidRPr="00DD4343" w:rsidRDefault="009C0D6F" w:rsidP="00237F98">
            <w:pPr>
              <w:pStyle w:val="Tiny"/>
            </w:pPr>
            <w:r w:rsidRPr="00DD4343">
              <w:t>Hadoop-m2 (139.191.147.222)</w:t>
            </w:r>
          </w:p>
        </w:tc>
        <w:tc>
          <w:tcPr>
            <w:tcW w:w="1407" w:type="dxa"/>
          </w:tcPr>
          <w:p w14:paraId="321BB11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1000" w:type="dxa"/>
          </w:tcPr>
          <w:p w14:paraId="6B64EBE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19BA2FF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16CF021B"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C7B076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93603EC" w14:textId="77777777" w:rsidR="009C0D6F" w:rsidRPr="00DD4343" w:rsidRDefault="009C0D6F" w:rsidP="00237F98">
            <w:pPr>
              <w:pStyle w:val="Tiny"/>
            </w:pPr>
            <w:r w:rsidRPr="00DD4343">
              <w:t>h05-nn01.jrc.it</w:t>
            </w:r>
          </w:p>
        </w:tc>
        <w:tc>
          <w:tcPr>
            <w:tcW w:w="1407" w:type="dxa"/>
          </w:tcPr>
          <w:p w14:paraId="18414DE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1000" w:type="dxa"/>
          </w:tcPr>
          <w:p w14:paraId="1C56503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217" w:type="dxa"/>
          </w:tcPr>
          <w:p w14:paraId="36510C4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710" w:type="dxa"/>
          </w:tcPr>
          <w:p w14:paraId="5E50CAA5"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287BED1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6D74CEF" w14:textId="77777777" w:rsidR="009C0D6F" w:rsidRPr="00DD4343" w:rsidRDefault="009C0D6F" w:rsidP="00237F98">
            <w:pPr>
              <w:pStyle w:val="Tiny"/>
            </w:pPr>
            <w:r w:rsidRPr="00DD4343">
              <w:t>cruise</w:t>
            </w:r>
          </w:p>
        </w:tc>
        <w:tc>
          <w:tcPr>
            <w:tcW w:w="1407" w:type="dxa"/>
          </w:tcPr>
          <w:p w14:paraId="3CAF6336"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c>
          <w:tcPr>
            <w:tcW w:w="1000" w:type="dxa"/>
          </w:tcPr>
          <w:p w14:paraId="2F7DE82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217" w:type="dxa"/>
          </w:tcPr>
          <w:p w14:paraId="0C4022B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710" w:type="dxa"/>
          </w:tcPr>
          <w:p w14:paraId="137FCA2D"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72F61BE6"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542CBBE" w14:textId="77777777" w:rsidR="009C0D6F" w:rsidRPr="00DD4343" w:rsidRDefault="009C0D6F" w:rsidP="00237F98">
            <w:pPr>
              <w:pStyle w:val="Tiny"/>
            </w:pPr>
            <w:r w:rsidRPr="00DD4343">
              <w:t>species.jrc.org</w:t>
            </w:r>
          </w:p>
        </w:tc>
        <w:tc>
          <w:tcPr>
            <w:tcW w:w="1407" w:type="dxa"/>
          </w:tcPr>
          <w:p w14:paraId="5E8F09B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1000" w:type="dxa"/>
          </w:tcPr>
          <w:p w14:paraId="3073CB0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217" w:type="dxa"/>
          </w:tcPr>
          <w:p w14:paraId="6541A64F"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710" w:type="dxa"/>
          </w:tcPr>
          <w:p w14:paraId="229616D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5F42572E"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66994DCC" w14:textId="77777777" w:rsidR="009C0D6F" w:rsidRPr="00DD4343" w:rsidRDefault="009C0D6F" w:rsidP="00237F98">
            <w:pPr>
              <w:pStyle w:val="Tiny"/>
            </w:pPr>
            <w:r w:rsidRPr="00DD4343">
              <w:t>123.176.76.184</w:t>
            </w:r>
          </w:p>
        </w:tc>
        <w:tc>
          <w:tcPr>
            <w:tcW w:w="1407" w:type="dxa"/>
          </w:tcPr>
          <w:p w14:paraId="224A861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SPREP</w:t>
            </w:r>
          </w:p>
        </w:tc>
        <w:tc>
          <w:tcPr>
            <w:tcW w:w="1000" w:type="dxa"/>
          </w:tcPr>
          <w:p w14:paraId="200616CA"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217" w:type="dxa"/>
          </w:tcPr>
          <w:p w14:paraId="24A50A5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710" w:type="dxa"/>
          </w:tcPr>
          <w:p w14:paraId="6A8A85F7"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9C0D6F" w:rsidRPr="00E5005D" w14:paraId="5EE90838"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F17629F" w14:textId="77777777" w:rsidR="009C0D6F" w:rsidRPr="00DD4343" w:rsidRDefault="009C0D6F" w:rsidP="00237F98">
            <w:pPr>
              <w:pStyle w:val="Tiny"/>
            </w:pPr>
            <w:r w:rsidRPr="00DD4343">
              <w:t>195.201.0.30</w:t>
            </w:r>
            <w:r>
              <w:t>:6736</w:t>
            </w:r>
          </w:p>
        </w:tc>
        <w:tc>
          <w:tcPr>
            <w:tcW w:w="1407" w:type="dxa"/>
          </w:tcPr>
          <w:p w14:paraId="0F2F1840"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Penrose</w:t>
            </w:r>
          </w:p>
        </w:tc>
        <w:tc>
          <w:tcPr>
            <w:tcW w:w="1000" w:type="dxa"/>
          </w:tcPr>
          <w:p w14:paraId="1CC2025B"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biopama</w:t>
            </w:r>
          </w:p>
        </w:tc>
        <w:tc>
          <w:tcPr>
            <w:tcW w:w="1217" w:type="dxa"/>
          </w:tcPr>
          <w:p w14:paraId="59E10BE3"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jUakAnx232NAAZ</w:t>
            </w:r>
          </w:p>
        </w:tc>
        <w:tc>
          <w:tcPr>
            <w:tcW w:w="3710" w:type="dxa"/>
          </w:tcPr>
          <w:p w14:paraId="2991F176"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Penrose machine with </w:t>
            </w:r>
            <w:hyperlink r:id="rId1504" w:history="1">
              <w:r w:rsidRPr="009E4FEF">
                <w:rPr>
                  <w:rStyle w:val="Hyperlink"/>
                </w:rPr>
                <w:t>www.biopama.org</w:t>
              </w:r>
            </w:hyperlink>
            <w:r w:rsidR="00B52381">
              <w:t xml:space="preserve"> and beta.biopama.org </w:t>
            </w:r>
          </w:p>
        </w:tc>
      </w:tr>
    </w:tbl>
    <w:p w14:paraId="2CED29B5" w14:textId="77777777" w:rsidR="009C0D6F" w:rsidRDefault="009C0D6F" w:rsidP="009C0D6F">
      <w:pPr>
        <w:pStyle w:val="Heading3"/>
      </w:pPr>
      <w:bookmarkStart w:id="269" w:name="_Ref398800010"/>
      <w:r>
        <w:t>SOCK proxy</w:t>
      </w:r>
      <w:bookmarkEnd w:id="269"/>
    </w:p>
    <w:p w14:paraId="2165C4AC" w14:textId="77777777" w:rsidR="009C0D6F" w:rsidRDefault="009C0D6F" w:rsidP="009C0D6F">
      <w:pPr>
        <w:pStyle w:val="BodyText2"/>
      </w:pPr>
      <w:r>
        <w:t>The Hadoop cluster has an internal network which you cant get to easily to get to the Hadoop logs and tools. So if you create entries in the hosts file then allow all http traffic to go though the localhost then they can be pointed to the right machines in the Hadoop cluster. Here is the hosts file (in c:\windows\system32\drivers\etc\hosts.</w:t>
      </w:r>
    </w:p>
    <w:p w14:paraId="5836ABA3" w14:textId="77777777" w:rsidR="009C0D6F" w:rsidRPr="00035D81" w:rsidRDefault="009C0D6F" w:rsidP="009C0D6F">
      <w:pPr>
        <w:pStyle w:val="TableText"/>
        <w:rPr>
          <w:rStyle w:val="text"/>
        </w:rPr>
      </w:pPr>
      <w:r w:rsidRPr="00035D81">
        <w:rPr>
          <w:rStyle w:val="text"/>
        </w:rPr>
        <w:t>10.0.100.229    hadoop-m1</w:t>
      </w:r>
    </w:p>
    <w:p w14:paraId="44636C0C" w14:textId="77777777" w:rsidR="009C0D6F" w:rsidRPr="00035D81" w:rsidRDefault="009C0D6F" w:rsidP="009C0D6F">
      <w:pPr>
        <w:pStyle w:val="TableText"/>
        <w:rPr>
          <w:rStyle w:val="text"/>
        </w:rPr>
      </w:pPr>
      <w:r w:rsidRPr="00035D81">
        <w:rPr>
          <w:rStyle w:val="text"/>
        </w:rPr>
        <w:t>10.0.100.238    hadoop-m2</w:t>
      </w:r>
    </w:p>
    <w:p w14:paraId="3534EE6A" w14:textId="77777777" w:rsidR="009C0D6F" w:rsidRPr="00035D81" w:rsidRDefault="009C0D6F" w:rsidP="009C0D6F">
      <w:pPr>
        <w:pStyle w:val="TableText"/>
        <w:rPr>
          <w:rStyle w:val="text"/>
        </w:rPr>
      </w:pPr>
      <w:r w:rsidRPr="00035D81">
        <w:rPr>
          <w:rStyle w:val="text"/>
        </w:rPr>
        <w:t>10.0.100.231    hadoop-01</w:t>
      </w:r>
    </w:p>
    <w:p w14:paraId="4AAB1B1E" w14:textId="77777777" w:rsidR="009C0D6F" w:rsidRPr="00035D81" w:rsidRDefault="009C0D6F" w:rsidP="009C0D6F">
      <w:pPr>
        <w:pStyle w:val="TableText"/>
        <w:rPr>
          <w:rStyle w:val="text"/>
        </w:rPr>
      </w:pPr>
      <w:r w:rsidRPr="00035D81">
        <w:rPr>
          <w:rStyle w:val="text"/>
        </w:rPr>
        <w:t>10.0.100.232    hadoop-02</w:t>
      </w:r>
    </w:p>
    <w:p w14:paraId="213C3A19" w14:textId="77777777" w:rsidR="009C0D6F" w:rsidRPr="00035D81" w:rsidRDefault="009C0D6F" w:rsidP="009C0D6F">
      <w:pPr>
        <w:pStyle w:val="TableText"/>
        <w:rPr>
          <w:rStyle w:val="text"/>
        </w:rPr>
      </w:pPr>
      <w:r w:rsidRPr="00035D81">
        <w:rPr>
          <w:rStyle w:val="text"/>
        </w:rPr>
        <w:t>10.0.100.233    hadoop-03</w:t>
      </w:r>
    </w:p>
    <w:p w14:paraId="1E8D8FA6" w14:textId="77777777" w:rsidR="009C0D6F" w:rsidRPr="00035D81" w:rsidRDefault="009C0D6F" w:rsidP="009C0D6F">
      <w:pPr>
        <w:pStyle w:val="TableText"/>
        <w:rPr>
          <w:rStyle w:val="text"/>
        </w:rPr>
      </w:pPr>
      <w:r w:rsidRPr="00035D81">
        <w:rPr>
          <w:rStyle w:val="text"/>
        </w:rPr>
        <w:t>10.0.100.234    hadoop-04</w:t>
      </w:r>
    </w:p>
    <w:p w14:paraId="37CCA07B" w14:textId="77777777" w:rsidR="009C0D6F" w:rsidRPr="00035D81" w:rsidRDefault="009C0D6F" w:rsidP="009C0D6F">
      <w:pPr>
        <w:pStyle w:val="TableText"/>
        <w:rPr>
          <w:rStyle w:val="text"/>
        </w:rPr>
      </w:pPr>
      <w:r w:rsidRPr="00035D81">
        <w:rPr>
          <w:rStyle w:val="text"/>
        </w:rPr>
        <w:t>10.0.100.235    hadoop-05</w:t>
      </w:r>
    </w:p>
    <w:p w14:paraId="40356BF8" w14:textId="77777777" w:rsidR="009C0D6F" w:rsidRPr="00035D81" w:rsidRDefault="009C0D6F" w:rsidP="009C0D6F">
      <w:pPr>
        <w:pStyle w:val="TableText"/>
        <w:rPr>
          <w:rStyle w:val="text"/>
        </w:rPr>
      </w:pPr>
      <w:r w:rsidRPr="00035D81">
        <w:rPr>
          <w:rStyle w:val="text"/>
        </w:rPr>
        <w:t>10.0.100.236    hadoop-06</w:t>
      </w:r>
    </w:p>
    <w:p w14:paraId="5C7BE867" w14:textId="77777777" w:rsidR="009C0D6F" w:rsidRPr="00035D81" w:rsidRDefault="009C0D6F" w:rsidP="009C0D6F">
      <w:pPr>
        <w:pStyle w:val="TableText"/>
        <w:rPr>
          <w:rStyle w:val="text"/>
        </w:rPr>
      </w:pPr>
      <w:r w:rsidRPr="00035D81">
        <w:rPr>
          <w:rStyle w:val="text"/>
        </w:rPr>
        <w:t>10.0.100.237    hadoop-07</w:t>
      </w:r>
    </w:p>
    <w:p w14:paraId="188F930F" w14:textId="77777777" w:rsidR="009C0D6F" w:rsidRPr="00035D81" w:rsidRDefault="009C0D6F" w:rsidP="009C0D6F">
      <w:pPr>
        <w:pStyle w:val="TableText"/>
        <w:rPr>
          <w:rStyle w:val="text"/>
        </w:rPr>
      </w:pPr>
      <w:r w:rsidRPr="00035D81">
        <w:rPr>
          <w:rStyle w:val="text"/>
        </w:rPr>
        <w:t>10.0.100.230    hadoop-sn</w:t>
      </w:r>
    </w:p>
    <w:p w14:paraId="57095F8B" w14:textId="77777777" w:rsidR="009C0D6F" w:rsidRDefault="009C0D6F" w:rsidP="009C0D6F">
      <w:pPr>
        <w:pStyle w:val="BodyText2"/>
      </w:pPr>
      <w:r>
        <w:t>To set this up in ssh:</w:t>
      </w:r>
    </w:p>
    <w:p w14:paraId="1DA34113" w14:textId="77777777" w:rsidR="009C0D6F" w:rsidRDefault="009C0D6F" w:rsidP="009C0D6F">
      <w:pPr>
        <w:pStyle w:val="ListBullet"/>
      </w:pPr>
      <w:r>
        <w:t xml:space="preserve">Open the Hadoop-m2 ssh connection and click on ssh | tunnels </w:t>
      </w:r>
    </w:p>
    <w:p w14:paraId="1B0426C2" w14:textId="77777777" w:rsidR="009C0D6F" w:rsidRDefault="009C0D6F" w:rsidP="009C0D6F">
      <w:pPr>
        <w:pStyle w:val="ListBullet"/>
      </w:pPr>
      <w:r>
        <w:t>Set source port = 1080, destination=dynamic and click Add</w:t>
      </w:r>
    </w:p>
    <w:p w14:paraId="094FA471" w14:textId="77777777" w:rsidR="009C0D6F" w:rsidRDefault="009C0D6F" w:rsidP="009C0D6F">
      <w:pPr>
        <w:pStyle w:val="ListBullet"/>
      </w:pPr>
      <w:r>
        <w:t>In Firefox go to options | advanced | network | settings | SOCKS Host = localhost and port=1080</w:t>
      </w:r>
    </w:p>
    <w:p w14:paraId="4F642CDC" w14:textId="77777777" w:rsidR="009C0D6F" w:rsidRDefault="009C0D6F" w:rsidP="009C0D6F">
      <w:pPr>
        <w:pStyle w:val="ListBullet"/>
      </w:pPr>
      <w:r>
        <w:t xml:space="preserve">You can then open the connection and enter an ip address in a browser and it will find the node (e.g. </w:t>
      </w:r>
      <w:hyperlink r:id="rId1505" w:history="1">
        <w:r w:rsidRPr="001F25C7">
          <w:rPr>
            <w:rStyle w:val="Hyperlink"/>
          </w:rPr>
          <w:t>http://10.0.100.234:8042/node</w:t>
        </w:r>
      </w:hyperlink>
      <w:r>
        <w:t xml:space="preserve">) </w:t>
      </w:r>
    </w:p>
    <w:p w14:paraId="5119DB66" w14:textId="77777777" w:rsidR="009C0D6F" w:rsidRDefault="009C0D6F" w:rsidP="009C0D6F">
      <w:pPr>
        <w:pStyle w:val="ListBullet"/>
      </w:pPr>
      <w:r>
        <w:t xml:space="preserve">You can also simply click on the links from </w:t>
      </w:r>
      <w:hyperlink r:id="rId1506" w:history="1">
        <w:r w:rsidRPr="0065259E">
          <w:rPr>
            <w:rStyle w:val="Hyperlink"/>
          </w:rPr>
          <w:t>Cloudera Manager</w:t>
        </w:r>
      </w:hyperlink>
      <w:r>
        <w:t xml:space="preserve"> to the UIs and the actual IP addresses of the Hadoop network are found</w:t>
      </w:r>
    </w:p>
    <w:p w14:paraId="6802ABF9" w14:textId="77777777" w:rsidR="00F3221A" w:rsidRDefault="00F3221A" w:rsidP="003B37F4">
      <w:pPr>
        <w:pStyle w:val="Heading2"/>
      </w:pPr>
      <w:r>
        <w:t>UNIX</w:t>
      </w:r>
      <w:bookmarkEnd w:id="198"/>
    </w:p>
    <w:p w14:paraId="498C5A14" w14:textId="77777777" w:rsidR="00F3221A" w:rsidRDefault="00F3221A" w:rsidP="000E5536">
      <w:pPr>
        <w:pStyle w:val="BodyText"/>
      </w:pPr>
      <w:r>
        <w:t xml:space="preserve">Doing the tutorial here: </w:t>
      </w:r>
      <w:hyperlink r:id="rId1507" w:history="1">
        <w:r w:rsidRPr="0077669C">
          <w:rPr>
            <w:rStyle w:val="Hyperlink"/>
          </w:rPr>
          <w:t>http://www.ee.surrey.ac.uk/Teaching/Unix/unixintro.html</w:t>
        </w:r>
      </w:hyperlink>
    </w:p>
    <w:p w14:paraId="28689D50" w14:textId="77777777" w:rsidR="00F3221A" w:rsidRDefault="00F3221A" w:rsidP="000E5536">
      <w:pPr>
        <w:pStyle w:val="BodyText"/>
      </w:pPr>
      <w:r>
        <w:t>Cant find the tilde on my keyboard - top left</w:t>
      </w:r>
    </w:p>
    <w:p w14:paraId="5067DD0E" w14:textId="77777777" w:rsidR="00F12A7E" w:rsidRDefault="00F12A7E" w:rsidP="0034374E">
      <w:pPr>
        <w:pStyle w:val="Heading3"/>
      </w:pPr>
      <w:r>
        <w:t>Commands</w:t>
      </w:r>
    </w:p>
    <w:p w14:paraId="3B983781"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59962C66" w14:textId="77777777" w:rsidR="00006B76" w:rsidRDefault="00006B76" w:rsidP="007D2F52">
      <w:pPr>
        <w:pStyle w:val="Heading4"/>
      </w:pPr>
      <w:bookmarkStart w:id="270" w:name="_Toc315774630"/>
      <w:bookmarkStart w:id="271" w:name="_Toc315774629"/>
      <w:r>
        <w:t>File commands</w:t>
      </w:r>
    </w:p>
    <w:p w14:paraId="71322B67" w14:textId="77777777" w:rsidR="00006B76" w:rsidRDefault="00006B76" w:rsidP="008B6883">
      <w:pPr>
        <w:pStyle w:val="BodyText2"/>
      </w:pPr>
      <w:r>
        <w:t>Use scp to copy files between unix boxes:</w:t>
      </w:r>
    </w:p>
    <w:p w14:paraId="2CB81344" w14:textId="77777777" w:rsidR="00006B76" w:rsidRPr="00006B76" w:rsidRDefault="00006B76" w:rsidP="008B550B">
      <w:pPr>
        <w:pStyle w:val="Code"/>
      </w:pPr>
      <w:r w:rsidRPr="00006B76">
        <w:lastRenderedPageBreak/>
        <w:t>[dopa@h05-nn01 ~]$ scp cottaan@cruise:/exports/monde/GBIFSpeciesFiles/10054.gz test.gz</w:t>
      </w:r>
    </w:p>
    <w:p w14:paraId="2CC7F37E" w14:textId="77777777" w:rsidR="009C0D6F" w:rsidRDefault="009C0D6F" w:rsidP="009C0D6F">
      <w:pPr>
        <w:pStyle w:val="Heading4"/>
      </w:pPr>
      <w:bookmarkStart w:id="272" w:name="_Ref347406831"/>
      <w:r>
        <w:t>Finding things</w:t>
      </w:r>
    </w:p>
    <w:p w14:paraId="0DD4EFCF" w14:textId="77777777" w:rsidR="009C0D6F" w:rsidRDefault="009C0D6F" w:rsidP="009C0D6F">
      <w:pPr>
        <w:pStyle w:val="BodyText2"/>
      </w:pPr>
      <w:r>
        <w:t>Instead of outputting permission denied errors for all those folders that you have no access to, redirect them. The following is from a good tutorial on find (</w:t>
      </w:r>
      <w:hyperlink r:id="rId1508" w:history="1">
        <w:r w:rsidRPr="006B5742">
          <w:rPr>
            <w:rStyle w:val="Hyperlink"/>
          </w:rPr>
          <w:t>http://content.hccfl.edu/pollock/unix/findcmd.htm</w:t>
        </w:r>
      </w:hyperlink>
      <w:r>
        <w:t xml:space="preserve">). </w:t>
      </w:r>
    </w:p>
    <w:p w14:paraId="3D00932B" w14:textId="77777777" w:rsidR="009C0D6F" w:rsidRDefault="009C0D6F" w:rsidP="009C0D6F">
      <w:pPr>
        <w:pStyle w:val="Code"/>
      </w:pPr>
      <w:r>
        <w:t xml:space="preserve">$ </w:t>
      </w:r>
      <w:r w:rsidRPr="00717013">
        <w:t>find / -name foo 2&gt;/dev/null</w:t>
      </w:r>
    </w:p>
    <w:p w14:paraId="5A1AB096" w14:textId="77777777" w:rsidR="009C0D6F" w:rsidRDefault="009C0D6F" w:rsidP="009C0D6F">
      <w:pPr>
        <w:pStyle w:val="Code"/>
      </w:pPr>
      <w:r w:rsidRPr="00717013">
        <w:t xml:space="preserve">find / -name </w:t>
      </w:r>
      <w:r w:rsidRPr="00D80421">
        <w:t>dataDownload</w:t>
      </w:r>
      <w:r>
        <w:t xml:space="preserve"> </w:t>
      </w:r>
      <w:r w:rsidRPr="00717013">
        <w:t>2&gt;/dev/null</w:t>
      </w:r>
    </w:p>
    <w:p w14:paraId="4CF54DC6" w14:textId="77777777" w:rsidR="009C0D6F" w:rsidRDefault="009C0D6F" w:rsidP="009C0D6F">
      <w:pPr>
        <w:pStyle w:val="Code"/>
      </w:pPr>
      <w:r w:rsidRPr="00D80421">
        <w:t>dataDownload</w:t>
      </w:r>
    </w:p>
    <w:p w14:paraId="79B57241" w14:textId="77777777" w:rsidR="009C0D6F" w:rsidRDefault="009C0D6F" w:rsidP="009C0D6F">
      <w:pPr>
        <w:pStyle w:val="BodyText"/>
      </w:pPr>
      <w:r>
        <w:t>To use wildcards, use \*:</w:t>
      </w:r>
    </w:p>
    <w:p w14:paraId="40ED12D6" w14:textId="77777777" w:rsidR="009C0D6F" w:rsidRDefault="009C0D6F" w:rsidP="009C0D6F">
      <w:pPr>
        <w:pStyle w:val="Code"/>
      </w:pPr>
      <w:r>
        <w:t xml:space="preserve">$ </w:t>
      </w:r>
      <w:r w:rsidRPr="00717013">
        <w:t>find / -name foo</w:t>
      </w:r>
      <w:r>
        <w:t>\*bar</w:t>
      </w:r>
      <w:r w:rsidRPr="00717013">
        <w:t xml:space="preserve"> 2&gt;/dev/null</w:t>
      </w:r>
    </w:p>
    <w:p w14:paraId="61F872E2" w14:textId="77777777" w:rsidR="009C0D6F" w:rsidRDefault="009C0D6F" w:rsidP="009C0D6F">
      <w:pPr>
        <w:pStyle w:val="Code"/>
      </w:pPr>
      <w:r w:rsidRPr="00612CF8">
        <w:t>[dopa@hadoop-h05 /]$ find -name *core.java 2&gt;/dev/null</w:t>
      </w:r>
    </w:p>
    <w:p w14:paraId="135C2B76" w14:textId="77777777" w:rsidR="009C0D6F" w:rsidRDefault="009C0D6F" w:rsidP="009C0D6F">
      <w:pPr>
        <w:pStyle w:val="Code"/>
      </w:pPr>
      <w:r w:rsidRPr="007B2B40">
        <w:t>[dopa@hadoop-h05 /]$ locate *core.jar</w:t>
      </w:r>
      <w:r>
        <w:t xml:space="preserve"> IS THE BEST</w:t>
      </w:r>
    </w:p>
    <w:p w14:paraId="51FBFBCC" w14:textId="77777777" w:rsidR="009C0D6F" w:rsidRDefault="009C0D6F" w:rsidP="009C0D6F">
      <w:pPr>
        <w:pStyle w:val="BodyText"/>
      </w:pPr>
      <w:r>
        <w:t>Will find all files that start with foo and end in bar.</w:t>
      </w:r>
    </w:p>
    <w:p w14:paraId="4AF7A836" w14:textId="77777777" w:rsidR="009C0D6F" w:rsidRDefault="009C0D6F" w:rsidP="009C0D6F">
      <w:pPr>
        <w:pStyle w:val="BodyText"/>
      </w:pPr>
      <w:r>
        <w:t>To find a directory:</w:t>
      </w:r>
    </w:p>
    <w:p w14:paraId="19FCF710" w14:textId="77777777" w:rsidR="009C0D6F" w:rsidRDefault="009C0D6F" w:rsidP="009C0D6F">
      <w:pPr>
        <w:pStyle w:val="Code"/>
      </w:pPr>
      <w:r>
        <w:t xml:space="preserve">$ </w:t>
      </w:r>
      <w:r w:rsidRPr="00717013">
        <w:t xml:space="preserve">find / </w:t>
      </w:r>
      <w:r>
        <w:t xml:space="preserve">-type d </w:t>
      </w:r>
      <w:r w:rsidRPr="00717013">
        <w:t>-name foo 2&gt;/dev/null</w:t>
      </w:r>
    </w:p>
    <w:p w14:paraId="189ED351" w14:textId="77777777" w:rsidR="009C0D6F" w:rsidRDefault="009C0D6F" w:rsidP="009C0D6F">
      <w:pPr>
        <w:pStyle w:val="BodyText2"/>
      </w:pPr>
      <w:r>
        <w:t>To find a file:</w:t>
      </w:r>
    </w:p>
    <w:p w14:paraId="201D8E3D" w14:textId="77777777" w:rsidR="009C0D6F" w:rsidRPr="00717013" w:rsidRDefault="009C0D6F" w:rsidP="009C0D6F">
      <w:pPr>
        <w:pStyle w:val="Code"/>
      </w:pPr>
      <w:r>
        <w:t xml:space="preserve">$ </w:t>
      </w:r>
      <w:r w:rsidRPr="00717013">
        <w:t xml:space="preserve">find / </w:t>
      </w:r>
      <w:r>
        <w:t xml:space="preserve">-type f </w:t>
      </w:r>
      <w:r w:rsidRPr="00717013">
        <w:t>-name foo 2&gt;/dev/null</w:t>
      </w:r>
    </w:p>
    <w:p w14:paraId="28E67C66" w14:textId="77777777" w:rsidR="009C0D6F" w:rsidRDefault="009C0D6F" w:rsidP="009C0D6F">
      <w:pPr>
        <w:pStyle w:val="Heading4"/>
      </w:pPr>
      <w:r>
        <w:t>Getting/Setting Environment Variables</w:t>
      </w:r>
      <w:bookmarkEnd w:id="272"/>
    </w:p>
    <w:p w14:paraId="2D3F1E69" w14:textId="77777777" w:rsidR="009C0D6F" w:rsidRDefault="009C0D6F" w:rsidP="009C0D6F">
      <w:pPr>
        <w:pStyle w:val="BodyText2"/>
      </w:pPr>
      <w:r>
        <w:t>To check environment variables, use set (for all of them) or echo $&lt;variable&gt;:</w:t>
      </w:r>
    </w:p>
    <w:p w14:paraId="697E7550" w14:textId="77777777" w:rsidR="009C0D6F" w:rsidRDefault="009C0D6F" w:rsidP="009C0D6F">
      <w:pPr>
        <w:pStyle w:val="Code"/>
      </w:pPr>
      <w:r>
        <w:t>$ set</w:t>
      </w:r>
    </w:p>
    <w:p w14:paraId="33676FBB" w14:textId="77777777" w:rsidR="009C0D6F" w:rsidRDefault="009C0D6F" w:rsidP="009C0D6F">
      <w:pPr>
        <w:pStyle w:val="Code"/>
      </w:pPr>
      <w:r>
        <w:t>$ echo $JAVA_HOME</w:t>
      </w:r>
    </w:p>
    <w:p w14:paraId="22362177" w14:textId="77777777" w:rsidR="009C0D6F" w:rsidRDefault="009C0D6F" w:rsidP="009C0D6F">
      <w:pPr>
        <w:pStyle w:val="BodyText2"/>
      </w:pPr>
      <w:r>
        <w:t>To see the path to executables, use which:</w:t>
      </w:r>
    </w:p>
    <w:p w14:paraId="11AEA57B" w14:textId="77777777" w:rsidR="009C0D6F" w:rsidRPr="00A216D3" w:rsidRDefault="009C0D6F" w:rsidP="009C0D6F">
      <w:pPr>
        <w:pStyle w:val="Code"/>
      </w:pPr>
      <w:r>
        <w:t>$ which java</w:t>
      </w:r>
    </w:p>
    <w:p w14:paraId="740F0B97" w14:textId="77777777" w:rsidR="009C0D6F" w:rsidRDefault="009C0D6F" w:rsidP="009C0D6F">
      <w:pPr>
        <w:pStyle w:val="BodyText2"/>
      </w:pPr>
      <w:r>
        <w:t>To set environment variables use export (here we are configuring the Java path):</w:t>
      </w:r>
    </w:p>
    <w:p w14:paraId="003C8AA2" w14:textId="77777777" w:rsidR="009C0D6F" w:rsidRDefault="009C0D6F" w:rsidP="009C0D6F">
      <w:pPr>
        <w:pStyle w:val="Code"/>
      </w:pPr>
      <w:r w:rsidRPr="00B161EB">
        <w:t>$ export JAVA_HOME=/usr/java/jdk1.6.0_31/bin/java</w:t>
      </w:r>
    </w:p>
    <w:p w14:paraId="2D9F162F" w14:textId="77777777" w:rsidR="009C0D6F" w:rsidRDefault="009C0D6F" w:rsidP="009C0D6F">
      <w:pPr>
        <w:pStyle w:val="Code"/>
      </w:pPr>
      <w:r>
        <w:t xml:space="preserve">$ </w:t>
      </w:r>
      <w:r w:rsidRPr="00AB7D4F">
        <w:t>export PATH=$PATH:/usr/java/</w:t>
      </w:r>
      <w:r w:rsidRPr="00B161EB">
        <w:t>jdk1.6.0_31</w:t>
      </w:r>
      <w:r>
        <w:t>/</w:t>
      </w:r>
      <w:r w:rsidRPr="00AB7D4F">
        <w:t>bin</w:t>
      </w:r>
    </w:p>
    <w:p w14:paraId="4B22DECB" w14:textId="77777777" w:rsidR="007317D6" w:rsidRDefault="007317D6" w:rsidP="007D2F52">
      <w:pPr>
        <w:pStyle w:val="Heading4"/>
      </w:pPr>
      <w:r>
        <w:t>History</w:t>
      </w:r>
    </w:p>
    <w:p w14:paraId="13C9F22F"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455C9FC9" w14:textId="77777777" w:rsidR="007317D6" w:rsidRDefault="007317D6" w:rsidP="008B550B">
      <w:pPr>
        <w:pStyle w:val="Code"/>
      </w:pPr>
      <w:r>
        <w:t>-bash-4.1$ export HISTTIMEFORMAT='%F %T '</w:t>
      </w:r>
    </w:p>
    <w:p w14:paraId="0D6AAA07" w14:textId="77777777" w:rsidR="007317D6" w:rsidRDefault="007317D6" w:rsidP="008B550B">
      <w:pPr>
        <w:pStyle w:val="Code"/>
      </w:pPr>
      <w:r>
        <w:t>-bash-4.1$ history | grep python</w:t>
      </w:r>
    </w:p>
    <w:p w14:paraId="5009975F" w14:textId="77777777" w:rsidR="000F01FB" w:rsidRPr="007317D6" w:rsidRDefault="000F01FB" w:rsidP="008B6883">
      <w:pPr>
        <w:pStyle w:val="BodyText2"/>
      </w:pPr>
      <w:r>
        <w:t xml:space="preserve">Not sure this actually works! </w:t>
      </w:r>
    </w:p>
    <w:p w14:paraId="1B0106A2" w14:textId="77777777" w:rsidR="00037126" w:rsidRDefault="00037126" w:rsidP="007D2F52">
      <w:pPr>
        <w:pStyle w:val="Heading4"/>
      </w:pPr>
      <w:r>
        <w:t>passwords</w:t>
      </w:r>
    </w:p>
    <w:p w14:paraId="116836A4" w14:textId="77777777" w:rsidR="00037126" w:rsidRDefault="00037126" w:rsidP="008B6883">
      <w:pPr>
        <w:pStyle w:val="BodyText2"/>
      </w:pPr>
      <w:r>
        <w:t>To change the password of the currently logged on user:</w:t>
      </w:r>
    </w:p>
    <w:p w14:paraId="6604F77C" w14:textId="77777777" w:rsidR="00037126" w:rsidRDefault="00037126" w:rsidP="008B550B">
      <w:pPr>
        <w:pStyle w:val="Code"/>
      </w:pPr>
      <w:r>
        <w:t>$</w:t>
      </w:r>
      <w:r w:rsidRPr="00037126">
        <w:t xml:space="preserve"> passwd</w:t>
      </w:r>
    </w:p>
    <w:p w14:paraId="67973BF1" w14:textId="77777777" w:rsidR="009C0D6F" w:rsidRDefault="009C0D6F" w:rsidP="009C0D6F">
      <w:pPr>
        <w:pStyle w:val="Heading4"/>
      </w:pPr>
      <w:bookmarkStart w:id="273" w:name="_Ref353435953"/>
      <w:r>
        <w:t>Running commands on other machines</w:t>
      </w:r>
    </w:p>
    <w:p w14:paraId="2FE37BF8" w14:textId="77777777" w:rsidR="009C0D6F" w:rsidRPr="000E4A4B" w:rsidRDefault="009C0D6F" w:rsidP="009C0D6F">
      <w:pPr>
        <w:pStyle w:val="Code"/>
      </w:pPr>
      <w:r w:rsidRPr="000E4A4B">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4517B6C1" w14:textId="77777777" w:rsidR="009C0D6F" w:rsidRDefault="009C0D6F" w:rsidP="009C0D6F">
      <w:pPr>
        <w:pStyle w:val="Heading4"/>
      </w:pPr>
      <w:r>
        <w:t>Working with disks and files</w:t>
      </w:r>
      <w:bookmarkEnd w:id="273"/>
    </w:p>
    <w:p w14:paraId="39CAE5E7" w14:textId="77777777" w:rsidR="009C0D6F" w:rsidRDefault="009C0D6F" w:rsidP="009C0D6F">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37E295F3" w14:textId="77777777" w:rsidR="009C0D6F" w:rsidRDefault="009C0D6F" w:rsidP="009C0D6F">
      <w:pPr>
        <w:pStyle w:val="BodyText2"/>
      </w:pPr>
      <w:r>
        <w:t>[root@h05-nn01 /]# df -k</w:t>
      </w:r>
    </w:p>
    <w:p w14:paraId="0A9F6C9D" w14:textId="77777777" w:rsidR="009C0D6F" w:rsidRDefault="009C0D6F" w:rsidP="009C0D6F">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211674A4" w14:textId="77777777" w:rsidR="009C0D6F" w:rsidRDefault="009C0D6F" w:rsidP="009C0D6F">
      <w:pPr>
        <w:pStyle w:val="BodyText"/>
      </w:pPr>
      <w:r>
        <w:t>cruise:/exports/monde</w:t>
      </w:r>
      <w:r>
        <w:tab/>
        <w:t xml:space="preserve">4807096320 </w:t>
      </w:r>
      <w:r>
        <w:tab/>
        <w:t xml:space="preserve">3580403712 </w:t>
      </w:r>
      <w:r>
        <w:tab/>
        <w:t xml:space="preserve">982506496  </w:t>
      </w:r>
      <w:r>
        <w:tab/>
        <w:t xml:space="preserve">79% </w:t>
      </w:r>
      <w:r>
        <w:tab/>
        <w:t>/dopa</w:t>
      </w:r>
    </w:p>
    <w:p w14:paraId="7585747E" w14:textId="77777777" w:rsidR="009C0D6F" w:rsidRDefault="009C0D6F" w:rsidP="009C0D6F">
      <w:pPr>
        <w:pStyle w:val="BodyText"/>
      </w:pPr>
    </w:p>
    <w:p w14:paraId="1BD2F977" w14:textId="77777777" w:rsidR="009C0D6F" w:rsidRDefault="009C0D6F" w:rsidP="009C0D6F">
      <w:pPr>
        <w:pStyle w:val="BodyText"/>
      </w:pPr>
      <w:r>
        <w:lastRenderedPageBreak/>
        <w:t>sudo -s - switches to the root user (exit exits)</w:t>
      </w:r>
    </w:p>
    <w:p w14:paraId="07B90F18" w14:textId="77777777" w:rsidR="009C0D6F" w:rsidRDefault="009C0D6F" w:rsidP="009C0D6F">
      <w:pPr>
        <w:pStyle w:val="BodyText"/>
      </w:pPr>
      <w:r w:rsidRPr="00024F85">
        <w:t xml:space="preserve">ls -1 | wc </w:t>
      </w:r>
      <w:r>
        <w:t>–</w:t>
      </w:r>
      <w:r w:rsidRPr="00024F85">
        <w:t>l</w:t>
      </w:r>
      <w:r>
        <w:t xml:space="preserve"> – gets the number of files in the current directory</w:t>
      </w:r>
    </w:p>
    <w:p w14:paraId="6184BC6C" w14:textId="77777777" w:rsidR="009C0D6F" w:rsidRDefault="009C0D6F" w:rsidP="009C0D6F">
      <w:pPr>
        <w:pStyle w:val="BodyText"/>
      </w:pPr>
      <w:r>
        <w:t>rm –r &lt;folder&gt; to empty a folder and delete it</w:t>
      </w:r>
    </w:p>
    <w:p w14:paraId="3C3D579F" w14:textId="77777777" w:rsidR="009C0D6F" w:rsidRDefault="009C0D6F" w:rsidP="009C0D6F">
      <w:pPr>
        <w:pStyle w:val="BodyText"/>
      </w:pPr>
      <w:r>
        <w:t>pwd - display the path of the current directory</w:t>
      </w:r>
    </w:p>
    <w:p w14:paraId="1857472E" w14:textId="77777777" w:rsidR="009C0D6F" w:rsidRDefault="009C0D6F" w:rsidP="009C0D6F">
      <w:pPr>
        <w:pStyle w:val="BodyText"/>
      </w:pPr>
      <w:r>
        <w:t>clear - clears the screen</w:t>
      </w:r>
    </w:p>
    <w:p w14:paraId="67527013" w14:textId="77777777" w:rsidR="009C0D6F" w:rsidRDefault="009C0D6F" w:rsidP="009C0D6F">
      <w:pPr>
        <w:pStyle w:val="BodyText"/>
      </w:pPr>
      <w:r>
        <w:t>cat - can be used to display the contents of a file on the screen, e.g. cat home.html</w:t>
      </w:r>
    </w:p>
    <w:p w14:paraId="60A263DD" w14:textId="77777777" w:rsidR="009C0D6F" w:rsidRDefault="009C0D6F" w:rsidP="009C0D6F">
      <w:pPr>
        <w:pStyle w:val="BodyText"/>
      </w:pPr>
      <w:r>
        <w:t>vi – similar to cat</w:t>
      </w:r>
    </w:p>
    <w:p w14:paraId="50DE02C1" w14:textId="77777777" w:rsidR="009C0D6F" w:rsidRDefault="009C0D6F" w:rsidP="009C0D6F">
      <w:pPr>
        <w:pStyle w:val="BodyText"/>
      </w:pPr>
      <w:r>
        <w:t>less - writes the contents of a file to the screen a page at a time - you can also use it to search - q to quit, space for next page</w:t>
      </w:r>
    </w:p>
    <w:p w14:paraId="701C8E69" w14:textId="77777777" w:rsidR="009C0D6F" w:rsidRDefault="009C0D6F" w:rsidP="009C0D6F">
      <w:pPr>
        <w:pStyle w:val="BodyText"/>
      </w:pPr>
      <w:r>
        <w:t>more – similar to less – use space for paging by page</w:t>
      </w:r>
    </w:p>
    <w:p w14:paraId="12904C5B" w14:textId="77777777" w:rsidR="009C0D6F" w:rsidRDefault="009C0D6F" w:rsidP="009C0D6F">
      <w:pPr>
        <w:pStyle w:val="BodyText"/>
      </w:pPr>
      <w:r>
        <w:t>grep - searches for words in files, e.g. grep menu home.html</w:t>
      </w:r>
    </w:p>
    <w:p w14:paraId="44CDFC6D" w14:textId="77777777" w:rsidR="009C0D6F" w:rsidRDefault="009C0D6F" w:rsidP="009C0D6F">
      <w:pPr>
        <w:pStyle w:val="BodyText"/>
      </w:pPr>
      <w:r>
        <w:t>This is cool: cat list1 list2 | grep p | sort - means search list1 and list2 for the letter p and output the result to the console sorted using pipes |</w:t>
      </w:r>
    </w:p>
    <w:p w14:paraId="2D59B25F" w14:textId="77777777" w:rsidR="009C0D6F" w:rsidRDefault="009C0D6F" w:rsidP="009C0D6F">
      <w:pPr>
        <w:pStyle w:val="BodyText"/>
      </w:pPr>
      <w:r>
        <w:t>ls | grep em - shows all files/directories with em in - in the current folder</w:t>
      </w:r>
    </w:p>
    <w:p w14:paraId="651CB901" w14:textId="77777777" w:rsidR="009C0D6F" w:rsidRDefault="009C0D6F" w:rsidP="009C0D6F">
      <w:pPr>
        <w:pStyle w:val="BodyText"/>
      </w:pPr>
      <w:r>
        <w:t>who - shows you who is currently logged in</w:t>
      </w:r>
    </w:p>
    <w:p w14:paraId="19F25B0B" w14:textId="77777777" w:rsidR="009C0D6F" w:rsidRDefault="009C0D6F" w:rsidP="009C0D6F">
      <w:pPr>
        <w:pStyle w:val="BodyText"/>
      </w:pPr>
      <w:r>
        <w:t>man wc - shows the manual for 'word count'</w:t>
      </w:r>
    </w:p>
    <w:p w14:paraId="019B7C42" w14:textId="77777777" w:rsidR="009C0D6F" w:rsidRDefault="009C0D6F" w:rsidP="009C0D6F">
      <w:pPr>
        <w:pStyle w:val="BodyText"/>
      </w:pPr>
      <w:r>
        <w:t>whatis wc - shows a summarised manual for 'word count'</w:t>
      </w:r>
    </w:p>
    <w:p w14:paraId="44FA997D" w14:textId="77777777" w:rsidR="009C0D6F" w:rsidRDefault="009C0D6F" w:rsidP="009C0D6F">
      <w:pPr>
        <w:pStyle w:val="BodyText"/>
      </w:pPr>
      <w:r>
        <w:t>uname - prints the name, version and details about the operating system.</w:t>
      </w:r>
    </w:p>
    <w:p w14:paraId="5CDF1C03" w14:textId="77777777" w:rsidR="009C0D6F" w:rsidRDefault="009C0D6F" w:rsidP="009C0D6F">
      <w:pPr>
        <w:pStyle w:val="BodyText"/>
      </w:pPr>
      <w:r>
        <w:t>tail -f /var/log/apache2/error_log - shows you the last page of the apache error log and automatically updates it!!</w:t>
      </w:r>
    </w:p>
    <w:p w14:paraId="76428EF4" w14:textId="77777777" w:rsidR="009C0D6F" w:rsidRDefault="009C0D6F" w:rsidP="009C0D6F">
      <w:pPr>
        <w:pStyle w:val="BodyText2"/>
      </w:pPr>
      <w:r>
        <w:t>wget &lt;url&gt; to get a url and use –O &lt;filename&gt; to rename the downloaded file</w:t>
      </w:r>
    </w:p>
    <w:p w14:paraId="72732E1C" w14:textId="77777777" w:rsidR="009C0D6F" w:rsidRDefault="009C0D6F" w:rsidP="009C0D6F">
      <w:pPr>
        <w:pStyle w:val="BodyText"/>
      </w:pPr>
      <w:r>
        <w:t>For ehab it is:</w:t>
      </w:r>
    </w:p>
    <w:p w14:paraId="47BCD199" w14:textId="77777777" w:rsidR="009C0D6F" w:rsidRDefault="009C0D6F" w:rsidP="009C0D6F">
      <w:pPr>
        <w:pStyle w:val="BodyText"/>
      </w:pPr>
      <w:r>
        <w:t xml:space="preserve">Linux </w:t>
      </w:r>
      <w:r>
        <w:tab/>
      </w:r>
      <w:r>
        <w:tab/>
      </w:r>
      <w:r>
        <w:tab/>
      </w:r>
      <w:r>
        <w:tab/>
      </w:r>
      <w:r>
        <w:tab/>
      </w:r>
      <w:r>
        <w:tab/>
      </w:r>
      <w:r>
        <w:tab/>
      </w:r>
      <w:r>
        <w:tab/>
      </w:r>
      <w:r>
        <w:tab/>
      </w:r>
      <w:r>
        <w:tab/>
        <w:t>Kernel name</w:t>
      </w:r>
    </w:p>
    <w:p w14:paraId="31C1A3F0" w14:textId="77777777" w:rsidR="009C0D6F" w:rsidRDefault="009C0D6F" w:rsidP="009C0D6F">
      <w:pPr>
        <w:pStyle w:val="BodyText"/>
      </w:pPr>
      <w:r>
        <w:t xml:space="preserve">h03-dev-vm7 </w:t>
      </w:r>
      <w:r>
        <w:tab/>
      </w:r>
      <w:r>
        <w:tab/>
      </w:r>
      <w:r>
        <w:tab/>
      </w:r>
      <w:r>
        <w:tab/>
      </w:r>
      <w:r>
        <w:tab/>
      </w:r>
      <w:r>
        <w:tab/>
      </w:r>
      <w:r>
        <w:tab/>
      </w:r>
      <w:r>
        <w:tab/>
        <w:t>Network node hostname</w:t>
      </w:r>
    </w:p>
    <w:p w14:paraId="6CBB015B" w14:textId="77777777" w:rsidR="009C0D6F" w:rsidRDefault="009C0D6F" w:rsidP="009C0D6F">
      <w:pPr>
        <w:pStyle w:val="BodyText"/>
      </w:pPr>
      <w:r>
        <w:t xml:space="preserve">2.6.34.7-0.7-desktop </w:t>
      </w:r>
      <w:r>
        <w:tab/>
      </w:r>
      <w:r>
        <w:tab/>
      </w:r>
      <w:r>
        <w:tab/>
      </w:r>
      <w:r>
        <w:tab/>
      </w:r>
      <w:r>
        <w:tab/>
      </w:r>
      <w:r>
        <w:tab/>
        <w:t>Kernel release</w:t>
      </w:r>
    </w:p>
    <w:p w14:paraId="5D2FF1B9" w14:textId="77777777" w:rsidR="009C0D6F" w:rsidRDefault="009C0D6F" w:rsidP="009C0D6F">
      <w:pPr>
        <w:pStyle w:val="BodyText"/>
      </w:pPr>
      <w:r>
        <w:t xml:space="preserve">#1 SMP PREEMPT 2010-12-13 11:13:53 +0100 </w:t>
      </w:r>
      <w:r>
        <w:tab/>
        <w:t>Kernel Version</w:t>
      </w:r>
    </w:p>
    <w:p w14:paraId="1359352E" w14:textId="77777777" w:rsidR="009C0D6F" w:rsidRDefault="009C0D6F" w:rsidP="009C0D6F">
      <w:pPr>
        <w:pStyle w:val="BodyText"/>
      </w:pPr>
      <w:r>
        <w:t xml:space="preserve">x86_64 </w:t>
      </w:r>
      <w:r>
        <w:tab/>
      </w:r>
      <w:r>
        <w:tab/>
      </w:r>
      <w:r>
        <w:tab/>
      </w:r>
      <w:r>
        <w:tab/>
      </w:r>
      <w:r>
        <w:tab/>
      </w:r>
      <w:r>
        <w:tab/>
      </w:r>
      <w:r>
        <w:tab/>
      </w:r>
      <w:r>
        <w:tab/>
      </w:r>
      <w:r>
        <w:tab/>
      </w:r>
      <w:r>
        <w:tab/>
        <w:t>Machine Hardware name</w:t>
      </w:r>
    </w:p>
    <w:p w14:paraId="6059D98F" w14:textId="77777777" w:rsidR="009C0D6F" w:rsidRDefault="009C0D6F" w:rsidP="009C0D6F">
      <w:pPr>
        <w:pStyle w:val="BodyText"/>
      </w:pPr>
      <w:r>
        <w:t xml:space="preserve">x86_64 </w:t>
      </w:r>
      <w:r>
        <w:tab/>
      </w:r>
      <w:r>
        <w:tab/>
      </w:r>
      <w:r>
        <w:tab/>
      </w:r>
      <w:r>
        <w:tab/>
      </w:r>
      <w:r>
        <w:tab/>
      </w:r>
      <w:r>
        <w:tab/>
      </w:r>
      <w:r>
        <w:tab/>
      </w:r>
      <w:r>
        <w:tab/>
      </w:r>
      <w:r>
        <w:tab/>
      </w:r>
      <w:r>
        <w:tab/>
        <w:t>Processor</w:t>
      </w:r>
    </w:p>
    <w:p w14:paraId="71FC3776" w14:textId="77777777" w:rsidR="009C0D6F" w:rsidRDefault="009C0D6F" w:rsidP="009C0D6F">
      <w:pPr>
        <w:pStyle w:val="BodyText"/>
      </w:pPr>
      <w:r>
        <w:t xml:space="preserve">x86_64 </w:t>
      </w:r>
      <w:r>
        <w:tab/>
      </w:r>
      <w:r>
        <w:tab/>
      </w:r>
      <w:r>
        <w:tab/>
      </w:r>
      <w:r>
        <w:tab/>
      </w:r>
      <w:r>
        <w:tab/>
      </w:r>
      <w:r>
        <w:tab/>
      </w:r>
      <w:r>
        <w:tab/>
      </w:r>
      <w:r>
        <w:tab/>
      </w:r>
      <w:r>
        <w:tab/>
      </w:r>
      <w:r>
        <w:tab/>
        <w:t>Hardware Platform</w:t>
      </w:r>
    </w:p>
    <w:p w14:paraId="73E89503" w14:textId="77777777" w:rsidR="009C0D6F" w:rsidRDefault="009C0D6F" w:rsidP="009C0D6F">
      <w:pPr>
        <w:pStyle w:val="BodyText2"/>
      </w:pPr>
      <w:r>
        <w:t>GNU/Linux</w:t>
      </w:r>
      <w:r>
        <w:tab/>
      </w:r>
      <w:r>
        <w:tab/>
      </w:r>
      <w:r>
        <w:tab/>
      </w:r>
      <w:r>
        <w:tab/>
      </w:r>
      <w:r>
        <w:tab/>
      </w:r>
      <w:r>
        <w:tab/>
      </w:r>
      <w:r>
        <w:tab/>
      </w:r>
      <w:r>
        <w:tab/>
      </w:r>
      <w:r>
        <w:tab/>
        <w:t>Operating System (i.e. GNU operating system with Linux as the Kernel)</w:t>
      </w:r>
    </w:p>
    <w:p w14:paraId="3CA98AB4" w14:textId="77777777" w:rsidR="009C0D6F" w:rsidRDefault="009C0D6F" w:rsidP="009C0D6F">
      <w:pPr>
        <w:pStyle w:val="BodyText"/>
      </w:pPr>
      <w:r>
        <w:t xml:space="preserve">How do you know the hardware? Like processors etc? </w:t>
      </w:r>
    </w:p>
    <w:p w14:paraId="4F3AE38C" w14:textId="77777777" w:rsidR="009C0D6F" w:rsidRDefault="009C0D6F" w:rsidP="009C0D6F">
      <w:pPr>
        <w:pStyle w:val="BodyText"/>
      </w:pPr>
      <w:r>
        <w:t xml:space="preserve">See here: </w:t>
      </w:r>
      <w:hyperlink r:id="rId1509" w:history="1">
        <w:r w:rsidRPr="0077669C">
          <w:rPr>
            <w:rStyle w:val="Hyperlink"/>
          </w:rPr>
          <w:t>http://www.howtogeek.com/howto/ubuntu/display-number-of-processors-on-linux/</w:t>
        </w:r>
      </w:hyperlink>
    </w:p>
    <w:p w14:paraId="213848A1" w14:textId="77777777" w:rsidR="009C0D6F" w:rsidRDefault="009C0D6F" w:rsidP="009C0D6F">
      <w:pPr>
        <w:pStyle w:val="BodyText"/>
      </w:pPr>
      <w:r>
        <w:t>cat /proc/cpuinfo | grep processor | wc -l</w:t>
      </w:r>
    </w:p>
    <w:p w14:paraId="07470901" w14:textId="77777777" w:rsidR="009C0D6F" w:rsidRDefault="009C0D6F" w:rsidP="009C0D6F">
      <w:pPr>
        <w:pStyle w:val="BodyText2"/>
      </w:pPr>
      <w:r>
        <w:t>THERE IS ONLY 1 PROCESSOR ON EHABITAT!!</w:t>
      </w:r>
    </w:p>
    <w:p w14:paraId="4B312DE6" w14:textId="77777777" w:rsidR="009C0D6F" w:rsidRDefault="009C0D6F" w:rsidP="009C0D6F">
      <w:pPr>
        <w:pStyle w:val="BodyText"/>
      </w:pPr>
      <w:r>
        <w:t>find - equivalent to a file search</w:t>
      </w:r>
    </w:p>
    <w:p w14:paraId="38BAB5C9" w14:textId="77777777" w:rsidR="009C0D6F" w:rsidRDefault="009C0D6F" w:rsidP="009C0D6F">
      <w:pPr>
        <w:pStyle w:val="BodyText"/>
      </w:pPr>
      <w:r>
        <w:t>find</w:t>
      </w:r>
      <w:r>
        <w:tab/>
      </w:r>
      <w:r>
        <w:tab/>
      </w:r>
      <w:r>
        <w:tab/>
      </w:r>
      <w:r>
        <w:tab/>
      </w:r>
      <w:r>
        <w:tab/>
      </w:r>
      <w:r>
        <w:tab/>
      </w:r>
      <w:r>
        <w:tab/>
      </w:r>
      <w:r>
        <w:tab/>
      </w:r>
      <w:r>
        <w:tab/>
      </w:r>
      <w:r>
        <w:tab/>
        <w:t>Finds all files in the current folder (and is recursive)</w:t>
      </w:r>
    </w:p>
    <w:p w14:paraId="6DDCA2B4" w14:textId="77777777" w:rsidR="009C0D6F" w:rsidRDefault="009C0D6F" w:rsidP="009C0D6F">
      <w:pPr>
        <w:pStyle w:val="BodyText"/>
      </w:pPr>
      <w:r>
        <w:t>find -name readme.*</w:t>
      </w:r>
      <w:r>
        <w:tab/>
      </w:r>
      <w:r>
        <w:tab/>
      </w:r>
      <w:r>
        <w:tab/>
      </w:r>
      <w:r>
        <w:tab/>
      </w:r>
      <w:r>
        <w:tab/>
      </w:r>
      <w:r>
        <w:tab/>
      </w:r>
      <w:r>
        <w:tab/>
        <w:t>All files starting with the name readme</w:t>
      </w:r>
    </w:p>
    <w:p w14:paraId="445AC68E" w14:textId="77777777" w:rsidR="009C0D6F" w:rsidRDefault="009C0D6F" w:rsidP="009C0D6F">
      <w:pPr>
        <w:pStyle w:val="BodyText"/>
      </w:pPr>
      <w:r>
        <w:t>find -name *.txt</w:t>
      </w:r>
      <w:r>
        <w:tab/>
      </w:r>
      <w:r>
        <w:tab/>
      </w:r>
      <w:r>
        <w:tab/>
      </w:r>
      <w:r>
        <w:tab/>
      </w:r>
      <w:r>
        <w:tab/>
      </w:r>
      <w:r>
        <w:tab/>
      </w:r>
      <w:r>
        <w:tab/>
        <w:t>All text files</w:t>
      </w:r>
    </w:p>
    <w:p w14:paraId="69801677" w14:textId="77777777" w:rsidR="009C0D6F" w:rsidRDefault="009C0D6F" w:rsidP="009C0D6F">
      <w:pPr>
        <w:pStyle w:val="BodyText"/>
      </w:pPr>
      <w:r>
        <w:t xml:space="preserve">chmod test </w:t>
      </w:r>
      <w:r w:rsidRPr="00181253">
        <w:t>rwxrwxrwx</w:t>
      </w:r>
      <w:r>
        <w:tab/>
      </w:r>
      <w:r>
        <w:tab/>
        <w:t>-</w:t>
      </w:r>
      <w:r>
        <w:tab/>
        <w:t>gives all permissions for the test file</w:t>
      </w:r>
    </w:p>
    <w:p w14:paraId="71EACE1C" w14:textId="77777777" w:rsidR="009C0D6F" w:rsidRDefault="009C0D6F" w:rsidP="009C0D6F">
      <w:pPr>
        <w:pStyle w:val="BodyText"/>
      </w:pPr>
      <w:r>
        <w:t>ps shows you the current processes running on the server – the TTY is the controlling terminal. If kill &lt;pid&gt; doesn’t work then enter kill -9 &lt;pid&gt;</w:t>
      </w:r>
    </w:p>
    <w:p w14:paraId="57F2042D" w14:textId="77777777" w:rsidR="009C0D6F" w:rsidRDefault="009C0D6F" w:rsidP="009C0D6F">
      <w:pPr>
        <w:pStyle w:val="BodyText"/>
      </w:pPr>
      <w:r>
        <w:t>ps –A shows you all running processes</w:t>
      </w:r>
    </w:p>
    <w:p w14:paraId="7A9723DC" w14:textId="77777777" w:rsidR="009C0D6F" w:rsidRDefault="009C0D6F" w:rsidP="009C0D6F">
      <w:pPr>
        <w:pStyle w:val="BodyText"/>
      </w:pPr>
    </w:p>
    <w:p w14:paraId="1347B63F" w14:textId="77777777" w:rsidR="009C0D6F" w:rsidRDefault="009C0D6F" w:rsidP="009C0D6F">
      <w:pPr>
        <w:pStyle w:val="BodyText"/>
      </w:pPr>
      <w:r>
        <w:t>ll is a shortcut for ls –l</w:t>
      </w:r>
    </w:p>
    <w:p w14:paraId="41274429" w14:textId="77777777" w:rsidR="009C0D6F" w:rsidRDefault="009C0D6F" w:rsidP="009C0D6F">
      <w:pPr>
        <w:pStyle w:val="BodyText"/>
      </w:pPr>
      <w:r>
        <w:t>which python shows you where the executable path is for an executable</w:t>
      </w:r>
    </w:p>
    <w:p w14:paraId="1A6EB85B" w14:textId="77777777" w:rsidR="009C0D6F" w:rsidRDefault="009C0D6F" w:rsidP="009C0D6F">
      <w:pPr>
        <w:pStyle w:val="BodyText"/>
      </w:pPr>
      <w:r>
        <w:t>pwd – print working directory shows you the full path of the current directory</w:t>
      </w:r>
    </w:p>
    <w:p w14:paraId="24A33E45" w14:textId="77777777" w:rsidR="009C0D6F" w:rsidRDefault="009C0D6F" w:rsidP="009C0D6F">
      <w:pPr>
        <w:pStyle w:val="BodyText"/>
      </w:pPr>
      <w:r>
        <w:t>history – shows you the full history</w:t>
      </w:r>
    </w:p>
    <w:p w14:paraId="2598B449" w14:textId="77777777" w:rsidR="009C0D6F" w:rsidRDefault="009C0D6F" w:rsidP="009C0D6F">
      <w:pPr>
        <w:pStyle w:val="BodyText"/>
      </w:pPr>
      <w:r>
        <w:t>you can then do:</w:t>
      </w:r>
    </w:p>
    <w:p w14:paraId="6E49187A" w14:textId="77777777" w:rsidR="009C0D6F" w:rsidRDefault="009C0D6F" w:rsidP="009C0D6F">
      <w:pPr>
        <w:pStyle w:val="BodyText"/>
      </w:pPr>
      <w:r>
        <w:t>history | grep rm</w:t>
      </w:r>
    </w:p>
    <w:p w14:paraId="053CF6DC" w14:textId="77777777" w:rsidR="009C0D6F" w:rsidRDefault="009C0D6F" w:rsidP="009C0D6F">
      <w:pPr>
        <w:pStyle w:val="Code"/>
      </w:pPr>
      <w:r>
        <w:t xml:space="preserve">time </w:t>
      </w:r>
    </w:p>
    <w:p w14:paraId="0ED71730" w14:textId="77777777" w:rsidR="009C0D6F" w:rsidRDefault="009C0D6F" w:rsidP="009C0D6F">
      <w:pPr>
        <w:pStyle w:val="BodyText2"/>
      </w:pPr>
      <w:r>
        <w:t>time is very useful for seeing how long things take – put it before any command</w:t>
      </w:r>
    </w:p>
    <w:p w14:paraId="6CA147EE" w14:textId="77777777" w:rsidR="00F12A7E" w:rsidRDefault="00F12A7E" w:rsidP="0034374E">
      <w:pPr>
        <w:pStyle w:val="Heading3"/>
      </w:pPr>
      <w:r>
        <w:t>GUI to UNIX from Windows</w:t>
      </w:r>
      <w:bookmarkEnd w:id="270"/>
    </w:p>
    <w:p w14:paraId="025157D9" w14:textId="77777777" w:rsidR="00F12A7E" w:rsidRDefault="00F12A7E" w:rsidP="000E5536">
      <w:pPr>
        <w:pStyle w:val="BodyText"/>
      </w:pPr>
      <w:r>
        <w:t>X Window System (or X11 - i.e. version 11) is the layer in UNIX that provides the glue bw the operating system, graphical applications and graphics hardware</w:t>
      </w:r>
    </w:p>
    <w:p w14:paraId="05A3BFFB" w14:textId="77777777" w:rsidR="00F12A7E" w:rsidRDefault="00F12A7E" w:rsidP="000E5536">
      <w:pPr>
        <w:pStyle w:val="BodyText"/>
      </w:pPr>
      <w:r>
        <w:lastRenderedPageBreak/>
        <w:t>Virtual Network Computing seems to be the way to go:</w:t>
      </w:r>
    </w:p>
    <w:p w14:paraId="7608B0BD" w14:textId="77777777" w:rsidR="00F12A7E" w:rsidRDefault="000D5C35" w:rsidP="000E5536">
      <w:pPr>
        <w:pStyle w:val="BodyText"/>
      </w:pPr>
      <w:hyperlink r:id="rId1510" w:history="1">
        <w:r w:rsidR="00F12A7E" w:rsidRPr="0077669C">
          <w:rPr>
            <w:rStyle w:val="Hyperlink"/>
          </w:rPr>
          <w:t>http://en.wikipedia.org/wiki/Virtual_Network_Computing</w:t>
        </w:r>
      </w:hyperlink>
    </w:p>
    <w:p w14:paraId="4671281B" w14:textId="77777777" w:rsidR="00F12A7E" w:rsidRDefault="00F12A7E" w:rsidP="000E5536">
      <w:pPr>
        <w:pStyle w:val="BodyText"/>
      </w:pPr>
      <w:r>
        <w:t>TightVNC is listed as a package on eHabitat so it must be installed:</w:t>
      </w:r>
    </w:p>
    <w:p w14:paraId="7E1C5C43" w14:textId="77777777" w:rsidR="00F12A7E" w:rsidRDefault="00F12A7E" w:rsidP="000E5536">
      <w:pPr>
        <w:pStyle w:val="BodyText"/>
      </w:pPr>
      <w:r>
        <w:t>&gt; rpm -qa | grep -i  vnc</w:t>
      </w:r>
    </w:p>
    <w:p w14:paraId="210C68FB" w14:textId="77777777" w:rsidR="00F12A7E" w:rsidRDefault="00F12A7E" w:rsidP="000E5536">
      <w:pPr>
        <w:pStyle w:val="BodyText"/>
      </w:pPr>
      <w:r>
        <w:t>tightvnc-1.3.9-110.1.x86_64</w:t>
      </w:r>
    </w:p>
    <w:p w14:paraId="74243BB9" w14:textId="77777777" w:rsidR="00F12A7E" w:rsidRDefault="00F12A7E" w:rsidP="000E5536">
      <w:pPr>
        <w:pStyle w:val="BodyText"/>
      </w:pPr>
      <w:r>
        <w:t>And Gnome is listed as a package:</w:t>
      </w:r>
    </w:p>
    <w:p w14:paraId="2D14208B" w14:textId="77777777" w:rsidR="00F12A7E" w:rsidRDefault="00F12A7E" w:rsidP="000E5536">
      <w:pPr>
        <w:pStyle w:val="BodyText"/>
      </w:pPr>
      <w:r>
        <w:t>&gt; rpm -qa | grep gnome</w:t>
      </w:r>
    </w:p>
    <w:p w14:paraId="7831438B" w14:textId="77777777" w:rsidR="00F12A7E" w:rsidRDefault="00F12A7E" w:rsidP="000E5536">
      <w:pPr>
        <w:pStyle w:val="BodyText"/>
      </w:pPr>
      <w:r>
        <w:t>libgnome-keyring0-2.30.1-2.3.1.x86_64</w:t>
      </w:r>
    </w:p>
    <w:p w14:paraId="14F91D8A" w14:textId="77777777" w:rsidR="00F12A7E" w:rsidRDefault="00F12A7E" w:rsidP="000E5536">
      <w:pPr>
        <w:pStyle w:val="BodyText"/>
      </w:pPr>
      <w:r>
        <w:t>libproxy1-config-gnome-0.4.3-1.3.x86_64 - something to do with firefox</w:t>
      </w:r>
    </w:p>
    <w:p w14:paraId="33EEFC4B" w14:textId="77777777" w:rsidR="00F12A7E" w:rsidRDefault="00F12A7E" w:rsidP="000E5536">
      <w:pPr>
        <w:pStyle w:val="BodyText"/>
      </w:pPr>
      <w:r>
        <w:t>gnome-keyring-2.30.1-3.3.1.x86_64 - to do with passwords</w:t>
      </w:r>
    </w:p>
    <w:p w14:paraId="725195D2" w14:textId="77777777" w:rsidR="00F12A7E" w:rsidRDefault="00F12A7E" w:rsidP="000E5536">
      <w:pPr>
        <w:pStyle w:val="BodyText"/>
      </w:pPr>
      <w:r>
        <w:t>graphviz-gnome-2.26.3-6.8.x86_64 - dunno</w:t>
      </w:r>
    </w:p>
    <w:p w14:paraId="3EED8B8E" w14:textId="77777777" w:rsidR="00F12A7E" w:rsidRDefault="00F12A7E" w:rsidP="000E5536">
      <w:pPr>
        <w:pStyle w:val="BodyText"/>
      </w:pPr>
      <w:r>
        <w:t>gnome-keyring-pam-2.30.1-3.3.1.x86_64</w:t>
      </w:r>
    </w:p>
    <w:p w14:paraId="3A0FA093" w14:textId="77777777" w:rsidR="00F12A7E" w:rsidRDefault="00F12A7E" w:rsidP="000E5536">
      <w:pPr>
        <w:pStyle w:val="BodyText"/>
      </w:pPr>
      <w:r>
        <w:t>bundle-lang-gnome-en-11.3-8.1.noarch</w:t>
      </w:r>
    </w:p>
    <w:p w14:paraId="04900704" w14:textId="77777777" w:rsidR="00F12A7E" w:rsidRDefault="00F12A7E" w:rsidP="008B6883">
      <w:pPr>
        <w:pStyle w:val="BodyText2"/>
      </w:pPr>
      <w:r>
        <w:t>What about KDE?</w:t>
      </w:r>
    </w:p>
    <w:p w14:paraId="2469CF3D" w14:textId="77777777" w:rsidR="00F12A7E" w:rsidRDefault="00F12A7E" w:rsidP="000E5536">
      <w:pPr>
        <w:pStyle w:val="BodyText"/>
      </w:pPr>
      <w:r>
        <w:t>Setting up VNCServer on eHabitat:</w:t>
      </w:r>
    </w:p>
    <w:p w14:paraId="0A402623" w14:textId="77777777" w:rsidR="00F12A7E" w:rsidRDefault="00F12A7E" w:rsidP="008B6883">
      <w:pPr>
        <w:pStyle w:val="BodyText2"/>
      </w:pPr>
      <w:r>
        <w:t>webuser@h03-dev-vm7:~&gt; vncserver</w:t>
      </w:r>
    </w:p>
    <w:p w14:paraId="5A03D16C" w14:textId="77777777" w:rsidR="00F12A7E" w:rsidRDefault="00F12A7E" w:rsidP="008B6883">
      <w:pPr>
        <w:pStyle w:val="BodyText2"/>
      </w:pPr>
      <w:r>
        <w:t>You will require a password to access your desktops.</w:t>
      </w:r>
    </w:p>
    <w:p w14:paraId="5F860BBA" w14:textId="77777777" w:rsidR="00F12A7E" w:rsidRDefault="00F12A7E" w:rsidP="000E5536">
      <w:pPr>
        <w:pStyle w:val="BodyText"/>
      </w:pPr>
      <w:r>
        <w:t>Password:</w:t>
      </w:r>
    </w:p>
    <w:p w14:paraId="347CC333" w14:textId="77777777" w:rsidR="00F12A7E" w:rsidRDefault="00F12A7E" w:rsidP="000E5536">
      <w:pPr>
        <w:pStyle w:val="BodyText"/>
      </w:pPr>
      <w:r>
        <w:t>Warning: password truncated to the length of 8.</w:t>
      </w:r>
    </w:p>
    <w:p w14:paraId="31595332" w14:textId="77777777" w:rsidR="00F12A7E" w:rsidRDefault="00F12A7E" w:rsidP="000E5536">
      <w:pPr>
        <w:pStyle w:val="BodyText"/>
      </w:pPr>
      <w:r>
        <w:t>Verify:</w:t>
      </w:r>
    </w:p>
    <w:p w14:paraId="4AD96C92" w14:textId="77777777" w:rsidR="00F12A7E" w:rsidRDefault="00F12A7E" w:rsidP="008B6883">
      <w:pPr>
        <w:pStyle w:val="BodyText2"/>
      </w:pPr>
      <w:r>
        <w:t>Would you like to enter a view-only password (y/n)? n</w:t>
      </w:r>
    </w:p>
    <w:p w14:paraId="1226FADA" w14:textId="77777777" w:rsidR="00F12A7E" w:rsidRDefault="00F12A7E" w:rsidP="008B6883">
      <w:pPr>
        <w:pStyle w:val="BodyText2"/>
      </w:pPr>
      <w:r>
        <w:t>New 'X' desktop is h03-dev-vm7:1</w:t>
      </w:r>
    </w:p>
    <w:p w14:paraId="7C72408D" w14:textId="77777777" w:rsidR="00F12A7E" w:rsidRDefault="00F12A7E" w:rsidP="000E5536">
      <w:pPr>
        <w:pStyle w:val="BodyText"/>
      </w:pPr>
      <w:r>
        <w:t>Creating default startup script /home/webuser/.vnc/xstartup</w:t>
      </w:r>
    </w:p>
    <w:p w14:paraId="46236CBD" w14:textId="77777777" w:rsidR="00F12A7E" w:rsidRDefault="00F12A7E" w:rsidP="000E5536">
      <w:pPr>
        <w:pStyle w:val="BodyText"/>
      </w:pPr>
      <w:r>
        <w:t>Starting applications specified in /home/webuser/.vnc/xstartup</w:t>
      </w:r>
    </w:p>
    <w:p w14:paraId="580F70E4" w14:textId="77777777" w:rsidR="00F12A7E" w:rsidRDefault="00F12A7E" w:rsidP="008B6883">
      <w:pPr>
        <w:pStyle w:val="BodyText2"/>
      </w:pPr>
      <w:r>
        <w:t>Log file is /home/webuser/.vnc/h03-dev-vm7:1.log</w:t>
      </w:r>
    </w:p>
    <w:p w14:paraId="636AB9AF" w14:textId="77777777" w:rsidR="00F12A7E" w:rsidRDefault="00F12A7E" w:rsidP="000E5536">
      <w:pPr>
        <w:pStyle w:val="BodyText"/>
      </w:pPr>
      <w:r>
        <w:t>webuser@h03-dev-vm7:~&gt; cat /home/webuser/.vnc/h03-dev-vm7:1.log</w:t>
      </w:r>
    </w:p>
    <w:p w14:paraId="10626D22" w14:textId="77777777" w:rsidR="00F12A7E" w:rsidRDefault="00F12A7E" w:rsidP="000E5536">
      <w:pPr>
        <w:pStyle w:val="BodyText"/>
      </w:pPr>
      <w:r>
        <w:t>27/09/2011 14:01:30 Xvnc version X.org/xf4vnc custom version</w:t>
      </w:r>
    </w:p>
    <w:p w14:paraId="2B015CD0" w14:textId="77777777" w:rsidR="00F12A7E" w:rsidRDefault="00F12A7E" w:rsidP="000E5536">
      <w:pPr>
        <w:pStyle w:val="BodyText"/>
      </w:pPr>
      <w:r>
        <w:t>27/09/2011 14:01:30 Copyright (C) 2001-2004 Alan Hourihane.</w:t>
      </w:r>
    </w:p>
    <w:p w14:paraId="6E525886" w14:textId="77777777" w:rsidR="00F12A7E" w:rsidRDefault="00F12A7E" w:rsidP="000E5536">
      <w:pPr>
        <w:pStyle w:val="BodyText"/>
      </w:pPr>
      <w:r>
        <w:t>27/09/2011 14:01:30 Copyright (C) 2000-2004 Constantin Kaplinsky</w:t>
      </w:r>
    </w:p>
    <w:p w14:paraId="681AF906" w14:textId="77777777" w:rsidR="00F12A7E" w:rsidRDefault="00F12A7E" w:rsidP="000E5536">
      <w:pPr>
        <w:pStyle w:val="BodyText"/>
      </w:pPr>
      <w:r>
        <w:t>27/09/2011 14:01:30 Copyright (C) 1999 AT&amp;T Laboratories Cambridge</w:t>
      </w:r>
    </w:p>
    <w:p w14:paraId="6DD04E31" w14:textId="77777777" w:rsidR="00F12A7E" w:rsidRDefault="00F12A7E" w:rsidP="000E5536">
      <w:pPr>
        <w:pStyle w:val="BodyText"/>
      </w:pPr>
      <w:r>
        <w:t>27/09/2011 14:01:30 All Rights Reserved.</w:t>
      </w:r>
    </w:p>
    <w:p w14:paraId="6B54A708" w14:textId="77777777" w:rsidR="00F12A7E" w:rsidRDefault="00F12A7E" w:rsidP="000E5536">
      <w:pPr>
        <w:pStyle w:val="BodyText"/>
      </w:pPr>
      <w:r>
        <w:t xml:space="preserve">27/09/2011 14:01:30 See </w:t>
      </w:r>
      <w:hyperlink r:id="rId1511" w:history="1">
        <w:r w:rsidRPr="0077669C">
          <w:rPr>
            <w:rStyle w:val="Hyperlink"/>
          </w:rPr>
          <w:t>http://www.tightvnc.com/ for information on TightVNC</w:t>
        </w:r>
      </w:hyperlink>
    </w:p>
    <w:p w14:paraId="2998DA37"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7F830A4" w14:textId="77777777" w:rsidR="00F12A7E" w:rsidRDefault="00F12A7E" w:rsidP="000E5536">
      <w:pPr>
        <w:pStyle w:val="BodyText"/>
      </w:pPr>
      <w:r>
        <w:t>27/09/2011 14:01:30 Desktop name 'X' (h03-dev-vm7:1)</w:t>
      </w:r>
    </w:p>
    <w:p w14:paraId="376EFA6A" w14:textId="77777777" w:rsidR="00F12A7E" w:rsidRDefault="00F12A7E" w:rsidP="000E5536">
      <w:pPr>
        <w:pStyle w:val="BodyText"/>
      </w:pPr>
      <w:r>
        <w:t>27/09/2011 14:01:30 Protocol versions supported: 3.7, 3.3</w:t>
      </w:r>
    </w:p>
    <w:p w14:paraId="3789917F" w14:textId="77777777" w:rsidR="00F12A7E" w:rsidRDefault="00F12A7E" w:rsidP="000E5536">
      <w:pPr>
        <w:pStyle w:val="BodyText"/>
      </w:pPr>
      <w:r>
        <w:t>27/09/2011 14:01:30 RGB format 8 8 8</w:t>
      </w:r>
    </w:p>
    <w:p w14:paraId="339F7893" w14:textId="77777777" w:rsidR="00F12A7E" w:rsidRDefault="00F12A7E" w:rsidP="000E5536">
      <w:pPr>
        <w:pStyle w:val="BodyText"/>
      </w:pPr>
      <w:r>
        <w:t>27/09/2011 14:01:30 Listening for VNC connections on TCP port 5901</w:t>
      </w:r>
    </w:p>
    <w:p w14:paraId="07E1652A" w14:textId="77777777" w:rsidR="00F12A7E" w:rsidRDefault="00F12A7E" w:rsidP="000E5536">
      <w:pPr>
        <w:pStyle w:val="BodyText"/>
      </w:pPr>
      <w:r>
        <w:t>27/09/2011 14:01:30 Listening for HTTP connections on TCP port 5801</w:t>
      </w:r>
    </w:p>
    <w:p w14:paraId="6CF2B3DA" w14:textId="77777777" w:rsidR="00F12A7E" w:rsidRDefault="00F12A7E" w:rsidP="000E5536">
      <w:pPr>
        <w:pStyle w:val="BodyText"/>
      </w:pPr>
      <w:r>
        <w:t xml:space="preserve">27/09/2011 14:01:30   URL </w:t>
      </w:r>
      <w:hyperlink r:id="rId1512" w:history="1">
        <w:r w:rsidRPr="0077669C">
          <w:rPr>
            <w:rStyle w:val="Hyperlink"/>
          </w:rPr>
          <w:t>http://h03-dev-vm7:5801</w:t>
        </w:r>
      </w:hyperlink>
    </w:p>
    <w:p w14:paraId="35EAA9DB" w14:textId="77777777" w:rsidR="00F12A7E" w:rsidRDefault="00F12A7E" w:rsidP="000E5536">
      <w:pPr>
        <w:pStyle w:val="BodyText"/>
      </w:pPr>
      <w:r>
        <w:t>[dix] Could not init font path element /usr/share/fonts/local, removing from list!</w:t>
      </w:r>
    </w:p>
    <w:p w14:paraId="0683138C" w14:textId="77777777" w:rsidR="00F12A7E" w:rsidRDefault="00F12A7E" w:rsidP="000E5536">
      <w:pPr>
        <w:pStyle w:val="BodyText"/>
      </w:pPr>
      <w:r>
        <w:t>[dix] Could not init font path element /usr/share/fonts/uni, removing from list!</w:t>
      </w:r>
    </w:p>
    <w:p w14:paraId="6D91A54B" w14:textId="77777777" w:rsidR="00F12A7E" w:rsidRDefault="00F12A7E" w:rsidP="000E5536">
      <w:pPr>
        <w:pStyle w:val="BodyText"/>
      </w:pPr>
      <w:r>
        <w:t>[dix] Could not init font path element /usr/share/fonts/CID, removing from list!</w:t>
      </w:r>
    </w:p>
    <w:p w14:paraId="077F1A5F" w14:textId="77777777" w:rsidR="00F12A7E" w:rsidRDefault="00F12A7E" w:rsidP="000E5536">
      <w:pPr>
        <w:pStyle w:val="BodyText"/>
      </w:pPr>
      <w:r>
        <w:t>xrdb: No such file or directory</w:t>
      </w:r>
    </w:p>
    <w:p w14:paraId="3223662F" w14:textId="77777777" w:rsidR="00F12A7E" w:rsidRDefault="00F12A7E" w:rsidP="000E5536">
      <w:pPr>
        <w:pStyle w:val="BodyText"/>
      </w:pPr>
      <w:r>
        <w:t>xrdb: can't open file '/home/webuser/.Xresources'</w:t>
      </w:r>
    </w:p>
    <w:p w14:paraId="1313F158" w14:textId="77777777" w:rsidR="00F12A7E" w:rsidRDefault="00F12A7E" w:rsidP="000E5536">
      <w:pPr>
        <w:pStyle w:val="BodyText"/>
      </w:pPr>
      <w:r>
        <w:t>webuser@h03-dev-vm7:~&gt; ^C</w:t>
      </w:r>
    </w:p>
    <w:p w14:paraId="7F1E6F64" w14:textId="77777777" w:rsidR="00F12A7E" w:rsidRDefault="00F12A7E" w:rsidP="000E5536">
      <w:pPr>
        <w:pStyle w:val="BodyText"/>
      </w:pPr>
      <w:r>
        <w:t>webuser@h03-dev-vm7:~&gt;</w:t>
      </w:r>
    </w:p>
    <w:p w14:paraId="4DA458E5" w14:textId="77777777" w:rsidR="00F12A7E" w:rsidRDefault="00F12A7E" w:rsidP="000E5536">
      <w:pPr>
        <w:pStyle w:val="BodyText"/>
      </w:pPr>
      <w:r>
        <w:t xml:space="preserve">According to this page you can connect to a VNCServer using a java-enabled web browser: </w:t>
      </w:r>
      <w:hyperlink r:id="rId1513" w:anchor="start_java" w:history="1">
        <w:r w:rsidRPr="0077669C">
          <w:rPr>
            <w:rStyle w:val="Hyperlink"/>
          </w:rPr>
          <w:t>http://www.tightvnc.com/winst.php#start_java</w:t>
        </w:r>
      </w:hyperlink>
    </w:p>
    <w:p w14:paraId="34F335EA" w14:textId="77777777" w:rsidR="00F12A7E" w:rsidRDefault="00F12A7E" w:rsidP="000E5536">
      <w:pPr>
        <w:pStyle w:val="BodyText"/>
      </w:pPr>
      <w:r>
        <w:t xml:space="preserve">Tried by entering the address: </w:t>
      </w:r>
      <w:hyperlink r:id="rId1514" w:history="1">
        <w:r w:rsidRPr="0077669C">
          <w:rPr>
            <w:rStyle w:val="Hyperlink"/>
          </w:rPr>
          <w:t>http://h03-dev-vm7:5802/</w:t>
        </w:r>
      </w:hyperlink>
    </w:p>
    <w:p w14:paraId="71681AFC" w14:textId="77777777" w:rsidR="00F12A7E" w:rsidRDefault="00F12A7E" w:rsidP="000E5536">
      <w:pPr>
        <w:pStyle w:val="BodyText"/>
      </w:pPr>
      <w:r>
        <w:t xml:space="preserve">But got this error in the log: 27/09/2011 14:08:32 </w:t>
      </w:r>
      <w:hyperlink r:id="rId1515" w:history="1">
        <w:r w:rsidRPr="0077669C">
          <w:rPr>
            <w:rStyle w:val="Hyperlink"/>
          </w:rPr>
          <w:t>httpd: premature connection close</w:t>
        </w:r>
      </w:hyperlink>
    </w:p>
    <w:p w14:paraId="41E0329A" w14:textId="77777777" w:rsidR="00F12A7E" w:rsidRDefault="00F12A7E" w:rsidP="000E5536">
      <w:pPr>
        <w:pStyle w:val="BodyText"/>
      </w:pPr>
      <w:r>
        <w:t>Ah it says: 27/09/2011 14:01:30 Desktop name 'X' (h03-dev-vm7:1)</w:t>
      </w:r>
    </w:p>
    <w:p w14:paraId="51021DEE" w14:textId="77777777" w:rsidR="00F12A7E" w:rsidRDefault="00F12A7E" w:rsidP="000E5536">
      <w:pPr>
        <w:pStyle w:val="BodyText"/>
      </w:pPr>
      <w:r>
        <w:t>So lets try to connect on window 1 (</w:t>
      </w:r>
      <w:hyperlink r:id="rId1516" w:history="1">
        <w:r w:rsidRPr="0077669C">
          <w:rPr>
            <w:rStyle w:val="Hyperlink"/>
          </w:rPr>
          <w:t>http://h03-dev-vm7:5801)</w:t>
        </w:r>
      </w:hyperlink>
    </w:p>
    <w:p w14:paraId="59430116" w14:textId="77777777" w:rsidR="00F12A7E" w:rsidRDefault="00F12A7E" w:rsidP="000E5536">
      <w:pPr>
        <w:pStyle w:val="BodyText"/>
      </w:pPr>
      <w:r>
        <w:t>Errors to start with - kept refreshing and eventually it connected and I saw the java applet</w:t>
      </w:r>
    </w:p>
    <w:p w14:paraId="7A8D89B9" w14:textId="77777777" w:rsidR="00F12A7E" w:rsidRDefault="00F12A7E" w:rsidP="000E5536">
      <w:pPr>
        <w:pStyle w:val="BodyText"/>
      </w:pPr>
      <w:r>
        <w:t>I can now see the desktop, but it is the cmd prompt :(</w:t>
      </w:r>
    </w:p>
    <w:p w14:paraId="22E96B28" w14:textId="77777777" w:rsidR="00F12A7E" w:rsidRDefault="00F12A7E" w:rsidP="008B6883">
      <w:pPr>
        <w:pStyle w:val="BodyText2"/>
      </w:pPr>
      <w:r>
        <w:lastRenderedPageBreak/>
        <w:t>VNCServer log file:</w:t>
      </w:r>
    </w:p>
    <w:p w14:paraId="6FC09533" w14:textId="77777777" w:rsidR="00F12A7E" w:rsidRDefault="00F12A7E" w:rsidP="000E5536">
      <w:pPr>
        <w:pStyle w:val="BodyText"/>
      </w:pPr>
      <w:r>
        <w:t xml:space="preserve">27/09/2011 14:08:32 </w:t>
      </w:r>
      <w:hyperlink r:id="rId1517" w:history="1">
        <w:r w:rsidRPr="0077669C">
          <w:rPr>
            <w:rStyle w:val="Hyperlink"/>
          </w:rPr>
          <w:t>httpd: premature connection close</w:t>
        </w:r>
      </w:hyperlink>
    </w:p>
    <w:p w14:paraId="4A28C428" w14:textId="77777777" w:rsidR="00F12A7E" w:rsidRDefault="00F12A7E" w:rsidP="000E5536">
      <w:pPr>
        <w:pStyle w:val="BodyText"/>
      </w:pPr>
      <w:r>
        <w:t xml:space="preserve">27/09/2011 14:13:39 </w:t>
      </w:r>
      <w:hyperlink r:id="rId1518" w:history="1">
        <w:r w:rsidRPr="0077669C">
          <w:rPr>
            <w:rStyle w:val="Hyperlink"/>
          </w:rPr>
          <w:t>httpd: get '' for 139.191.147.152    -- HOORAY THIS IS MY DESKTOP MACHINE!</w:t>
        </w:r>
      </w:hyperlink>
    </w:p>
    <w:p w14:paraId="18FA0B79" w14:textId="77777777" w:rsidR="00F12A7E" w:rsidRDefault="00F12A7E" w:rsidP="008B6883">
      <w:pPr>
        <w:pStyle w:val="BodyText2"/>
      </w:pPr>
      <w:r>
        <w:t>Problems connecting again. But this machine only has 1 processor anyway!</w:t>
      </w:r>
      <w:r>
        <w:tab/>
      </w:r>
    </w:p>
    <w:p w14:paraId="4B96EBBC" w14:textId="77777777" w:rsidR="00F12A7E" w:rsidRDefault="00F12A7E" w:rsidP="000E5536">
      <w:pPr>
        <w:pStyle w:val="BodyText"/>
      </w:pPr>
      <w:r>
        <w:t>Trying using Xming and other stuff:</w:t>
      </w:r>
    </w:p>
    <w:p w14:paraId="77DE6FC6" w14:textId="77777777" w:rsidR="00F12A7E" w:rsidRDefault="00F12A7E" w:rsidP="000E5536">
      <w:pPr>
        <w:pStyle w:val="BodyText"/>
      </w:pPr>
      <w:r>
        <w:t>Opened xlaunch</w:t>
      </w:r>
    </w:p>
    <w:p w14:paraId="2B72EF06" w14:textId="77777777" w:rsidR="00F12A7E" w:rsidRDefault="00F12A7E" w:rsidP="000E5536">
      <w:pPr>
        <w:pStyle w:val="BodyText"/>
      </w:pPr>
      <w:r>
        <w:t xml:space="preserve"> - Clicked on ssh|x11 and checked enable x11 forwarding</w:t>
      </w:r>
    </w:p>
    <w:p w14:paraId="734888D3" w14:textId="77777777" w:rsidR="00F12A7E" w:rsidRDefault="00F12A7E" w:rsidP="000E5536">
      <w:pPr>
        <w:pStyle w:val="BodyText"/>
      </w:pPr>
      <w:r>
        <w:t xml:space="preserve"> - logged in using ssh to ehabitat</w:t>
      </w:r>
    </w:p>
    <w:p w14:paraId="40B60A14" w14:textId="77777777" w:rsidR="00F12A7E" w:rsidRDefault="00F12A7E" w:rsidP="000E5536">
      <w:pPr>
        <w:pStyle w:val="BodyText"/>
      </w:pPr>
      <w:r>
        <w:t xml:space="preserve"> - dont know what to do now?</w:t>
      </w:r>
    </w:p>
    <w:p w14:paraId="22AD6BD2" w14:textId="77777777" w:rsidR="00F12A7E" w:rsidRDefault="00F12A7E" w:rsidP="000E5536">
      <w:pPr>
        <w:pStyle w:val="BodyText"/>
      </w:pPr>
      <w:r>
        <w:t xml:space="preserve"> </w:t>
      </w:r>
    </w:p>
    <w:p w14:paraId="720E26DC" w14:textId="77777777" w:rsidR="00F12A7E" w:rsidRDefault="00F12A7E" w:rsidP="000E5536">
      <w:pPr>
        <w:pStyle w:val="BodyText"/>
      </w:pPr>
      <w:r>
        <w:t xml:space="preserve"> </w:t>
      </w:r>
    </w:p>
    <w:p w14:paraId="23F5C261" w14:textId="77777777" w:rsidR="00F12A7E" w:rsidRDefault="00F12A7E" w:rsidP="000E5536">
      <w:pPr>
        <w:pStyle w:val="BodyText"/>
      </w:pPr>
      <w:r>
        <w:t>OpenSuse 11 is installed</w:t>
      </w:r>
    </w:p>
    <w:p w14:paraId="262ED1D7" w14:textId="77777777" w:rsidR="00F12A7E" w:rsidRDefault="00F12A7E" w:rsidP="000E5536">
      <w:pPr>
        <w:pStyle w:val="BodyText"/>
      </w:pPr>
      <w:r>
        <w:t>To run GRASS in the GUI:</w:t>
      </w:r>
    </w:p>
    <w:p w14:paraId="6D34ED55" w14:textId="77777777" w:rsidR="00F12A7E" w:rsidRDefault="00F12A7E" w:rsidP="000E5536">
      <w:pPr>
        <w:pStyle w:val="BodyText"/>
      </w:pPr>
      <w:r>
        <w:t>start grass:</w:t>
      </w:r>
    </w:p>
    <w:p w14:paraId="2281D9FB" w14:textId="77777777" w:rsidR="00F12A7E" w:rsidRDefault="00F12A7E" w:rsidP="000E5536">
      <w:pPr>
        <w:pStyle w:val="BodyText"/>
      </w:pPr>
      <w:r>
        <w:t xml:space="preserve">grass </w:t>
      </w:r>
    </w:p>
    <w:p w14:paraId="6A942EA6" w14:textId="77777777" w:rsidR="00F12A7E" w:rsidRDefault="00F12A7E" w:rsidP="000E5536">
      <w:pPr>
        <w:pStyle w:val="BodyText"/>
      </w:pPr>
      <w:r>
        <w:t>g.gui wxpython</w:t>
      </w:r>
    </w:p>
    <w:p w14:paraId="51CE868C" w14:textId="77777777" w:rsidR="00F12A7E" w:rsidRDefault="00F12A7E" w:rsidP="0034374E">
      <w:pPr>
        <w:pStyle w:val="Heading3"/>
      </w:pPr>
      <w:r>
        <w:t>Memory</w:t>
      </w:r>
    </w:p>
    <w:p w14:paraId="7B0C8671"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2A8E983C" w14:textId="77777777" w:rsidR="00F12A7E" w:rsidRDefault="00F12A7E" w:rsidP="008B550B">
      <w:pPr>
        <w:pStyle w:val="Code"/>
      </w:pPr>
      <w:r>
        <w:t>top -u cottaan - to only see my tasks</w:t>
      </w:r>
    </w:p>
    <w:p w14:paraId="3B7300F3" w14:textId="77777777" w:rsidR="007B063A" w:rsidRPr="00F5186B" w:rsidRDefault="007B063A" w:rsidP="008B550B">
      <w:pPr>
        <w:pStyle w:val="Code"/>
      </w:pPr>
      <w:r>
        <w:t xml:space="preserve">kill -9 29141 – to kill memory for a particular running </w:t>
      </w:r>
      <w:r w:rsidR="00563249">
        <w:t>process</w:t>
      </w:r>
    </w:p>
    <w:p w14:paraId="45F84B3C" w14:textId="77777777" w:rsidR="00F12A7E" w:rsidRDefault="00F12A7E" w:rsidP="0034374E">
      <w:pPr>
        <w:pStyle w:val="Heading3"/>
      </w:pPr>
      <w:r>
        <w:t>Net</w:t>
      </w:r>
    </w:p>
    <w:p w14:paraId="616B1848" w14:textId="77777777" w:rsidR="00F12A7E" w:rsidRDefault="00F12A7E" w:rsidP="008B6883">
      <w:pPr>
        <w:pStyle w:val="BodyText2"/>
      </w:pPr>
      <w:r>
        <w:t>To call a url:</w:t>
      </w:r>
    </w:p>
    <w:p w14:paraId="648F7A0A"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6F49C372" w14:textId="77777777" w:rsidR="00F12A7E" w:rsidRPr="00E64007" w:rsidRDefault="00F12A7E" w:rsidP="008B6883">
      <w:pPr>
        <w:pStyle w:val="BodyText2"/>
      </w:pPr>
      <w:r>
        <w:t>To get this written to a file append –O test.xml to the code</w:t>
      </w:r>
    </w:p>
    <w:p w14:paraId="7BDBE93E" w14:textId="77777777" w:rsidR="00F3221A" w:rsidRDefault="00F3221A" w:rsidP="0034374E">
      <w:pPr>
        <w:pStyle w:val="Heading3"/>
      </w:pPr>
      <w:r>
        <w:t>rpm - package manager</w:t>
      </w:r>
      <w:bookmarkEnd w:id="271"/>
    </w:p>
    <w:p w14:paraId="3E8FE10A" w14:textId="77777777" w:rsidR="00F3221A" w:rsidRDefault="00F3221A" w:rsidP="000E5536">
      <w:pPr>
        <w:pStyle w:val="BodyText"/>
      </w:pPr>
      <w:r>
        <w:t xml:space="preserve">Trying to get a list of software installed on ehabitat. </w:t>
      </w:r>
    </w:p>
    <w:p w14:paraId="30B91DAB" w14:textId="77777777" w:rsidR="00F3221A" w:rsidRDefault="00F3221A" w:rsidP="000E5536">
      <w:pPr>
        <w:pStyle w:val="BodyText"/>
      </w:pPr>
      <w:r>
        <w:t>Tried dpkg but it is not present so it is not Ubuntu or Debian!</w:t>
      </w:r>
    </w:p>
    <w:p w14:paraId="48B3E537" w14:textId="77777777" w:rsidR="00F3221A" w:rsidRDefault="00F3221A" w:rsidP="000E5536">
      <w:pPr>
        <w:pStyle w:val="BodyText"/>
      </w:pPr>
      <w:r>
        <w:t xml:space="preserve">rpm - this works!! </w:t>
      </w:r>
    </w:p>
    <w:p w14:paraId="386D3C62" w14:textId="77777777" w:rsidR="00F3221A" w:rsidRDefault="00F3221A" w:rsidP="000E5536">
      <w:pPr>
        <w:pStyle w:val="BodyText"/>
      </w:pPr>
      <w:r>
        <w:t xml:space="preserve">There are lots of distributions for GNU/Linux: </w:t>
      </w:r>
      <w:hyperlink r:id="rId1519" w:history="1">
        <w:r w:rsidRPr="0077669C">
          <w:rPr>
            <w:rStyle w:val="Hyperlink"/>
          </w:rPr>
          <w:t>http://en.wikipedia.org/wiki/GNU/Linux_distributions - some commercial, some not. Which do we have? Not sure.</w:t>
        </w:r>
      </w:hyperlink>
    </w:p>
    <w:p w14:paraId="51B2476E" w14:textId="77777777" w:rsidR="00F3221A" w:rsidRDefault="00F3221A" w:rsidP="000E5536">
      <w:pPr>
        <w:pStyle w:val="BodyText"/>
      </w:pPr>
      <w:r>
        <w:t xml:space="preserve">Using the rpm help here: </w:t>
      </w:r>
      <w:hyperlink r:id="rId1520" w:history="1">
        <w:r w:rsidRPr="0077669C">
          <w:rPr>
            <w:rStyle w:val="Hyperlink"/>
          </w:rPr>
          <w:t>http://fedoranews.org/alex/tutorial/rpm/3.shtml</w:t>
        </w:r>
      </w:hyperlink>
    </w:p>
    <w:p w14:paraId="3F6B19E8" w14:textId="77777777" w:rsidR="00F3221A" w:rsidRDefault="00F3221A" w:rsidP="000E5536">
      <w:pPr>
        <w:pStyle w:val="BodyText"/>
      </w:pPr>
      <w:r>
        <w:t>To get a list of all installed packages:</w:t>
      </w:r>
    </w:p>
    <w:p w14:paraId="0ACDB60C" w14:textId="77777777" w:rsidR="00F3221A" w:rsidRDefault="00F3221A" w:rsidP="000E5536">
      <w:pPr>
        <w:pStyle w:val="BodyText"/>
      </w:pPr>
      <w:r>
        <w:t>rpm -qa</w:t>
      </w:r>
    </w:p>
    <w:p w14:paraId="10CD98E5" w14:textId="77777777" w:rsidR="00F3221A" w:rsidRDefault="00F3221A" w:rsidP="000E5536">
      <w:pPr>
        <w:pStyle w:val="BodyText"/>
      </w:pPr>
      <w:r>
        <w:t xml:space="preserve">or </w:t>
      </w:r>
    </w:p>
    <w:p w14:paraId="3A6F34F3" w14:textId="77777777" w:rsidR="00F3221A" w:rsidRDefault="00F3221A" w:rsidP="000E5536">
      <w:pPr>
        <w:pStyle w:val="BodyText"/>
      </w:pPr>
      <w:r>
        <w:t>rpm -qa | more - to pipe it one page at a time</w:t>
      </w:r>
    </w:p>
    <w:p w14:paraId="574F2B1D" w14:textId="77777777" w:rsidR="00F3221A" w:rsidRDefault="00F3221A" w:rsidP="008B6883">
      <w:pPr>
        <w:pStyle w:val="BodyText2"/>
      </w:pPr>
      <w:r>
        <w:t>rpm -qa | grep -i python - gets all of the packages that match the string 'python' using grep - the i means case insensitive</w:t>
      </w:r>
    </w:p>
    <w:p w14:paraId="1335D366" w14:textId="77777777" w:rsidR="00F3221A" w:rsidRDefault="00F3221A" w:rsidP="000E5536">
      <w:pPr>
        <w:pStyle w:val="BodyText"/>
      </w:pPr>
      <w:r>
        <w:t xml:space="preserve">Processes and jobs section here is great: </w:t>
      </w:r>
      <w:hyperlink r:id="rId1521" w:history="1">
        <w:r w:rsidRPr="0077669C">
          <w:rPr>
            <w:rStyle w:val="Hyperlink"/>
          </w:rPr>
          <w:t>http://www.ee.surrey.ac.uk/Teaching/Unix/unix5.html</w:t>
        </w:r>
      </w:hyperlink>
    </w:p>
    <w:p w14:paraId="12FBBE0F" w14:textId="77777777" w:rsidR="00F3221A" w:rsidRDefault="00F3221A" w:rsidP="000E5536">
      <w:pPr>
        <w:pStyle w:val="BodyText"/>
      </w:pPr>
      <w:r>
        <w:t>How to put processes into the background</w:t>
      </w:r>
    </w:p>
    <w:p w14:paraId="5EB6FC4C" w14:textId="77777777" w:rsidR="00F3221A" w:rsidRDefault="00F3221A" w:rsidP="000E5536">
      <w:pPr>
        <w:pStyle w:val="BodyText"/>
      </w:pPr>
      <w:r>
        <w:t>in ls:</w:t>
      </w:r>
    </w:p>
    <w:p w14:paraId="2CF9C7F4" w14:textId="77777777" w:rsidR="00F3221A" w:rsidRDefault="00F3221A" w:rsidP="000E5536">
      <w:pPr>
        <w:pStyle w:val="BodyText"/>
      </w:pPr>
      <w:r>
        <w:t>Executable files: Green</w:t>
      </w:r>
    </w:p>
    <w:p w14:paraId="0578950A" w14:textId="77777777" w:rsidR="00F3221A" w:rsidRDefault="00F3221A" w:rsidP="000E5536">
      <w:pPr>
        <w:pStyle w:val="BodyText"/>
      </w:pPr>
      <w:r>
        <w:t>* Normal file : Normal</w:t>
      </w:r>
    </w:p>
    <w:p w14:paraId="7DFA595A" w14:textId="77777777" w:rsidR="00F3221A" w:rsidRDefault="00F3221A" w:rsidP="000E5536">
      <w:pPr>
        <w:pStyle w:val="BodyText"/>
      </w:pPr>
      <w:r>
        <w:t>* Directory: Blue</w:t>
      </w:r>
    </w:p>
    <w:p w14:paraId="0842BECB" w14:textId="77777777" w:rsidR="00F3221A" w:rsidRDefault="00F3221A" w:rsidP="000E5536">
      <w:pPr>
        <w:pStyle w:val="BodyText"/>
      </w:pPr>
      <w:r>
        <w:t>* Symbolic link : Cyan</w:t>
      </w:r>
    </w:p>
    <w:p w14:paraId="039E3735" w14:textId="77777777" w:rsidR="00F3221A" w:rsidRDefault="00F3221A" w:rsidP="000E5536">
      <w:pPr>
        <w:pStyle w:val="BodyText"/>
      </w:pPr>
      <w:r>
        <w:t>* Pipe: Yellow</w:t>
      </w:r>
    </w:p>
    <w:p w14:paraId="67B8AE57" w14:textId="77777777" w:rsidR="00F3221A" w:rsidRDefault="00F3221A" w:rsidP="000E5536">
      <w:pPr>
        <w:pStyle w:val="BodyText"/>
      </w:pPr>
      <w:r>
        <w:t>* Socket: Magenta</w:t>
      </w:r>
    </w:p>
    <w:p w14:paraId="33052163" w14:textId="77777777" w:rsidR="00F3221A" w:rsidRDefault="00F3221A" w:rsidP="000E5536">
      <w:pPr>
        <w:pStyle w:val="BodyText"/>
      </w:pPr>
      <w:r>
        <w:t>* Block device driver: Bold yellow foreground, with black background</w:t>
      </w:r>
    </w:p>
    <w:p w14:paraId="66DEAE60" w14:textId="77777777" w:rsidR="00F3221A" w:rsidRDefault="00F3221A" w:rsidP="000E5536">
      <w:pPr>
        <w:pStyle w:val="BodyText"/>
      </w:pPr>
      <w:r>
        <w:t>* Character device driver: Bold yellow foreground, with black background</w:t>
      </w:r>
    </w:p>
    <w:p w14:paraId="07D489CC" w14:textId="77777777" w:rsidR="00F3221A" w:rsidRDefault="00F3221A" w:rsidP="000E5536">
      <w:pPr>
        <w:pStyle w:val="BodyText"/>
      </w:pPr>
      <w:r>
        <w:t>* Orphaned syminks : Blinking Bold white with red background</w:t>
      </w:r>
    </w:p>
    <w:p w14:paraId="7FB70051" w14:textId="77777777" w:rsidR="00F3221A" w:rsidRDefault="00F3221A" w:rsidP="000E5536">
      <w:pPr>
        <w:pStyle w:val="BodyText"/>
      </w:pPr>
      <w:r>
        <w:t>* Missing links ( … and the files they point to) : Blinking Bold white with red background</w:t>
      </w:r>
    </w:p>
    <w:p w14:paraId="2A941FE2" w14:textId="77777777" w:rsidR="00F3221A" w:rsidRDefault="00F3221A" w:rsidP="000E5536">
      <w:pPr>
        <w:pStyle w:val="BodyText"/>
      </w:pPr>
      <w:r>
        <w:lastRenderedPageBreak/>
        <w:t>* Archives or compressed : Red (.tar, .gz, .zip, .rpm)</w:t>
      </w:r>
    </w:p>
    <w:p w14:paraId="0F97EFB4" w14:textId="77777777" w:rsidR="00F3221A" w:rsidRDefault="00F3221A" w:rsidP="008B6883">
      <w:pPr>
        <w:pStyle w:val="BodyText2"/>
      </w:pPr>
      <w:r>
        <w:t>* Image files : Magenta (.jpg, gif, bmp, png, tif)</w:t>
      </w:r>
    </w:p>
    <w:p w14:paraId="52D3949F" w14:textId="77777777" w:rsidR="00F3221A" w:rsidRDefault="00F3221A" w:rsidP="008B6883">
      <w:pPr>
        <w:pStyle w:val="BodyText2"/>
      </w:pPr>
      <w:r>
        <w:t>Type python at the UNIX prompt to use python</w:t>
      </w:r>
    </w:p>
    <w:p w14:paraId="19F97580" w14:textId="77777777" w:rsidR="00F3221A" w:rsidRDefault="00F3221A" w:rsidP="000E5536">
      <w:pPr>
        <w:pStyle w:val="BodyText"/>
      </w:pPr>
      <w:r>
        <w:t>vi is a UNIX text editor</w:t>
      </w:r>
    </w:p>
    <w:p w14:paraId="121D6BE5" w14:textId="77777777" w:rsidR="00F3221A" w:rsidRDefault="00F3221A" w:rsidP="008B6883">
      <w:pPr>
        <w:pStyle w:val="BodyText2"/>
      </w:pPr>
      <w:r>
        <w:t>cat can be used to open and display files</w:t>
      </w:r>
    </w:p>
    <w:p w14:paraId="0DC0F31B" w14:textId="77777777" w:rsidR="00F3221A" w:rsidRDefault="00F3221A" w:rsidP="000E5536">
      <w:pPr>
        <w:pStyle w:val="BodyText"/>
      </w:pPr>
      <w:r>
        <w:t>ls -l | wc -l - to get total of the number of files in a folder - pipes to the word count program</w:t>
      </w:r>
    </w:p>
    <w:p w14:paraId="3E3B0E27" w14:textId="77777777" w:rsidR="00EC66C5" w:rsidRDefault="00EC66C5" w:rsidP="0034374E">
      <w:pPr>
        <w:pStyle w:val="Heading3"/>
      </w:pPr>
      <w:bookmarkStart w:id="274" w:name="_Toc315774616"/>
      <w:r>
        <w:t>Creating files</w:t>
      </w:r>
    </w:p>
    <w:p w14:paraId="7A9AC29C" w14:textId="77777777" w:rsidR="00EC66C5" w:rsidRDefault="00EC66C5" w:rsidP="008B6883">
      <w:pPr>
        <w:pStyle w:val="BodyText2"/>
      </w:pPr>
      <w:r>
        <w:t>Easily with echo &gt;. e.g:</w:t>
      </w:r>
    </w:p>
    <w:p w14:paraId="1E28CFB6" w14:textId="77777777" w:rsidR="00EC66C5" w:rsidRPr="00EC66C5" w:rsidRDefault="00EC66C5" w:rsidP="008B550B">
      <w:pPr>
        <w:pStyle w:val="Code"/>
      </w:pPr>
      <w:r w:rsidRPr="00EC66C5">
        <w:t>echo onerow &gt; st-geom-onerow.tsv</w:t>
      </w:r>
    </w:p>
    <w:p w14:paraId="1EB54878" w14:textId="77777777" w:rsidR="005F2214" w:rsidRDefault="005F2214" w:rsidP="0034374E">
      <w:pPr>
        <w:pStyle w:val="Heading3"/>
      </w:pPr>
      <w:r>
        <w:t xml:space="preserve">Ubuntu </w:t>
      </w:r>
      <w:r w:rsidR="0054440F">
        <w:t>14.04</w:t>
      </w:r>
    </w:p>
    <w:p w14:paraId="2BA9E4C8" w14:textId="77777777" w:rsidR="005F2214" w:rsidRDefault="005F2214" w:rsidP="008B6883">
      <w:pPr>
        <w:pStyle w:val="BodyText2"/>
      </w:pPr>
      <w:r>
        <w:t>To see whether an OS is 32-bit or 64-bit, type:</w:t>
      </w:r>
    </w:p>
    <w:p w14:paraId="2FBAA78C" w14:textId="77777777" w:rsidR="005F2214" w:rsidRDefault="005F2214" w:rsidP="008B550B">
      <w:pPr>
        <w:pStyle w:val="Code"/>
      </w:pPr>
      <w:r w:rsidRPr="005F2214">
        <w:t xml:space="preserve">uname </w:t>
      </w:r>
      <w:r>
        <w:t>–</w:t>
      </w:r>
      <w:r w:rsidRPr="005F2214">
        <w:t>a</w:t>
      </w:r>
    </w:p>
    <w:p w14:paraId="26BA6600" w14:textId="77777777" w:rsidR="005F2214" w:rsidRPr="005F2214" w:rsidRDefault="005F2214" w:rsidP="008B6883">
      <w:pPr>
        <w:pStyle w:val="BodyText2"/>
      </w:pPr>
      <w:r>
        <w:t>And you can tell by the reply.</w:t>
      </w:r>
    </w:p>
    <w:p w14:paraId="57E7D40F" w14:textId="77777777" w:rsidR="006C3E31" w:rsidRDefault="006C3E31" w:rsidP="006C3E31">
      <w:pPr>
        <w:pStyle w:val="Heading4"/>
      </w:pPr>
      <w:bookmarkStart w:id="275" w:name="_Disk_usage"/>
      <w:bookmarkEnd w:id="275"/>
      <w:r>
        <w:t>Disk usage</w:t>
      </w:r>
    </w:p>
    <w:p w14:paraId="73BF16EB" w14:textId="77777777" w:rsidR="006C3E31" w:rsidRDefault="006C3E31" w:rsidP="008B6883">
      <w:pPr>
        <w:pStyle w:val="BodyText2"/>
      </w:pPr>
      <w:r>
        <w:t xml:space="preserve">If you run out of disk space (I have on Cloud9) you can use the suggestions in </w:t>
      </w:r>
      <w:hyperlink r:id="rId1522" w:history="1">
        <w:r w:rsidRPr="001B30BD">
          <w:rPr>
            <w:rStyle w:val="Hyperlink"/>
          </w:rPr>
          <w:t>this</w:t>
        </w:r>
      </w:hyperlink>
      <w:r>
        <w:t xml:space="preserve"> thread. However, when I run it on the db-server workspace I get the following issues:</w:t>
      </w:r>
    </w:p>
    <w:p w14:paraId="04DF1C8D" w14:textId="77777777" w:rsidR="006C3E31" w:rsidRDefault="006C3E31" w:rsidP="008B550B">
      <w:pPr>
        <w:pStyle w:val="Unix"/>
      </w:pPr>
      <w:r>
        <w:t xml:space="preserve">blishten:/ $ sudo du -m -d 1 -a | sort -n                                                                                                                                                                                                                                                                                            </w:t>
      </w:r>
    </w:p>
    <w:p w14:paraId="7E570557" w14:textId="77777777" w:rsidR="006C3E31" w:rsidRDefault="006C3E31" w:rsidP="008B550B">
      <w:pPr>
        <w:pStyle w:val="Unix"/>
      </w:pPr>
      <w:r>
        <w:t>du: cannot access ‘./proc/4754/task/4754/fd/4’: No such file or directory</w:t>
      </w:r>
    </w:p>
    <w:p w14:paraId="6B74DCAE" w14:textId="77777777" w:rsidR="006C3E31" w:rsidRDefault="006C3E31" w:rsidP="008B6883">
      <w:pPr>
        <w:pStyle w:val="BodyText2"/>
      </w:pPr>
      <w:r>
        <w:t>So trying this instead:</w:t>
      </w:r>
    </w:p>
    <w:p w14:paraId="7D42E5A2" w14:textId="77777777" w:rsidR="006C3E31" w:rsidRDefault="006C3E31" w:rsidP="008B550B">
      <w:pPr>
        <w:pStyle w:val="Unix"/>
      </w:pPr>
      <w:r w:rsidRPr="001B30BD">
        <w:t xml:space="preserve">blishten:/proc $ sudo du -hx / -t 50000000    </w:t>
      </w:r>
    </w:p>
    <w:p w14:paraId="0A7083BF" w14:textId="77777777"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97AEEA9" w14:textId="77777777" w:rsidR="000E245C" w:rsidRDefault="000E245C" w:rsidP="000E245C">
      <w:pPr>
        <w:pStyle w:val="Heading4"/>
      </w:pPr>
      <w:r>
        <w:t>Installations</w:t>
      </w:r>
    </w:p>
    <w:p w14:paraId="1C228CAF" w14:textId="77777777" w:rsidR="00B67D6A" w:rsidRDefault="00B67D6A" w:rsidP="00B67D6A">
      <w:pPr>
        <w:pStyle w:val="Heading5"/>
      </w:pPr>
      <w:bookmarkStart w:id="276" w:name="_GeoServer"/>
      <w:bookmarkEnd w:id="276"/>
      <w:r>
        <w:t>Apache2</w:t>
      </w:r>
    </w:p>
    <w:p w14:paraId="747BCD65" w14:textId="77777777" w:rsidR="00FA60C8" w:rsidRDefault="00FA60C8" w:rsidP="008B6883">
      <w:pPr>
        <w:pStyle w:val="BodyText2"/>
      </w:pPr>
      <w:r>
        <w:t>To see if Apache is already installed:</w:t>
      </w:r>
    </w:p>
    <w:p w14:paraId="4C8381E5" w14:textId="77777777" w:rsidR="00FA60C8" w:rsidRDefault="00FA60C8" w:rsidP="00FA60C8">
      <w:pPr>
        <w:pStyle w:val="Unix"/>
      </w:pPr>
      <w:r>
        <w:t>ubuntu@blishten-vector-tiles-4577836:~/workspace$ which apache2</w:t>
      </w:r>
    </w:p>
    <w:p w14:paraId="6C1AFEBD" w14:textId="77777777" w:rsidR="00FA60C8" w:rsidRDefault="00FA60C8" w:rsidP="00FA60C8">
      <w:pPr>
        <w:pStyle w:val="Unix"/>
      </w:pPr>
      <w:r>
        <w:t>/usr/sbin/apache2</w:t>
      </w:r>
    </w:p>
    <w:p w14:paraId="62AB7C9D" w14:textId="77777777" w:rsidR="00FA60C8" w:rsidRDefault="00FA60C8" w:rsidP="008B6883">
      <w:pPr>
        <w:pStyle w:val="BodyText2"/>
      </w:pPr>
      <w:r>
        <w:t>To install:</w:t>
      </w:r>
    </w:p>
    <w:p w14:paraId="67D878DC" w14:textId="77777777" w:rsidR="00B67D6A" w:rsidRDefault="00B67D6A" w:rsidP="00B67D6A">
      <w:pPr>
        <w:pStyle w:val="Unix"/>
      </w:pPr>
      <w:r w:rsidRPr="00B67D6A">
        <w:t>a_cottam@ubuntu14-04-micro:~$ sudo apt-get update</w:t>
      </w:r>
    </w:p>
    <w:p w14:paraId="76A18A5A" w14:textId="77777777" w:rsidR="00B67D6A" w:rsidRDefault="00B67D6A" w:rsidP="00B67D6A">
      <w:pPr>
        <w:pStyle w:val="Unix"/>
      </w:pPr>
      <w:r w:rsidRPr="00B67D6A">
        <w:t>a_cottam@ubuntu14-04-micro:~$ sudo apt-get install apache2</w:t>
      </w:r>
    </w:p>
    <w:p w14:paraId="2E459742" w14:textId="77777777" w:rsidR="00B67D6A" w:rsidRDefault="00B67D6A" w:rsidP="008B6883">
      <w:pPr>
        <w:pStyle w:val="BodyText2"/>
      </w:pPr>
      <w:r>
        <w:t xml:space="preserve">Go to the </w:t>
      </w:r>
      <w:hyperlink r:id="rId1523" w:history="1">
        <w:r w:rsidRPr="00B67D6A">
          <w:rPr>
            <w:rStyle w:val="Hyperlink"/>
          </w:rPr>
          <w:t>address</w:t>
        </w:r>
      </w:hyperlink>
      <w:r>
        <w:t xml:space="preserve"> and you should see this: </w:t>
      </w:r>
    </w:p>
    <w:p w14:paraId="3EC87C7E" w14:textId="77777777" w:rsidR="00B67D6A" w:rsidRPr="00B67D6A" w:rsidRDefault="00B67D6A" w:rsidP="008B6883">
      <w:pPr>
        <w:pStyle w:val="BodyText2"/>
      </w:pPr>
      <w:r>
        <w:rPr>
          <w:noProof/>
          <w:lang w:bidi="ar-SA"/>
        </w:rPr>
        <w:lastRenderedPageBreak/>
        <w:drawing>
          <wp:inline distT="0" distB="0" distL="0" distR="0" wp14:anchorId="3C5DFAA8" wp14:editId="7C65C4A3">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24">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C5CCC7C" w14:textId="77777777" w:rsidR="009B2F56" w:rsidRDefault="009B2F56" w:rsidP="009B2F56">
      <w:pPr>
        <w:pStyle w:val="Heading6"/>
      </w:pPr>
      <w:bookmarkStart w:id="277" w:name="_Brew"/>
      <w:bookmarkEnd w:id="277"/>
      <w:r>
        <w:t>Configuration</w:t>
      </w:r>
    </w:p>
    <w:p w14:paraId="7F1D7B4C" w14:textId="77777777" w:rsidR="009B2F56" w:rsidRDefault="009B2F56" w:rsidP="008B6883">
      <w:pPr>
        <w:pStyle w:val="BodyText2"/>
      </w:pPr>
      <w:r>
        <w:t>U</w:t>
      </w:r>
      <w:r w:rsidRPr="00044DD9">
        <w:t>nder Ubuntu, httpd.conf is apache2.conf, and it's in /etc/apache2</w:t>
      </w:r>
      <w:r>
        <w:t>. So use vi to add the following:</w:t>
      </w:r>
    </w:p>
    <w:p w14:paraId="2910130A" w14:textId="77777777" w:rsidR="009B2F56" w:rsidRDefault="009B2F56" w:rsidP="009B2F56">
      <w:pPr>
        <w:pStyle w:val="Unix"/>
      </w:pPr>
      <w:r w:rsidRPr="00002BC6">
        <w:t>blishten:/etc/apache2 $ cd /etc/apache2/</w:t>
      </w:r>
    </w:p>
    <w:p w14:paraId="68B726FE" w14:textId="77777777" w:rsidR="009B2F56" w:rsidRDefault="009B2F56" w:rsidP="009B2F56">
      <w:pPr>
        <w:pStyle w:val="Unix"/>
      </w:pPr>
      <w:r w:rsidRPr="00A33CD4">
        <w:t xml:space="preserve">blishten:/etc/apache2 $ sudo vi apache2.conf                                                                                                                                                                                                                                                                                                                                                   </w:t>
      </w:r>
    </w:p>
    <w:p w14:paraId="555FDF99" w14:textId="77777777" w:rsidR="00641363" w:rsidRDefault="00641363" w:rsidP="00641363">
      <w:pPr>
        <w:pStyle w:val="Heading7"/>
      </w:pPr>
      <w:bookmarkStart w:id="278" w:name="_Serving_pre-compressed_content"/>
      <w:bookmarkEnd w:id="278"/>
      <w:r>
        <w:t>Modules</w:t>
      </w:r>
    </w:p>
    <w:p w14:paraId="5A11DE0D" w14:textId="77777777" w:rsidR="00641363" w:rsidRDefault="00641363" w:rsidP="008B6883">
      <w:pPr>
        <w:pStyle w:val="BodyText2"/>
      </w:pPr>
      <w:r>
        <w:t>To get a list of available modules:</w:t>
      </w:r>
    </w:p>
    <w:p w14:paraId="7A808105" w14:textId="77777777" w:rsidR="00641363" w:rsidRPr="00641363" w:rsidRDefault="00641363" w:rsidP="00641363">
      <w:pPr>
        <w:pStyle w:val="Unix"/>
      </w:pPr>
      <w:r w:rsidRPr="00641363">
        <w:t>sudo apt-cache search libapache2*</w:t>
      </w:r>
    </w:p>
    <w:p w14:paraId="2EE29707" w14:textId="77777777" w:rsidR="00725ABD" w:rsidRDefault="00725ABD" w:rsidP="00725ABD">
      <w:pPr>
        <w:pStyle w:val="Heading7"/>
      </w:pPr>
      <w:r>
        <w:t>Serving pre-compressed content</w:t>
      </w:r>
    </w:p>
    <w:p w14:paraId="45C8A4E9" w14:textId="77777777"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525" w:anchor="precompressed" w:history="1">
        <w:r w:rsidR="00A627D1" w:rsidRPr="00A627D1">
          <w:rPr>
            <w:rStyle w:val="Hyperlink"/>
          </w:rPr>
          <w:t>Here</w:t>
        </w:r>
      </w:hyperlink>
      <w:r w:rsidR="002E702D">
        <w:t xml:space="preserve"> are the docs and a good guide is </w:t>
      </w:r>
      <w:hyperlink r:id="rId1526" w:history="1">
        <w:r w:rsidR="002E702D" w:rsidRPr="002E702D">
          <w:rPr>
            <w:rStyle w:val="Hyperlink"/>
          </w:rPr>
          <w:t>here</w:t>
        </w:r>
      </w:hyperlink>
      <w:r w:rsidR="002E702D">
        <w:t>.</w:t>
      </w:r>
    </w:p>
    <w:p w14:paraId="3D6B4F6B" w14:textId="77777777" w:rsidR="002E702D" w:rsidRDefault="002E702D" w:rsidP="008B6883">
      <w:pPr>
        <w:pStyle w:val="BodyText2"/>
      </w:pPr>
      <w:r w:rsidRPr="002E702D">
        <w:t>Mod_deflate is included and enabled in the default Apache installation on Ubuntu 14.04.</w:t>
      </w:r>
    </w:p>
    <w:p w14:paraId="58D28E5E" w14:textId="77777777" w:rsidR="002E702D" w:rsidRDefault="002E702D" w:rsidP="002E702D">
      <w:pPr>
        <w:pStyle w:val="Unix"/>
      </w:pPr>
      <w:r>
        <w:t>ubuntu@blishten-vector-tiles-4577836:/etc/apache2$ apachectl -t -D DUMP_MODULES |grep deflate</w:t>
      </w:r>
    </w:p>
    <w:p w14:paraId="20AC8577" w14:textId="77777777" w:rsidR="002E702D" w:rsidRDefault="002E702D" w:rsidP="002E702D">
      <w:pPr>
        <w:pStyle w:val="Unix"/>
      </w:pPr>
      <w:r>
        <w:t xml:space="preserve"> deflate_module (shared)</w:t>
      </w:r>
    </w:p>
    <w:p w14:paraId="1588ED7D" w14:textId="77777777" w:rsidR="00DD3175" w:rsidRDefault="00B813F0" w:rsidP="008B6883">
      <w:pPr>
        <w:pStyle w:val="BodyText2"/>
      </w:pPr>
      <w:r>
        <w:t>Update the config file:</w:t>
      </w:r>
    </w:p>
    <w:p w14:paraId="410BA449" w14:textId="77777777" w:rsidR="00B813F0" w:rsidRDefault="00B813F0" w:rsidP="00B813F0">
      <w:pPr>
        <w:pStyle w:val="Unix"/>
      </w:pPr>
      <w:r w:rsidRPr="00B813F0">
        <w:t>vi /etc/apache2/mods-enabled/deflate.conf</w:t>
      </w:r>
    </w:p>
    <w:p w14:paraId="76AA501F" w14:textId="77777777" w:rsidR="00B813F0" w:rsidRDefault="00B813F0" w:rsidP="008B6883">
      <w:pPr>
        <w:pStyle w:val="BodyText2"/>
      </w:pPr>
      <w:r>
        <w:t>And add this code:</w:t>
      </w:r>
    </w:p>
    <w:p w14:paraId="7ED099AA" w14:textId="77777777" w:rsidR="00B813F0" w:rsidRDefault="00B813F0" w:rsidP="00B813F0">
      <w:pPr>
        <w:pStyle w:val="Code"/>
      </w:pPr>
      <w:r>
        <w:t>&lt;IfModule mod_headers.c&gt;</w:t>
      </w:r>
    </w:p>
    <w:p w14:paraId="23A3F7E2" w14:textId="77777777" w:rsidR="00B813F0" w:rsidRDefault="00B813F0" w:rsidP="00B813F0">
      <w:pPr>
        <w:pStyle w:val="Code"/>
      </w:pPr>
      <w:r>
        <w:t xml:space="preserve">    # Serve gzip compressed PBF files if they exist and the client accepts gzip.</w:t>
      </w:r>
    </w:p>
    <w:p w14:paraId="64696CF2" w14:textId="77777777" w:rsidR="00B813F0" w:rsidRDefault="00B813F0" w:rsidP="00B813F0">
      <w:pPr>
        <w:pStyle w:val="Code"/>
      </w:pPr>
      <w:r>
        <w:t xml:space="preserve">    RewriteCond "%{HTTP:Accept-encoding}" "gzip"</w:t>
      </w:r>
    </w:p>
    <w:p w14:paraId="3B856392" w14:textId="77777777" w:rsidR="00B813F0" w:rsidRDefault="00B813F0" w:rsidP="00B813F0">
      <w:pPr>
        <w:pStyle w:val="Code"/>
      </w:pPr>
      <w:r>
        <w:t xml:space="preserve">    RewriteCond "%{REQUEST_FILENAME}\.gz" -s</w:t>
      </w:r>
    </w:p>
    <w:p w14:paraId="0749A1D9" w14:textId="77777777" w:rsidR="00B813F0" w:rsidRDefault="00B813F0" w:rsidP="00B813F0">
      <w:pPr>
        <w:pStyle w:val="Code"/>
      </w:pPr>
    </w:p>
    <w:p w14:paraId="2ED2B216" w14:textId="77777777" w:rsidR="00B813F0" w:rsidRDefault="00B813F0" w:rsidP="00B813F0">
      <w:pPr>
        <w:pStyle w:val="Code"/>
      </w:pPr>
      <w:r>
        <w:t xml:space="preserve">    # Serve correct content types, and prevent mod_deflate double gzip.</w:t>
      </w:r>
    </w:p>
    <w:p w14:paraId="6406CEEE" w14:textId="77777777" w:rsidR="00B813F0" w:rsidRDefault="00B813F0" w:rsidP="00B813F0">
      <w:pPr>
        <w:pStyle w:val="Code"/>
      </w:pPr>
      <w:r>
        <w:t xml:space="preserve">    RewriteRule "\.pbf$" "-" [T=application/json,E=no-gzip:1]</w:t>
      </w:r>
    </w:p>
    <w:p w14:paraId="743D719A" w14:textId="77777777" w:rsidR="00B813F0" w:rsidRDefault="00B813F0" w:rsidP="00B813F0">
      <w:pPr>
        <w:pStyle w:val="Code"/>
      </w:pPr>
    </w:p>
    <w:p w14:paraId="743C056C" w14:textId="77777777" w:rsidR="00B813F0" w:rsidRDefault="00B813F0" w:rsidP="00B813F0">
      <w:pPr>
        <w:pStyle w:val="Code"/>
      </w:pPr>
      <w:r>
        <w:t xml:space="preserve">    &lt;FilesMatch "(\.pbf)$"&gt;</w:t>
      </w:r>
    </w:p>
    <w:p w14:paraId="3DA8F067" w14:textId="77777777" w:rsidR="00B813F0" w:rsidRDefault="00B813F0" w:rsidP="00B813F0">
      <w:pPr>
        <w:pStyle w:val="Code"/>
      </w:pPr>
      <w:r>
        <w:t xml:space="preserve">      # Serve correct encoding type.</w:t>
      </w:r>
    </w:p>
    <w:p w14:paraId="151B761D" w14:textId="77777777" w:rsidR="00B813F0" w:rsidRDefault="00B813F0" w:rsidP="00B813F0">
      <w:pPr>
        <w:pStyle w:val="Code"/>
      </w:pPr>
      <w:r>
        <w:t xml:space="preserve">      Header append Content-Encoding gzip</w:t>
      </w:r>
    </w:p>
    <w:p w14:paraId="598EF014" w14:textId="77777777" w:rsidR="00B813F0" w:rsidRDefault="00B813F0" w:rsidP="00B813F0">
      <w:pPr>
        <w:pStyle w:val="Code"/>
      </w:pPr>
    </w:p>
    <w:p w14:paraId="5B9D1C49" w14:textId="77777777" w:rsidR="00B813F0" w:rsidRDefault="00B813F0" w:rsidP="00B813F0">
      <w:pPr>
        <w:pStyle w:val="Code"/>
      </w:pPr>
      <w:r>
        <w:t xml:space="preserve">      # Force proxies to cache gzipped &amp; non-gzipped pbf files separately.</w:t>
      </w:r>
    </w:p>
    <w:p w14:paraId="35530160" w14:textId="77777777" w:rsidR="00B813F0" w:rsidRDefault="00B813F0" w:rsidP="00B813F0">
      <w:pPr>
        <w:pStyle w:val="Code"/>
      </w:pPr>
      <w:r>
        <w:lastRenderedPageBreak/>
        <w:t xml:space="preserve">      Header append Vary Accept-Encoding</w:t>
      </w:r>
    </w:p>
    <w:p w14:paraId="4C688615" w14:textId="77777777" w:rsidR="00B813F0" w:rsidRDefault="00B813F0" w:rsidP="00B813F0">
      <w:pPr>
        <w:pStyle w:val="Code"/>
      </w:pPr>
      <w:r>
        <w:t xml:space="preserve">    &lt;/FilesMatch&gt;</w:t>
      </w:r>
    </w:p>
    <w:p w14:paraId="60ECB509" w14:textId="77777777" w:rsidR="00B813F0" w:rsidRDefault="00B813F0" w:rsidP="00B813F0">
      <w:pPr>
        <w:pStyle w:val="Code"/>
      </w:pPr>
      <w:r>
        <w:t>&lt;/IfModule&gt;</w:t>
      </w:r>
    </w:p>
    <w:p w14:paraId="73E9F933" w14:textId="77777777" w:rsidR="00064123" w:rsidRDefault="00064123" w:rsidP="008B6883">
      <w:pPr>
        <w:pStyle w:val="BodyText2"/>
      </w:pPr>
      <w:r>
        <w:t>Restart Apache:</w:t>
      </w:r>
    </w:p>
    <w:p w14:paraId="720A1F0C" w14:textId="77777777" w:rsidR="00064123" w:rsidRPr="00064123" w:rsidRDefault="00064123" w:rsidP="00064123">
      <w:pPr>
        <w:pStyle w:val="Unix"/>
      </w:pPr>
      <w:r w:rsidRPr="00064123">
        <w:t>sudo apachectl restart</w:t>
      </w:r>
    </w:p>
    <w:p w14:paraId="09560394" w14:textId="77777777" w:rsidR="00641363" w:rsidRDefault="00641363" w:rsidP="00641363">
      <w:pPr>
        <w:pStyle w:val="Heading7"/>
      </w:pPr>
      <w:r>
        <w:t>Version</w:t>
      </w:r>
    </w:p>
    <w:p w14:paraId="43D3EDC0" w14:textId="77777777" w:rsidR="00641363" w:rsidRDefault="00641363" w:rsidP="008B6883">
      <w:pPr>
        <w:pStyle w:val="BodyText2"/>
      </w:pPr>
      <w:r>
        <w:t>To see what version of Apache you are running:</w:t>
      </w:r>
    </w:p>
    <w:p w14:paraId="3454C64D" w14:textId="77777777" w:rsidR="00641363" w:rsidRDefault="00641363" w:rsidP="00641363">
      <w:pPr>
        <w:pStyle w:val="Unix"/>
      </w:pPr>
      <w:r w:rsidRPr="00641363">
        <w:t>/usr/sbin/apache2 -v</w:t>
      </w:r>
    </w:p>
    <w:p w14:paraId="334852DD" w14:textId="77777777" w:rsidR="002E702D" w:rsidRDefault="002E702D" w:rsidP="00641363">
      <w:pPr>
        <w:pStyle w:val="Unix"/>
      </w:pPr>
      <w:r w:rsidRPr="002E702D">
        <w:t>Server version: Apache/2.4.7 (Ubuntu)</w:t>
      </w:r>
    </w:p>
    <w:p w14:paraId="789FA86C" w14:textId="77777777" w:rsidR="003075D0" w:rsidRDefault="003075D0" w:rsidP="003075D0">
      <w:pPr>
        <w:pStyle w:val="Heading5"/>
      </w:pPr>
      <w:bookmarkStart w:id="279" w:name="_Brew_1"/>
      <w:bookmarkEnd w:id="279"/>
      <w:r>
        <w:t>Bootstrap</w:t>
      </w:r>
    </w:p>
    <w:p w14:paraId="200D23A8" w14:textId="77777777" w:rsidR="000C5FC5" w:rsidRDefault="000C5FC5" w:rsidP="000C5FC5">
      <w:pPr>
        <w:pStyle w:val="BodyText2"/>
      </w:pPr>
      <w:r>
        <w:t>Installing on C9 node-js workspace on 19/01/2018.</w:t>
      </w:r>
      <w:r w:rsidR="00926AE7">
        <w:t xml:space="preserve"> Following instructions </w:t>
      </w:r>
      <w:hyperlink r:id="rId1527" w:anchor="npm" w:history="1">
        <w:r w:rsidR="00926AE7" w:rsidRPr="00926AE7">
          <w:rPr>
            <w:rStyle w:val="Hyperlink"/>
          </w:rPr>
          <w:t>here</w:t>
        </w:r>
      </w:hyperlink>
      <w:r w:rsidR="00926AE7">
        <w:t>.</w:t>
      </w:r>
    </w:p>
    <w:p w14:paraId="331DB794" w14:textId="77777777" w:rsidR="004E2581" w:rsidRDefault="004E2581" w:rsidP="00926AE7">
      <w:pPr>
        <w:pStyle w:val="Unix"/>
      </w:pPr>
      <w:r w:rsidRPr="004E2581">
        <w:t>blishten:~/workspace/biopama-demo-bootstrap (gh-pages) $ npm i jquery popper.js</w:t>
      </w:r>
    </w:p>
    <w:p w14:paraId="1618708D" w14:textId="77777777" w:rsidR="004E2581" w:rsidRPr="000C5FC5" w:rsidRDefault="004E2581" w:rsidP="00926AE7">
      <w:pPr>
        <w:pStyle w:val="Unix"/>
      </w:pPr>
      <w:r w:rsidRPr="004E2581">
        <w:t>blishten:~/workspace/biopama-demo-bootstrap (gh-pages) $ npm install bootstrap</w:t>
      </w:r>
    </w:p>
    <w:p w14:paraId="42A28526" w14:textId="77777777" w:rsidR="00287D6D" w:rsidRDefault="00287D6D" w:rsidP="00287D6D">
      <w:pPr>
        <w:pStyle w:val="Heading5"/>
      </w:pPr>
      <w:r>
        <w:t>Brew</w:t>
      </w:r>
    </w:p>
    <w:p w14:paraId="6FDAD7EC" w14:textId="77777777" w:rsidR="00287D6D" w:rsidRDefault="00287D6D" w:rsidP="008B6883">
      <w:pPr>
        <w:pStyle w:val="BodyText2"/>
      </w:pPr>
      <w:r>
        <w:t>On the C9 vector tiles workspace (</w:t>
      </w:r>
      <w:r w:rsidRPr="004B4972">
        <w:t>blishten:~/workspace (master) $:</w:t>
      </w:r>
      <w:r>
        <w:t>)</w:t>
      </w:r>
      <w:r w:rsidR="000F6DB0">
        <w:t xml:space="preserve"> on 17/7/17</w:t>
      </w:r>
      <w:r>
        <w:t>:</w:t>
      </w:r>
    </w:p>
    <w:p w14:paraId="399A5FC3" w14:textId="77777777" w:rsidR="00287D6D" w:rsidRDefault="00287D6D" w:rsidP="00287D6D">
      <w:pPr>
        <w:pStyle w:val="Unix"/>
      </w:pPr>
      <w:r>
        <w:t>ruby -e "$(curl -fsSL https://raw.githubusercontent.com/Linuxbrew/install/master/install)"</w:t>
      </w:r>
    </w:p>
    <w:p w14:paraId="72588C63" w14:textId="77777777" w:rsidR="00287D6D" w:rsidRDefault="00287D6D" w:rsidP="00287D6D">
      <w:pPr>
        <w:pStyle w:val="Unix"/>
      </w:pPr>
      <w:r>
        <w:t>sudo apt-get install build-essential</w:t>
      </w:r>
    </w:p>
    <w:p w14:paraId="4A0E95EB" w14:textId="77777777" w:rsidR="00287D6D" w:rsidRDefault="00287D6D" w:rsidP="00287D6D">
      <w:pPr>
        <w:pStyle w:val="Unix"/>
      </w:pPr>
      <w:r>
        <w:t>echo 'export PATH="/home/linuxbrew/.linuxbrew/bin:$PATH"' &gt;&gt;~/.bash_profile</w:t>
      </w:r>
    </w:p>
    <w:p w14:paraId="2C9A3E33" w14:textId="77777777" w:rsidR="00287D6D" w:rsidRDefault="00287D6D" w:rsidP="00287D6D">
      <w:pPr>
        <w:pStyle w:val="Unix"/>
      </w:pPr>
      <w:r>
        <w:t>echo 'export MANPATH="/home/linuxbrew/.linuxbrew/share/man:$MANPATH"' &gt;&gt;~/.bash_profile</w:t>
      </w:r>
    </w:p>
    <w:p w14:paraId="3450FE99" w14:textId="77777777" w:rsidR="00287D6D" w:rsidRDefault="00287D6D" w:rsidP="00287D6D">
      <w:pPr>
        <w:pStyle w:val="Unix"/>
      </w:pPr>
      <w:r>
        <w:t>echo 'export INFOPATH="/home/linuxbrew/.linuxbrew/share/info:$INFOPATH"' &gt;&gt;~/.bash_profile</w:t>
      </w:r>
    </w:p>
    <w:p w14:paraId="224405C8" w14:textId="77777777" w:rsidR="00287D6D" w:rsidRDefault="00287D6D" w:rsidP="00287D6D">
      <w:pPr>
        <w:pStyle w:val="Unix"/>
      </w:pPr>
      <w:r>
        <w:t>PATH="/home/linuxbrew/.linuxbrew/bin:$PATH"</w:t>
      </w:r>
    </w:p>
    <w:p w14:paraId="269E8719" w14:textId="77777777" w:rsidR="00287D6D" w:rsidRDefault="00287D6D" w:rsidP="00287D6D">
      <w:pPr>
        <w:pStyle w:val="Unix"/>
      </w:pPr>
      <w:r>
        <w:t>brew install gcc</w:t>
      </w:r>
    </w:p>
    <w:p w14:paraId="2AB1A1D3" w14:textId="77777777" w:rsidR="00436E53" w:rsidRDefault="00436E53" w:rsidP="008B6883">
      <w:pPr>
        <w:pStyle w:val="BodyText2"/>
      </w:pPr>
      <w:r>
        <w:t>On the GCE Ubuntu-14-04 instance on 25/8/17:</w:t>
      </w:r>
    </w:p>
    <w:p w14:paraId="7B99EA06" w14:textId="77777777" w:rsidR="00C52922" w:rsidRDefault="00C52922" w:rsidP="00C52922">
      <w:pPr>
        <w:pStyle w:val="Unix"/>
      </w:pPr>
      <w:r w:rsidRPr="00C52922">
        <w:t>sudo apt-get update</w:t>
      </w:r>
    </w:p>
    <w:p w14:paraId="5AB3E83B" w14:textId="77777777" w:rsidR="00C52922" w:rsidRDefault="00C52922" w:rsidP="00C52922">
      <w:pPr>
        <w:pStyle w:val="Unix"/>
      </w:pPr>
      <w:r w:rsidRPr="00C52922">
        <w:t>sudo apt-get install build-essential curl git m4 ruby texinfo libbz2-dev libcurl4-openssl-dev libexpat-dev libncurses-dev zlib1g-dev</w:t>
      </w:r>
    </w:p>
    <w:p w14:paraId="42E1099B" w14:textId="77777777" w:rsidR="00064B69" w:rsidRDefault="00064B69" w:rsidP="008B6883">
      <w:pPr>
        <w:pStyle w:val="BodyText2"/>
      </w:pPr>
      <w:r>
        <w:t xml:space="preserve">Then following the steps above. </w:t>
      </w:r>
    </w:p>
    <w:p w14:paraId="4E3A67E8" w14:textId="77777777" w:rsidR="001E1ECE" w:rsidRDefault="001E1ECE" w:rsidP="001E1ECE">
      <w:pPr>
        <w:pStyle w:val="Heading5"/>
      </w:pPr>
      <w:bookmarkStart w:id="280" w:name="_GDAL_1"/>
      <w:bookmarkEnd w:id="280"/>
      <w:r>
        <w:t>GDAL</w:t>
      </w:r>
    </w:p>
    <w:p w14:paraId="31B11F00" w14:textId="77777777" w:rsidR="001E1ECE" w:rsidRDefault="001E1ECE" w:rsidP="008B6883">
      <w:pPr>
        <w:pStyle w:val="BodyText2"/>
      </w:pPr>
      <w:r>
        <w:t>From instructions here:</w:t>
      </w:r>
    </w:p>
    <w:p w14:paraId="72FF162B" w14:textId="77777777" w:rsidR="001E1ECE" w:rsidRDefault="001E1ECE" w:rsidP="001E1ECE">
      <w:pPr>
        <w:pStyle w:val="Unix"/>
      </w:pPr>
      <w:r>
        <w:t>blishten:~/workspace (master) $ sudo add-apt-repository ppa:ubuntugis/ppa &amp;&amp; sudo apt-get update</w:t>
      </w:r>
    </w:p>
    <w:p w14:paraId="3F02614A" w14:textId="77777777" w:rsidR="001E1ECE" w:rsidRDefault="001E1ECE" w:rsidP="001E1ECE">
      <w:pPr>
        <w:pStyle w:val="Unix"/>
      </w:pPr>
      <w:r>
        <w:t>blishten:~/workspace (master) $ sudo apt-get install gdal-bin</w:t>
      </w:r>
    </w:p>
    <w:p w14:paraId="595B1C7D" w14:textId="77777777" w:rsidR="001E1ECE" w:rsidRDefault="001E1ECE" w:rsidP="001E1ECE">
      <w:pPr>
        <w:pStyle w:val="Unix"/>
      </w:pPr>
      <w:r>
        <w:t>blishten:~/workspace (master) $ gdalinfo --version</w:t>
      </w:r>
    </w:p>
    <w:p w14:paraId="1760C1A0" w14:textId="77777777" w:rsidR="001E1ECE" w:rsidRDefault="001E1ECE" w:rsidP="001E1ECE">
      <w:pPr>
        <w:pStyle w:val="Unix"/>
      </w:pPr>
      <w:r>
        <w:t>blishten:~/workspace (master) $ sudo apt-get install libgdal1-dev</w:t>
      </w:r>
    </w:p>
    <w:p w14:paraId="75F0E546" w14:textId="77777777" w:rsidR="001E1ECE" w:rsidRDefault="001E1ECE" w:rsidP="008B6883">
      <w:pPr>
        <w:pStyle w:val="BodyText2"/>
      </w:pPr>
      <w:r>
        <w:t>Python GDAL bindings installed on 9/2/17:</w:t>
      </w:r>
    </w:p>
    <w:p w14:paraId="35989994" w14:textId="77777777" w:rsidR="001E1ECE" w:rsidRPr="001E1ECE" w:rsidRDefault="001E1ECE" w:rsidP="001E1ECE">
      <w:pPr>
        <w:pStyle w:val="Unix"/>
      </w:pPr>
      <w:r>
        <w:t xml:space="preserve">blishten:~/workspace (master) $ </w:t>
      </w:r>
      <w:r w:rsidRPr="00A33A17">
        <w:t>sudo apt-get python-gdal</w:t>
      </w:r>
    </w:p>
    <w:p w14:paraId="3A489304" w14:textId="77777777" w:rsidR="000E245C" w:rsidRDefault="000E245C" w:rsidP="000E245C">
      <w:pPr>
        <w:pStyle w:val="Heading5"/>
      </w:pPr>
      <w:r>
        <w:t>GeoServer</w:t>
      </w:r>
    </w:p>
    <w:p w14:paraId="0D3CC88A" w14:textId="77777777" w:rsidR="00441930" w:rsidRDefault="00441930" w:rsidP="00441930">
      <w:pPr>
        <w:pStyle w:val="Heading6"/>
      </w:pPr>
      <w:r w:rsidRPr="00431B49">
        <w:t>Install Oracle JRE 8</w:t>
      </w:r>
    </w:p>
    <w:p w14:paraId="6FE5FF91"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658A48AC" w14:textId="77777777" w:rsidR="00441930" w:rsidRDefault="00441930" w:rsidP="00441930">
      <w:pPr>
        <w:pStyle w:val="Heading6"/>
      </w:pPr>
      <w:r>
        <w:t>Install GeoServer</w:t>
      </w:r>
    </w:p>
    <w:p w14:paraId="0512D703" w14:textId="77777777" w:rsidR="000E245C" w:rsidRPr="000E2197" w:rsidRDefault="000E245C" w:rsidP="008B6883">
      <w:pPr>
        <w:pStyle w:val="BodyText2"/>
      </w:pPr>
      <w:r>
        <w:t xml:space="preserve">Following instructions </w:t>
      </w:r>
      <w:hyperlink r:id="rId1528" w:history="1">
        <w:r w:rsidRPr="00B22680">
          <w:rPr>
            <w:rStyle w:val="Hyperlink"/>
          </w:rPr>
          <w:t>here</w:t>
        </w:r>
      </w:hyperlink>
      <w:r>
        <w:t xml:space="preserve"> to install 2.11.0</w:t>
      </w:r>
      <w:r w:rsidR="00C12DD3">
        <w:t xml:space="preserve"> on C9 workspace</w:t>
      </w:r>
      <w:r>
        <w:t xml:space="preserve">. </w:t>
      </w:r>
    </w:p>
    <w:p w14:paraId="3ECF507A" w14:textId="77777777" w:rsidR="000E245C" w:rsidRPr="00B22680" w:rsidRDefault="000E245C" w:rsidP="008B550B">
      <w:pPr>
        <w:pStyle w:val="Unix"/>
      </w:pPr>
      <w:r w:rsidRPr="00B22680">
        <w:t>blishten:~/workspace (master) $ unzip /usr/share/geoserver-2.11.0-bin.zip</w:t>
      </w:r>
    </w:p>
    <w:p w14:paraId="324F2F9D" w14:textId="77777777" w:rsidR="000E245C" w:rsidRDefault="000E245C" w:rsidP="008B550B">
      <w:pPr>
        <w:pStyle w:val="Unix"/>
      </w:pPr>
      <w:r w:rsidRPr="00152E4F">
        <w:t>blishten:~/workspace (master) $ sudo mv geoserver-2.11.0 /usr/share/geoserver</w:t>
      </w:r>
    </w:p>
    <w:p w14:paraId="22E264F7" w14:textId="77777777" w:rsidR="000E245C" w:rsidRDefault="000E245C" w:rsidP="008B550B">
      <w:pPr>
        <w:pStyle w:val="Unix"/>
      </w:pPr>
      <w:r w:rsidRPr="00152E4F">
        <w:t xml:space="preserve">blishten:~/workspace (master) $ </w:t>
      </w:r>
      <w:r>
        <w:t>cd /usr/share/geoserver/bin</w:t>
      </w:r>
    </w:p>
    <w:p w14:paraId="624823C8" w14:textId="77777777" w:rsidR="000E245C" w:rsidRDefault="000E245C" w:rsidP="008B550B">
      <w:pPr>
        <w:pStyle w:val="Unix"/>
      </w:pPr>
      <w:r>
        <w:t>blishten:/usr/share/geoserver/bin $ sudo sh startup.sh</w:t>
      </w:r>
    </w:p>
    <w:p w14:paraId="04919783" w14:textId="77777777" w:rsidR="000E245C" w:rsidRDefault="000E245C" w:rsidP="008B550B">
      <w:pPr>
        <w:pStyle w:val="Unix"/>
      </w:pPr>
      <w:r>
        <w:t xml:space="preserve">GEOSERVER_HOME environment variable not found, using current </w:t>
      </w:r>
    </w:p>
    <w:p w14:paraId="606E269F" w14:textId="77777777" w:rsidR="000E245C" w:rsidRDefault="000E245C" w:rsidP="008B550B">
      <w:pPr>
        <w:pStyle w:val="Unix"/>
      </w:pPr>
      <w:r>
        <w:t xml:space="preserve">location.  If not set then running this script from other </w:t>
      </w:r>
    </w:p>
    <w:p w14:paraId="7CCC9E24" w14:textId="77777777" w:rsidR="000E245C" w:rsidRDefault="000E245C" w:rsidP="008B550B">
      <w:pPr>
        <w:pStyle w:val="Unix"/>
      </w:pPr>
      <w:r>
        <w:t>directories will not work in the future.</w:t>
      </w:r>
    </w:p>
    <w:p w14:paraId="50DBB8FF" w14:textId="77777777" w:rsidR="000E245C" w:rsidRDefault="000E245C" w:rsidP="008B550B">
      <w:pPr>
        <w:pStyle w:val="Unix"/>
      </w:pPr>
      <w:r>
        <w:t>GEOSERVER DATA DIR is /usr/share/geoserver/bin/../data_dir</w:t>
      </w:r>
    </w:p>
    <w:p w14:paraId="1854FA76" w14:textId="77777777" w:rsidR="000E245C" w:rsidRDefault="000E245C" w:rsidP="008B550B">
      <w:pPr>
        <w:pStyle w:val="Unix"/>
      </w:pPr>
      <w:r>
        <w:lastRenderedPageBreak/>
        <w:t>WARNING: Module not found [ssl]</w:t>
      </w:r>
    </w:p>
    <w:p w14:paraId="0F1942F5" w14:textId="77777777" w:rsidR="000E245C" w:rsidRPr="000E245C" w:rsidRDefault="000E245C" w:rsidP="008B550B">
      <w:pPr>
        <w:pStyle w:val="Unix"/>
      </w:pPr>
      <w:r>
        <w:t>2017-03-28 13:49:37.364:INFO::main: Logging initialized @817ms</w:t>
      </w:r>
    </w:p>
    <w:p w14:paraId="572A6C6C" w14:textId="77777777" w:rsidR="00441930" w:rsidRDefault="00441930" w:rsidP="00441930">
      <w:pPr>
        <w:pStyle w:val="Heading5"/>
      </w:pPr>
      <w:bookmarkStart w:id="281" w:name="_phpPgAdmin_1"/>
      <w:bookmarkEnd w:id="281"/>
      <w:r>
        <w:t>phpPgAdmin</w:t>
      </w:r>
    </w:p>
    <w:p w14:paraId="118E46A6" w14:textId="77777777" w:rsidR="00441930" w:rsidRDefault="00441930" w:rsidP="008B6883">
      <w:pPr>
        <w:pStyle w:val="BodyText2"/>
      </w:pPr>
      <w:r>
        <w:t xml:space="preserve">Installing on C9 Python workspace. Following instructions </w:t>
      </w:r>
      <w:hyperlink r:id="rId1529" w:history="1">
        <w:r w:rsidRPr="00B817BB">
          <w:rPr>
            <w:rStyle w:val="Hyperlink"/>
          </w:rPr>
          <w:t>here</w:t>
        </w:r>
      </w:hyperlink>
      <w:r>
        <w:t xml:space="preserve">. </w:t>
      </w:r>
    </w:p>
    <w:p w14:paraId="1A3918DC" w14:textId="77777777" w:rsidR="00441930" w:rsidRDefault="00441930" w:rsidP="008B550B">
      <w:pPr>
        <w:pStyle w:val="Unix"/>
      </w:pPr>
      <w:r w:rsidRPr="00B817BB">
        <w:t>blishten:~/workspace (master) $ sudo apt-get install phppgadmin</w:t>
      </w:r>
    </w:p>
    <w:p w14:paraId="1B7B7F80" w14:textId="77777777" w:rsidR="00441930" w:rsidRPr="00441930" w:rsidRDefault="00441930" w:rsidP="008B550B">
      <w:pPr>
        <w:pStyle w:val="Unix"/>
      </w:pPr>
      <w:r w:rsidRPr="00B817BB">
        <w:t>phppgadmin is already the newest version.</w:t>
      </w:r>
    </w:p>
    <w:p w14:paraId="6BD7013A" w14:textId="77777777" w:rsidR="00BA000A" w:rsidRDefault="00BA000A" w:rsidP="00BA000A">
      <w:pPr>
        <w:pStyle w:val="Heading5"/>
      </w:pPr>
      <w:bookmarkStart w:id="282" w:name="_PostGIS"/>
      <w:bookmarkEnd w:id="282"/>
      <w:r>
        <w:t>PostGIS</w:t>
      </w:r>
    </w:p>
    <w:p w14:paraId="325702F6" w14:textId="77777777" w:rsidR="00BA000A" w:rsidRDefault="00BA000A" w:rsidP="008B6883">
      <w:pPr>
        <w:pStyle w:val="BodyText2"/>
      </w:pPr>
      <w:r>
        <w:t>Installing on C9:</w:t>
      </w:r>
    </w:p>
    <w:p w14:paraId="4F1958A1" w14:textId="77777777" w:rsidR="00BA000A" w:rsidRDefault="00BA000A" w:rsidP="008B550B">
      <w:pPr>
        <w:pStyle w:val="Unix"/>
      </w:pPr>
      <w:r>
        <w:t>sudo apt-get update</w:t>
      </w:r>
    </w:p>
    <w:p w14:paraId="1A69FA59" w14:textId="77777777" w:rsidR="00BA000A" w:rsidRPr="006D675D" w:rsidRDefault="00BA000A" w:rsidP="008B550B">
      <w:pPr>
        <w:pStyle w:val="Unix"/>
      </w:pPr>
      <w:r>
        <w:t xml:space="preserve">sudo apt-get install postgresql postgresql-contrib postgis </w:t>
      </w:r>
      <w:r w:rsidRPr="006D675D">
        <w:t>postgresql-9.3-postgis-scripts</w:t>
      </w:r>
    </w:p>
    <w:p w14:paraId="6EB5E459" w14:textId="77777777" w:rsidR="00BA000A" w:rsidRDefault="00BA000A" w:rsidP="008B550B">
      <w:pPr>
        <w:pStyle w:val="Unix"/>
      </w:pPr>
      <w:r>
        <w:t>sudo apt-get update</w:t>
      </w:r>
    </w:p>
    <w:p w14:paraId="53061721" w14:textId="77777777" w:rsidR="00BA000A" w:rsidRDefault="00BA000A" w:rsidP="008B6883">
      <w:pPr>
        <w:pStyle w:val="BodyText2"/>
      </w:pPr>
      <w:r>
        <w:t>Then in the database where you want to add the sql functions, run these sql commands (in phpPgAdmin if its easier):</w:t>
      </w:r>
    </w:p>
    <w:p w14:paraId="2BB21CF0" w14:textId="77777777" w:rsidR="00BA000A" w:rsidRDefault="00BA000A" w:rsidP="008B550B">
      <w:pPr>
        <w:pStyle w:val="Unix"/>
      </w:pPr>
      <w:r>
        <w:t>CREATE EXTENSION postgis;</w:t>
      </w:r>
    </w:p>
    <w:p w14:paraId="6B0CF5C2" w14:textId="77777777" w:rsidR="00BA000A" w:rsidRPr="00BA000A" w:rsidRDefault="00BA000A" w:rsidP="008B550B">
      <w:pPr>
        <w:pStyle w:val="Unix"/>
      </w:pPr>
      <w:r>
        <w:t>CREATE EXTENSION postgis_topology;</w:t>
      </w:r>
    </w:p>
    <w:p w14:paraId="6B3CF3C2" w14:textId="77777777" w:rsidR="003318D5" w:rsidRDefault="003318D5" w:rsidP="003318D5">
      <w:pPr>
        <w:pStyle w:val="Heading5"/>
      </w:pPr>
      <w:bookmarkStart w:id="283" w:name="_Tippecanoe"/>
      <w:bookmarkEnd w:id="283"/>
      <w:r>
        <w:t>TileServer PHP</w:t>
      </w:r>
    </w:p>
    <w:p w14:paraId="1C60430E" w14:textId="77777777" w:rsidR="008163B3" w:rsidRDefault="00E907F6" w:rsidP="008B6883">
      <w:pPr>
        <w:pStyle w:val="BodyText2"/>
      </w:pPr>
      <w:r>
        <w:t xml:space="preserve">Following instructions </w:t>
      </w:r>
      <w:hyperlink r:id="rId1530"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531"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33F92104" w14:textId="77777777" w:rsidR="008163B3" w:rsidRDefault="008163B3" w:rsidP="008163B3">
      <w:pPr>
        <w:pStyle w:val="Code"/>
      </w:pPr>
      <w:r w:rsidRPr="00D91161">
        <w:t xml:space="preserve">#0 /home/ubuntu/workspace/tileserver-php-master/tileserver.php(295): PDO-&gt;__construct('sqlite:mapbox_i...', '', '', Array) </w:t>
      </w:r>
    </w:p>
    <w:p w14:paraId="77746161" w14:textId="77777777" w:rsidR="008163B3" w:rsidRDefault="008163B3" w:rsidP="008163B3">
      <w:pPr>
        <w:pStyle w:val="Code"/>
      </w:pPr>
      <w:r w:rsidRPr="00D91161">
        <w:t xml:space="preserve">#1 /home/ubuntu/workspace/tileserver-php-master/tileserver.php(181): Server-&gt;DBconnect('mapbox_italy.mb...') </w:t>
      </w:r>
    </w:p>
    <w:p w14:paraId="46C8B8A7" w14:textId="77777777" w:rsidR="008163B3" w:rsidRDefault="008163B3" w:rsidP="008163B3">
      <w:pPr>
        <w:pStyle w:val="Code"/>
      </w:pPr>
      <w:r w:rsidRPr="00D91161">
        <w:t xml:space="preserve">#2 /home/ubuntu/workspace/tileserver-php-master/tileserver.php(99): Server-&gt;metadataFromMbtiles('mapbox_italy.mb...') </w:t>
      </w:r>
    </w:p>
    <w:p w14:paraId="1D60C699" w14:textId="77777777" w:rsidR="008163B3" w:rsidRDefault="008163B3" w:rsidP="008163B3">
      <w:pPr>
        <w:pStyle w:val="Code"/>
      </w:pPr>
      <w:r w:rsidRPr="00D91161">
        <w:t xml:space="preserve">#3 /home/ubuntu/workspace/tileserver-php-master/tileserver.php(532): Server-&gt;setDatasets() </w:t>
      </w:r>
    </w:p>
    <w:p w14:paraId="24AF8C96" w14:textId="77777777" w:rsidR="008E1F99" w:rsidRDefault="008163B3" w:rsidP="008E1F99">
      <w:pPr>
        <w:pStyle w:val="Code"/>
      </w:pPr>
      <w:r w:rsidRPr="00D91161">
        <w:t xml:space="preserve">#4 /home/ubuntu/workspace/tileserver-php-master/tileserver.php(1298): Server-&gt;getHtml() </w:t>
      </w:r>
    </w:p>
    <w:p w14:paraId="7DB12863" w14:textId="77777777" w:rsidR="008E1F99" w:rsidRDefault="008163B3" w:rsidP="008E1F99">
      <w:pPr>
        <w:pStyle w:val="Code"/>
      </w:pPr>
      <w:r w:rsidRPr="00D91161">
        <w:t xml:space="preserve">#5 /home/ubuntu/workspace/tileserver-php-master/tileserver.php(32): Router::serve(Array) </w:t>
      </w:r>
    </w:p>
    <w:p w14:paraId="10674C43" w14:textId="77777777" w:rsidR="003318D5" w:rsidRDefault="008163B3" w:rsidP="008E1F99">
      <w:pPr>
        <w:pStyle w:val="Code"/>
      </w:pPr>
      <w:r w:rsidRPr="00D91161">
        <w:t>#6 {main}</w:t>
      </w:r>
    </w:p>
    <w:p w14:paraId="65E56833" w14:textId="77777777" w:rsidR="008E1F99" w:rsidRDefault="008E1F99" w:rsidP="008B6883">
      <w:pPr>
        <w:pStyle w:val="BodyText2"/>
      </w:pPr>
      <w:r>
        <w:t xml:space="preserve">Probably missing a prerequisite. Checking mod_rewrite is enabled from </w:t>
      </w:r>
      <w:hyperlink r:id="rId1532" w:history="1">
        <w:r w:rsidRPr="008E1F99">
          <w:rPr>
            <w:rStyle w:val="Hyperlink"/>
          </w:rPr>
          <w:t>here</w:t>
        </w:r>
      </w:hyperlink>
      <w:r>
        <w:t>. Yes.</w:t>
      </w:r>
      <w:r w:rsidR="003422E0">
        <w:t xml:space="preserve"> Checking for sqllite module:</w:t>
      </w:r>
    </w:p>
    <w:p w14:paraId="2CDB5FC5" w14:textId="77777777" w:rsidR="003422E0" w:rsidRDefault="003422E0" w:rsidP="003422E0">
      <w:pPr>
        <w:pStyle w:val="Unix"/>
      </w:pPr>
      <w:r>
        <w:t>blishten:~/workspace (gh-pages) $ ls /etc/php5/mods-available/</w:t>
      </w:r>
    </w:p>
    <w:p w14:paraId="76F5C9FA" w14:textId="77777777" w:rsidR="003422E0" w:rsidRDefault="003422E0" w:rsidP="003422E0">
      <w:pPr>
        <w:pStyle w:val="Unix"/>
      </w:pPr>
      <w:r>
        <w:t>c9.ini  gd.ini  json.ini  mcrypt.ini  mysql.ini  mysqli.ini  opcache.ini  pdo.ini  pdo_mysql.ini  pdo_pgsql.ini  pgsql.ini  readline.ini</w:t>
      </w:r>
    </w:p>
    <w:p w14:paraId="4E526B9D" w14:textId="77777777"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533"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4AF7402C" w14:textId="77777777" w:rsidR="00515AE6" w:rsidRDefault="00515AE6" w:rsidP="00515AE6">
      <w:pPr>
        <w:pStyle w:val="Unix"/>
      </w:pPr>
      <w:r>
        <w:t>sudo apt-get update</w:t>
      </w:r>
    </w:p>
    <w:p w14:paraId="0A65C588" w14:textId="77777777" w:rsidR="00515AE6" w:rsidRDefault="00515AE6" w:rsidP="00515AE6">
      <w:pPr>
        <w:pStyle w:val="Unix"/>
      </w:pPr>
      <w:r>
        <w:t>sudo apt-get install php5-sqlite</w:t>
      </w:r>
    </w:p>
    <w:p w14:paraId="7D57BB4F" w14:textId="77777777" w:rsidR="00FB73C9" w:rsidRPr="003318D5" w:rsidRDefault="00FB73C9" w:rsidP="008B6883">
      <w:pPr>
        <w:pStyle w:val="BodyText2"/>
      </w:pPr>
      <w:r>
        <w:t>Restarted Apache and now the datasets show.</w:t>
      </w:r>
    </w:p>
    <w:p w14:paraId="29B9BBCA" w14:textId="77777777" w:rsidR="00287D6D" w:rsidRDefault="00287D6D" w:rsidP="00287D6D">
      <w:pPr>
        <w:pStyle w:val="Heading5"/>
      </w:pPr>
      <w:r>
        <w:t>Tippecanoe</w:t>
      </w:r>
    </w:p>
    <w:p w14:paraId="5565F20C" w14:textId="77777777"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4303A301" w14:textId="77777777" w:rsidR="00287D6D" w:rsidRPr="00287D6D" w:rsidRDefault="00287D6D" w:rsidP="00287D6D">
      <w:pPr>
        <w:pStyle w:val="Unix"/>
      </w:pPr>
      <w:r w:rsidRPr="00287D6D">
        <w:t>brew install tippecanoe</w:t>
      </w:r>
    </w:p>
    <w:p w14:paraId="7D9145BC" w14:textId="77777777" w:rsidR="006C3E31" w:rsidRDefault="006C3E31" w:rsidP="006C3E31">
      <w:pPr>
        <w:pStyle w:val="Heading4"/>
      </w:pPr>
      <w:r>
        <w:t>Users</w:t>
      </w:r>
    </w:p>
    <w:p w14:paraId="492D3E79" w14:textId="77777777" w:rsidR="006C3E31" w:rsidRDefault="006C3E31" w:rsidP="006C3E31">
      <w:pPr>
        <w:pStyle w:val="Heading5"/>
      </w:pPr>
      <w:bookmarkStart w:id="284" w:name="_Switching"/>
      <w:bookmarkEnd w:id="284"/>
      <w:r>
        <w:t>Switching</w:t>
      </w:r>
    </w:p>
    <w:p w14:paraId="67C2877D" w14:textId="77777777" w:rsidR="006C3E31" w:rsidRDefault="006C3E31" w:rsidP="008B6883">
      <w:pPr>
        <w:pStyle w:val="BodyText2"/>
      </w:pPr>
      <w:r>
        <w:t>To switch to another user on an Ubuntu machine use the su command:</w:t>
      </w:r>
    </w:p>
    <w:p w14:paraId="2CD4B6F4" w14:textId="77777777" w:rsidR="006C3E31" w:rsidRDefault="006C3E31" w:rsidP="008B550B">
      <w:pPr>
        <w:pStyle w:val="Unix"/>
      </w:pPr>
      <w:r w:rsidRPr="00E66697">
        <w:t>blishten:/var/lib/postgresql/9.3 $ sudo su postgres</w:t>
      </w:r>
    </w:p>
    <w:p w14:paraId="777B81BC" w14:textId="77777777" w:rsidR="006C3E31" w:rsidRPr="006C3E31" w:rsidRDefault="006C3E31" w:rsidP="008B550B">
      <w:pPr>
        <w:pStyle w:val="Unix"/>
      </w:pPr>
      <w:r w:rsidRPr="00E66697">
        <w:t>postgres@blishten-db-server-46297</w:t>
      </w:r>
      <w:r>
        <w:t>05:</w:t>
      </w:r>
    </w:p>
    <w:p w14:paraId="582CF3FE" w14:textId="77777777" w:rsidR="00E31874" w:rsidRDefault="00E31874" w:rsidP="00E31874">
      <w:pPr>
        <w:pStyle w:val="Heading3"/>
      </w:pPr>
      <w:r>
        <w:t>Debian 8</w:t>
      </w:r>
    </w:p>
    <w:p w14:paraId="4F994A4A" w14:textId="77777777" w:rsidR="00E31874" w:rsidRDefault="00E31874" w:rsidP="00E31874">
      <w:pPr>
        <w:pStyle w:val="Heading4"/>
      </w:pPr>
      <w:r>
        <w:t>Installations</w:t>
      </w:r>
    </w:p>
    <w:p w14:paraId="46C3CBC1" w14:textId="77777777" w:rsidR="00501D81" w:rsidRDefault="00501D81" w:rsidP="00501D81">
      <w:pPr>
        <w:pStyle w:val="Heading5"/>
      </w:pPr>
      <w:bookmarkStart w:id="285" w:name="_Apache2"/>
      <w:bookmarkEnd w:id="285"/>
      <w:r>
        <w:lastRenderedPageBreak/>
        <w:t>Apache2</w:t>
      </w:r>
    </w:p>
    <w:p w14:paraId="606C80E8" w14:textId="77777777" w:rsidR="00501D81" w:rsidRDefault="00501D81" w:rsidP="008B6883">
      <w:pPr>
        <w:pStyle w:val="BodyText2"/>
      </w:pPr>
      <w:r>
        <w:t>Installing Apache2 on the GCE Debian 8 VM (bitnami instance ‘</w:t>
      </w:r>
      <w:r w:rsidR="00F64C2B" w:rsidRPr="00F64C2B">
        <w:t>postgresql-1-vm</w:t>
      </w:r>
      <w:r w:rsidR="00F64C2B">
        <w:t>’):</w:t>
      </w:r>
    </w:p>
    <w:p w14:paraId="3D9A1D4C" w14:textId="77777777" w:rsidR="00501D81" w:rsidRDefault="00501D81" w:rsidP="00501D81">
      <w:pPr>
        <w:pStyle w:val="Unix"/>
      </w:pPr>
      <w:r w:rsidRPr="00E31874">
        <w:t>a_cottam@postgresql-1-vm:~$ sudo apt-get update &amp;&amp; sudo apt-get install apache2 -y</w:t>
      </w:r>
    </w:p>
    <w:p w14:paraId="5C62BE5B" w14:textId="77777777" w:rsidR="00493816" w:rsidRPr="00E31874" w:rsidRDefault="00493816" w:rsidP="008B6883">
      <w:pPr>
        <w:pStyle w:val="BodyText2"/>
      </w:pPr>
      <w:r>
        <w:t xml:space="preserve">In order to allow connections, in the GCE VM dashboard click on the VM and edit it to enable http and https connections. </w:t>
      </w:r>
    </w:p>
    <w:p w14:paraId="532D896A" w14:textId="77777777" w:rsidR="0035376A" w:rsidRDefault="0035376A" w:rsidP="0035376A">
      <w:pPr>
        <w:pStyle w:val="Heading5"/>
      </w:pPr>
      <w:bookmarkStart w:id="286" w:name="_Node.js_1"/>
      <w:bookmarkEnd w:id="286"/>
      <w:r>
        <w:t>GDAL</w:t>
      </w:r>
    </w:p>
    <w:p w14:paraId="14FD97FA" w14:textId="77777777" w:rsidR="00156211" w:rsidRDefault="00156211" w:rsidP="00156211">
      <w:pPr>
        <w:pStyle w:val="BodyText2"/>
      </w:pPr>
      <w:r>
        <w:t>On the wdpa-vector-tiles GCP VM:</w:t>
      </w:r>
    </w:p>
    <w:p w14:paraId="5FBC1DF2" w14:textId="77777777" w:rsidR="00156211" w:rsidRPr="00156211" w:rsidRDefault="00156211" w:rsidP="00156211">
      <w:pPr>
        <w:pStyle w:val="Unix"/>
      </w:pPr>
      <w:r w:rsidRPr="00156211">
        <w:t>sudo apt-get install binutils libproj-dev gdal-bin</w:t>
      </w:r>
    </w:p>
    <w:p w14:paraId="4ED5BBBC" w14:textId="77777777" w:rsidR="00501D81" w:rsidRDefault="00501D81" w:rsidP="00501D81">
      <w:pPr>
        <w:pStyle w:val="Heading5"/>
      </w:pPr>
      <w:r>
        <w:t>Node.js</w:t>
      </w:r>
    </w:p>
    <w:p w14:paraId="788FE792" w14:textId="77777777" w:rsidR="00501D81" w:rsidRDefault="00501D81" w:rsidP="008B6883">
      <w:pPr>
        <w:pStyle w:val="BodyText2"/>
      </w:pPr>
      <w:r>
        <w:t xml:space="preserve">Following instructions </w:t>
      </w:r>
      <w:hyperlink r:id="rId1534" w:history="1">
        <w:r w:rsidRPr="004E6F0C">
          <w:rPr>
            <w:rStyle w:val="Hyperlink"/>
          </w:rPr>
          <w:t>here</w:t>
        </w:r>
      </w:hyperlink>
      <w:r>
        <w:t xml:space="preserve"> to install Node.js on my</w:t>
      </w:r>
      <w:r w:rsidR="00662B4D">
        <w:t xml:space="preserve"> Debian 8 </w:t>
      </w:r>
      <w:r>
        <w:t>Compute Engine VM.</w:t>
      </w:r>
    </w:p>
    <w:p w14:paraId="43B3C8CB" w14:textId="77777777" w:rsidR="00501D81" w:rsidRDefault="00501D81" w:rsidP="00501D81">
      <w:pPr>
        <w:pStyle w:val="Heading6"/>
      </w:pPr>
      <w:r>
        <w:t>Installing Node Version Manager</w:t>
      </w:r>
    </w:p>
    <w:p w14:paraId="632AFE38" w14:textId="77777777" w:rsidR="00501D81" w:rsidRDefault="00501D81" w:rsidP="00501D81">
      <w:pPr>
        <w:pStyle w:val="Unix"/>
      </w:pPr>
      <w:r w:rsidRPr="00117D75">
        <w:t>curl -o- https://raw.githubusercontent.com/creationix/nvm/v0.33.2/install.sh | bash</w:t>
      </w:r>
    </w:p>
    <w:p w14:paraId="03678875" w14:textId="77777777" w:rsidR="00501D81" w:rsidRDefault="00501D81" w:rsidP="008B6883">
      <w:pPr>
        <w:pStyle w:val="BodyText2"/>
      </w:pPr>
      <w:r>
        <w:t>Restarted the SSH session.</w:t>
      </w:r>
      <w:r w:rsidR="00AE1020">
        <w:t xml:space="preserve"> This may not work. If it doesn't do the following:</w:t>
      </w:r>
    </w:p>
    <w:p w14:paraId="35EAA960" w14:textId="77777777" w:rsidR="00AE1020" w:rsidRDefault="00AE1020" w:rsidP="00AE1020">
      <w:pPr>
        <w:pStyle w:val="Unix"/>
      </w:pPr>
      <w:r>
        <w:t>export NVM_DIR="$HOME/.nvm"</w:t>
      </w:r>
    </w:p>
    <w:p w14:paraId="06709C8C" w14:textId="77777777" w:rsidR="00AE1020" w:rsidRDefault="00AE1020" w:rsidP="00AE1020">
      <w:pPr>
        <w:pStyle w:val="Unix"/>
      </w:pPr>
      <w:r>
        <w:t>[ -s "$NVM_DIR/nvm.sh" ] &amp;&amp; \. "$NVM_DIR/nvm.sh"  # This loads nvm</w:t>
      </w:r>
    </w:p>
    <w:p w14:paraId="29326414" w14:textId="77777777" w:rsidR="00AE1020" w:rsidRDefault="00AE1020" w:rsidP="00AE1020">
      <w:pPr>
        <w:pStyle w:val="Unix"/>
      </w:pPr>
      <w:r>
        <w:t>[ -s "$NVM_DIR/bash_completion" ] &amp;&amp; \. "$NVM_DIR/bash_completion"  # This loads nvm bash_completion</w:t>
      </w:r>
    </w:p>
    <w:p w14:paraId="0D36161B" w14:textId="77777777" w:rsidR="00501D81" w:rsidRDefault="00501D81" w:rsidP="00501D81">
      <w:pPr>
        <w:pStyle w:val="Heading6"/>
      </w:pPr>
      <w:r>
        <w:t>Installing Node.js</w:t>
      </w:r>
    </w:p>
    <w:p w14:paraId="6EFABE2E" w14:textId="77777777" w:rsidR="00501D81" w:rsidRDefault="00501D81" w:rsidP="00501D81">
      <w:pPr>
        <w:pStyle w:val="Unix"/>
      </w:pPr>
      <w:r>
        <w:t>a_cottam@postgresql-1-vm:~$ nvm install stable</w:t>
      </w:r>
    </w:p>
    <w:p w14:paraId="245EE9A4" w14:textId="77777777" w:rsidR="00501D81" w:rsidRDefault="00501D81" w:rsidP="00501D81">
      <w:pPr>
        <w:pStyle w:val="Unix"/>
      </w:pPr>
      <w:r>
        <w:t>Downloading and installing node v8.1.0...</w:t>
      </w:r>
    </w:p>
    <w:p w14:paraId="68360707" w14:textId="77777777" w:rsidR="00501D81" w:rsidRDefault="00501D81" w:rsidP="00501D81">
      <w:pPr>
        <w:pStyle w:val="Unix"/>
      </w:pPr>
      <w:r>
        <w:t>Downloading https://nodejs.org/dist/v8.1.0/node-v8.1.0-linux-x64.tar.xz...</w:t>
      </w:r>
    </w:p>
    <w:p w14:paraId="7BB87832" w14:textId="77777777" w:rsidR="00501D81" w:rsidRDefault="00501D81" w:rsidP="00501D81">
      <w:pPr>
        <w:pStyle w:val="Unix"/>
      </w:pPr>
      <w:r>
        <w:t>######################################################################## 100.0%</w:t>
      </w:r>
    </w:p>
    <w:p w14:paraId="6EE82281" w14:textId="77777777" w:rsidR="00501D81" w:rsidRDefault="00501D81" w:rsidP="00501D81">
      <w:pPr>
        <w:pStyle w:val="Unix"/>
      </w:pPr>
      <w:r>
        <w:t>Computing checksum with sha256sum</w:t>
      </w:r>
    </w:p>
    <w:p w14:paraId="5A8090F1" w14:textId="77777777" w:rsidR="00501D81" w:rsidRDefault="00501D81" w:rsidP="00501D81">
      <w:pPr>
        <w:pStyle w:val="Unix"/>
      </w:pPr>
      <w:r>
        <w:t>Checksums matched!</w:t>
      </w:r>
    </w:p>
    <w:p w14:paraId="114564EA" w14:textId="77777777" w:rsidR="00501D81" w:rsidRDefault="00501D81" w:rsidP="00501D81">
      <w:pPr>
        <w:pStyle w:val="Unix"/>
      </w:pPr>
      <w:r>
        <w:t>Now using node v8.1.0 (npm v5.0.3)</w:t>
      </w:r>
    </w:p>
    <w:p w14:paraId="2E3D260C" w14:textId="77777777" w:rsidR="00501D81" w:rsidRDefault="00501D81" w:rsidP="00501D81">
      <w:pPr>
        <w:pStyle w:val="Unix"/>
      </w:pPr>
      <w:r>
        <w:t>tput: unknown terminal "xterm-256color"</w:t>
      </w:r>
    </w:p>
    <w:p w14:paraId="7AE9674F" w14:textId="77777777" w:rsidR="00501D81" w:rsidRDefault="00501D81" w:rsidP="00501D81">
      <w:pPr>
        <w:pStyle w:val="Unix"/>
      </w:pPr>
      <w:r>
        <w:t>Creating default alias: default -&gt; stable (-&gt; v8.1.0 *)</w:t>
      </w:r>
    </w:p>
    <w:p w14:paraId="672D3071" w14:textId="77777777" w:rsidR="00352E10" w:rsidRDefault="00352E10" w:rsidP="003B37F4">
      <w:pPr>
        <w:pStyle w:val="Heading2"/>
      </w:pPr>
      <w:r>
        <w:t>Useful tools</w:t>
      </w:r>
    </w:p>
    <w:p w14:paraId="4BA84ADF" w14:textId="77777777" w:rsidR="00352E10" w:rsidRDefault="00352E10" w:rsidP="008B6883">
      <w:pPr>
        <w:pStyle w:val="BodyText2"/>
      </w:pPr>
      <w:r>
        <w:t>There is a list of hand-selected tools here:</w:t>
      </w:r>
      <w:r w:rsidRPr="0080648E">
        <w:t xml:space="preserve"> </w:t>
      </w:r>
      <w:hyperlink r:id="rId1535" w:history="1">
        <w:r>
          <w:rPr>
            <w:rStyle w:val="Hyperlink"/>
          </w:rPr>
          <w:t>http://selection.datavisualization.ch/</w:t>
        </w:r>
      </w:hyperlink>
    </w:p>
    <w:p w14:paraId="124D3577"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536" w:history="1">
        <w:r>
          <w:rPr>
            <w:rStyle w:val="Hyperlink"/>
          </w:rPr>
          <w:t>http://markdalgleish.com/projects/fathom/</w:t>
        </w:r>
      </w:hyperlink>
    </w:p>
    <w:p w14:paraId="3708D1A6" w14:textId="77777777" w:rsidR="00352E10" w:rsidRDefault="00352E10" w:rsidP="008B6883">
      <w:pPr>
        <w:pStyle w:val="BodyText2"/>
      </w:pPr>
      <w:r>
        <w:t xml:space="preserve">Very easy to use web site to capture spatial data with in-built Authentication - </w:t>
      </w:r>
      <w:hyperlink r:id="rId1537" w:history="1">
        <w:r>
          <w:rPr>
            <w:rStyle w:val="Hyperlink"/>
          </w:rPr>
          <w:t>http://geojson.io/</w:t>
        </w:r>
      </w:hyperlink>
      <w:r>
        <w:t xml:space="preserve">. See the example use-case </w:t>
      </w:r>
      <w:hyperlink r:id="rId1538" w:history="1">
        <w:r w:rsidRPr="000021BE">
          <w:rPr>
            <w:rStyle w:val="Hyperlink"/>
          </w:rPr>
          <w:t>here</w:t>
        </w:r>
      </w:hyperlink>
      <w:r>
        <w:t>.</w:t>
      </w:r>
    </w:p>
    <w:p w14:paraId="685FA8B7" w14:textId="77777777" w:rsidR="00352E10" w:rsidRDefault="00352E10" w:rsidP="008B6883">
      <w:pPr>
        <w:pStyle w:val="BodyText2"/>
        <w:rPr>
          <w:rStyle w:val="Hyperlink"/>
        </w:rPr>
      </w:pPr>
      <w:r>
        <w:t xml:space="preserve">Excellent list of essential Python spatial packages </w:t>
      </w:r>
      <w:hyperlink r:id="rId1539" w:history="1">
        <w:r>
          <w:rPr>
            <w:rStyle w:val="Hyperlink"/>
          </w:rPr>
          <w:t>http://spatialdemography.org/essential-python-geospatial-libraries/</w:t>
        </w:r>
      </w:hyperlink>
    </w:p>
    <w:p w14:paraId="38D86566" w14:textId="77777777" w:rsidR="000771BE" w:rsidRDefault="000771BE" w:rsidP="008B6883">
      <w:pPr>
        <w:pStyle w:val="BodyText2"/>
      </w:pPr>
      <w:r>
        <w:t xml:space="preserve">GPGPU - </w:t>
      </w:r>
      <w:r w:rsidRPr="007F2F91">
        <w:t>General-purpose computing on graphics processing units</w:t>
      </w:r>
    </w:p>
    <w:p w14:paraId="60B6C9A0" w14:textId="77777777" w:rsidR="00FD336B" w:rsidRDefault="000D5C35" w:rsidP="008B6883">
      <w:pPr>
        <w:pStyle w:val="BodyText2"/>
      </w:pPr>
      <w:hyperlink r:id="rId1540" w:history="1">
        <w:r w:rsidR="00FD336B" w:rsidRPr="00457FAE">
          <w:rPr>
            <w:rStyle w:val="Hyperlink"/>
          </w:rPr>
          <w:t>http://www.suncalc.org</w:t>
        </w:r>
      </w:hyperlink>
      <w:r w:rsidR="00FD336B">
        <w:t xml:space="preserve"> To view the sun elevation and azimuth globally.</w:t>
      </w:r>
    </w:p>
    <w:p w14:paraId="5F61FB94" w14:textId="77777777" w:rsidR="006B437C" w:rsidRDefault="006B437C" w:rsidP="006B437C">
      <w:pPr>
        <w:pStyle w:val="Heading2"/>
      </w:pPr>
      <w:bookmarkStart w:id="287" w:name="_Vector_Tiles"/>
      <w:bookmarkEnd w:id="287"/>
      <w:r>
        <w:t>Vector Tiles</w:t>
      </w:r>
    </w:p>
    <w:p w14:paraId="4CFD51A7" w14:textId="77777777" w:rsidR="006B437C" w:rsidRDefault="006B437C" w:rsidP="008B6883">
      <w:pPr>
        <w:pStyle w:val="BodyText2"/>
      </w:pPr>
      <w:r>
        <w:t xml:space="preserve">The Mapbox Vector Tile Specification is </w:t>
      </w:r>
      <w:hyperlink r:id="rId1541" w:history="1">
        <w:r w:rsidRPr="004E1209">
          <w:rPr>
            <w:rStyle w:val="Hyperlink"/>
          </w:rPr>
          <w:t>here</w:t>
        </w:r>
      </w:hyperlink>
      <w:r>
        <w:t xml:space="preserve"> (with full description </w:t>
      </w:r>
      <w:hyperlink r:id="rId1542" w:history="1">
        <w:r w:rsidRPr="00DD304D">
          <w:rPr>
            <w:rStyle w:val="Hyperlink"/>
          </w:rPr>
          <w:t>here</w:t>
        </w:r>
      </w:hyperlink>
      <w:r>
        <w:t xml:space="preserve">) and there is a very good list of tools that support reading and writing the format here: </w:t>
      </w:r>
      <w:hyperlink r:id="rId1543" w:history="1">
        <w:r w:rsidRPr="00540B56">
          <w:rPr>
            <w:rStyle w:val="Hyperlink"/>
          </w:rPr>
          <w:t>https://github.com/mapbox/awesome-vector-tiles/</w:t>
        </w:r>
      </w:hyperlink>
      <w:r>
        <w:t xml:space="preserve"> .</w:t>
      </w:r>
    </w:p>
    <w:p w14:paraId="2D325B4C" w14:textId="77777777" w:rsidR="006B437C" w:rsidRPr="00792065" w:rsidRDefault="006B437C" w:rsidP="008B6883">
      <w:pPr>
        <w:pStyle w:val="BodyText2"/>
      </w:pPr>
      <w:r>
        <w:t xml:space="preserve">The version was updated to v2 in April 2016 and here is a blog that describes the changes: </w:t>
      </w:r>
      <w:hyperlink r:id="rId1544" w:history="1">
        <w:r w:rsidRPr="00D85C27">
          <w:rPr>
            <w:rStyle w:val="Hyperlink"/>
          </w:rPr>
          <w:t>https://www.mapbox.com/blog/vector-tile-spec-changes/</w:t>
        </w:r>
      </w:hyperlink>
      <w:r>
        <w:t xml:space="preserve">. </w:t>
      </w:r>
    </w:p>
    <w:p w14:paraId="7FE52E19" w14:textId="77777777" w:rsidR="00AA6CA7" w:rsidRDefault="00AA6CA7" w:rsidP="00AA6CA7">
      <w:pPr>
        <w:pStyle w:val="Heading3"/>
      </w:pPr>
      <w:bookmarkStart w:id="288" w:name="_Data"/>
      <w:bookmarkEnd w:id="288"/>
      <w:r>
        <w:t>Building</w:t>
      </w:r>
    </w:p>
    <w:p w14:paraId="16267DD4" w14:textId="77777777" w:rsidR="00AA6CA7" w:rsidRPr="001051D8" w:rsidRDefault="00AA6CA7" w:rsidP="00AA6CA7">
      <w:pPr>
        <w:pStyle w:val="BodyText2"/>
      </w:pPr>
      <w:r>
        <w:t xml:space="preserve">There is a good review of servers for Vector Tiles here: </w:t>
      </w:r>
      <w:hyperlink r:id="rId1545" w:history="1">
        <w:r w:rsidRPr="00D85C27">
          <w:rPr>
            <w:rStyle w:val="Hyperlink"/>
          </w:rPr>
          <w:t>http://www.paulnorman.ca/blog/2016/11/serving-vector-tiles/</w:t>
        </w:r>
      </w:hyperlink>
      <w:r>
        <w:t xml:space="preserve"> </w:t>
      </w:r>
    </w:p>
    <w:p w14:paraId="5DB5F486" w14:textId="77777777" w:rsidR="00AA6CA7" w:rsidRPr="00D6001A" w:rsidRDefault="00AA6CA7" w:rsidP="00AA6CA7">
      <w:pPr>
        <w:pStyle w:val="Heading4"/>
      </w:pPr>
      <w:r>
        <w:t>Mapzen Stack</w:t>
      </w:r>
    </w:p>
    <w:p w14:paraId="28728F99" w14:textId="77777777" w:rsidR="00AA6CA7" w:rsidRDefault="00AA6CA7" w:rsidP="00AA6CA7">
      <w:pPr>
        <w:pStyle w:val="BodyText2"/>
      </w:pPr>
      <w:r>
        <w:lastRenderedPageBreak/>
        <w:t xml:space="preserve">Mapzen produce a tutorial on hosting locally here: </w:t>
      </w:r>
      <w:hyperlink r:id="rId1546" w:history="1">
        <w:r w:rsidRPr="00540B56">
          <w:rPr>
            <w:rStyle w:val="Hyperlink"/>
          </w:rPr>
          <w:t>https://github.com/tilezen/vector-datasource/wiki/Mapzen-Vector-Tile-Service</w:t>
        </w:r>
      </w:hyperlink>
      <w:r>
        <w:t xml:space="preserve"> </w:t>
      </w:r>
    </w:p>
    <w:p w14:paraId="4DFBAF08" w14:textId="77777777" w:rsidR="00AA6CA7" w:rsidRPr="005F1056" w:rsidRDefault="00AA6CA7" w:rsidP="00AA6CA7">
      <w:pPr>
        <w:pStyle w:val="Heading4"/>
      </w:pPr>
      <w:r>
        <w:t>Tilemaker</w:t>
      </w:r>
    </w:p>
    <w:p w14:paraId="4B76A690" w14:textId="77777777" w:rsidR="00AA6CA7" w:rsidRDefault="00AA6CA7" w:rsidP="00AA6CA7">
      <w:pPr>
        <w:pStyle w:val="BodyText2"/>
      </w:pPr>
      <w:r>
        <w:t xml:space="preserve">Tilemaker looks good as you don’t need anything else to create the files – see </w:t>
      </w:r>
      <w:hyperlink r:id="rId1547" w:history="1">
        <w:r w:rsidRPr="00540B56">
          <w:rPr>
            <w:rStyle w:val="Hyperlink"/>
          </w:rPr>
          <w:t>http://blog.systemed.net/post/13</w:t>
        </w:r>
      </w:hyperlink>
      <w:r>
        <w:t xml:space="preserve"> </w:t>
      </w:r>
    </w:p>
    <w:p w14:paraId="21E0C84B" w14:textId="77777777" w:rsidR="00AA6CA7" w:rsidRDefault="00AA6CA7" w:rsidP="00AA6CA7">
      <w:pPr>
        <w:pStyle w:val="Heading5"/>
      </w:pPr>
      <w:r>
        <w:t>Installation</w:t>
      </w:r>
    </w:p>
    <w:p w14:paraId="4770A0E4"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46D914C8" w14:textId="77777777" w:rsidR="00AA6CA7" w:rsidRPr="00855DDE" w:rsidRDefault="00AA6CA7" w:rsidP="00AA6CA7">
      <w:pPr>
        <w:pStyle w:val="Heading5"/>
      </w:pPr>
      <w:r>
        <w:t>Using</w:t>
      </w:r>
    </w:p>
    <w:p w14:paraId="10FF2137" w14:textId="77777777" w:rsidR="00AA6CA7" w:rsidRDefault="00AA6CA7" w:rsidP="00AA6CA7">
      <w:pPr>
        <w:pStyle w:val="Heading6"/>
      </w:pPr>
      <w:r>
        <w:t>With the Metro-Extracts data</w:t>
      </w:r>
    </w:p>
    <w:p w14:paraId="26A9E551" w14:textId="77777777" w:rsidR="00AA6CA7" w:rsidRDefault="00AA6CA7" w:rsidP="00AA6CA7">
      <w:pPr>
        <w:pStyle w:val="BodyText"/>
      </w:pPr>
      <w:r>
        <w:t xml:space="preserve">To test I am following the instructions </w:t>
      </w:r>
      <w:hyperlink r:id="rId1548" w:history="1">
        <w:r w:rsidRPr="00DE3647">
          <w:rPr>
            <w:rStyle w:val="Hyperlink"/>
          </w:rPr>
          <w:t>here</w:t>
        </w:r>
      </w:hyperlink>
      <w:r>
        <w:t xml:space="preserve">. </w:t>
      </w:r>
    </w:p>
    <w:p w14:paraId="5ECF1FF4" w14:textId="77777777" w:rsidR="00AA6CA7" w:rsidRDefault="00AA6CA7" w:rsidP="00AA6CA7">
      <w:pPr>
        <w:pStyle w:val="ListBullet2"/>
      </w:pPr>
      <w:r>
        <w:t>Downloaded London data from here (</w:t>
      </w:r>
      <w:hyperlink r:id="rId1549" w:history="1">
        <w:r w:rsidRPr="00540B56">
          <w:rPr>
            <w:rStyle w:val="Hyperlink"/>
          </w:rPr>
          <w:t>https://mapzen.com/data/metro-extracts/metro/london_england/</w:t>
        </w:r>
      </w:hyperlink>
      <w:r>
        <w:t>)</w:t>
      </w:r>
    </w:p>
    <w:p w14:paraId="4B09B113" w14:textId="77777777" w:rsidR="00AA6CA7" w:rsidRDefault="00AA6CA7" w:rsidP="00AA6CA7">
      <w:pPr>
        <w:pStyle w:val="ListBullet2"/>
      </w:pPr>
      <w:r>
        <w:t>Ran Tilemaker:</w:t>
      </w:r>
    </w:p>
    <w:p w14:paraId="4DDB1326" w14:textId="77777777" w:rsidR="00AA6CA7" w:rsidRDefault="00AA6CA7" w:rsidP="00AA6CA7">
      <w:pPr>
        <w:pStyle w:val="Unix"/>
      </w:pPr>
      <w:r w:rsidRPr="00DE3647">
        <w:t>blishten:~/workspace/tilemaker (master) $ tilemaker vectorTileTestData/london_england.osm.pbf --output=tiles/</w:t>
      </w:r>
    </w:p>
    <w:p w14:paraId="687A6C33" w14:textId="77777777" w:rsidR="00AA6CA7" w:rsidRDefault="00AA6CA7" w:rsidP="00AA6CA7">
      <w:pPr>
        <w:pStyle w:val="BodyText2"/>
      </w:pPr>
      <w:r>
        <w:t>Failed, but this worked:</w:t>
      </w:r>
    </w:p>
    <w:p w14:paraId="3B95C0BC"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7B0FCED3" w14:textId="77777777" w:rsidR="00AA6CA7" w:rsidRDefault="00AA6CA7" w:rsidP="00AA6CA7">
      <w:pPr>
        <w:pStyle w:val="BodyText2"/>
      </w:pPr>
      <w:r>
        <w:t xml:space="preserve">And created tiles for levels 12, 13, 14. These are available at the following url: </w:t>
      </w:r>
      <w:hyperlink r:id="rId1550"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287E6F63" w14:textId="77777777" w:rsidR="00AA6CA7" w:rsidRDefault="00AA6CA7" w:rsidP="00AA6CA7">
      <w:pPr>
        <w:pStyle w:val="ConsoleWarning"/>
      </w:pPr>
      <w:r w:rsidRPr="003E5A15">
        <w:t>tangram.min.js:17 Tangram v0.11.7 [warn]: tile load error(s) for jrc/14/8535/5764/14: Error: Unimplemented type: 3</w:t>
      </w:r>
    </w:p>
    <w:p w14:paraId="1583F0D3"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01BA898D" w14:textId="77777777" w:rsidR="00AA6CA7" w:rsidRDefault="00AA6CA7" w:rsidP="00AA6CA7">
      <w:pPr>
        <w:pStyle w:val="Heading6"/>
      </w:pPr>
      <w:r>
        <w:t>With a shapefile</w:t>
      </w:r>
    </w:p>
    <w:p w14:paraId="6C3B90DB" w14:textId="77777777" w:rsidR="00AA6CA7" w:rsidRDefault="00AA6CA7" w:rsidP="00AA6CA7">
      <w:pPr>
        <w:pStyle w:val="BodyText2"/>
      </w:pPr>
      <w:r>
        <w:t>I have created a shapefile of a protected area in Bern and this works:</w:t>
      </w:r>
    </w:p>
    <w:p w14:paraId="443108F6"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2831A966"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551" w:history="1">
        <w:r w:rsidRPr="00577273">
          <w:rPr>
            <w:rStyle w:val="Hyperlink"/>
          </w:rPr>
          <w:t>this</w:t>
        </w:r>
      </w:hyperlink>
      <w:r>
        <w:t xml:space="preserve"> commit. I cannot export the Jan 2017 WDPA for Africa to test as the rows can’t be read.</w:t>
      </w:r>
    </w:p>
    <w:p w14:paraId="143C7457" w14:textId="77777777" w:rsidR="00AA6CA7" w:rsidRDefault="00AA6CA7" w:rsidP="00AA6CA7">
      <w:pPr>
        <w:pStyle w:val="BodyText2"/>
      </w:pPr>
      <w:r>
        <w:t>If you see the following error:</w:t>
      </w:r>
    </w:p>
    <w:p w14:paraId="6E47EF9D" w14:textId="77777777" w:rsidR="00AA6CA7" w:rsidRDefault="00AA6CA7" w:rsidP="00AA6CA7">
      <w:pPr>
        <w:pStyle w:val="Unix"/>
      </w:pPr>
      <w:r>
        <w:t>terminate called after throwing an instance of 'kaguya::LuaTypeMismatch'</w:t>
      </w:r>
    </w:p>
    <w:p w14:paraId="58C05B36" w14:textId="77777777" w:rsidR="00AA6CA7" w:rsidRDefault="00AA6CA7" w:rsidP="00AA6CA7">
      <w:pPr>
        <w:pStyle w:val="Unix"/>
      </w:pPr>
      <w:r>
        <w:t xml:space="preserve">  what():  type mismatch!!</w:t>
      </w:r>
    </w:p>
    <w:p w14:paraId="66780626" w14:textId="77777777" w:rsidR="00AA6CA7" w:rsidRDefault="00AA6CA7" w:rsidP="00AA6CA7">
      <w:pPr>
        <w:pStyle w:val="Unix"/>
      </w:pPr>
      <w:r>
        <w:t>Aborted</w:t>
      </w:r>
    </w:p>
    <w:p w14:paraId="2590D059" w14:textId="77777777" w:rsidR="00AA6CA7" w:rsidRDefault="00AA6CA7" w:rsidP="00AA6CA7">
      <w:pPr>
        <w:pStyle w:val="BodyText2"/>
      </w:pPr>
      <w:r>
        <w:t>Then the path to the process file is wrong.</w:t>
      </w:r>
    </w:p>
    <w:p w14:paraId="3F95B96E" w14:textId="77777777" w:rsidR="00AA6CA7" w:rsidRDefault="00AA6CA7" w:rsidP="00AA6CA7">
      <w:pPr>
        <w:pStyle w:val="Heading7"/>
      </w:pPr>
      <w:r>
        <w:t>Geometry errors</w:t>
      </w:r>
    </w:p>
    <w:p w14:paraId="6DF7754B" w14:textId="77777777" w:rsidR="00AA6CA7" w:rsidRDefault="00AA6CA7" w:rsidP="00AA6CA7">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495BB14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5DAC2A49" w14:textId="77777777" w:rsidR="00AA6CA7" w:rsidRDefault="00AA6CA7" w:rsidP="00AA6CA7">
      <w:pPr>
        <w:pStyle w:val="Heading8"/>
      </w:pPr>
      <w:r>
        <w:t xml:space="preserve">Point is not actually in the feature </w:t>
      </w:r>
    </w:p>
    <w:p w14:paraId="30DF0F48"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785A120C" w14:textId="77777777" w:rsidR="00AA6CA7" w:rsidRDefault="00AA6CA7" w:rsidP="00AA6CA7">
      <w:pPr>
        <w:pStyle w:val="BodyText2"/>
      </w:pPr>
      <w:r>
        <w:lastRenderedPageBreak/>
        <w:t xml:space="preserve">Looking at the point coordinates in ArcGIS there is no point at </w:t>
      </w:r>
      <w:r w:rsidRPr="0091340B">
        <w:t>18.9885, -36.3346</w:t>
      </w:r>
      <w:r>
        <w:t>!</w:t>
      </w:r>
    </w:p>
    <w:p w14:paraId="32734ED8" w14:textId="77777777" w:rsidR="00AA6CA7" w:rsidRDefault="00AA6CA7" w:rsidP="00AA6CA7">
      <w:pPr>
        <w:pStyle w:val="Heading8"/>
      </w:pPr>
      <w:r>
        <w:t>Number of parts is different</w:t>
      </w:r>
    </w:p>
    <w:p w14:paraId="0CA4914F" w14:textId="77777777" w:rsidR="00AA6CA7" w:rsidRDefault="00AA6CA7" w:rsidP="00AA6CA7">
      <w:pPr>
        <w:pStyle w:val="BodyText2"/>
      </w:pPr>
      <w:r>
        <w:t>The number of parts reported in Tilemaker is different to the number of parts reported in ArcGIS.</w:t>
      </w:r>
    </w:p>
    <w:p w14:paraId="20673933"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330A2787" w14:textId="77777777" w:rsidR="00AA6CA7" w:rsidRPr="009F3FD2" w:rsidRDefault="00AA6CA7" w:rsidP="00AA6CA7">
      <w:pPr>
        <w:pStyle w:val="BodyText2"/>
      </w:pPr>
      <w:r>
        <w:t>In ArcGIS there are only 5 parts!</w:t>
      </w:r>
    </w:p>
    <w:p w14:paraId="279B4341" w14:textId="77777777" w:rsidR="00AA6CA7" w:rsidRDefault="00AA6CA7" w:rsidP="00AA6CA7">
      <w:pPr>
        <w:pStyle w:val="Heading7"/>
      </w:pPr>
      <w:r>
        <w:t>l</w:t>
      </w:r>
      <w:r w:rsidRPr="00FC6BE7">
        <w:t xml:space="preserve">ibprotobuf </w:t>
      </w:r>
      <w:r>
        <w:t>error</w:t>
      </w:r>
    </w:p>
    <w:p w14:paraId="0A6FECF5" w14:textId="77777777" w:rsidR="00AA6CA7" w:rsidRDefault="00AA6CA7" w:rsidP="00AA6CA7">
      <w:pPr>
        <w:pStyle w:val="BodyText2"/>
      </w:pPr>
      <w:r>
        <w:t>If you see a:</w:t>
      </w:r>
    </w:p>
    <w:p w14:paraId="02E22C67"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39CE2424" w14:textId="77777777" w:rsidR="00AA6CA7" w:rsidRDefault="00AA6CA7" w:rsidP="00AA6CA7">
      <w:pPr>
        <w:pStyle w:val="BodyText2"/>
      </w:pPr>
      <w:r>
        <w:t>Then you have created an invalid input shapefile – normally because you have exited the feature dataset iteration before the end of the dataset.</w:t>
      </w:r>
    </w:p>
    <w:p w14:paraId="344D3FD0" w14:textId="77777777" w:rsidR="00AA6CA7" w:rsidRDefault="00AA6CA7" w:rsidP="00AA6CA7">
      <w:pPr>
        <w:pStyle w:val="Heading7"/>
      </w:pPr>
      <w:r>
        <w:t>Killed</w:t>
      </w:r>
    </w:p>
    <w:p w14:paraId="1295EB07"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1C662491" w14:textId="77777777" w:rsidR="00AA6CA7" w:rsidRDefault="00AA6CA7" w:rsidP="00AA6CA7">
      <w:pPr>
        <w:pStyle w:val="Unix"/>
      </w:pPr>
      <w:r>
        <w:t xml:space="preserve">blishten:~/workspace/tilemaker (master) $ tilemaker osm_data/bern.osm.pbf --output=tiles/wdpa_africa/ --config=config_files/wdpa_africa_clean.json </w:t>
      </w:r>
    </w:p>
    <w:p w14:paraId="15958AEC" w14:textId="77777777" w:rsidR="00AA6CA7" w:rsidRDefault="00AA6CA7" w:rsidP="00AA6CA7">
      <w:pPr>
        <w:pStyle w:val="Unix"/>
      </w:pPr>
      <w:r>
        <w:t>Layer water (z11-14)</w:t>
      </w:r>
    </w:p>
    <w:p w14:paraId="24FF34B6" w14:textId="77777777" w:rsidR="00AA6CA7" w:rsidRDefault="00AA6CA7" w:rsidP="00AA6CA7">
      <w:pPr>
        <w:pStyle w:val="Unix"/>
      </w:pPr>
      <w:r>
        <w:t>Layer roads (z12-14)</w:t>
      </w:r>
    </w:p>
    <w:p w14:paraId="6D95EDB3" w14:textId="77777777" w:rsidR="00AA6CA7" w:rsidRDefault="00AA6CA7" w:rsidP="00AA6CA7">
      <w:pPr>
        <w:pStyle w:val="Unix"/>
      </w:pPr>
      <w:r>
        <w:t>Layer buildings (z14-14)</w:t>
      </w:r>
    </w:p>
    <w:p w14:paraId="2BCCE616" w14:textId="77777777" w:rsidR="00AA6CA7" w:rsidRDefault="00AA6CA7" w:rsidP="00AA6CA7">
      <w:pPr>
        <w:pStyle w:val="Unix"/>
      </w:pPr>
      <w:r>
        <w:t>Layer pois (z13-14)</w:t>
      </w:r>
    </w:p>
    <w:p w14:paraId="6EA3AFC8" w14:textId="77777777" w:rsidR="00AA6CA7" w:rsidRDefault="00AA6CA7" w:rsidP="00AA6CA7">
      <w:pPr>
        <w:pStyle w:val="Unix"/>
      </w:pPr>
      <w:r>
        <w:t>Layer protected_areas (z1-13)</w:t>
      </w:r>
    </w:p>
    <w:p w14:paraId="189B8B09" w14:textId="77777777" w:rsidR="00AA6CA7" w:rsidRDefault="00AA6CA7" w:rsidP="00AA6CA7">
      <w:pPr>
        <w:pStyle w:val="Unix"/>
      </w:pPr>
      <w:r>
        <w:t>Shapefile entity #4057 type 5 is invalid. Parts:1... corrected</w:t>
      </w:r>
    </w:p>
    <w:p w14:paraId="2231AA05" w14:textId="77777777" w:rsidR="00AA6CA7" w:rsidRDefault="00AA6CA7" w:rsidP="00AA6CA7">
      <w:pPr>
        <w:pStyle w:val="Unix"/>
      </w:pPr>
      <w:r>
        <w:t>Shapefile entity #4066 type 5 is invalid. Parts:1... corrected</w:t>
      </w:r>
    </w:p>
    <w:p w14:paraId="66543BCF" w14:textId="77777777" w:rsidR="00AA6CA7" w:rsidRDefault="00AA6CA7" w:rsidP="00AA6CA7">
      <w:pPr>
        <w:pStyle w:val="Unix"/>
      </w:pPr>
      <w:r>
        <w:t>Shapefile entity #4083 type 5 is invalid. Parts:1... corrected</w:t>
      </w:r>
    </w:p>
    <w:p w14:paraId="488764AB" w14:textId="77777777" w:rsidR="00AA6CA7" w:rsidRDefault="00AA6CA7" w:rsidP="00AA6CA7">
      <w:pPr>
        <w:pStyle w:val="Unix"/>
      </w:pPr>
      <w:r>
        <w:t>Shapefile entity #4098 type 5 is invalid. Parts:1... corrected</w:t>
      </w:r>
    </w:p>
    <w:p w14:paraId="0D2DC040" w14:textId="77777777" w:rsidR="00AA6CA7" w:rsidRDefault="00AA6CA7" w:rsidP="00AA6CA7">
      <w:pPr>
        <w:pStyle w:val="Unix"/>
      </w:pPr>
      <w:r>
        <w:t>Shapefile entity #4168 type 5 is invalid. Parts:10... corrected</w:t>
      </w:r>
    </w:p>
    <w:p w14:paraId="2F351FB5" w14:textId="77777777" w:rsidR="00AA6CA7" w:rsidRDefault="00AA6CA7" w:rsidP="00AA6CA7">
      <w:pPr>
        <w:pStyle w:val="Unix"/>
      </w:pPr>
      <w:r>
        <w:t>Shapefile entity #5325 type 5 is invalid. Parts:1... corrected</w:t>
      </w:r>
    </w:p>
    <w:p w14:paraId="240E2F08" w14:textId="77777777" w:rsidR="00AA6CA7" w:rsidRDefault="00AA6CA7" w:rsidP="00AA6CA7">
      <w:pPr>
        <w:pStyle w:val="Unix"/>
      </w:pPr>
      <w:r>
        <w:t>Killed</w:t>
      </w:r>
    </w:p>
    <w:p w14:paraId="4F2F1C4C" w14:textId="77777777" w:rsidR="00AA6CA7" w:rsidRDefault="00AA6CA7" w:rsidP="00AA6CA7">
      <w:pPr>
        <w:pStyle w:val="Unix"/>
      </w:pPr>
      <w:r>
        <w:t>blishten:~/workspace/tilemaker (master) $</w:t>
      </w:r>
    </w:p>
    <w:p w14:paraId="5D5D7A02" w14:textId="77777777" w:rsidR="00AA6CA7" w:rsidRDefault="00AA6CA7" w:rsidP="00AA6CA7">
      <w:pPr>
        <w:pStyle w:val="BodyText2"/>
      </w:pPr>
      <w:r>
        <w:t xml:space="preserve">Still says killed at the end even if I delete all of the offending features. </w:t>
      </w:r>
    </w:p>
    <w:p w14:paraId="661E75DE"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399CA901" w14:textId="77777777" w:rsidR="00AA6CA7" w:rsidRDefault="00AA6CA7" w:rsidP="00AA6CA7">
      <w:pPr>
        <w:pStyle w:val="BodyText2"/>
      </w:pPr>
      <w:r>
        <w:t>On 17/3/17 the tilemaker process was killed so I restarted the C9 workspace and ran it again and this time it was fine.</w:t>
      </w:r>
    </w:p>
    <w:p w14:paraId="4A0C5FA8" w14:textId="77777777" w:rsidR="00AA6CA7" w:rsidRDefault="00AA6CA7" w:rsidP="00AA6CA7">
      <w:pPr>
        <w:pStyle w:val="Heading7"/>
      </w:pPr>
      <w:r>
        <w:t>Segmentation fault</w:t>
      </w:r>
    </w:p>
    <w:p w14:paraId="57BE9722" w14:textId="77777777" w:rsidR="00AA6CA7" w:rsidRPr="00C241C5" w:rsidRDefault="00AA6CA7" w:rsidP="00AA6CA7">
      <w:pPr>
        <w:pStyle w:val="BodyText2"/>
      </w:pPr>
      <w:r>
        <w:t>Check that the shapefile specified in the config file exists.</w:t>
      </w:r>
    </w:p>
    <w:p w14:paraId="45B8CACB" w14:textId="77777777" w:rsidR="00AA6CA7" w:rsidRDefault="00AA6CA7" w:rsidP="00AA6CA7">
      <w:pPr>
        <w:pStyle w:val="Heading7"/>
      </w:pPr>
      <w:r>
        <w:t>Working code</w:t>
      </w:r>
    </w:p>
    <w:p w14:paraId="5D48A69C" w14:textId="77777777" w:rsidR="00AA6CA7" w:rsidRDefault="00AA6CA7" w:rsidP="00AA6CA7">
      <w:pPr>
        <w:pStyle w:val="BodyText2"/>
      </w:pPr>
      <w:r>
        <w:t>I ran the tiles at level 13 for the whole of Africa and it took about 30 minutes to generate 410000 tiles. 53 mins to do from level 1 to level 13.</w:t>
      </w:r>
    </w:p>
    <w:p w14:paraId="472C98D8" w14:textId="77777777" w:rsidR="00AA6CA7" w:rsidRDefault="00AA6CA7" w:rsidP="00AA6CA7">
      <w:pPr>
        <w:pStyle w:val="Unix"/>
      </w:pPr>
      <w:r w:rsidRPr="00467308">
        <w:t>blishten:~/workspace (master) $ tilemaker osm_data/bern.osm.pbf --</w:t>
      </w:r>
      <w:r>
        <w:t>output=tiles/wdpa_africa</w:t>
      </w:r>
      <w:r w:rsidRPr="00467308">
        <w:t>/ --config=config/wdpa_africa.json -</w:t>
      </w:r>
      <w:r>
        <w:t xml:space="preserve">-process=tilemaker/process.lua </w:t>
      </w:r>
    </w:p>
    <w:p w14:paraId="14F07F12"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9479EE4" w14:textId="77777777" w:rsidR="00AA6CA7" w:rsidRDefault="00AA6CA7" w:rsidP="00AA6CA7">
      <w:pPr>
        <w:pStyle w:val="Heading6"/>
      </w:pPr>
      <w:r>
        <w:t>Issues</w:t>
      </w:r>
    </w:p>
    <w:p w14:paraId="7BA78A5C" w14:textId="77777777" w:rsidR="00AA6CA7" w:rsidRDefault="00AA6CA7" w:rsidP="00AA6CA7">
      <w:pPr>
        <w:pStyle w:val="BodyText2"/>
      </w:pPr>
      <w:r>
        <w:t xml:space="preserve">There are some artefacts in the generalization which are not good. Here is a live example for Salonga: </w:t>
      </w:r>
      <w:hyperlink r:id="rId1552" w:anchor="8.2083/-2.312893/21.52367" w:history="1">
        <w:r w:rsidRPr="00235194">
          <w:rPr>
            <w:rStyle w:val="Hyperlink"/>
          </w:rPr>
          <w:t>https://mapzen.com/tangram/view/?scene=https://mapzen.com/api/scenes/43045/224/resources/basic.yaml#8.2083/-2.312893/21.52367</w:t>
        </w:r>
      </w:hyperlink>
      <w:r>
        <w:t xml:space="preserve"> </w:t>
      </w:r>
    </w:p>
    <w:p w14:paraId="6573DD16" w14:textId="77777777" w:rsidR="00AA6CA7" w:rsidRDefault="00AA6CA7" w:rsidP="00AA6CA7">
      <w:pPr>
        <w:pStyle w:val="BodyText2"/>
        <w:rPr>
          <w:noProof/>
        </w:rPr>
      </w:pPr>
      <w:r>
        <w:rPr>
          <w:noProof/>
        </w:rPr>
        <w:t>These are not present in the MapBox GL JS client so it is an issue with the Tangram Client!</w:t>
      </w:r>
    </w:p>
    <w:p w14:paraId="28F583F6" w14:textId="77777777" w:rsidR="00AA6CA7" w:rsidRDefault="00AA6CA7" w:rsidP="00AA6CA7">
      <w:pPr>
        <w:pStyle w:val="BodyText2"/>
        <w:rPr>
          <w:noProof/>
        </w:rPr>
      </w:pPr>
      <w:r>
        <w:rPr>
          <w:noProof/>
        </w:rPr>
        <w:lastRenderedPageBreak/>
        <w:t>Also, the schema that Tilemaker uses does not comply with the mvf v2 so there are rendering issues.</w:t>
      </w:r>
    </w:p>
    <w:p w14:paraId="6DD44E94" w14:textId="77777777" w:rsidR="00AA6CA7" w:rsidRDefault="00AA6CA7" w:rsidP="00AA6CA7">
      <w:pPr>
        <w:pStyle w:val="ConsoleWarning"/>
      </w:pPr>
      <w:r w:rsidRPr="006779E9">
        <w:t>Vector tile source "osm" layer "protected_areas" does not use vector tile spec v2 and therefore may have some rendering errors.</w:t>
      </w:r>
    </w:p>
    <w:p w14:paraId="04D77848" w14:textId="77777777" w:rsidR="00AA6CA7" w:rsidRDefault="00AA6CA7" w:rsidP="00AA6CA7">
      <w:pPr>
        <w:pStyle w:val="Heading4"/>
      </w:pPr>
      <w:r>
        <w:t>Tilestache</w:t>
      </w:r>
    </w:p>
    <w:p w14:paraId="592E2704" w14:textId="77777777" w:rsidR="00AA6CA7" w:rsidRPr="005E4C4B" w:rsidRDefault="00AA6CA7" w:rsidP="00AA6CA7">
      <w:pPr>
        <w:pStyle w:val="BodyText2"/>
      </w:pPr>
      <w:r>
        <w:t>Good tutorial here to get vector tiles going using tilestache.</w:t>
      </w:r>
    </w:p>
    <w:p w14:paraId="5A9B9B85" w14:textId="77777777" w:rsidR="00AA6CA7" w:rsidRDefault="00AA6CA7" w:rsidP="00AA6CA7">
      <w:pPr>
        <w:pStyle w:val="Heading4"/>
      </w:pPr>
      <w:r>
        <w:t>Tippecanoe</w:t>
      </w:r>
    </w:p>
    <w:p w14:paraId="1EAA19B5" w14:textId="77777777" w:rsidR="00AA6CA7" w:rsidRPr="00D0009E" w:rsidRDefault="000D5C35" w:rsidP="00AA6CA7">
      <w:pPr>
        <w:pStyle w:val="BodyText2"/>
      </w:pPr>
      <w:hyperlink r:id="rId1553" w:history="1">
        <w:r w:rsidR="00AA6CA7" w:rsidRPr="00D0009E">
          <w:rPr>
            <w:rStyle w:val="Hyperlink"/>
          </w:rPr>
          <w:t>This</w:t>
        </w:r>
      </w:hyperlink>
      <w:r w:rsidR="00AA6CA7">
        <w:t xml:space="preserve"> is MapBox’s technology for creating tiles.</w:t>
      </w:r>
    </w:p>
    <w:p w14:paraId="7EA8E6CD" w14:textId="77777777" w:rsidR="00AA6CA7" w:rsidRDefault="00AA6CA7" w:rsidP="00AA6CA7">
      <w:pPr>
        <w:pStyle w:val="Heading5"/>
      </w:pPr>
      <w:r>
        <w:t>Installing</w:t>
      </w:r>
    </w:p>
    <w:p w14:paraId="30AB5390" w14:textId="77777777" w:rsidR="00AA6CA7" w:rsidRPr="00287D6D" w:rsidRDefault="00AA6CA7" w:rsidP="00AA6CA7">
      <w:pPr>
        <w:pStyle w:val="BodyText2"/>
      </w:pPr>
      <w:r>
        <w:t xml:space="preserve">See </w:t>
      </w:r>
      <w:hyperlink w:anchor="_Tippecanoe" w:history="1">
        <w:r w:rsidRPr="00C277E0">
          <w:rPr>
            <w:rStyle w:val="Hyperlink"/>
          </w:rPr>
          <w:t>Tippecanoe</w:t>
        </w:r>
      </w:hyperlink>
    </w:p>
    <w:p w14:paraId="37B1965A" w14:textId="77777777" w:rsidR="00AA6CA7" w:rsidRDefault="00093A0D" w:rsidP="00093A0D">
      <w:pPr>
        <w:pStyle w:val="Heading5"/>
      </w:pPr>
      <w:bookmarkStart w:id="289" w:name="_Creating_tiles"/>
      <w:bookmarkEnd w:id="289"/>
      <w:r>
        <w:t>Using</w:t>
      </w:r>
    </w:p>
    <w:p w14:paraId="32E1C8C6" w14:textId="77777777" w:rsidR="00AA6CA7" w:rsidRDefault="00AA6CA7" w:rsidP="00093A0D">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1AE011C0" w14:textId="77777777" w:rsidR="00AA6CA7" w:rsidRDefault="00AA6CA7" w:rsidP="00093A0D">
      <w:pPr>
        <w:pStyle w:val="Unix"/>
      </w:pPr>
      <w:r>
        <w:t>ubuntu@blishten-vector-tiles-4577836:~/workspace$ tippecanoe -o file.pbf ~/workspace/geojson/salonga.geojson</w:t>
      </w:r>
    </w:p>
    <w:p w14:paraId="2115A09C" w14:textId="77777777" w:rsidR="00AA6CA7" w:rsidRDefault="00AA6CA7" w:rsidP="00093A0D">
      <w:pPr>
        <w:pStyle w:val="Unix"/>
      </w:pPr>
      <w:r>
        <w:t>For layer 0, using name "salongageojson"</w:t>
      </w:r>
    </w:p>
    <w:p w14:paraId="55BF3A71" w14:textId="77777777" w:rsidR="00AA6CA7" w:rsidRDefault="00AA6CA7" w:rsidP="00093A0D">
      <w:pPr>
        <w:pStyle w:val="Unix"/>
      </w:pPr>
      <w:r>
        <w:t>3 features, 260445 bytes of geometry, 359 bytes of separate metadata, 1362 bytes of string pool</w:t>
      </w:r>
    </w:p>
    <w:p w14:paraId="2431DC9D" w14:textId="77777777" w:rsidR="00AA6CA7" w:rsidRDefault="00AA6CA7" w:rsidP="00093A0D">
      <w:pPr>
        <w:pStyle w:val="Unix"/>
      </w:pPr>
      <w:r>
        <w:t xml:space="preserve">  99.9%  14/9120/8294   </w:t>
      </w:r>
    </w:p>
    <w:p w14:paraId="27E94B87" w14:textId="77777777" w:rsidR="00AA6CA7" w:rsidRDefault="00AA6CA7" w:rsidP="00093A0D">
      <w:pPr>
        <w:pStyle w:val="BodyText2"/>
      </w:pPr>
      <w:r>
        <w:t>To create a tileset using the default outputs of gzip compressed level 0-14:</w:t>
      </w:r>
    </w:p>
    <w:p w14:paraId="3C034160" w14:textId="77777777" w:rsidR="00AA6CA7" w:rsidRDefault="00AA6CA7" w:rsidP="00093A0D">
      <w:pPr>
        <w:pStyle w:val="Unix"/>
      </w:pPr>
      <w:r w:rsidRPr="00BE0696">
        <w:t>tippecanoe -e ~/workspace/tilesets ~/workspace/geojson/salonga.geojson</w:t>
      </w:r>
    </w:p>
    <w:p w14:paraId="63EFD6B7" w14:textId="77777777" w:rsidR="008442DD" w:rsidRDefault="008442DD" w:rsidP="008442DD">
      <w:pPr>
        <w:pStyle w:val="Heading6"/>
      </w:pPr>
      <w:r>
        <w:t>Issues</w:t>
      </w:r>
    </w:p>
    <w:p w14:paraId="030D1854" w14:textId="77777777" w:rsidR="00437503" w:rsidRDefault="00437503" w:rsidP="00437503">
      <w:pPr>
        <w:pStyle w:val="Heading7"/>
      </w:pPr>
      <w:r>
        <w:t>Other issues</w:t>
      </w:r>
    </w:p>
    <w:p w14:paraId="286B0CEF" w14:textId="77777777" w:rsidR="00437503" w:rsidRDefault="00437503" w:rsidP="00437503">
      <w:pPr>
        <w:pStyle w:val="Heading8"/>
      </w:pPr>
      <w:r>
        <w:t>Tmp folder</w:t>
      </w:r>
    </w:p>
    <w:p w14:paraId="2DDBEC11" w14:textId="77777777" w:rsidR="00437503" w:rsidRDefault="00437503" w:rsidP="00437503">
      <w:pPr>
        <w:pStyle w:val="BodyText2"/>
      </w:pPr>
      <w:r>
        <w:t>I accidently deleted the tmp folder that Tippecanoe uses to temporarily store files and this caused lots of problems. You need to recreate it and give permissions:</w:t>
      </w:r>
    </w:p>
    <w:p w14:paraId="68FC1E57" w14:textId="77777777" w:rsidR="00437503" w:rsidRDefault="00437503" w:rsidP="00437503">
      <w:pPr>
        <w:pStyle w:val="Unix"/>
      </w:pPr>
      <w:r w:rsidRPr="006D0B0D">
        <w:t>sudo mkdir /tmp</w:t>
      </w:r>
    </w:p>
    <w:p w14:paraId="2B24EB77" w14:textId="77777777" w:rsidR="00437503" w:rsidRPr="00437503" w:rsidRDefault="00437503" w:rsidP="00437503">
      <w:pPr>
        <w:pStyle w:val="Unix"/>
      </w:pPr>
      <w:r>
        <w:t>sudo chmod 777 /tmp</w:t>
      </w:r>
    </w:p>
    <w:p w14:paraId="4269F15F" w14:textId="77777777" w:rsidR="008442DD" w:rsidRDefault="008442DD" w:rsidP="008442DD">
      <w:pPr>
        <w:pStyle w:val="Heading7"/>
      </w:pPr>
      <w:r>
        <w:t>Output issues</w:t>
      </w:r>
    </w:p>
    <w:p w14:paraId="755DABBD" w14:textId="77777777" w:rsidR="008442DD" w:rsidRDefault="008442DD" w:rsidP="008442DD">
      <w:pPr>
        <w:pStyle w:val="Heading8"/>
      </w:pPr>
      <w:r>
        <w:t>Small squares in the output</w:t>
      </w:r>
    </w:p>
    <w:p w14:paraId="259276E2" w14:textId="77777777" w:rsidR="008442DD" w:rsidRPr="00F9585A" w:rsidRDefault="008442DD" w:rsidP="008442DD">
      <w:pPr>
        <w:pStyle w:val="BodyText2"/>
      </w:pPr>
      <w:r>
        <w:t>The following image shows how very small polygons are combined in Europe at z2:</w:t>
      </w:r>
    </w:p>
    <w:p w14:paraId="7EE79470" w14:textId="77777777" w:rsidR="008442DD" w:rsidRDefault="008442DD" w:rsidP="008442DD">
      <w:pPr>
        <w:pStyle w:val="BodyText2"/>
      </w:pPr>
      <w:r>
        <w:rPr>
          <w:noProof/>
          <w:lang w:bidi="ar-SA"/>
        </w:rPr>
        <w:drawing>
          <wp:inline distT="0" distB="0" distL="0" distR="0" wp14:anchorId="67359799" wp14:editId="0E05C87D">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54">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153692D0" w14:textId="77777777" w:rsidR="008442DD" w:rsidRDefault="008442DD" w:rsidP="008442DD">
      <w:pPr>
        <w:pStyle w:val="BodyText2"/>
      </w:pPr>
      <w:r>
        <w:lastRenderedPageBreak/>
        <w:t>These can be eliminated by the following option:</w:t>
      </w:r>
    </w:p>
    <w:p w14:paraId="69AAEE6E" w14:textId="77777777" w:rsidR="008442DD" w:rsidRPr="00200827" w:rsidRDefault="008442DD" w:rsidP="008442DD">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5D89ECFE" w14:textId="77777777" w:rsidR="00437503" w:rsidRDefault="00437503" w:rsidP="00437503">
      <w:pPr>
        <w:pStyle w:val="Heading7"/>
      </w:pPr>
      <w:bookmarkStart w:id="290" w:name="_Did_not_close"/>
      <w:bookmarkEnd w:id="290"/>
      <w:r>
        <w:t>Run time comments</w:t>
      </w:r>
    </w:p>
    <w:p w14:paraId="0F55AFDB" w14:textId="77777777" w:rsidR="00437503" w:rsidRDefault="004C1178" w:rsidP="00437503">
      <w:pPr>
        <w:pStyle w:val="Heading8"/>
      </w:pPr>
      <w:r>
        <w:t>tile x/y/z size nnnnnnn with detail 12, &gt;500000</w:t>
      </w:r>
    </w:p>
    <w:p w14:paraId="65482765" w14:textId="77777777" w:rsidR="00437503" w:rsidRDefault="00437503" w:rsidP="00437503">
      <w:pPr>
        <w:pStyle w:val="Unix"/>
      </w:pPr>
      <w:r>
        <w:t xml:space="preserve">tile 0/0/0 size is 11115017 with detail 12, &gt;500000    </w:t>
      </w:r>
    </w:p>
    <w:p w14:paraId="1C1C286F" w14:textId="77777777" w:rsidR="00437503" w:rsidRDefault="00437503" w:rsidP="00437503">
      <w:pPr>
        <w:pStyle w:val="Unix"/>
      </w:pPr>
      <w:r>
        <w:t xml:space="preserve">tile 0/0/0 size is 10809153 with detail 11, &gt;500000    </w:t>
      </w:r>
    </w:p>
    <w:p w14:paraId="7F47DC86" w14:textId="77777777" w:rsidR="00437503" w:rsidRDefault="00437503" w:rsidP="00437503">
      <w:pPr>
        <w:pStyle w:val="Unix"/>
      </w:pPr>
      <w:r>
        <w:t xml:space="preserve">tile 0/0/0 size is 10606266 with detail 10, &gt;500000    </w:t>
      </w:r>
    </w:p>
    <w:p w14:paraId="02E3F559" w14:textId="77777777" w:rsidR="00437503" w:rsidRDefault="00437503" w:rsidP="00437503">
      <w:pPr>
        <w:pStyle w:val="Unix"/>
      </w:pPr>
      <w:r>
        <w:t xml:space="preserve">tile 0/0/0 size is 10469076 with detail 9, &gt;500000    </w:t>
      </w:r>
    </w:p>
    <w:p w14:paraId="7E4803C3" w14:textId="77777777" w:rsidR="00437503" w:rsidRDefault="00437503" w:rsidP="00437503">
      <w:pPr>
        <w:pStyle w:val="Unix"/>
      </w:pPr>
      <w:r>
        <w:t xml:space="preserve">tile 0/0/0 size is 10378339 with detail 8, &gt;500000    </w:t>
      </w:r>
    </w:p>
    <w:p w14:paraId="2BC54508" w14:textId="77777777" w:rsidR="00437503" w:rsidRDefault="00437503" w:rsidP="00437503">
      <w:pPr>
        <w:pStyle w:val="Unix"/>
      </w:pPr>
      <w:r>
        <w:t xml:space="preserve">tile 0/0/0 size is 10319922 with detail 7, &gt;500000    </w:t>
      </w:r>
    </w:p>
    <w:p w14:paraId="49F611C2" w14:textId="77777777" w:rsidR="00136AFF" w:rsidRPr="00DF0D66" w:rsidRDefault="00136AFF" w:rsidP="00136AFF">
      <w:pPr>
        <w:pStyle w:val="BodyText2"/>
      </w:pPr>
      <w:r>
        <w:t>After using the -df option I get the following:</w:t>
      </w:r>
    </w:p>
    <w:p w14:paraId="00140EC1" w14:textId="77777777" w:rsidR="00437503" w:rsidRDefault="00437503" w:rsidP="00437503">
      <w:pPr>
        <w:pStyle w:val="Unix"/>
      </w:pPr>
      <w:r>
        <w:t>could not make tile 0/0/0 small enough</w:t>
      </w:r>
    </w:p>
    <w:p w14:paraId="1C86BC56" w14:textId="77777777" w:rsidR="00437503" w:rsidRPr="00CA4D7D" w:rsidRDefault="00437503" w:rsidP="00437503">
      <w:pPr>
        <w:pStyle w:val="BodyText2"/>
      </w:pPr>
      <w:r>
        <w:t>This is because it is trying to generalize thousands of features and they are all still present in the output tiles and they are well over 10million bytes (11Mb).</w:t>
      </w:r>
      <w:r w:rsidR="00846752">
        <w:t xml:space="preserve"> </w:t>
      </w:r>
    </w:p>
    <w:p w14:paraId="77F3E7E3" w14:textId="77777777" w:rsidR="00437503" w:rsidRDefault="00437503" w:rsidP="00437503">
      <w:pPr>
        <w:pStyle w:val="Heading8"/>
      </w:pPr>
      <w:r>
        <w:t>tile x/y/z has nnnnnnn features, &gt;200000</w:t>
      </w:r>
    </w:p>
    <w:p w14:paraId="6313E33A" w14:textId="77777777" w:rsidR="00437503" w:rsidRDefault="00437503" w:rsidP="00437503">
      <w:pPr>
        <w:pStyle w:val="BodyText2"/>
      </w:pPr>
      <w:r>
        <w:t>This occurs if you exceed the number of features thresholds, e.g. after using the -pt option I get the following warning and then I get the error:</w:t>
      </w:r>
    </w:p>
    <w:p w14:paraId="0D011A57" w14:textId="77777777" w:rsidR="00437503" w:rsidRDefault="00437503" w:rsidP="00437503">
      <w:pPr>
        <w:pStyle w:val="Unix"/>
      </w:pPr>
      <w:r w:rsidRPr="00CA4D7D">
        <w:t xml:space="preserve">tile 0/0/0 has 215369 features, &gt;200000  </w:t>
      </w:r>
    </w:p>
    <w:p w14:paraId="7E5C2F27" w14:textId="77777777" w:rsidR="00437503" w:rsidRDefault="00437503" w:rsidP="00437503">
      <w:pPr>
        <w:pStyle w:val="Unix"/>
      </w:pPr>
      <w:r>
        <w:t>Try using --drop-fraction-as-needed or --drop-densest-as-needed.</w:t>
      </w:r>
    </w:p>
    <w:p w14:paraId="3189EA2C" w14:textId="77777777" w:rsidR="00437503" w:rsidRDefault="00437503" w:rsidP="00437503">
      <w:pPr>
        <w:pStyle w:val="BodyText2"/>
      </w:pPr>
      <w:r>
        <w:t>This error can be removed by setting the -df option.</w:t>
      </w:r>
    </w:p>
    <w:p w14:paraId="12E96F55" w14:textId="77777777" w:rsidR="008442DD" w:rsidRDefault="008442DD" w:rsidP="008442DD">
      <w:pPr>
        <w:pStyle w:val="Heading7"/>
      </w:pPr>
      <w:r>
        <w:t>Run time errors</w:t>
      </w:r>
    </w:p>
    <w:p w14:paraId="2060BF16" w14:textId="77777777" w:rsidR="008442DD" w:rsidRDefault="008442DD" w:rsidP="008442DD">
      <w:pPr>
        <w:pStyle w:val="Heading8"/>
      </w:pPr>
      <w:r>
        <w:t>No space left on device</w:t>
      </w:r>
    </w:p>
    <w:p w14:paraId="3A8F731A" w14:textId="77777777" w:rsidR="000D4D9C" w:rsidRDefault="000D4D9C" w:rsidP="000D4D9C">
      <w:pPr>
        <w:pStyle w:val="Heading9"/>
      </w:pPr>
      <w:r>
        <w:t>Outputting tile file</w:t>
      </w:r>
    </w:p>
    <w:p w14:paraId="2C3F8A8F" w14:textId="77777777" w:rsidR="008442DD" w:rsidRDefault="008442DD" w:rsidP="008442DD">
      <w:pPr>
        <w:pStyle w:val="BodyText2"/>
      </w:pPr>
      <w:r>
        <w:t>Got this on 21/7/17 but there was only 7891Mb used on the c9 vector tiles workspace:</w:t>
      </w:r>
    </w:p>
    <w:p w14:paraId="1CB348D3" w14:textId="77777777" w:rsidR="008442DD" w:rsidRDefault="008442DD" w:rsidP="008442DD">
      <w:pPr>
        <w:pStyle w:val="Unix"/>
      </w:pPr>
      <w:r>
        <w:t>ubuntu@blishten-vector-tiles-4577836:~$ tippecanoe -e ~/workspace/tilesets_test ~/workspace/geojson/wdpa_africa.geojson -z0</w:t>
      </w:r>
    </w:p>
    <w:p w14:paraId="24FD74F6" w14:textId="77777777" w:rsidR="008442DD" w:rsidRDefault="008442DD" w:rsidP="008442DD">
      <w:pPr>
        <w:pStyle w:val="Unix"/>
      </w:pPr>
      <w:r>
        <w:t>For layer 0, using name "wdpa_africageojson"</w:t>
      </w:r>
    </w:p>
    <w:p w14:paraId="2A7CBE96" w14:textId="77777777" w:rsidR="008442DD" w:rsidRDefault="008442DD" w:rsidP="008442DD">
      <w:pPr>
        <w:pStyle w:val="Unix"/>
      </w:pPr>
      <w:r>
        <w:t>/tmp/geom.XXE95B6c: No space left on device</w:t>
      </w:r>
    </w:p>
    <w:p w14:paraId="0EA84355" w14:textId="77777777" w:rsidR="008442DD" w:rsidRDefault="008442DD" w:rsidP="008442DD">
      <w:pPr>
        <w:pStyle w:val="BodyText2"/>
      </w:pPr>
      <w:r>
        <w:t>Deleting tilesets folder. That worked!</w:t>
      </w:r>
    </w:p>
    <w:p w14:paraId="682BC840" w14:textId="77777777" w:rsidR="008442DD" w:rsidRDefault="008442DD" w:rsidP="008442DD">
      <w:pPr>
        <w:pStyle w:val="BodyText2"/>
      </w:pPr>
      <w:r>
        <w:t xml:space="preserve">It can also be due to there not being enough inodes on the system - see </w:t>
      </w:r>
      <w:hyperlink r:id="rId1555" w:history="1">
        <w:r w:rsidRPr="000360DC">
          <w:rPr>
            <w:rStyle w:val="Hyperlink"/>
          </w:rPr>
          <w:t>here</w:t>
        </w:r>
      </w:hyperlink>
      <w:r>
        <w:t xml:space="preserve">. </w:t>
      </w:r>
    </w:p>
    <w:p w14:paraId="72AE3E2D" w14:textId="77777777" w:rsidR="000D4D9C" w:rsidRDefault="000D4D9C" w:rsidP="000D4D9C">
      <w:pPr>
        <w:pStyle w:val="Heading9"/>
      </w:pPr>
      <w:r>
        <w:t>Outputting mbtiles</w:t>
      </w:r>
    </w:p>
    <w:p w14:paraId="21943903" w14:textId="77777777" w:rsidR="006E1BA1" w:rsidRDefault="006E1BA1" w:rsidP="006E1BA1">
      <w:pPr>
        <w:pStyle w:val="BodyText2"/>
      </w:pPr>
      <w:r>
        <w:t>Got this on 22/03/18 when trying to produce mbtiles for the terrestrial wdpa dataset (i.e. clipped with GAUL boundaries) on the GCS machine with 3.7Gb memory and a single 100G boot disk:</w:t>
      </w:r>
    </w:p>
    <w:p w14:paraId="4E5BFAE3" w14:textId="77777777" w:rsidR="00437503" w:rsidRDefault="00E20459" w:rsidP="00437503">
      <w:pPr>
        <w:pStyle w:val="Unix"/>
      </w:pPr>
      <w:r w:rsidRPr="00E20459">
        <w:t>a_cottam@ubuntu14-04:~$ tippecanoe -o terrestrial_aug_2017.mbtiles terrestrial.geojson</w:t>
      </w:r>
    </w:p>
    <w:p w14:paraId="39B4A54A" w14:textId="77777777" w:rsidR="00E20459" w:rsidRDefault="00E20459" w:rsidP="00437503">
      <w:pPr>
        <w:pStyle w:val="Unix"/>
      </w:pPr>
      <w:r>
        <w:t>..</w:t>
      </w:r>
    </w:p>
    <w:p w14:paraId="6235E504" w14:textId="77777777" w:rsidR="00D6622A" w:rsidRDefault="00D6622A" w:rsidP="00D6622A">
      <w:pPr>
        <w:pStyle w:val="Unix"/>
      </w:pPr>
      <w:r>
        <w:t>sqlite3 insert failed: database or disk is full</w:t>
      </w:r>
    </w:p>
    <w:p w14:paraId="489FC230" w14:textId="77777777" w:rsidR="00E20459" w:rsidRDefault="00D6622A" w:rsidP="00D6622A">
      <w:pPr>
        <w:pStyle w:val="Unix"/>
      </w:pPr>
      <w:r>
        <w:t>sqlite3 finalize failed: database or disk is full</w:t>
      </w:r>
    </w:p>
    <w:p w14:paraId="33E98F51" w14:textId="77777777" w:rsidR="00D6622A" w:rsidRPr="00437503" w:rsidRDefault="00D6622A" w:rsidP="00D6622A">
      <w:pPr>
        <w:pStyle w:val="BodyText2"/>
      </w:pPr>
      <w:r>
        <w:t>The mbtiles outputs are much larger and take a lot longer.</w:t>
      </w:r>
    </w:p>
    <w:p w14:paraId="222BF523" w14:textId="77777777" w:rsidR="00AA6CA7" w:rsidRDefault="00AA6CA7" w:rsidP="00093A0D">
      <w:pPr>
        <w:pStyle w:val="Heading6"/>
      </w:pPr>
      <w:r>
        <w:t>Options</w:t>
      </w:r>
    </w:p>
    <w:p w14:paraId="0B6809F9" w14:textId="77777777" w:rsidR="00AA6CA7" w:rsidRDefault="00AA6CA7" w:rsidP="00093A0D">
      <w:pPr>
        <w:pStyle w:val="Heading7"/>
      </w:pPr>
      <w:r w:rsidRPr="002A1D84">
        <w:t>Input files and layer names</w:t>
      </w:r>
    </w:p>
    <w:p w14:paraId="31534929" w14:textId="77777777" w:rsidR="00AA6CA7" w:rsidRDefault="00AA6CA7" w:rsidP="00093A0D">
      <w:pPr>
        <w:pStyle w:val="Heading8"/>
      </w:pPr>
      <w:r>
        <w:t>Layer -l</w:t>
      </w:r>
    </w:p>
    <w:p w14:paraId="632A6A1B" w14:textId="77777777" w:rsidR="00AA6CA7" w:rsidRDefault="00AA6CA7" w:rsidP="00093A0D">
      <w:pPr>
        <w:pStyle w:val="BodyText2"/>
      </w:pPr>
      <w:r>
        <w:t>Create a specific layer name both in the metadata.json file and in the header for each pbf file</w:t>
      </w:r>
    </w:p>
    <w:p w14:paraId="6D358132" w14:textId="77777777" w:rsidR="00AA6CA7" w:rsidRPr="002A1D84" w:rsidRDefault="00AA6CA7" w:rsidP="00093A0D">
      <w:pPr>
        <w:pStyle w:val="BodyText2"/>
      </w:pPr>
      <w:r>
        <w:lastRenderedPageBreak/>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38AA50E1" w14:textId="77777777" w:rsidR="00AA6CA7" w:rsidRDefault="00AA6CA7" w:rsidP="00093A0D">
      <w:pPr>
        <w:pStyle w:val="Heading7"/>
      </w:pPr>
      <w:r>
        <w:t>Zoom levels -z</w:t>
      </w:r>
    </w:p>
    <w:p w14:paraId="78ED88FF" w14:textId="77777777" w:rsidR="00AA6CA7" w:rsidRDefault="00AA6CA7" w:rsidP="00093A0D">
      <w:pPr>
        <w:pStyle w:val="BodyText2"/>
      </w:pPr>
      <w:r>
        <w:t>-z0</w:t>
      </w:r>
      <w:r>
        <w:tab/>
      </w:r>
      <w:r>
        <w:tab/>
        <w:t>Create tiles to zoom level 0</w:t>
      </w:r>
    </w:p>
    <w:p w14:paraId="4BADA6DB" w14:textId="77777777" w:rsidR="00AA6CA7" w:rsidRDefault="00AA6CA7" w:rsidP="00093A0D">
      <w:pPr>
        <w:pStyle w:val="Heading7"/>
      </w:pPr>
      <w:r>
        <w:t>Line and polygon simplification</w:t>
      </w:r>
    </w:p>
    <w:p w14:paraId="5FE70216" w14:textId="77777777" w:rsidR="00AA6CA7" w:rsidRPr="00454581" w:rsidRDefault="00AA6CA7" w:rsidP="00093A0D">
      <w:pPr>
        <w:pStyle w:val="Heading8"/>
      </w:pPr>
      <w:r w:rsidRPr="00454581">
        <w:t>no-tiny-polygon-reduction</w:t>
      </w:r>
      <w:r>
        <w:t xml:space="preserve"> -pt</w:t>
      </w:r>
    </w:p>
    <w:p w14:paraId="3C4800BA" w14:textId="77777777" w:rsidR="00AA6CA7" w:rsidRDefault="00AA6CA7" w:rsidP="00093A0D">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3150A747" w14:textId="77777777" w:rsidR="00AA6CA7" w:rsidRDefault="00AA6CA7" w:rsidP="00093A0D">
      <w:pPr>
        <w:pStyle w:val="Heading8"/>
      </w:pPr>
      <w:r w:rsidRPr="00917CE7">
        <w:t>simplification</w:t>
      </w:r>
      <w:r>
        <w:t xml:space="preserve"> -s</w:t>
      </w:r>
    </w:p>
    <w:p w14:paraId="7E2E221C" w14:textId="77777777" w:rsidR="00AA6CA7" w:rsidRDefault="00AA6CA7" w:rsidP="00093A0D">
      <w:pPr>
        <w:pStyle w:val="BodyText2"/>
      </w:pPr>
      <w:r>
        <w:t>Tried the following and it resulted in lots of ugly over-generalised features:</w:t>
      </w:r>
    </w:p>
    <w:p w14:paraId="4ADF8BC6" w14:textId="77777777" w:rsidR="00AA6CA7" w:rsidRPr="00917CE7" w:rsidRDefault="00AA6CA7" w:rsidP="00093A0D">
      <w:pPr>
        <w:pStyle w:val="Unix"/>
      </w:pPr>
      <w:r w:rsidRPr="00917CE7">
        <w:t>a_cottam@wdpa-vector-tiles:~/data$ tippecanoe -e tilesets wdpa_aug_2017.geojson -t tmp -z2 -l wdpa -S 10</w:t>
      </w:r>
    </w:p>
    <w:p w14:paraId="7D0211A7" w14:textId="77777777" w:rsidR="00AA6CA7" w:rsidRDefault="00AA6CA7" w:rsidP="00093A0D">
      <w:pPr>
        <w:pStyle w:val="Heading7"/>
      </w:pPr>
      <w:bookmarkStart w:id="291" w:name="_Decoding_to_geojson"/>
      <w:bookmarkEnd w:id="291"/>
      <w:r>
        <w:t>Dropping a fraction of features to keep under tile size limits</w:t>
      </w:r>
    </w:p>
    <w:p w14:paraId="536C34FE" w14:textId="77777777" w:rsidR="00AA6CA7" w:rsidRPr="002A1D84" w:rsidRDefault="00AA6CA7" w:rsidP="00093A0D">
      <w:pPr>
        <w:pStyle w:val="Heading8"/>
      </w:pPr>
      <w:r w:rsidRPr="002A1D84">
        <w:t>drop-densest-as-needed</w:t>
      </w:r>
      <w:r>
        <w:t xml:space="preserve"> -as</w:t>
      </w:r>
    </w:p>
    <w:p w14:paraId="7939E1E4" w14:textId="77777777" w:rsidR="00AA6CA7" w:rsidRPr="005D19B7" w:rsidRDefault="00AA6CA7" w:rsidP="00093A0D">
      <w:pPr>
        <w:pStyle w:val="Unix"/>
        <w:rPr>
          <w:lang w:bidi="ar-SA"/>
        </w:rPr>
      </w:pPr>
      <w:r w:rsidRPr="005D19B7">
        <w:rPr>
          <w:lang w:bidi="ar-SA"/>
        </w:rPr>
        <w:t>a_cottam@wdpa-vector-tiles:~/data$ tippecanoe -e tilesets wdpa_aug_2017.geojson -t tmp -z2 -l wdpa -pt -as</w:t>
      </w:r>
    </w:p>
    <w:p w14:paraId="3C9BDE11" w14:textId="77777777" w:rsidR="00AA6CA7" w:rsidRPr="005D19B7" w:rsidRDefault="00AA6CA7" w:rsidP="00093A0D">
      <w:pPr>
        <w:pStyle w:val="Unix"/>
        <w:rPr>
          <w:lang w:bidi="ar-SA"/>
        </w:rPr>
      </w:pPr>
      <w:r w:rsidRPr="005D19B7">
        <w:rPr>
          <w:lang w:bidi="ar-SA"/>
        </w:rPr>
        <w:t>Warning: temp directory tmp doesn't begin with /</w:t>
      </w:r>
    </w:p>
    <w:p w14:paraId="42A2FDEE" w14:textId="77777777" w:rsidR="00AA6CA7" w:rsidRPr="005D19B7" w:rsidRDefault="00AA6CA7" w:rsidP="00093A0D">
      <w:pPr>
        <w:pStyle w:val="Unix"/>
        <w:rPr>
          <w:lang w:bidi="ar-SA"/>
        </w:rPr>
      </w:pPr>
      <w:r w:rsidRPr="005D19B7">
        <w:rPr>
          <w:lang w:bidi="ar-SA"/>
        </w:rPr>
        <w:t>215375 features, 712099729 bytes of geometry, 1489 bytes of separate metadata, 15544063 bytes of string pool</w:t>
      </w:r>
    </w:p>
    <w:p w14:paraId="01F45F71" w14:textId="77777777" w:rsidR="00AA6CA7" w:rsidRPr="005D19B7" w:rsidRDefault="00AA6CA7" w:rsidP="00093A0D">
      <w:pPr>
        <w:pStyle w:val="Unix"/>
        <w:rPr>
          <w:lang w:bidi="ar-SA"/>
        </w:rPr>
      </w:pPr>
      <w:r w:rsidRPr="005D19B7">
        <w:rPr>
          <w:lang w:bidi="ar-SA"/>
        </w:rPr>
        <w:t xml:space="preserve">tile 0/0/0 size is 5517423 with detail 12, &gt;500000    </w:t>
      </w:r>
    </w:p>
    <w:p w14:paraId="16FE2C93" w14:textId="77777777" w:rsidR="00AA6CA7" w:rsidRPr="005D19B7" w:rsidRDefault="00AA6CA7" w:rsidP="00093A0D">
      <w:pPr>
        <w:pStyle w:val="Unix"/>
        <w:rPr>
          <w:lang w:bidi="ar-SA"/>
        </w:rPr>
      </w:pPr>
      <w:r w:rsidRPr="005D19B7">
        <w:rPr>
          <w:lang w:bidi="ar-SA"/>
        </w:rPr>
        <w:t>Going to try keeping the sparsest 8.16% of the features to make it fit</w:t>
      </w:r>
    </w:p>
    <w:p w14:paraId="3000B190" w14:textId="77777777" w:rsidR="00AA6CA7" w:rsidRPr="005D19B7" w:rsidRDefault="00AA6CA7" w:rsidP="00093A0D">
      <w:pPr>
        <w:pStyle w:val="Unix"/>
        <w:rPr>
          <w:lang w:bidi="ar-SA"/>
        </w:rPr>
      </w:pPr>
      <w:r w:rsidRPr="005D19B7">
        <w:rPr>
          <w:lang w:bidi="ar-SA"/>
        </w:rPr>
        <w:t xml:space="preserve">tile 0/0/0 size is 978024 with detail 12, &gt;500000    </w:t>
      </w:r>
    </w:p>
    <w:p w14:paraId="25A8A799" w14:textId="77777777" w:rsidR="00AA6CA7" w:rsidRPr="005D19B7" w:rsidRDefault="00AA6CA7" w:rsidP="00093A0D">
      <w:pPr>
        <w:pStyle w:val="Unix"/>
        <w:rPr>
          <w:lang w:bidi="ar-SA"/>
        </w:rPr>
      </w:pPr>
      <w:r w:rsidRPr="005D19B7">
        <w:rPr>
          <w:lang w:bidi="ar-SA"/>
        </w:rPr>
        <w:t>Going to try keeping the sparsest 3.75% of the features to make it fit</w:t>
      </w:r>
    </w:p>
    <w:p w14:paraId="52325A98" w14:textId="77777777" w:rsidR="00AA6CA7" w:rsidRPr="005D19B7" w:rsidRDefault="00AA6CA7" w:rsidP="00093A0D">
      <w:pPr>
        <w:pStyle w:val="Unix"/>
        <w:rPr>
          <w:lang w:bidi="ar-SA"/>
        </w:rPr>
      </w:pPr>
      <w:r w:rsidRPr="005D19B7">
        <w:rPr>
          <w:lang w:bidi="ar-SA"/>
        </w:rPr>
        <w:t xml:space="preserve">tile 0/0/0 size is 531949 with detail 12, &gt;500000    </w:t>
      </w:r>
    </w:p>
    <w:p w14:paraId="70CA5407" w14:textId="77777777" w:rsidR="00AA6CA7" w:rsidRPr="005D19B7" w:rsidRDefault="00AA6CA7" w:rsidP="00093A0D">
      <w:pPr>
        <w:pStyle w:val="Unix"/>
        <w:rPr>
          <w:lang w:bidi="ar-SA"/>
        </w:rPr>
      </w:pPr>
      <w:r w:rsidRPr="005D19B7">
        <w:rPr>
          <w:lang w:bidi="ar-SA"/>
        </w:rPr>
        <w:t>Going to try keeping the sparsest 3.17% of the features to make it fit</w:t>
      </w:r>
    </w:p>
    <w:p w14:paraId="1D069671" w14:textId="77777777" w:rsidR="00AA6CA7" w:rsidRDefault="00AA6CA7" w:rsidP="00093A0D">
      <w:pPr>
        <w:pStyle w:val="Heading8"/>
      </w:pPr>
      <w:r w:rsidRPr="00842710">
        <w:t>drop-fraction-as-needed</w:t>
      </w:r>
      <w:r>
        <w:t xml:space="preserve"> -ad</w:t>
      </w:r>
    </w:p>
    <w:p w14:paraId="20C6374F" w14:textId="77777777" w:rsidR="00AA6CA7" w:rsidRPr="00842710" w:rsidRDefault="00AA6CA7" w:rsidP="00093A0D">
      <w:pPr>
        <w:pStyle w:val="Unix"/>
        <w:rPr>
          <w:lang w:bidi="ar-SA"/>
        </w:rPr>
      </w:pPr>
      <w:r w:rsidRPr="00842710">
        <w:rPr>
          <w:lang w:bidi="ar-SA"/>
        </w:rPr>
        <w:t>a_cottam@wdpa-vector-tiles:~/data$ tippecanoe -e tilesets wdpa_aug_2017.geojson -t tmp -z2 -l wdpa -pt -ad</w:t>
      </w:r>
    </w:p>
    <w:p w14:paraId="6F448566" w14:textId="77777777" w:rsidR="00AA6CA7" w:rsidRPr="00842710" w:rsidRDefault="00AA6CA7" w:rsidP="00093A0D">
      <w:pPr>
        <w:pStyle w:val="Unix"/>
        <w:rPr>
          <w:lang w:bidi="ar-SA"/>
        </w:rPr>
      </w:pPr>
      <w:r w:rsidRPr="00842710">
        <w:rPr>
          <w:lang w:bidi="ar-SA"/>
        </w:rPr>
        <w:t>Warning: temp directory tmp doesn't begin with /</w:t>
      </w:r>
    </w:p>
    <w:p w14:paraId="32BE80A2" w14:textId="77777777" w:rsidR="00AA6CA7" w:rsidRPr="00842710" w:rsidRDefault="00AA6CA7" w:rsidP="00093A0D">
      <w:pPr>
        <w:pStyle w:val="Unix"/>
        <w:rPr>
          <w:lang w:bidi="ar-SA"/>
        </w:rPr>
      </w:pPr>
      <w:r w:rsidRPr="00842710">
        <w:rPr>
          <w:lang w:bidi="ar-SA"/>
        </w:rPr>
        <w:t>215375 features, 710012456 bytes of geometry, 1489 bytes of separate metadata, 15544063 bytes of string pool</w:t>
      </w:r>
    </w:p>
    <w:p w14:paraId="515993F4" w14:textId="77777777" w:rsidR="00AA6CA7" w:rsidRPr="00842710" w:rsidRDefault="00AA6CA7" w:rsidP="00093A0D">
      <w:pPr>
        <w:pStyle w:val="Unix"/>
        <w:rPr>
          <w:lang w:bidi="ar-SA"/>
        </w:rPr>
      </w:pPr>
      <w:r w:rsidRPr="00842710">
        <w:rPr>
          <w:lang w:bidi="ar-SA"/>
        </w:rPr>
        <w:t xml:space="preserve">tile 0/0/0 size is 5517423 with detail 12, &gt;500000    </w:t>
      </w:r>
    </w:p>
    <w:p w14:paraId="748DCDF5" w14:textId="77777777" w:rsidR="00AA6CA7" w:rsidRPr="00842710" w:rsidRDefault="00AA6CA7" w:rsidP="00093A0D">
      <w:pPr>
        <w:pStyle w:val="Unix"/>
        <w:rPr>
          <w:lang w:bidi="ar-SA"/>
        </w:rPr>
      </w:pPr>
      <w:r w:rsidRPr="00842710">
        <w:rPr>
          <w:lang w:bidi="ar-SA"/>
        </w:rPr>
        <w:t>Going to try keeping 8.61% of the features to make it fit</w:t>
      </w:r>
    </w:p>
    <w:p w14:paraId="7F23136E" w14:textId="77777777" w:rsidR="00AA6CA7" w:rsidRPr="00842710" w:rsidRDefault="00AA6CA7" w:rsidP="00093A0D">
      <w:pPr>
        <w:pStyle w:val="Unix"/>
        <w:rPr>
          <w:lang w:bidi="ar-SA"/>
        </w:rPr>
      </w:pPr>
      <w:r w:rsidRPr="00842710">
        <w:rPr>
          <w:lang w:bidi="ar-SA"/>
        </w:rPr>
        <w:t xml:space="preserve">tile 0/0/0 size is 586294 with detail 12, &gt;500000    </w:t>
      </w:r>
    </w:p>
    <w:p w14:paraId="7FAD64A9" w14:textId="77777777" w:rsidR="00AA6CA7" w:rsidRPr="00842710" w:rsidRDefault="00AA6CA7" w:rsidP="00093A0D">
      <w:pPr>
        <w:pStyle w:val="Unix"/>
        <w:rPr>
          <w:lang w:bidi="ar-SA"/>
        </w:rPr>
      </w:pPr>
      <w:r w:rsidRPr="00842710">
        <w:rPr>
          <w:lang w:bidi="ar-SA"/>
        </w:rPr>
        <w:t>Going to try keeping 6.97% of the features to make it fit</w:t>
      </w:r>
    </w:p>
    <w:p w14:paraId="39FB916B" w14:textId="77777777" w:rsidR="00AA6CA7" w:rsidRPr="00842710" w:rsidRDefault="00AA6CA7" w:rsidP="00093A0D">
      <w:pPr>
        <w:pStyle w:val="Unix"/>
        <w:rPr>
          <w:lang w:bidi="ar-SA"/>
        </w:rPr>
      </w:pPr>
      <w:r w:rsidRPr="00842710">
        <w:rPr>
          <w:lang w:bidi="ar-SA"/>
        </w:rPr>
        <w:t xml:space="preserve">tile 1/1/1 size is 749296 with detail 12, &gt;500000    </w:t>
      </w:r>
    </w:p>
    <w:p w14:paraId="0306909D" w14:textId="77777777" w:rsidR="00AA6CA7" w:rsidRPr="00842710" w:rsidRDefault="00AA6CA7" w:rsidP="00093A0D">
      <w:pPr>
        <w:pStyle w:val="Unix"/>
        <w:rPr>
          <w:lang w:bidi="ar-SA"/>
        </w:rPr>
      </w:pPr>
      <w:r w:rsidRPr="00842710">
        <w:rPr>
          <w:lang w:bidi="ar-SA"/>
        </w:rPr>
        <w:t>Going to try keeping 63.39% of the features to make it fit</w:t>
      </w:r>
    </w:p>
    <w:p w14:paraId="2DE6893D" w14:textId="77777777" w:rsidR="00AA6CA7" w:rsidRPr="00842710" w:rsidRDefault="00AA6CA7" w:rsidP="00093A0D">
      <w:pPr>
        <w:pStyle w:val="Unix"/>
        <w:rPr>
          <w:lang w:bidi="ar-SA"/>
        </w:rPr>
      </w:pPr>
      <w:r w:rsidRPr="00842710">
        <w:rPr>
          <w:lang w:bidi="ar-SA"/>
        </w:rPr>
        <w:t xml:space="preserve">tile 1/1/0 size is 3487425 with detail 12, &gt;500000    </w:t>
      </w:r>
    </w:p>
    <w:p w14:paraId="002BB777" w14:textId="77777777" w:rsidR="00AA6CA7" w:rsidRPr="00842710" w:rsidRDefault="00AA6CA7" w:rsidP="00093A0D">
      <w:pPr>
        <w:pStyle w:val="Unix"/>
        <w:rPr>
          <w:lang w:bidi="ar-SA"/>
        </w:rPr>
      </w:pPr>
      <w:r w:rsidRPr="00842710">
        <w:rPr>
          <w:lang w:bidi="ar-SA"/>
        </w:rPr>
        <w:t>Going to try keeping 13.62% of the features to make it fit</w:t>
      </w:r>
    </w:p>
    <w:p w14:paraId="282A1398" w14:textId="77777777" w:rsidR="00AA6CA7" w:rsidRDefault="00AA6CA7" w:rsidP="00093A0D">
      <w:pPr>
        <w:pStyle w:val="Heading8"/>
      </w:pPr>
      <w:r>
        <w:t>drop-smallest-as-needed -an</w:t>
      </w:r>
    </w:p>
    <w:p w14:paraId="713E6D02" w14:textId="77777777" w:rsidR="00AA6CA7" w:rsidRPr="00AB49EA" w:rsidRDefault="00AA6CA7" w:rsidP="00093A0D">
      <w:pPr>
        <w:pStyle w:val="Unix"/>
        <w:rPr>
          <w:lang w:bidi="ar-SA"/>
        </w:rPr>
      </w:pPr>
      <w:r w:rsidRPr="00AB49EA">
        <w:rPr>
          <w:lang w:bidi="ar-SA"/>
        </w:rPr>
        <w:t>a_cottam@wdpa-vector-tiles:~/data$ tippecanoe -e tilesets wdpa_aug_2017.geojson -t tmp -z2 -l wdpa -pt -an</w:t>
      </w:r>
    </w:p>
    <w:p w14:paraId="02E8D633" w14:textId="77777777" w:rsidR="00AA6CA7" w:rsidRPr="00AB49EA" w:rsidRDefault="00AA6CA7" w:rsidP="00093A0D">
      <w:pPr>
        <w:pStyle w:val="Unix"/>
        <w:rPr>
          <w:lang w:bidi="ar-SA"/>
        </w:rPr>
      </w:pPr>
      <w:r w:rsidRPr="00AB49EA">
        <w:rPr>
          <w:lang w:bidi="ar-SA"/>
        </w:rPr>
        <w:t>Warning: temp directory tmp doesn't begin with /</w:t>
      </w:r>
    </w:p>
    <w:p w14:paraId="396E085E" w14:textId="77777777" w:rsidR="00AA6CA7" w:rsidRPr="00AB49EA" w:rsidRDefault="00AA6CA7" w:rsidP="00093A0D">
      <w:pPr>
        <w:pStyle w:val="Unix"/>
        <w:rPr>
          <w:lang w:bidi="ar-SA"/>
        </w:rPr>
      </w:pPr>
      <w:r w:rsidRPr="00AB49EA">
        <w:rPr>
          <w:lang w:bidi="ar-SA"/>
        </w:rPr>
        <w:t>215375 features, 710111290 bytes of geometry, 1489 bytes of separate metadata, 15544063 bytes of string pool</w:t>
      </w:r>
    </w:p>
    <w:p w14:paraId="4D43CD93" w14:textId="77777777" w:rsidR="00AA6CA7" w:rsidRPr="00AB49EA" w:rsidRDefault="00AA6CA7" w:rsidP="00093A0D">
      <w:pPr>
        <w:pStyle w:val="Unix"/>
        <w:rPr>
          <w:lang w:bidi="ar-SA"/>
        </w:rPr>
      </w:pPr>
      <w:r w:rsidRPr="00AB49EA">
        <w:rPr>
          <w:lang w:bidi="ar-SA"/>
        </w:rPr>
        <w:t xml:space="preserve">tile 0/0/0 size is 5150525 with detail 12, &gt;500000    </w:t>
      </w:r>
    </w:p>
    <w:p w14:paraId="3D325F90" w14:textId="77777777" w:rsidR="00AA6CA7" w:rsidRPr="00AB49EA" w:rsidRDefault="00AA6CA7" w:rsidP="00093A0D">
      <w:pPr>
        <w:pStyle w:val="Unix"/>
        <w:rPr>
          <w:lang w:bidi="ar-SA"/>
        </w:rPr>
      </w:pPr>
      <w:r w:rsidRPr="00AB49EA">
        <w:rPr>
          <w:lang w:bidi="ar-SA"/>
        </w:rPr>
        <w:t>Going to try keeping the biggest 8.74% of the features to make it fit</w:t>
      </w:r>
    </w:p>
    <w:p w14:paraId="5088E503" w14:textId="77777777" w:rsidR="00AA6CA7" w:rsidRPr="00AB49EA" w:rsidRDefault="00AA6CA7" w:rsidP="00093A0D">
      <w:pPr>
        <w:pStyle w:val="Unix"/>
        <w:rPr>
          <w:lang w:bidi="ar-SA"/>
        </w:rPr>
      </w:pPr>
      <w:r w:rsidRPr="00AB49EA">
        <w:rPr>
          <w:lang w:bidi="ar-SA"/>
        </w:rPr>
        <w:t xml:space="preserve">tile 0/0/0 size is 1383651 with detail 12, &gt;500000    </w:t>
      </w:r>
    </w:p>
    <w:p w14:paraId="2EC68BCB" w14:textId="77777777" w:rsidR="00AA6CA7" w:rsidRPr="00AB49EA" w:rsidRDefault="00AA6CA7" w:rsidP="00093A0D">
      <w:pPr>
        <w:pStyle w:val="Unix"/>
        <w:rPr>
          <w:lang w:bidi="ar-SA"/>
        </w:rPr>
      </w:pPr>
      <w:r w:rsidRPr="00AB49EA">
        <w:rPr>
          <w:lang w:bidi="ar-SA"/>
        </w:rPr>
        <w:t>Going to try keeping the biggest 2.84% of the features to make it fit</w:t>
      </w:r>
    </w:p>
    <w:p w14:paraId="11EDAD36" w14:textId="77777777" w:rsidR="00AA6CA7" w:rsidRPr="00AB49EA" w:rsidRDefault="00AA6CA7" w:rsidP="00093A0D">
      <w:pPr>
        <w:pStyle w:val="Unix"/>
        <w:rPr>
          <w:lang w:bidi="ar-SA"/>
        </w:rPr>
      </w:pPr>
      <w:r w:rsidRPr="00AB49EA">
        <w:rPr>
          <w:lang w:bidi="ar-SA"/>
        </w:rPr>
        <w:t xml:space="preserve">tile 0/0/0 size is 549833 with detail 12, &gt;500000    </w:t>
      </w:r>
    </w:p>
    <w:p w14:paraId="661AA883" w14:textId="77777777" w:rsidR="00AA6CA7" w:rsidRPr="00AB49EA" w:rsidRDefault="00AA6CA7" w:rsidP="00093A0D">
      <w:pPr>
        <w:pStyle w:val="Unix"/>
        <w:rPr>
          <w:lang w:bidi="ar-SA"/>
        </w:rPr>
      </w:pPr>
      <w:r w:rsidRPr="00AB49EA">
        <w:rPr>
          <w:lang w:bidi="ar-SA"/>
        </w:rPr>
        <w:t>Going to try keeping the biggest 2.33% of the features to make it fit</w:t>
      </w:r>
    </w:p>
    <w:p w14:paraId="27BF96C3" w14:textId="77777777" w:rsidR="00AA6CA7" w:rsidRDefault="00AA6CA7" w:rsidP="00093A0D">
      <w:pPr>
        <w:pStyle w:val="Heading7"/>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4"/>
        <w:gridCol w:w="2341"/>
        <w:gridCol w:w="2205"/>
        <w:gridCol w:w="2456"/>
      </w:tblGrid>
      <w:tr w:rsidR="00AA6CA7" w14:paraId="76474197" w14:textId="77777777" w:rsidTr="00AA6CA7">
        <w:tc>
          <w:tcPr>
            <w:tcW w:w="2337" w:type="dxa"/>
          </w:tcPr>
          <w:p w14:paraId="7C078343" w14:textId="77777777" w:rsidR="00AA6CA7" w:rsidRDefault="00AA6CA7" w:rsidP="00093A0D">
            <w:pPr>
              <w:pStyle w:val="BodyText2"/>
            </w:pPr>
            <w:r>
              <w:rPr>
                <w:noProof/>
                <w:lang w:bidi="ar-SA"/>
              </w:rPr>
              <w:lastRenderedPageBreak/>
              <w:drawing>
                <wp:inline distT="0" distB="0" distL="0" distR="0" wp14:anchorId="0EE91936" wp14:editId="1F78F02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56">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743AC08" w14:textId="77777777" w:rsidR="00AA6CA7" w:rsidRDefault="00AA6CA7" w:rsidP="00093A0D">
            <w:pPr>
              <w:pStyle w:val="BodyText2"/>
            </w:pPr>
            <w:r>
              <w:rPr>
                <w:noProof/>
                <w:lang w:bidi="ar-SA"/>
              </w:rPr>
              <w:drawing>
                <wp:inline distT="0" distB="0" distL="0" distR="0" wp14:anchorId="7DA0EEB6" wp14:editId="21F2BC52">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57">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0A2B9124" w14:textId="77777777" w:rsidR="00AA6CA7" w:rsidRDefault="00AA6CA7" w:rsidP="00093A0D">
            <w:pPr>
              <w:pStyle w:val="BodyText2"/>
            </w:pPr>
            <w:r>
              <w:object w:dxaOrig="4755" w:dyaOrig="8070" w14:anchorId="782F6788">
                <v:shape id="_x0000_i1029" type="#_x0000_t75" style="width:104pt;height:179pt" o:ole="">
                  <v:imagedata r:id="rId1558" o:title=""/>
                </v:shape>
                <o:OLEObject Type="Embed" ProgID="PBrush" ShapeID="_x0000_i1029" DrawAspect="Content" ObjectID="_1459510056" r:id="rId1559"/>
              </w:object>
            </w:r>
          </w:p>
        </w:tc>
        <w:tc>
          <w:tcPr>
            <w:tcW w:w="2338" w:type="dxa"/>
          </w:tcPr>
          <w:p w14:paraId="446BCA93" w14:textId="77777777" w:rsidR="00AA6CA7" w:rsidRDefault="00AA6CA7" w:rsidP="00093A0D">
            <w:pPr>
              <w:pStyle w:val="BodyText2"/>
            </w:pPr>
            <w:r>
              <w:object w:dxaOrig="5085" w:dyaOrig="7860" w14:anchorId="4DA3D320">
                <v:shape id="_x0000_i1030" type="#_x0000_t75" style="width:117pt;height:182pt" o:ole="">
                  <v:imagedata r:id="rId1560" o:title=""/>
                </v:shape>
                <o:OLEObject Type="Embed" ProgID="PBrush" ShapeID="_x0000_i1030" DrawAspect="Content" ObjectID="_1459510057" r:id="rId1561"/>
              </w:object>
            </w:r>
          </w:p>
        </w:tc>
      </w:tr>
      <w:tr w:rsidR="00AA6CA7" w14:paraId="6C10FD76" w14:textId="77777777" w:rsidTr="00AA6CA7">
        <w:tc>
          <w:tcPr>
            <w:tcW w:w="2337" w:type="dxa"/>
          </w:tcPr>
          <w:p w14:paraId="26AC360B" w14:textId="77777777" w:rsidR="00AA6CA7" w:rsidRDefault="00AA6CA7" w:rsidP="00093A0D">
            <w:pPr>
              <w:pStyle w:val="BodyText2"/>
            </w:pPr>
            <w:r>
              <w:t>no options</w:t>
            </w:r>
          </w:p>
        </w:tc>
        <w:tc>
          <w:tcPr>
            <w:tcW w:w="2337" w:type="dxa"/>
          </w:tcPr>
          <w:p w14:paraId="37A204F6" w14:textId="77777777" w:rsidR="00AA6CA7" w:rsidRDefault="00AA6CA7" w:rsidP="00093A0D">
            <w:pPr>
              <w:pStyle w:val="BodyText2"/>
            </w:pPr>
            <w:r w:rsidRPr="00300989">
              <w:t>drop-densest-as-needed</w:t>
            </w:r>
          </w:p>
        </w:tc>
        <w:tc>
          <w:tcPr>
            <w:tcW w:w="2338" w:type="dxa"/>
          </w:tcPr>
          <w:p w14:paraId="5DA51759" w14:textId="77777777" w:rsidR="00AA6CA7" w:rsidRDefault="00AA6CA7" w:rsidP="00093A0D">
            <w:pPr>
              <w:pStyle w:val="BodyText2"/>
            </w:pPr>
            <w:r>
              <w:t>drop-fraction-as-needed</w:t>
            </w:r>
          </w:p>
        </w:tc>
        <w:tc>
          <w:tcPr>
            <w:tcW w:w="2338" w:type="dxa"/>
          </w:tcPr>
          <w:p w14:paraId="217DA433" w14:textId="77777777" w:rsidR="00AA6CA7" w:rsidRDefault="00AA6CA7" w:rsidP="00093A0D">
            <w:pPr>
              <w:pStyle w:val="BodyText2"/>
            </w:pPr>
            <w:r w:rsidRPr="00137D45">
              <w:t>drop-smallest-as-needed</w:t>
            </w:r>
          </w:p>
        </w:tc>
      </w:tr>
      <w:tr w:rsidR="00AA6CA7" w14:paraId="68646355" w14:textId="77777777" w:rsidTr="00AA6CA7">
        <w:tc>
          <w:tcPr>
            <w:tcW w:w="2337" w:type="dxa"/>
          </w:tcPr>
          <w:p w14:paraId="62D875E7" w14:textId="77777777" w:rsidR="00AA6CA7" w:rsidRDefault="00AA6CA7" w:rsidP="00093A0D">
            <w:pPr>
              <w:pStyle w:val="BodyText2"/>
            </w:pPr>
            <w:r>
              <w:object w:dxaOrig="3630" w:dyaOrig="5505" w14:anchorId="20E7633F">
                <v:shape id="_x0000_i1031" type="#_x0000_t75" style="width:123pt;height:186pt" o:ole="">
                  <v:imagedata r:id="rId1562" o:title=""/>
                </v:shape>
                <o:OLEObject Type="Embed" ProgID="PBrush" ShapeID="_x0000_i1031" DrawAspect="Content" ObjectID="_1459510058" r:id="rId1563"/>
              </w:object>
            </w:r>
          </w:p>
        </w:tc>
        <w:tc>
          <w:tcPr>
            <w:tcW w:w="2337" w:type="dxa"/>
          </w:tcPr>
          <w:p w14:paraId="252FF743" w14:textId="77777777" w:rsidR="00AA6CA7" w:rsidRPr="00300989" w:rsidRDefault="00AA6CA7" w:rsidP="00093A0D">
            <w:pPr>
              <w:pStyle w:val="BodyText2"/>
            </w:pPr>
          </w:p>
        </w:tc>
        <w:tc>
          <w:tcPr>
            <w:tcW w:w="2338" w:type="dxa"/>
          </w:tcPr>
          <w:p w14:paraId="3C2D7EBC" w14:textId="77777777" w:rsidR="00AA6CA7" w:rsidRDefault="00AA6CA7" w:rsidP="00093A0D">
            <w:pPr>
              <w:pStyle w:val="BodyText2"/>
            </w:pPr>
          </w:p>
        </w:tc>
        <w:tc>
          <w:tcPr>
            <w:tcW w:w="2338" w:type="dxa"/>
          </w:tcPr>
          <w:p w14:paraId="3863D162" w14:textId="77777777" w:rsidR="00AA6CA7" w:rsidRPr="00137D45" w:rsidRDefault="00AA6CA7" w:rsidP="00093A0D">
            <w:pPr>
              <w:pStyle w:val="BodyText2"/>
            </w:pPr>
          </w:p>
        </w:tc>
      </w:tr>
      <w:tr w:rsidR="00AA6CA7" w14:paraId="39D6C668" w14:textId="77777777" w:rsidTr="00AA6CA7">
        <w:tc>
          <w:tcPr>
            <w:tcW w:w="2337" w:type="dxa"/>
          </w:tcPr>
          <w:p w14:paraId="6E439FB3" w14:textId="77777777" w:rsidR="00AA6CA7" w:rsidRDefault="00AA6CA7" w:rsidP="00093A0D">
            <w:pPr>
              <w:pStyle w:val="BodyText2"/>
            </w:pPr>
            <w:r w:rsidRPr="00137D45">
              <w:t>simplification</w:t>
            </w:r>
            <w:r>
              <w:t xml:space="preserve"> 10</w:t>
            </w:r>
          </w:p>
        </w:tc>
        <w:tc>
          <w:tcPr>
            <w:tcW w:w="2337" w:type="dxa"/>
          </w:tcPr>
          <w:p w14:paraId="33527E7A" w14:textId="77777777" w:rsidR="00AA6CA7" w:rsidRPr="00300989" w:rsidRDefault="00AA6CA7" w:rsidP="00093A0D">
            <w:pPr>
              <w:pStyle w:val="BodyText2"/>
            </w:pPr>
          </w:p>
        </w:tc>
        <w:tc>
          <w:tcPr>
            <w:tcW w:w="2338" w:type="dxa"/>
          </w:tcPr>
          <w:p w14:paraId="7ECAF040" w14:textId="77777777" w:rsidR="00AA6CA7" w:rsidRDefault="00AA6CA7" w:rsidP="00093A0D">
            <w:pPr>
              <w:pStyle w:val="BodyText2"/>
            </w:pPr>
          </w:p>
        </w:tc>
        <w:tc>
          <w:tcPr>
            <w:tcW w:w="2338" w:type="dxa"/>
          </w:tcPr>
          <w:p w14:paraId="4A6FB099" w14:textId="77777777" w:rsidR="00AA6CA7" w:rsidRPr="00137D45" w:rsidRDefault="00AA6CA7" w:rsidP="00093A0D">
            <w:pPr>
              <w:pStyle w:val="BodyText2"/>
            </w:pPr>
          </w:p>
        </w:tc>
      </w:tr>
    </w:tbl>
    <w:p w14:paraId="7F86620A" w14:textId="77777777" w:rsidR="00AA6CA7" w:rsidRDefault="00AA6CA7" w:rsidP="00093A0D">
      <w:pPr>
        <w:pStyle w:val="Heading6"/>
      </w:pPr>
      <w:r>
        <w:t>Runs</w:t>
      </w:r>
    </w:p>
    <w:p w14:paraId="616C06CD" w14:textId="77777777" w:rsidR="00CE053D" w:rsidRPr="00B04114" w:rsidRDefault="00CE053D" w:rsidP="00BA2760">
      <w:pPr>
        <w:pStyle w:val="Heading7"/>
      </w:pPr>
      <w:r>
        <w:t>GAUL</w:t>
      </w:r>
    </w:p>
    <w:p w14:paraId="084DD957" w14:textId="77777777" w:rsidR="00AA6CA7" w:rsidRDefault="00AA6CA7" w:rsidP="00BA2760">
      <w:pPr>
        <w:pStyle w:val="Heading7"/>
      </w:pPr>
      <w:r>
        <w:t>WDPA Africa</w:t>
      </w:r>
    </w:p>
    <w:p w14:paraId="2D97A38A" w14:textId="77777777" w:rsidR="00AA6CA7" w:rsidRPr="006B437C" w:rsidRDefault="00AA6CA7" w:rsidP="00BA2760">
      <w:pPr>
        <w:pStyle w:val="BodyText2"/>
      </w:pPr>
      <w:r>
        <w:t>Running on the C9 vector-tiles workspace on 17/8/17.</w:t>
      </w:r>
    </w:p>
    <w:p w14:paraId="2D69C32B" w14:textId="77777777" w:rsidR="00AA6CA7" w:rsidRDefault="00AA6CA7" w:rsidP="00BA2760">
      <w:pPr>
        <w:pStyle w:val="Unix"/>
      </w:pPr>
      <w:r w:rsidRPr="00BE0696">
        <w:t>tippecanoe -e ~/workspace/tilesets ~/workspace/geojson/salonga.geojson</w:t>
      </w:r>
    </w:p>
    <w:p w14:paraId="4D7120E3" w14:textId="77777777" w:rsidR="00AA6CA7" w:rsidRDefault="00AA6CA7" w:rsidP="00BA2760">
      <w:pPr>
        <w:pStyle w:val="Unix"/>
      </w:pPr>
      <w:r w:rsidRPr="00BE0696">
        <w:t xml:space="preserve">tippecanoe -e </w:t>
      </w:r>
      <w:r>
        <w:t>~/workspace/tilesets ~/workspace</w:t>
      </w:r>
      <w:r w:rsidRPr="009D09C9">
        <w:t xml:space="preserve">/geojson/wdpa_africa.geojson </w:t>
      </w:r>
    </w:p>
    <w:p w14:paraId="08077D42" w14:textId="77777777" w:rsidR="00AA6CA7" w:rsidRDefault="00AA6CA7" w:rsidP="00BA2760">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225D09D2" w14:textId="77777777" w:rsidR="00AA6CA7" w:rsidRPr="006B437C" w:rsidRDefault="00AA6CA7" w:rsidP="00BA2760">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664E83A5" w14:textId="77777777" w:rsidR="00AA6CA7" w:rsidRDefault="00AA6CA7" w:rsidP="00BA2760">
      <w:pPr>
        <w:pStyle w:val="Heading7"/>
      </w:pPr>
      <w:r>
        <w:t>WDPA Aug 2017</w:t>
      </w:r>
    </w:p>
    <w:p w14:paraId="6D1D4048" w14:textId="77777777" w:rsidR="00AA6CA7" w:rsidRDefault="00AA6CA7" w:rsidP="00BA2760">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16380737" w14:textId="77777777" w:rsidR="00AA6CA7" w:rsidRDefault="00AA6CA7" w:rsidP="00BA2760">
      <w:pPr>
        <w:pStyle w:val="Unix"/>
      </w:pPr>
      <w:r>
        <w:lastRenderedPageBreak/>
        <w:t>tippecanoe -e /mnt/disks/new_50gb_drive/tilesets /mnt/disks/new_50gb_drive/wdpa_aug_2017.geojson -z0</w:t>
      </w:r>
    </w:p>
    <w:p w14:paraId="7E798299" w14:textId="77777777" w:rsidR="00AA6CA7" w:rsidRDefault="00AA6CA7" w:rsidP="00BA2760">
      <w:pPr>
        <w:pStyle w:val="Unix"/>
      </w:pPr>
      <w:r>
        <w:t>Bus error (core dumped)</w:t>
      </w:r>
    </w:p>
    <w:p w14:paraId="16941B93" w14:textId="77777777" w:rsidR="00AA6CA7" w:rsidRDefault="00AA6CA7" w:rsidP="00BA2760">
      <w:pPr>
        <w:pStyle w:val="BodyText2"/>
      </w:pPr>
      <w:r>
        <w:t>So ran:</w:t>
      </w:r>
    </w:p>
    <w:p w14:paraId="4AF290C5" w14:textId="77777777" w:rsidR="00AA6CA7" w:rsidRDefault="00AA6CA7" w:rsidP="00BA2760">
      <w:pPr>
        <w:pStyle w:val="Unix"/>
      </w:pPr>
      <w:r w:rsidRPr="00E02824">
        <w:t>sudo apt-get update</w:t>
      </w:r>
    </w:p>
    <w:p w14:paraId="56A8C283" w14:textId="77777777" w:rsidR="00AA6CA7" w:rsidRDefault="00AA6CA7" w:rsidP="00BA2760">
      <w:pPr>
        <w:pStyle w:val="BodyText2"/>
      </w:pPr>
      <w:r>
        <w:t>Now:</w:t>
      </w:r>
    </w:p>
    <w:p w14:paraId="233AF97A" w14:textId="77777777" w:rsidR="00AA6CA7" w:rsidRDefault="00AA6CA7" w:rsidP="00BA2760">
      <w:pPr>
        <w:pStyle w:val="Unix"/>
      </w:pPr>
      <w:r>
        <w:t>tippecanoe -e /mnt/disks/new_50gb_drive/tilesets /mnt/disks/new_50gb_drive/wdpa_aug_2017.geojson -z0</w:t>
      </w:r>
    </w:p>
    <w:p w14:paraId="288187A7" w14:textId="77777777" w:rsidR="00AA6CA7" w:rsidRDefault="00AA6CA7" w:rsidP="00BA2760">
      <w:pPr>
        <w:pStyle w:val="Unix"/>
      </w:pPr>
      <w:r>
        <w:t>For layer 0, using name "wdpa_aug_2017geojson"</w:t>
      </w:r>
    </w:p>
    <w:p w14:paraId="0C3DCC57" w14:textId="77777777" w:rsidR="00AA6CA7" w:rsidRDefault="00AA6CA7" w:rsidP="00BA2760">
      <w:pPr>
        <w:pStyle w:val="Unix"/>
      </w:pPr>
      <w:r>
        <w:t>You will probably run out of disk space.</w:t>
      </w:r>
    </w:p>
    <w:p w14:paraId="39D4E1B3" w14:textId="77777777" w:rsidR="00AA6CA7" w:rsidRDefault="00AA6CA7" w:rsidP="00BA2760">
      <w:pPr>
        <w:pStyle w:val="Unix"/>
      </w:pPr>
      <w:r>
        <w:t>264755 bytes used or committed, of 8192 originally available</w:t>
      </w:r>
    </w:p>
    <w:p w14:paraId="36E35D6E" w14:textId="77777777" w:rsidR="00AA6CA7" w:rsidRDefault="00AA6CA7" w:rsidP="00BA2760">
      <w:pPr>
        <w:pStyle w:val="Unix"/>
      </w:pPr>
      <w:r>
        <w:t>/mnt/disks/new_50gb_drive/tilesets: Write to temporary file failed: No space left on device</w:t>
      </w:r>
    </w:p>
    <w:p w14:paraId="4B8410CA" w14:textId="77777777" w:rsidR="00AA6CA7" w:rsidRDefault="00AA6CA7" w:rsidP="00BA2760">
      <w:pPr>
        <w:pStyle w:val="BodyText2"/>
      </w:pPr>
      <w:r>
        <w:t>By default Tippecanoe uses /tmp for temporary storage. You can change this with the -t option:</w:t>
      </w:r>
    </w:p>
    <w:p w14:paraId="2484E855" w14:textId="77777777" w:rsidR="00AA6CA7" w:rsidRDefault="00AA6CA7" w:rsidP="00BA2760">
      <w:pPr>
        <w:pStyle w:val="Unix"/>
      </w:pPr>
      <w:r>
        <w:t xml:space="preserve">a_cottam@ubuntu14-04:~$ tippecanoe -e /mnt/disks/new_50gb_drive/tilesets /mnt/disks/new_50gb_drive/wdpa_aug_2017.geojson -z0 -t /mnt/disks/new_50gb_drive/tmp                                                                                                                                                    </w:t>
      </w:r>
    </w:p>
    <w:p w14:paraId="19D1BB48" w14:textId="77777777" w:rsidR="00AA6CA7" w:rsidRDefault="00AA6CA7" w:rsidP="00BA2760">
      <w:pPr>
        <w:pStyle w:val="Unix"/>
      </w:pPr>
      <w:r>
        <w:t>For layer 0, using name "wdpa_aug_2017geojson"</w:t>
      </w:r>
    </w:p>
    <w:p w14:paraId="1E0A67B0" w14:textId="77777777" w:rsidR="00AA6CA7" w:rsidRDefault="00AA6CA7" w:rsidP="00BA2760">
      <w:pPr>
        <w:pStyle w:val="BodyText2"/>
      </w:pPr>
      <w:r>
        <w:t>After 11 minutes:</w:t>
      </w:r>
    </w:p>
    <w:p w14:paraId="10389D10" w14:textId="77777777" w:rsidR="00AA6CA7" w:rsidRDefault="00AA6CA7" w:rsidP="00BA2760">
      <w:pPr>
        <w:pStyle w:val="Unix"/>
      </w:pPr>
      <w:r>
        <w:t>Killed.18 million features</w:t>
      </w:r>
    </w:p>
    <w:p w14:paraId="66EE2549" w14:textId="77777777" w:rsidR="00AA6CA7" w:rsidRDefault="00AA6CA7" w:rsidP="00BA2760">
      <w:pPr>
        <w:pStyle w:val="BodyText2"/>
      </w:pPr>
      <w:r>
        <w:t xml:space="preserve">The boot drive is full - deleted the zipped wdpa file. But its because its using all the available 1.7Gb memory. </w:t>
      </w:r>
    </w:p>
    <w:p w14:paraId="59193D61" w14:textId="77777777" w:rsidR="00AA6CA7" w:rsidRDefault="00AA6CA7" w:rsidP="00BA2760">
      <w:pPr>
        <w:pStyle w:val="Unix"/>
      </w:pPr>
      <w:r>
        <w:t>a_cottam@ubuntu14-04:~$ df -h /boot</w:t>
      </w:r>
    </w:p>
    <w:p w14:paraId="3854A69A" w14:textId="77777777" w:rsidR="00AA6CA7" w:rsidRDefault="00AA6CA7" w:rsidP="00BA2760">
      <w:pPr>
        <w:pStyle w:val="Unix"/>
      </w:pPr>
      <w:r>
        <w:t>Filesystem      Size  Used Avail Use% Mounted on</w:t>
      </w:r>
    </w:p>
    <w:p w14:paraId="22883F29" w14:textId="77777777" w:rsidR="00AA6CA7" w:rsidRDefault="00AA6CA7" w:rsidP="00BA2760">
      <w:pPr>
        <w:pStyle w:val="Unix"/>
      </w:pPr>
      <w:r>
        <w:t>/dev/sda1       9.9G  9.3G     0 100% /</w:t>
      </w:r>
    </w:p>
    <w:p w14:paraId="5FEBB9DF" w14:textId="77777777" w:rsidR="00AA6CA7" w:rsidRDefault="00AA6CA7" w:rsidP="00BA2760">
      <w:pPr>
        <w:pStyle w:val="BodyText"/>
      </w:pPr>
      <w:r>
        <w:t xml:space="preserve">Running on GCE: </w:t>
      </w:r>
      <w:r w:rsidRPr="003031C1">
        <w:t>n1-standard-1 (1 vCPU, 3.75 GB memory)</w:t>
      </w:r>
      <w:r>
        <w:t>. Started at 15:15 on 25/8/17.</w:t>
      </w:r>
    </w:p>
    <w:p w14:paraId="71467FC4" w14:textId="77777777" w:rsidR="00AA6CA7" w:rsidRDefault="00AA6CA7" w:rsidP="00BA2760">
      <w:pPr>
        <w:pStyle w:val="Unix"/>
      </w:pPr>
      <w:r>
        <w:t xml:space="preserve">a_cottam@ubuntu14-04:~$ tippecanoe -e /mnt/disks/new_50gb_drive/tilesets /mnt/disks/new_50gb_drive/wdpa_aug_2017.geojson -t /mnt/disks/new_50gb_drive/tmp                                                                                                                                                    </w:t>
      </w:r>
    </w:p>
    <w:p w14:paraId="38A087A7" w14:textId="77777777" w:rsidR="00AA6CA7" w:rsidRDefault="00AA6CA7" w:rsidP="00BA2760">
      <w:pPr>
        <w:pStyle w:val="Unix"/>
      </w:pPr>
      <w:r w:rsidRPr="007376FD">
        <w:t>gcloud auth login</w:t>
      </w:r>
    </w:p>
    <w:p w14:paraId="0180D87B" w14:textId="77777777" w:rsidR="00AA6CA7" w:rsidRDefault="00AA6CA7" w:rsidP="00BA2760">
      <w:pPr>
        <w:pStyle w:val="Unix"/>
      </w:pPr>
      <w:r w:rsidRPr="00544992">
        <w:t xml:space="preserve">gsutil -m -h "Content-Encoding:gzip" cp -r </w:t>
      </w:r>
      <w:r>
        <w:t xml:space="preserve">-n </w:t>
      </w:r>
      <w:r w:rsidRPr="00544992">
        <w:t>/mnt/disks/new_50gb_drive/tilesets/ gs://geeimageserver.appspot.com/vectorTiles/wdpa</w:t>
      </w:r>
    </w:p>
    <w:p w14:paraId="46FD8CBF" w14:textId="77777777" w:rsidR="00AA6CA7" w:rsidRDefault="00AA6CA7" w:rsidP="00BA2760">
      <w:pPr>
        <w:pStyle w:val="BodyText2"/>
      </w:pPr>
      <w:r>
        <w:t xml:space="preserve">Copying using multithreading, setting the header, recursive, not replacing existing files. </w:t>
      </w:r>
    </w:p>
    <w:p w14:paraId="080D5FB8" w14:textId="77777777" w:rsidR="00AA6CA7" w:rsidRPr="00215683" w:rsidRDefault="00AA6CA7" w:rsidP="00BA2760">
      <w:pPr>
        <w:pStyle w:val="Heading8"/>
        <w:rPr>
          <w:rStyle w:val="text"/>
        </w:rPr>
      </w:pPr>
      <w:r w:rsidRPr="00215683">
        <w:rPr>
          <w:rStyle w:val="text"/>
        </w:rPr>
        <w:t>Trying from a new VM on 4/9/17</w:t>
      </w:r>
    </w:p>
    <w:p w14:paraId="041DDD1B" w14:textId="77777777" w:rsidR="00AA6CA7" w:rsidRDefault="00AA6CA7" w:rsidP="005E663B">
      <w:pPr>
        <w:pStyle w:val="ListNumber"/>
        <w:numPr>
          <w:ilvl w:val="0"/>
          <w:numId w:val="43"/>
        </w:numPr>
      </w:pPr>
      <w:r>
        <w:t>Created a new VM in GCE with 3.7Gb RAM and an additional 100Gb disk</w:t>
      </w:r>
    </w:p>
    <w:p w14:paraId="08B7FE53" w14:textId="77777777" w:rsidR="00AA6CA7" w:rsidRDefault="00AA6CA7" w:rsidP="005E663B">
      <w:pPr>
        <w:pStyle w:val="ListNumber"/>
        <w:numPr>
          <w:ilvl w:val="0"/>
          <w:numId w:val="43"/>
        </w:numPr>
      </w:pPr>
      <w:r>
        <w:t>Installed Tippecanoe</w:t>
      </w:r>
    </w:p>
    <w:p w14:paraId="15A45B65" w14:textId="77777777" w:rsidR="00AA6CA7" w:rsidRDefault="00AA6CA7" w:rsidP="005E663B">
      <w:pPr>
        <w:pStyle w:val="ListNumber"/>
        <w:numPr>
          <w:ilvl w:val="0"/>
          <w:numId w:val="43"/>
        </w:numPr>
      </w:pPr>
      <w:r>
        <w:t>The 100Gb storage is already mounted on the root</w:t>
      </w:r>
    </w:p>
    <w:p w14:paraId="5D52EFBB" w14:textId="77777777" w:rsidR="00AA6CA7" w:rsidRDefault="00AA6CA7" w:rsidP="005E663B">
      <w:pPr>
        <w:pStyle w:val="ListNumber"/>
        <w:numPr>
          <w:ilvl w:val="0"/>
          <w:numId w:val="43"/>
        </w:numPr>
      </w:pPr>
      <w:r>
        <w:t xml:space="preserve">Copied the wdpa.geojson file to the VM </w:t>
      </w:r>
    </w:p>
    <w:p w14:paraId="51C3C20F" w14:textId="77777777" w:rsidR="00AA6CA7" w:rsidRDefault="00AA6CA7" w:rsidP="00BA2760">
      <w:pPr>
        <w:pStyle w:val="Unix"/>
      </w:pPr>
      <w:r>
        <w:t xml:space="preserve">wget </w:t>
      </w:r>
      <w:r w:rsidRPr="002D16D4">
        <w:t>https://storage.googleapis.com/geeimageserver.appspot.com/geojson/wdpa_aug_2017.geojson</w:t>
      </w:r>
    </w:p>
    <w:p w14:paraId="5DF88D38" w14:textId="77777777" w:rsidR="00AA6CA7" w:rsidRDefault="00AA6CA7" w:rsidP="005E663B">
      <w:pPr>
        <w:pStyle w:val="ListNumber"/>
      </w:pPr>
      <w:r>
        <w:t>Ran Tippecanoe:</w:t>
      </w:r>
    </w:p>
    <w:p w14:paraId="234E7A08" w14:textId="77777777" w:rsidR="00AA6CA7" w:rsidRDefault="00AA6CA7" w:rsidP="00BA2760">
      <w:pPr>
        <w:pStyle w:val="Unix"/>
      </w:pPr>
      <w:r>
        <w:t>mkdir tilesets</w:t>
      </w:r>
    </w:p>
    <w:p w14:paraId="14AC52D6" w14:textId="77777777" w:rsidR="00AA6CA7" w:rsidRPr="007D5CB4" w:rsidRDefault="00AA6CA7" w:rsidP="00BA2760">
      <w:pPr>
        <w:pStyle w:val="Unix"/>
      </w:pPr>
      <w:r>
        <w:t>tippecanoe -e tilesets wdpa_aug_2017.geojson</w:t>
      </w:r>
    </w:p>
    <w:p w14:paraId="31F28B9F" w14:textId="77777777" w:rsidR="00AA6CA7" w:rsidRDefault="00AA6CA7" w:rsidP="00BA2760">
      <w:pPr>
        <w:pStyle w:val="BodyText"/>
      </w:pPr>
      <w:r>
        <w:t>After 1hr 50 mins:</w:t>
      </w:r>
    </w:p>
    <w:p w14:paraId="40E32F39" w14:textId="77777777" w:rsidR="00AA6CA7" w:rsidRDefault="00AA6CA7" w:rsidP="00BA2760">
      <w:pPr>
        <w:pStyle w:val="Unix"/>
      </w:pPr>
      <w:r>
        <w:t>/tmp/geom1.XXII88HM: No space left on device</w:t>
      </w:r>
    </w:p>
    <w:p w14:paraId="66977D17" w14:textId="77777777" w:rsidR="00AA6CA7" w:rsidRDefault="00AA6CA7" w:rsidP="00BA2760">
      <w:pPr>
        <w:pStyle w:val="BodyText2"/>
      </w:pPr>
      <w:r>
        <w:t>Here is the Disk operations graph from GCP (blue read - green write).</w:t>
      </w:r>
    </w:p>
    <w:p w14:paraId="5CA6BDF6" w14:textId="77777777" w:rsidR="00AA6CA7" w:rsidRDefault="00AA6CA7" w:rsidP="00BA2760">
      <w:pPr>
        <w:pStyle w:val="BodyText2"/>
      </w:pPr>
      <w:r>
        <w:rPr>
          <w:noProof/>
          <w:lang w:bidi="ar-SA"/>
        </w:rPr>
        <w:drawing>
          <wp:inline distT="0" distB="0" distL="0" distR="0" wp14:anchorId="67D71B96" wp14:editId="424A30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64">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03D261B5" w14:textId="77777777" w:rsidR="00AA6CA7" w:rsidRDefault="00AA6CA7" w:rsidP="00BA2760">
      <w:pPr>
        <w:pStyle w:val="BodyText2"/>
      </w:pPr>
      <w:r>
        <w:t xml:space="preserve">This is because there are not enough inodes on the system - see </w:t>
      </w:r>
      <w:hyperlink r:id="rId1565" w:history="1">
        <w:r w:rsidRPr="000360DC">
          <w:rPr>
            <w:rStyle w:val="Hyperlink"/>
          </w:rPr>
          <w:t>here</w:t>
        </w:r>
      </w:hyperlink>
      <w:r>
        <w:t xml:space="preserve">. </w:t>
      </w:r>
    </w:p>
    <w:p w14:paraId="38FB2057" w14:textId="77777777" w:rsidR="00AA6CA7" w:rsidRPr="000360DC" w:rsidRDefault="00AA6CA7" w:rsidP="00BA2760">
      <w:pPr>
        <w:pStyle w:val="Unix"/>
        <w:rPr>
          <w:lang w:bidi="ar-SA"/>
        </w:rPr>
      </w:pPr>
      <w:r w:rsidRPr="000360DC">
        <w:rPr>
          <w:lang w:bidi="ar-SA"/>
        </w:rPr>
        <w:t>a_cottam@wdpa-vector-tiles:~/tilesets$ df -i</w:t>
      </w:r>
    </w:p>
    <w:p w14:paraId="15147D4E" w14:textId="77777777" w:rsidR="00AA6CA7" w:rsidRPr="000360DC" w:rsidRDefault="00AA6CA7" w:rsidP="00BA2760">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4E17C8B1" w14:textId="77777777" w:rsidR="00AA6CA7" w:rsidRPr="000360DC" w:rsidRDefault="00AA6CA7" w:rsidP="00BA2760">
      <w:pPr>
        <w:pStyle w:val="Unix"/>
        <w:rPr>
          <w:lang w:bidi="ar-SA"/>
        </w:rPr>
      </w:pPr>
      <w:r>
        <w:rPr>
          <w:lang w:bidi="ar-SA"/>
        </w:rPr>
        <w:t>..</w:t>
      </w:r>
    </w:p>
    <w:p w14:paraId="017B005A" w14:textId="77777777" w:rsidR="00AA6CA7" w:rsidRDefault="00AA6CA7" w:rsidP="00BA2760">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66C92C33" w14:textId="77777777" w:rsidR="00AA6CA7" w:rsidRPr="00215683" w:rsidRDefault="00AA6CA7" w:rsidP="00BA2760">
      <w:pPr>
        <w:pStyle w:val="Heading8"/>
        <w:rPr>
          <w:rStyle w:val="text"/>
        </w:rPr>
      </w:pPr>
      <w:r w:rsidRPr="00215683">
        <w:rPr>
          <w:rStyle w:val="text"/>
        </w:rPr>
        <w:t>Trying again on 5/9/17</w:t>
      </w:r>
    </w:p>
    <w:p w14:paraId="4EB18083" w14:textId="77777777" w:rsidR="00AA6CA7" w:rsidRDefault="00AA6CA7" w:rsidP="005E663B">
      <w:pPr>
        <w:pStyle w:val="ListNumber"/>
        <w:numPr>
          <w:ilvl w:val="0"/>
          <w:numId w:val="44"/>
        </w:numPr>
        <w:rPr>
          <w:lang w:bidi="ar-SA"/>
        </w:rPr>
      </w:pPr>
      <w:r>
        <w:rPr>
          <w:lang w:bidi="ar-SA"/>
        </w:rPr>
        <w:lastRenderedPageBreak/>
        <w:t>Created a new VM with 100Gb</w:t>
      </w:r>
    </w:p>
    <w:p w14:paraId="0A9BFAAF" w14:textId="77777777" w:rsidR="00AA6CA7" w:rsidRDefault="00AA6CA7" w:rsidP="005E663B">
      <w:pPr>
        <w:pStyle w:val="ListNumber"/>
        <w:rPr>
          <w:lang w:bidi="ar-SA"/>
        </w:rPr>
      </w:pPr>
      <w:r>
        <w:rPr>
          <w:lang w:bidi="ar-SA"/>
        </w:rPr>
        <w:t xml:space="preserve">Mounted the 100Gb drive with </w:t>
      </w:r>
      <w:r>
        <w:t xml:space="preserve">20000000 </w:t>
      </w:r>
      <w:r>
        <w:rPr>
          <w:lang w:bidi="ar-SA"/>
        </w:rPr>
        <w:t>inodes:</w:t>
      </w:r>
    </w:p>
    <w:p w14:paraId="1CECBDEE" w14:textId="77777777" w:rsidR="00AA6CA7" w:rsidRDefault="00AA6CA7" w:rsidP="00BA2760">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13F0956" w14:textId="77777777" w:rsidR="00AA6CA7" w:rsidRDefault="00AA6CA7" w:rsidP="00BA2760">
      <w:pPr>
        <w:pStyle w:val="Unix"/>
        <w:rPr>
          <w:lang w:bidi="ar-SA"/>
        </w:rPr>
      </w:pPr>
      <w:r w:rsidRPr="00F26093">
        <w:rPr>
          <w:lang w:bidi="ar-SA"/>
        </w:rPr>
        <w:t>mkdir -p data</w:t>
      </w:r>
    </w:p>
    <w:p w14:paraId="2A55F2B9" w14:textId="77777777" w:rsidR="00AA6CA7" w:rsidRDefault="00AA6CA7" w:rsidP="00BA2760">
      <w:pPr>
        <w:pStyle w:val="Unix"/>
        <w:rPr>
          <w:lang w:bidi="ar-SA"/>
        </w:rPr>
      </w:pPr>
      <w:r w:rsidRPr="00F26093">
        <w:rPr>
          <w:lang w:bidi="ar-SA"/>
        </w:rPr>
        <w:t>sudo mount -o discard,defaults /dev/sdb data</w:t>
      </w:r>
    </w:p>
    <w:p w14:paraId="3E4D6BD0" w14:textId="77777777" w:rsidR="00AA6CA7" w:rsidRDefault="00AA6CA7" w:rsidP="00BA2760">
      <w:pPr>
        <w:pStyle w:val="Unix"/>
        <w:rPr>
          <w:lang w:bidi="ar-SA"/>
        </w:rPr>
      </w:pPr>
      <w:r>
        <w:rPr>
          <w:lang w:bidi="ar-SA"/>
        </w:rPr>
        <w:t xml:space="preserve">sudo chmod a+w </w:t>
      </w:r>
      <w:r w:rsidRPr="00A238A4">
        <w:rPr>
          <w:lang w:bidi="ar-SA"/>
        </w:rPr>
        <w:t>data</w:t>
      </w:r>
    </w:p>
    <w:p w14:paraId="3B2DE4C7" w14:textId="77777777" w:rsidR="00AA6CA7" w:rsidRDefault="00AA6CA7" w:rsidP="005E663B">
      <w:pPr>
        <w:pStyle w:val="ListNumber"/>
        <w:rPr>
          <w:lang w:bidi="ar-SA"/>
        </w:rPr>
      </w:pPr>
      <w:r>
        <w:rPr>
          <w:lang w:bidi="ar-SA"/>
        </w:rPr>
        <w:t>Installed Tippecanoe</w:t>
      </w:r>
    </w:p>
    <w:p w14:paraId="6AAE7471" w14:textId="77777777" w:rsidR="00AA6CA7" w:rsidRDefault="00AA6CA7" w:rsidP="005E663B">
      <w:pPr>
        <w:pStyle w:val="ListNumber"/>
        <w:rPr>
          <w:lang w:bidi="ar-SA"/>
        </w:rPr>
      </w:pPr>
      <w:r>
        <w:rPr>
          <w:lang w:bidi="ar-SA"/>
        </w:rPr>
        <w:t>Copied the wdpa.geojson file</w:t>
      </w:r>
    </w:p>
    <w:p w14:paraId="41B5FE33" w14:textId="77777777" w:rsidR="00AA6CA7" w:rsidRDefault="00AA6CA7" w:rsidP="00BA2760">
      <w:pPr>
        <w:pStyle w:val="Unix"/>
      </w:pPr>
      <w:r>
        <w:t>cd data</w:t>
      </w:r>
    </w:p>
    <w:p w14:paraId="7DE5BA9F" w14:textId="77777777" w:rsidR="00AA6CA7" w:rsidRDefault="00AA6CA7" w:rsidP="00BA2760">
      <w:pPr>
        <w:pStyle w:val="Unix"/>
      </w:pPr>
      <w:r>
        <w:t xml:space="preserve">wget </w:t>
      </w:r>
      <w:r w:rsidRPr="002D16D4">
        <w:t>https://storage.googleapis.com/geeimageserver.appspot.com/geojson/wdpa_aug_2017.geojson</w:t>
      </w:r>
    </w:p>
    <w:p w14:paraId="71356CA1" w14:textId="77777777" w:rsidR="00AA6CA7" w:rsidRDefault="00AA6CA7" w:rsidP="005E663B">
      <w:pPr>
        <w:pStyle w:val="ListNumber"/>
        <w:rPr>
          <w:lang w:bidi="ar-SA"/>
        </w:rPr>
      </w:pPr>
      <w:r>
        <w:rPr>
          <w:lang w:bidi="ar-SA"/>
        </w:rPr>
        <w:t>Ran Tippecanoe (took 1hr 40mins) using the layer name wdpa, guessing at what scale to produce tiles and not producing small squares where multiple small features overlap:</w:t>
      </w:r>
    </w:p>
    <w:p w14:paraId="29955AE5" w14:textId="77777777" w:rsidR="00AA6CA7" w:rsidRDefault="00AA6CA7" w:rsidP="00BA2760">
      <w:pPr>
        <w:pStyle w:val="Unix"/>
      </w:pPr>
      <w:r w:rsidRPr="006B57CC">
        <w:t xml:space="preserve">a_cottam@wdpa-vector-tiles:~/data$ </w:t>
      </w:r>
      <w:r>
        <w:t>mkdir tilesets</w:t>
      </w:r>
    </w:p>
    <w:p w14:paraId="61CCC726" w14:textId="77777777" w:rsidR="00AA6CA7" w:rsidRDefault="00AA6CA7" w:rsidP="00BA2760">
      <w:pPr>
        <w:pStyle w:val="Unix"/>
      </w:pPr>
      <w:r w:rsidRPr="006B57CC">
        <w:t xml:space="preserve">a_cottam@wdpa-vector-tiles:~/data$ </w:t>
      </w:r>
      <w:r>
        <w:t>mkdir tmp</w:t>
      </w:r>
    </w:p>
    <w:p w14:paraId="0800F358" w14:textId="77777777" w:rsidR="00AA6CA7" w:rsidRDefault="00AA6CA7" w:rsidP="00BA2760">
      <w:pPr>
        <w:pStyle w:val="Unix"/>
      </w:pPr>
      <w:r w:rsidRPr="006B57CC">
        <w:t xml:space="preserve">a_cottam@wdpa-vector-tiles:~/data$ </w:t>
      </w:r>
      <w:r w:rsidRPr="00264EF7">
        <w:t>tippecanoe -e tilesets wdpa_aug_2017.geojson -t tmp -zg -l wdpa -pt -A 'UNEP-WCMC'</w:t>
      </w:r>
    </w:p>
    <w:p w14:paraId="27843815" w14:textId="77777777" w:rsidR="00AA6CA7" w:rsidRDefault="00AA6CA7" w:rsidP="00BA2760">
      <w:pPr>
        <w:pStyle w:val="BodyText2"/>
      </w:pPr>
      <w:r>
        <w:t>This did the following levels:</w:t>
      </w:r>
    </w:p>
    <w:p w14:paraId="1668518D" w14:textId="77777777" w:rsidR="00AA6CA7" w:rsidRDefault="00AA6CA7" w:rsidP="00BA2760">
      <w:pPr>
        <w:pStyle w:val="Unix"/>
        <w:rPr>
          <w:lang w:bidi="ar-SA"/>
        </w:rPr>
      </w:pPr>
      <w:r>
        <w:rPr>
          <w:lang w:bidi="ar-SA"/>
        </w:rPr>
        <w:t>Choosing a maxzoom of -z4 for features about 18125 feet apart</w:t>
      </w:r>
    </w:p>
    <w:p w14:paraId="3B0D527C" w14:textId="77777777" w:rsidR="00AA6CA7" w:rsidRDefault="00AA6CA7" w:rsidP="00BA2760">
      <w:pPr>
        <w:pStyle w:val="Unix"/>
        <w:rPr>
          <w:lang w:bidi="ar-SA"/>
        </w:rPr>
      </w:pPr>
      <w:r>
        <w:rPr>
          <w:lang w:bidi="ar-SA"/>
        </w:rPr>
        <w:t>Choosing a maxzoom of -z12 for resolution of about 71 feet within features</w:t>
      </w:r>
    </w:p>
    <w:p w14:paraId="092224BC" w14:textId="77777777" w:rsidR="00AA6CA7" w:rsidRDefault="00AA6CA7" w:rsidP="005E663B">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7DE7F0EC" w14:textId="77777777" w:rsidR="00AA6CA7" w:rsidRDefault="00AA6CA7" w:rsidP="00BA2760">
      <w:pPr>
        <w:pStyle w:val="Unix"/>
        <w:rPr>
          <w:lang w:bidi="ar-SA"/>
        </w:rPr>
      </w:pPr>
      <w:r w:rsidRPr="00F01249">
        <w:rPr>
          <w:lang w:bidi="ar-SA"/>
        </w:rPr>
        <w:t>sudo find -maxdepth 1 -type d | sort | while read -r dir; do n=$(find "$dir" -type f | wc -l); printf "%4d : %s\n" $n "$dir"; done</w:t>
      </w:r>
    </w:p>
    <w:p w14:paraId="46128984" w14:textId="77777777" w:rsidR="00AA6CA7" w:rsidRDefault="00AA6CA7" w:rsidP="00BA2760">
      <w:pPr>
        <w:pStyle w:val="Unix"/>
        <w:rPr>
          <w:lang w:bidi="ar-SA"/>
        </w:rPr>
      </w:pPr>
      <w:r w:rsidRPr="00F01249">
        <w:rPr>
          <w:lang w:bidi="ar-SA"/>
        </w:rPr>
        <w:t>2622519 : ./data</w:t>
      </w:r>
    </w:p>
    <w:p w14:paraId="5032697D" w14:textId="77777777" w:rsidR="00AA6CA7" w:rsidRDefault="00AA6CA7" w:rsidP="00BA2760">
      <w:pPr>
        <w:pStyle w:val="BodyText2"/>
        <w:rPr>
          <w:lang w:bidi="ar-SA"/>
        </w:rPr>
      </w:pPr>
      <w:r>
        <w:rPr>
          <w:lang w:bidi="ar-SA"/>
        </w:rPr>
        <w:t>Then you can see how many files there are on GCS using the following but this uses a LOT of bandwidth:</w:t>
      </w:r>
    </w:p>
    <w:p w14:paraId="3905C6C3" w14:textId="77777777" w:rsidR="00AA6CA7" w:rsidRDefault="00AA6CA7" w:rsidP="00BA2760">
      <w:pPr>
        <w:pStyle w:val="Unix"/>
        <w:rPr>
          <w:lang w:bidi="ar-SA"/>
        </w:rPr>
      </w:pPr>
      <w:r w:rsidRPr="008B4D5D">
        <w:rPr>
          <w:lang w:bidi="ar-SA"/>
        </w:rPr>
        <w:t>gsutil du gs://geeimageserver.appspot.com/vectorTiles/wdpa/tilesets | wc -l</w:t>
      </w:r>
    </w:p>
    <w:p w14:paraId="2DA70553" w14:textId="77777777" w:rsidR="00AA6CA7" w:rsidRDefault="00AA6CA7" w:rsidP="00BA2760">
      <w:pPr>
        <w:pStyle w:val="BodyText2"/>
        <w:rPr>
          <w:lang w:bidi="ar-SA"/>
        </w:rPr>
      </w:pPr>
      <w:r>
        <w:rPr>
          <w:lang w:bidi="ar-SA"/>
        </w:rPr>
        <w:t>Here are the delete/copy commands:</w:t>
      </w:r>
    </w:p>
    <w:p w14:paraId="7B841CDC" w14:textId="77777777" w:rsidR="00AA6CA7" w:rsidRDefault="00AA6CA7" w:rsidP="00BA2760">
      <w:pPr>
        <w:pStyle w:val="Unix"/>
        <w:rPr>
          <w:lang w:bidi="ar-SA"/>
        </w:rPr>
      </w:pPr>
      <w:r>
        <w:rPr>
          <w:lang w:bidi="ar-SA"/>
        </w:rPr>
        <w:t>gcloud auth login</w:t>
      </w:r>
    </w:p>
    <w:p w14:paraId="165430B7" w14:textId="77777777" w:rsidR="00AA6CA7" w:rsidRDefault="00AA6CA7" w:rsidP="00BA2760">
      <w:pPr>
        <w:pStyle w:val="Unix"/>
        <w:rPr>
          <w:lang w:bidi="ar-SA"/>
        </w:rPr>
      </w:pPr>
      <w:r w:rsidRPr="00BA33FD">
        <w:rPr>
          <w:lang w:bidi="ar-SA"/>
        </w:rPr>
        <w:t>gsutil -m rm -r gs://geeimageserver.appspot.com/vectorTiles/wdpa</w:t>
      </w:r>
    </w:p>
    <w:p w14:paraId="36DD9BA5" w14:textId="77777777" w:rsidR="00AA6CA7" w:rsidRDefault="00AA6CA7" w:rsidP="00BA2760">
      <w:pPr>
        <w:pStyle w:val="Unix"/>
        <w:rPr>
          <w:lang w:bidi="ar-SA"/>
        </w:rPr>
      </w:pPr>
      <w:r>
        <w:rPr>
          <w:lang w:bidi="ar-SA"/>
        </w:rPr>
        <w:t>gsutil -m -h "Content-Encoding:gzip" cp -r tilesets/ gs://geeimageserver.appspot.com/vectorTiles/wdpa</w:t>
      </w:r>
    </w:p>
    <w:p w14:paraId="6EA8E780" w14:textId="77777777" w:rsidR="00AA6CA7" w:rsidRDefault="00AA6CA7" w:rsidP="00BA2760">
      <w:pPr>
        <w:pStyle w:val="BodyText2"/>
        <w:rPr>
          <w:lang w:bidi="ar-SA"/>
        </w:rPr>
      </w:pPr>
      <w:r>
        <w:rPr>
          <w:lang w:bidi="ar-SA"/>
        </w:rPr>
        <w:t>Or to make the tiles remain in cache for 1 month:</w:t>
      </w:r>
    </w:p>
    <w:p w14:paraId="60C5FC2E" w14:textId="77777777" w:rsidR="00AA6CA7" w:rsidRDefault="00AA6CA7" w:rsidP="00BA2760">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26685318" w14:textId="77777777" w:rsidR="00AA6CA7" w:rsidRDefault="00AA6CA7" w:rsidP="00BA2760">
      <w:pPr>
        <w:pStyle w:val="BodyText2"/>
        <w:rPr>
          <w:lang w:bidi="ar-SA"/>
        </w:rPr>
      </w:pPr>
      <w:r>
        <w:rPr>
          <w:lang w:bidi="ar-SA"/>
        </w:rPr>
        <w:t>Suddenly stopped after about 16 hours - the ssh session seems to be frozen:</w:t>
      </w:r>
    </w:p>
    <w:p w14:paraId="0B488628" w14:textId="77777777" w:rsidR="00AA6CA7" w:rsidRPr="00443CFF" w:rsidRDefault="00AA6CA7" w:rsidP="00BA2760">
      <w:pPr>
        <w:pStyle w:val="Unix"/>
        <w:rPr>
          <w:lang w:bidi="ar-SA"/>
        </w:rPr>
      </w:pPr>
      <w:r w:rsidRPr="00443CFF">
        <w:rPr>
          <w:lang w:bidi="ar-SA"/>
        </w:rPr>
        <w:t>- [1.7m/2.6m files][  1.2 GiB/  2.2 GiB]  54% Done  17.8 KiB/s ETA 16:08:58</w:t>
      </w:r>
    </w:p>
    <w:p w14:paraId="784F561D" w14:textId="77777777" w:rsidR="00AA6CA7" w:rsidRDefault="00AA6CA7" w:rsidP="005E663B">
      <w:pPr>
        <w:pStyle w:val="ListNumber"/>
        <w:rPr>
          <w:lang w:bidi="ar-SA"/>
        </w:rPr>
      </w:pPr>
      <w:r>
        <w:rPr>
          <w:lang w:bidi="ar-SA"/>
        </w:rPr>
        <w:t>Remove the GZIP header on the metadata.json file</w:t>
      </w:r>
    </w:p>
    <w:p w14:paraId="16A78F79" w14:textId="77777777" w:rsidR="00AA6CA7" w:rsidRPr="00215683" w:rsidRDefault="00AA6CA7" w:rsidP="00BA2760">
      <w:pPr>
        <w:pStyle w:val="Heading8"/>
        <w:rPr>
          <w:rStyle w:val="text"/>
        </w:rPr>
      </w:pPr>
      <w:r w:rsidRPr="00215683">
        <w:rPr>
          <w:rStyle w:val="text"/>
        </w:rPr>
        <w:t xml:space="preserve">Trying </w:t>
      </w:r>
      <w:r>
        <w:rPr>
          <w:rStyle w:val="text"/>
        </w:rPr>
        <w:t>again</w:t>
      </w:r>
      <w:r w:rsidRPr="00215683">
        <w:rPr>
          <w:rStyle w:val="text"/>
        </w:rPr>
        <w:t xml:space="preserve"> on 6/9/17</w:t>
      </w:r>
    </w:p>
    <w:p w14:paraId="3537CF07" w14:textId="77777777" w:rsidR="00AA6CA7" w:rsidRDefault="00AA6CA7" w:rsidP="00BA2760">
      <w:pPr>
        <w:pStyle w:val="Unix"/>
        <w:rPr>
          <w:lang w:bidi="ar-SA"/>
        </w:rPr>
      </w:pPr>
      <w:r>
        <w:rPr>
          <w:lang w:bidi="ar-SA"/>
        </w:rPr>
        <w:t>a_cottam@wdpa-vector-tiles:~/data$ tippecanoe -e tilesets wdpa_aug_2017.geojson -t tmp -zg -l wdpa -pt -A 'UNEP-WCMC'</w:t>
      </w:r>
    </w:p>
    <w:p w14:paraId="390E109E" w14:textId="77777777" w:rsidR="00AA6CA7" w:rsidRDefault="00AA6CA7" w:rsidP="00BA2760">
      <w:pPr>
        <w:pStyle w:val="Unix"/>
        <w:rPr>
          <w:lang w:bidi="ar-SA"/>
        </w:rPr>
      </w:pPr>
      <w:r>
        <w:rPr>
          <w:lang w:bidi="ar-SA"/>
        </w:rPr>
        <w:t>Warning: temp directory tmp doesn't begin with /</w:t>
      </w:r>
    </w:p>
    <w:p w14:paraId="6BA04567"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E936F9C" w14:textId="77777777" w:rsidR="00AA6CA7" w:rsidRDefault="00AA6CA7" w:rsidP="00BA2760">
      <w:pPr>
        <w:pStyle w:val="Unix"/>
        <w:rPr>
          <w:lang w:bidi="ar-SA"/>
        </w:rPr>
      </w:pPr>
      <w:r>
        <w:rPr>
          <w:lang w:bidi="ar-SA"/>
        </w:rPr>
        <w:t>Choosing a maxzoom of -z4 for features about 18125 feet apart</w:t>
      </w:r>
    </w:p>
    <w:p w14:paraId="792DA2CA" w14:textId="77777777" w:rsidR="00AA6CA7" w:rsidRDefault="00AA6CA7" w:rsidP="00BA2760">
      <w:pPr>
        <w:pStyle w:val="Unix"/>
        <w:rPr>
          <w:lang w:bidi="ar-SA"/>
        </w:rPr>
      </w:pPr>
      <w:r>
        <w:rPr>
          <w:lang w:bidi="ar-SA"/>
        </w:rPr>
        <w:t>Choosing a maxzoom of -z12 for resolution of about 71 feet within features</w:t>
      </w:r>
    </w:p>
    <w:p w14:paraId="66CB079B" w14:textId="77777777" w:rsidR="00AA6CA7" w:rsidRDefault="00AA6CA7" w:rsidP="00BA2760">
      <w:pPr>
        <w:pStyle w:val="Unix"/>
        <w:rPr>
          <w:lang w:bidi="ar-SA"/>
        </w:rPr>
      </w:pPr>
      <w:r>
        <w:rPr>
          <w:lang w:bidi="ar-SA"/>
        </w:rPr>
        <w:t xml:space="preserve">tile 0/0/0 has 215369 features, &gt;200000    </w:t>
      </w:r>
    </w:p>
    <w:p w14:paraId="15EFB8A0" w14:textId="77777777" w:rsidR="00AA6CA7" w:rsidRDefault="00AA6CA7" w:rsidP="00BA2760">
      <w:pPr>
        <w:pStyle w:val="Unix"/>
        <w:rPr>
          <w:lang w:bidi="ar-SA"/>
        </w:rPr>
      </w:pPr>
      <w:r>
        <w:rPr>
          <w:lang w:bidi="ar-SA"/>
        </w:rPr>
        <w:t>Try using --drop-fraction-as-needed or --drop-densest-as-needed.</w:t>
      </w:r>
    </w:p>
    <w:p w14:paraId="288A9A82" w14:textId="77777777" w:rsidR="00AA6CA7" w:rsidRDefault="00AA6CA7" w:rsidP="00BA2760">
      <w:pPr>
        <w:pStyle w:val="Unix"/>
        <w:rPr>
          <w:lang w:bidi="ar-SA"/>
        </w:rPr>
      </w:pPr>
      <w:r>
        <w:rPr>
          <w:lang w:bidi="ar-SA"/>
        </w:rPr>
        <w:t>*** NOTE TILES ONLY COMPLETE THROUGH ZOOM -1 ***</w:t>
      </w:r>
    </w:p>
    <w:p w14:paraId="68563288" w14:textId="77777777" w:rsidR="00AA6CA7" w:rsidRDefault="00AA6CA7" w:rsidP="00BA2760">
      <w:pPr>
        <w:pStyle w:val="Unix"/>
        <w:rPr>
          <w:lang w:bidi="ar-SA"/>
        </w:rPr>
      </w:pPr>
      <w:r>
        <w:rPr>
          <w:lang w:bidi="ar-SA"/>
        </w:rPr>
        <w:t>Internal error: did not close all files: 4</w:t>
      </w:r>
    </w:p>
    <w:p w14:paraId="4DDD8C48" w14:textId="77777777" w:rsidR="00AA6CA7" w:rsidRDefault="00AA6CA7" w:rsidP="00BA2760">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475B902E" w14:textId="77777777" w:rsidR="00AA6CA7" w:rsidRDefault="00AA6CA7" w:rsidP="00BA2760">
      <w:pPr>
        <w:pStyle w:val="Heading8"/>
        <w:rPr>
          <w:lang w:bidi="ar-SA"/>
        </w:rPr>
      </w:pPr>
      <w:r>
        <w:rPr>
          <w:lang w:bidi="ar-SA"/>
        </w:rPr>
        <w:t>Trying again on 7/9/17</w:t>
      </w:r>
    </w:p>
    <w:p w14:paraId="1EB70F60" w14:textId="77777777" w:rsidR="00AA6CA7" w:rsidRDefault="00AA6CA7" w:rsidP="00BA2760">
      <w:pPr>
        <w:pStyle w:val="BodyText2"/>
        <w:rPr>
          <w:lang w:bidi="ar-SA"/>
        </w:rPr>
      </w:pPr>
      <w:r>
        <w:rPr>
          <w:lang w:bidi="ar-SA"/>
        </w:rPr>
        <w:t>On a VM with 6.5Gb and 100Gb external drive. Took 1 hour and 40 minutes:</w:t>
      </w:r>
    </w:p>
    <w:p w14:paraId="6FD5A778" w14:textId="77777777" w:rsidR="00AA6CA7" w:rsidRDefault="00AA6CA7" w:rsidP="00BA2760">
      <w:pPr>
        <w:pStyle w:val="Unix"/>
        <w:rPr>
          <w:lang w:bidi="ar-SA"/>
        </w:rPr>
      </w:pPr>
      <w:r>
        <w:rPr>
          <w:lang w:bidi="ar-SA"/>
        </w:rPr>
        <w:t>a_cottam@wdpa-vector-tiles:~/data$ tippecanoe -e tilesets wdpa_aug_2017.geojson -t tmp -zg -l wdpa</w:t>
      </w:r>
    </w:p>
    <w:p w14:paraId="72869F60" w14:textId="77777777" w:rsidR="00AA6CA7" w:rsidRDefault="00AA6CA7" w:rsidP="00BA2760">
      <w:pPr>
        <w:pStyle w:val="Unix"/>
        <w:rPr>
          <w:lang w:bidi="ar-SA"/>
        </w:rPr>
      </w:pPr>
      <w:r>
        <w:rPr>
          <w:lang w:bidi="ar-SA"/>
        </w:rPr>
        <w:t>Warning: temp directory tmp doesn't begin with /</w:t>
      </w:r>
    </w:p>
    <w:p w14:paraId="319D1E96"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3AB2BF1" w14:textId="77777777" w:rsidR="00AA6CA7" w:rsidRDefault="00AA6CA7" w:rsidP="00BA2760">
      <w:pPr>
        <w:pStyle w:val="Unix"/>
        <w:rPr>
          <w:lang w:bidi="ar-SA"/>
        </w:rPr>
      </w:pPr>
      <w:r>
        <w:rPr>
          <w:lang w:bidi="ar-SA"/>
        </w:rPr>
        <w:lastRenderedPageBreak/>
        <w:t>Choosing a maxzoom of -z4 for features about 18125 feet apart</w:t>
      </w:r>
    </w:p>
    <w:p w14:paraId="08C1B963" w14:textId="77777777" w:rsidR="00AA6CA7" w:rsidRDefault="00AA6CA7" w:rsidP="00BA2760">
      <w:pPr>
        <w:pStyle w:val="Unix"/>
        <w:rPr>
          <w:lang w:bidi="ar-SA"/>
        </w:rPr>
      </w:pPr>
      <w:r>
        <w:rPr>
          <w:lang w:bidi="ar-SA"/>
        </w:rPr>
        <w:t>Choosing a maxzoom of -z12 for resolution of about 71 feet within features</w:t>
      </w:r>
    </w:p>
    <w:p w14:paraId="0AF1AFC2" w14:textId="77777777" w:rsidR="00AA6CA7" w:rsidRDefault="00AA6CA7" w:rsidP="00BA2760">
      <w:pPr>
        <w:pStyle w:val="BodyText2"/>
        <w:rPr>
          <w:lang w:bidi="ar-SA"/>
        </w:rPr>
      </w:pPr>
      <w:r>
        <w:rPr>
          <w:lang w:bidi="ar-SA"/>
        </w:rPr>
        <w:t>Copying and setting cache control for 1 month (took about 8 hours):</w:t>
      </w:r>
    </w:p>
    <w:p w14:paraId="74F06011" w14:textId="77777777" w:rsidR="00AA6CA7" w:rsidRPr="003D22E6" w:rsidRDefault="00AA6CA7" w:rsidP="00BA2760">
      <w:pPr>
        <w:pStyle w:val="Unix"/>
        <w:rPr>
          <w:lang w:bidi="ar-SA"/>
        </w:rPr>
      </w:pPr>
      <w:r w:rsidRPr="003D22E6">
        <w:rPr>
          <w:lang w:bidi="ar-SA"/>
        </w:rPr>
        <w:t>gsutil -m -h "Content-Encoding:gzip" -h "Cache-Control:public, max-age=2628000" cp -r tilesets/ gs://geeimageserver.appspot.com/vectorTiles/wdpa</w:t>
      </w:r>
    </w:p>
    <w:p w14:paraId="44A26E07" w14:textId="77777777" w:rsidR="00AA6CA7" w:rsidRDefault="00AA6CA7" w:rsidP="00BA2760">
      <w:pPr>
        <w:pStyle w:val="Unix"/>
        <w:rPr>
          <w:lang w:bidi="ar-SA"/>
        </w:rPr>
      </w:pPr>
      <w:r>
        <w:rPr>
          <w:lang w:bidi="ar-SA"/>
        </w:rPr>
        <w:t xml:space="preserve">\ [749.9k/749.9k files][909.3 MiB/909.3 MiB] 100% Done  94.4 KiB/s ETA 00:00:00 </w:t>
      </w:r>
    </w:p>
    <w:p w14:paraId="2663D424" w14:textId="77777777" w:rsidR="00AA6CA7" w:rsidRPr="00215683" w:rsidRDefault="00AA6CA7" w:rsidP="00BA2760">
      <w:pPr>
        <w:pStyle w:val="Unix"/>
        <w:rPr>
          <w:lang w:bidi="ar-SA"/>
        </w:rPr>
      </w:pPr>
      <w:r>
        <w:rPr>
          <w:lang w:bidi="ar-SA"/>
        </w:rPr>
        <w:t>Operation completed over 749.9k objects/909.3 MiB.</w:t>
      </w:r>
    </w:p>
    <w:p w14:paraId="5ECE3B7F" w14:textId="77777777" w:rsidR="00A60D5C" w:rsidRDefault="00A60D5C" w:rsidP="00BA2760">
      <w:pPr>
        <w:pStyle w:val="Heading7"/>
      </w:pPr>
      <w:bookmarkStart w:id="292" w:name="_WDPA_TZA_and"/>
      <w:bookmarkStart w:id="293" w:name="_WDPA_marine_and"/>
      <w:bookmarkEnd w:id="292"/>
      <w:bookmarkEnd w:id="293"/>
      <w:r>
        <w:t>WDPA Aug 2017 Marine/Terrestrial</w:t>
      </w:r>
    </w:p>
    <w:p w14:paraId="28CD6FD9" w14:textId="77777777" w:rsidR="002578F7" w:rsidRDefault="002578F7" w:rsidP="002578F7">
      <w:pPr>
        <w:pStyle w:val="Heading8"/>
      </w:pPr>
      <w:r>
        <w:t>To mbtiles</w:t>
      </w:r>
    </w:p>
    <w:p w14:paraId="6C48A335" w14:textId="77777777" w:rsidR="00BA2760" w:rsidRDefault="00BA2760" w:rsidP="00BA2760">
      <w:pPr>
        <w:pStyle w:val="BodyText2"/>
      </w:pPr>
      <w:r>
        <w:t>No problem creating the marine vector tiles with a GCS micro with 10G storage, but the terrestrial take &gt; 8 hours when outputting to mbtiles and uses up &gt;200Gb.</w:t>
      </w:r>
    </w:p>
    <w:p w14:paraId="39AA1E1E" w14:textId="77777777" w:rsidR="00BA2760" w:rsidRDefault="00BA2760" w:rsidP="00BA2760">
      <w:pPr>
        <w:pStyle w:val="Unix"/>
      </w:pPr>
      <w:r w:rsidRPr="00C62A5D">
        <w:t>a_cottam@ubuntu14-04:~</w:t>
      </w:r>
      <w:r>
        <w:t>$ tippecanoe -o marine.mbtiles marine.geojson</w:t>
      </w:r>
    </w:p>
    <w:p w14:paraId="4E523419" w14:textId="77777777" w:rsidR="00BA2760" w:rsidRDefault="00BA2760" w:rsidP="00BA2760">
      <w:pPr>
        <w:pStyle w:val="BodyText2"/>
      </w:pPr>
      <w:r>
        <w:t>For the terrestrial ones even though there was 150Gb of storage (on boot disk) I got the following error after half an hour using 2CPUs:</w:t>
      </w:r>
    </w:p>
    <w:p w14:paraId="42A57CB2" w14:textId="77777777" w:rsidR="00BA2760" w:rsidRDefault="00BA2760" w:rsidP="00BA2760">
      <w:pPr>
        <w:pStyle w:val="Unix"/>
      </w:pPr>
      <w:r w:rsidRPr="000D593E">
        <w:t>/tmp/geom1.XXRD7HmX: No space left on device</w:t>
      </w:r>
    </w:p>
    <w:p w14:paraId="61AD9BCB" w14:textId="77777777" w:rsidR="00BA2760" w:rsidRDefault="00BA2760" w:rsidP="00BA2760">
      <w:pPr>
        <w:pStyle w:val="BodyText2"/>
      </w:pPr>
      <w:r>
        <w:t>The mbtiles are too big for the VM and will certainly be too big to upload directly to MapBox so I will have to output them as pbf files like before.</w:t>
      </w:r>
    </w:p>
    <w:p w14:paraId="5C3EA07F" w14:textId="77777777" w:rsidR="002578F7" w:rsidRDefault="002578F7" w:rsidP="002578F7">
      <w:pPr>
        <w:pStyle w:val="Heading8"/>
      </w:pPr>
      <w:r>
        <w:t>To pbf files</w:t>
      </w:r>
    </w:p>
    <w:p w14:paraId="69A01B99" w14:textId="77777777" w:rsidR="00BA2760" w:rsidRDefault="00BA2760" w:rsidP="005E663B">
      <w:pPr>
        <w:pStyle w:val="ListNumber"/>
        <w:numPr>
          <w:ilvl w:val="0"/>
          <w:numId w:val="49"/>
        </w:numPr>
      </w:pPr>
      <w:r>
        <w:t xml:space="preserve">Creating a new external drive with lots of inodes (see </w:t>
      </w:r>
      <w:hyperlink w:anchor="_Adding_additional_disks" w:history="1">
        <w:r w:rsidRPr="00D353A2">
          <w:rPr>
            <w:rStyle w:val="Hyperlink"/>
          </w:rPr>
          <w:t>Adding additional disks</w:t>
        </w:r>
      </w:hyperlink>
      <w:r>
        <w:t>)</w:t>
      </w:r>
      <w:r w:rsidR="002578F7">
        <w:t>.</w:t>
      </w:r>
    </w:p>
    <w:p w14:paraId="3E4FB943" w14:textId="77777777" w:rsidR="002578F7" w:rsidRDefault="004913F1" w:rsidP="005E663B">
      <w:pPr>
        <w:pStyle w:val="ListNumber"/>
        <w:numPr>
          <w:ilvl w:val="0"/>
          <w:numId w:val="49"/>
        </w:numPr>
      </w:pPr>
      <w:r>
        <w:t>Creating the geojson files on the wdpa-vector-tiles GCE VM with 6.5Gb and 100Gb external disk.</w:t>
      </w:r>
    </w:p>
    <w:p w14:paraId="138322C6" w14:textId="77777777" w:rsidR="002578F7" w:rsidRDefault="002578F7" w:rsidP="002578F7">
      <w:pPr>
        <w:pStyle w:val="Unix"/>
      </w:pPr>
      <w:r w:rsidRPr="002578F7">
        <w:t>ogr2ogr -f GeoJSON /mnt/disks/new_100gb_drive/wdpa_aug_2017.geojson shapefiles/marine_split_wgs84.shp</w:t>
      </w:r>
    </w:p>
    <w:p w14:paraId="28D9BAD5" w14:textId="77777777" w:rsidR="0069638F" w:rsidRDefault="0069638F" w:rsidP="002578F7">
      <w:pPr>
        <w:pStyle w:val="Unix"/>
      </w:pPr>
      <w:r w:rsidRPr="0069638F">
        <w:t xml:space="preserve">ogr2ogr -f GeoJSON /mnt/disks/new_100gb_drive/wdpa_aug_2017_terrestrial.geojson shapefiles/terrestrial_split_wgs84.shp  </w:t>
      </w:r>
    </w:p>
    <w:p w14:paraId="43E139FF" w14:textId="77777777" w:rsidR="00A60D5C" w:rsidRPr="00A60D5C" w:rsidRDefault="002578F7" w:rsidP="005E663B">
      <w:pPr>
        <w:pStyle w:val="ListNumber"/>
      </w:pPr>
      <w:r>
        <w:t>Creating the pbf files</w:t>
      </w:r>
      <w:r w:rsidR="0078357A">
        <w:t xml:space="preserve"> (make sure you write to a folder where there are lots of inodes).</w:t>
      </w:r>
    </w:p>
    <w:p w14:paraId="327AC374" w14:textId="77777777" w:rsidR="00A60D5C" w:rsidRDefault="0078357A" w:rsidP="00BA2760">
      <w:pPr>
        <w:pStyle w:val="Unix"/>
      </w:pPr>
      <w:r w:rsidRPr="0078357A">
        <w:t>tippecanoe -e /mnt/disks/new_100gb_drive/tilesets /mnt/disks/new_100gb_drive/wdpa_aug_2017.geojson -zg -l wdpa_aug_2017_marine</w:t>
      </w:r>
    </w:p>
    <w:p w14:paraId="2AA90E7C" w14:textId="77777777" w:rsidR="0069638F" w:rsidRDefault="0069638F" w:rsidP="00BA2760">
      <w:pPr>
        <w:pStyle w:val="Unix"/>
      </w:pPr>
      <w:r w:rsidRPr="0069638F">
        <w:t>tippecanoe -e /mnt/disks/new_100gb_drive/tilesets_terrestrial /mnt/disks/new_100gb_drive/wdpa_aug_2017_terrestrial.geojson -zg -l wdpa_aug_2017_terrestrial</w:t>
      </w:r>
    </w:p>
    <w:p w14:paraId="329D809E" w14:textId="77777777" w:rsidR="00E75AC8" w:rsidRDefault="00E75AC8" w:rsidP="005E663B">
      <w:pPr>
        <w:pStyle w:val="ListNumber"/>
      </w:pPr>
      <w:r>
        <w:t>Copying to Google Cloud Storage.</w:t>
      </w:r>
    </w:p>
    <w:p w14:paraId="5F5BF182" w14:textId="77777777" w:rsidR="00E75AC8" w:rsidRDefault="00E75AC8" w:rsidP="00BA2760">
      <w:pPr>
        <w:pStyle w:val="Unix"/>
      </w:pPr>
      <w:r w:rsidRPr="00E75AC8">
        <w:t>gsutil -m -q -h "Content-Encoding:gzip" -h "Cache-Control:public, max-age=2628000" cp -r /mnt/disks/new_100gb_drive/tilesets gs://geeimageserver.appspot.com/vectorTiles/wdpa_marine_aug_2017</w:t>
      </w:r>
    </w:p>
    <w:p w14:paraId="654CE656" w14:textId="77777777" w:rsidR="00E75AC8" w:rsidRDefault="00E75AC8" w:rsidP="00BA2760">
      <w:pPr>
        <w:pStyle w:val="Unix"/>
      </w:pPr>
      <w:r w:rsidRPr="00E75AC8">
        <w:t>gsutil -m -q -h "Content-Encoding:gzip" -h "Cache-Control:public, max-age=2628000" cp -r /mnt/disks/new_100gb_drive/tilesets_terrestrial gs://geeimageserver.appspot.com/vectorTiles/wdpa_terrestrial_aug_2017</w:t>
      </w:r>
    </w:p>
    <w:p w14:paraId="522D507A" w14:textId="77777777" w:rsidR="002A2846" w:rsidRPr="00A60D5C" w:rsidRDefault="002A2846" w:rsidP="002A2846">
      <w:pPr>
        <w:pStyle w:val="BodyText2"/>
      </w:pPr>
      <w:r>
        <w:t xml:space="preserve">Unfortunately a single protected area boundary was corrupted and so I had to repeat the whole process. See </w:t>
      </w:r>
      <w:hyperlink w:anchor="_Corrupt_geometries" w:history="1">
        <w:r w:rsidRPr="002A2846">
          <w:rPr>
            <w:rStyle w:val="Hyperlink"/>
          </w:rPr>
          <w:t>Corrupt geometries</w:t>
        </w:r>
      </w:hyperlink>
      <w:r>
        <w:t>.</w:t>
      </w:r>
    </w:p>
    <w:p w14:paraId="2F752CFE" w14:textId="77777777" w:rsidR="002578F7" w:rsidRDefault="002578F7" w:rsidP="002578F7">
      <w:pPr>
        <w:pStyle w:val="Heading7"/>
      </w:pPr>
      <w:r>
        <w:t>WDPA TZA and MOZ with coverage stats</w:t>
      </w:r>
    </w:p>
    <w:p w14:paraId="3D4BC97E" w14:textId="77777777" w:rsidR="002578F7" w:rsidRDefault="002578F7" w:rsidP="002578F7">
      <w:pPr>
        <w:pStyle w:val="BodyText2"/>
      </w:pPr>
      <w:r>
        <w:t>Uploading a feature class which is the WDPA split by country and marine areas for the CBD target 11 tool. Zipped the shapefile and uploaded to the C9 vector-tiles workspace.</w:t>
      </w:r>
    </w:p>
    <w:p w14:paraId="1F7DA99D" w14:textId="77777777" w:rsidR="002578F7" w:rsidRDefault="002578F7" w:rsidP="002578F7">
      <w:pPr>
        <w:pStyle w:val="Unix"/>
      </w:pPr>
      <w:r w:rsidRPr="00324E53">
        <w:t>ubuntu@blishten-vector-tiles-4577836:~/workspace$ unzip wdpa.zip</w:t>
      </w:r>
    </w:p>
    <w:p w14:paraId="32E0A069" w14:textId="77777777" w:rsidR="002578F7" w:rsidRDefault="002578F7" w:rsidP="002578F7">
      <w:pPr>
        <w:pStyle w:val="Unix"/>
      </w:pPr>
      <w:r w:rsidRPr="00324E53">
        <w:t xml:space="preserve">ubuntu@blishten-vector-tiles-4577836:~/workspace$ ogr2ogr -f GeoJSON wdpa_test.geojson terrestrial_pas.shp </w:t>
      </w:r>
    </w:p>
    <w:p w14:paraId="6E76B4B5" w14:textId="77777777" w:rsidR="002578F7" w:rsidRDefault="002578F7" w:rsidP="002578F7">
      <w:pPr>
        <w:pStyle w:val="Unix"/>
      </w:pPr>
      <w:r w:rsidRPr="00C4769F">
        <w:t>ubuntu@blishten-vector-tiles-4577836:~/workspace$ tippecanoe -o wdpa_test.mbtiles wdpa_test.geojson</w:t>
      </w:r>
    </w:p>
    <w:p w14:paraId="5AFF786A" w14:textId="77777777" w:rsidR="002578F7" w:rsidRPr="003576FF" w:rsidRDefault="002578F7" w:rsidP="002578F7">
      <w:pPr>
        <w:pStyle w:val="BodyText2"/>
      </w:pPr>
      <w:r>
        <w:t>Uploading to MapBox Studio.</w:t>
      </w:r>
      <w:r w:rsidR="002A2846">
        <w:t xml:space="preserve"> </w:t>
      </w:r>
    </w:p>
    <w:p w14:paraId="15BB73AB" w14:textId="77777777" w:rsidR="00AA6CA7" w:rsidRDefault="00AA6CA7" w:rsidP="00AA6CA7">
      <w:pPr>
        <w:pStyle w:val="Heading6"/>
      </w:pPr>
      <w:r>
        <w:t>Decoding to geojson</w:t>
      </w:r>
    </w:p>
    <w:p w14:paraId="535135F2"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6D8F620C" w14:textId="77777777" w:rsidR="00AA6CA7" w:rsidRDefault="00AA6CA7" w:rsidP="00AA6CA7">
      <w:pPr>
        <w:pStyle w:val="Unix"/>
      </w:pPr>
      <w:r w:rsidRPr="00F52027">
        <w:t>tippecanoe-decode ~/workspace/tilesets/12/2276/2068.pbf 12 2276 2068</w:t>
      </w:r>
    </w:p>
    <w:p w14:paraId="30B15E19" w14:textId="77777777" w:rsidR="00AA6CA7" w:rsidRDefault="00AA6CA7" w:rsidP="00AA6CA7">
      <w:pPr>
        <w:pStyle w:val="Heading5"/>
      </w:pPr>
      <w:r>
        <w:t>Testing</w:t>
      </w:r>
      <w:r w:rsidR="008442DD">
        <w:t xml:space="preserve"> outputs</w:t>
      </w:r>
    </w:p>
    <w:p w14:paraId="1F73A2C0" w14:textId="77777777" w:rsidR="00AA6CA7" w:rsidRDefault="00AA6CA7" w:rsidP="00AA6CA7">
      <w:pPr>
        <w:pStyle w:val="BodyText2"/>
      </w:pPr>
      <w:r>
        <w:t>Testing the output pbf using the MapBoxGL client. The tiles are loading in the client but are not rendering. There are errors:</w:t>
      </w:r>
    </w:p>
    <w:p w14:paraId="32376609" w14:textId="77777777" w:rsidR="00AA6CA7" w:rsidRDefault="00AA6CA7" w:rsidP="00AA6CA7">
      <w:pPr>
        <w:pStyle w:val="ConsoleError"/>
      </w:pPr>
      <w:r w:rsidRPr="00D43D57">
        <w:t>Uncaught Error: Unimplemented type: 3</w:t>
      </w:r>
    </w:p>
    <w:p w14:paraId="12522949" w14:textId="77777777" w:rsidR="00AA6CA7" w:rsidRPr="003F238F" w:rsidRDefault="00AA6CA7" w:rsidP="00AA6CA7">
      <w:pPr>
        <w:pStyle w:val="BodyText2"/>
      </w:pPr>
      <w:r>
        <w:lastRenderedPageBreak/>
        <w:t xml:space="preserve">Looks like </w:t>
      </w:r>
      <w:hyperlink r:id="rId1566"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750689F7" w14:textId="77777777" w:rsidR="00AA6CA7" w:rsidRDefault="00AA6CA7" w:rsidP="00AA6CA7">
      <w:pPr>
        <w:pStyle w:val="Heading3"/>
      </w:pPr>
      <w:r>
        <w:t>Comparison</w:t>
      </w:r>
    </w:p>
    <w:p w14:paraId="16E7CEA1" w14:textId="77777777" w:rsidR="00AA6CA7" w:rsidRDefault="000D5C35" w:rsidP="00AA6CA7">
      <w:pPr>
        <w:pStyle w:val="BodyText2"/>
      </w:pPr>
      <w:hyperlink r:id="rId1567" w:history="1">
        <w:r w:rsidR="00AA6CA7" w:rsidRPr="00A52D6B">
          <w:rPr>
            <w:rStyle w:val="Hyperlink"/>
          </w:rPr>
          <w:t>Here</w:t>
        </w:r>
      </w:hyperlink>
      <w:r w:rsidR="00AA6CA7">
        <w:t xml:space="preserve"> is the same tile from OpenMaps, MapZen and MapBox - drag and drop it into Chrome to see the animation.</w:t>
      </w:r>
    </w:p>
    <w:p w14:paraId="55EEC0BE" w14:textId="77777777" w:rsidR="00AA6CA7" w:rsidRDefault="00AA6CA7" w:rsidP="00AA6CA7">
      <w:pPr>
        <w:pStyle w:val="BodyText2"/>
      </w:pPr>
      <w:r>
        <w:t>Observations:</w:t>
      </w:r>
    </w:p>
    <w:p w14:paraId="43651316" w14:textId="77777777" w:rsidR="00AA6CA7" w:rsidRDefault="00AA6CA7" w:rsidP="00AA6CA7">
      <w:pPr>
        <w:pStyle w:val="ListBullet"/>
      </w:pPr>
      <w:r>
        <w:t>The semi-opaque tiles on top of the features in Mapzen data is in the ‘</w:t>
      </w:r>
      <w:r w:rsidRPr="006C64F9">
        <w:t>earth</w:t>
      </w:r>
      <w:r>
        <w:t>’ layer (which can be removed in the Styles). These are not present in the pbf data from the other providers.</w:t>
      </w:r>
    </w:p>
    <w:p w14:paraId="179A1992" w14:textId="77777777" w:rsidR="00AA6CA7" w:rsidRDefault="00AA6CA7" w:rsidP="00AA6CA7">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0DD3C312" w14:textId="77777777" w:rsidR="00AA6CA7" w:rsidRDefault="00AA6CA7" w:rsidP="00AA6CA7">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0FEF3287" w14:textId="77777777" w:rsidR="00AA6CA7" w:rsidRDefault="00AA6CA7" w:rsidP="00AA6CA7">
      <w:pPr>
        <w:pStyle w:val="Heading4"/>
      </w:pPr>
      <w:r>
        <w:t>Empty tiles</w:t>
      </w:r>
    </w:p>
    <w:p w14:paraId="6672263B" w14:textId="77777777" w:rsidR="00AA6CA7" w:rsidRPr="00CF3D05" w:rsidRDefault="00AA6CA7" w:rsidP="00AA6CA7">
      <w:pPr>
        <w:pStyle w:val="BodyText2"/>
      </w:pPr>
      <w:r>
        <w:t xml:space="preserve">MapBox produces files where there are no features, e.g. </w:t>
      </w:r>
      <w:hyperlink r:id="rId1568" w:history="1">
        <w:r w:rsidRPr="00CF3D05">
          <w:rPr>
            <w:rStyle w:val="Hyperlink"/>
          </w:rPr>
          <w:t>here</w:t>
        </w:r>
      </w:hyperlink>
      <w:r>
        <w:t xml:space="preserve">. </w:t>
      </w:r>
    </w:p>
    <w:p w14:paraId="44318052" w14:textId="77777777" w:rsidR="00AA6CA7" w:rsidRDefault="00AA6CA7" w:rsidP="00AA6CA7">
      <w:pPr>
        <w:pStyle w:val="Heading4"/>
      </w:pPr>
      <w:r>
        <w:t>GeoJson examples</w:t>
      </w:r>
    </w:p>
    <w:p w14:paraId="3A14B04B"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E91D83F"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46BBF34E" w14:textId="77777777" w:rsidR="00AA6CA7" w:rsidRDefault="00AA6CA7" w:rsidP="009B5185">
            <w:pPr>
              <w:pStyle w:val="TableTextHeader"/>
            </w:pPr>
            <w:r>
              <w:t>Provider</w:t>
            </w:r>
          </w:p>
        </w:tc>
        <w:tc>
          <w:tcPr>
            <w:tcW w:w="897" w:type="dxa"/>
          </w:tcPr>
          <w:p w14:paraId="3371CACF"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2F7E2803"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15D1D981"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65E9FCE8"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C21AD13" w14:textId="77777777" w:rsidR="00AA6CA7" w:rsidRPr="002177DD" w:rsidRDefault="00AA6CA7" w:rsidP="00DD4343">
            <w:pPr>
              <w:pStyle w:val="Tiny"/>
            </w:pPr>
            <w:r w:rsidRPr="002177DD">
              <w:t>OpenMaps.org</w:t>
            </w:r>
          </w:p>
        </w:tc>
        <w:tc>
          <w:tcPr>
            <w:tcW w:w="897" w:type="dxa"/>
          </w:tcPr>
          <w:p w14:paraId="22F9709F" w14:textId="77777777" w:rsidR="00AA6CA7" w:rsidRPr="002177DD" w:rsidRDefault="000D5C35" w:rsidP="00DD4343">
            <w:pPr>
              <w:pStyle w:val="Tiny"/>
              <w:cnfStyle w:val="000000100000" w:firstRow="0" w:lastRow="0" w:firstColumn="0" w:lastColumn="0" w:oddVBand="0" w:evenVBand="0" w:oddHBand="1" w:evenHBand="0" w:firstRowFirstColumn="0" w:firstRowLastColumn="0" w:lastRowFirstColumn="0" w:lastRowLastColumn="0"/>
            </w:pPr>
            <w:hyperlink r:id="rId1569" w:history="1">
              <w:r w:rsidR="00AA6CA7" w:rsidRPr="002177DD">
                <w:rPr>
                  <w:rStyle w:val="Hyperlink"/>
                </w:rPr>
                <w:t>Here</w:t>
              </w:r>
            </w:hyperlink>
          </w:p>
        </w:tc>
        <w:tc>
          <w:tcPr>
            <w:tcW w:w="562" w:type="dxa"/>
          </w:tcPr>
          <w:p w14:paraId="56623883" w14:textId="77777777" w:rsidR="00AA6CA7" w:rsidRPr="002177DD" w:rsidRDefault="000D5C35" w:rsidP="00DD4343">
            <w:pPr>
              <w:pStyle w:val="Tiny"/>
              <w:cnfStyle w:val="000000100000" w:firstRow="0" w:lastRow="0" w:firstColumn="0" w:lastColumn="0" w:oddVBand="0" w:evenVBand="0" w:oddHBand="1" w:evenHBand="0" w:firstRowFirstColumn="0" w:firstRowLastColumn="0" w:lastRowFirstColumn="0" w:lastRowLastColumn="0"/>
            </w:pPr>
            <w:hyperlink r:id="rId1570" w:anchor="file-openmaps_vt_14_7511_7426-geojson" w:history="1">
              <w:r w:rsidR="00AA6CA7" w:rsidRPr="002177DD">
                <w:rPr>
                  <w:rStyle w:val="Hyperlink"/>
                </w:rPr>
                <w:t>Here</w:t>
              </w:r>
            </w:hyperlink>
          </w:p>
        </w:tc>
        <w:tc>
          <w:tcPr>
            <w:tcW w:w="562" w:type="dxa"/>
          </w:tcPr>
          <w:p w14:paraId="111ECEA3" w14:textId="77777777" w:rsidR="00AA6CA7" w:rsidRDefault="00AA6CA7" w:rsidP="00DD4343">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1E95041B"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5C984B3D" w14:textId="77777777" w:rsidR="00AA6CA7" w:rsidRPr="00C14C3C" w:rsidRDefault="00AA6CA7" w:rsidP="00DD4343">
            <w:pPr>
              <w:pStyle w:val="Tiny"/>
            </w:pPr>
            <w:r w:rsidRPr="00C14C3C">
              <w:t>MapBox</w:t>
            </w:r>
          </w:p>
        </w:tc>
        <w:tc>
          <w:tcPr>
            <w:tcW w:w="897" w:type="dxa"/>
          </w:tcPr>
          <w:p w14:paraId="598B3FC5"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4E1A55E3" w14:textId="77777777" w:rsidR="00AA6CA7" w:rsidRPr="00C14C3C" w:rsidRDefault="000D5C35" w:rsidP="00DD4343">
            <w:pPr>
              <w:pStyle w:val="Tiny"/>
              <w:cnfStyle w:val="000000000000" w:firstRow="0" w:lastRow="0" w:firstColumn="0" w:lastColumn="0" w:oddVBand="0" w:evenVBand="0" w:oddHBand="0" w:evenHBand="0" w:firstRowFirstColumn="0" w:firstRowLastColumn="0" w:lastRowFirstColumn="0" w:lastRowLastColumn="0"/>
            </w:pPr>
            <w:hyperlink r:id="rId1571" w:anchor="file-mapbox_vt_14_7511_7426-geojson" w:history="1">
              <w:r w:rsidR="00AA6CA7" w:rsidRPr="00C14C3C">
                <w:rPr>
                  <w:rStyle w:val="Hyperlink"/>
                </w:rPr>
                <w:t>Here</w:t>
              </w:r>
            </w:hyperlink>
          </w:p>
        </w:tc>
        <w:tc>
          <w:tcPr>
            <w:tcW w:w="562" w:type="dxa"/>
          </w:tcPr>
          <w:p w14:paraId="635DBFD4"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748717AF"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55CB3C5A" w14:textId="77777777" w:rsidR="00AA6CA7" w:rsidRPr="00C14C3C" w:rsidRDefault="00AA6CA7" w:rsidP="00DD4343">
            <w:pPr>
              <w:pStyle w:val="Tiny"/>
            </w:pPr>
            <w:r w:rsidRPr="00C14C3C">
              <w:t>MapZen</w:t>
            </w:r>
          </w:p>
        </w:tc>
        <w:tc>
          <w:tcPr>
            <w:tcW w:w="897" w:type="dxa"/>
          </w:tcPr>
          <w:p w14:paraId="70D7198A" w14:textId="77777777" w:rsidR="00AA6CA7" w:rsidRPr="00C14C3C" w:rsidRDefault="000D5C35" w:rsidP="00DD4343">
            <w:pPr>
              <w:pStyle w:val="Tiny"/>
              <w:cnfStyle w:val="000000100000" w:firstRow="0" w:lastRow="0" w:firstColumn="0" w:lastColumn="0" w:oddVBand="0" w:evenVBand="0" w:oddHBand="1" w:evenHBand="0" w:firstRowFirstColumn="0" w:firstRowLastColumn="0" w:lastRowFirstColumn="0" w:lastRowLastColumn="0"/>
            </w:pPr>
            <w:hyperlink r:id="rId1572" w:history="1">
              <w:r w:rsidR="00AA6CA7" w:rsidRPr="00C14C3C">
                <w:rPr>
                  <w:rStyle w:val="Hyperlink"/>
                </w:rPr>
                <w:t>Here</w:t>
              </w:r>
            </w:hyperlink>
          </w:p>
        </w:tc>
        <w:tc>
          <w:tcPr>
            <w:tcW w:w="562" w:type="dxa"/>
          </w:tcPr>
          <w:p w14:paraId="06FBC2F7" w14:textId="77777777" w:rsidR="00AA6CA7" w:rsidRPr="00C14C3C" w:rsidRDefault="000D5C35" w:rsidP="00DD4343">
            <w:pPr>
              <w:pStyle w:val="Tiny"/>
              <w:cnfStyle w:val="000000100000" w:firstRow="0" w:lastRow="0" w:firstColumn="0" w:lastColumn="0" w:oddVBand="0" w:evenVBand="0" w:oddHBand="1" w:evenHBand="0" w:firstRowFirstColumn="0" w:firstRowLastColumn="0" w:lastRowFirstColumn="0" w:lastRowLastColumn="0"/>
            </w:pPr>
            <w:hyperlink r:id="rId1573" w:anchor="file-mapzen_vt_14_7511_7426-geojson" w:history="1">
              <w:r w:rsidR="00AA6CA7" w:rsidRPr="00C14C3C">
                <w:rPr>
                  <w:rStyle w:val="Hyperlink"/>
                </w:rPr>
                <w:t>Here</w:t>
              </w:r>
            </w:hyperlink>
          </w:p>
        </w:tc>
        <w:tc>
          <w:tcPr>
            <w:tcW w:w="562" w:type="dxa"/>
          </w:tcPr>
          <w:p w14:paraId="03732CB7" w14:textId="77777777" w:rsidR="00AA6CA7" w:rsidRPr="00C14C3C" w:rsidRDefault="00AA6CA7" w:rsidP="00DD4343">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7DA47F0B" w14:textId="77777777" w:rsidR="00AA6CA7" w:rsidRDefault="00AA6CA7" w:rsidP="00AA6CA7">
      <w:pPr>
        <w:pStyle w:val="BodyText2"/>
      </w:pPr>
      <w:r>
        <w:t>The MapZen direct url json could not display as a Gist so I had to convert it using the vt2geojson library. There is no ESRI tile for this area.</w:t>
      </w:r>
    </w:p>
    <w:p w14:paraId="2AAACD8C" w14:textId="77777777" w:rsidR="00AA6CA7" w:rsidRDefault="00AA6CA7" w:rsidP="00AA6CA7">
      <w:pPr>
        <w:pStyle w:val="Heading4"/>
      </w:pPr>
      <w:r>
        <w:t>Maximum zoom</w:t>
      </w:r>
    </w:p>
    <w:p w14:paraId="759C33C5" w14:textId="77777777" w:rsidR="00AA6CA7" w:rsidRPr="00CD1608" w:rsidRDefault="00AA6CA7" w:rsidP="00AA6CA7">
      <w:pPr>
        <w:pStyle w:val="BodyText2"/>
      </w:pPr>
      <w:r>
        <w:t>OpenMapTiles only goes to level 14.</w:t>
      </w:r>
    </w:p>
    <w:p w14:paraId="047B0A73" w14:textId="77777777" w:rsidR="00AA6CA7" w:rsidRDefault="00AA6CA7" w:rsidP="00AA6CA7">
      <w:pPr>
        <w:pStyle w:val="Heading4"/>
      </w:pPr>
      <w:r>
        <w:t>Schemas</w:t>
      </w:r>
    </w:p>
    <w:p w14:paraId="7F4C973E" w14:textId="77777777" w:rsidR="00AA6CA7" w:rsidRDefault="000D5C35" w:rsidP="00AA6CA7">
      <w:pPr>
        <w:pStyle w:val="BodyText2"/>
      </w:pPr>
      <w:hyperlink r:id="rId1574" w:history="1">
        <w:r w:rsidR="00AA6CA7" w:rsidRPr="00E61072">
          <w:rPr>
            <w:rStyle w:val="Hyperlink"/>
          </w:rPr>
          <w:t>OpenMapTiles</w:t>
        </w:r>
      </w:hyperlink>
    </w:p>
    <w:p w14:paraId="385331F1" w14:textId="77777777" w:rsidR="00AA6CA7" w:rsidRDefault="000D5C35" w:rsidP="00AA6CA7">
      <w:pPr>
        <w:pStyle w:val="BodyText2"/>
      </w:pPr>
      <w:hyperlink r:id="rId1575" w:anchor="layer-reference" w:history="1">
        <w:r w:rsidR="00AA6CA7" w:rsidRPr="00E61072">
          <w:rPr>
            <w:rStyle w:val="Hyperlink"/>
          </w:rPr>
          <w:t>MapBox</w:t>
        </w:r>
      </w:hyperlink>
    </w:p>
    <w:p w14:paraId="6AAFAD4F" w14:textId="77777777" w:rsidR="00AA6CA7" w:rsidRPr="00E61072" w:rsidRDefault="000D5C35" w:rsidP="00AA6CA7">
      <w:pPr>
        <w:pStyle w:val="BodyText2"/>
      </w:pPr>
      <w:hyperlink r:id="rId1576" w:anchor="layer-reference" w:history="1">
        <w:r w:rsidR="00AA6CA7" w:rsidRPr="00E61072">
          <w:rPr>
            <w:rStyle w:val="Hyperlink"/>
          </w:rPr>
          <w:t>MapZen</w:t>
        </w:r>
      </w:hyperlink>
    </w:p>
    <w:p w14:paraId="7098A9D4" w14:textId="77777777" w:rsidR="00AA6CA7" w:rsidRDefault="00AA6CA7" w:rsidP="00AA6CA7">
      <w:pPr>
        <w:pStyle w:val="Heading4"/>
      </w:pPr>
      <w:r>
        <w:t>State/Province labels</w:t>
      </w:r>
    </w:p>
    <w:p w14:paraId="2BB82D11"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577" w:anchor="state_label" w:history="1">
        <w:r w:rsidRPr="002607C5">
          <w:rPr>
            <w:rStyle w:val="Hyperlink"/>
          </w:rPr>
          <w:t>here</w:t>
        </w:r>
      </w:hyperlink>
      <w:r>
        <w:t>. For PNG I had to download them to ArcGIS, convert the polygons to points (using Feature to Points) and add them to my MapBox style.</w:t>
      </w:r>
    </w:p>
    <w:p w14:paraId="53A5B32D" w14:textId="77777777" w:rsidR="006B437C" w:rsidRDefault="006B437C" w:rsidP="006B437C">
      <w:pPr>
        <w:pStyle w:val="Heading3"/>
      </w:pPr>
      <w:r>
        <w:t>Data Providers</w:t>
      </w:r>
    </w:p>
    <w:p w14:paraId="16D7A290" w14:textId="77777777" w:rsidR="006B437C" w:rsidRDefault="006B437C" w:rsidP="006B437C">
      <w:pPr>
        <w:pStyle w:val="Heading4"/>
      </w:pPr>
      <w:r>
        <w:t>ESRI</w:t>
      </w:r>
    </w:p>
    <w:p w14:paraId="6984204A" w14:textId="77777777" w:rsidR="006B437C" w:rsidRDefault="006B437C" w:rsidP="008B6883">
      <w:pPr>
        <w:pStyle w:val="BodyText2"/>
      </w:pPr>
      <w:r>
        <w:t xml:space="preserve">ESRI have their own vector tile services, e.g. </w:t>
      </w:r>
      <w:hyperlink r:id="rId1578" w:history="1">
        <w:r w:rsidRPr="00540B56">
          <w:rPr>
            <w:rStyle w:val="Hyperlink"/>
          </w:rPr>
          <w:t>https://basemaps.arcgis.com/v1/arcgis/rest/services/World_Basemap/VectorTileServer/tile/9/253/276.pbf</w:t>
        </w:r>
      </w:hyperlink>
      <w:r>
        <w:t xml:space="preserve"> and these are styled with a *.json file (description </w:t>
      </w:r>
      <w:hyperlink r:id="rId1579" w:history="1">
        <w:r w:rsidRPr="000B26D5">
          <w:rPr>
            <w:rStyle w:val="Hyperlink"/>
          </w:rPr>
          <w:t>here</w:t>
        </w:r>
      </w:hyperlink>
      <w:r>
        <w:t xml:space="preserve">). </w:t>
      </w:r>
    </w:p>
    <w:p w14:paraId="0CD796A5" w14:textId="77777777" w:rsidR="006B437C" w:rsidRPr="009D2D48" w:rsidRDefault="006B437C" w:rsidP="008B6883">
      <w:pPr>
        <w:pStyle w:val="BodyText2"/>
      </w:pPr>
      <w:r>
        <w:t xml:space="preserve">ESRI style editor here: </w:t>
      </w:r>
      <w:hyperlink r:id="rId1580" w:history="1">
        <w:r w:rsidRPr="00540B56">
          <w:rPr>
            <w:rStyle w:val="Hyperlink"/>
          </w:rPr>
          <w:t>http://esri.github.io/arcgis-vectortile-style-editor/</w:t>
        </w:r>
      </w:hyperlink>
      <w:r>
        <w:t xml:space="preserve">. </w:t>
      </w:r>
    </w:p>
    <w:p w14:paraId="45BAF0A9" w14:textId="77777777" w:rsidR="006B437C" w:rsidRDefault="006B437C" w:rsidP="006B437C">
      <w:pPr>
        <w:pStyle w:val="Heading4"/>
      </w:pPr>
      <w:r>
        <w:t>MapBox</w:t>
      </w:r>
    </w:p>
    <w:p w14:paraId="2FAF707E" w14:textId="77777777" w:rsidR="006B437C" w:rsidRDefault="006B437C" w:rsidP="008B6883">
      <w:pPr>
        <w:pStyle w:val="BodyText2"/>
      </w:pPr>
      <w:r>
        <w:lastRenderedPageBreak/>
        <w:t xml:space="preserve">Mapbox Streets is mostly data from OSM and within minutes will update if OSM is updated – see </w:t>
      </w:r>
      <w:hyperlink r:id="rId1581" w:history="1">
        <w:r w:rsidRPr="00C56C59">
          <w:rPr>
            <w:rStyle w:val="Hyperlink"/>
          </w:rPr>
          <w:t>here</w:t>
        </w:r>
      </w:hyperlink>
      <w:r>
        <w:t xml:space="preserve">. </w:t>
      </w:r>
    </w:p>
    <w:p w14:paraId="787B573B" w14:textId="77777777" w:rsidR="006B437C" w:rsidRDefault="006B437C" w:rsidP="008B6883">
      <w:pPr>
        <w:pStyle w:val="BodyText2"/>
      </w:pPr>
      <w:r>
        <w:t xml:space="preserve">Here is a brilliant article from a guy at OS looking at publishing his own data using the VMT specification </w:t>
      </w:r>
      <w:hyperlink r:id="rId1582" w:history="1">
        <w:r w:rsidRPr="00540B56">
          <w:rPr>
            <w:rStyle w:val="Hyperlink"/>
          </w:rPr>
          <w:t>http://gdunlop.github.io/Vector-tiles-remixed/</w:t>
        </w:r>
      </w:hyperlink>
      <w:r>
        <w:t xml:space="preserve">. </w:t>
      </w:r>
    </w:p>
    <w:p w14:paraId="2ECE5AE3" w14:textId="77777777" w:rsidR="006B437C" w:rsidRDefault="006B437C" w:rsidP="008B6883">
      <w:pPr>
        <w:pStyle w:val="BodyText2"/>
      </w:pPr>
      <w:r>
        <w:t>Here is a vector tile:</w:t>
      </w:r>
    </w:p>
    <w:p w14:paraId="3D817209" w14:textId="77777777" w:rsidR="006B437C" w:rsidRDefault="000D5C35" w:rsidP="008B6883">
      <w:pPr>
        <w:pStyle w:val="BodyText2"/>
      </w:pPr>
      <w:hyperlink r:id="rId1583" w:history="1">
        <w:r w:rsidR="006B437C" w:rsidRPr="00540B56">
          <w:rPr>
            <w:rStyle w:val="Hyperlink"/>
          </w:rPr>
          <w:t>https://a.tiles.mapbox.com/v4/mapbox.mapbox-streets-v6/7/74/64.vector.pbf?access_token=pk.eyJ1IjoiY3Jvd2Rjb3ZlciIsImEiOiI3akYtNERRIn0.uwBAdtR6Zk60Bp3vTKj-kg</w:t>
        </w:r>
      </w:hyperlink>
    </w:p>
    <w:p w14:paraId="2A008642" w14:textId="77777777" w:rsidR="006B437C" w:rsidRDefault="006B437C" w:rsidP="006B437C">
      <w:pPr>
        <w:pStyle w:val="Heading5"/>
      </w:pPr>
      <w:r>
        <w:t>Issues</w:t>
      </w:r>
    </w:p>
    <w:p w14:paraId="712B5449"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264D6B35" w14:textId="77777777" w:rsidR="006B437C" w:rsidRDefault="006B437C" w:rsidP="006B437C">
      <w:pPr>
        <w:pStyle w:val="Heading6"/>
      </w:pPr>
      <w:bookmarkStart w:id="294" w:name="_Workflow"/>
      <w:bookmarkEnd w:id="294"/>
      <w:r>
        <w:t>Style caching</w:t>
      </w:r>
    </w:p>
    <w:p w14:paraId="03169F4F" w14:textId="77777777" w:rsidR="006B437C" w:rsidRPr="00307D0C" w:rsidRDefault="006B437C" w:rsidP="008B6883">
      <w:pPr>
        <w:pStyle w:val="BodyText2"/>
      </w:pPr>
      <w:r>
        <w:t xml:space="preserve">Styles are sometimes not updated for about 10 mins after publishing. This is documented </w:t>
      </w:r>
      <w:hyperlink r:id="rId1584" w:history="1">
        <w:r w:rsidRPr="009569DA">
          <w:rPr>
            <w:rStyle w:val="Hyperlink"/>
          </w:rPr>
          <w:t>here</w:t>
        </w:r>
      </w:hyperlink>
      <w:r>
        <w:t xml:space="preserve"> in the Publish section.</w:t>
      </w:r>
    </w:p>
    <w:p w14:paraId="15EA3F04" w14:textId="77777777" w:rsidR="006B437C" w:rsidRDefault="006B437C" w:rsidP="006B437C">
      <w:pPr>
        <w:pStyle w:val="Heading5"/>
      </w:pPr>
      <w:r>
        <w:t>Workflow</w:t>
      </w:r>
    </w:p>
    <w:p w14:paraId="56804177" w14:textId="77777777" w:rsidR="006B437C" w:rsidRDefault="006B437C" w:rsidP="006B437C">
      <w:pPr>
        <w:pStyle w:val="Heading4"/>
      </w:pPr>
      <w:r>
        <w:t>MapZen</w:t>
      </w:r>
    </w:p>
    <w:p w14:paraId="115C47E0" w14:textId="77777777" w:rsidR="006B437C" w:rsidRDefault="006B437C" w:rsidP="008B6883">
      <w:pPr>
        <w:pStyle w:val="BodyText2"/>
      </w:pPr>
      <w:r>
        <w:t xml:space="preserve">See </w:t>
      </w:r>
      <w:hyperlink r:id="rId1585" w:history="1">
        <w:r w:rsidRPr="00C56C59">
          <w:rPr>
            <w:rStyle w:val="Hyperlink"/>
          </w:rPr>
          <w:t>here</w:t>
        </w:r>
      </w:hyperlink>
      <w:r>
        <w:t>. These are amazingly detailed and can return geojson, e.g. for Laveno</w:t>
      </w:r>
    </w:p>
    <w:p w14:paraId="1C3E2775" w14:textId="77777777" w:rsidR="006B437C" w:rsidRPr="00C56C59" w:rsidRDefault="000D5C35" w:rsidP="008B6883">
      <w:pPr>
        <w:pStyle w:val="BodyText2"/>
      </w:pPr>
      <w:hyperlink r:id="rId1586" w:history="1">
        <w:r w:rsidR="006B437C" w:rsidRPr="00540B56">
          <w:rPr>
            <w:rStyle w:val="Hyperlink"/>
          </w:rPr>
          <w:t>https://tile.mapzen.com/mapzen/vector/v1/all/15/17167/11672.topojson?api_key=vector-tiles-VyYjZGS</w:t>
        </w:r>
      </w:hyperlink>
      <w:r w:rsidR="006B437C">
        <w:t xml:space="preserve"> </w:t>
      </w:r>
    </w:p>
    <w:p w14:paraId="177C6722"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1A8D3C99" w14:textId="77777777" w:rsidR="006B437C" w:rsidRDefault="000D5C35" w:rsidP="008B6883">
      <w:pPr>
        <w:pStyle w:val="BodyText2"/>
      </w:pPr>
      <w:hyperlink r:id="rId1587" w:history="1">
        <w:r w:rsidR="006B437C" w:rsidRPr="00540B56">
          <w:rPr>
            <w:rStyle w:val="Hyperlink"/>
          </w:rPr>
          <w:t>https://www.openstreetmap.org/way/339595997</w:t>
        </w:r>
      </w:hyperlink>
      <w:r w:rsidR="006B437C">
        <w:t xml:space="preserve"> </w:t>
      </w:r>
    </w:p>
    <w:p w14:paraId="375A8ABB" w14:textId="77777777" w:rsidR="006B437C" w:rsidRPr="00C56C59" w:rsidRDefault="006B437C" w:rsidP="008B6883">
      <w:pPr>
        <w:pStyle w:val="BodyText2"/>
      </w:pPr>
      <w:r>
        <w:t xml:space="preserve">There is a ‘Tag Explorer’ to help in understanding what data are present in the Vector Tiles here: </w:t>
      </w:r>
      <w:hyperlink r:id="rId1588" w:history="1">
        <w:r w:rsidRPr="00540B56">
          <w:rPr>
            <w:rStyle w:val="Hyperlink"/>
          </w:rPr>
          <w:t>http://tangrams.github.io/explorer</w:t>
        </w:r>
      </w:hyperlink>
      <w:r>
        <w:t xml:space="preserve"> </w:t>
      </w:r>
    </w:p>
    <w:p w14:paraId="2788F6E9" w14:textId="77777777" w:rsidR="006B437C" w:rsidRDefault="006B437C" w:rsidP="006B437C">
      <w:pPr>
        <w:pStyle w:val="Heading5"/>
      </w:pPr>
      <w:r>
        <w:t>Docs</w:t>
      </w:r>
    </w:p>
    <w:p w14:paraId="4C750D5A" w14:textId="77777777" w:rsidR="006B437C" w:rsidRDefault="006B437C" w:rsidP="008B6883">
      <w:pPr>
        <w:pStyle w:val="BodyText2"/>
      </w:pPr>
      <w:r>
        <w:t>You can find a feature in the openstreetmap.org website by pasting the id into the url in one of the following ways:</w:t>
      </w:r>
    </w:p>
    <w:p w14:paraId="418E2530" w14:textId="77777777" w:rsidR="006B437C" w:rsidRDefault="000D5C35" w:rsidP="008B6883">
      <w:pPr>
        <w:pStyle w:val="BodyText2"/>
      </w:pPr>
      <w:hyperlink r:id="rId1589"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05358712" w14:textId="77777777" w:rsidR="006B437C" w:rsidRDefault="000D5C35" w:rsidP="008B6883">
      <w:pPr>
        <w:pStyle w:val="BodyText2"/>
      </w:pPr>
      <w:hyperlink r:id="rId1590"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718B6ED7" w14:textId="77777777" w:rsidR="006B437C" w:rsidRDefault="000D5C35" w:rsidP="008B6883">
      <w:pPr>
        <w:pStyle w:val="BodyText2"/>
      </w:pPr>
      <w:hyperlink r:id="rId1591"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0D281BE1" w14:textId="77777777" w:rsidR="006B437C" w:rsidRDefault="006B437C" w:rsidP="008B6883">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56C23E42" w14:textId="77777777" w:rsidR="006B437C" w:rsidRPr="0028792B" w:rsidRDefault="006B437C" w:rsidP="006B437C">
      <w:pPr>
        <w:pStyle w:val="Heading5"/>
      </w:pPr>
      <w:r>
        <w:t>Issues</w:t>
      </w:r>
    </w:p>
    <w:p w14:paraId="74DB5AAA" w14:textId="77777777" w:rsidR="006B437C" w:rsidRDefault="006B437C" w:rsidP="006B437C">
      <w:pPr>
        <w:pStyle w:val="Heading6"/>
      </w:pPr>
      <w:r w:rsidRPr="00BA5DC1">
        <w:t>Failed to load resource: the server responded with a status of 502 (Bad Gateway)</w:t>
      </w:r>
    </w:p>
    <w:p w14:paraId="1E323328" w14:textId="77777777" w:rsidR="006B437C" w:rsidRPr="00BA5DC1" w:rsidRDefault="006B437C" w:rsidP="008B6883">
      <w:pPr>
        <w:pStyle w:val="BodyText2"/>
      </w:pPr>
      <w:r>
        <w:t>Getting this error on 17/7/2017. Not sure why as the urls are fine.</w:t>
      </w:r>
    </w:p>
    <w:p w14:paraId="06E141B4" w14:textId="77777777" w:rsidR="006B437C" w:rsidRDefault="006B437C" w:rsidP="006B437C">
      <w:pPr>
        <w:pStyle w:val="Heading6"/>
      </w:pPr>
      <w:bookmarkStart w:id="295" w:name="_Visible_Tile_Outlines"/>
      <w:bookmarkEnd w:id="295"/>
      <w:r>
        <w:t>Visible Tile Outlines</w:t>
      </w:r>
    </w:p>
    <w:p w14:paraId="0AA24466" w14:textId="77777777" w:rsidR="006B437C" w:rsidRDefault="006B437C" w:rsidP="008B6883">
      <w:pPr>
        <w:pStyle w:val="BodyText2"/>
      </w:pPr>
      <w:r>
        <w:t>In MapZen tiles, there are visible boundaries for polygon features:</w:t>
      </w:r>
    </w:p>
    <w:p w14:paraId="0E26C4C4" w14:textId="77777777" w:rsidR="006B437C" w:rsidRDefault="006B437C" w:rsidP="008B6883">
      <w:pPr>
        <w:pStyle w:val="BodyText2"/>
      </w:pPr>
      <w:r>
        <w:rPr>
          <w:noProof/>
          <w:lang w:bidi="ar-SA"/>
        </w:rPr>
        <w:lastRenderedPageBreak/>
        <w:drawing>
          <wp:inline distT="0" distB="0" distL="0" distR="0" wp14:anchorId="3322EF91" wp14:editId="5E4D5D0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92">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58F696BB" wp14:editId="07015ED3">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93">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0057402A" w14:textId="77777777" w:rsidR="006B437C" w:rsidRDefault="006B437C" w:rsidP="008B6883">
      <w:pPr>
        <w:pStyle w:val="BodyText2"/>
      </w:pPr>
      <w:r>
        <w:t>The reason why is that the path is exactly 256x256 and so the edges are visible. In MapBox, this is the same tile:</w:t>
      </w:r>
    </w:p>
    <w:p w14:paraId="2E453E23" w14:textId="77777777" w:rsidR="006B437C" w:rsidRDefault="006B437C" w:rsidP="008B6883">
      <w:pPr>
        <w:pStyle w:val="BodyText2"/>
      </w:pPr>
      <w:r>
        <w:rPr>
          <w:noProof/>
          <w:lang w:bidi="ar-SA"/>
        </w:rPr>
        <w:drawing>
          <wp:inline distT="0" distB="0" distL="0" distR="0" wp14:anchorId="5A9F84CA" wp14:editId="34B625CE">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94">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316D8502" w14:textId="77777777" w:rsidR="006B437C" w:rsidRDefault="006B437C" w:rsidP="008B6883">
      <w:pPr>
        <w:pStyle w:val="BodyText2"/>
      </w:pPr>
      <w:r>
        <w:t>And the viewBox attribute on the &lt;SVG&gt; element only shows the 256x256 portion in the middle:</w:t>
      </w:r>
    </w:p>
    <w:p w14:paraId="519459BE" w14:textId="77777777" w:rsidR="006B437C" w:rsidRDefault="006B437C" w:rsidP="008B6883">
      <w:pPr>
        <w:pStyle w:val="BodyText2"/>
      </w:pPr>
      <w:r>
        <w:rPr>
          <w:noProof/>
          <w:lang w:bidi="ar-SA"/>
        </w:rPr>
        <w:drawing>
          <wp:inline distT="0" distB="0" distL="0" distR="0" wp14:anchorId="4AD5234E" wp14:editId="6DB84E82">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5">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4343BAD2" w14:textId="77777777" w:rsidR="006B437C" w:rsidRDefault="006B437C" w:rsidP="008B6883">
      <w:pPr>
        <w:pStyle w:val="BodyText2"/>
      </w:pPr>
      <w:r>
        <w:t>TileMaker avoids this issue as well by creating geometries larger than the viewBox. Here is a protected area:</w:t>
      </w:r>
    </w:p>
    <w:p w14:paraId="1862DA3E" w14:textId="77777777" w:rsidR="006B437C" w:rsidRPr="00E77917" w:rsidRDefault="006B437C" w:rsidP="008B6883">
      <w:pPr>
        <w:pStyle w:val="BodyText2"/>
      </w:pPr>
      <w:r>
        <w:rPr>
          <w:noProof/>
          <w:lang w:bidi="ar-SA"/>
        </w:rPr>
        <w:drawing>
          <wp:inline distT="0" distB="0" distL="0" distR="0" wp14:anchorId="52A8D600" wp14:editId="322692BF">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96">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235B28BC" w14:textId="77777777" w:rsidR="006B437C" w:rsidRDefault="006B437C" w:rsidP="006B437C">
      <w:pPr>
        <w:pStyle w:val="Heading4"/>
      </w:pPr>
      <w:r>
        <w:t>OpenMapTiles</w:t>
      </w:r>
    </w:p>
    <w:p w14:paraId="7B366E37" w14:textId="77777777" w:rsidR="006B437C" w:rsidRDefault="000D5C35" w:rsidP="008B6883">
      <w:pPr>
        <w:pStyle w:val="BodyText2"/>
      </w:pPr>
      <w:hyperlink r:id="rId1597"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598" w:history="1">
        <w:r w:rsidR="006B437C" w:rsidRPr="00075DF7">
          <w:rPr>
            <w:rStyle w:val="Hyperlink"/>
          </w:rPr>
          <w:t>here</w:t>
        </w:r>
      </w:hyperlink>
      <w:r w:rsidR="006B437C">
        <w:t xml:space="preserve">. I have authenticated with Google and there is a free viewer for the data </w:t>
      </w:r>
      <w:hyperlink r:id="rId1599" w:anchor="10.04/1.5450/14.7669" w:history="1">
        <w:r w:rsidR="006B437C" w:rsidRPr="00075DF7">
          <w:rPr>
            <w:rStyle w:val="Hyperlink"/>
          </w:rPr>
          <w:t>here</w:t>
        </w:r>
      </w:hyperlink>
      <w:r w:rsidR="006B437C">
        <w:t>.</w:t>
      </w:r>
    </w:p>
    <w:p w14:paraId="722F1D7A" w14:textId="77777777" w:rsidR="006B437C" w:rsidRPr="00075DF7" w:rsidRDefault="006B437C" w:rsidP="008B6883">
      <w:pPr>
        <w:pStyle w:val="BodyText2"/>
      </w:pPr>
      <w:r>
        <w:t xml:space="preserve">Here is the style editor: </w:t>
      </w:r>
      <w:hyperlink r:id="rId1600" w:history="1">
        <w:r w:rsidRPr="00B109F0">
          <w:rPr>
            <w:rStyle w:val="Hyperlink"/>
          </w:rPr>
          <w:t>http://editor.openmaptiles.org/</w:t>
        </w:r>
      </w:hyperlink>
      <w:r>
        <w:t xml:space="preserve"> </w:t>
      </w:r>
    </w:p>
    <w:p w14:paraId="148AC7EF" w14:textId="77777777" w:rsidR="006B437C" w:rsidRDefault="006B437C" w:rsidP="006B437C">
      <w:pPr>
        <w:pStyle w:val="Heading3"/>
      </w:pPr>
      <w:r>
        <w:t>Formats</w:t>
      </w:r>
    </w:p>
    <w:p w14:paraId="2B24E3FB" w14:textId="77777777" w:rsidR="006B437C" w:rsidRPr="007542CD" w:rsidRDefault="006B437C" w:rsidP="006B437C">
      <w:pPr>
        <w:pStyle w:val="Heading4"/>
      </w:pPr>
      <w:r>
        <w:t>GeoJson</w:t>
      </w:r>
    </w:p>
    <w:p w14:paraId="414AEAF3"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72245327" w14:textId="77777777" w:rsidR="00B85046" w:rsidRDefault="00B85046" w:rsidP="00B85046">
      <w:pPr>
        <w:pStyle w:val="Heading4"/>
      </w:pPr>
      <w:r>
        <w:t>MBTiles</w:t>
      </w:r>
    </w:p>
    <w:p w14:paraId="7696E811" w14:textId="77777777" w:rsidR="00CF35DF" w:rsidRPr="00CF35DF" w:rsidRDefault="00CF35DF" w:rsidP="008B6883">
      <w:pPr>
        <w:pStyle w:val="BodyText2"/>
      </w:pPr>
      <w:r>
        <w:t xml:space="preserve">See </w:t>
      </w:r>
      <w:hyperlink w:anchor="_MBTiles" w:history="1">
        <w:r w:rsidRPr="00CF35DF">
          <w:rPr>
            <w:rStyle w:val="Hyperlink"/>
          </w:rPr>
          <w:t>MBTiles</w:t>
        </w:r>
      </w:hyperlink>
      <w:r>
        <w:t>.</w:t>
      </w:r>
    </w:p>
    <w:p w14:paraId="1651B968" w14:textId="77777777" w:rsidR="006B437C" w:rsidRDefault="006B437C" w:rsidP="006B437C">
      <w:pPr>
        <w:pStyle w:val="Heading3"/>
      </w:pPr>
      <w:r>
        <w:t>Hosting</w:t>
      </w:r>
    </w:p>
    <w:p w14:paraId="58428D8B" w14:textId="77777777" w:rsidR="006B437C" w:rsidRDefault="006B437C" w:rsidP="006B437C">
      <w:pPr>
        <w:pStyle w:val="Heading4"/>
      </w:pPr>
      <w:r>
        <w:t>Cloud9</w:t>
      </w:r>
    </w:p>
    <w:p w14:paraId="0C3CE145" w14:textId="77777777" w:rsidR="006B437C" w:rsidRDefault="006B437C" w:rsidP="008B6883">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169ACA64" w14:textId="77777777" w:rsidR="006B437C" w:rsidRPr="00FC712C" w:rsidRDefault="006B437C" w:rsidP="006B437C">
      <w:pPr>
        <w:pStyle w:val="ConsoleError"/>
      </w:pPr>
      <w:r w:rsidRPr="00FC712C">
        <w:lastRenderedPageBreak/>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4B532C41" w14:textId="77777777" w:rsidR="006B437C" w:rsidRDefault="006B437C" w:rsidP="006B437C">
      <w:pPr>
        <w:pStyle w:val="Heading4"/>
      </w:pPr>
      <w:bookmarkStart w:id="296" w:name="_On_GCS"/>
      <w:bookmarkEnd w:id="296"/>
      <w:r>
        <w:t>GCS</w:t>
      </w:r>
    </w:p>
    <w:p w14:paraId="50D58FDB" w14:textId="77777777" w:rsidR="006B437C" w:rsidRDefault="006B437C" w:rsidP="006B437C">
      <w:pPr>
        <w:pStyle w:val="Heading5"/>
      </w:pPr>
      <w:r>
        <w:t>Tile maker tiles</w:t>
      </w:r>
    </w:p>
    <w:p w14:paraId="2BFCA106" w14:textId="77777777" w:rsidR="006B437C" w:rsidRDefault="006B437C" w:rsidP="008B6883">
      <w:pPr>
        <w:pStyle w:val="BodyText2"/>
      </w:pPr>
      <w:r>
        <w:t xml:space="preserve">All of the WDPA Africa tiles that were produced on the C9 ‘vector-tiles’ workspace using Tilemaker I am moving to </w:t>
      </w:r>
      <w:hyperlink r:id="rId1601"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15BA1C34" w14:textId="77777777" w:rsidR="006B437C" w:rsidRDefault="006B437C" w:rsidP="008B6883">
      <w:pPr>
        <w:pStyle w:val="BodyText2"/>
      </w:pPr>
      <w:r>
        <w:t>That’s inefficient so using gsutils on 27/7/17:</w:t>
      </w:r>
    </w:p>
    <w:p w14:paraId="1FD8B323" w14:textId="77777777" w:rsidR="006B437C" w:rsidRDefault="006B437C" w:rsidP="006B437C">
      <w:pPr>
        <w:pStyle w:val="Unix"/>
      </w:pPr>
      <w:r w:rsidRPr="00904CBF">
        <w:t>blishten:~/workspace (master) $ gsutil -m cp -r "/home/ubuntu/workspace/tiles/wdpa_africa/" gs://geeimageserver.appspot.com</w:t>
      </w:r>
    </w:p>
    <w:p w14:paraId="575CFAB0" w14:textId="77777777" w:rsidR="006B437C" w:rsidRDefault="006B437C" w:rsidP="008B6883">
      <w:pPr>
        <w:pStyle w:val="BodyText2"/>
      </w:pPr>
      <w:r>
        <w:t>Moving the Tippecanoe generated tiles on 17/8/17:</w:t>
      </w:r>
    </w:p>
    <w:p w14:paraId="250A1BE3"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0FDCA72A" w14:textId="77777777" w:rsidR="006B437C" w:rsidRDefault="006B437C" w:rsidP="006B437C">
      <w:pPr>
        <w:pStyle w:val="BodyText"/>
      </w:pPr>
      <w:r>
        <w:t>Started at 13:50 on 28/7/17. There are 998,900 tiles for Africa down to level 13. Finished 09:06 on 29/7/17. 19hrs 15 mins.</w:t>
      </w:r>
    </w:p>
    <w:p w14:paraId="1F05A59D" w14:textId="77777777" w:rsidR="006B437C" w:rsidRDefault="006B437C" w:rsidP="008B6883">
      <w:pPr>
        <w:pStyle w:val="BodyText2"/>
      </w:pPr>
      <w:r>
        <w:t>I am also getting the wrong errors when the tiles don’t exist:</w:t>
      </w:r>
    </w:p>
    <w:p w14:paraId="36AF4A15" w14:textId="77777777" w:rsidR="006B437C" w:rsidRDefault="006B437C" w:rsidP="006B437C">
      <w:pPr>
        <w:pStyle w:val="ConsoleError"/>
      </w:pPr>
      <w:r>
        <w:t xml:space="preserve"> </w:t>
      </w:r>
      <w:r w:rsidRPr="00E10A6A">
        <w:t>Failed to load resource: the server responded with a status of 403 ()</w:t>
      </w:r>
    </w:p>
    <w:p w14:paraId="7DB9DD7E" w14:textId="77777777" w:rsidR="006B437C" w:rsidRDefault="006B437C" w:rsidP="006B437C">
      <w:pPr>
        <w:pStyle w:val="Heading5"/>
      </w:pPr>
      <w:bookmarkStart w:id="297" w:name="_Tippecanoe_tiles"/>
      <w:bookmarkEnd w:id="297"/>
      <w:r>
        <w:t>Tippecanoe tiles</w:t>
      </w:r>
    </w:p>
    <w:p w14:paraId="5E73311E"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4303FF7" w14:textId="77777777" w:rsidR="006B437C" w:rsidRDefault="006B437C" w:rsidP="006B437C">
      <w:pPr>
        <w:pStyle w:val="Heading3"/>
      </w:pPr>
      <w:r>
        <w:t>Styling</w:t>
      </w:r>
    </w:p>
    <w:p w14:paraId="4A12A811" w14:textId="77777777" w:rsidR="009A609B" w:rsidRDefault="009A609B" w:rsidP="009A609B">
      <w:pPr>
        <w:pStyle w:val="Heading4"/>
      </w:pPr>
      <w:r>
        <w:t>Examples</w:t>
      </w:r>
    </w:p>
    <w:p w14:paraId="48C67D00" w14:textId="77777777" w:rsidR="009A609B" w:rsidRPr="00452D8E" w:rsidRDefault="009A609B" w:rsidP="008B6883">
      <w:pPr>
        <w:pStyle w:val="BodyText2"/>
      </w:pPr>
      <w:r>
        <w:t xml:space="preserve">There are some on </w:t>
      </w:r>
      <w:hyperlink r:id="rId1602" w:history="1">
        <w:r w:rsidRPr="003B37F4">
          <w:rPr>
            <w:rStyle w:val="Hyperlink"/>
          </w:rPr>
          <w:t>OpenMapTiles</w:t>
        </w:r>
      </w:hyperlink>
      <w:r>
        <w:t xml:space="preserve"> and </w:t>
      </w:r>
      <w:hyperlink r:id="rId1603" w:history="1">
        <w:r w:rsidRPr="003B37F4">
          <w:rPr>
            <w:rStyle w:val="Hyperlink"/>
          </w:rPr>
          <w:t>MapBox</w:t>
        </w:r>
      </w:hyperlink>
      <w:r>
        <w:t>.</w:t>
      </w:r>
    </w:p>
    <w:p w14:paraId="01B64744" w14:textId="77777777" w:rsidR="006B437C" w:rsidRDefault="006B437C" w:rsidP="006B437C">
      <w:pPr>
        <w:pStyle w:val="Heading4"/>
      </w:pPr>
      <w:r>
        <w:t>GUI Tools</w:t>
      </w:r>
    </w:p>
    <w:p w14:paraId="48D89C26" w14:textId="77777777" w:rsidR="006B437C" w:rsidRDefault="006B437C" w:rsidP="006B437C">
      <w:pPr>
        <w:pStyle w:val="Heading5"/>
      </w:pPr>
      <w:r>
        <w:t>MapBox Studio</w:t>
      </w:r>
    </w:p>
    <w:p w14:paraId="38EB2A3C" w14:textId="77777777" w:rsidR="006B437C" w:rsidRPr="0003609B" w:rsidRDefault="000D5C35" w:rsidP="008B6883">
      <w:pPr>
        <w:pStyle w:val="BodyText2"/>
      </w:pPr>
      <w:hyperlink r:id="rId1604" w:history="1">
        <w:r w:rsidR="006B437C" w:rsidRPr="0003609B">
          <w:rPr>
            <w:rStyle w:val="Hyperlink"/>
          </w:rPr>
          <w:t>Mapbox Studio</w:t>
        </w:r>
      </w:hyperlink>
      <w:r w:rsidR="006B437C">
        <w:t xml:space="preserve"> is the style editor for MapBox and writes MapBoxGL styles.</w:t>
      </w:r>
    </w:p>
    <w:p w14:paraId="30C014C4" w14:textId="77777777" w:rsidR="006B437C" w:rsidRDefault="006B437C" w:rsidP="006B437C">
      <w:pPr>
        <w:pStyle w:val="Heading5"/>
      </w:pPr>
      <w:r>
        <w:t>Maputnik</w:t>
      </w:r>
    </w:p>
    <w:p w14:paraId="53E97C4B" w14:textId="77777777" w:rsidR="006B437C" w:rsidRDefault="000D5C35" w:rsidP="008B6883">
      <w:pPr>
        <w:pStyle w:val="BodyText2"/>
      </w:pPr>
      <w:hyperlink r:id="rId1605" w:anchor="1.48/-0.0/10.2" w:history="1">
        <w:r w:rsidR="006B437C" w:rsidRPr="0003609B">
          <w:rPr>
            <w:rStyle w:val="Hyperlink"/>
          </w:rPr>
          <w:t>Maputnik</w:t>
        </w:r>
      </w:hyperlink>
      <w:r w:rsidR="006B437C">
        <w:t xml:space="preserve"> is the style editor for OpenMapTiles and writes MapBoxGL styles.</w:t>
      </w:r>
    </w:p>
    <w:p w14:paraId="3F5221F6" w14:textId="77777777" w:rsidR="006B437C" w:rsidRDefault="006B437C" w:rsidP="006B437C">
      <w:pPr>
        <w:pStyle w:val="Heading5"/>
      </w:pPr>
      <w:r>
        <w:t>Tangram Play</w:t>
      </w:r>
    </w:p>
    <w:p w14:paraId="4CEDB69A" w14:textId="77777777" w:rsidR="006B437C" w:rsidRDefault="000D5C35" w:rsidP="008B6883">
      <w:pPr>
        <w:pStyle w:val="BodyText2"/>
      </w:pPr>
      <w:hyperlink r:id="rId1606"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68322C9" w14:textId="77777777" w:rsidR="006B437C" w:rsidRDefault="006B437C" w:rsidP="008B6883">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607" w:history="1">
        <w:r w:rsidRPr="00540B56">
          <w:rPr>
            <w:rStyle w:val="Hyperlink"/>
          </w:rPr>
          <w:t>https://web-apps-blishten.c9users.io/tilemaker/bern_tiles/</w:t>
        </w:r>
      </w:hyperlink>
      <w:r>
        <w:t xml:space="preserve"> but they return an http 302 instead of actual data. This is because:</w:t>
      </w:r>
    </w:p>
    <w:p w14:paraId="7FDA67FC" w14:textId="77777777" w:rsidR="006B437C" w:rsidRDefault="006B437C" w:rsidP="006B437C">
      <w:pPr>
        <w:pStyle w:val="ConsoleError"/>
      </w:pPr>
      <w:r w:rsidRPr="00D27873">
        <w:t xml:space="preserve">XMLHttpRequest cannot load </w:t>
      </w:r>
      <w:hyperlink r:id="rId1608" w:history="1">
        <w:r w:rsidRPr="00D27873">
          <w:rPr>
            <w:rStyle w:val="Hyperlink"/>
          </w:rPr>
          <w:t>https://web-apps-blishten.c9users.io/tilemaker/bern_tiles/13/4265/2883.pbf</w:t>
        </w:r>
      </w:hyperlink>
      <w:r w:rsidRPr="00D27873">
        <w:t>. Redirect from '</w:t>
      </w:r>
      <w:hyperlink r:id="rId1609" w:history="1">
        <w:r w:rsidRPr="00D27873">
          <w:rPr>
            <w:rStyle w:val="Hyperlink"/>
          </w:rPr>
          <w:t>https://web-apps-blishten.c9users.io/tilemaker/bern_tiles/13/4265/2883.pbf</w:t>
        </w:r>
      </w:hyperlink>
      <w:r w:rsidRPr="00D27873">
        <w:t>' to '</w:t>
      </w:r>
      <w:hyperlink r:id="rId1610"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611" w:history="1">
        <w:r w:rsidRPr="00A27CCC">
          <w:rPr>
            <w:rStyle w:val="Hyperlink"/>
          </w:rPr>
          <w:t>https://mapzen.com</w:t>
        </w:r>
      </w:hyperlink>
      <w:r w:rsidRPr="00D27873">
        <w:t>' is therefore not allowed access.</w:t>
      </w:r>
    </w:p>
    <w:p w14:paraId="78D42F1F"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7F20ACC6" w14:textId="77777777" w:rsidR="006B437C" w:rsidRDefault="006B437C" w:rsidP="006B437C">
      <w:pPr>
        <w:pStyle w:val="ConsoleError"/>
      </w:pPr>
      <w:r w:rsidRPr="00A27CCC">
        <w:t xml:space="preserve">XMLHttpRequest cannot load </w:t>
      </w:r>
      <w:hyperlink r:id="rId1612"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613" w:history="1">
        <w:r w:rsidRPr="00A27CCC">
          <w:rPr>
            <w:rStyle w:val="Hyperlink"/>
          </w:rPr>
          <w:t>https://mapzen.com</w:t>
        </w:r>
      </w:hyperlink>
      <w:r w:rsidRPr="00A27CCC">
        <w:t>' is therefore not allowed access.</w:t>
      </w:r>
    </w:p>
    <w:p w14:paraId="23911327" w14:textId="77777777" w:rsidR="006B437C" w:rsidRDefault="006B437C" w:rsidP="006B437C">
      <w:pPr>
        <w:pStyle w:val="Heading4"/>
      </w:pPr>
      <w:r>
        <w:t>MapBox Style Specification</w:t>
      </w:r>
    </w:p>
    <w:p w14:paraId="0F989650" w14:textId="77777777" w:rsidR="006B437C" w:rsidRDefault="000D5C35" w:rsidP="008B6883">
      <w:pPr>
        <w:pStyle w:val="BodyText2"/>
      </w:pPr>
      <w:hyperlink r:id="rId1614" w:history="1">
        <w:r w:rsidR="006B437C" w:rsidRPr="009A1526">
          <w:rPr>
            <w:rStyle w:val="Hyperlink"/>
          </w:rPr>
          <w:t>Here</w:t>
        </w:r>
      </w:hyperlink>
      <w:r w:rsidR="006B437C">
        <w:t xml:space="preserve"> is the documentation. </w:t>
      </w:r>
    </w:p>
    <w:p w14:paraId="6BCB380D" w14:textId="77777777" w:rsidR="009A609B" w:rsidRDefault="009A609B" w:rsidP="009A609B">
      <w:pPr>
        <w:pStyle w:val="Heading5"/>
      </w:pPr>
      <w:r>
        <w:t>Issues</w:t>
      </w:r>
    </w:p>
    <w:p w14:paraId="6E324561" w14:textId="77777777" w:rsidR="009A609B" w:rsidRDefault="009A609B" w:rsidP="009A609B">
      <w:pPr>
        <w:pStyle w:val="Heading6"/>
      </w:pPr>
      <w:r>
        <w:t>No outline width property</w:t>
      </w:r>
    </w:p>
    <w:p w14:paraId="199C816B" w14:textId="77777777" w:rsidR="009A609B" w:rsidRPr="009A609B" w:rsidRDefault="009A609B" w:rsidP="008B6883">
      <w:pPr>
        <w:pStyle w:val="BodyText2"/>
      </w:pPr>
      <w:r>
        <w:t xml:space="preserve">A limitation of WebGL means that there is no outline width property - see </w:t>
      </w:r>
      <w:hyperlink r:id="rId1615" w:history="1">
        <w:r w:rsidRPr="009A609B">
          <w:rPr>
            <w:rStyle w:val="Hyperlink"/>
          </w:rPr>
          <w:t>here</w:t>
        </w:r>
      </w:hyperlink>
      <w:r>
        <w:t>.</w:t>
      </w:r>
    </w:p>
    <w:p w14:paraId="241D9DFF" w14:textId="77777777" w:rsidR="006B437C" w:rsidRDefault="006B437C" w:rsidP="006B437C">
      <w:pPr>
        <w:pStyle w:val="Heading5"/>
      </w:pPr>
      <w:r>
        <w:t>Source</w:t>
      </w:r>
    </w:p>
    <w:p w14:paraId="1F42F4FD"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616" w:anchor="sources" w:history="1">
        <w:r w:rsidRPr="005606E6">
          <w:rPr>
            <w:rStyle w:val="Hyperlink"/>
          </w:rPr>
          <w:t>here</w:t>
        </w:r>
      </w:hyperlink>
      <w:r>
        <w:t xml:space="preserve">. The specification for the tile layer is TileJSON and is available </w:t>
      </w:r>
      <w:hyperlink r:id="rId1617" w:history="1">
        <w:r w:rsidRPr="00C23E15">
          <w:rPr>
            <w:rStyle w:val="Hyperlink"/>
          </w:rPr>
          <w:t>here</w:t>
        </w:r>
      </w:hyperlink>
      <w:r>
        <w:t xml:space="preserve">. </w:t>
      </w:r>
    </w:p>
    <w:p w14:paraId="66BD4DF9" w14:textId="77777777" w:rsidR="006B437C" w:rsidRDefault="006B437C" w:rsidP="008B6883">
      <w:pPr>
        <w:pStyle w:val="BodyText2"/>
      </w:pPr>
      <w:r>
        <w:t xml:space="preserve">An example for MapBox Streets is a </w:t>
      </w:r>
      <w:hyperlink r:id="rId1618" w:history="1">
        <w:r w:rsidRPr="00DB234C">
          <w:rPr>
            <w:rStyle w:val="Hyperlink"/>
          </w:rPr>
          <w:t>Gist</w:t>
        </w:r>
      </w:hyperlink>
      <w:r>
        <w:t xml:space="preserve"> here. Some of the information to populate this can be gleened from the metadata.json file that is produced when you run Tippecanoe.</w:t>
      </w:r>
    </w:p>
    <w:p w14:paraId="07652EEA" w14:textId="77777777" w:rsidR="006B437C" w:rsidRPr="00E012E2" w:rsidRDefault="006B437C" w:rsidP="008B6883">
      <w:pPr>
        <w:pStyle w:val="BodyText2"/>
      </w:pPr>
    </w:p>
    <w:p w14:paraId="4FC5783C" w14:textId="77777777" w:rsidR="00440E10" w:rsidRDefault="00440E10" w:rsidP="00440E10">
      <w:pPr>
        <w:pStyle w:val="Heading2"/>
      </w:pPr>
      <w:r>
        <w:t>Virtual Machines</w:t>
      </w:r>
    </w:p>
    <w:p w14:paraId="65A27C99" w14:textId="77777777" w:rsidR="00440E10" w:rsidRDefault="00440E10" w:rsidP="00440E10">
      <w:pPr>
        <w:pStyle w:val="Heading3"/>
      </w:pPr>
      <w:bookmarkStart w:id="298" w:name="_Penrose"/>
      <w:bookmarkEnd w:id="298"/>
      <w:r>
        <w:t>Penrose</w:t>
      </w:r>
    </w:p>
    <w:p w14:paraId="2592DB84" w14:textId="77777777" w:rsidR="00440E10" w:rsidRDefault="00440E10" w:rsidP="00440E10">
      <w:pPr>
        <w:pStyle w:val="Heading4"/>
      </w:pPr>
      <w:r>
        <w:t>Installations</w:t>
      </w:r>
    </w:p>
    <w:p w14:paraId="0DFC19F1" w14:textId="77777777" w:rsidR="00440E10" w:rsidRDefault="00440E10" w:rsidP="00440E10">
      <w:pPr>
        <w:pStyle w:val="Heading5"/>
      </w:pPr>
      <w:r>
        <w:t xml:space="preserve">Pip </w:t>
      </w:r>
    </w:p>
    <w:p w14:paraId="1B7BF4DD" w14:textId="77777777" w:rsidR="00440E10" w:rsidRPr="004F30FA" w:rsidRDefault="00440E10" w:rsidP="00440E10">
      <w:pPr>
        <w:pStyle w:val="Unix"/>
      </w:pPr>
      <w:r w:rsidRPr="004F30FA">
        <w:t>biopama@Ubuntu-1710-artful-64-minimal:~$ sudo apt install python-pip</w:t>
      </w:r>
    </w:p>
    <w:p w14:paraId="7D6D929B" w14:textId="77777777" w:rsidR="00440E10" w:rsidRDefault="00440E10" w:rsidP="00440E10">
      <w:pPr>
        <w:pStyle w:val="Heading5"/>
      </w:pPr>
      <w:r>
        <w:t>npm packages</w:t>
      </w:r>
    </w:p>
    <w:p w14:paraId="6F9E39B8" w14:textId="77777777" w:rsidR="00440E10" w:rsidRDefault="00440E10" w:rsidP="00440E10">
      <w:pPr>
        <w:pStyle w:val="BodyText2"/>
      </w:pPr>
      <w:r>
        <w:t xml:space="preserve">See </w:t>
      </w:r>
      <w:hyperlink w:anchor="_Packages" w:history="1">
        <w:r w:rsidRPr="00E5692C">
          <w:rPr>
            <w:rStyle w:val="Hyperlink"/>
          </w:rPr>
          <w:t>Packages</w:t>
        </w:r>
      </w:hyperlink>
      <w:r>
        <w:t xml:space="preserve">. </w:t>
      </w:r>
    </w:p>
    <w:p w14:paraId="241939F6" w14:textId="77777777" w:rsidR="00440E10" w:rsidRDefault="00440E10" w:rsidP="00440E10">
      <w:pPr>
        <w:pStyle w:val="BodyText2"/>
      </w:pPr>
      <w:r>
        <w:t xml:space="preserve">After configuring npm to install global packages in the users folder (see </w:t>
      </w:r>
      <w:hyperlink w:anchor="_Installing_globally_without" w:history="1">
        <w:r w:rsidRPr="00A44122">
          <w:rPr>
            <w:rStyle w:val="Hyperlink"/>
          </w:rPr>
          <w:t>here</w:t>
        </w:r>
      </w:hyperlink>
      <w:r>
        <w:t>):</w:t>
      </w:r>
    </w:p>
    <w:p w14:paraId="76D15E6B" w14:textId="77777777" w:rsidR="00440E10" w:rsidRDefault="00440E10" w:rsidP="00440E10">
      <w:pPr>
        <w:pStyle w:val="Unix"/>
      </w:pPr>
      <w:r w:rsidRPr="009B2CF3">
        <w:t xml:space="preserve">biopama@Ubuntu-1710-artful-64-minimal:~/public_html/beta/wireframes$ npm install -g create-react-app   </w:t>
      </w:r>
      <w:r>
        <w:tab/>
      </w:r>
      <w:r>
        <w:tab/>
        <w:t>//install create-react-app globally</w:t>
      </w:r>
    </w:p>
    <w:p w14:paraId="592016B8" w14:textId="77777777" w:rsidR="00440E10" w:rsidRDefault="00440E10" w:rsidP="00440E10">
      <w:pPr>
        <w:pStyle w:val="Unix"/>
      </w:pPr>
      <w:r w:rsidRPr="009B2CF3">
        <w:t>biopama@Ubuntu-1710-artful-64-minimal:~/public_html/beta/wireframes$ create-react-app regional</w:t>
      </w:r>
      <w:r>
        <w:tab/>
      </w:r>
      <w:r>
        <w:tab/>
        <w:t>//create the react app</w:t>
      </w:r>
    </w:p>
    <w:p w14:paraId="3F1487C1" w14:textId="77777777" w:rsidR="00440E10" w:rsidRDefault="00440E10" w:rsidP="00440E10">
      <w:pPr>
        <w:pStyle w:val="Unix"/>
      </w:pPr>
      <w:r w:rsidRPr="00E53436">
        <w:t>biopama@Ubuntu-1710-artful-64-minimal:~/public_html/beta/wireframes$ cd regional</w:t>
      </w:r>
    </w:p>
    <w:p w14:paraId="11A8DB12" w14:textId="77777777" w:rsidR="00440E10" w:rsidRDefault="00440E10" w:rsidP="00440E10">
      <w:pPr>
        <w:pStyle w:val="BodyText2"/>
      </w:pPr>
      <w:r>
        <w:t xml:space="preserve">Installed packages: </w:t>
      </w:r>
    </w:p>
    <w:p w14:paraId="15E900DB" w14:textId="77777777" w:rsidR="00440E10" w:rsidRDefault="00440E10" w:rsidP="00440E10">
      <w:pPr>
        <w:pStyle w:val="BodyText2"/>
      </w:pPr>
      <w:r>
        <w:t>material-ui,mapbox-gl,typeface-roboto,react-sparklines,diffract,recharts,react-router,</w:t>
      </w:r>
      <w:r w:rsidRPr="007F0D97">
        <w:t>react-router-dom</w:t>
      </w:r>
      <w:r w:rsidR="00D079DB">
        <w:t>, jsonp</w:t>
      </w:r>
    </w:p>
    <w:p w14:paraId="26D297B1" w14:textId="77777777" w:rsidR="00440E10" w:rsidRDefault="00440E10" w:rsidP="00440E10">
      <w:pPr>
        <w:pStyle w:val="Heading5"/>
      </w:pPr>
      <w:bookmarkStart w:id="299" w:name="_CodeIntel"/>
      <w:bookmarkEnd w:id="299"/>
      <w:r>
        <w:t>CodeIntel</w:t>
      </w:r>
    </w:p>
    <w:p w14:paraId="78123BBC" w14:textId="77777777" w:rsidR="00440E10" w:rsidRDefault="00440E10" w:rsidP="00440E10">
      <w:pPr>
        <w:pStyle w:val="BodyText2"/>
      </w:pPr>
      <w:r>
        <w:t xml:space="preserve">Provides code completion for C9 workspaces - from </w:t>
      </w:r>
      <w:hyperlink r:id="rId1619" w:history="1">
        <w:r w:rsidRPr="00583A77">
          <w:rPr>
            <w:rStyle w:val="Hyperlink"/>
          </w:rPr>
          <w:t>here</w:t>
        </w:r>
      </w:hyperlink>
      <w:r>
        <w:t>.</w:t>
      </w:r>
    </w:p>
    <w:p w14:paraId="6E8AA4B6" w14:textId="77777777" w:rsidR="00440E10" w:rsidRDefault="00440E10" w:rsidP="00440E10">
      <w:pPr>
        <w:pStyle w:val="Unix"/>
      </w:pPr>
      <w:r w:rsidRPr="00583A77">
        <w:t>biopama@Ubuntu-1710-artful-64-minimal:~$ pip download -d /tmp/codeintel codeintel==0.9.3</w:t>
      </w:r>
    </w:p>
    <w:p w14:paraId="57DDDF6A" w14:textId="77777777" w:rsidR="00440E10" w:rsidRDefault="00440E10" w:rsidP="00440E10">
      <w:pPr>
        <w:pStyle w:val="Unix"/>
      </w:pPr>
      <w:r>
        <w:t>biopama@Ubuntu-1710-artful-64-minimal:~$ cd /tmp/codeintel</w:t>
      </w:r>
    </w:p>
    <w:p w14:paraId="75D0C4BD" w14:textId="77777777" w:rsidR="00440E10" w:rsidRDefault="00440E10" w:rsidP="00440E10">
      <w:pPr>
        <w:pStyle w:val="Unix"/>
      </w:pPr>
      <w:r>
        <w:t>biopama@Ubuntu-1710-artful-64-minimal:/tmp/codeintel$ tar xf CodeIntel-0.9.3.tar.gz</w:t>
      </w:r>
    </w:p>
    <w:p w14:paraId="651881B1" w14:textId="77777777" w:rsidR="00440E10" w:rsidRDefault="00440E10" w:rsidP="00440E10">
      <w:pPr>
        <w:pStyle w:val="Unix"/>
      </w:pPr>
      <w:r>
        <w:t>biopama@Ubuntu-1710-artful-64-minimal:/tmp/codeintel$ mv CodeIntel-0.9.3/SilverCity CodeIntel-0.9.3/silvercity</w:t>
      </w:r>
    </w:p>
    <w:p w14:paraId="78344707" w14:textId="77777777" w:rsidR="00440E10" w:rsidRDefault="00440E10" w:rsidP="00440E10">
      <w:pPr>
        <w:pStyle w:val="Unix"/>
      </w:pPr>
      <w:r>
        <w:t>biopama@Ubuntu-1710-artful-64-minimal:/tmp/codeintel$ tar czf CodeIntel-0.9.3.tar.gz CodeIntel-0.9.3</w:t>
      </w:r>
    </w:p>
    <w:p w14:paraId="0895CEAF" w14:textId="77777777" w:rsidR="00440E10" w:rsidRDefault="00440E10" w:rsidP="00440E10">
      <w:pPr>
        <w:pStyle w:val="Unix"/>
      </w:pPr>
      <w:r>
        <w:t>biopama@Ubuntu-1710-artful-64-minimal:/tmp/codeintel$ pip install -U --no-index --find-links=/tmp/codeintel codeintel</w:t>
      </w:r>
    </w:p>
    <w:p w14:paraId="7626BBDB" w14:textId="77777777" w:rsidR="00440E10" w:rsidRDefault="00440E10" w:rsidP="00440E10">
      <w:pPr>
        <w:pStyle w:val="BodyText2"/>
      </w:pPr>
      <w:r>
        <w:t xml:space="preserve">In the Workspace | Preferences we now see a Plugin Explorer and the plugin: </w:t>
      </w:r>
      <w:r>
        <w:rPr>
          <w:noProof/>
          <w:lang w:bidi="ar-SA"/>
        </w:rPr>
        <w:drawing>
          <wp:inline distT="0" distB="0" distL="0" distR="0" wp14:anchorId="0CD86D93" wp14:editId="65F05F1E">
            <wp:extent cx="3970452" cy="84616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20">
                      <a:extLst>
                        <a:ext uri="{28A0092B-C50C-407E-A947-70E740481C1C}">
                          <a14:useLocalDpi xmlns:a14="http://schemas.microsoft.com/office/drawing/2010/main" val="0"/>
                        </a:ext>
                      </a:extLst>
                    </a:blip>
                    <a:srcRect/>
                    <a:stretch>
                      <a:fillRect/>
                    </a:stretch>
                  </pic:blipFill>
                  <pic:spPr bwMode="auto">
                    <a:xfrm>
                      <a:off x="0" y="0"/>
                      <a:ext cx="4027754" cy="858374"/>
                    </a:xfrm>
                    <a:prstGeom prst="rect">
                      <a:avLst/>
                    </a:prstGeom>
                    <a:noFill/>
                    <a:ln>
                      <a:noFill/>
                    </a:ln>
                  </pic:spPr>
                </pic:pic>
              </a:graphicData>
            </a:graphic>
          </wp:inline>
        </w:drawing>
      </w:r>
    </w:p>
    <w:p w14:paraId="4701A7CF" w14:textId="77777777" w:rsidR="00440E10" w:rsidRDefault="00440E10" w:rsidP="00440E10">
      <w:pPr>
        <w:pStyle w:val="BodyText2"/>
      </w:pPr>
      <w:r>
        <w:t>Don't know what difference it makes!</w:t>
      </w:r>
    </w:p>
    <w:p w14:paraId="258F95BB" w14:textId="77777777" w:rsidR="00440E10" w:rsidRDefault="00440E10" w:rsidP="00440E10">
      <w:pPr>
        <w:pStyle w:val="Heading5"/>
      </w:pPr>
      <w:r>
        <w:t>phpPgAdmin</w:t>
      </w:r>
    </w:p>
    <w:p w14:paraId="106FDF22" w14:textId="77777777" w:rsidR="00440E10" w:rsidRDefault="00440E10" w:rsidP="00440E10">
      <w:pPr>
        <w:pStyle w:val="BodyText2"/>
      </w:pPr>
      <w:r>
        <w:lastRenderedPageBreak/>
        <w:t xml:space="preserve">Is here </w:t>
      </w:r>
      <w:hyperlink r:id="rId1621" w:history="1">
        <w:r w:rsidRPr="00D310D8">
          <w:rPr>
            <w:rStyle w:val="Hyperlink"/>
          </w:rPr>
          <w:t>http://beta.biopama.org/phppgadmin/</w:t>
        </w:r>
      </w:hyperlink>
      <w:r>
        <w:t xml:space="preserve">  </w:t>
      </w:r>
    </w:p>
    <w:p w14:paraId="2ECFD7AC" w14:textId="77777777" w:rsidR="00440E10" w:rsidRPr="00BC391E" w:rsidRDefault="00440E10" w:rsidP="00440E10">
      <w:pPr>
        <w:pStyle w:val="BodyText2"/>
      </w:pPr>
      <w:r>
        <w:t>U/P:</w:t>
      </w:r>
      <w:r>
        <w:tab/>
        <w:t>biopama_rris  @xhAdMFAG7nYrbbc</w:t>
      </w:r>
    </w:p>
    <w:p w14:paraId="76919D6D" w14:textId="77777777" w:rsidR="00440E10" w:rsidRDefault="00440E10" w:rsidP="00440E10">
      <w:pPr>
        <w:pStyle w:val="Heading4"/>
      </w:pPr>
      <w:r>
        <w:t>Configuration</w:t>
      </w:r>
    </w:p>
    <w:p w14:paraId="4B51446D" w14:textId="77777777" w:rsidR="00440E10" w:rsidRDefault="00440E10" w:rsidP="00440E10">
      <w:pPr>
        <w:pStyle w:val="Heading5"/>
      </w:pPr>
      <w:r>
        <w:t>Firewall</w:t>
      </w:r>
    </w:p>
    <w:p w14:paraId="07BADDBF" w14:textId="77777777" w:rsidR="00440E10" w:rsidRDefault="00440E10" w:rsidP="00440E10">
      <w:pPr>
        <w:pStyle w:val="BodyText2"/>
      </w:pPr>
      <w:r>
        <w:t>To see the status of the firewall:</w:t>
      </w:r>
    </w:p>
    <w:p w14:paraId="26D99B31" w14:textId="77777777" w:rsidR="00440E10" w:rsidRDefault="00440E10" w:rsidP="00440E10">
      <w:pPr>
        <w:pStyle w:val="Unix"/>
      </w:pPr>
      <w:r w:rsidRPr="00902DF5">
        <w:t>sudo ufw status</w:t>
      </w:r>
    </w:p>
    <w:p w14:paraId="05236020" w14:textId="77777777" w:rsidR="00440E10" w:rsidRDefault="00440E10" w:rsidP="00440E10">
      <w:pPr>
        <w:pStyle w:val="BodyText2"/>
      </w:pPr>
      <w:r>
        <w:t>To add a new rule (here unblocking port 8081):</w:t>
      </w:r>
    </w:p>
    <w:p w14:paraId="392B5D61" w14:textId="77777777" w:rsidR="00440E10" w:rsidRPr="00902DF5" w:rsidRDefault="00440E10" w:rsidP="00440E10">
      <w:pPr>
        <w:pStyle w:val="Unix"/>
      </w:pPr>
      <w:r>
        <w:t>sudo ufw allow 8081</w:t>
      </w:r>
    </w:p>
    <w:p w14:paraId="4FAA1D17" w14:textId="77777777" w:rsidR="00023D79" w:rsidRDefault="00023D79" w:rsidP="003B37F4">
      <w:pPr>
        <w:pStyle w:val="Heading2"/>
      </w:pPr>
      <w:r>
        <w:t>Virtualization</w:t>
      </w:r>
    </w:p>
    <w:p w14:paraId="4C2AE6CD" w14:textId="77777777" w:rsidR="00023D79" w:rsidRDefault="00023D79" w:rsidP="0034374E">
      <w:pPr>
        <w:pStyle w:val="Heading3"/>
      </w:pPr>
      <w:r>
        <w:t>Installing VirtualBox on my Mac</w:t>
      </w:r>
    </w:p>
    <w:p w14:paraId="24E53272" w14:textId="77777777" w:rsidR="00023D79" w:rsidRDefault="00023D79" w:rsidP="008B6883">
      <w:pPr>
        <w:pStyle w:val="BodyText2"/>
        <w:numPr>
          <w:ilvl w:val="0"/>
          <w:numId w:val="25"/>
        </w:numPr>
      </w:pPr>
      <w:r>
        <w:t xml:space="preserve">Downloading VirtualBox from </w:t>
      </w:r>
      <w:hyperlink r:id="rId1622" w:history="1">
        <w:r w:rsidRPr="00023D79">
          <w:rPr>
            <w:rStyle w:val="Hyperlink"/>
          </w:rPr>
          <w:t>here</w:t>
        </w:r>
      </w:hyperlink>
      <w:r>
        <w:t>.</w:t>
      </w:r>
    </w:p>
    <w:p w14:paraId="07CD0F71" w14:textId="77777777" w:rsidR="008C4544" w:rsidRDefault="006D065F" w:rsidP="008B6883">
      <w:pPr>
        <w:pStyle w:val="BodyText2"/>
        <w:numPr>
          <w:ilvl w:val="0"/>
          <w:numId w:val="25"/>
        </w:numPr>
      </w:pPr>
      <w:r>
        <w:t>Installed and runs</w:t>
      </w:r>
    </w:p>
    <w:p w14:paraId="60D6153A" w14:textId="77777777" w:rsidR="003F4279" w:rsidRDefault="00CE5A0B" w:rsidP="0034374E">
      <w:pPr>
        <w:pStyle w:val="Heading3"/>
      </w:pPr>
      <w:r>
        <w:t>Installing Windows XP</w:t>
      </w:r>
    </w:p>
    <w:p w14:paraId="0FF92E3C" w14:textId="77777777" w:rsidR="00CE5A0B" w:rsidRPr="00CE5A0B" w:rsidRDefault="00F067F9" w:rsidP="007D2F52">
      <w:pPr>
        <w:pStyle w:val="Heading4"/>
      </w:pPr>
      <w:r>
        <w:t>From a VM install</w:t>
      </w:r>
    </w:p>
    <w:p w14:paraId="656F774E" w14:textId="77777777" w:rsidR="00F067F9" w:rsidRDefault="003F4279" w:rsidP="008B6883">
      <w:pPr>
        <w:pStyle w:val="BodyText2"/>
      </w:pPr>
      <w:r>
        <w:t xml:space="preserve">Following the instructions </w:t>
      </w:r>
      <w:hyperlink r:id="rId1623"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624"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0040DE6E" w14:textId="77777777" w:rsidR="00F067F9" w:rsidRDefault="00F067F9" w:rsidP="007D2F52">
      <w:pPr>
        <w:pStyle w:val="Heading4"/>
      </w:pPr>
      <w:r>
        <w:t>From a full XP install</w:t>
      </w:r>
    </w:p>
    <w:p w14:paraId="53A1D570" w14:textId="77777777" w:rsidR="004971B4" w:rsidRPr="004971B4" w:rsidRDefault="004971B4" w:rsidP="008B6883">
      <w:pPr>
        <w:pStyle w:val="BodyText2"/>
      </w:pPr>
      <w:r>
        <w:t xml:space="preserve">Following the instructions </w:t>
      </w:r>
      <w:hyperlink r:id="rId1625" w:history="1">
        <w:r w:rsidRPr="004971B4">
          <w:rPr>
            <w:rStyle w:val="Hyperlink"/>
          </w:rPr>
          <w:t>here</w:t>
        </w:r>
      </w:hyperlink>
      <w:r>
        <w:t xml:space="preserve"> to install XP on VirtualBox.</w:t>
      </w:r>
    </w:p>
    <w:p w14:paraId="0285FB5D" w14:textId="77777777" w:rsidR="004971B4" w:rsidRDefault="004971B4" w:rsidP="008B6883">
      <w:pPr>
        <w:pStyle w:val="BodyText2"/>
        <w:numPr>
          <w:ilvl w:val="0"/>
          <w:numId w:val="26"/>
        </w:numPr>
      </w:pPr>
      <w:r>
        <w:t xml:space="preserve">Download the Windows XP *.iso from </w:t>
      </w:r>
      <w:hyperlink r:id="rId1626" w:history="1">
        <w:r w:rsidRPr="005409AC">
          <w:rPr>
            <w:rStyle w:val="Hyperlink"/>
          </w:rPr>
          <w:t>here</w:t>
        </w:r>
      </w:hyperlink>
      <w:r>
        <w:t xml:space="preserve">. </w:t>
      </w:r>
    </w:p>
    <w:p w14:paraId="6908E032" w14:textId="77777777" w:rsidR="004971B4" w:rsidRDefault="004971B4" w:rsidP="008B6883">
      <w:pPr>
        <w:pStyle w:val="BodyText2"/>
        <w:numPr>
          <w:ilvl w:val="0"/>
          <w:numId w:val="26"/>
        </w:numPr>
      </w:pPr>
      <w:r>
        <w:t>Create a new VM in VirtualBox with the default setting for the Windows XP VM</w:t>
      </w:r>
    </w:p>
    <w:p w14:paraId="148DCDF6" w14:textId="77777777" w:rsidR="004971B4" w:rsidRPr="00023D79" w:rsidRDefault="004971B4" w:rsidP="008B6883">
      <w:pPr>
        <w:pStyle w:val="BodyText2"/>
        <w:numPr>
          <w:ilvl w:val="0"/>
          <w:numId w:val="26"/>
        </w:numPr>
      </w:pPr>
      <w:r>
        <w:t>Start the Windows XP VM</w:t>
      </w:r>
    </w:p>
    <w:p w14:paraId="1F232126" w14:textId="77777777" w:rsidR="0057777E" w:rsidRDefault="0057777E" w:rsidP="008B6883">
      <w:pPr>
        <w:pStyle w:val="BodyText2"/>
      </w:pPr>
      <w:r>
        <w:t>I have a Windows XP Home Edition key:</w:t>
      </w:r>
      <w:r w:rsidR="00F067F9">
        <w:t xml:space="preserve"> </w:t>
      </w:r>
      <w:r>
        <w:t>V8962-TBQ9V-YJWMB-6YBPH-Y26DT          00043-748-429-726          X12-51823</w:t>
      </w:r>
    </w:p>
    <w:p w14:paraId="21BB6CEC" w14:textId="77777777" w:rsidR="00FF4CCA" w:rsidRDefault="00FF4CCA" w:rsidP="003B37F4">
      <w:pPr>
        <w:pStyle w:val="Heading2"/>
      </w:pPr>
      <w:r>
        <w:t>Web Servers</w:t>
      </w:r>
    </w:p>
    <w:p w14:paraId="2E4E6377" w14:textId="77777777" w:rsidR="00FF4CCA" w:rsidRDefault="00FF4CCA" w:rsidP="00FF4CCA">
      <w:pPr>
        <w:pStyle w:val="Heading3"/>
      </w:pPr>
      <w:r>
        <w:t>Apache</w:t>
      </w:r>
    </w:p>
    <w:p w14:paraId="104A9BE2" w14:textId="77777777" w:rsidR="00FF4CCA" w:rsidRDefault="00FF4CCA" w:rsidP="00FF4CCA">
      <w:pPr>
        <w:pStyle w:val="Heading4"/>
      </w:pPr>
      <w:r>
        <w:t>Installing</w:t>
      </w:r>
    </w:p>
    <w:p w14:paraId="194AE3CD" w14:textId="77777777" w:rsidR="00FF4CCA" w:rsidRDefault="00FF4CCA" w:rsidP="008B6883">
      <w:pPr>
        <w:pStyle w:val="BodyText2"/>
      </w:pPr>
      <w:r>
        <w:t>See the relevant operating systems under Unix for installation instructions.</w:t>
      </w:r>
    </w:p>
    <w:p w14:paraId="6911F9E0" w14:textId="77777777" w:rsidR="00FF4CCA" w:rsidRPr="00FF4CCA" w:rsidRDefault="00FF4CCA" w:rsidP="00FF4CCA">
      <w:pPr>
        <w:pStyle w:val="Heading4"/>
      </w:pPr>
      <w:r>
        <w:t>Configuration</w:t>
      </w:r>
    </w:p>
    <w:p w14:paraId="71ABEE5F" w14:textId="77777777" w:rsidR="00BB7C12" w:rsidRDefault="00BB7C12" w:rsidP="00BB7C12">
      <w:pPr>
        <w:pStyle w:val="Heading5"/>
      </w:pPr>
      <w:bookmarkStart w:id="300" w:name="_https"/>
      <w:bookmarkEnd w:id="300"/>
      <w:r>
        <w:t>https</w:t>
      </w:r>
    </w:p>
    <w:p w14:paraId="6BE4B735" w14:textId="77777777" w:rsidR="00BB7C12" w:rsidRDefault="00BB7C12" w:rsidP="008B6883">
      <w:pPr>
        <w:pStyle w:val="BodyText2"/>
      </w:pPr>
      <w:r>
        <w:t xml:space="preserve">Following instructions </w:t>
      </w:r>
      <w:hyperlink r:id="rId1627" w:history="1">
        <w:r w:rsidRPr="00B75591">
          <w:rPr>
            <w:rStyle w:val="Hyperlink"/>
          </w:rPr>
          <w:t>here</w:t>
        </w:r>
      </w:hyperlink>
      <w:r>
        <w:t>.</w:t>
      </w:r>
    </w:p>
    <w:p w14:paraId="40556078" w14:textId="77777777" w:rsidR="00BB7C12" w:rsidRDefault="00BB7C12" w:rsidP="00BB7C12">
      <w:pPr>
        <w:pStyle w:val="Heading6"/>
      </w:pPr>
      <w:r>
        <w:t>Activate SSL Mode</w:t>
      </w:r>
    </w:p>
    <w:p w14:paraId="2662AAF2" w14:textId="77777777" w:rsidR="00BB7C12" w:rsidRDefault="00BB7C12" w:rsidP="00BB7C12">
      <w:pPr>
        <w:pStyle w:val="Unix"/>
      </w:pPr>
      <w:r w:rsidRPr="00423A39">
        <w:t>sudo a2enmod ssl</w:t>
      </w:r>
    </w:p>
    <w:p w14:paraId="3244C71A" w14:textId="77777777" w:rsidR="00BB7C12" w:rsidRDefault="00BB7C12" w:rsidP="00BB7C12">
      <w:pPr>
        <w:pStyle w:val="Unix"/>
      </w:pPr>
      <w:r w:rsidRPr="00BB7C12">
        <w:t>sudo service apache2 restart</w:t>
      </w:r>
    </w:p>
    <w:p w14:paraId="13970B56" w14:textId="77777777" w:rsidR="00BB7C12" w:rsidRDefault="00BB7C12" w:rsidP="008B6883">
      <w:pPr>
        <w:pStyle w:val="BodyText2"/>
      </w:pPr>
      <w:r>
        <w:lastRenderedPageBreak/>
        <w:t>Now, when I access the page, I get:</w:t>
      </w:r>
    </w:p>
    <w:p w14:paraId="249AA262" w14:textId="77777777" w:rsidR="00BB7C12" w:rsidRDefault="00BB7C12" w:rsidP="008B6883">
      <w:pPr>
        <w:pStyle w:val="BodyText2"/>
      </w:pPr>
      <w:r>
        <w:rPr>
          <w:noProof/>
          <w:lang w:bidi="ar-SA"/>
        </w:rPr>
        <w:drawing>
          <wp:inline distT="0" distB="0" distL="0" distR="0" wp14:anchorId="517DDD03" wp14:editId="64949122">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28">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5B544FA8" w14:textId="77777777" w:rsidR="00BB7C12" w:rsidRDefault="00BB7C12" w:rsidP="008B6883">
      <w:pPr>
        <w:pStyle w:val="BodyText2"/>
      </w:pPr>
      <w:r>
        <w:t xml:space="preserve">This is because we don’t have an SSL certificate. </w:t>
      </w:r>
    </w:p>
    <w:p w14:paraId="4C80D9DD" w14:textId="77777777" w:rsidR="00BB7C12" w:rsidRDefault="00BB7C12" w:rsidP="00BB7C12">
      <w:pPr>
        <w:pStyle w:val="Heading6"/>
      </w:pPr>
      <w:r w:rsidRPr="00BB7C12">
        <w:t>Create a Self-Signed SSL Certificate</w:t>
      </w:r>
    </w:p>
    <w:p w14:paraId="0632DA77" w14:textId="77777777" w:rsidR="007E5A90" w:rsidRDefault="007E5A90" w:rsidP="008B6883">
      <w:pPr>
        <w:pStyle w:val="BodyText2"/>
      </w:pPr>
      <w:r>
        <w:t>On my GCP Ubuntu 14.04 instance I am creating a self-signed SSL certificate:</w:t>
      </w:r>
    </w:p>
    <w:p w14:paraId="67F3BF46" w14:textId="77777777" w:rsidR="00BB7C12" w:rsidRDefault="00BB7C12" w:rsidP="00BB7C12">
      <w:pPr>
        <w:pStyle w:val="Unix"/>
      </w:pPr>
      <w:r w:rsidRPr="00BB7C12">
        <w:t>sudo mkdir /etc/apache2/ssl</w:t>
      </w:r>
    </w:p>
    <w:p w14:paraId="0CFDDB8A" w14:textId="77777777"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01DC0152" w14:textId="77777777"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02B6580" w14:textId="77777777" w:rsidR="00FA7902" w:rsidRDefault="00FA7902" w:rsidP="00BB7C12">
      <w:pPr>
        <w:pStyle w:val="Unix"/>
      </w:pPr>
      <w:r w:rsidRPr="00FA7902">
        <w:t>sudo a2ensite default-ssl.conf</w:t>
      </w:r>
    </w:p>
    <w:p w14:paraId="4BE1E0FA" w14:textId="77777777" w:rsidR="00FA7902" w:rsidRPr="00BB7C12" w:rsidRDefault="00FA7902" w:rsidP="00BB7C12">
      <w:pPr>
        <w:pStyle w:val="Unix"/>
      </w:pPr>
      <w:r w:rsidRPr="00FA7902">
        <w:t>sudo service apache2 restart</w:t>
      </w:r>
    </w:p>
    <w:p w14:paraId="3380C2F1" w14:textId="77777777" w:rsidR="00BB7C12" w:rsidRPr="00BB7C12" w:rsidRDefault="00BB7C12" w:rsidP="008B6883">
      <w:pPr>
        <w:pStyle w:val="BodyText2"/>
      </w:pPr>
    </w:p>
    <w:p w14:paraId="6DC37582" w14:textId="77777777" w:rsidR="00244F90" w:rsidRDefault="00244F90" w:rsidP="00244F90">
      <w:pPr>
        <w:pStyle w:val="Heading5"/>
      </w:pPr>
      <w:r>
        <w:t>Rewrites</w:t>
      </w:r>
    </w:p>
    <w:p w14:paraId="7E7FF3E2" w14:textId="77777777" w:rsidR="00244F90" w:rsidRDefault="00244F90" w:rsidP="00244F90">
      <w:pPr>
        <w:pStyle w:val="BodyText2"/>
      </w:pPr>
      <w:r>
        <w:t xml:space="preserve">I am getting 404 errors using a React app on beta.biopama.org. See </w:t>
      </w:r>
      <w:hyperlink w:anchor="_Rewrites_not_enabled" w:history="1">
        <w:r w:rsidRPr="00244F90">
          <w:rPr>
            <w:rStyle w:val="Hyperlink"/>
          </w:rPr>
          <w:t>Rewrites not enabled in Apache</w:t>
        </w:r>
      </w:hyperlink>
      <w:r>
        <w:t xml:space="preserve">. This is because Apache hasn’t been configured to rewrite requests routed to a virtual address to a physical address. </w:t>
      </w:r>
    </w:p>
    <w:p w14:paraId="0DBC2874" w14:textId="77777777" w:rsidR="00244F90" w:rsidRDefault="00244F90" w:rsidP="00244F90">
      <w:pPr>
        <w:pStyle w:val="BodyText2"/>
      </w:pPr>
      <w:r>
        <w:t>To configure Apache to do this, add the following to the Apache configuration file (on the Penrose machine it is '</w:t>
      </w:r>
      <w:r w:rsidRPr="00244F90">
        <w:t>/etc/apache2/sites-enabled</w:t>
      </w:r>
      <w:r>
        <w:t>/</w:t>
      </w:r>
      <w:r w:rsidRPr="00244F90">
        <w:t>beta.biopama.org.conf</w:t>
      </w:r>
      <w:r>
        <w:t>').</w:t>
      </w:r>
    </w:p>
    <w:p w14:paraId="0668ADA8" w14:textId="77777777" w:rsidR="00244F90" w:rsidRDefault="00244F90" w:rsidP="00244F90">
      <w:pPr>
        <w:pStyle w:val="Code"/>
      </w:pPr>
      <w:r>
        <w:t>&lt;Directory /home/biopama/public_html/beta/wireframes/regional/build/&gt;</w:t>
      </w:r>
    </w:p>
    <w:p w14:paraId="78DAAC64" w14:textId="77777777" w:rsidR="00244F90" w:rsidRDefault="00244F90" w:rsidP="00244F90">
      <w:pPr>
        <w:pStyle w:val="Code"/>
      </w:pPr>
      <w:r>
        <w:t xml:space="preserve">    RewriteEngine on</w:t>
      </w:r>
    </w:p>
    <w:p w14:paraId="78147887" w14:textId="77777777" w:rsidR="00244F90" w:rsidRDefault="00244F90" w:rsidP="00244F90">
      <w:pPr>
        <w:pStyle w:val="Code"/>
      </w:pPr>
      <w:r>
        <w:t xml:space="preserve">    # Don't rewrite files or directories</w:t>
      </w:r>
    </w:p>
    <w:p w14:paraId="4460CB27" w14:textId="77777777" w:rsidR="00244F90" w:rsidRDefault="00244F90" w:rsidP="00244F90">
      <w:pPr>
        <w:pStyle w:val="Code"/>
      </w:pPr>
      <w:r>
        <w:t xml:space="preserve">    RewriteCond %{REQUEST_FILENAME} -f [OR]</w:t>
      </w:r>
    </w:p>
    <w:p w14:paraId="505E779A" w14:textId="77777777" w:rsidR="00244F90" w:rsidRDefault="00244F90" w:rsidP="00244F90">
      <w:pPr>
        <w:pStyle w:val="Code"/>
      </w:pPr>
      <w:r>
        <w:t xml:space="preserve">    RewriteCond %{REQUEST_FILENAME} -d</w:t>
      </w:r>
    </w:p>
    <w:p w14:paraId="531F2004" w14:textId="77777777" w:rsidR="00244F90" w:rsidRDefault="00244F90" w:rsidP="00244F90">
      <w:pPr>
        <w:pStyle w:val="Code"/>
      </w:pPr>
      <w:r>
        <w:t xml:space="preserve">    RewriteRule ^ - [L]</w:t>
      </w:r>
    </w:p>
    <w:p w14:paraId="6C1C27D2" w14:textId="77777777" w:rsidR="00244F90" w:rsidRDefault="00244F90" w:rsidP="00244F90">
      <w:pPr>
        <w:pStyle w:val="Code"/>
      </w:pPr>
      <w:r>
        <w:t xml:space="preserve">    # Rewrite everything else to index.html to allow html5 state links</w:t>
      </w:r>
    </w:p>
    <w:p w14:paraId="0F30927C" w14:textId="77777777" w:rsidR="00244F90" w:rsidRDefault="00244F90" w:rsidP="00244F90">
      <w:pPr>
        <w:pStyle w:val="Code"/>
      </w:pPr>
      <w:r>
        <w:t xml:space="preserve">    RewriteRule ^ index.html [L]</w:t>
      </w:r>
    </w:p>
    <w:p w14:paraId="557067CD" w14:textId="77777777" w:rsidR="00244F90" w:rsidRDefault="00244F90" w:rsidP="00244F90">
      <w:pPr>
        <w:pStyle w:val="Code"/>
      </w:pPr>
      <w:r>
        <w:t>&lt;/Directory&gt;</w:t>
      </w:r>
    </w:p>
    <w:p w14:paraId="544B0B9F" w14:textId="77777777" w:rsidR="00244F90" w:rsidRDefault="00244F90" w:rsidP="00244F90">
      <w:pPr>
        <w:pStyle w:val="BodyText2"/>
      </w:pPr>
      <w:r>
        <w:t>Then reboot Apache.</w:t>
      </w:r>
    </w:p>
    <w:p w14:paraId="5E09BF08" w14:textId="77777777" w:rsidR="00244F90" w:rsidRPr="00244F90" w:rsidRDefault="00244F90" w:rsidP="00244F90">
      <w:pPr>
        <w:pStyle w:val="Unix"/>
      </w:pPr>
      <w:r w:rsidRPr="00244F90">
        <w:t>biopama@Ubuntu-1710-artful-64-minimal:/etc/apache2/sites-enabled$ sudo systemctl restart apache2</w:t>
      </w:r>
    </w:p>
    <w:p w14:paraId="36F281CE" w14:textId="77777777" w:rsidR="00244F90" w:rsidRDefault="00244F90" w:rsidP="00244F90">
      <w:pPr>
        <w:pStyle w:val="Heading5"/>
      </w:pPr>
      <w:r>
        <w:t>Virutal Hosts</w:t>
      </w:r>
    </w:p>
    <w:p w14:paraId="106A84E5" w14:textId="77777777" w:rsidR="00244F90" w:rsidRDefault="00244F90" w:rsidP="00244F90">
      <w:pPr>
        <w:pStyle w:val="BodyText2"/>
      </w:pPr>
      <w:r>
        <w:t>To add new virtual hosts:</w:t>
      </w:r>
    </w:p>
    <w:p w14:paraId="6178FC7D" w14:textId="77777777" w:rsidR="00C45ADD" w:rsidRPr="00C45ADD" w:rsidRDefault="00C45ADD" w:rsidP="003B37F4">
      <w:pPr>
        <w:pStyle w:val="Heading2"/>
      </w:pPr>
      <w:r>
        <w:t>Windows</w:t>
      </w:r>
    </w:p>
    <w:p w14:paraId="797B2332" w14:textId="77777777" w:rsidR="00C45ADD" w:rsidRDefault="00C45ADD" w:rsidP="0034374E">
      <w:pPr>
        <w:pStyle w:val="Heading3"/>
      </w:pPr>
      <w:r>
        <w:t>Font issues</w:t>
      </w:r>
    </w:p>
    <w:p w14:paraId="04022290"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60F4A948" w14:textId="77777777" w:rsidR="00C45ADD" w:rsidRDefault="00C45ADD" w:rsidP="008B6883">
      <w:pPr>
        <w:pStyle w:val="BodyText2"/>
      </w:pPr>
      <w:r>
        <w:rPr>
          <w:noProof/>
          <w:lang w:bidi="ar-SA"/>
        </w:rPr>
        <w:drawing>
          <wp:inline distT="0" distB="0" distL="0" distR="0" wp14:anchorId="3290A569" wp14:editId="722681BC">
            <wp:extent cx="1269242" cy="831195"/>
            <wp:effectExtent l="0" t="0" r="762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9">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A4C0C45" wp14:editId="627FA063">
            <wp:extent cx="1113805" cy="818866"/>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30">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250F0720" w14:textId="77777777" w:rsidR="00C45ADD" w:rsidRDefault="00C45ADD" w:rsidP="000E5536">
      <w:pPr>
        <w:pStyle w:val="Caption"/>
      </w:pPr>
      <w:r>
        <w:t xml:space="preserve">Figure </w:t>
      </w:r>
      <w:fldSimple w:instr=" SEQ Figure \* ARABIC ">
        <w:r w:rsidR="00270A0A">
          <w:rPr>
            <w:noProof/>
          </w:rPr>
          <w:t>20</w:t>
        </w:r>
      </w:fldSimple>
      <w:r>
        <w:t xml:space="preserve">  Using Arial</w:t>
      </w:r>
    </w:p>
    <w:p w14:paraId="4C91138B" w14:textId="77777777" w:rsidR="00C45ADD" w:rsidRPr="00C45ADD" w:rsidRDefault="00C45ADD" w:rsidP="000E5536">
      <w:pPr>
        <w:pStyle w:val="Caption"/>
      </w:pPr>
      <w:r>
        <w:t xml:space="preserve">Figure </w:t>
      </w:r>
      <w:fldSimple w:instr=" SEQ Figure \* ARABIC ">
        <w:r w:rsidR="00270A0A">
          <w:rPr>
            <w:noProof/>
          </w:rPr>
          <w:t>21</w:t>
        </w:r>
      </w:fldSimple>
      <w:r>
        <w:t xml:space="preserve"> With Lucida Grande on new PC</w:t>
      </w:r>
    </w:p>
    <w:p w14:paraId="74A788D2" w14:textId="77777777" w:rsidR="008800E6" w:rsidRDefault="008800E6" w:rsidP="000E5536">
      <w:pPr>
        <w:pStyle w:val="Heading1"/>
      </w:pPr>
      <w:r>
        <w:lastRenderedPageBreak/>
        <w:t>Cartography</w:t>
      </w:r>
    </w:p>
    <w:p w14:paraId="5A38CB83" w14:textId="77777777" w:rsidR="008800E6" w:rsidRDefault="008800E6" w:rsidP="008800E6">
      <w:pPr>
        <w:pStyle w:val="Heading2"/>
      </w:pPr>
      <w:r>
        <w:t>Colours</w:t>
      </w:r>
    </w:p>
    <w:p w14:paraId="4FE437BB" w14:textId="77777777" w:rsidR="008800E6" w:rsidRPr="008800E6" w:rsidRDefault="008800E6" w:rsidP="008B6883">
      <w:pPr>
        <w:pStyle w:val="BodyText2"/>
      </w:pPr>
      <w:r>
        <w:t xml:space="preserve">CartoColors is really nice - </w:t>
      </w:r>
      <w:hyperlink r:id="rId1631" w:history="1">
        <w:r w:rsidRPr="008800E6">
          <w:rPr>
            <w:rStyle w:val="Hyperlink"/>
          </w:rPr>
          <w:t>here</w:t>
        </w:r>
      </w:hyperlink>
      <w:r>
        <w:t>.</w:t>
      </w:r>
    </w:p>
    <w:p w14:paraId="013AE44B" w14:textId="77777777" w:rsidR="003E786A" w:rsidRDefault="003E786A" w:rsidP="003E786A">
      <w:pPr>
        <w:pStyle w:val="Heading2"/>
      </w:pPr>
      <w:r>
        <w:t>Taxonomy Charts</w:t>
      </w:r>
    </w:p>
    <w:p w14:paraId="4B54BF2D" w14:textId="77777777" w:rsidR="003E786A" w:rsidRPr="003E786A" w:rsidRDefault="003E786A" w:rsidP="003E786A">
      <w:pPr>
        <w:pStyle w:val="BodyText2"/>
      </w:pPr>
      <w:r>
        <w:t xml:space="preserve">Designers at MapBox use </w:t>
      </w:r>
      <w:hyperlink r:id="rId1632" w:history="1">
        <w:r w:rsidRPr="003E786A">
          <w:rPr>
            <w:rStyle w:val="Hyperlink"/>
          </w:rPr>
          <w:t>Taxonomy Charts</w:t>
        </w:r>
      </w:hyperlink>
      <w:r>
        <w:t xml:space="preserve"> to help them design their maps.</w:t>
      </w:r>
    </w:p>
    <w:p w14:paraId="0D370874" w14:textId="77777777" w:rsidR="00D7170A" w:rsidRDefault="00D7170A" w:rsidP="000E5536">
      <w:pPr>
        <w:pStyle w:val="Heading1"/>
      </w:pPr>
      <w:r>
        <w:t>Standards</w:t>
      </w:r>
    </w:p>
    <w:p w14:paraId="134C06B0" w14:textId="77777777" w:rsidR="00D7170A" w:rsidRDefault="00D7170A" w:rsidP="003B37F4">
      <w:pPr>
        <w:pStyle w:val="Heading2"/>
      </w:pPr>
      <w:r>
        <w:t>Spatial</w:t>
      </w:r>
    </w:p>
    <w:p w14:paraId="66A9386B" w14:textId="77777777"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04E660B4" w14:textId="77777777" w:rsidR="00D7170A" w:rsidRDefault="00D7170A" w:rsidP="008B6883">
      <w:pPr>
        <w:pStyle w:val="BodyText2"/>
      </w:pPr>
      <w:r>
        <w:t xml:space="preserve">Well-known Text (WKT) is </w:t>
      </w:r>
      <w:r w:rsidRPr="00D7170A">
        <w:t>a text markup language for representing vector geometry objects on a map</w:t>
      </w:r>
      <w:r>
        <w:t>.</w:t>
      </w:r>
    </w:p>
    <w:p w14:paraId="15188839" w14:textId="77777777" w:rsidR="00D7170A" w:rsidRPr="00D7170A" w:rsidRDefault="00D7170A" w:rsidP="008B6883">
      <w:pPr>
        <w:pStyle w:val="BodyText2"/>
      </w:pPr>
      <w:r>
        <w:t>Well-known Binary (WKB) is used to transfer and store the same information in databases.</w:t>
      </w:r>
    </w:p>
    <w:p w14:paraId="692EBA56" w14:textId="77777777" w:rsidR="00D7170A" w:rsidRPr="00D7170A" w:rsidRDefault="00D7170A" w:rsidP="008B6883">
      <w:pPr>
        <w:pStyle w:val="BodyText2"/>
      </w:pPr>
    </w:p>
    <w:p w14:paraId="40AF67F5" w14:textId="77777777" w:rsidR="00AC3489" w:rsidRDefault="00AC3489" w:rsidP="000E5536">
      <w:pPr>
        <w:pStyle w:val="Heading1"/>
      </w:pPr>
      <w:r>
        <w:t>Coordinate systems</w:t>
      </w:r>
    </w:p>
    <w:p w14:paraId="2433FF5E" w14:textId="77777777" w:rsidR="001C362A" w:rsidRDefault="001C362A" w:rsidP="003B37F4">
      <w:pPr>
        <w:pStyle w:val="Heading2"/>
      </w:pPr>
      <w:r>
        <w:t>EPSG codes</w:t>
      </w:r>
    </w:p>
    <w:p w14:paraId="79D8790F" w14:textId="77777777" w:rsidR="00AC3489" w:rsidRDefault="00AC3489" w:rsidP="008B6883">
      <w:pPr>
        <w:pStyle w:val="BodyText2"/>
      </w:pPr>
      <w:r>
        <w:t>WebMercator</w:t>
      </w:r>
      <w:r w:rsidR="00644F71">
        <w:tab/>
      </w:r>
      <w:r w:rsidR="008C7C28">
        <w:t>3857</w:t>
      </w:r>
    </w:p>
    <w:p w14:paraId="00A93255" w14:textId="77777777" w:rsidR="00AC3489" w:rsidRDefault="00AC3489" w:rsidP="008B6883">
      <w:pPr>
        <w:pStyle w:val="BodyText2"/>
      </w:pPr>
      <w:r>
        <w:t xml:space="preserve">Mollweide </w:t>
      </w:r>
      <w:r>
        <w:tab/>
      </w:r>
      <w:r w:rsidR="00644F71">
        <w:t>97099</w:t>
      </w:r>
    </w:p>
    <w:p w14:paraId="75FCA059" w14:textId="77777777" w:rsidR="00AC3489" w:rsidRDefault="00AC3489" w:rsidP="008B6883">
      <w:pPr>
        <w:pStyle w:val="BodyText2"/>
      </w:pPr>
      <w:r>
        <w:t>WGS84</w:t>
      </w:r>
      <w:r>
        <w:tab/>
      </w:r>
      <w:r>
        <w:tab/>
      </w:r>
      <w:r w:rsidR="00644F71">
        <w:t>4326</w:t>
      </w:r>
    </w:p>
    <w:p w14:paraId="77A05C62" w14:textId="77777777" w:rsidR="00644F71" w:rsidRPr="00AC3489" w:rsidRDefault="00644F71" w:rsidP="008B6883">
      <w:pPr>
        <w:pStyle w:val="BodyText2"/>
      </w:pPr>
      <w:r>
        <w:t>East Malaysia</w:t>
      </w:r>
      <w:r>
        <w:tab/>
        <w:t>3376</w:t>
      </w:r>
    </w:p>
    <w:p w14:paraId="5E05101D" w14:textId="77777777" w:rsidR="00B37D09" w:rsidRDefault="00C476E5" w:rsidP="000E5536">
      <w:pPr>
        <w:pStyle w:val="Heading1"/>
      </w:pPr>
      <w:r>
        <w:t>Performance</w:t>
      </w:r>
      <w:bookmarkEnd w:id="274"/>
    </w:p>
    <w:p w14:paraId="034813C3" w14:textId="77777777" w:rsidR="00B37D09" w:rsidRDefault="00C476E5" w:rsidP="003B37F4">
      <w:pPr>
        <w:pStyle w:val="Heading2"/>
      </w:pPr>
      <w:bookmarkStart w:id="301" w:name="_Toc315774617"/>
      <w:r>
        <w:t>Performance Comparison</w:t>
      </w:r>
      <w:bookmarkEnd w:id="301"/>
    </w:p>
    <w:p w14:paraId="7F2AD08A" w14:textId="77777777" w:rsidR="00F60A3F" w:rsidRDefault="00F60A3F" w:rsidP="0034374E">
      <w:pPr>
        <w:pStyle w:val="Heading3"/>
      </w:pPr>
      <w:r>
        <w:t>Papers</w:t>
      </w:r>
    </w:p>
    <w:p w14:paraId="288F40E3" w14:textId="77777777" w:rsidR="00F60A3F" w:rsidRDefault="00F60A3F" w:rsidP="008B6883">
      <w:pPr>
        <w:pStyle w:val="BodyText2"/>
      </w:pPr>
      <w:r>
        <w:t>Comparison of PostGIS, Hadoop and clusterGIS:</w:t>
      </w:r>
    </w:p>
    <w:p w14:paraId="1AB90D86" w14:textId="77777777" w:rsidR="00F60A3F" w:rsidRDefault="000D5C35" w:rsidP="008B6883">
      <w:pPr>
        <w:pStyle w:val="BodyText2"/>
      </w:pPr>
      <w:hyperlink r:id="rId1633" w:history="1">
        <w:r w:rsidR="00F60A3F">
          <w:rPr>
            <w:rStyle w:val="Hyperlink"/>
          </w:rPr>
          <w:t>http://www.nathankerr.com/projects/parallel-gis-processing/alternative_approaches_to_parallel_gis_processing.pdf</w:t>
        </w:r>
      </w:hyperlink>
    </w:p>
    <w:p w14:paraId="484884FA" w14:textId="77777777" w:rsidR="00800ECA" w:rsidRDefault="00800ECA" w:rsidP="008B6883">
      <w:pPr>
        <w:pStyle w:val="BodyText2"/>
      </w:pPr>
      <w:r>
        <w:t xml:space="preserve">Excellent presentation here from CSIRO and the following </w:t>
      </w:r>
      <w:hyperlink r:id="rId1634" w:history="1">
        <w:r w:rsidRPr="00800ECA">
          <w:rPr>
            <w:rStyle w:val="Hyperlink"/>
          </w:rPr>
          <w:t>conclusion</w:t>
        </w:r>
      </w:hyperlink>
      <w:r>
        <w:t>:</w:t>
      </w:r>
    </w:p>
    <w:p w14:paraId="2122469C"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3AFB95B4" w14:textId="77777777" w:rsidR="00F60A3F" w:rsidRPr="00F60A3F" w:rsidRDefault="00270BFC" w:rsidP="0034374E">
      <w:pPr>
        <w:pStyle w:val="Heading3"/>
      </w:pPr>
      <w:r>
        <w:t>Benchmarking</w:t>
      </w:r>
    </w:p>
    <w:p w14:paraId="60AAFBB9" w14:textId="77777777" w:rsidR="00B37D09" w:rsidRDefault="00C476E5" w:rsidP="008B6883">
      <w:pPr>
        <w:pStyle w:val="BodyText2"/>
      </w:pPr>
      <w:r>
        <w:t>Test results for Sei Whale (2475):</w:t>
      </w:r>
    </w:p>
    <w:p w14:paraId="1A87C02D" w14:textId="77777777" w:rsidR="00B37D09" w:rsidRDefault="00C476E5" w:rsidP="000E5536">
      <w:pPr>
        <w:pStyle w:val="BodyText"/>
      </w:pPr>
      <w:r>
        <w:tab/>
      </w:r>
      <w:r>
        <w:tab/>
      </w:r>
      <w:r>
        <w:tab/>
      </w:r>
      <w:r>
        <w:tab/>
      </w:r>
      <w:r>
        <w:tab/>
      </w:r>
      <w:r>
        <w:tab/>
      </w:r>
      <w:r>
        <w:tab/>
        <w:t>To Raster</w:t>
      </w:r>
      <w:r>
        <w:tab/>
      </w:r>
      <w:r>
        <w:tab/>
      </w:r>
      <w:r>
        <w:tab/>
      </w:r>
      <w:r>
        <w:tab/>
      </w:r>
      <w:r>
        <w:tab/>
        <w:t>To numpy</w:t>
      </w:r>
    </w:p>
    <w:p w14:paraId="64E43B43"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22C26D08" w14:textId="77777777" w:rsidR="00B37D09" w:rsidRDefault="00C476E5" w:rsidP="000E5536">
      <w:pPr>
        <w:pStyle w:val="BodyText"/>
      </w:pPr>
      <w:r>
        <w:t>GDAL</w:t>
      </w:r>
    </w:p>
    <w:p w14:paraId="17DD90C5" w14:textId="77777777" w:rsidR="00B37D09" w:rsidRDefault="00C476E5" w:rsidP="000E5536">
      <w:pPr>
        <w:pStyle w:val="BodyText"/>
      </w:pPr>
      <w:r>
        <w:lastRenderedPageBreak/>
        <w:t>GRASS</w:t>
      </w:r>
    </w:p>
    <w:p w14:paraId="2A078645" w14:textId="77777777" w:rsidR="00B37D09" w:rsidRDefault="00C476E5" w:rsidP="008B6883">
      <w:pPr>
        <w:pStyle w:val="BodyText2"/>
      </w:pPr>
      <w:r>
        <w:t>R</w:t>
      </w:r>
    </w:p>
    <w:p w14:paraId="7DB6E173" w14:textId="77777777" w:rsidR="00B37D09" w:rsidRDefault="00C476E5" w:rsidP="000E5536">
      <w:pPr>
        <w:pStyle w:val="BodyText"/>
      </w:pPr>
      <w:r>
        <w:t xml:space="preserve">Massively parallel processing - </w:t>
      </w:r>
      <w:hyperlink r:id="rId1635" w:history="1">
        <w:r w:rsidRPr="0077669C">
          <w:rPr>
            <w:rStyle w:val="Hyperlink"/>
          </w:rPr>
          <w:t>https://plus.google.com/116969159384245484847/posts/6SXDRWXFWkN</w:t>
        </w:r>
      </w:hyperlink>
    </w:p>
    <w:p w14:paraId="6BF3F78E" w14:textId="77777777" w:rsidR="00B37D09" w:rsidRDefault="00C476E5" w:rsidP="000E5536">
      <w:pPr>
        <w:pStyle w:val="BodyText"/>
      </w:pPr>
      <w:r>
        <w:t>Google AppEngine</w:t>
      </w:r>
    </w:p>
    <w:p w14:paraId="096CE951" w14:textId="77777777" w:rsidR="00B37D09" w:rsidRDefault="00C476E5" w:rsidP="000E5536">
      <w:pPr>
        <w:pStyle w:val="BodyText"/>
      </w:pPr>
      <w:r>
        <w:t>Google Megastore</w:t>
      </w:r>
    </w:p>
    <w:p w14:paraId="323F7D1A" w14:textId="77777777" w:rsidR="00B37D09" w:rsidRDefault="00C476E5" w:rsidP="000E5536">
      <w:pPr>
        <w:pStyle w:val="BodyText"/>
      </w:pPr>
      <w:r>
        <w:t>Google BigTable</w:t>
      </w:r>
    </w:p>
    <w:p w14:paraId="48AF1C85" w14:textId="77777777" w:rsidR="00B37D09" w:rsidRDefault="00C476E5" w:rsidP="000E5536">
      <w:pPr>
        <w:pStyle w:val="BodyText"/>
      </w:pPr>
      <w:r>
        <w:t>Google Fusion Tables</w:t>
      </w:r>
    </w:p>
    <w:p w14:paraId="00E5FE80" w14:textId="77777777" w:rsidR="00B37D09" w:rsidRDefault="00C476E5" w:rsidP="000E5536">
      <w:pPr>
        <w:pStyle w:val="BodyText"/>
      </w:pPr>
      <w:r>
        <w:t>Amazon SimpleDB</w:t>
      </w:r>
    </w:p>
    <w:p w14:paraId="1261225C" w14:textId="77777777" w:rsidR="00B37D09" w:rsidRDefault="00C476E5" w:rsidP="000E5536">
      <w:pPr>
        <w:pStyle w:val="BodyText"/>
      </w:pPr>
      <w:r>
        <w:t xml:space="preserve">Amazon DynamoDB - superceeded SimpleDB - </w:t>
      </w:r>
      <w:hyperlink r:id="rId1636" w:history="1">
        <w:r w:rsidRPr="0077669C">
          <w:rPr>
            <w:rStyle w:val="Hyperlink"/>
          </w:rPr>
          <w:t>http://www.allthingsdistributed.com/2012/01/amazon-dynamodb.html</w:t>
        </w:r>
      </w:hyperlink>
    </w:p>
    <w:p w14:paraId="336FDD32" w14:textId="77777777" w:rsidR="00B37D09" w:rsidRDefault="00C476E5" w:rsidP="000E5536">
      <w:pPr>
        <w:pStyle w:val="BodyText"/>
      </w:pPr>
      <w:r>
        <w:t>Hadoop</w:t>
      </w:r>
    </w:p>
    <w:p w14:paraId="658587DD" w14:textId="77777777" w:rsidR="00B37D09" w:rsidRDefault="00C476E5" w:rsidP="008B6883">
      <w:pPr>
        <w:pStyle w:val="BodyText2"/>
      </w:pPr>
      <w:r>
        <w:t>What about greenplum?</w:t>
      </w:r>
    </w:p>
    <w:p w14:paraId="4EBA106C" w14:textId="77777777" w:rsidR="00B37D09" w:rsidRDefault="00C476E5" w:rsidP="000E5536">
      <w:pPr>
        <w:pStyle w:val="BodyText"/>
      </w:pPr>
      <w:r>
        <w:t>Dont want to be waiting around for indexes to be built or records to be posted!!</w:t>
      </w:r>
    </w:p>
    <w:p w14:paraId="5314ED61" w14:textId="77777777" w:rsidR="00B37D09" w:rsidRDefault="00C476E5" w:rsidP="008B6883">
      <w:pPr>
        <w:pStyle w:val="BodyText2"/>
      </w:pPr>
      <w:r>
        <w:t>Microsoft Azure</w:t>
      </w:r>
    </w:p>
    <w:p w14:paraId="64E37C86" w14:textId="77777777" w:rsidR="00053B4B" w:rsidRPr="00053B4B" w:rsidRDefault="00053B4B" w:rsidP="003B37F4">
      <w:pPr>
        <w:pStyle w:val="Heading2"/>
      </w:pPr>
      <w:r>
        <w:t>Query Optimisation</w:t>
      </w:r>
    </w:p>
    <w:p w14:paraId="062D1C2A" w14:textId="77777777" w:rsidR="00B72963" w:rsidRDefault="00B72963" w:rsidP="008B6883">
      <w:pPr>
        <w:pStyle w:val="BodyText2"/>
      </w:pPr>
      <w:r>
        <w:t>Trying to speed up the protected areas query:</w:t>
      </w:r>
    </w:p>
    <w:p w14:paraId="0B9E37ED" w14:textId="77777777" w:rsidR="00B72963" w:rsidRDefault="00B72963" w:rsidP="008B550B">
      <w:pPr>
        <w:pStyle w:val="Code"/>
      </w:pPr>
      <w:r>
        <w:t>SELECT * FROM quadkeydata WHERE typeid=2 AND tx BETWEEN 2</w:t>
      </w:r>
      <w:r w:rsidR="006E7D4A">
        <w:t>6</w:t>
      </w:r>
      <w:r>
        <w:t>728 AND 27776 AND ty BETWEEN 16008 and 17032</w:t>
      </w:r>
    </w:p>
    <w:p w14:paraId="4FD42935"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193DB33E" w14:textId="77777777" w:rsidR="00524A1C" w:rsidRDefault="00524A1C" w:rsidP="008B6883">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6F1214F5" w14:textId="77777777" w:rsidR="006C65DE" w:rsidRDefault="006C65DE" w:rsidP="008B550B">
      <w:pPr>
        <w:pStyle w:val="Code"/>
      </w:pPr>
      <w:r>
        <w:t>SELECT * FROM quadkeydata WHERE typeid=2 AND quadkey like '13232333310203%'</w:t>
      </w:r>
    </w:p>
    <w:p w14:paraId="23BAE721" w14:textId="77777777" w:rsidR="006C65DE" w:rsidRDefault="006C65DE" w:rsidP="008B550B">
      <w:pPr>
        <w:pStyle w:val="Code"/>
      </w:pPr>
      <w:r>
        <w:t>Total query runtime: 39363 ms.</w:t>
      </w:r>
    </w:p>
    <w:p w14:paraId="544194A9" w14:textId="77777777" w:rsidR="005460FD" w:rsidRDefault="006C65DE" w:rsidP="008B550B">
      <w:pPr>
        <w:pStyle w:val="Code"/>
      </w:pPr>
      <w:r>
        <w:t>4 rows retrieved.</w:t>
      </w:r>
    </w:p>
    <w:p w14:paraId="72F0EFA8" w14:textId="77777777" w:rsidR="00153070" w:rsidRDefault="00153070" w:rsidP="008B6883">
      <w:pPr>
        <w:pStyle w:val="BodyText2"/>
      </w:pPr>
      <w:r>
        <w:t>This is fast:</w:t>
      </w:r>
    </w:p>
    <w:p w14:paraId="2026FF30"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1318915B" w14:textId="77777777" w:rsidR="00CC13A1" w:rsidRDefault="00CC13A1" w:rsidP="008B6883">
      <w:pPr>
        <w:pStyle w:val="BodyText2"/>
      </w:pPr>
    </w:p>
    <w:p w14:paraId="308D1D63" w14:textId="77777777" w:rsidR="00CC13A1" w:rsidRDefault="00CC13A1" w:rsidP="008B550B">
      <w:pPr>
        <w:pStyle w:val="Code"/>
      </w:pPr>
      <w:r>
        <w:t>SELECT quadkey FROM quadkeydata WHERE typeid=2 AND quadkey BETWEEN '132233' AND '132234'</w:t>
      </w:r>
      <w:r>
        <w:tab/>
      </w:r>
    </w:p>
    <w:p w14:paraId="30AD23D3" w14:textId="77777777" w:rsidR="00CC13A1" w:rsidRDefault="00CC13A1" w:rsidP="008B550B">
      <w:pPr>
        <w:pStyle w:val="Code"/>
      </w:pPr>
      <w:r>
        <w:t>Total query runtime: 62986 ms.</w:t>
      </w:r>
    </w:p>
    <w:p w14:paraId="7D442CB7" w14:textId="77777777" w:rsidR="00CC13A1" w:rsidRDefault="00CC13A1" w:rsidP="008B550B">
      <w:pPr>
        <w:pStyle w:val="Code"/>
      </w:pPr>
      <w:r>
        <w:t>1328 rows retrieved.</w:t>
      </w:r>
    </w:p>
    <w:p w14:paraId="3B746B3B" w14:textId="77777777" w:rsidR="00CC13A1" w:rsidRDefault="00CC13A1" w:rsidP="008B6883">
      <w:pPr>
        <w:pStyle w:val="BodyText2"/>
      </w:pPr>
    </w:p>
    <w:p w14:paraId="7C428EEC" w14:textId="77777777" w:rsidR="00CC13A1" w:rsidRDefault="00CC13A1" w:rsidP="008B550B">
      <w:pPr>
        <w:pStyle w:val="Code"/>
      </w:pPr>
      <w:r>
        <w:t xml:space="preserve">SELECT quadkey FROM quadkeydata WHERE typeid=2 AND substr(quadkey,0,7)='132233' </w:t>
      </w:r>
    </w:p>
    <w:p w14:paraId="2071E16F" w14:textId="77777777" w:rsidR="00CC13A1" w:rsidRDefault="00CC13A1" w:rsidP="008B550B">
      <w:pPr>
        <w:pStyle w:val="Code"/>
      </w:pPr>
      <w:r>
        <w:t>Total query runtime: 26131 ms.</w:t>
      </w:r>
    </w:p>
    <w:p w14:paraId="4BE20FCD" w14:textId="77777777" w:rsidR="00CC13A1" w:rsidRDefault="00CC13A1" w:rsidP="008B550B">
      <w:pPr>
        <w:pStyle w:val="Code"/>
      </w:pPr>
      <w:r>
        <w:t>1328 rows retrieved.</w:t>
      </w:r>
    </w:p>
    <w:p w14:paraId="3A851951" w14:textId="77777777" w:rsidR="000A7157" w:rsidRDefault="000A7157" w:rsidP="008B6883">
      <w:pPr>
        <w:pStyle w:val="BodyText2"/>
      </w:pPr>
      <w:r>
        <w:t>So in this case the substr() method is much quicker!</w:t>
      </w:r>
    </w:p>
    <w:p w14:paraId="1F291D35"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530"/>
        <w:gridCol w:w="5778"/>
      </w:tblGrid>
      <w:tr w:rsidR="00AC1B15" w:rsidRPr="00E60DAD" w14:paraId="2970683D" w14:textId="77777777" w:rsidTr="00975BDB">
        <w:tc>
          <w:tcPr>
            <w:tcW w:w="2268" w:type="dxa"/>
          </w:tcPr>
          <w:p w14:paraId="0752397F" w14:textId="77777777" w:rsidR="00AC1B15" w:rsidRPr="00E60DAD" w:rsidRDefault="00AC1B15" w:rsidP="008B6883">
            <w:pPr>
              <w:pStyle w:val="BodyText2"/>
            </w:pPr>
            <w:r w:rsidRPr="00E60DAD">
              <w:t>zoom scale</w:t>
            </w:r>
          </w:p>
        </w:tc>
        <w:tc>
          <w:tcPr>
            <w:tcW w:w="1530" w:type="dxa"/>
          </w:tcPr>
          <w:p w14:paraId="78747C4C" w14:textId="77777777" w:rsidR="00AC1B15" w:rsidRPr="00E60DAD" w:rsidRDefault="00AC1B15" w:rsidP="008B6883">
            <w:pPr>
              <w:pStyle w:val="BodyText2"/>
            </w:pPr>
            <w:r w:rsidRPr="00E60DAD">
              <w:t>substr time (sec)</w:t>
            </w:r>
          </w:p>
        </w:tc>
        <w:tc>
          <w:tcPr>
            <w:tcW w:w="5778" w:type="dxa"/>
          </w:tcPr>
          <w:p w14:paraId="27D17489" w14:textId="77777777" w:rsidR="00AC1B15" w:rsidRPr="00E60DAD" w:rsidRDefault="00AC1B15" w:rsidP="008B6883">
            <w:pPr>
              <w:pStyle w:val="BodyText2"/>
            </w:pPr>
            <w:r w:rsidRPr="00E60DAD">
              <w:t>between time (sec)</w:t>
            </w:r>
          </w:p>
        </w:tc>
      </w:tr>
      <w:tr w:rsidR="00975BDB" w:rsidRPr="00E60DAD" w14:paraId="36295E69" w14:textId="77777777" w:rsidTr="00975BDB">
        <w:tc>
          <w:tcPr>
            <w:tcW w:w="2268" w:type="dxa"/>
          </w:tcPr>
          <w:p w14:paraId="585BB60A" w14:textId="77777777" w:rsidR="00975BDB" w:rsidRDefault="00975BDB" w:rsidP="008B6883">
            <w:pPr>
              <w:pStyle w:val="BodyText2"/>
            </w:pPr>
            <w:r>
              <w:t>1322</w:t>
            </w:r>
          </w:p>
        </w:tc>
        <w:tc>
          <w:tcPr>
            <w:tcW w:w="1530" w:type="dxa"/>
          </w:tcPr>
          <w:p w14:paraId="51637B38" w14:textId="77777777" w:rsidR="00975BDB" w:rsidRDefault="00975BDB" w:rsidP="008B6883">
            <w:pPr>
              <w:pStyle w:val="BodyText2"/>
            </w:pPr>
            <w:r>
              <w:t>26</w:t>
            </w:r>
          </w:p>
        </w:tc>
        <w:tc>
          <w:tcPr>
            <w:tcW w:w="5778" w:type="dxa"/>
          </w:tcPr>
          <w:p w14:paraId="707AE829" w14:textId="77777777" w:rsidR="00975BDB" w:rsidRDefault="00975BDB" w:rsidP="008B6883">
            <w:pPr>
              <w:pStyle w:val="BodyText2"/>
            </w:pPr>
            <w:r>
              <w:t>66</w:t>
            </w:r>
          </w:p>
        </w:tc>
      </w:tr>
      <w:tr w:rsidR="00975BDB" w:rsidRPr="00E60DAD" w14:paraId="7AD89ABA" w14:textId="77777777" w:rsidTr="00975BDB">
        <w:tc>
          <w:tcPr>
            <w:tcW w:w="2268" w:type="dxa"/>
          </w:tcPr>
          <w:p w14:paraId="6C17C32D" w14:textId="77777777" w:rsidR="00975BDB" w:rsidRPr="00E60DAD" w:rsidRDefault="00975BDB" w:rsidP="008B6883">
            <w:pPr>
              <w:pStyle w:val="BodyText2"/>
            </w:pPr>
            <w:r>
              <w:t>13223</w:t>
            </w:r>
          </w:p>
        </w:tc>
        <w:tc>
          <w:tcPr>
            <w:tcW w:w="1530" w:type="dxa"/>
          </w:tcPr>
          <w:p w14:paraId="66A777CD" w14:textId="77777777" w:rsidR="00975BDB" w:rsidRPr="00E60DAD" w:rsidRDefault="00975BDB" w:rsidP="008B6883">
            <w:pPr>
              <w:pStyle w:val="BodyText2"/>
            </w:pPr>
            <w:r>
              <w:t>26</w:t>
            </w:r>
          </w:p>
        </w:tc>
        <w:tc>
          <w:tcPr>
            <w:tcW w:w="5778" w:type="dxa"/>
          </w:tcPr>
          <w:p w14:paraId="41ABE763" w14:textId="77777777" w:rsidR="00975BDB" w:rsidRPr="00E60DAD" w:rsidRDefault="00975BDB" w:rsidP="008B6883">
            <w:pPr>
              <w:pStyle w:val="BodyText2"/>
            </w:pPr>
            <w:r>
              <w:t>29</w:t>
            </w:r>
          </w:p>
        </w:tc>
      </w:tr>
      <w:tr w:rsidR="00AC1B15" w:rsidRPr="00E60DAD" w14:paraId="09D92567" w14:textId="77777777" w:rsidTr="00975BDB">
        <w:tc>
          <w:tcPr>
            <w:tcW w:w="2268" w:type="dxa"/>
          </w:tcPr>
          <w:p w14:paraId="62B4C2A3" w14:textId="77777777" w:rsidR="00AC1B15" w:rsidRPr="00E60DAD" w:rsidRDefault="00AC1B15" w:rsidP="008B6883">
            <w:pPr>
              <w:pStyle w:val="BodyText2"/>
            </w:pPr>
            <w:r w:rsidRPr="00E60DAD">
              <w:t>132233</w:t>
            </w:r>
          </w:p>
        </w:tc>
        <w:tc>
          <w:tcPr>
            <w:tcW w:w="1530" w:type="dxa"/>
          </w:tcPr>
          <w:p w14:paraId="4B9BC4CD" w14:textId="77777777" w:rsidR="00AC1B15" w:rsidRPr="00E60DAD" w:rsidRDefault="00AC1B15" w:rsidP="008B6883">
            <w:pPr>
              <w:pStyle w:val="BodyText2"/>
            </w:pPr>
            <w:r w:rsidRPr="00E60DAD">
              <w:t>26</w:t>
            </w:r>
          </w:p>
        </w:tc>
        <w:tc>
          <w:tcPr>
            <w:tcW w:w="5778" w:type="dxa"/>
          </w:tcPr>
          <w:p w14:paraId="31D9C14B" w14:textId="77777777" w:rsidR="00AC1B15" w:rsidRPr="00E60DAD" w:rsidRDefault="00975BDB" w:rsidP="008B6883">
            <w:pPr>
              <w:pStyle w:val="BodyText2"/>
            </w:pPr>
            <w:r>
              <w:t>16</w:t>
            </w:r>
          </w:p>
        </w:tc>
      </w:tr>
      <w:tr w:rsidR="00AC1B15" w:rsidRPr="00E60DAD" w14:paraId="1937CA57" w14:textId="77777777" w:rsidTr="00975BDB">
        <w:tc>
          <w:tcPr>
            <w:tcW w:w="2268" w:type="dxa"/>
          </w:tcPr>
          <w:p w14:paraId="6A7C9B02" w14:textId="77777777" w:rsidR="00AC1B15" w:rsidRPr="00CF4B94" w:rsidRDefault="00AC1B15" w:rsidP="008B6883">
            <w:pPr>
              <w:pStyle w:val="BodyText2"/>
            </w:pPr>
            <w:r w:rsidRPr="00E60DAD">
              <w:t>1322333</w:t>
            </w:r>
          </w:p>
        </w:tc>
        <w:tc>
          <w:tcPr>
            <w:tcW w:w="1530" w:type="dxa"/>
          </w:tcPr>
          <w:p w14:paraId="49539D94" w14:textId="77777777" w:rsidR="00AC1B15" w:rsidRPr="00E60DAD" w:rsidRDefault="00AC1B15" w:rsidP="008B6883">
            <w:pPr>
              <w:pStyle w:val="BodyText2"/>
            </w:pPr>
            <w:r w:rsidRPr="00E60DAD">
              <w:t>26</w:t>
            </w:r>
          </w:p>
        </w:tc>
        <w:tc>
          <w:tcPr>
            <w:tcW w:w="5778" w:type="dxa"/>
          </w:tcPr>
          <w:p w14:paraId="27D1084A" w14:textId="77777777" w:rsidR="00AC1B15" w:rsidRPr="00E60DAD" w:rsidRDefault="00AC1B15" w:rsidP="008B6883">
            <w:pPr>
              <w:pStyle w:val="BodyText2"/>
            </w:pPr>
            <w:r w:rsidRPr="00E60DAD">
              <w:t>14</w:t>
            </w:r>
          </w:p>
        </w:tc>
      </w:tr>
      <w:tr w:rsidR="00AC1B15" w:rsidRPr="00E60DAD" w14:paraId="021D25E4" w14:textId="77777777" w:rsidTr="00975BDB">
        <w:tc>
          <w:tcPr>
            <w:tcW w:w="2268" w:type="dxa"/>
          </w:tcPr>
          <w:p w14:paraId="0C5A1BB7" w14:textId="77777777" w:rsidR="00AC1B15" w:rsidRPr="00E60DAD" w:rsidRDefault="00AC1B15" w:rsidP="008B6883">
            <w:pPr>
              <w:pStyle w:val="BodyText2"/>
            </w:pPr>
            <w:r w:rsidRPr="00E60DAD">
              <w:t>13223331</w:t>
            </w:r>
          </w:p>
        </w:tc>
        <w:tc>
          <w:tcPr>
            <w:tcW w:w="1530" w:type="dxa"/>
          </w:tcPr>
          <w:p w14:paraId="77E5E01E" w14:textId="77777777" w:rsidR="00AC1B15" w:rsidRPr="00E60DAD" w:rsidRDefault="00AC1B15" w:rsidP="008B6883">
            <w:pPr>
              <w:pStyle w:val="BodyText2"/>
            </w:pPr>
            <w:r w:rsidRPr="00E60DAD">
              <w:t>26</w:t>
            </w:r>
          </w:p>
        </w:tc>
        <w:tc>
          <w:tcPr>
            <w:tcW w:w="5778" w:type="dxa"/>
          </w:tcPr>
          <w:p w14:paraId="48D3D848" w14:textId="77777777" w:rsidR="00AC1B15" w:rsidRPr="00E60DAD" w:rsidRDefault="00AC1B15" w:rsidP="008B6883">
            <w:pPr>
              <w:pStyle w:val="BodyText2"/>
            </w:pPr>
            <w:r w:rsidRPr="00E60DAD">
              <w:t>13</w:t>
            </w:r>
          </w:p>
        </w:tc>
      </w:tr>
      <w:tr w:rsidR="00AC1B15" w:rsidRPr="00E60DAD" w14:paraId="661D47E2" w14:textId="77777777" w:rsidTr="00975BDB">
        <w:tc>
          <w:tcPr>
            <w:tcW w:w="2268" w:type="dxa"/>
          </w:tcPr>
          <w:p w14:paraId="3343463D"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6EA64A9" w14:textId="77777777" w:rsidR="00AC1B15" w:rsidRPr="00E60DAD" w:rsidRDefault="00AC1B15" w:rsidP="008B6883">
            <w:pPr>
              <w:pStyle w:val="BodyText2"/>
            </w:pPr>
            <w:r w:rsidRPr="00E60DAD">
              <w:t>26</w:t>
            </w:r>
          </w:p>
        </w:tc>
        <w:tc>
          <w:tcPr>
            <w:tcW w:w="5778" w:type="dxa"/>
          </w:tcPr>
          <w:p w14:paraId="59247159" w14:textId="77777777" w:rsidR="00AC1B15" w:rsidRPr="00E60DAD" w:rsidRDefault="00AC1B15" w:rsidP="008B6883">
            <w:pPr>
              <w:pStyle w:val="BodyText2"/>
            </w:pPr>
            <w:r w:rsidRPr="00E60DAD">
              <w:t>1</w:t>
            </w:r>
          </w:p>
        </w:tc>
      </w:tr>
    </w:tbl>
    <w:p w14:paraId="0C5BA02B" w14:textId="77777777" w:rsidR="00AC1B15" w:rsidRDefault="00536E27" w:rsidP="008B6883">
      <w:pPr>
        <w:pStyle w:val="BodyText2"/>
      </w:pPr>
      <w:r>
        <w:t xml:space="preserve">Why does this query take </w:t>
      </w:r>
      <w:r w:rsidR="00402B1C">
        <w:t xml:space="preserve">between 20 secs and </w:t>
      </w:r>
      <w:r>
        <w:t>8 minutes:</w:t>
      </w:r>
    </w:p>
    <w:p w14:paraId="321C36C9"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F6E9A74" w14:textId="77777777" w:rsidR="00536E27" w:rsidRDefault="00536E27" w:rsidP="008B6883">
      <w:pPr>
        <w:pStyle w:val="BodyText2"/>
      </w:pPr>
      <w:r>
        <w:lastRenderedPageBreak/>
        <w:t>But this one only take 2/100ths of a second:</w:t>
      </w:r>
    </w:p>
    <w:p w14:paraId="51284163"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10614683" w14:textId="77777777" w:rsidR="00CB2EF5" w:rsidRDefault="00CB2EF5" w:rsidP="003B37F4">
      <w:pPr>
        <w:pStyle w:val="Heading2"/>
      </w:pPr>
      <w:r>
        <w:t>Client web mapping</w:t>
      </w:r>
    </w:p>
    <w:p w14:paraId="7EDAD75E" w14:textId="77777777" w:rsidR="00CB2EF5" w:rsidRPr="00CB2EF5" w:rsidRDefault="00CB2EF5" w:rsidP="008B6883">
      <w:pPr>
        <w:pStyle w:val="BodyText2"/>
      </w:pPr>
      <w:r>
        <w:t xml:space="preserve">Excellent short article on how to optimse web mapping performance using ESRI Web APIs: </w:t>
      </w:r>
      <w:hyperlink r:id="rId1637" w:anchor="jshelp/limits_for_graphics.htm" w:history="1">
        <w:r>
          <w:rPr>
            <w:rStyle w:val="Hyperlink"/>
          </w:rPr>
          <w:t>http://help.arcgis.com/en/webapi/javascript/arcgis/help/jshelp_start.htm#jshelp/limits_for_graphics.htm</w:t>
        </w:r>
      </w:hyperlink>
    </w:p>
    <w:p w14:paraId="2C8531CD" w14:textId="77777777" w:rsidR="00B37D09" w:rsidRDefault="00C476E5" w:rsidP="000E5536">
      <w:pPr>
        <w:pStyle w:val="Heading1"/>
      </w:pPr>
      <w:bookmarkStart w:id="302" w:name="_Toc315774618"/>
      <w:r>
        <w:t>Code Management</w:t>
      </w:r>
      <w:bookmarkEnd w:id="302"/>
    </w:p>
    <w:p w14:paraId="0CD45AAB" w14:textId="77777777" w:rsidR="00F7430F" w:rsidRDefault="00F7430F" w:rsidP="003B37F4">
      <w:pPr>
        <w:pStyle w:val="Heading2"/>
      </w:pPr>
      <w:bookmarkStart w:id="303" w:name="_Toc315774619"/>
      <w:r>
        <w:t>Code management architecture</w:t>
      </w:r>
    </w:p>
    <w:p w14:paraId="49A719C1"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2A93CD78" w14:textId="77777777" w:rsidR="00B37D09" w:rsidRDefault="00C476E5" w:rsidP="003B37F4">
      <w:pPr>
        <w:pStyle w:val="Heading2"/>
      </w:pPr>
      <w:r>
        <w:t>Git</w:t>
      </w:r>
      <w:bookmarkEnd w:id="303"/>
    </w:p>
    <w:p w14:paraId="033E2B98" w14:textId="77777777" w:rsidR="00B37D09" w:rsidRDefault="007C4AA7" w:rsidP="000E5536">
      <w:pPr>
        <w:pStyle w:val="BodyText"/>
      </w:pPr>
      <w:r>
        <w:t xml:space="preserve">Excellent git reference here: </w:t>
      </w:r>
      <w:hyperlink r:id="rId1638" w:history="1">
        <w:r>
          <w:rPr>
            <w:rStyle w:val="Hyperlink"/>
          </w:rPr>
          <w:t>http://gitref.org</w:t>
        </w:r>
      </w:hyperlink>
    </w:p>
    <w:p w14:paraId="031B2623" w14:textId="77777777" w:rsidR="002B741A" w:rsidRDefault="002B741A" w:rsidP="008B6883">
      <w:pPr>
        <w:pStyle w:val="BodyText2"/>
      </w:pPr>
      <w:bookmarkStart w:id="304" w:name="_Toc315774596"/>
      <w:bookmarkStart w:id="305" w:name="_Toc315774620"/>
      <w:r>
        <w:t>There are passwords on github for all of the databases!</w:t>
      </w:r>
    </w:p>
    <w:p w14:paraId="4392BDDF" w14:textId="77777777" w:rsidR="00A4204A" w:rsidRDefault="00A4204A" w:rsidP="0034374E">
      <w:pPr>
        <w:pStyle w:val="Heading3"/>
      </w:pPr>
      <w:r>
        <w:t>Installing</w:t>
      </w:r>
    </w:p>
    <w:p w14:paraId="6F8AE47A" w14:textId="77777777" w:rsidR="00A4204A" w:rsidRDefault="00A4204A" w:rsidP="007D2F52">
      <w:pPr>
        <w:pStyle w:val="Heading4"/>
      </w:pPr>
      <w:bookmarkStart w:id="306" w:name="_Ref416880293"/>
      <w:r>
        <w:t>On Ubuntu</w:t>
      </w:r>
      <w:bookmarkEnd w:id="306"/>
    </w:p>
    <w:p w14:paraId="3E6C1807" w14:textId="77777777" w:rsidR="00A4204A" w:rsidRDefault="0017088D" w:rsidP="0017088D">
      <w:pPr>
        <w:pStyle w:val="Unix"/>
      </w:pPr>
      <w:r w:rsidRPr="0017088D">
        <w:t>sudo apt-get install git-all</w:t>
      </w:r>
    </w:p>
    <w:p w14:paraId="53E29A2F" w14:textId="77777777" w:rsidR="00A4204A" w:rsidRDefault="00A4204A" w:rsidP="0034374E">
      <w:pPr>
        <w:pStyle w:val="Heading3"/>
      </w:pPr>
      <w:r>
        <w:t>Configuring</w:t>
      </w:r>
    </w:p>
    <w:p w14:paraId="3741EE84" w14:textId="77777777" w:rsidR="00A94783" w:rsidRDefault="00A94783" w:rsidP="007D2F52">
      <w:pPr>
        <w:pStyle w:val="Heading4"/>
      </w:pPr>
      <w:r>
        <w:t>Setting up Git in Wing IDE</w:t>
      </w:r>
      <w:bookmarkEnd w:id="304"/>
    </w:p>
    <w:p w14:paraId="776817F0" w14:textId="77777777" w:rsidR="00A94783" w:rsidRDefault="00A94783" w:rsidP="000E5536">
      <w:pPr>
        <w:pStyle w:val="BodyText"/>
      </w:pPr>
      <w:r>
        <w:t>Git not working</w:t>
      </w:r>
    </w:p>
    <w:p w14:paraId="6F6B5828" w14:textId="77777777" w:rsidR="00A94783" w:rsidRDefault="00A94783" w:rsidP="000E5536">
      <w:pPr>
        <w:pStyle w:val="BodyText"/>
      </w:pPr>
      <w:r>
        <w:t>Pasted the git.exe. location (C:\Program Files (x86)\Git\bin\git.exe) into the preferences (version control | Git)</w:t>
      </w:r>
    </w:p>
    <w:p w14:paraId="0421EE0C" w14:textId="77777777" w:rsidR="00A94783" w:rsidRDefault="00A94783" w:rsidP="000E5536">
      <w:pPr>
        <w:pStyle w:val="BodyText"/>
      </w:pPr>
      <w:r>
        <w:t>I have now got a Git menu item!!</w:t>
      </w:r>
    </w:p>
    <w:p w14:paraId="24B5EB0C" w14:textId="77777777" w:rsidR="00A94783" w:rsidRDefault="00A94783" w:rsidP="000E5536">
      <w:pPr>
        <w:pStyle w:val="BodyText"/>
      </w:pPr>
      <w:r>
        <w:t xml:space="preserve">Clicked on fetch repository changes and pasted in </w:t>
      </w:r>
      <w:hyperlink r:id="rId1639" w:history="1">
        <w:r w:rsidRPr="0077669C">
          <w:rPr>
            <w:rStyle w:val="Hyperlink"/>
          </w:rPr>
          <w:t>http for gp scripts.</w:t>
        </w:r>
      </w:hyperlink>
    </w:p>
    <w:p w14:paraId="7206F709" w14:textId="77777777" w:rsidR="00A94783" w:rsidRDefault="00A94783" w:rsidP="000E5536">
      <w:pPr>
        <w:pStyle w:val="BodyText"/>
      </w:pPr>
      <w:r>
        <w:t>On the Git console it said failed to start - probably need to configure the key for WingIDE</w:t>
      </w:r>
    </w:p>
    <w:p w14:paraId="103FFFA5" w14:textId="77777777" w:rsidR="00A94783" w:rsidRDefault="00A94783" w:rsidP="000E5536">
      <w:pPr>
        <w:pStyle w:val="BodyText"/>
      </w:pPr>
      <w:r>
        <w:t>Tried again:</w:t>
      </w:r>
    </w:p>
    <w:p w14:paraId="023F1BA9" w14:textId="77777777" w:rsidR="00A94783" w:rsidRDefault="000D5C35" w:rsidP="000E5536">
      <w:pPr>
        <w:pStyle w:val="BodyText"/>
      </w:pPr>
      <w:hyperlink r:id="rId1640" w:history="1">
        <w:r w:rsidR="00A94783" w:rsidRPr="0077669C">
          <w:rPr>
            <w:rStyle w:val="Hyperlink"/>
          </w:rPr>
          <w:t>https://andrewcottam@github.com/andrewcottam/ArcGIS-Geoprocessing-Scripts.git</w:t>
        </w:r>
      </w:hyperlink>
    </w:p>
    <w:p w14:paraId="4A14D725" w14:textId="77777777" w:rsidR="00A94783" w:rsidRDefault="00A94783" w:rsidP="000E5536">
      <w:pPr>
        <w:pStyle w:val="BodyText"/>
      </w:pPr>
      <w:r>
        <w:t>e:\cottaan\WingIDE</w:t>
      </w:r>
    </w:p>
    <w:p w14:paraId="1C8E7B7D" w14:textId="77777777" w:rsidR="00A94783" w:rsidRDefault="00A94783" w:rsidP="008B6883">
      <w:pPr>
        <w:pStyle w:val="BodyText2"/>
      </w:pPr>
      <w:r>
        <w:t>Failed: fatal: Not a git repository (or any of the parent directories): .git</w:t>
      </w:r>
    </w:p>
    <w:p w14:paraId="21243B1C" w14:textId="77777777" w:rsidR="00A94783" w:rsidRDefault="00A94783" w:rsidP="000E5536">
      <w:pPr>
        <w:pStyle w:val="BodyText"/>
      </w:pPr>
      <w:r>
        <w:t>1. You have to clone the repo using Git Bash</w:t>
      </w:r>
    </w:p>
    <w:p w14:paraId="05FC6CB4" w14:textId="77777777" w:rsidR="00A94783" w:rsidRDefault="00A94783" w:rsidP="008B6883">
      <w:pPr>
        <w:pStyle w:val="BodyText2"/>
      </w:pPr>
      <w:r>
        <w:t>2. Then open Wing IDE and right click in the project area and select 'Add existing directory..'</w:t>
      </w:r>
    </w:p>
    <w:p w14:paraId="3FE2EC77" w14:textId="77777777" w:rsidR="00A94783" w:rsidRDefault="00A94783" w:rsidP="000E5536">
      <w:pPr>
        <w:pStyle w:val="BodyText"/>
      </w:pPr>
      <w:r>
        <w:t xml:space="preserve">But failing to push to remote - tried </w:t>
      </w:r>
      <w:hyperlink r:id="rId1641" w:history="1">
        <w:r w:rsidRPr="0077669C">
          <w:rPr>
            <w:rStyle w:val="Hyperlink"/>
          </w:rPr>
          <w:t>http and ssh</w:t>
        </w:r>
      </w:hyperlink>
    </w:p>
    <w:p w14:paraId="7F96581C" w14:textId="77777777" w:rsidR="00A94783" w:rsidRDefault="00A94783" w:rsidP="000E5536">
      <w:pPr>
        <w:pStyle w:val="BodyText"/>
      </w:pPr>
      <w:r>
        <w:t>restarted Wing and this time using ssh i got Permission denied (publickey).</w:t>
      </w:r>
    </w:p>
    <w:p w14:paraId="45BF23EE" w14:textId="77777777" w:rsidR="00A94783" w:rsidRDefault="00A94783" w:rsidP="000E5536">
      <w:pPr>
        <w:pStyle w:val="BodyText"/>
      </w:pPr>
      <w:r>
        <w:t>fatal: The remote end hung up unexpectedly.</w:t>
      </w:r>
    </w:p>
    <w:p w14:paraId="50D241BE" w14:textId="77777777" w:rsidR="00A94783" w:rsidRDefault="00A94783" w:rsidP="008B6883">
      <w:pPr>
        <w:pStyle w:val="BodyText2"/>
      </w:pPr>
      <w:r>
        <w:t xml:space="preserve">Trying </w:t>
      </w:r>
      <w:hyperlink r:id="rId1642" w:history="1">
        <w:r w:rsidRPr="0077669C">
          <w:rPr>
            <w:rStyle w:val="Hyperlink"/>
          </w:rPr>
          <w:t>http - nothing! No messag, nothing. Reverting to Aptana.</w:t>
        </w:r>
      </w:hyperlink>
      <w:r>
        <w:tab/>
      </w:r>
    </w:p>
    <w:p w14:paraId="2D30FF86" w14:textId="77777777" w:rsidR="00B37D09" w:rsidRDefault="00C476E5" w:rsidP="007D2F52">
      <w:pPr>
        <w:pStyle w:val="Heading4"/>
      </w:pPr>
      <w:r>
        <w:t>Setting up a new GitHub Key in Windows</w:t>
      </w:r>
      <w:bookmarkEnd w:id="305"/>
    </w:p>
    <w:p w14:paraId="4BC787ED" w14:textId="77777777" w:rsidR="00B37D09" w:rsidRDefault="00C476E5" w:rsidP="000E5536">
      <w:pPr>
        <w:pStyle w:val="BodyText"/>
      </w:pPr>
      <w:r>
        <w:t xml:space="preserve">Following instructions here: </w:t>
      </w:r>
      <w:hyperlink r:id="rId1643" w:history="1">
        <w:r w:rsidRPr="0077669C">
          <w:rPr>
            <w:rStyle w:val="Hyperlink"/>
          </w:rPr>
          <w:t>http://help.github.com/win-set-up-git/</w:t>
        </w:r>
      </w:hyperlink>
    </w:p>
    <w:p w14:paraId="40B67D8B" w14:textId="77777777" w:rsidR="00B37D09" w:rsidRDefault="00C476E5" w:rsidP="000E5536">
      <w:pPr>
        <w:pStyle w:val="BodyText"/>
      </w:pPr>
      <w:r>
        <w:t>But I could clone using GitBash but not from Aptana Studio 3. Permission Denied (public key)</w:t>
      </w:r>
    </w:p>
    <w:p w14:paraId="33FB0D4C"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139E13E" w14:textId="77777777" w:rsidR="00B37D09" w:rsidRDefault="00C476E5" w:rsidP="000E5536">
      <w:pPr>
        <w:pStyle w:val="BodyText"/>
      </w:pPr>
      <w:r>
        <w:t>All sorts of issues using Git with Aptana 3 on the new PC. Couldnt get it going - remote connection kept hanging up - probably some port blocking going on.</w:t>
      </w:r>
    </w:p>
    <w:p w14:paraId="6482F00C" w14:textId="77777777" w:rsidR="00B37D09" w:rsidRDefault="00C476E5" w:rsidP="000E5536">
      <w:pPr>
        <w:pStyle w:val="BodyText"/>
      </w:pPr>
      <w:r>
        <w:lastRenderedPageBreak/>
        <w:t xml:space="preserve">Trying again. This time it worked OK. The repo on git already existed (ArcGIS-Geoprocessing-Scripts) and I just imported it to git on my local machine using the </w:t>
      </w:r>
      <w:hyperlink r:id="rId1644" w:history="1">
        <w:r w:rsidRPr="0077669C">
          <w:rPr>
            <w:rStyle w:val="Hyperlink"/>
          </w:rPr>
          <w:t>http link.</w:t>
        </w:r>
      </w:hyperlink>
    </w:p>
    <w:p w14:paraId="0E3FE51D" w14:textId="77777777" w:rsidR="00B37D09" w:rsidRDefault="00C476E5" w:rsidP="008B6883">
      <w:pPr>
        <w:pStyle w:val="BodyText2"/>
      </w:pPr>
      <w:r>
        <w:t xml:space="preserve">Trying to push. Worked. This is all using </w:t>
      </w:r>
      <w:hyperlink r:id="rId1645" w:history="1">
        <w:r w:rsidRPr="0077669C">
          <w:rPr>
            <w:rStyle w:val="Hyperlink"/>
          </w:rPr>
          <w:t>https and not ssh.</w:t>
        </w:r>
      </w:hyperlink>
    </w:p>
    <w:p w14:paraId="44453A77" w14:textId="77777777" w:rsidR="00B37D09" w:rsidRDefault="00C476E5" w:rsidP="000E5536">
      <w:pPr>
        <w:pStyle w:val="BodyText"/>
      </w:pPr>
      <w:r>
        <w:t>Creating a Repo</w:t>
      </w:r>
    </w:p>
    <w:p w14:paraId="2EE0B229" w14:textId="77777777" w:rsidR="00B37D09" w:rsidRDefault="00C476E5" w:rsidP="000E5536">
      <w:pPr>
        <w:pStyle w:val="BodyText"/>
      </w:pPr>
      <w:r>
        <w:t xml:space="preserve">Cant seem to do it anymore - cant get the </w:t>
      </w:r>
      <w:hyperlink r:id="rId1646" w:history="1">
        <w:r w:rsidRPr="0077669C">
          <w:rPr>
            <w:rStyle w:val="Hyperlink"/>
          </w:rPr>
          <w:t>https url to paste into Aptana</w:t>
        </w:r>
      </w:hyperlink>
    </w:p>
    <w:p w14:paraId="7D1F9AF1" w14:textId="77777777" w:rsidR="00B37D09" w:rsidRDefault="00C476E5" w:rsidP="008B6883">
      <w:pPr>
        <w:pStyle w:val="BodyText2"/>
      </w:pPr>
      <w:r>
        <w:t>I had to run all of the git commands at the cmd prompt from within Aptana to create the remote repo - still getting the remote end hung up unexpectedly</w:t>
      </w:r>
    </w:p>
    <w:p w14:paraId="40881DC4" w14:textId="77777777" w:rsidR="00B37D09" w:rsidRDefault="00C476E5" w:rsidP="000E5536">
      <w:pPr>
        <w:pStyle w:val="BodyText"/>
      </w:pPr>
      <w:r>
        <w:t>To get the info on the GIT Setup:</w:t>
      </w:r>
    </w:p>
    <w:p w14:paraId="40EAB8C0" w14:textId="77777777" w:rsidR="00B37D09" w:rsidRDefault="00C476E5" w:rsidP="000E5536">
      <w:pPr>
        <w:pStyle w:val="BodyText"/>
      </w:pPr>
      <w:r>
        <w:t>git config --list</w:t>
      </w:r>
    </w:p>
    <w:p w14:paraId="07BE81B5" w14:textId="77777777" w:rsidR="00B37D09" w:rsidRDefault="00C476E5" w:rsidP="000E5536">
      <w:pPr>
        <w:pStyle w:val="BodyText"/>
      </w:pPr>
      <w:r>
        <w:t>core.symlinks=false</w:t>
      </w:r>
    </w:p>
    <w:p w14:paraId="3282BC12" w14:textId="77777777" w:rsidR="00B37D09" w:rsidRDefault="00C476E5" w:rsidP="000E5536">
      <w:pPr>
        <w:pStyle w:val="BodyText"/>
      </w:pPr>
      <w:r>
        <w:t>core.autocrlf=true</w:t>
      </w:r>
    </w:p>
    <w:p w14:paraId="5C75C4AC" w14:textId="77777777" w:rsidR="00B37D09" w:rsidRDefault="00C476E5" w:rsidP="000E5536">
      <w:pPr>
        <w:pStyle w:val="BodyText"/>
      </w:pPr>
      <w:r>
        <w:t>color.diff=auto</w:t>
      </w:r>
    </w:p>
    <w:p w14:paraId="2D06D4ED" w14:textId="77777777" w:rsidR="00B37D09" w:rsidRDefault="00C476E5" w:rsidP="000E5536">
      <w:pPr>
        <w:pStyle w:val="BodyText"/>
      </w:pPr>
      <w:r>
        <w:t>color.status=auto</w:t>
      </w:r>
    </w:p>
    <w:p w14:paraId="7A2344C9" w14:textId="77777777" w:rsidR="00B37D09" w:rsidRDefault="00C476E5" w:rsidP="000E5536">
      <w:pPr>
        <w:pStyle w:val="BodyText"/>
      </w:pPr>
      <w:r>
        <w:t>color.branch=auto</w:t>
      </w:r>
    </w:p>
    <w:p w14:paraId="3612D82B" w14:textId="77777777" w:rsidR="00B37D09" w:rsidRDefault="00C476E5" w:rsidP="000E5536">
      <w:pPr>
        <w:pStyle w:val="BodyText"/>
      </w:pPr>
      <w:r>
        <w:t>color.interactive=true</w:t>
      </w:r>
    </w:p>
    <w:p w14:paraId="0BFBBAEC" w14:textId="77777777" w:rsidR="00B37D09" w:rsidRDefault="00C476E5" w:rsidP="000E5536">
      <w:pPr>
        <w:pStyle w:val="BodyText"/>
      </w:pPr>
      <w:r>
        <w:t>pack.packsizelimit=2g</w:t>
      </w:r>
    </w:p>
    <w:p w14:paraId="533EA648" w14:textId="77777777" w:rsidR="00B37D09" w:rsidRDefault="00C476E5" w:rsidP="000E5536">
      <w:pPr>
        <w:pStyle w:val="BodyText"/>
      </w:pPr>
      <w:r>
        <w:t>help.format=html</w:t>
      </w:r>
    </w:p>
    <w:p w14:paraId="257DFAFD" w14:textId="77777777" w:rsidR="00B37D09" w:rsidRDefault="000D5C35" w:rsidP="000E5536">
      <w:pPr>
        <w:pStyle w:val="BodyText"/>
      </w:pPr>
      <w:hyperlink r:id="rId1647" w:history="1">
        <w:r w:rsidR="00C476E5" w:rsidRPr="0077669C">
          <w:rPr>
            <w:rStyle w:val="Hyperlink"/>
          </w:rPr>
          <w:t>http.sslcainfo=/bin/curl-ca-bundle.crt</w:t>
        </w:r>
      </w:hyperlink>
    </w:p>
    <w:p w14:paraId="6D1285C9" w14:textId="77777777" w:rsidR="00B37D09" w:rsidRDefault="00C476E5" w:rsidP="000E5536">
      <w:pPr>
        <w:pStyle w:val="BodyText"/>
      </w:pPr>
      <w:r>
        <w:t>sendemail.smtpserver=/bin/msmtp.exe</w:t>
      </w:r>
    </w:p>
    <w:p w14:paraId="7AA373F7" w14:textId="77777777" w:rsidR="00B37D09" w:rsidRDefault="00C476E5" w:rsidP="000E5536">
      <w:pPr>
        <w:pStyle w:val="BodyText"/>
      </w:pPr>
      <w:r>
        <w:t>diff.astextplain.textconv=astextplain</w:t>
      </w:r>
    </w:p>
    <w:p w14:paraId="6BA4C5FC" w14:textId="77777777" w:rsidR="00B37D09" w:rsidRDefault="00C476E5" w:rsidP="000E5536">
      <w:pPr>
        <w:pStyle w:val="BodyText"/>
      </w:pPr>
      <w:r>
        <w:t>user.name=Andrew Cottam</w:t>
      </w:r>
    </w:p>
    <w:p w14:paraId="2B4C4D1C" w14:textId="77777777" w:rsidR="00B37D09" w:rsidRDefault="00C476E5" w:rsidP="000E5536">
      <w:pPr>
        <w:pStyle w:val="BodyText"/>
      </w:pPr>
      <w:r>
        <w:t>user.email=a.cottam@gmail.com</w:t>
      </w:r>
    </w:p>
    <w:p w14:paraId="2936E8B1" w14:textId="77777777" w:rsidR="00B37D09" w:rsidRDefault="00C476E5" w:rsidP="000E5536">
      <w:pPr>
        <w:pStyle w:val="BodyText"/>
      </w:pPr>
      <w:r>
        <w:t>github.user=andrewcottam</w:t>
      </w:r>
    </w:p>
    <w:p w14:paraId="3A8986A6" w14:textId="77777777" w:rsidR="00B37D09" w:rsidRDefault="00C476E5" w:rsidP="000E5536">
      <w:pPr>
        <w:pStyle w:val="BodyText"/>
      </w:pPr>
      <w:r>
        <w:t>github.token=3272805ed5f8ba77210952090ebb4c7e</w:t>
      </w:r>
    </w:p>
    <w:p w14:paraId="48FF588F" w14:textId="77777777" w:rsidR="00B37D09" w:rsidRDefault="00C476E5" w:rsidP="000E5536">
      <w:pPr>
        <w:pStyle w:val="BodyText"/>
      </w:pPr>
      <w:r>
        <w:t>gui.recentrepo=E:/cottaan/Aptana Studio 3/Aptana Studio Workspace/eSpeciesWebsite</w:t>
      </w:r>
    </w:p>
    <w:p w14:paraId="06F54004" w14:textId="77777777" w:rsidR="00B37D09" w:rsidRDefault="00C476E5" w:rsidP="000E5536">
      <w:pPr>
        <w:pStyle w:val="BodyText"/>
      </w:pPr>
      <w:r>
        <w:t>core.repositoryformatversion=0</w:t>
      </w:r>
    </w:p>
    <w:p w14:paraId="09A599AC" w14:textId="77777777" w:rsidR="00B37D09" w:rsidRDefault="00C476E5" w:rsidP="000E5536">
      <w:pPr>
        <w:pStyle w:val="BodyText"/>
      </w:pPr>
      <w:r>
        <w:t>core.filemode=false</w:t>
      </w:r>
    </w:p>
    <w:p w14:paraId="31050226" w14:textId="77777777" w:rsidR="00B37D09" w:rsidRDefault="00C476E5" w:rsidP="000E5536">
      <w:pPr>
        <w:pStyle w:val="BodyText"/>
      </w:pPr>
      <w:r>
        <w:t>core.bare=false</w:t>
      </w:r>
    </w:p>
    <w:p w14:paraId="28303B28" w14:textId="77777777" w:rsidR="00B37D09" w:rsidRDefault="00C476E5" w:rsidP="000E5536">
      <w:pPr>
        <w:pStyle w:val="BodyText"/>
      </w:pPr>
      <w:r>
        <w:t>core.logallrefupdates=true</w:t>
      </w:r>
    </w:p>
    <w:p w14:paraId="5D5A2EB8" w14:textId="77777777" w:rsidR="00B37D09" w:rsidRDefault="00C476E5" w:rsidP="000E5536">
      <w:pPr>
        <w:pStyle w:val="BodyText"/>
      </w:pPr>
      <w:r>
        <w:t>core.symlinks=false</w:t>
      </w:r>
    </w:p>
    <w:p w14:paraId="67BF23BB" w14:textId="77777777" w:rsidR="00B37D09" w:rsidRDefault="00C476E5" w:rsidP="000E5536">
      <w:pPr>
        <w:pStyle w:val="BodyText"/>
      </w:pPr>
      <w:r>
        <w:t>core.ignorecase=true</w:t>
      </w:r>
    </w:p>
    <w:p w14:paraId="2ACAA370" w14:textId="77777777" w:rsidR="00B37D09" w:rsidRDefault="00C476E5" w:rsidP="000E5536">
      <w:pPr>
        <w:pStyle w:val="BodyText"/>
      </w:pPr>
      <w:r>
        <w:t>core.hidedotfiles=dotGitOnly</w:t>
      </w:r>
    </w:p>
    <w:p w14:paraId="3AECC5BF" w14:textId="77777777" w:rsidR="00B37D09" w:rsidRDefault="00C476E5" w:rsidP="000E5536">
      <w:pPr>
        <w:pStyle w:val="BodyText"/>
      </w:pPr>
      <w:r>
        <w:t>remote.origin.fetch=+refs/heads/*:refs/remotes/origin/*</w:t>
      </w:r>
    </w:p>
    <w:p w14:paraId="286B03DC" w14:textId="77777777" w:rsidR="00B37D09" w:rsidRDefault="00C476E5" w:rsidP="000E5536">
      <w:pPr>
        <w:pStyle w:val="BodyText"/>
      </w:pPr>
      <w:r>
        <w:t>remote.origin.url=</w:t>
      </w:r>
      <w:hyperlink r:id="rId1648" w:history="1">
        <w:r w:rsidRPr="0077669C">
          <w:rPr>
            <w:rStyle w:val="Hyperlink"/>
          </w:rPr>
          <w:t>https://andrewcottam@github.com/andrewcottam/ArcGIS-Geoprocessing-Scripts.git</w:t>
        </w:r>
      </w:hyperlink>
    </w:p>
    <w:p w14:paraId="2C7FCFBD" w14:textId="77777777" w:rsidR="00B37D09" w:rsidRDefault="00C476E5" w:rsidP="000E5536">
      <w:pPr>
        <w:pStyle w:val="BodyText"/>
      </w:pPr>
      <w:r>
        <w:t>branch.master.remote=origin</w:t>
      </w:r>
    </w:p>
    <w:p w14:paraId="3E513DB5" w14:textId="77777777" w:rsidR="00B37D09" w:rsidRDefault="00C476E5" w:rsidP="008B6883">
      <w:pPr>
        <w:pStyle w:val="BodyText2"/>
      </w:pPr>
      <w:r>
        <w:t>branch.master.merge=refs/heads/master</w:t>
      </w:r>
    </w:p>
    <w:p w14:paraId="4DB91D7F" w14:textId="77777777" w:rsidR="00B37D09" w:rsidRDefault="00C476E5" w:rsidP="000E5536">
      <w:pPr>
        <w:pStyle w:val="BodyText"/>
      </w:pPr>
      <w:r>
        <w:t xml:space="preserve">The user.name on the IUCN machine is AndrewCottam and each time you edit stuff on that machine it creates a branch and merges it. </w:t>
      </w:r>
    </w:p>
    <w:p w14:paraId="51AD7BAF" w14:textId="77777777" w:rsidR="00B37D09" w:rsidRDefault="00C476E5" w:rsidP="000E5536">
      <w:pPr>
        <w:pStyle w:val="BodyText"/>
      </w:pPr>
      <w:r>
        <w:t>Updated it on the IUCN machine to: Andrew Cottam</w:t>
      </w:r>
    </w:p>
    <w:p w14:paraId="076ECDA8" w14:textId="77777777" w:rsidR="00B37D09" w:rsidRDefault="00C476E5" w:rsidP="008B6883">
      <w:pPr>
        <w:pStyle w:val="BodyText2"/>
      </w:pPr>
      <w:r>
        <w:t>git config --global user.name "Andrew Cottam"</w:t>
      </w:r>
    </w:p>
    <w:p w14:paraId="40D45AC8" w14:textId="77777777" w:rsidR="00B37D09" w:rsidRDefault="00C476E5" w:rsidP="000E5536">
      <w:pPr>
        <w:pStyle w:val="BodyText"/>
      </w:pPr>
      <w:r>
        <w:t>To unstage a file using git you use the following:</w:t>
      </w:r>
    </w:p>
    <w:p w14:paraId="2DAB7FB4" w14:textId="77777777" w:rsidR="00B37D09" w:rsidRDefault="00C476E5" w:rsidP="000E5536">
      <w:pPr>
        <w:pStyle w:val="BodyText"/>
      </w:pPr>
      <w:r>
        <w:t>git rm --cached file</w:t>
      </w:r>
    </w:p>
    <w:p w14:paraId="274ED616" w14:textId="77777777" w:rsidR="00B37D09" w:rsidRDefault="00C476E5" w:rsidP="000E5536">
      <w:pPr>
        <w:pStyle w:val="BodyText"/>
      </w:pPr>
      <w:r>
        <w:t>Unlike: git rm file which removes the file in the index and deletes the file git rm --cached file only removes the file from the index</w:t>
      </w:r>
    </w:p>
    <w:p w14:paraId="1677DE97" w14:textId="77777777" w:rsidR="00B37D09" w:rsidRDefault="00C476E5" w:rsidP="008B6883">
      <w:pPr>
        <w:pStyle w:val="BodyText2"/>
      </w:pPr>
      <w:r>
        <w:t>e.g. git rm --cached .project</w:t>
      </w:r>
    </w:p>
    <w:p w14:paraId="0FA2FD1B" w14:textId="77777777" w:rsidR="00B37D09" w:rsidRDefault="00C476E5" w:rsidP="007D2F52">
      <w:pPr>
        <w:pStyle w:val="Heading4"/>
      </w:pPr>
      <w:bookmarkStart w:id="307" w:name="_Toc315774621"/>
      <w:r>
        <w:t>Setting up a new GitHub Key in UNIX on the eHabitats machine</w:t>
      </w:r>
      <w:bookmarkEnd w:id="307"/>
    </w:p>
    <w:p w14:paraId="7AD4BBC3" w14:textId="77777777" w:rsidR="000A59A1" w:rsidRDefault="000A59A1" w:rsidP="000E5536">
      <w:pPr>
        <w:pStyle w:val="Heading5"/>
      </w:pPr>
      <w:r>
        <w:t>Create an ssh key</w:t>
      </w:r>
    </w:p>
    <w:p w14:paraId="4E342891" w14:textId="77777777" w:rsidR="00B37D09" w:rsidRDefault="00C476E5" w:rsidP="000E5536">
      <w:pPr>
        <w:pStyle w:val="BodyText"/>
      </w:pPr>
      <w:r>
        <w:t>cd ~/.ssh</w:t>
      </w:r>
    </w:p>
    <w:p w14:paraId="42051EEA" w14:textId="77777777" w:rsidR="00B37D09" w:rsidRDefault="00C476E5" w:rsidP="000E5536">
      <w:pPr>
        <w:pStyle w:val="BodyText"/>
      </w:pPr>
      <w:r>
        <w:t>ssh-keygen -t rsa -C "a.cottam@gmail.com"</w:t>
      </w:r>
    </w:p>
    <w:p w14:paraId="597FC17C" w14:textId="77777777" w:rsidR="00B37D09" w:rsidRDefault="00C476E5" w:rsidP="000E5536">
      <w:pPr>
        <w:pStyle w:val="BodyText"/>
      </w:pPr>
      <w:r>
        <w:t>(no file or pathphrase)</w:t>
      </w:r>
    </w:p>
    <w:p w14:paraId="152EA105" w14:textId="77777777" w:rsidR="00B37D09" w:rsidRDefault="00C476E5" w:rsidP="000E5536">
      <w:pPr>
        <w:pStyle w:val="BodyText"/>
      </w:pPr>
      <w:r>
        <w:t>cat id_rsa.pub</w:t>
      </w:r>
    </w:p>
    <w:p w14:paraId="38E3F0AB" w14:textId="77777777" w:rsidR="00B37D09" w:rsidRDefault="00C476E5" w:rsidP="000E5536">
      <w:pPr>
        <w:pStyle w:val="BodyText"/>
      </w:pPr>
      <w:r>
        <w:t>(copied the key into a new entry in my public keys in github)</w:t>
      </w:r>
    </w:p>
    <w:p w14:paraId="1B949E46" w14:textId="77777777" w:rsidR="000A59A1" w:rsidRDefault="000A59A1" w:rsidP="000E5536">
      <w:pPr>
        <w:pStyle w:val="Heading5"/>
      </w:pPr>
      <w:r>
        <w:lastRenderedPageBreak/>
        <w:t>Configure git globally</w:t>
      </w:r>
    </w:p>
    <w:p w14:paraId="2F88A837" w14:textId="77777777" w:rsidR="00B37D09" w:rsidRDefault="00C476E5" w:rsidP="000E5536">
      <w:pPr>
        <w:pStyle w:val="BodyText"/>
      </w:pPr>
      <w:r>
        <w:t>git config --global user.name "Andrew Cottam"</w:t>
      </w:r>
    </w:p>
    <w:p w14:paraId="28AA1615" w14:textId="77777777" w:rsidR="00B37D09" w:rsidRDefault="00C476E5" w:rsidP="000E5536">
      <w:pPr>
        <w:pStyle w:val="BodyText"/>
      </w:pPr>
      <w:r>
        <w:t>git config --global user.email "a.cottam@gmail.com"</w:t>
      </w:r>
    </w:p>
    <w:p w14:paraId="201DDDC7" w14:textId="77777777" w:rsidR="000A59A1" w:rsidRDefault="000A59A1" w:rsidP="000E5536">
      <w:pPr>
        <w:pStyle w:val="Heading5"/>
      </w:pPr>
      <w:r>
        <w:t>Create a local git repository</w:t>
      </w:r>
    </w:p>
    <w:p w14:paraId="34D1CCF9" w14:textId="77777777" w:rsidR="00B37D09" w:rsidRDefault="00C476E5" w:rsidP="000E5536">
      <w:pPr>
        <w:pStyle w:val="BodyText"/>
      </w:pPr>
      <w:r>
        <w:t>navigated to the cgi-bin folder</w:t>
      </w:r>
    </w:p>
    <w:p w14:paraId="6FB13057" w14:textId="77777777" w:rsidR="00B37D09" w:rsidRDefault="00C476E5" w:rsidP="000E5536">
      <w:pPr>
        <w:pStyle w:val="BodyText"/>
      </w:pPr>
      <w:r>
        <w:t>webuser@h03-dev-vm7:/srv/www/cgi-bin&gt; git init</w:t>
      </w:r>
    </w:p>
    <w:p w14:paraId="7B98692C" w14:textId="77777777" w:rsidR="00B37D09" w:rsidRDefault="00C476E5" w:rsidP="000E5536">
      <w:pPr>
        <w:pStyle w:val="BodyText"/>
      </w:pPr>
      <w:r>
        <w:t>Initialized empty Git repository in /srv/www/cgi-bin/.git/</w:t>
      </w:r>
    </w:p>
    <w:p w14:paraId="2107A8A9" w14:textId="77777777" w:rsidR="00B37D09" w:rsidRDefault="00C476E5" w:rsidP="000E5536">
      <w:pPr>
        <w:pStyle w:val="BodyText"/>
      </w:pPr>
      <w:r>
        <w:t>webuser@h03-dev-vm7:/srv/www/cgi-bin&gt; touch README</w:t>
      </w:r>
    </w:p>
    <w:p w14:paraId="3DDE0F9F" w14:textId="77777777" w:rsidR="00B37D09" w:rsidRDefault="00C476E5" w:rsidP="000E5536">
      <w:pPr>
        <w:pStyle w:val="BodyText"/>
      </w:pPr>
      <w:r>
        <w:t>webuser@h03-dev-vm7:/srv/www/cgi-bin&gt; git add README</w:t>
      </w:r>
    </w:p>
    <w:p w14:paraId="0B0A1165" w14:textId="77777777" w:rsidR="00B37D09" w:rsidRDefault="00C476E5" w:rsidP="000E5536">
      <w:pPr>
        <w:pStyle w:val="BodyText"/>
      </w:pPr>
      <w:r>
        <w:t>webuser@h03-dev-vm7:/srv/www/cgi-bin&gt; git commit -m 'first commit'</w:t>
      </w:r>
    </w:p>
    <w:p w14:paraId="1C49FFDF" w14:textId="77777777" w:rsidR="00B37D09" w:rsidRDefault="00C476E5" w:rsidP="000E5536">
      <w:pPr>
        <w:pStyle w:val="BodyText"/>
      </w:pPr>
      <w:r>
        <w:t>[master (root-commit) a9341fa] first commit</w:t>
      </w:r>
    </w:p>
    <w:p w14:paraId="5DE9DFFB" w14:textId="77777777" w:rsidR="00B37D09" w:rsidRDefault="00C476E5" w:rsidP="000E5536">
      <w:pPr>
        <w:pStyle w:val="BodyText"/>
      </w:pPr>
      <w:r>
        <w:t xml:space="preserve"> 0 files changed, 0 insertions(+), 0 deletions(-)</w:t>
      </w:r>
    </w:p>
    <w:p w14:paraId="70429572" w14:textId="77777777" w:rsidR="00B37D09" w:rsidRDefault="00C476E5" w:rsidP="000E5536">
      <w:pPr>
        <w:pStyle w:val="BodyText"/>
      </w:pPr>
      <w:r>
        <w:t xml:space="preserve"> create mode 100644 README</w:t>
      </w:r>
    </w:p>
    <w:p w14:paraId="456C1A85" w14:textId="77777777" w:rsidR="000A59A1" w:rsidRDefault="00D072EE" w:rsidP="000E5536">
      <w:pPr>
        <w:pStyle w:val="Heading5"/>
      </w:pPr>
      <w:r>
        <w:t>Create a remote repository on git hub</w:t>
      </w:r>
    </w:p>
    <w:p w14:paraId="5F422D91" w14:textId="77777777" w:rsidR="00B37D09" w:rsidRDefault="00C476E5" w:rsidP="000E5536">
      <w:pPr>
        <w:pStyle w:val="BodyText"/>
      </w:pPr>
      <w:r>
        <w:t>webuser@h03-dev-vm7:/srv/www/cgi-bin&gt; git remote add origin git@github.com:andrewcottam/eSpecies-REST-Services.git</w:t>
      </w:r>
    </w:p>
    <w:p w14:paraId="08DAF7EF" w14:textId="77777777" w:rsidR="00B37D09" w:rsidRDefault="00C476E5" w:rsidP="000E5536">
      <w:pPr>
        <w:pStyle w:val="BodyText"/>
      </w:pPr>
      <w:r>
        <w:t>webuser@h03-dev-vm7:/srv/www/cgi-bin&gt; git push -u origin master</w:t>
      </w:r>
    </w:p>
    <w:p w14:paraId="536640A6" w14:textId="77777777" w:rsidR="00B37D09" w:rsidRDefault="00C476E5" w:rsidP="000E5536">
      <w:pPr>
        <w:pStyle w:val="BodyText"/>
      </w:pPr>
      <w:r>
        <w:t>Counting objects: 3, done.</w:t>
      </w:r>
    </w:p>
    <w:p w14:paraId="14CAFC52" w14:textId="77777777" w:rsidR="00B37D09" w:rsidRDefault="00C476E5" w:rsidP="000E5536">
      <w:pPr>
        <w:pStyle w:val="BodyText"/>
      </w:pPr>
      <w:r>
        <w:t>Writing objects: 100% (3/3), 208 bytes, done.</w:t>
      </w:r>
    </w:p>
    <w:p w14:paraId="4A3E8B5D" w14:textId="77777777" w:rsidR="00B37D09" w:rsidRDefault="00C476E5" w:rsidP="000E5536">
      <w:pPr>
        <w:pStyle w:val="BodyText"/>
      </w:pPr>
      <w:r>
        <w:t>Total 3 (delta 0), reused 0 (delta 0)</w:t>
      </w:r>
    </w:p>
    <w:p w14:paraId="5C7543C1" w14:textId="77777777" w:rsidR="00B37D09" w:rsidRDefault="00C476E5" w:rsidP="000E5536">
      <w:pPr>
        <w:pStyle w:val="BodyText"/>
      </w:pPr>
      <w:r>
        <w:t>To git@github.com:andrewcottam/eSpecies-REST-Services.git</w:t>
      </w:r>
    </w:p>
    <w:p w14:paraId="19B51C35" w14:textId="77777777" w:rsidR="00B37D09" w:rsidRDefault="00C476E5" w:rsidP="000E5536">
      <w:pPr>
        <w:pStyle w:val="BodyText"/>
      </w:pPr>
      <w:r>
        <w:t xml:space="preserve"> * [new branch]      master -&gt; master</w:t>
      </w:r>
    </w:p>
    <w:p w14:paraId="5407CF9B" w14:textId="77777777" w:rsidR="00B37D09" w:rsidRDefault="00C476E5" w:rsidP="000E5536">
      <w:pPr>
        <w:pStyle w:val="BodyText"/>
      </w:pPr>
      <w:r>
        <w:t>Branch master set up to track remote branch master from origin.</w:t>
      </w:r>
    </w:p>
    <w:p w14:paraId="4AB4498C" w14:textId="77777777" w:rsidR="00B37D09" w:rsidRDefault="00C476E5" w:rsidP="000E5536">
      <w:pPr>
        <w:pStyle w:val="BodyText"/>
      </w:pPr>
      <w:r>
        <w:t>webuser@h03-dev-vm7:/srv/www/cgi-bin&gt; git commit -m "initial commit"</w:t>
      </w:r>
    </w:p>
    <w:p w14:paraId="01764A58" w14:textId="77777777" w:rsidR="00B37D09" w:rsidRDefault="00C476E5" w:rsidP="000E5536">
      <w:pPr>
        <w:pStyle w:val="BodyText"/>
      </w:pPr>
      <w:r>
        <w:t>[master 393f897] initial commit</w:t>
      </w:r>
    </w:p>
    <w:p w14:paraId="320EB436" w14:textId="77777777" w:rsidR="00B37D09" w:rsidRDefault="00C476E5" w:rsidP="000E5536">
      <w:pPr>
        <w:pStyle w:val="BodyText"/>
      </w:pPr>
      <w:r>
        <w:t xml:space="preserve"> 1 files changed, 236 insertions(+), 0 deletions(-)</w:t>
      </w:r>
    </w:p>
    <w:p w14:paraId="792455D4" w14:textId="77777777" w:rsidR="00B37D09" w:rsidRDefault="00C476E5" w:rsidP="000E5536">
      <w:pPr>
        <w:pStyle w:val="BodyText"/>
      </w:pPr>
      <w:r>
        <w:t xml:space="preserve"> create mode 100755 REST</w:t>
      </w:r>
    </w:p>
    <w:p w14:paraId="01FDA609" w14:textId="77777777" w:rsidR="00B37D09" w:rsidRDefault="00C476E5" w:rsidP="000E5536">
      <w:pPr>
        <w:pStyle w:val="BodyText"/>
      </w:pPr>
      <w:r>
        <w:t>webuser@h03-dev-vm7:/srv/www/cgi-bin&gt; git push</w:t>
      </w:r>
    </w:p>
    <w:p w14:paraId="7AD75473" w14:textId="77777777" w:rsidR="00B37D09" w:rsidRDefault="00C476E5" w:rsidP="000E5536">
      <w:pPr>
        <w:pStyle w:val="BodyText"/>
      </w:pPr>
      <w:r>
        <w:t>Counting objects: 4, done.</w:t>
      </w:r>
    </w:p>
    <w:p w14:paraId="31CFADED" w14:textId="77777777" w:rsidR="00B37D09" w:rsidRDefault="00C476E5" w:rsidP="000E5536">
      <w:pPr>
        <w:pStyle w:val="BodyText"/>
      </w:pPr>
      <w:r>
        <w:t>Compressing objects: 100% (3/3), done.</w:t>
      </w:r>
    </w:p>
    <w:p w14:paraId="0750281B" w14:textId="77777777" w:rsidR="00B37D09" w:rsidRDefault="00C476E5" w:rsidP="000E5536">
      <w:pPr>
        <w:pStyle w:val="BodyText"/>
      </w:pPr>
      <w:r>
        <w:t>Writing objects: 100% (3/3), 5.79 KiB, done.</w:t>
      </w:r>
    </w:p>
    <w:p w14:paraId="291F4078" w14:textId="77777777" w:rsidR="00B37D09" w:rsidRDefault="00C476E5" w:rsidP="000E5536">
      <w:pPr>
        <w:pStyle w:val="BodyText"/>
      </w:pPr>
      <w:r>
        <w:t>Total 3 (delta 0), reused 0 (delta 0)</w:t>
      </w:r>
    </w:p>
    <w:p w14:paraId="2EF8F8F6" w14:textId="77777777" w:rsidR="00B37D09" w:rsidRDefault="00C476E5" w:rsidP="000E5536">
      <w:pPr>
        <w:pStyle w:val="BodyText"/>
      </w:pPr>
      <w:r>
        <w:t>To git@github.com:andrewcottam/eSpecies-REST-Services.git</w:t>
      </w:r>
    </w:p>
    <w:p w14:paraId="2073C624" w14:textId="77777777" w:rsidR="00B37D09" w:rsidRDefault="00C476E5" w:rsidP="000E5536">
      <w:pPr>
        <w:pStyle w:val="BodyText"/>
      </w:pPr>
      <w:r>
        <w:t xml:space="preserve">   a9341fa..393f897  master -&gt; master</w:t>
      </w:r>
    </w:p>
    <w:p w14:paraId="14852594" w14:textId="77777777" w:rsidR="00B37D09" w:rsidRDefault="00C476E5" w:rsidP="008B6883">
      <w:pPr>
        <w:pStyle w:val="BodyText2"/>
      </w:pPr>
      <w:r>
        <w:t>webuser@h03-dev-vm7:/srv/www/cgi-bin&gt;</w:t>
      </w:r>
    </w:p>
    <w:p w14:paraId="52FF51B7" w14:textId="77777777" w:rsidR="00B37D09" w:rsidRDefault="00C476E5" w:rsidP="000E5536">
      <w:pPr>
        <w:pStyle w:val="BodyText"/>
      </w:pPr>
      <w:r>
        <w:t>webuser@h03-dev-vm7:/srv/www/cgi-bin&gt; git add REST</w:t>
      </w:r>
    </w:p>
    <w:p w14:paraId="27EEC71A" w14:textId="77777777" w:rsidR="00B37D09" w:rsidRDefault="00C476E5" w:rsidP="000E5536">
      <w:pPr>
        <w:pStyle w:val="BodyText"/>
      </w:pPr>
      <w:r>
        <w:t>webuser@h03-dev-vm7:/srv/www/cgi-bin&gt; git commit -m 'Improved server logging'</w:t>
      </w:r>
    </w:p>
    <w:p w14:paraId="0E590052" w14:textId="77777777" w:rsidR="00B37D09" w:rsidRDefault="00C476E5" w:rsidP="000E5536">
      <w:pPr>
        <w:pStyle w:val="BodyText"/>
      </w:pPr>
      <w:r>
        <w:t>[master b19c22e] Improved server logging</w:t>
      </w:r>
    </w:p>
    <w:p w14:paraId="076E1565" w14:textId="77777777" w:rsidR="00B37D09" w:rsidRDefault="00C476E5" w:rsidP="000E5536">
      <w:pPr>
        <w:pStyle w:val="BodyText"/>
      </w:pPr>
      <w:r>
        <w:t xml:space="preserve"> 1 files changed, 39 insertions(+), 20 deletions(-)</w:t>
      </w:r>
    </w:p>
    <w:p w14:paraId="253781BC" w14:textId="77777777" w:rsidR="00B37D09" w:rsidRDefault="00C476E5" w:rsidP="000E5536">
      <w:pPr>
        <w:pStyle w:val="BodyText"/>
      </w:pPr>
      <w:r>
        <w:t>webuser@h03-dev-vm7:/srv/www/cgi-bin&gt; git push</w:t>
      </w:r>
    </w:p>
    <w:p w14:paraId="5D78CC0E" w14:textId="77777777" w:rsidR="00B37D09" w:rsidRDefault="00C476E5" w:rsidP="000E5536">
      <w:pPr>
        <w:pStyle w:val="BodyText"/>
      </w:pPr>
      <w:r>
        <w:t>Counting objects: 5, done.</w:t>
      </w:r>
    </w:p>
    <w:p w14:paraId="7E392F37" w14:textId="77777777" w:rsidR="00B37D09" w:rsidRDefault="00C476E5" w:rsidP="000E5536">
      <w:pPr>
        <w:pStyle w:val="BodyText"/>
      </w:pPr>
      <w:r>
        <w:t>Compressing objects: 100% (3/3), done.</w:t>
      </w:r>
    </w:p>
    <w:p w14:paraId="72D55407" w14:textId="77777777" w:rsidR="00B37D09" w:rsidRDefault="00C476E5" w:rsidP="000E5536">
      <w:pPr>
        <w:pStyle w:val="BodyText"/>
      </w:pPr>
      <w:r>
        <w:t>Writing objects: 100% (3/3), 906 bytes, done.</w:t>
      </w:r>
    </w:p>
    <w:p w14:paraId="7D0584E7" w14:textId="77777777" w:rsidR="00B37D09" w:rsidRDefault="00C476E5" w:rsidP="000E5536">
      <w:pPr>
        <w:pStyle w:val="BodyText"/>
      </w:pPr>
      <w:r>
        <w:t>Total 3 (delta 1), reused 0 (delta 0)</w:t>
      </w:r>
    </w:p>
    <w:p w14:paraId="57C89591" w14:textId="77777777" w:rsidR="00B37D09" w:rsidRDefault="00C476E5" w:rsidP="000E5536">
      <w:pPr>
        <w:pStyle w:val="BodyText"/>
      </w:pPr>
      <w:r>
        <w:t>To git@github.com:andrewcottam/eSpecies-REST-Services.git</w:t>
      </w:r>
    </w:p>
    <w:p w14:paraId="451EBB0F" w14:textId="77777777" w:rsidR="00B37D09" w:rsidRDefault="00C476E5" w:rsidP="000E5536">
      <w:pPr>
        <w:pStyle w:val="BodyText"/>
      </w:pPr>
      <w:r>
        <w:t xml:space="preserve">   524bcc9..b19c22e  master -&gt; master</w:t>
      </w:r>
    </w:p>
    <w:p w14:paraId="46FB110E" w14:textId="77777777" w:rsidR="00B37D09" w:rsidRDefault="00C476E5" w:rsidP="008B6883">
      <w:pPr>
        <w:pStyle w:val="BodyText2"/>
      </w:pPr>
      <w:r>
        <w:t>webuser@h03-dev-vm7:/srv/www/cgi-bin&gt;</w:t>
      </w:r>
    </w:p>
    <w:p w14:paraId="28CA216D" w14:textId="77777777" w:rsidR="00411F18" w:rsidRDefault="00411F18" w:rsidP="007D2F52">
      <w:pPr>
        <w:pStyle w:val="Heading4"/>
      </w:pPr>
      <w:r>
        <w:t>Setting up a Git repository on eHabitats machine from GitHub</w:t>
      </w:r>
    </w:p>
    <w:p w14:paraId="6D71162E" w14:textId="77777777" w:rsidR="00411F18" w:rsidRDefault="00411F18" w:rsidP="008B6883">
      <w:pPr>
        <w:pStyle w:val="BodyText2"/>
      </w:pPr>
      <w:r>
        <w:t>Accidently deleted the eSpecies folder on the eHabitats machine so need to pull it from GitHub:</w:t>
      </w:r>
    </w:p>
    <w:p w14:paraId="266CDCC5" w14:textId="77777777" w:rsidR="00411F18" w:rsidRDefault="00411F18" w:rsidP="008B550B">
      <w:pPr>
        <w:pStyle w:val="Code"/>
      </w:pPr>
      <w:r>
        <w:t>-bash-4.1$ git clone 'https://github.com/andrewcottam/eSpecies-Client-Demo' eSpecies</w:t>
      </w:r>
    </w:p>
    <w:p w14:paraId="395E475C" w14:textId="77777777" w:rsidR="00411F18" w:rsidRDefault="00411F18" w:rsidP="008B550B">
      <w:pPr>
        <w:pStyle w:val="Code"/>
      </w:pPr>
      <w:r>
        <w:t>Initialized empty Git repository in /srv/www/htdocs/eSpecies/.git/</w:t>
      </w:r>
    </w:p>
    <w:p w14:paraId="70E46D6F" w14:textId="77777777" w:rsidR="00411F18" w:rsidRDefault="00411F18" w:rsidP="008B550B">
      <w:pPr>
        <w:pStyle w:val="Code"/>
      </w:pPr>
      <w:r>
        <w:t>remote: Reusing existing pack: 1022, done.</w:t>
      </w:r>
    </w:p>
    <w:p w14:paraId="06473370" w14:textId="77777777" w:rsidR="00411F18" w:rsidRDefault="00411F18" w:rsidP="008B550B">
      <w:pPr>
        <w:pStyle w:val="Code"/>
      </w:pPr>
      <w:r>
        <w:t>remote: Counting objects: 12, done.</w:t>
      </w:r>
    </w:p>
    <w:p w14:paraId="748D09C1" w14:textId="77777777" w:rsidR="00411F18" w:rsidRDefault="00411F18" w:rsidP="008B550B">
      <w:pPr>
        <w:pStyle w:val="Code"/>
      </w:pPr>
      <w:r>
        <w:t>remote: Compressing objects: 100% (9/9), done.</w:t>
      </w:r>
    </w:p>
    <w:p w14:paraId="61BC288C" w14:textId="77777777" w:rsidR="00411F18" w:rsidRDefault="00411F18" w:rsidP="008B550B">
      <w:pPr>
        <w:pStyle w:val="Code"/>
      </w:pPr>
      <w:r>
        <w:lastRenderedPageBreak/>
        <w:t>remote: Total 1034 (delta 3), reused 8 (delta 3)</w:t>
      </w:r>
    </w:p>
    <w:p w14:paraId="0A6C7162" w14:textId="77777777" w:rsidR="00411F18" w:rsidRDefault="00411F18" w:rsidP="008B550B">
      <w:pPr>
        <w:pStyle w:val="Code"/>
      </w:pPr>
      <w:r>
        <w:t>Receiving objects: 100% (1034/1034), 1.30 MiB | 75 KiB/s, done.</w:t>
      </w:r>
    </w:p>
    <w:p w14:paraId="7D466D00" w14:textId="77777777" w:rsidR="00411F18" w:rsidRDefault="00411F18" w:rsidP="008B550B">
      <w:pPr>
        <w:pStyle w:val="Code"/>
      </w:pPr>
      <w:r>
        <w:t>Resolving deltas: 100% (688/688), done.</w:t>
      </w:r>
    </w:p>
    <w:p w14:paraId="11D0A63E" w14:textId="77777777" w:rsidR="00043D4D" w:rsidRDefault="00043D4D" w:rsidP="008B6883">
      <w:pPr>
        <w:pStyle w:val="BodyText2"/>
      </w:pPr>
      <w:r>
        <w:t>Then I clone the project on my local PC so I can develop on my local machine and pull on the eHabitats dev machine.</w:t>
      </w:r>
    </w:p>
    <w:p w14:paraId="0C865B23" w14:textId="77777777" w:rsidR="00584FDB" w:rsidRDefault="00584FDB" w:rsidP="00584FDB">
      <w:pPr>
        <w:pStyle w:val="Heading4"/>
      </w:pPr>
      <w:r>
        <w:t>Setting up a new GitHub Key on CodeAnywhere</w:t>
      </w:r>
    </w:p>
    <w:p w14:paraId="1963138D" w14:textId="77777777" w:rsidR="00584FDB" w:rsidRDefault="00584FDB" w:rsidP="00584FDB">
      <w:pPr>
        <w:pStyle w:val="Unix"/>
      </w:pPr>
      <w:r w:rsidRPr="00584FDB">
        <w:t>cd ~/.ssh</w:t>
      </w:r>
    </w:p>
    <w:p w14:paraId="08F1C6CB" w14:textId="77777777" w:rsidR="00584FDB" w:rsidRDefault="00584FDB" w:rsidP="00584FDB">
      <w:pPr>
        <w:pStyle w:val="Unix"/>
      </w:pPr>
      <w:r>
        <w:t xml:space="preserve">ssh-keygen -t rsa -C </w:t>
      </w:r>
      <w:hyperlink r:id="rId1649" w:history="1">
        <w:r w:rsidR="007A11E6" w:rsidRPr="00215ABB">
          <w:rPr>
            <w:rStyle w:val="Hyperlink"/>
          </w:rPr>
          <w:t>a.cottam@gmail.com</w:t>
        </w:r>
      </w:hyperlink>
    </w:p>
    <w:p w14:paraId="3E64008F" w14:textId="77777777" w:rsidR="00AE6C14" w:rsidRDefault="00AE6C14" w:rsidP="00584FDB">
      <w:pPr>
        <w:pStyle w:val="Unix"/>
      </w:pPr>
      <w:r w:rsidRPr="00AE6C14">
        <w:t>biopama@Ubuntu-1710-artful-64-minimal:~/.ssh$ vi id_rsa.pub</w:t>
      </w:r>
    </w:p>
    <w:p w14:paraId="1D764B3D" w14:textId="77777777" w:rsidR="00AE6C14" w:rsidRDefault="00AE6C14" w:rsidP="00AE6C14">
      <w:pPr>
        <w:pStyle w:val="BodyText2"/>
      </w:pPr>
      <w:r>
        <w:t>Copy the key and add it to GitHub.</w:t>
      </w:r>
    </w:p>
    <w:p w14:paraId="5E311C1B" w14:textId="77777777" w:rsidR="001F3905" w:rsidRDefault="001F3905" w:rsidP="007D2F52">
      <w:pPr>
        <w:pStyle w:val="Heading4"/>
      </w:pPr>
      <w:r>
        <w:t>Setting up git project</w:t>
      </w:r>
      <w:r w:rsidR="00EF20DD">
        <w:t>s</w:t>
      </w:r>
      <w:r>
        <w:t xml:space="preserve"> on map server machine</w:t>
      </w:r>
    </w:p>
    <w:p w14:paraId="1D101373" w14:textId="77777777" w:rsidR="00EF20DD" w:rsidRPr="00EF20DD" w:rsidRDefault="00EF20DD" w:rsidP="000E5536">
      <w:pPr>
        <w:pStyle w:val="Heading5"/>
      </w:pPr>
      <w:r>
        <w:t>Creating a new Git project</w:t>
      </w:r>
    </w:p>
    <w:p w14:paraId="0CC6DBE0"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43EDE396"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1840C8B6" w14:textId="77777777" w:rsidR="001F3905" w:rsidRDefault="001F3905" w:rsidP="008B550B">
      <w:pPr>
        <w:pStyle w:val="Code"/>
      </w:pPr>
      <w:r w:rsidRPr="001F3905">
        <w:t xml:space="preserve">[webuser@h05-dev-vm3 dopa-services]$ </w:t>
      </w:r>
      <w:r>
        <w:t>git init</w:t>
      </w:r>
    </w:p>
    <w:p w14:paraId="0860B215" w14:textId="77777777" w:rsidR="001F3905" w:rsidRDefault="001F3905" w:rsidP="008B550B">
      <w:pPr>
        <w:pStyle w:val="Code"/>
      </w:pPr>
      <w:r>
        <w:t>[webuser@h05-dev-vm3 dopa-services]$ git add .</w:t>
      </w:r>
    </w:p>
    <w:p w14:paraId="009C7971" w14:textId="77777777" w:rsidR="001F3905" w:rsidRDefault="001F3905" w:rsidP="008B550B">
      <w:pPr>
        <w:pStyle w:val="Code"/>
      </w:pPr>
      <w:r>
        <w:t>[webuser@h05-dev-vm3 dopa-services]$ git rm --cached cgi-bin/dbconnect.py</w:t>
      </w:r>
    </w:p>
    <w:p w14:paraId="0DEBA52B" w14:textId="77777777" w:rsidR="001F3905" w:rsidRDefault="001F3905" w:rsidP="008B550B">
      <w:pPr>
        <w:pStyle w:val="Code"/>
      </w:pPr>
      <w:r>
        <w:t>[webuser@h05-dev-vm3 dopa-services]$ ssh-keygen -t rsa -C "a.cottam@gmail.com"</w:t>
      </w:r>
    </w:p>
    <w:p w14:paraId="242C102E" w14:textId="77777777" w:rsidR="001F3905" w:rsidRDefault="00DF24BF" w:rsidP="008B550B">
      <w:pPr>
        <w:pStyle w:val="Code"/>
      </w:pPr>
      <w:r w:rsidRPr="00DF24BF">
        <w:t>[webuser@h05-dev-vm3 dopa-services]$ cd ../../../home/webuser/.ssh</w:t>
      </w:r>
    </w:p>
    <w:p w14:paraId="49758479" w14:textId="77777777" w:rsidR="00DF24BF" w:rsidRDefault="00DF24BF" w:rsidP="008B550B">
      <w:pPr>
        <w:pStyle w:val="Code"/>
      </w:pPr>
      <w:r>
        <w:t>[webuser@h05-dev-vm3 .ssh]$ cat id_rsa.pub</w:t>
      </w:r>
    </w:p>
    <w:p w14:paraId="3C67EA4A"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7993F03F" w14:textId="77777777" w:rsidR="00DF24BF" w:rsidRDefault="00DF24BF" w:rsidP="008B6883">
      <w:pPr>
        <w:pStyle w:val="BodyText2"/>
      </w:pPr>
      <w:r>
        <w:t>Copied this ssh key to github as a new ssh key</w:t>
      </w:r>
    </w:p>
    <w:p w14:paraId="3B749926"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03240ED1" w14:textId="77777777" w:rsidR="00831CA8" w:rsidRDefault="00831CA8" w:rsidP="008B6883">
      <w:pPr>
        <w:pStyle w:val="BodyText2"/>
      </w:pPr>
      <w:r>
        <w:t>Then I got some issues with 403 errors and followed the i</w:t>
      </w:r>
      <w:r w:rsidR="00F12C07">
        <w:t xml:space="preserve">nstructions </w:t>
      </w:r>
      <w:hyperlink r:id="rId1650" w:history="1">
        <w:r w:rsidR="00F12C07" w:rsidRPr="00F12C07">
          <w:rPr>
            <w:rStyle w:val="Hyperlink"/>
          </w:rPr>
          <w:t>here</w:t>
        </w:r>
      </w:hyperlink>
      <w:r w:rsidR="00F12C07">
        <w:t xml:space="preserve"> to sort it out.</w:t>
      </w:r>
    </w:p>
    <w:p w14:paraId="19590A65" w14:textId="77777777" w:rsidR="00EF20DD" w:rsidRDefault="00EF20DD" w:rsidP="000E5536">
      <w:pPr>
        <w:pStyle w:val="Heading5"/>
      </w:pPr>
      <w:r>
        <w:t>Cloning an existing Git project</w:t>
      </w:r>
    </w:p>
    <w:p w14:paraId="07F08D74" w14:textId="77777777" w:rsidR="00EF20DD" w:rsidRDefault="00EF20DD" w:rsidP="008B6883">
      <w:pPr>
        <w:pStyle w:val="BodyText2"/>
      </w:pPr>
      <w:r>
        <w:t>For example, I want to put the dgrid and its dependencies on the Map Server machine and these all exist on Github. So in the right folder on the Map Server machine:</w:t>
      </w:r>
    </w:p>
    <w:p w14:paraId="326F4D92" w14:textId="77777777" w:rsidR="00EF20DD" w:rsidRDefault="00EF20DD" w:rsidP="008B550B">
      <w:pPr>
        <w:pStyle w:val="Code"/>
      </w:pPr>
      <w:r w:rsidRPr="00EF20DD">
        <w:t xml:space="preserve">-bash-4.1$ git clone </w:t>
      </w:r>
      <w:hyperlink r:id="rId1651" w:history="1">
        <w:r w:rsidRPr="00685783">
          <w:rPr>
            <w:rStyle w:val="Hyperlink"/>
          </w:rPr>
          <w:t>https://github.com/kriszyp/xstyle.git</w:t>
        </w:r>
      </w:hyperlink>
    </w:p>
    <w:p w14:paraId="72FF96E1" w14:textId="77777777" w:rsidR="00EF20DD" w:rsidRDefault="00EF20DD" w:rsidP="008B550B">
      <w:pPr>
        <w:pStyle w:val="Code"/>
      </w:pPr>
      <w:r w:rsidRPr="00EF20DD">
        <w:t xml:space="preserve">-bash-4.1$ git clone </w:t>
      </w:r>
      <w:hyperlink r:id="rId1652" w:history="1">
        <w:r w:rsidRPr="00685783">
          <w:rPr>
            <w:rStyle w:val="Hyperlink"/>
          </w:rPr>
          <w:t>https://github.com/kriszyp/put-selector.git</w:t>
        </w:r>
      </w:hyperlink>
    </w:p>
    <w:p w14:paraId="524C2275" w14:textId="77777777" w:rsidR="00EF20DD" w:rsidRDefault="00EF20DD" w:rsidP="008B550B">
      <w:pPr>
        <w:pStyle w:val="Code"/>
      </w:pPr>
      <w:r w:rsidRPr="00EF20DD">
        <w:t xml:space="preserve">-bash-4.1$ git clone </w:t>
      </w:r>
      <w:hyperlink r:id="rId1653" w:history="1">
        <w:r w:rsidRPr="00685783">
          <w:rPr>
            <w:rStyle w:val="Hyperlink"/>
          </w:rPr>
          <w:t>https://github.com/SitePen/dgrid.git</w:t>
        </w:r>
      </w:hyperlink>
    </w:p>
    <w:p w14:paraId="4DD2D1EC" w14:textId="77777777" w:rsidR="00EF20DD" w:rsidRPr="00EF20DD" w:rsidRDefault="00EF20DD" w:rsidP="008B6883">
      <w:pPr>
        <w:pStyle w:val="BodyText2"/>
      </w:pPr>
      <w:r>
        <w:t>This should put all the source files onto the MapServer machine.</w:t>
      </w:r>
    </w:p>
    <w:p w14:paraId="2BCC2865" w14:textId="77777777" w:rsidR="00A953DD" w:rsidRDefault="00A953DD" w:rsidP="007D2F52">
      <w:pPr>
        <w:pStyle w:val="Heading4"/>
      </w:pPr>
      <w:r>
        <w:t>Adding an existing Aptana project to Github</w:t>
      </w:r>
    </w:p>
    <w:p w14:paraId="5236867A" w14:textId="77777777" w:rsidR="00A953DD" w:rsidRDefault="00365DA4" w:rsidP="000E5536">
      <w:pPr>
        <w:pStyle w:val="ListBullet"/>
      </w:pPr>
      <w:r>
        <w:t>Create the project in Aptana</w:t>
      </w:r>
    </w:p>
    <w:p w14:paraId="10D1E3B8" w14:textId="77777777" w:rsidR="005A2AFA" w:rsidRDefault="00DC0108" w:rsidP="000E5536">
      <w:pPr>
        <w:pStyle w:val="ListBullet"/>
      </w:pPr>
      <w:r>
        <w:t>Right click the project and select Team | Share Project…</w:t>
      </w:r>
    </w:p>
    <w:p w14:paraId="5F19C4D0" w14:textId="77777777" w:rsidR="00DC0108" w:rsidRDefault="000974C1" w:rsidP="000E5536">
      <w:pPr>
        <w:pStyle w:val="ListBullet"/>
      </w:pPr>
      <w:r>
        <w:t>Select Aptana Git as the repository type</w:t>
      </w:r>
    </w:p>
    <w:p w14:paraId="7AA03786" w14:textId="77777777" w:rsidR="00754DEA" w:rsidRDefault="00754DEA" w:rsidP="000E5536">
      <w:pPr>
        <w:pStyle w:val="ListBullet"/>
      </w:pPr>
      <w:r>
        <w:t>Select the Git repository location and create the repository</w:t>
      </w:r>
      <w:r w:rsidR="009B63A4">
        <w:t xml:space="preserve"> and click Finish</w:t>
      </w:r>
    </w:p>
    <w:p w14:paraId="6F7F1952" w14:textId="77777777" w:rsidR="009B63A4" w:rsidRDefault="00CD720E" w:rsidP="000E5536">
      <w:pPr>
        <w:pStyle w:val="ListBullet"/>
      </w:pPr>
      <w:r>
        <w:t>Commit the initial files</w:t>
      </w:r>
    </w:p>
    <w:p w14:paraId="79FB528D" w14:textId="77777777" w:rsidR="00E5654E" w:rsidRDefault="00E5654E" w:rsidP="000E5536">
      <w:pPr>
        <w:pStyle w:val="ListBullet"/>
      </w:pPr>
      <w:r>
        <w:t>Create a new repository in Github</w:t>
      </w:r>
    </w:p>
    <w:p w14:paraId="399ADD7D" w14:textId="77777777" w:rsidR="00A16F97" w:rsidRDefault="00A16F97" w:rsidP="000E5536">
      <w:pPr>
        <w:pStyle w:val="ListBullet"/>
        <w:rPr>
          <w:lang w:bidi="ar-SA"/>
        </w:rPr>
      </w:pPr>
      <w:r>
        <w:rPr>
          <w:lang w:bidi="ar-SA"/>
        </w:rPr>
        <w:t>Then in terminal:</w:t>
      </w:r>
    </w:p>
    <w:p w14:paraId="052FDE67" w14:textId="77777777" w:rsidR="00A16F97" w:rsidRPr="00A16F97" w:rsidRDefault="00A16F97" w:rsidP="000E5536">
      <w:pPr>
        <w:pStyle w:val="ListBullet2"/>
        <w:rPr>
          <w:lang w:bidi="ar-SA"/>
        </w:rPr>
      </w:pPr>
      <w:r w:rsidRPr="00A16F97">
        <w:rPr>
          <w:lang w:bidi="ar-SA"/>
        </w:rPr>
        <w:t>cd existing_git_repo</w:t>
      </w:r>
    </w:p>
    <w:p w14:paraId="1873CEAA"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2DCC20E8" w14:textId="77777777" w:rsidR="0088450F" w:rsidRPr="00A16F97" w:rsidRDefault="00A16F97" w:rsidP="000E5536">
      <w:pPr>
        <w:pStyle w:val="ListBullet2"/>
        <w:rPr>
          <w:lang w:bidi="ar-SA"/>
        </w:rPr>
      </w:pPr>
      <w:r w:rsidRPr="00A16F97">
        <w:rPr>
          <w:lang w:bidi="ar-SA"/>
        </w:rPr>
        <w:t>git push -u origin master</w:t>
      </w:r>
    </w:p>
    <w:p w14:paraId="0B173342" w14:textId="77777777" w:rsidR="007A22E7" w:rsidRDefault="007A22E7" w:rsidP="007A22E7">
      <w:pPr>
        <w:pStyle w:val="Heading4"/>
      </w:pPr>
      <w:bookmarkStart w:id="308" w:name="_Toc315774622"/>
      <w:r>
        <w:t>Creating a new repo on the Penrose machine</w:t>
      </w:r>
    </w:p>
    <w:p w14:paraId="14162FB0" w14:textId="77777777" w:rsidR="00E91541" w:rsidRDefault="00E91541" w:rsidP="00E91541">
      <w:pPr>
        <w:pStyle w:val="Unix"/>
      </w:pPr>
      <w:r w:rsidRPr="00BA1D94">
        <w:t>git config user.name "Andrew Cottam"</w:t>
      </w:r>
      <w:r>
        <w:t xml:space="preserve">                                   //default local git user - i.e. this is not global only for current repo</w:t>
      </w:r>
    </w:p>
    <w:p w14:paraId="32303C12" w14:textId="77777777" w:rsidR="00E91541" w:rsidRDefault="00E91541" w:rsidP="00E91541">
      <w:pPr>
        <w:pStyle w:val="Unix"/>
      </w:pPr>
      <w:r w:rsidRPr="00BA1D94">
        <w:t xml:space="preserve">git config user.email </w:t>
      </w:r>
      <w:hyperlink r:id="rId1654" w:history="1">
        <w:r w:rsidRPr="009E4FEF">
          <w:rPr>
            <w:rStyle w:val="Hyperlink"/>
          </w:rPr>
          <w:t>a.cottam@gmail.com</w:t>
        </w:r>
      </w:hyperlink>
    </w:p>
    <w:p w14:paraId="7F7D3CCD" w14:textId="77777777" w:rsidR="00E91541" w:rsidRDefault="00E91541" w:rsidP="00E91541">
      <w:pPr>
        <w:pStyle w:val="Unix"/>
      </w:pPr>
      <w:r w:rsidRPr="00E91541">
        <w:t>git init</w:t>
      </w:r>
    </w:p>
    <w:p w14:paraId="02928282" w14:textId="77777777" w:rsidR="007A22E7" w:rsidRDefault="00E91541" w:rsidP="00E91541">
      <w:pPr>
        <w:pStyle w:val="Unix"/>
      </w:pPr>
      <w:r w:rsidRPr="00E91541">
        <w:t>git add .</w:t>
      </w:r>
    </w:p>
    <w:p w14:paraId="49A5566B" w14:textId="77777777" w:rsidR="00E91541" w:rsidRDefault="00E91541" w:rsidP="00E91541">
      <w:pPr>
        <w:pStyle w:val="Unix"/>
      </w:pPr>
      <w:r w:rsidRPr="00E91541">
        <w:t xml:space="preserve">git rm --cached </w:t>
      </w:r>
      <w:r w:rsidR="003D0BC0">
        <w:t>node_modules/</w:t>
      </w:r>
      <w:r>
        <w:t xml:space="preserve">                                  //remove repo within folder</w:t>
      </w:r>
    </w:p>
    <w:p w14:paraId="66F1329E" w14:textId="77777777" w:rsidR="00E91541" w:rsidRDefault="00E91541" w:rsidP="00E91541">
      <w:pPr>
        <w:pStyle w:val="Unix"/>
      </w:pPr>
      <w:r w:rsidRPr="00E91541">
        <w:lastRenderedPageBreak/>
        <w:t>git commit -m 'initial commit on penrose machine'</w:t>
      </w:r>
    </w:p>
    <w:p w14:paraId="4E2FCFE2" w14:textId="77777777" w:rsidR="00E91541" w:rsidRDefault="00E91541" w:rsidP="00E91541">
      <w:pPr>
        <w:pStyle w:val="BodyText2"/>
      </w:pPr>
      <w:r>
        <w:t>Create a repo on GitHub then:</w:t>
      </w:r>
    </w:p>
    <w:p w14:paraId="1B46EDF1" w14:textId="77777777" w:rsidR="00E91541" w:rsidRDefault="00E91541" w:rsidP="00E91541">
      <w:pPr>
        <w:pStyle w:val="Unix"/>
      </w:pPr>
      <w:r>
        <w:t>git remote add origin gi</w:t>
      </w:r>
      <w:r w:rsidR="003D0BC0">
        <w:t>t@github.com:andrewcottam/biopama-</w:t>
      </w:r>
      <w:r>
        <w:t>wireframes.git</w:t>
      </w:r>
    </w:p>
    <w:p w14:paraId="0B22EC0E" w14:textId="77777777" w:rsidR="00E91541" w:rsidRPr="007A22E7" w:rsidRDefault="00E91541" w:rsidP="00E91541">
      <w:pPr>
        <w:pStyle w:val="Unix"/>
      </w:pPr>
      <w:r>
        <w:t>git push -u origin master</w:t>
      </w:r>
    </w:p>
    <w:p w14:paraId="55C67CB9" w14:textId="77777777" w:rsidR="001D2A47" w:rsidRDefault="001D2A47" w:rsidP="0034374E">
      <w:pPr>
        <w:pStyle w:val="Heading3"/>
      </w:pPr>
      <w:r>
        <w:t>Useful Git commands</w:t>
      </w:r>
    </w:p>
    <w:p w14:paraId="3AABA26B" w14:textId="77777777" w:rsidR="001D2A47" w:rsidRDefault="001D2A47" w:rsidP="008B6883">
      <w:pPr>
        <w:pStyle w:val="BodyText2"/>
      </w:pPr>
      <w:r>
        <w:t xml:space="preserve">The following adds all </w:t>
      </w:r>
      <w:r w:rsidR="00FE6E1D">
        <w:t>tracked</w:t>
      </w:r>
      <w:r>
        <w:t xml:space="preserve"> files to the index and commits them:</w:t>
      </w:r>
    </w:p>
    <w:p w14:paraId="6582BB36" w14:textId="77777777" w:rsidR="001D2A47" w:rsidRDefault="001D2A47" w:rsidP="008B550B">
      <w:pPr>
        <w:pStyle w:val="Code"/>
      </w:pPr>
      <w:r>
        <w:t>&gt;&gt;</w:t>
      </w:r>
      <w:r w:rsidR="00572B08">
        <w:t>git commit -a</w:t>
      </w:r>
      <w:r w:rsidRPr="00BF1ED9">
        <w:t>m 'Minor edits'</w:t>
      </w:r>
    </w:p>
    <w:p w14:paraId="6354E660" w14:textId="77777777" w:rsidR="001D2A47" w:rsidRDefault="001D2A47" w:rsidP="008B6883">
      <w:pPr>
        <w:pStyle w:val="BodyText2"/>
      </w:pPr>
      <w:r>
        <w:t>Gets the file differences since the last commit:</w:t>
      </w:r>
    </w:p>
    <w:p w14:paraId="4B16CFF5" w14:textId="77777777" w:rsidR="001D2A47" w:rsidRDefault="001D2A47" w:rsidP="008B550B">
      <w:pPr>
        <w:pStyle w:val="Code"/>
      </w:pPr>
      <w:r>
        <w:t>&gt;&gt;git diff</w:t>
      </w:r>
    </w:p>
    <w:p w14:paraId="4534D719" w14:textId="77777777" w:rsidR="00F73E5D" w:rsidRDefault="00F73E5D" w:rsidP="008B6883">
      <w:pPr>
        <w:pStyle w:val="BodyText2"/>
      </w:pPr>
      <w:r>
        <w:t>Gets the change</w:t>
      </w:r>
      <w:r w:rsidR="00C517C2">
        <w:t>d</w:t>
      </w:r>
      <w:r>
        <w:t xml:space="preserve"> files since the last commit:</w:t>
      </w:r>
    </w:p>
    <w:p w14:paraId="172CC5E8" w14:textId="77777777" w:rsidR="00F73E5D" w:rsidRDefault="00F73E5D" w:rsidP="008B550B">
      <w:pPr>
        <w:pStyle w:val="Code"/>
      </w:pPr>
      <w:r>
        <w:t xml:space="preserve">git status </w:t>
      </w:r>
      <w:r w:rsidR="00912519">
        <w:t>–</w:t>
      </w:r>
      <w:r>
        <w:t>s</w:t>
      </w:r>
    </w:p>
    <w:p w14:paraId="2BB1175F" w14:textId="77777777" w:rsidR="00912519" w:rsidRDefault="00912519" w:rsidP="008B6883">
      <w:pPr>
        <w:pStyle w:val="BodyText2"/>
      </w:pPr>
      <w:r>
        <w:t>If you want to go back to the last commit and lose any changes then:</w:t>
      </w:r>
    </w:p>
    <w:p w14:paraId="43DA52EE" w14:textId="77777777" w:rsidR="00912519" w:rsidRDefault="00912519" w:rsidP="008B550B">
      <w:pPr>
        <w:pStyle w:val="Code"/>
      </w:pPr>
      <w:r>
        <w:t>git reset</w:t>
      </w:r>
    </w:p>
    <w:p w14:paraId="29AC4FE0" w14:textId="77777777" w:rsidR="00FC2E56" w:rsidRDefault="00FC2E56" w:rsidP="008B550B">
      <w:pPr>
        <w:pStyle w:val="Code"/>
      </w:pPr>
      <w:r>
        <w:t>git checkout tourism.html – not sure why you have to do this! but it works</w:t>
      </w:r>
    </w:p>
    <w:p w14:paraId="52810EEE" w14:textId="77777777" w:rsidR="00B82AA2" w:rsidRDefault="00B82AA2" w:rsidP="000E5536">
      <w:pPr>
        <w:pStyle w:val="BodyText"/>
      </w:pPr>
      <w:r>
        <w:t>Or:</w:t>
      </w:r>
    </w:p>
    <w:p w14:paraId="3C269009" w14:textId="77777777" w:rsidR="00B82AA2" w:rsidRDefault="00B82AA2" w:rsidP="008B550B">
      <w:pPr>
        <w:pStyle w:val="Code"/>
      </w:pPr>
      <w:r>
        <w:t>-bash-4.1$ git pull</w:t>
      </w:r>
    </w:p>
    <w:p w14:paraId="2E707F5D" w14:textId="77777777" w:rsidR="00B82AA2" w:rsidRDefault="00B82AA2" w:rsidP="008B550B">
      <w:pPr>
        <w:pStyle w:val="Code"/>
      </w:pPr>
      <w:r>
        <w:t>Updating 256a118..bde5b57</w:t>
      </w:r>
    </w:p>
    <w:p w14:paraId="2CD2E150" w14:textId="77777777" w:rsidR="00B82AA2" w:rsidRDefault="00B82AA2" w:rsidP="008B550B">
      <w:pPr>
        <w:pStyle w:val="Code"/>
      </w:pPr>
      <w:r>
        <w:t>error: Your local changes to 'scripts/SpeciesBox.js' would be overwritten by merge.  Aborting.</w:t>
      </w:r>
    </w:p>
    <w:p w14:paraId="311A7B54" w14:textId="77777777" w:rsidR="00B82AA2" w:rsidRDefault="00B82AA2" w:rsidP="008B550B">
      <w:pPr>
        <w:pStyle w:val="Code"/>
      </w:pPr>
      <w:r>
        <w:t>Please, commit your changes or stash them before you can merge.</w:t>
      </w:r>
    </w:p>
    <w:p w14:paraId="5FFA0102" w14:textId="77777777" w:rsidR="00B82AA2" w:rsidRDefault="00B82AA2" w:rsidP="008B550B">
      <w:pPr>
        <w:pStyle w:val="Code"/>
      </w:pPr>
      <w:r>
        <w:t>-bash-4.1$ git fetch --all</w:t>
      </w:r>
    </w:p>
    <w:p w14:paraId="15058C1C" w14:textId="77777777" w:rsidR="00B82AA2" w:rsidRDefault="00B82AA2" w:rsidP="008B550B">
      <w:pPr>
        <w:pStyle w:val="Code"/>
      </w:pPr>
      <w:r>
        <w:t>Fetching origin</w:t>
      </w:r>
    </w:p>
    <w:p w14:paraId="10DCD49C" w14:textId="77777777" w:rsidR="00B82AA2" w:rsidRDefault="00B82AA2" w:rsidP="008B550B">
      <w:pPr>
        <w:pStyle w:val="Code"/>
      </w:pPr>
      <w:r>
        <w:t>-bash-4.1$ git reset --hard origin/master</w:t>
      </w:r>
    </w:p>
    <w:p w14:paraId="02D50E43" w14:textId="77777777" w:rsidR="00B82AA2" w:rsidRDefault="00B82AA2" w:rsidP="008B550B">
      <w:pPr>
        <w:pStyle w:val="Code"/>
      </w:pPr>
      <w:r>
        <w:t>HEAD is now at bde5b57 Re-engineering to use widget to DOM attribute mapping</w:t>
      </w:r>
    </w:p>
    <w:p w14:paraId="4290CC8C" w14:textId="77777777" w:rsidR="00B82AA2" w:rsidRPr="00BF1ED9" w:rsidRDefault="00B82AA2" w:rsidP="008B550B">
      <w:pPr>
        <w:pStyle w:val="Code"/>
      </w:pPr>
      <w:r>
        <w:t>-bash-4.1$</w:t>
      </w:r>
    </w:p>
    <w:p w14:paraId="4803F725"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5B2D2094" w14:textId="77777777" w:rsidR="001971C5" w:rsidRPr="00F318B5" w:rsidRDefault="001971C5" w:rsidP="008B550B">
      <w:pPr>
        <w:pStyle w:val="Code"/>
      </w:pPr>
      <w:r w:rsidRPr="00F318B5">
        <w:t>$ git status -s</w:t>
      </w:r>
    </w:p>
    <w:p w14:paraId="6D47BB4F" w14:textId="77777777" w:rsidR="001971C5" w:rsidRPr="00F318B5" w:rsidRDefault="001971C5" w:rsidP="008B550B">
      <w:pPr>
        <w:pStyle w:val="Code"/>
      </w:pPr>
      <w:r w:rsidRPr="00F318B5">
        <w:t>MM README</w:t>
      </w:r>
    </w:p>
    <w:p w14:paraId="73E9B4F7" w14:textId="77777777" w:rsidR="001971C5" w:rsidRPr="00F318B5" w:rsidRDefault="001971C5" w:rsidP="008B550B">
      <w:pPr>
        <w:pStyle w:val="Code"/>
      </w:pPr>
      <w:r w:rsidRPr="00F318B5">
        <w:t xml:space="preserve"> </w:t>
      </w:r>
      <w:r w:rsidR="00F318B5">
        <w:t xml:space="preserve">   </w:t>
      </w:r>
      <w:r w:rsidRPr="00F318B5">
        <w:t>D hello.rb</w:t>
      </w:r>
    </w:p>
    <w:p w14:paraId="67D05DE4" w14:textId="77777777" w:rsidR="00EB12E4" w:rsidRDefault="00EB12E4" w:rsidP="008B6883">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3FAEDEE7" w14:textId="77777777" w:rsidR="008F75FA" w:rsidRDefault="008F75FA" w:rsidP="008B6883">
      <w:pPr>
        <w:pStyle w:val="BodyText2"/>
        <w:rPr>
          <w:lang w:eastAsia="en-GB"/>
        </w:rPr>
      </w:pPr>
      <w:r w:rsidRPr="00F318B5">
        <w:rPr>
          <w:lang w:eastAsia="en-GB"/>
        </w:rPr>
        <w:t>The git diff --cached command will show you what contents have been staged.</w:t>
      </w:r>
    </w:p>
    <w:p w14:paraId="32AA0D0D"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40C369FD" w14:textId="77777777" w:rsidR="00A962C6" w:rsidRDefault="00A962C6" w:rsidP="008B6883">
      <w:pPr>
        <w:pStyle w:val="BodyText2"/>
        <w:rPr>
          <w:lang w:eastAsia="en-GB"/>
        </w:rPr>
      </w:pPr>
      <w:r>
        <w:rPr>
          <w:lang w:eastAsia="en-GB"/>
        </w:rPr>
        <w:t>Git reset unstages files from the staging area.</w:t>
      </w:r>
    </w:p>
    <w:p w14:paraId="23C5E694"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7A2B832B" w14:textId="77777777"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72540CCB" w14:textId="77777777" w:rsidR="00512851" w:rsidRDefault="00512851" w:rsidP="008B6883">
      <w:pPr>
        <w:pStyle w:val="BodyText2"/>
        <w:rPr>
          <w:lang w:eastAsia="en-GB"/>
        </w:rPr>
      </w:pPr>
      <w:r>
        <w:rPr>
          <w:lang w:eastAsia="en-GB"/>
        </w:rPr>
        <w:t xml:space="preserve">This will reset to the commit </w:t>
      </w:r>
      <w:r w:rsidRPr="00512851">
        <w:rPr>
          <w:lang w:eastAsia="en-GB"/>
        </w:rPr>
        <w:t>1b1a3f3322a66759046a545d47addeef6ce74970</w:t>
      </w:r>
    </w:p>
    <w:p w14:paraId="1D7BB179" w14:textId="77777777" w:rsidR="003E624B" w:rsidRDefault="003E624B" w:rsidP="008B6883">
      <w:pPr>
        <w:pStyle w:val="BodyText2"/>
        <w:rPr>
          <w:lang w:eastAsia="en-GB"/>
        </w:rPr>
      </w:pPr>
      <w:r>
        <w:rPr>
          <w:lang w:eastAsia="en-GB"/>
        </w:rPr>
        <w:t xml:space="preserve">To go back to a commit temporarily (good instructions </w:t>
      </w:r>
      <w:hyperlink r:id="rId1655" w:history="1">
        <w:r w:rsidRPr="003E624B">
          <w:rPr>
            <w:rStyle w:val="Hyperlink"/>
            <w:lang w:eastAsia="en-GB"/>
          </w:rPr>
          <w:t>here</w:t>
        </w:r>
      </w:hyperlink>
      <w:r>
        <w:rPr>
          <w:lang w:eastAsia="en-GB"/>
        </w:rPr>
        <w:t>):</w:t>
      </w:r>
    </w:p>
    <w:p w14:paraId="2D542DD3" w14:textId="77777777"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116EBA57" w14:textId="77777777" w:rsidR="00DE52E3" w:rsidRDefault="00DE52E3" w:rsidP="008B6883">
      <w:pPr>
        <w:pStyle w:val="BodyText2"/>
        <w:rPr>
          <w:lang w:eastAsia="en-GB"/>
        </w:rPr>
      </w:pPr>
      <w:r>
        <w:rPr>
          <w:lang w:eastAsia="en-GB"/>
        </w:rPr>
        <w:t>Then to go back:</w:t>
      </w:r>
    </w:p>
    <w:p w14:paraId="5FEF6868" w14:textId="77777777" w:rsidR="00DE52E3" w:rsidRDefault="00DE52E3" w:rsidP="008B550B">
      <w:pPr>
        <w:pStyle w:val="Unix"/>
        <w:rPr>
          <w:lang w:eastAsia="en-GB" w:bidi="ar-SA"/>
        </w:rPr>
      </w:pPr>
      <w:r w:rsidRPr="00DE52E3">
        <w:rPr>
          <w:lang w:eastAsia="en-GB" w:bidi="ar-SA"/>
        </w:rPr>
        <w:t>blishten:~/workspace (gh-pages) $ git checkout gh-pages</w:t>
      </w:r>
    </w:p>
    <w:p w14:paraId="7E853E96" w14:textId="77777777" w:rsidR="00196FA1" w:rsidRDefault="00196FA1" w:rsidP="007D2F52">
      <w:pPr>
        <w:pStyle w:val="Heading4"/>
      </w:pPr>
      <w:r>
        <w:t>Branches</w:t>
      </w:r>
    </w:p>
    <w:p w14:paraId="58BEF468"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656" w:history="1">
        <w:r w:rsidRPr="00DF4FD0">
          <w:rPr>
            <w:rStyle w:val="Hyperlink"/>
          </w:rPr>
          <w:t>here</w:t>
        </w:r>
      </w:hyperlink>
      <w:r>
        <w:t>. E.g. to make a specific branch live on the external website:</w:t>
      </w:r>
    </w:p>
    <w:p w14:paraId="30B3139F" w14:textId="77777777" w:rsidR="00196FA1" w:rsidRDefault="00196FA1" w:rsidP="008B550B">
      <w:pPr>
        <w:pStyle w:val="Code"/>
      </w:pPr>
      <w:r w:rsidRPr="00444F3D">
        <w:t xml:space="preserve">-bash-4.1$ git checkout withComparisonChart  </w:t>
      </w:r>
    </w:p>
    <w:p w14:paraId="61048C6F" w14:textId="77777777" w:rsidR="00196FA1" w:rsidRDefault="00196FA1" w:rsidP="008B550B">
      <w:pPr>
        <w:pStyle w:val="Code"/>
      </w:pPr>
      <w:r w:rsidRPr="00444F3D">
        <w:t>-bash-4.1$ rsync -av --delete /srv/www/htdocs/eSpecies/ webuser@h05-prod-vm7:/srv/www/htdocs/eSpecies/</w:t>
      </w:r>
    </w:p>
    <w:p w14:paraId="068C57B8" w14:textId="77777777" w:rsidR="00196FA1" w:rsidRDefault="00196FA1" w:rsidP="008B6883">
      <w:pPr>
        <w:pStyle w:val="BodyText2"/>
      </w:pPr>
      <w:r>
        <w:lastRenderedPageBreak/>
        <w:t>To switch branches Alt+SHIFT+G+W</w:t>
      </w:r>
    </w:p>
    <w:p w14:paraId="510DD5B4" w14:textId="77777777" w:rsidR="00025243" w:rsidRDefault="00025243" w:rsidP="008B6883">
      <w:pPr>
        <w:pStyle w:val="BodyText2"/>
      </w:pPr>
      <w:r>
        <w:t>If you have created some code that you want to keep, but you want to go back to a former commit, then you can create move that commit to a new branch:</w:t>
      </w:r>
    </w:p>
    <w:p w14:paraId="1ACC4C82" w14:textId="77777777" w:rsidR="00025243" w:rsidRDefault="00025243" w:rsidP="008B550B">
      <w:pPr>
        <w:pStyle w:val="Code"/>
      </w:pPr>
      <w:r w:rsidRPr="00025243">
        <w:t>[webuser@h05-dev-vm3 cgi-bin]$ git branch createWaterPointsSubprocess</w:t>
      </w:r>
      <w:r>
        <w:t xml:space="preserve"> – create the new branch</w:t>
      </w:r>
    </w:p>
    <w:p w14:paraId="2A9FE335"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52DC22C6" w14:textId="77777777" w:rsidR="00025243" w:rsidRDefault="00025243" w:rsidP="008B550B">
      <w:pPr>
        <w:pStyle w:val="Code"/>
      </w:pPr>
      <w:r>
        <w:t>HEAD is now at c602422 changed createwaterpoints to speed it up'</w:t>
      </w:r>
    </w:p>
    <w:p w14:paraId="622EDA72" w14:textId="77777777" w:rsidR="00855F99" w:rsidRDefault="00855F99" w:rsidP="008B6883">
      <w:pPr>
        <w:pStyle w:val="BodyText2"/>
      </w:pPr>
      <w:r>
        <w:t>By default when you push you only push the main or maybe current bracnch. However, you can push all:</w:t>
      </w:r>
    </w:p>
    <w:p w14:paraId="3A7F436C" w14:textId="77777777" w:rsidR="00855F99" w:rsidRDefault="00B409B7" w:rsidP="008B550B">
      <w:pPr>
        <w:pStyle w:val="Code"/>
      </w:pPr>
      <w:r>
        <w:t xml:space="preserve">git push </w:t>
      </w:r>
      <w:r w:rsidR="00552DB7">
        <w:t>–</w:t>
      </w:r>
      <w:r>
        <w:t>all</w:t>
      </w:r>
    </w:p>
    <w:p w14:paraId="3F4A5150"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211E440E" w14:textId="77777777" w:rsidR="006D5397" w:rsidRDefault="006D5397" w:rsidP="006D5397">
      <w:pPr>
        <w:pStyle w:val="Heading5"/>
      </w:pPr>
      <w:r>
        <w:t>Merging a branch back into gh-pages</w:t>
      </w:r>
    </w:p>
    <w:p w14:paraId="21258655" w14:textId="77777777" w:rsidR="006D5397" w:rsidRDefault="006D5397" w:rsidP="006D5397">
      <w:pPr>
        <w:pStyle w:val="Unix"/>
      </w:pPr>
      <w:r w:rsidRPr="006D5397">
        <w:t>git checkout</w:t>
      </w:r>
      <w:r>
        <w:t xml:space="preserve"> gh-pages</w:t>
      </w:r>
    </w:p>
    <w:p w14:paraId="379F3C07" w14:textId="77777777" w:rsidR="006D5397" w:rsidRPr="006D5397" w:rsidRDefault="006D5397" w:rsidP="006D5397">
      <w:pPr>
        <w:pStyle w:val="Unix"/>
      </w:pPr>
      <w:r>
        <w:t>git merge imageryTimeSliderAsPane</w:t>
      </w:r>
    </w:p>
    <w:p w14:paraId="72CEA784" w14:textId="77777777" w:rsidR="00196FA1" w:rsidRDefault="00564E87" w:rsidP="007D2F52">
      <w:pPr>
        <w:pStyle w:val="Heading4"/>
      </w:pPr>
      <w:r>
        <w:t>Committing</w:t>
      </w:r>
      <w:r w:rsidR="00196FA1">
        <w:t xml:space="preserve"> as a specific user</w:t>
      </w:r>
    </w:p>
    <w:p w14:paraId="7CFD5E06" w14:textId="77777777" w:rsidR="00196FA1" w:rsidRDefault="00196FA1" w:rsidP="008B6883">
      <w:pPr>
        <w:pStyle w:val="BodyText2"/>
      </w:pPr>
      <w:r>
        <w:t xml:space="preserve">To </w:t>
      </w:r>
      <w:r w:rsidR="00564E87">
        <w:t xml:space="preserve">commit </w:t>
      </w:r>
      <w:r>
        <w:t xml:space="preserve">as a specific user you need to set your usename </w:t>
      </w:r>
      <w:r w:rsidR="00564E87">
        <w:t>and email in</w:t>
      </w:r>
      <w:r>
        <w:t xml:space="preserve"> the local git config file</w:t>
      </w:r>
      <w:r w:rsidR="00564E87">
        <w:t>:</w:t>
      </w:r>
    </w:p>
    <w:p w14:paraId="1F0CFBC0" w14:textId="77777777" w:rsidR="00196FA1" w:rsidRDefault="00196FA1" w:rsidP="008B550B">
      <w:pPr>
        <w:pStyle w:val="Code"/>
      </w:pPr>
      <w:r w:rsidRPr="00BA1D94">
        <w:t>-bash-4.1$ git config user.name "Andrew Cottam"</w:t>
      </w:r>
    </w:p>
    <w:p w14:paraId="5022BA0F" w14:textId="77777777" w:rsidR="00196FA1" w:rsidRDefault="00196FA1" w:rsidP="008B550B">
      <w:pPr>
        <w:pStyle w:val="Code"/>
      </w:pPr>
      <w:r w:rsidRPr="00BA1D94">
        <w:t xml:space="preserve">-bash-4.1$ git config user.email </w:t>
      </w:r>
      <w:hyperlink r:id="rId1657" w:history="1">
        <w:r w:rsidR="00564E87" w:rsidRPr="00D310D8">
          <w:rPr>
            <w:rStyle w:val="Hyperlink"/>
          </w:rPr>
          <w:t>a.cottam@gmail.com</w:t>
        </w:r>
      </w:hyperlink>
    </w:p>
    <w:p w14:paraId="5F48ABF6" w14:textId="77777777" w:rsidR="00564E87" w:rsidRDefault="00564E87" w:rsidP="00564E87">
      <w:pPr>
        <w:pStyle w:val="BodyText2"/>
      </w:pPr>
      <w:r>
        <w:t>To set it globally (i.e. for all repos on this machine), add --global</w:t>
      </w:r>
    </w:p>
    <w:p w14:paraId="01F9E665" w14:textId="77777777" w:rsidR="00564E87" w:rsidRDefault="00176224" w:rsidP="008B6883">
      <w:pPr>
        <w:pStyle w:val="BodyText2"/>
      </w:pPr>
      <w:r>
        <w:t>You can author as a specific person (but the commit will still be by whoever is the user.name and user.email in the Git config file</w:t>
      </w:r>
      <w:r w:rsidR="00CC1ACC">
        <w:t>)</w:t>
      </w:r>
      <w:r>
        <w:t>.</w:t>
      </w:r>
    </w:p>
    <w:p w14:paraId="6B0864FD" w14:textId="77777777" w:rsidR="00564E87" w:rsidRPr="00524610" w:rsidRDefault="00564E87" w:rsidP="00564E87">
      <w:pPr>
        <w:pStyle w:val="Code"/>
      </w:pPr>
      <w:r w:rsidRPr="00564E87">
        <w:t xml:space="preserve">git commit --author="Andrew Cottam &lt;a.cottam@gmail.com&gt;" -m "Commit from Andrew" </w:t>
      </w:r>
    </w:p>
    <w:p w14:paraId="3C1735E0" w14:textId="77777777" w:rsidR="00196FA1" w:rsidRDefault="00196FA1" w:rsidP="007D2F52">
      <w:pPr>
        <w:pStyle w:val="Heading4"/>
      </w:pPr>
      <w:r>
        <w:t>Releases</w:t>
      </w:r>
    </w:p>
    <w:p w14:paraId="617A956F" w14:textId="77777777" w:rsidR="00196FA1" w:rsidRDefault="00196FA1" w:rsidP="008B6883">
      <w:pPr>
        <w:pStyle w:val="BodyText2"/>
      </w:pPr>
      <w:r>
        <w:t>To create a release you can use tags, e.g.</w:t>
      </w:r>
    </w:p>
    <w:p w14:paraId="36C3B2F8" w14:textId="77777777" w:rsidR="00196FA1" w:rsidRPr="00196FA1" w:rsidRDefault="00196FA1" w:rsidP="008B550B">
      <w:pPr>
        <w:pStyle w:val="Code"/>
      </w:pPr>
      <w:r w:rsidRPr="00196FA1">
        <w:t>git tag -a v1.4 -m 'my version 1.4'</w:t>
      </w:r>
    </w:p>
    <w:p w14:paraId="0CB5A04D" w14:textId="77777777" w:rsidR="00E65351" w:rsidRDefault="00E65351" w:rsidP="007D2F52">
      <w:pPr>
        <w:pStyle w:val="Heading4"/>
        <w:rPr>
          <w:lang w:eastAsia="en-GB" w:bidi="ar-SA"/>
        </w:rPr>
      </w:pPr>
      <w:r>
        <w:rPr>
          <w:lang w:eastAsia="en-GB" w:bidi="ar-SA"/>
        </w:rPr>
        <w:t>Removing files from staging area</w:t>
      </w:r>
    </w:p>
    <w:p w14:paraId="2ED35309" w14:textId="77777777" w:rsidR="00E65351" w:rsidRPr="00E65351" w:rsidRDefault="00E65351" w:rsidP="008B6883">
      <w:pPr>
        <w:pStyle w:val="BodyText2"/>
        <w:rPr>
          <w:lang w:eastAsia="en-GB"/>
        </w:rPr>
      </w:pPr>
      <w:r>
        <w:rPr>
          <w:lang w:eastAsia="en-GB"/>
        </w:rPr>
        <w:t>Is just git rm &lt;filename&gt;</w:t>
      </w:r>
    </w:p>
    <w:p w14:paraId="7C25486C" w14:textId="77777777" w:rsidR="005A366F" w:rsidRDefault="005A366F" w:rsidP="007D2F52">
      <w:pPr>
        <w:pStyle w:val="Heading4"/>
        <w:rPr>
          <w:lang w:eastAsia="en-GB" w:bidi="ar-SA"/>
        </w:rPr>
      </w:pPr>
      <w:r>
        <w:rPr>
          <w:lang w:eastAsia="en-GB" w:bidi="ar-SA"/>
        </w:rPr>
        <w:t>Synchronising at work and home</w:t>
      </w:r>
    </w:p>
    <w:p w14:paraId="3D58545D"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00A95AD1" w14:textId="77777777" w:rsidR="005A366F" w:rsidRDefault="005A366F" w:rsidP="008B550B">
      <w:pPr>
        <w:pStyle w:val="Code"/>
        <w:rPr>
          <w:lang w:eastAsia="en-GB" w:bidi="ar-SA"/>
        </w:rPr>
      </w:pPr>
      <w:r>
        <w:rPr>
          <w:lang w:eastAsia="en-GB" w:bidi="ar-SA"/>
        </w:rPr>
        <w:t>git fetch --all</w:t>
      </w:r>
    </w:p>
    <w:p w14:paraId="7C0DAE08" w14:textId="77777777" w:rsidR="005A366F" w:rsidRDefault="005A366F" w:rsidP="008B550B">
      <w:pPr>
        <w:pStyle w:val="Code"/>
        <w:rPr>
          <w:lang w:eastAsia="en-GB" w:bidi="ar-SA"/>
        </w:rPr>
      </w:pPr>
      <w:r>
        <w:rPr>
          <w:lang w:eastAsia="en-GB" w:bidi="ar-SA"/>
        </w:rPr>
        <w:t>git reset --hard origin/master</w:t>
      </w:r>
    </w:p>
    <w:p w14:paraId="33DA6C42" w14:textId="77777777" w:rsidR="005A366F" w:rsidRDefault="005A366F" w:rsidP="008B6883">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5D77EF06" w14:textId="77777777" w:rsidR="000B3485" w:rsidRDefault="000B3485" w:rsidP="008B550B">
      <w:pPr>
        <w:pStyle w:val="Code"/>
        <w:rPr>
          <w:lang w:eastAsia="en-GB" w:bidi="ar-SA"/>
        </w:rPr>
      </w:pPr>
      <w:r>
        <w:rPr>
          <w:lang w:eastAsia="en-GB" w:bidi="ar-SA"/>
        </w:rPr>
        <w:t>git reset --hard</w:t>
      </w:r>
    </w:p>
    <w:p w14:paraId="5D19AB38" w14:textId="77777777" w:rsidR="000B3485" w:rsidRPr="005A366F" w:rsidRDefault="000B3485" w:rsidP="008B550B">
      <w:pPr>
        <w:pStyle w:val="Code"/>
        <w:rPr>
          <w:lang w:eastAsia="en-GB" w:bidi="ar-SA"/>
        </w:rPr>
      </w:pPr>
      <w:r>
        <w:rPr>
          <w:lang w:eastAsia="en-GB" w:bidi="ar-SA"/>
        </w:rPr>
        <w:t>git pull</w:t>
      </w:r>
    </w:p>
    <w:p w14:paraId="3CCA6EB7" w14:textId="77777777" w:rsidR="003F67F6" w:rsidRDefault="003F67F6" w:rsidP="007D2F52">
      <w:pPr>
        <w:pStyle w:val="Heading4"/>
      </w:pPr>
      <w:r>
        <w:t>Ignoring files</w:t>
      </w:r>
    </w:p>
    <w:p w14:paraId="3D06477C"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34F13431" w14:textId="77777777" w:rsidR="005F6628" w:rsidRPr="003F67F6" w:rsidRDefault="005F6628" w:rsidP="008B550B">
      <w:pPr>
        <w:pStyle w:val="Code"/>
      </w:pPr>
      <w:r>
        <w:t>git add .</w:t>
      </w:r>
    </w:p>
    <w:p w14:paraId="246C14F8" w14:textId="77777777" w:rsidR="00101716" w:rsidRDefault="00101716" w:rsidP="007D2F52">
      <w:pPr>
        <w:pStyle w:val="Heading4"/>
      </w:pPr>
      <w:r>
        <w:t>Non-fast forward issues</w:t>
      </w:r>
      <w:r>
        <w:tab/>
      </w:r>
    </w:p>
    <w:p w14:paraId="616D276A" w14:textId="77777777" w:rsidR="00101716" w:rsidRPr="00101716" w:rsidRDefault="00CF53B0" w:rsidP="008B6883">
      <w:pPr>
        <w:pStyle w:val="BodyText2"/>
      </w:pPr>
      <w:r>
        <w:lastRenderedPageBreak/>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338DE5A0" w14:textId="77777777" w:rsidR="00023D3E" w:rsidRDefault="00023D3E" w:rsidP="007D2F52">
      <w:pPr>
        <w:pStyle w:val="Heading4"/>
      </w:pPr>
      <w:r>
        <w:t>Merge conflicts..</w:t>
      </w:r>
    </w:p>
    <w:p w14:paraId="65AEF5FA" w14:textId="77777777" w:rsidR="00023D3E" w:rsidRPr="00023D3E" w:rsidRDefault="00023D3E" w:rsidP="008B6883">
      <w:pPr>
        <w:pStyle w:val="BodyText2"/>
      </w:pPr>
      <w:r>
        <w:t>If you need to merge conflicts, right click Team | Merge conflicts.. in Aptana.</w:t>
      </w:r>
    </w:p>
    <w:p w14:paraId="041F6345" w14:textId="77777777" w:rsidR="0088626A" w:rsidRDefault="0088626A" w:rsidP="007D2F52">
      <w:pPr>
        <w:pStyle w:val="Heading4"/>
      </w:pPr>
      <w:r>
        <w:t>Tags</w:t>
      </w:r>
    </w:p>
    <w:p w14:paraId="433013AD" w14:textId="77777777" w:rsidR="0088626A" w:rsidRPr="0088626A" w:rsidRDefault="0088626A" w:rsidP="008B6883">
      <w:pPr>
        <w:pStyle w:val="BodyText2"/>
      </w:pPr>
      <w:r>
        <w:t xml:space="preserve">Docs </w:t>
      </w:r>
      <w:hyperlink r:id="rId1658" w:history="1">
        <w:r w:rsidRPr="0088626A">
          <w:rPr>
            <w:rStyle w:val="Hyperlink"/>
          </w:rPr>
          <w:t>here</w:t>
        </w:r>
      </w:hyperlink>
      <w:r>
        <w:t>.</w:t>
      </w:r>
      <w:r w:rsidR="007E7E71">
        <w:t xml:space="preserve"> Easy to use. Added a release version for the Python REST Server </w:t>
      </w:r>
      <w:hyperlink r:id="rId1659" w:history="1">
        <w:r w:rsidR="007E7E71" w:rsidRPr="007E7E71">
          <w:rPr>
            <w:rStyle w:val="Hyperlink"/>
          </w:rPr>
          <w:t>here</w:t>
        </w:r>
      </w:hyperlink>
      <w:r w:rsidR="007E7E71">
        <w:t>.</w:t>
      </w:r>
    </w:p>
    <w:p w14:paraId="266FA3DF" w14:textId="77777777" w:rsidR="00FF545B" w:rsidRDefault="00FF545B" w:rsidP="007D2F52">
      <w:pPr>
        <w:pStyle w:val="Heading4"/>
      </w:pPr>
      <w:bookmarkStart w:id="309" w:name="_Ref454274054"/>
      <w:r>
        <w:t>Merging an upstream repository into your fork</w:t>
      </w:r>
      <w:bookmarkEnd w:id="309"/>
    </w:p>
    <w:p w14:paraId="23EE7B8E" w14:textId="77777777"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660" w:history="1">
        <w:r w:rsidRPr="00FF545B">
          <w:rPr>
            <w:rStyle w:val="Hyperlink"/>
          </w:rPr>
          <w:t>here</w:t>
        </w:r>
      </w:hyperlink>
      <w:r>
        <w:t>.</w:t>
      </w:r>
    </w:p>
    <w:p w14:paraId="0F06AC63" w14:textId="77777777"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0E10157B" w14:textId="77777777"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1A14B60D" w14:textId="77777777"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661" w:history="1">
        <w:r w:rsidRPr="004D128A">
          <w:rPr>
            <w:rStyle w:val="Hyperlink"/>
          </w:rPr>
          <w:t>https://github.com/Esri/geometry-api-java.git</w:t>
        </w:r>
      </w:hyperlink>
      <w:r>
        <w:t xml:space="preserve"> master</w:t>
      </w:r>
    </w:p>
    <w:p w14:paraId="2798C433" w14:textId="77777777" w:rsidR="002C2B13" w:rsidRDefault="002C2B13" w:rsidP="007D2F52">
      <w:pPr>
        <w:pStyle w:val="Heading4"/>
      </w:pPr>
      <w:r>
        <w:t>Removing all history and setting current commit as initial</w:t>
      </w:r>
    </w:p>
    <w:p w14:paraId="2AABAA33" w14:textId="77777777"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16AD3FEB" w14:textId="77777777" w:rsidR="002C2B13" w:rsidRDefault="002C2B13" w:rsidP="008B550B">
      <w:pPr>
        <w:pStyle w:val="Unix"/>
      </w:pPr>
      <w:r w:rsidRPr="002C2B13">
        <w:t>E:\&gt;cd E:\cottaan\Documents\GitHub\general</w:t>
      </w:r>
    </w:p>
    <w:p w14:paraId="0F79E899" w14:textId="77777777" w:rsidR="002C2B13" w:rsidRDefault="002C2B13" w:rsidP="008B550B">
      <w:pPr>
        <w:pStyle w:val="Unix"/>
      </w:pPr>
      <w:r w:rsidRPr="002C2B13">
        <w:t>E:\cottaan\Documents\GitHub\general&gt;rmdir /s .git</w:t>
      </w:r>
    </w:p>
    <w:p w14:paraId="52DD0155" w14:textId="77777777" w:rsidR="002C2B13" w:rsidRDefault="002C2B13" w:rsidP="008B550B">
      <w:pPr>
        <w:pStyle w:val="Unix"/>
      </w:pPr>
      <w:r w:rsidRPr="002C2B13">
        <w:t>E:\cottaan\Documents\GitHub\general&gt;git init</w:t>
      </w:r>
    </w:p>
    <w:p w14:paraId="03890C39" w14:textId="77777777" w:rsidR="002C2B13" w:rsidRDefault="002C2B13" w:rsidP="008B550B">
      <w:pPr>
        <w:pStyle w:val="Unix"/>
      </w:pPr>
      <w:r w:rsidRPr="002C2B13">
        <w:t>E:\cottaan\Documents\GitHub\general&gt;git add .</w:t>
      </w:r>
    </w:p>
    <w:p w14:paraId="3BA6A13A" w14:textId="77777777" w:rsidR="002C2B13" w:rsidRDefault="002C2B13" w:rsidP="008B550B">
      <w:pPr>
        <w:pStyle w:val="Unix"/>
      </w:pPr>
      <w:r w:rsidRPr="002C2B13">
        <w:t>E:\cottaan\Documents\GitHub\general&gt;git commit -m "Initial commit"</w:t>
      </w:r>
    </w:p>
    <w:p w14:paraId="02840298" w14:textId="77777777" w:rsidR="002C2B13" w:rsidRDefault="002C2B13" w:rsidP="008B550B">
      <w:pPr>
        <w:pStyle w:val="Unix"/>
      </w:pPr>
      <w:r w:rsidRPr="002C2B13">
        <w:t xml:space="preserve">E:\cottaan\Documents\GitHub\general&gt;git remote add origin </w:t>
      </w:r>
      <w:hyperlink r:id="rId1662" w:history="1">
        <w:r w:rsidRPr="00E038A5">
          <w:rPr>
            <w:rStyle w:val="Hyperlink"/>
          </w:rPr>
          <w:t>https://github.com/andrewcottam/general</w:t>
        </w:r>
      </w:hyperlink>
    </w:p>
    <w:p w14:paraId="1D643080" w14:textId="77777777" w:rsidR="002C2B13" w:rsidRDefault="002C2B13" w:rsidP="008B550B">
      <w:pPr>
        <w:pStyle w:val="Unix"/>
      </w:pPr>
      <w:r w:rsidRPr="002C2B13">
        <w:t>E:\cottaan\Documents\GitHub\general&gt;git push -u --force origin master</w:t>
      </w:r>
    </w:p>
    <w:p w14:paraId="27A56995" w14:textId="77777777" w:rsidR="002C2B13" w:rsidRDefault="002C2B13" w:rsidP="008B550B">
      <w:pPr>
        <w:pStyle w:val="Unix"/>
      </w:pPr>
      <w:r>
        <w:t>Username for 'https://github.com': andrewcottam</w:t>
      </w:r>
    </w:p>
    <w:p w14:paraId="0FD043C3" w14:textId="77777777" w:rsidR="002C2B13" w:rsidRDefault="002C2B13" w:rsidP="008B550B">
      <w:pPr>
        <w:pStyle w:val="Unix"/>
      </w:pPr>
      <w:r>
        <w:t>Password for 'https://andrewcottam@github.com':</w:t>
      </w:r>
    </w:p>
    <w:p w14:paraId="43C44005" w14:textId="77777777" w:rsidR="002C2B13" w:rsidRPr="002C2B13" w:rsidRDefault="002C2B13" w:rsidP="008B6883">
      <w:pPr>
        <w:pStyle w:val="BodyText2"/>
      </w:pPr>
      <w:r>
        <w:t>This worked and now the repo is only 85Mb.</w:t>
      </w:r>
    </w:p>
    <w:p w14:paraId="5AD8D1C9" w14:textId="77777777" w:rsidR="00F37EE7" w:rsidRDefault="00F37EE7" w:rsidP="007D2F52">
      <w:pPr>
        <w:pStyle w:val="Heading4"/>
      </w:pPr>
      <w:r>
        <w:t>Showing commits</w:t>
      </w:r>
    </w:p>
    <w:p w14:paraId="4AF50148" w14:textId="77777777" w:rsidR="00F37EE7" w:rsidRDefault="003B19DD" w:rsidP="008B550B">
      <w:pPr>
        <w:pStyle w:val="Unix"/>
      </w:pPr>
      <w:r>
        <w:t>git log --since=1.hour</w:t>
      </w:r>
    </w:p>
    <w:p w14:paraId="343F0B43" w14:textId="77777777" w:rsidR="00A4484B" w:rsidRDefault="00A4484B" w:rsidP="008B6883">
      <w:pPr>
        <w:pStyle w:val="BodyText2"/>
      </w:pPr>
      <w:r>
        <w:t>Then to roll back:</w:t>
      </w:r>
    </w:p>
    <w:p w14:paraId="719FD697"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1BF8431D" w14:textId="77777777" w:rsidR="00A4484B" w:rsidRDefault="00A4484B" w:rsidP="008B6883">
      <w:pPr>
        <w:pStyle w:val="BodyText2"/>
      </w:pPr>
      <w:r>
        <w:t>and forward again:</w:t>
      </w:r>
    </w:p>
    <w:p w14:paraId="1E336483" w14:textId="77777777" w:rsidR="00A4484B" w:rsidRPr="00F37EE7" w:rsidRDefault="00A4484B" w:rsidP="00A4484B">
      <w:pPr>
        <w:pStyle w:val="Unix"/>
      </w:pPr>
      <w:r w:rsidRPr="00A4484B">
        <w:t>git reset --hard eeb3b388d37b86249e99c2f47de0739f479b8158</w:t>
      </w:r>
    </w:p>
    <w:p w14:paraId="34A3B92D" w14:textId="77777777" w:rsidR="00E11005" w:rsidRDefault="00E11005" w:rsidP="00E11005">
      <w:pPr>
        <w:pStyle w:val="Heading4"/>
      </w:pPr>
      <w:r>
        <w:t>Renaming repos</w:t>
      </w:r>
    </w:p>
    <w:p w14:paraId="0803C70C" w14:textId="77777777" w:rsidR="00E11005" w:rsidRPr="00E11005" w:rsidRDefault="00E11005" w:rsidP="00E11005">
      <w:pPr>
        <w:pStyle w:val="BodyText2"/>
      </w:pPr>
      <w:r>
        <w:t>If you rename a repo in github, you can easily update the Git configuration to push to the new location by editing the .git/config file.</w:t>
      </w:r>
    </w:p>
    <w:p w14:paraId="13F7C6B8" w14:textId="77777777" w:rsidR="001541F2" w:rsidRDefault="001541F2" w:rsidP="0034374E">
      <w:pPr>
        <w:pStyle w:val="Heading3"/>
      </w:pPr>
      <w:r>
        <w:t>Issues</w:t>
      </w:r>
    </w:p>
    <w:p w14:paraId="238F2C87" w14:textId="77777777" w:rsidR="00100796" w:rsidRDefault="00100796" w:rsidP="007D2F52">
      <w:pPr>
        <w:pStyle w:val="Heading4"/>
      </w:pPr>
      <w:r>
        <w:t>403 Forbidden errors</w:t>
      </w:r>
    </w:p>
    <w:p w14:paraId="46AC0CE9" w14:textId="77777777" w:rsidR="00100796" w:rsidRDefault="00100796" w:rsidP="008B6883">
      <w:pPr>
        <w:pStyle w:val="BodyText2"/>
      </w:pPr>
      <w:r>
        <w:t>403 Forbidden while accessing</w:t>
      </w:r>
      <w:r>
        <w:rPr>
          <w:rStyle w:val="apple-converted-space"/>
          <w:rFonts w:ascii="Calibri" w:hAnsi="Calibri"/>
          <w:color w:val="222222"/>
          <w:sz w:val="22"/>
          <w:szCs w:val="22"/>
        </w:rPr>
        <w:t> </w:t>
      </w:r>
      <w:r w:rsidR="00006111">
        <w:fldChar w:fldCharType="begin"/>
      </w:r>
      <w:r w:rsidR="00006111">
        <w:instrText xml:space="preserve"> HYPERLINK "https://github.com/" \t "_blank" </w:instrText>
      </w:r>
      <w:r w:rsidR="00006111">
        <w:fldChar w:fldCharType="separate"/>
      </w:r>
      <w:r>
        <w:rPr>
          <w:rStyle w:val="Hyperlink"/>
          <w:rFonts w:ascii="Calibri" w:hAnsi="Calibri"/>
          <w:color w:val="1155CC"/>
          <w:sz w:val="22"/>
          <w:szCs w:val="22"/>
        </w:rPr>
        <w:t>https://github.com/</w:t>
      </w:r>
      <w:r w:rsidR="00006111">
        <w:rPr>
          <w:rStyle w:val="Hyperlink"/>
          <w:rFonts w:ascii="Calibri" w:hAnsi="Calibri"/>
          <w:color w:val="1155CC"/>
          <w:sz w:val="22"/>
          <w:szCs w:val="22"/>
        </w:rPr>
        <w:fldChar w:fldCharType="end"/>
      </w:r>
    </w:p>
    <w:p w14:paraId="517826A0" w14:textId="77777777" w:rsidR="00100796" w:rsidRDefault="00100796" w:rsidP="008B6883">
      <w:pPr>
        <w:pStyle w:val="BodyText2"/>
      </w:pPr>
      <w:r>
        <w:t>SOLUTION:</w:t>
      </w:r>
    </w:p>
    <w:p w14:paraId="096EBC1E" w14:textId="77777777" w:rsidR="00100796" w:rsidRPr="00D01C77" w:rsidRDefault="00100796" w:rsidP="008B550B">
      <w:pPr>
        <w:pStyle w:val="Unix"/>
      </w:pPr>
      <w:r w:rsidRPr="00D01C77">
        <w:t>git config --global user.email "a.cottam@gmail.com"</w:t>
      </w:r>
    </w:p>
    <w:p w14:paraId="78338544" w14:textId="77777777" w:rsidR="00100796" w:rsidRPr="00D01C77" w:rsidRDefault="00100796" w:rsidP="008B550B">
      <w:pPr>
        <w:pStyle w:val="Unix"/>
      </w:pPr>
      <w:r w:rsidRPr="00D01C77">
        <w:t>git config --global user.name "andrewcottam"</w:t>
      </w:r>
    </w:p>
    <w:p w14:paraId="6B8C6EA6" w14:textId="77777777" w:rsidR="00100796" w:rsidRPr="00D01C77" w:rsidRDefault="00100796" w:rsidP="008B550B">
      <w:pPr>
        <w:pStyle w:val="Unix"/>
      </w:pPr>
      <w:r w:rsidRPr="00D01C77">
        <w:lastRenderedPageBreak/>
        <w:t>git remote set-url origin https://andrewcottam@github.com/andrewcottam/eSpecies-Preprocessing-Scripts.git</w:t>
      </w:r>
    </w:p>
    <w:p w14:paraId="057DB458" w14:textId="77777777" w:rsidR="00100796" w:rsidRDefault="00100796" w:rsidP="008B550B">
      <w:pPr>
        <w:pStyle w:val="Unix"/>
      </w:pPr>
      <w:r w:rsidRPr="00D01C77">
        <w:t>unset SSH_ASKPASS</w:t>
      </w:r>
    </w:p>
    <w:p w14:paraId="427C45F2" w14:textId="77777777" w:rsidR="00100796" w:rsidRPr="000811C0" w:rsidRDefault="00100796" w:rsidP="008B6883">
      <w:pPr>
        <w:pStyle w:val="BodyText2"/>
      </w:pPr>
      <w:r>
        <w:t>Now git push works!!!!</w:t>
      </w:r>
    </w:p>
    <w:p w14:paraId="349434AC" w14:textId="77777777" w:rsidR="001541F2" w:rsidRDefault="001541F2" w:rsidP="007D2F52">
      <w:pPr>
        <w:pStyle w:val="Heading4"/>
      </w:pPr>
      <w:r>
        <w:t>Connection refused</w:t>
      </w:r>
    </w:p>
    <w:p w14:paraId="34B58992" w14:textId="77777777" w:rsidR="001541F2" w:rsidRDefault="001541F2" w:rsidP="008B6883">
      <w:pPr>
        <w:pStyle w:val="BodyText2"/>
      </w:pPr>
      <w:r>
        <w:t>New JRC policies mean that some urls are now blocked. But you can get round them by using proxies:</w:t>
      </w:r>
    </w:p>
    <w:p w14:paraId="336B6CC6" w14:textId="77777777" w:rsidR="00100796" w:rsidRDefault="00100796" w:rsidP="008B550B">
      <w:pPr>
        <w:pStyle w:val="Unix"/>
      </w:pPr>
      <w:r>
        <w:t>git cofig –l                          to list all the get config information</w:t>
      </w:r>
    </w:p>
    <w:p w14:paraId="3B38AD64" w14:textId="77777777" w:rsidR="001541F2" w:rsidRDefault="001541F2" w:rsidP="008B550B">
      <w:pPr>
        <w:pStyle w:val="Unix"/>
      </w:pPr>
      <w:r>
        <w:t xml:space="preserve">git config --global http.proxy </w:t>
      </w:r>
      <w:hyperlink r:id="rId1663" w:history="1">
        <w:r>
          <w:rPr>
            <w:rStyle w:val="Hyperlink"/>
          </w:rPr>
          <w:t>http://10.168.209.73:8012</w:t>
        </w:r>
      </w:hyperlink>
    </w:p>
    <w:p w14:paraId="0860976B" w14:textId="77777777" w:rsidR="001541F2" w:rsidRPr="001541F2" w:rsidRDefault="00100796" w:rsidP="008B6883">
      <w:pPr>
        <w:pStyle w:val="BodyText2"/>
      </w:pPr>
      <w:r>
        <w:t>Then you will be able to use Git.</w:t>
      </w:r>
    </w:p>
    <w:p w14:paraId="7C9D9F49" w14:textId="77777777" w:rsidR="00C7496D" w:rsidRDefault="00C7496D" w:rsidP="007D2F52">
      <w:pPr>
        <w:pStyle w:val="Heading4"/>
      </w:pPr>
      <w:r>
        <w:t>Invalid Authentication Credentials</w:t>
      </w:r>
    </w:p>
    <w:p w14:paraId="45F4B54C" w14:textId="77777777" w:rsidR="00C7496D" w:rsidRPr="00C7496D" w:rsidRDefault="00C7496D" w:rsidP="008B6883">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664"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57DBEF29" w14:textId="77777777" w:rsidR="00F7430F" w:rsidRDefault="00F7430F" w:rsidP="003B37F4">
      <w:pPr>
        <w:pStyle w:val="Heading2"/>
      </w:pPr>
      <w:r>
        <w:t>GitHub</w:t>
      </w:r>
    </w:p>
    <w:p w14:paraId="2B72EDD5" w14:textId="77777777" w:rsidR="00F7430F" w:rsidRDefault="00F7430F" w:rsidP="0034374E">
      <w:pPr>
        <w:pStyle w:val="Heading3"/>
      </w:pPr>
      <w:bookmarkStart w:id="310" w:name="_Ref455386268"/>
      <w:r>
        <w:t>Issues</w:t>
      </w:r>
      <w:bookmarkEnd w:id="310"/>
    </w:p>
    <w:p w14:paraId="731ADA78" w14:textId="77777777" w:rsidR="000F03B1" w:rsidRDefault="000F03B1" w:rsidP="000F03B1">
      <w:pPr>
        <w:pStyle w:val="Heading4"/>
      </w:pPr>
      <w:r>
        <w:t>Http and Https</w:t>
      </w:r>
    </w:p>
    <w:p w14:paraId="683C227B" w14:textId="77777777"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665" w:history="1">
        <w:r w:rsidR="00DB3E35" w:rsidRPr="00DB3E35">
          <w:rPr>
            <w:rStyle w:val="Hyperlink"/>
          </w:rPr>
          <w:t>here</w:t>
        </w:r>
      </w:hyperlink>
      <w:r w:rsidR="00DB3E35">
        <w:t xml:space="preserve"> for the reason why!</w:t>
      </w:r>
    </w:p>
    <w:p w14:paraId="6603B04F" w14:textId="77777777" w:rsidR="000F03B1" w:rsidRDefault="000F03B1" w:rsidP="000F03B1">
      <w:pPr>
        <w:pStyle w:val="Heading4"/>
      </w:pPr>
      <w:r w:rsidRPr="000F03B1">
        <w:t>Files that start with an underscore are missing</w:t>
      </w:r>
    </w:p>
    <w:p w14:paraId="368FA88E" w14:textId="77777777"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666"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404231F8" w14:textId="77777777" w:rsidR="00CF23E8" w:rsidRDefault="00CF23E8" w:rsidP="00CF23E8">
      <w:pPr>
        <w:pStyle w:val="Heading3"/>
      </w:pPr>
      <w:r>
        <w:t>Redirects</w:t>
      </w:r>
    </w:p>
    <w:p w14:paraId="4683BD87" w14:textId="77777777" w:rsidR="00CF23E8" w:rsidRPr="00CF23E8" w:rsidRDefault="00CF23E8" w:rsidP="008B6883">
      <w:pPr>
        <w:pStyle w:val="BodyText2"/>
      </w:pPr>
      <w:r>
        <w:t xml:space="preserve">Ghislain has a handy redirect from a hosted site: </w:t>
      </w:r>
      <w:hyperlink r:id="rId1667"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470AB3FE" w14:textId="77777777" w:rsidR="00977123" w:rsidRDefault="00977123" w:rsidP="00977123">
      <w:pPr>
        <w:pStyle w:val="Heading3"/>
      </w:pPr>
      <w:r>
        <w:t>Markdown</w:t>
      </w:r>
    </w:p>
    <w:p w14:paraId="00A7E9D9" w14:textId="77777777" w:rsidR="00977123" w:rsidRPr="00977123" w:rsidRDefault="00977123" w:rsidP="00977123">
      <w:pPr>
        <w:pStyle w:val="BodyText2"/>
      </w:pPr>
      <w:r>
        <w:t>To add a carriage return at the end of a line, enter 2 spaces.</w:t>
      </w:r>
    </w:p>
    <w:p w14:paraId="44C2E3C0" w14:textId="77777777" w:rsidR="00B91432" w:rsidRDefault="00B91432" w:rsidP="00B91432">
      <w:pPr>
        <w:pStyle w:val="Heading2"/>
      </w:pPr>
      <w:r>
        <w:t>Git Tools</w:t>
      </w:r>
    </w:p>
    <w:p w14:paraId="03A82641" w14:textId="77777777" w:rsidR="00B91432" w:rsidRPr="009D05F2" w:rsidRDefault="00B91432" w:rsidP="00B91432">
      <w:pPr>
        <w:pStyle w:val="Heading3"/>
      </w:pPr>
      <w:r>
        <w:t>GitHub for Windows</w:t>
      </w:r>
    </w:p>
    <w:p w14:paraId="64D040F6" w14:textId="77777777" w:rsidR="00B91432" w:rsidRDefault="00B91432" w:rsidP="00B91432">
      <w:pPr>
        <w:pStyle w:val="Heading4"/>
      </w:pPr>
      <w:r>
        <w:t>Connecting to a remote Git repository</w:t>
      </w:r>
    </w:p>
    <w:p w14:paraId="245903CC" w14:textId="77777777" w:rsidR="00B91432" w:rsidRDefault="00B91432" w:rsidP="008B6883">
      <w:pPr>
        <w:pStyle w:val="BodyText2"/>
      </w:pPr>
      <w:r>
        <w:t>I want to use GitHub to be able to see changes I make to the GEE repos. Heres how to do it:</w:t>
      </w:r>
    </w:p>
    <w:p w14:paraId="05F36834" w14:textId="77777777" w:rsidR="00B91432" w:rsidRDefault="00B91432" w:rsidP="005E663B">
      <w:pPr>
        <w:pStyle w:val="ListNumber"/>
        <w:numPr>
          <w:ilvl w:val="0"/>
          <w:numId w:val="34"/>
        </w:numPr>
      </w:pPr>
      <w:r>
        <w:t>Open Git bash and clone the GEE private scripts</w:t>
      </w:r>
    </w:p>
    <w:p w14:paraId="65F1441E" w14:textId="77777777" w:rsidR="00B91432" w:rsidRDefault="00B91432" w:rsidP="00B91432">
      <w:pPr>
        <w:pStyle w:val="Unix"/>
      </w:pPr>
      <w:r>
        <w:t>$ git clone https://earthengine.googlesource.com/102937579132037320468 private_ee_scripts</w:t>
      </w:r>
    </w:p>
    <w:p w14:paraId="73CF19B2" w14:textId="77777777" w:rsidR="00B91432" w:rsidRDefault="00B91432" w:rsidP="005E663B">
      <w:pPr>
        <w:pStyle w:val="ListNumber"/>
      </w:pPr>
      <w:r>
        <w:t>Add the repo in GitHub for Windows</w:t>
      </w:r>
    </w:p>
    <w:p w14:paraId="6B19C9F5" w14:textId="77777777" w:rsidR="00B91432" w:rsidRPr="009D05F2" w:rsidRDefault="00B91432" w:rsidP="008B6883">
      <w:pPr>
        <w:pStyle w:val="BodyText2"/>
      </w:pPr>
      <w:r>
        <w:lastRenderedPageBreak/>
        <w:t>This will show the commits but not the diffs for some reason.</w:t>
      </w:r>
    </w:p>
    <w:p w14:paraId="5765A56D" w14:textId="77777777" w:rsidR="00B91432" w:rsidRDefault="00B91432" w:rsidP="00B91432">
      <w:pPr>
        <w:pStyle w:val="Heading4"/>
      </w:pPr>
      <w:r>
        <w:t>Updating a forked repo</w:t>
      </w:r>
    </w:p>
    <w:p w14:paraId="71883650"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11989499" w14:textId="77777777" w:rsidR="00B91432" w:rsidRDefault="00B91432" w:rsidP="00B91432">
      <w:pPr>
        <w:pStyle w:val="Heading3"/>
      </w:pPr>
      <w:r>
        <w:t>TortoiseGit</w:t>
      </w:r>
    </w:p>
    <w:p w14:paraId="25897D09" w14:textId="77777777" w:rsidR="00B91432" w:rsidRPr="00B91432" w:rsidRDefault="00B91432" w:rsidP="008B6883">
      <w:pPr>
        <w:pStyle w:val="BodyText2"/>
      </w:pPr>
      <w:r>
        <w:t xml:space="preserve">To save User/Password - see </w:t>
      </w:r>
      <w:hyperlink r:id="rId1668" w:history="1">
        <w:r w:rsidRPr="00B91432">
          <w:rPr>
            <w:rStyle w:val="Hyperlink"/>
          </w:rPr>
          <w:t>here</w:t>
        </w:r>
      </w:hyperlink>
      <w:r>
        <w:t>. In fact I didn’t follow all the steps but it seemed to work.</w:t>
      </w:r>
    </w:p>
    <w:p w14:paraId="268E98BD" w14:textId="77777777" w:rsidR="00F7430F" w:rsidRDefault="00F7430F" w:rsidP="003B37F4">
      <w:pPr>
        <w:pStyle w:val="Heading2"/>
      </w:pPr>
      <w:r>
        <w:t>Importing projects from web</w:t>
      </w:r>
    </w:p>
    <w:p w14:paraId="478655AA" w14:textId="77777777" w:rsidR="00F7430F" w:rsidRDefault="00F7430F" w:rsidP="0034374E">
      <w:pPr>
        <w:pStyle w:val="Heading3"/>
      </w:pPr>
      <w:r>
        <w:t>Importing Google Code projects</w:t>
      </w:r>
    </w:p>
    <w:p w14:paraId="07912DC8" w14:textId="77777777" w:rsidR="00F7430F" w:rsidRPr="00574DAE" w:rsidRDefault="00F7430F" w:rsidP="008B6883">
      <w:pPr>
        <w:pStyle w:val="BodyText2"/>
      </w:pPr>
      <w:r>
        <w:t xml:space="preserve">Click Import | Git Repository as  New Project and enter the url that appears on the checkout page of the Google Code project, e.g. on this page </w:t>
      </w:r>
      <w:hyperlink r:id="rId1669" w:history="1">
        <w:r>
          <w:rPr>
            <w:rStyle w:val="Hyperlink"/>
          </w:rPr>
          <w:t>https://code.google.com/p/earthengine-api/source/checkout</w:t>
        </w:r>
      </w:hyperlink>
      <w:r>
        <w:t xml:space="preserve"> there is a link for the git repository Command-line access (</w:t>
      </w:r>
      <w:r w:rsidRPr="00574DAE">
        <w:t xml:space="preserve">git clone </w:t>
      </w:r>
      <w:hyperlink r:id="rId1670" w:history="1">
        <w:r w:rsidRPr="00FA70C6">
          <w:rPr>
            <w:rStyle w:val="Hyperlink"/>
          </w:rPr>
          <w:t>https://code.google.com/p/earthengine-api/</w:t>
        </w:r>
      </w:hyperlink>
      <w:r>
        <w:t>) – paste this in without the git clone bit.</w:t>
      </w:r>
    </w:p>
    <w:p w14:paraId="67960F05" w14:textId="77777777" w:rsidR="00F7430F" w:rsidRDefault="00F7430F" w:rsidP="0034374E">
      <w:pPr>
        <w:pStyle w:val="Heading3"/>
      </w:pPr>
      <w:r>
        <w:t>Importing SVN projects into Aptana</w:t>
      </w:r>
    </w:p>
    <w:p w14:paraId="02CB29F5" w14:textId="77777777" w:rsidR="00F7430F" w:rsidRDefault="00F7430F" w:rsidP="008B6883">
      <w:pPr>
        <w:pStyle w:val="BodyText2"/>
      </w:pPr>
      <w:r>
        <w:t xml:space="preserve">Is very simple – click Import.. from SVN and enter the SVN path, e.g. </w:t>
      </w:r>
      <w:hyperlink r:id="rId1671" w:history="1">
        <w:r w:rsidRPr="00CF73E0">
          <w:rPr>
            <w:rStyle w:val="Hyperlink"/>
          </w:rPr>
          <w:t>https://owslib.svn.sourceforge.net/svnroot/owslib</w:t>
        </w:r>
      </w:hyperlink>
    </w:p>
    <w:p w14:paraId="47154823"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167D4009" w14:textId="77777777" w:rsidR="00F7430F" w:rsidRDefault="00F7430F" w:rsidP="008B6883">
      <w:pPr>
        <w:pStyle w:val="BodyText2"/>
      </w:pPr>
      <w:r>
        <w:rPr>
          <w:noProof/>
          <w:lang w:bidi="ar-SA"/>
        </w:rPr>
        <w:drawing>
          <wp:inline distT="0" distB="0" distL="0" distR="0" wp14:anchorId="5538D054" wp14:editId="7F9D0299">
            <wp:extent cx="1807200" cy="52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2">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579B0DA" wp14:editId="68826C0A">
            <wp:extent cx="1756800" cy="561600"/>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73">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5E0E512A"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64CA56D" w14:textId="77777777" w:rsidR="00F7430F" w:rsidRDefault="00F7430F" w:rsidP="0034374E">
      <w:pPr>
        <w:pStyle w:val="Heading3"/>
      </w:pPr>
      <w:r>
        <w:t>Mercurial</w:t>
      </w:r>
    </w:p>
    <w:p w14:paraId="25733964" w14:textId="77777777" w:rsidR="00F7430F" w:rsidRDefault="00F7430F" w:rsidP="008B6883">
      <w:pPr>
        <w:pStyle w:val="BodyText2"/>
      </w:pPr>
      <w:r>
        <w:t xml:space="preserve">Instructions for installing the plugin for Aptana from </w:t>
      </w:r>
      <w:hyperlink r:id="rId1674" w:anchor="download" w:history="1">
        <w:r w:rsidRPr="007C42B2">
          <w:rPr>
            <w:rStyle w:val="Hyperlink"/>
          </w:rPr>
          <w:t>here</w:t>
        </w:r>
      </w:hyperlink>
      <w:r>
        <w:t>.</w:t>
      </w:r>
    </w:p>
    <w:p w14:paraId="506D6F4B" w14:textId="77777777" w:rsidR="00F7430F" w:rsidRDefault="00F7430F" w:rsidP="000E5536">
      <w:pPr>
        <w:pStyle w:val="ListBullet"/>
      </w:pPr>
      <w:r>
        <w:t>In Aptana, Help | Install new software…</w:t>
      </w:r>
    </w:p>
    <w:p w14:paraId="11537268" w14:textId="77777777" w:rsidR="00F7430F" w:rsidRDefault="00F7430F" w:rsidP="000E5536">
      <w:pPr>
        <w:pStyle w:val="ListBullet"/>
      </w:pPr>
      <w:r>
        <w:t xml:space="preserve">In the work with box, enter </w:t>
      </w:r>
      <w:hyperlink r:id="rId1675" w:history="1">
        <w:r w:rsidRPr="00E038ED">
          <w:rPr>
            <w:rStyle w:val="Hyperlink"/>
          </w:rPr>
          <w:t>http://cbes.javaforge.com/update</w:t>
        </w:r>
      </w:hyperlink>
    </w:p>
    <w:p w14:paraId="4958B14F" w14:textId="77777777" w:rsidR="00F7430F" w:rsidRDefault="00F7430F" w:rsidP="000E5536">
      <w:pPr>
        <w:pStyle w:val="ListBullet"/>
      </w:pPr>
      <w:r>
        <w:t>Select Mercurial Eclipse and click next</w:t>
      </w:r>
    </w:p>
    <w:p w14:paraId="6A970002" w14:textId="77777777" w:rsidR="00F7430F" w:rsidRDefault="00F7430F" w:rsidP="000E5536">
      <w:pPr>
        <w:pStyle w:val="ListBullet"/>
      </w:pPr>
      <w:r>
        <w:t>Once installed restart Aptana</w:t>
      </w:r>
    </w:p>
    <w:p w14:paraId="3DE8448A" w14:textId="77777777" w:rsidR="00F7430F" w:rsidRDefault="00F7430F" w:rsidP="000E5536">
      <w:pPr>
        <w:pStyle w:val="ListBullet"/>
      </w:pPr>
      <w:r>
        <w:t>Right click the project explorer and click Import…</w:t>
      </w:r>
    </w:p>
    <w:p w14:paraId="129A269F" w14:textId="77777777" w:rsidR="00F7430F" w:rsidRDefault="00F7430F" w:rsidP="000E5536">
      <w:pPr>
        <w:pStyle w:val="ListBullet"/>
      </w:pPr>
      <w:r>
        <w:t>Select Mercurial and Clone existing</w:t>
      </w:r>
    </w:p>
    <w:p w14:paraId="3EC855FD" w14:textId="77777777" w:rsidR="00F7430F" w:rsidRPr="007C42B2" w:rsidRDefault="00F7430F" w:rsidP="000E5536">
      <w:pPr>
        <w:pStyle w:val="ListBullet"/>
      </w:pPr>
      <w:r>
        <w:t xml:space="preserve">Enter the Clone url, e.g. </w:t>
      </w:r>
      <w:hyperlink r:id="rId1676" w:history="1">
        <w:r w:rsidRPr="00E038ED">
          <w:rPr>
            <w:rStyle w:val="Hyperlink"/>
          </w:rPr>
          <w:t>https://code.google.com/p/webgl-globe/</w:t>
        </w:r>
      </w:hyperlink>
    </w:p>
    <w:p w14:paraId="2697958A" w14:textId="77777777" w:rsidR="00F7430F" w:rsidRDefault="00F7430F" w:rsidP="0034374E">
      <w:pPr>
        <w:pStyle w:val="Heading3"/>
      </w:pPr>
      <w:r>
        <w:t>Maven</w:t>
      </w:r>
    </w:p>
    <w:p w14:paraId="2050A5AD" w14:textId="77777777" w:rsidR="00F7430F" w:rsidRDefault="00F7430F" w:rsidP="008B6883">
      <w:pPr>
        <w:pStyle w:val="BodyText2"/>
      </w:pPr>
      <w:r>
        <w:t>You can use Maven to import projects from Github as follows:</w:t>
      </w:r>
    </w:p>
    <w:p w14:paraId="50F0AFD2" w14:textId="77777777" w:rsidR="00F7430F" w:rsidRDefault="00F7430F" w:rsidP="000E5536">
      <w:pPr>
        <w:pStyle w:val="ListBullet2"/>
      </w:pPr>
      <w:r>
        <w:t>Go to the repository, e.g.</w:t>
      </w:r>
      <w:r w:rsidRPr="00787D20">
        <w:t xml:space="preserve"> </w:t>
      </w:r>
      <w:hyperlink r:id="rId1677" w:history="1">
        <w:r w:rsidRPr="009B67CF">
          <w:rPr>
            <w:rStyle w:val="Hyperlink"/>
          </w:rPr>
          <w:t>https://github.com/Esri/spatial-framework-for-hadoop</w:t>
        </w:r>
      </w:hyperlink>
      <w:r>
        <w:t xml:space="preserve"> and click on Clone in Desktop (make sure you are signed into Github first)</w:t>
      </w:r>
    </w:p>
    <w:p w14:paraId="3C95DA30" w14:textId="77777777" w:rsidR="00F7430F" w:rsidRDefault="00F7430F" w:rsidP="000E5536">
      <w:pPr>
        <w:pStyle w:val="ListBullet2"/>
      </w:pPr>
      <w:r>
        <w:t>In Github for Windows right click the repository and click Open in Explorer</w:t>
      </w:r>
    </w:p>
    <w:p w14:paraId="5BE0478A"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46256CBF" w14:textId="77777777" w:rsidR="00F7430F" w:rsidRPr="00787D20" w:rsidRDefault="00F7430F" w:rsidP="000E5536">
      <w:pPr>
        <w:pStyle w:val="ListBullet2"/>
      </w:pPr>
      <w:r>
        <w:t>Paste the location in the root directory and click Finish</w:t>
      </w:r>
    </w:p>
    <w:p w14:paraId="24C9BFA5" w14:textId="77777777" w:rsidR="00F7430F" w:rsidRDefault="00F7430F" w:rsidP="003B37F4">
      <w:pPr>
        <w:pStyle w:val="Heading2"/>
      </w:pPr>
      <w:r>
        <w:lastRenderedPageBreak/>
        <w:t>Maven</w:t>
      </w:r>
    </w:p>
    <w:p w14:paraId="6AC9D1C3" w14:textId="77777777" w:rsidR="00F7430F" w:rsidRPr="00AC0C76" w:rsidRDefault="00F7430F" w:rsidP="008B6883">
      <w:pPr>
        <w:pStyle w:val="BodyText2"/>
      </w:pPr>
      <w:r>
        <w:t>Maven clean removes artifacts from other builds</w:t>
      </w:r>
    </w:p>
    <w:p w14:paraId="5B812837" w14:textId="77777777" w:rsidR="00B81541" w:rsidRDefault="00B81541" w:rsidP="003B37F4">
      <w:pPr>
        <w:pStyle w:val="Heading2"/>
      </w:pPr>
      <w:r>
        <w:t>SVN</w:t>
      </w:r>
    </w:p>
    <w:p w14:paraId="04F0A1EC" w14:textId="77777777" w:rsidR="00B37D09" w:rsidRDefault="00C476E5" w:rsidP="0034374E">
      <w:pPr>
        <w:pStyle w:val="Heading3"/>
      </w:pPr>
      <w:r>
        <w:t>Setting up SVN on Windows</w:t>
      </w:r>
      <w:bookmarkEnd w:id="308"/>
    </w:p>
    <w:p w14:paraId="1E808958" w14:textId="77777777" w:rsidR="00B37D09" w:rsidRDefault="00C476E5" w:rsidP="000E5536">
      <w:pPr>
        <w:pStyle w:val="BodyText"/>
      </w:pPr>
      <w:r>
        <w:t>SVN Repository:</w:t>
      </w:r>
    </w:p>
    <w:p w14:paraId="4421A7B2" w14:textId="77777777" w:rsidR="00B37D09" w:rsidRDefault="000D5C35" w:rsidP="008B6883">
      <w:pPr>
        <w:pStyle w:val="BodyText2"/>
      </w:pPr>
      <w:hyperlink r:id="rId1678" w:history="1">
        <w:r w:rsidR="00C476E5" w:rsidRPr="0077669C">
          <w:rPr>
            <w:rStyle w:val="Hyperlink"/>
          </w:rPr>
          <w:t>http://s-jrciprvm-svn001p.jrc.org:8080/svn/h03-monde-repo/</w:t>
        </w:r>
      </w:hyperlink>
    </w:p>
    <w:p w14:paraId="5A2B3061" w14:textId="77777777" w:rsidR="00B37D09" w:rsidRDefault="00C476E5" w:rsidP="000E5536">
      <w:pPr>
        <w:pStyle w:val="BodyText"/>
      </w:pPr>
      <w:r>
        <w:t xml:space="preserve">user: </w:t>
      </w:r>
      <w:r>
        <w:tab/>
      </w:r>
      <w:r>
        <w:tab/>
        <w:t>cottaan</w:t>
      </w:r>
    </w:p>
    <w:p w14:paraId="45EBD57A" w14:textId="77777777" w:rsidR="00B37D09" w:rsidRDefault="00C476E5" w:rsidP="008B6883">
      <w:pPr>
        <w:pStyle w:val="BodyText2"/>
      </w:pPr>
      <w:r>
        <w:t>password:</w:t>
      </w:r>
      <w:r>
        <w:tab/>
        <w:t>Docview9</w:t>
      </w:r>
    </w:p>
    <w:p w14:paraId="036973CE" w14:textId="77777777" w:rsidR="00570CDA" w:rsidRDefault="00570CDA" w:rsidP="000E5536">
      <w:pPr>
        <w:pStyle w:val="Heading1"/>
      </w:pPr>
      <w:bookmarkStart w:id="311" w:name="_Toc315774631"/>
      <w:r>
        <w:t>Deployment</w:t>
      </w:r>
    </w:p>
    <w:p w14:paraId="7F8C4813" w14:textId="77777777" w:rsidR="00570CDA" w:rsidRDefault="00570CDA" w:rsidP="008B6883">
      <w:pPr>
        <w:pStyle w:val="BodyText2"/>
      </w:pPr>
      <w:r>
        <w:t>We are deploying from GitHub – and this is the process:</w:t>
      </w:r>
    </w:p>
    <w:p w14:paraId="43B6017B" w14:textId="77777777" w:rsidR="00570CDA" w:rsidRDefault="00570CDA" w:rsidP="000E5536">
      <w:pPr>
        <w:pStyle w:val="ListBullet"/>
      </w:pPr>
      <w:r>
        <w:t xml:space="preserve">Push code to Github from Aptana </w:t>
      </w:r>
    </w:p>
    <w:p w14:paraId="386399D6"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60116B86"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1756EA25" w14:textId="77777777" w:rsidR="00570CDA" w:rsidRDefault="00570CDA" w:rsidP="000E5536">
      <w:pPr>
        <w:pStyle w:val="ListBullet"/>
      </w:pPr>
      <w:r>
        <w:t>Synchronise to the live sites</w:t>
      </w:r>
      <w:r w:rsidR="00B46D43">
        <w:t xml:space="preserve"> using one of the following:</w:t>
      </w:r>
    </w:p>
    <w:p w14:paraId="7C614795"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3B041D89"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27EDD4BB" w14:textId="77777777" w:rsidR="00B46D43" w:rsidRDefault="00B46D43" w:rsidP="008B550B">
      <w:pPr>
        <w:pStyle w:val="Unix"/>
      </w:pPr>
      <w:r w:rsidRPr="00F16FA6">
        <w:t>rsync -av /srv/www/cgi-bin webuser@h05-prod-vm7:/srv/www/cgi-bin</w:t>
      </w:r>
      <w:r>
        <w:t xml:space="preserve">    - to sync everything in this folder</w:t>
      </w:r>
    </w:p>
    <w:p w14:paraId="6A06DA1B" w14:textId="77777777"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23EA2549" w14:textId="77777777" w:rsidR="00685CF2" w:rsidRDefault="000D52A2" w:rsidP="008B550B">
      <w:pPr>
        <w:pStyle w:val="Unix"/>
      </w:pPr>
      <w:r w:rsidRPr="000D52A2">
        <w:t>rsync -av /srv/www/dopa-services/cgi-bin/earthEngine.py webuser@h05-prod-vm3:/srv/www/dopa-services/cgi-bin/earthEngine.py</w:t>
      </w:r>
    </w:p>
    <w:p w14:paraId="68A53570" w14:textId="77777777" w:rsidR="00924ADD" w:rsidRDefault="00924ADD" w:rsidP="008B550B">
      <w:pPr>
        <w:pStyle w:val="Unix"/>
      </w:pPr>
      <w:r w:rsidRPr="005B31D7">
        <w:t>rsync -av /home/webuser/.config/ webuser@h05-prod-vm3:/home/webuser/.config/</w:t>
      </w:r>
      <w:r w:rsidR="00D1374A">
        <w:t xml:space="preserve"> </w:t>
      </w:r>
    </w:p>
    <w:p w14:paraId="24FFF450" w14:textId="77777777"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0A4C66C0" w14:textId="77777777" w:rsidR="00895B50" w:rsidRDefault="00895B50" w:rsidP="008B550B">
      <w:pPr>
        <w:pStyle w:val="Unix"/>
      </w:pPr>
      <w:r w:rsidRPr="00895B50">
        <w:t>rsync -av --delete /srv/www/dopa-services/cgi-bin/earthEngine.py webuser@h05-prod-vm3:/srv/www/dopa-services/cgi-bin/earthEngine.py</w:t>
      </w:r>
    </w:p>
    <w:p w14:paraId="300E8461" w14:textId="77777777"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37F952A8" w14:textId="77777777" w:rsidR="00A4204A" w:rsidRDefault="00A4204A" w:rsidP="003B37F4">
      <w:pPr>
        <w:pStyle w:val="Heading2"/>
      </w:pPr>
      <w:r>
        <w:t>Deploying REST Services at SPREP</w:t>
      </w:r>
    </w:p>
    <w:p w14:paraId="72E4D391" w14:textId="77777777"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4F954807" w14:textId="77777777" w:rsidR="00D4138A" w:rsidRDefault="00D4138A" w:rsidP="0034374E">
      <w:pPr>
        <w:pStyle w:val="Heading3"/>
      </w:pPr>
      <w:r>
        <w:t xml:space="preserve">Install and configure </w:t>
      </w:r>
      <w:r w:rsidR="0026116C">
        <w:t>Postgresql 9.1</w:t>
      </w:r>
    </w:p>
    <w:p w14:paraId="2CF9132E" w14:textId="77777777" w:rsidR="00D4138A" w:rsidRDefault="00D4138A" w:rsidP="005E663B">
      <w:pPr>
        <w:pStyle w:val="ListNumber"/>
        <w:numPr>
          <w:ilvl w:val="0"/>
          <w:numId w:val="29"/>
        </w:numPr>
      </w:pPr>
      <w:r>
        <w:t>Install Postgresql 9.1</w:t>
      </w:r>
    </w:p>
    <w:p w14:paraId="6A618EFF" w14:textId="77777777" w:rsidR="00D4138A" w:rsidRDefault="00D4138A" w:rsidP="005E663B">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270A0A">
        <w:t>From UNIX</w:t>
      </w:r>
      <w:r>
        <w:fldChar w:fldCharType="end"/>
      </w:r>
      <w:r>
        <w:t xml:space="preserve">) </w:t>
      </w:r>
    </w:p>
    <w:p w14:paraId="3BB7AAD2" w14:textId="77777777" w:rsidR="00D4138A" w:rsidRDefault="00D4138A" w:rsidP="005E663B">
      <w:pPr>
        <w:pStyle w:val="ListNumber"/>
        <w:numPr>
          <w:ilvl w:val="0"/>
          <w:numId w:val="27"/>
        </w:numPr>
      </w:pPr>
      <w:r>
        <w:t xml:space="preserve">(optional) Create a user for the unix user so you don’t have to run psql as sudo (-P to enter password –s – superuser): </w:t>
      </w:r>
    </w:p>
    <w:p w14:paraId="1021207F" w14:textId="77777777" w:rsidR="00D4138A" w:rsidRDefault="00D4138A" w:rsidP="008B550B">
      <w:pPr>
        <w:pStyle w:val="Unix"/>
      </w:pPr>
      <w:r w:rsidRPr="00E6023A">
        <w:t>sudo -u postgres createuser jrc -P -s</w:t>
      </w:r>
    </w:p>
    <w:p w14:paraId="61E85252" w14:textId="77777777" w:rsidR="00D4138A" w:rsidRDefault="00D4138A" w:rsidP="005E663B">
      <w:pPr>
        <w:pStyle w:val="ListNumber"/>
        <w:numPr>
          <w:ilvl w:val="0"/>
          <w:numId w:val="27"/>
        </w:numPr>
      </w:pPr>
      <w:r>
        <w:t>Create a new database:</w:t>
      </w:r>
    </w:p>
    <w:p w14:paraId="28AAF7BF" w14:textId="77777777" w:rsidR="00D4138A" w:rsidRDefault="00D4138A" w:rsidP="008B550B">
      <w:pPr>
        <w:pStyle w:val="Unix"/>
      </w:pPr>
      <w:r w:rsidRPr="00E6023A">
        <w:t>createdb -O jrc sprep</w:t>
      </w:r>
      <w:r>
        <w:t>_</w:t>
      </w:r>
      <w:r w:rsidRPr="00E6023A">
        <w:t>ris</w:t>
      </w:r>
    </w:p>
    <w:p w14:paraId="41EF19B4" w14:textId="77777777" w:rsidR="00D4138A" w:rsidRDefault="00D4138A" w:rsidP="005E663B">
      <w:pPr>
        <w:pStyle w:val="ListNumber"/>
        <w:numPr>
          <w:ilvl w:val="0"/>
          <w:numId w:val="27"/>
        </w:numPr>
      </w:pPr>
      <w:r>
        <w:t xml:space="preserve">Allow access to Postgresql for local network users (see </w:t>
      </w:r>
      <w:hyperlink r:id="rId1679" w:history="1">
        <w:r w:rsidRPr="008A1A0D">
          <w:rPr>
            <w:rStyle w:val="Hyperlink"/>
          </w:rPr>
          <w:t>here</w:t>
        </w:r>
      </w:hyperlink>
      <w:r>
        <w:t xml:space="preserve">) using the </w:t>
      </w:r>
      <w:r w:rsidRPr="005E663B">
        <w:rPr>
          <w:i/>
        </w:rPr>
        <w:t>internal</w:t>
      </w:r>
      <w:r>
        <w:t xml:space="preserve"> IP address by editing the pg_hba.conf file:</w:t>
      </w:r>
    </w:p>
    <w:p w14:paraId="0CB9D487" w14:textId="77777777" w:rsidR="00D4138A" w:rsidRDefault="00D4138A" w:rsidP="008B550B">
      <w:pPr>
        <w:pStyle w:val="Unix"/>
      </w:pPr>
      <w:r>
        <w:t>sudo nano ~/../..</w:t>
      </w:r>
      <w:r w:rsidRPr="008A1A0D">
        <w:t>/etc/postgresql/9.</w:t>
      </w:r>
      <w:r>
        <w:t>1</w:t>
      </w:r>
      <w:r w:rsidRPr="008A1A0D">
        <w:t>/main/pg_hba.conf</w:t>
      </w:r>
    </w:p>
    <w:p w14:paraId="501AF31E" w14:textId="77777777" w:rsidR="00D4138A" w:rsidRDefault="00D4138A" w:rsidP="008B550B">
      <w:pPr>
        <w:pStyle w:val="Unix"/>
      </w:pPr>
      <w:r w:rsidRPr="005338DD">
        <w:t>host    all             all             172.20.20.</w:t>
      </w:r>
      <w:r>
        <w:t>6/32</w:t>
      </w:r>
      <w:r w:rsidRPr="005338DD">
        <w:t xml:space="preserve">             md5</w:t>
      </w:r>
    </w:p>
    <w:p w14:paraId="34EDA8F4" w14:textId="77777777" w:rsidR="00D4138A" w:rsidRDefault="00D4138A" w:rsidP="005E663B">
      <w:pPr>
        <w:pStyle w:val="ListNumber"/>
        <w:numPr>
          <w:ilvl w:val="0"/>
          <w:numId w:val="27"/>
        </w:numPr>
      </w:pPr>
      <w:r>
        <w:t>E</w:t>
      </w:r>
      <w:r w:rsidRPr="008A1A0D">
        <w:t>nable PostgreSQL to listen across different networks</w:t>
      </w:r>
      <w:r>
        <w:t>:</w:t>
      </w:r>
    </w:p>
    <w:p w14:paraId="1C77776D" w14:textId="77777777" w:rsidR="00D4138A" w:rsidRDefault="00D4138A" w:rsidP="008B550B">
      <w:pPr>
        <w:pStyle w:val="Unix"/>
      </w:pPr>
      <w:r>
        <w:t>sudo nano ~/../..</w:t>
      </w:r>
      <w:r w:rsidRPr="008A1A0D">
        <w:t>/etc/postgresql/9.</w:t>
      </w:r>
      <w:r>
        <w:t>1</w:t>
      </w:r>
      <w:r w:rsidRPr="008A1A0D">
        <w:t>/main/postgresql.conf</w:t>
      </w:r>
    </w:p>
    <w:p w14:paraId="2E2D61D2" w14:textId="77777777" w:rsidR="00D4138A" w:rsidRDefault="00D4138A" w:rsidP="008B550B">
      <w:pPr>
        <w:pStyle w:val="Unix"/>
      </w:pPr>
      <w:r w:rsidRPr="008A1A0D">
        <w:t>listen_addresses = '*'</w:t>
      </w:r>
    </w:p>
    <w:p w14:paraId="1E0E8B3C" w14:textId="77777777" w:rsidR="00D4138A" w:rsidRDefault="00D4138A" w:rsidP="005E663B">
      <w:pPr>
        <w:pStyle w:val="ListNumber"/>
        <w:numPr>
          <w:ilvl w:val="0"/>
          <w:numId w:val="27"/>
        </w:numPr>
      </w:pPr>
      <w:r>
        <w:t>Reload the configuration files and restart the server:</w:t>
      </w:r>
    </w:p>
    <w:p w14:paraId="2F003D63" w14:textId="77777777" w:rsidR="00D4138A" w:rsidRDefault="00D4138A" w:rsidP="008B550B">
      <w:pPr>
        <w:pStyle w:val="Unix"/>
      </w:pPr>
      <w:r w:rsidRPr="00E6023A">
        <w:t>sudo /etc/init.d/postgresql reload</w:t>
      </w:r>
      <w:r>
        <w:t xml:space="preserve"> </w:t>
      </w:r>
    </w:p>
    <w:p w14:paraId="373FC878" w14:textId="77777777" w:rsidR="00D4138A" w:rsidRDefault="00D4138A" w:rsidP="008B550B">
      <w:pPr>
        <w:pStyle w:val="Unix"/>
      </w:pPr>
      <w:r w:rsidRPr="00E6023A">
        <w:t>sudo /etc/init.d/postgresql restart</w:t>
      </w:r>
    </w:p>
    <w:p w14:paraId="24FA84B4" w14:textId="77777777" w:rsidR="00D4138A" w:rsidRDefault="00D4138A" w:rsidP="005E663B">
      <w:pPr>
        <w:pStyle w:val="ListNumber"/>
        <w:numPr>
          <w:ilvl w:val="0"/>
          <w:numId w:val="27"/>
        </w:numPr>
      </w:pPr>
      <w:r>
        <w:lastRenderedPageBreak/>
        <w:t>Configure postgresql for access from pgAdmin</w:t>
      </w:r>
    </w:p>
    <w:p w14:paraId="39C1B074" w14:textId="77777777" w:rsidR="00D4138A" w:rsidRDefault="00D4138A" w:rsidP="008B550B">
      <w:pPr>
        <w:pStyle w:val="Unix"/>
      </w:pPr>
      <w:r w:rsidRPr="00E6023A">
        <w:t>sudo apt-get install pgadmin3</w:t>
      </w:r>
    </w:p>
    <w:p w14:paraId="569B1B6B" w14:textId="77777777" w:rsidR="00D4138A" w:rsidRDefault="00D4138A" w:rsidP="008B550B">
      <w:pPr>
        <w:pStyle w:val="Unix"/>
      </w:pPr>
      <w:r w:rsidRPr="00E6023A">
        <w:t>sudo apt-get install postgresql-contrib</w:t>
      </w:r>
    </w:p>
    <w:p w14:paraId="1777CA70" w14:textId="77777777" w:rsidR="00D4138A" w:rsidRDefault="00D4138A" w:rsidP="008B550B">
      <w:pPr>
        <w:pStyle w:val="Unix"/>
      </w:pPr>
      <w:r w:rsidRPr="00E6023A">
        <w:t>sudo -u postgres psql</w:t>
      </w:r>
    </w:p>
    <w:p w14:paraId="699DFA1C" w14:textId="77777777" w:rsidR="00D4138A" w:rsidRDefault="00D4138A" w:rsidP="008B550B">
      <w:pPr>
        <w:pStyle w:val="Unix"/>
      </w:pPr>
      <w:r w:rsidRPr="00E6023A">
        <w:t>CREATE EXTENSION adminpack;</w:t>
      </w:r>
    </w:p>
    <w:p w14:paraId="6C90F2B0" w14:textId="77777777" w:rsidR="00D4138A" w:rsidRDefault="00D4138A" w:rsidP="005E663B">
      <w:pPr>
        <w:pStyle w:val="ListNumber"/>
      </w:pPr>
      <w:r>
        <w:t xml:space="preserve">Connect from pgAdmin using ssh tunnelling (see </w:t>
      </w:r>
      <w:r>
        <w:fldChar w:fldCharType="begin"/>
      </w:r>
      <w:r>
        <w:instrText xml:space="preserve"> REF _Ref417388580 \h </w:instrText>
      </w:r>
      <w:r>
        <w:fldChar w:fldCharType="separate"/>
      </w:r>
      <w:r w:rsidR="00270A0A">
        <w:t>Using Putty</w:t>
      </w:r>
      <w:r>
        <w:fldChar w:fldCharType="end"/>
      </w:r>
      <w:r>
        <w:t>)</w:t>
      </w:r>
    </w:p>
    <w:p w14:paraId="0FBB4712" w14:textId="77777777" w:rsidR="00D4138A" w:rsidRDefault="00D4138A" w:rsidP="005E663B">
      <w:pPr>
        <w:pStyle w:val="ListNumber"/>
      </w:pPr>
      <w:r>
        <w:t xml:space="preserve">Run the sql script </w:t>
      </w:r>
      <w:hyperlink r:id="rId1680"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1EA23E34" w14:textId="77777777" w:rsidR="00AB159B" w:rsidRDefault="00AB159B" w:rsidP="008B6883">
      <w:pPr>
        <w:pStyle w:val="BodyText2"/>
      </w:pPr>
      <w:r>
        <w:t xml:space="preserve">Trying on 28/5/15 and there are some issues with connecting to PostGIS – this used to work before I installed Geonode. Trying to debug: </w:t>
      </w:r>
    </w:p>
    <w:p w14:paraId="5139215D" w14:textId="77777777" w:rsidR="00AB159B" w:rsidRDefault="00AB159B" w:rsidP="008B550B">
      <w:pPr>
        <w:pStyle w:val="Unix"/>
      </w:pPr>
      <w:r>
        <w:t>&gt;&gt;&gt; import psycopg2</w:t>
      </w:r>
    </w:p>
    <w:p w14:paraId="17C1C9C6" w14:textId="77777777" w:rsidR="00AB159B" w:rsidRDefault="00AB159B" w:rsidP="008B550B">
      <w:pPr>
        <w:pStyle w:val="Unix"/>
      </w:pPr>
      <w:r>
        <w:t>&gt;&gt;&gt; connectionString="dbname='sprep_ris' host='172.20.20.6' user='jrc' password='thargal88'"</w:t>
      </w:r>
    </w:p>
    <w:p w14:paraId="0066745F" w14:textId="77777777" w:rsidR="00AB159B" w:rsidRDefault="00AB159B" w:rsidP="008B550B">
      <w:pPr>
        <w:pStyle w:val="Unix"/>
      </w:pPr>
      <w:r>
        <w:t>&gt;&gt;&gt; psycopg2.connect(connectionString)</w:t>
      </w:r>
    </w:p>
    <w:p w14:paraId="758AFFE7" w14:textId="77777777" w:rsidR="00AB159B" w:rsidRDefault="00AB159B" w:rsidP="008B550B">
      <w:pPr>
        <w:pStyle w:val="Unix"/>
      </w:pPr>
      <w:r>
        <w:t>Traceback (most recent call last):</w:t>
      </w:r>
    </w:p>
    <w:p w14:paraId="7088453D" w14:textId="77777777" w:rsidR="00AB159B" w:rsidRDefault="00AB159B" w:rsidP="008B550B">
      <w:pPr>
        <w:pStyle w:val="Unix"/>
      </w:pPr>
      <w:r>
        <w:t xml:space="preserve">  File "&lt;stdin&gt;", line 1, in &lt;module&gt;</w:t>
      </w:r>
    </w:p>
    <w:p w14:paraId="36D53B35" w14:textId="77777777" w:rsidR="00AB159B" w:rsidRDefault="00AB159B" w:rsidP="008B550B">
      <w:pPr>
        <w:pStyle w:val="Unix"/>
      </w:pPr>
      <w:r>
        <w:t xml:space="preserve">  File "/usr/lib/python2.7/dist-packages/psycopg2/__init__.py", line 179, in connect</w:t>
      </w:r>
    </w:p>
    <w:p w14:paraId="2D4D3872" w14:textId="77777777" w:rsidR="00AB159B" w:rsidRDefault="00AB159B" w:rsidP="008B550B">
      <w:pPr>
        <w:pStyle w:val="Unix"/>
      </w:pPr>
      <w:r>
        <w:t xml:space="preserve">    connection_factory=connection_factory, async=async)</w:t>
      </w:r>
    </w:p>
    <w:p w14:paraId="067B3F3D" w14:textId="77777777" w:rsidR="00AB159B" w:rsidRDefault="00AB159B" w:rsidP="008B550B">
      <w:pPr>
        <w:pStyle w:val="Unix"/>
      </w:pPr>
      <w:r>
        <w:t>psycopg2.OperationalError: could not connect to server: Connection timed out</w:t>
      </w:r>
    </w:p>
    <w:p w14:paraId="4135C820" w14:textId="77777777" w:rsidR="00AB159B" w:rsidRDefault="00AB159B" w:rsidP="008B550B">
      <w:pPr>
        <w:pStyle w:val="Unix"/>
      </w:pPr>
      <w:r>
        <w:t xml:space="preserve">        Is the server running on host "172.20.20.6" and accepting</w:t>
      </w:r>
    </w:p>
    <w:p w14:paraId="474B399C" w14:textId="77777777" w:rsidR="00AB159B" w:rsidRDefault="00AB159B" w:rsidP="008B550B">
      <w:pPr>
        <w:pStyle w:val="Unix"/>
      </w:pPr>
      <w:r>
        <w:t xml:space="preserve">        TCP/IP connections on port 5432?</w:t>
      </w:r>
    </w:p>
    <w:p w14:paraId="2BEDE22D" w14:textId="77777777"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600A9D48" w14:textId="77777777" w:rsidR="00DB37AA" w:rsidRDefault="00DB37AA" w:rsidP="008B550B">
      <w:pPr>
        <w:pStyle w:val="Unix"/>
      </w:pPr>
      <w:r w:rsidRPr="00DB37AA">
        <w:t>jrc@test-ris:~$ psql -h localhost sprep_ris</w:t>
      </w:r>
    </w:p>
    <w:p w14:paraId="1240B132" w14:textId="77777777" w:rsidR="00DB37AA" w:rsidRDefault="00DB37AA" w:rsidP="008B6883">
      <w:pPr>
        <w:pStyle w:val="BodyText2"/>
      </w:pPr>
      <w:r>
        <w:t>But this doesn’t:</w:t>
      </w:r>
    </w:p>
    <w:p w14:paraId="56DA7D11" w14:textId="77777777" w:rsidR="00DB37AA" w:rsidRDefault="00DB37AA" w:rsidP="008B550B">
      <w:pPr>
        <w:pStyle w:val="Unix"/>
      </w:pPr>
      <w:r w:rsidRPr="00DB37AA">
        <w:t>jrc@test-ris:~$ psql -h 172.20.20.6 sprep_ris</w:t>
      </w:r>
    </w:p>
    <w:p w14:paraId="16FCCDF8" w14:textId="77777777" w:rsidR="0087026F" w:rsidRDefault="0087026F" w:rsidP="0034374E">
      <w:pPr>
        <w:pStyle w:val="Heading3"/>
      </w:pPr>
      <w:r>
        <w:t>Install Python REST Server</w:t>
      </w:r>
    </w:p>
    <w:p w14:paraId="7B765FEF" w14:textId="77777777" w:rsidR="002627AF" w:rsidRDefault="002627AF" w:rsidP="005E663B">
      <w:pPr>
        <w:pStyle w:val="ListNumber"/>
        <w:numPr>
          <w:ilvl w:val="0"/>
          <w:numId w:val="30"/>
        </w:numPr>
      </w:pPr>
      <w:r>
        <w:t xml:space="preserve">Install Git (see </w:t>
      </w:r>
      <w:r>
        <w:fldChar w:fldCharType="begin"/>
      </w:r>
      <w:r>
        <w:instrText xml:space="preserve"> REF _Ref416880293 \h </w:instrText>
      </w:r>
      <w:r>
        <w:fldChar w:fldCharType="separate"/>
      </w:r>
      <w:r w:rsidR="00270A0A">
        <w:t>On Ubuntu</w:t>
      </w:r>
      <w:r>
        <w:fldChar w:fldCharType="end"/>
      </w:r>
      <w:r>
        <w:t>)</w:t>
      </w:r>
    </w:p>
    <w:p w14:paraId="074B408D" w14:textId="77777777" w:rsidR="00F74EC0" w:rsidRDefault="00F74EC0" w:rsidP="008B550B">
      <w:pPr>
        <w:pStyle w:val="Unix"/>
      </w:pPr>
      <w:r>
        <w:t xml:space="preserve">sudo </w:t>
      </w:r>
      <w:r w:rsidRPr="00A4204A">
        <w:t>apt-get install git</w:t>
      </w:r>
    </w:p>
    <w:p w14:paraId="6CF803E9" w14:textId="77777777" w:rsidR="005C274F" w:rsidRDefault="00F74EC0" w:rsidP="005E663B">
      <w:pPr>
        <w:pStyle w:val="ListNumber"/>
        <w:numPr>
          <w:ilvl w:val="0"/>
          <w:numId w:val="27"/>
        </w:numPr>
      </w:pPr>
      <w:r>
        <w:t>Install setuptools</w:t>
      </w:r>
    </w:p>
    <w:p w14:paraId="01BB05AC" w14:textId="77777777" w:rsidR="00F74EC0" w:rsidRDefault="00F74EC0" w:rsidP="008B550B">
      <w:pPr>
        <w:pStyle w:val="Unix"/>
      </w:pPr>
      <w:r w:rsidRPr="00F74EC0">
        <w:t>sudo apt-get install python-setuptools</w:t>
      </w:r>
    </w:p>
    <w:p w14:paraId="57E3B1BA" w14:textId="77777777" w:rsidR="00270A0A" w:rsidRDefault="00BC1C24" w:rsidP="008902C5">
      <w:pPr>
        <w:pStyle w:val="Heading6"/>
      </w:pPr>
      <w:r>
        <w:t xml:space="preserve">Install Pip (see </w:t>
      </w:r>
      <w:r>
        <w:fldChar w:fldCharType="begin"/>
      </w:r>
      <w:r>
        <w:instrText xml:space="preserve"> REF _Ref416945647 \h </w:instrText>
      </w:r>
      <w:r>
        <w:fldChar w:fldCharType="separate"/>
      </w:r>
      <w:r w:rsidR="00270A0A">
        <w:t>Anaconda</w:t>
      </w:r>
    </w:p>
    <w:p w14:paraId="552621C2" w14:textId="77777777" w:rsidR="00270A0A" w:rsidRDefault="00270A0A" w:rsidP="008902C5">
      <w:pPr>
        <w:pStyle w:val="Heading7"/>
      </w:pPr>
      <w:r>
        <w:t>Installing</w:t>
      </w:r>
    </w:p>
    <w:p w14:paraId="32E9EC9D" w14:textId="77777777" w:rsidR="00270A0A" w:rsidRDefault="00270A0A" w:rsidP="008902C5">
      <w:pPr>
        <w:pStyle w:val="Heading8"/>
      </w:pPr>
      <w:r>
        <w:t>Ubuntu 14.04</w:t>
      </w:r>
    </w:p>
    <w:p w14:paraId="53271468" w14:textId="77777777" w:rsidR="00270A0A" w:rsidRDefault="00270A0A" w:rsidP="008B6883">
      <w:pPr>
        <w:pStyle w:val="BodyText2"/>
      </w:pPr>
      <w:r>
        <w:t>On the tensor-flow Cloud9 workspace on 3/5/17:</w:t>
      </w:r>
    </w:p>
    <w:p w14:paraId="1D46BDAA" w14:textId="77777777" w:rsidR="00270A0A" w:rsidRDefault="00270A0A" w:rsidP="008B550B">
      <w:pPr>
        <w:pStyle w:val="Unix"/>
      </w:pPr>
      <w:r w:rsidRPr="008902C5">
        <w:t xml:space="preserve">blishten:~/workspace (master) $ wget </w:t>
      </w:r>
      <w:r w:rsidRPr="00DE63CE">
        <w:t>https://repo.continuum.io/archive/Anaconda2-4.3.1-Linux-x86_64.sh</w:t>
      </w:r>
    </w:p>
    <w:p w14:paraId="3DE6DB1B" w14:textId="77777777" w:rsidR="00270A0A" w:rsidRDefault="00270A0A" w:rsidP="008B550B">
      <w:pPr>
        <w:pStyle w:val="Unix"/>
      </w:pPr>
      <w:r>
        <w:t>..</w:t>
      </w:r>
    </w:p>
    <w:p w14:paraId="5C706510" w14:textId="77777777" w:rsidR="00270A0A" w:rsidRDefault="00270A0A" w:rsidP="008B550B">
      <w:pPr>
        <w:pStyle w:val="Unix"/>
      </w:pPr>
      <w:r>
        <w:t>Do you wish the installer to prepend the Anaconda2 install location</w:t>
      </w:r>
    </w:p>
    <w:p w14:paraId="5EE1F0E0" w14:textId="77777777" w:rsidR="00270A0A" w:rsidRDefault="00270A0A" w:rsidP="008B550B">
      <w:pPr>
        <w:pStyle w:val="Unix"/>
      </w:pPr>
      <w:r>
        <w:t>to PATH in your /home/ubuntu/.bashrc ? [yes|no]</w:t>
      </w:r>
    </w:p>
    <w:p w14:paraId="1CE2A7F4" w14:textId="77777777" w:rsidR="00270A0A" w:rsidRDefault="00270A0A" w:rsidP="008B550B">
      <w:pPr>
        <w:pStyle w:val="Unix"/>
      </w:pPr>
      <w:r>
        <w:t>[no] &gt;&gt;&gt; yes</w:t>
      </w:r>
    </w:p>
    <w:p w14:paraId="3E5208AB" w14:textId="77777777" w:rsidR="00270A0A" w:rsidRDefault="00270A0A" w:rsidP="008B550B">
      <w:pPr>
        <w:pStyle w:val="Unix"/>
      </w:pPr>
      <w:r>
        <w:t>Prepending PATH=/home/ubuntu/anaconda2/bin to PATH in /home/ubuntu/.bashrc</w:t>
      </w:r>
    </w:p>
    <w:p w14:paraId="6C235778" w14:textId="77777777" w:rsidR="00270A0A" w:rsidRDefault="00270A0A" w:rsidP="008B550B">
      <w:pPr>
        <w:pStyle w:val="Unix"/>
      </w:pPr>
      <w:r>
        <w:t>A backup will be made to: /home/ubuntu/.bashrc-anaconda2.bak</w:t>
      </w:r>
    </w:p>
    <w:p w14:paraId="22DF7E26" w14:textId="77777777" w:rsidR="00270A0A" w:rsidRDefault="00270A0A" w:rsidP="008B550B">
      <w:pPr>
        <w:pStyle w:val="Unix"/>
      </w:pPr>
      <w:r>
        <w:t>For this change to become active, you have to open a new terminal.</w:t>
      </w:r>
    </w:p>
    <w:p w14:paraId="72F72C7A" w14:textId="77777777" w:rsidR="00270A0A" w:rsidRPr="008902C5" w:rsidRDefault="00270A0A" w:rsidP="008B6883">
      <w:pPr>
        <w:pStyle w:val="BodyText2"/>
      </w:pPr>
      <w:r>
        <w:t>Make sure you open a new terminal. You may also need to update your Python Run Configuration to use the Anaconda Python executable.</w:t>
      </w:r>
    </w:p>
    <w:p w14:paraId="0F7238C3" w14:textId="77777777" w:rsidR="00270A0A" w:rsidRDefault="00270A0A" w:rsidP="00240B20">
      <w:pPr>
        <w:pStyle w:val="Heading8"/>
      </w:pPr>
      <w:r>
        <w:t xml:space="preserve">Windows </w:t>
      </w:r>
    </w:p>
    <w:p w14:paraId="2BF84ECF" w14:textId="77777777" w:rsidR="00270A0A" w:rsidRPr="00240B20" w:rsidRDefault="00270A0A" w:rsidP="008B6883">
      <w:pPr>
        <w:pStyle w:val="BodyText2"/>
      </w:pPr>
      <w:r>
        <w:t>The Anaconda Distribution is installed with ArcGIS Pro here '</w:t>
      </w:r>
      <w:r w:rsidRPr="00240B20">
        <w:t>C:\Program Files\ArcGIS\Pro\bin\Python\Scripts</w:t>
      </w:r>
      <w:r>
        <w:t xml:space="preserve">\conda.exe. </w:t>
      </w:r>
    </w:p>
    <w:p w14:paraId="6FF416FD" w14:textId="77777777" w:rsidR="00270A0A" w:rsidRPr="00325B75" w:rsidRDefault="00270A0A" w:rsidP="00240B20">
      <w:pPr>
        <w:pStyle w:val="Heading7"/>
      </w:pPr>
      <w:r>
        <w:t>Using</w:t>
      </w:r>
    </w:p>
    <w:p w14:paraId="0222E62B" w14:textId="77777777" w:rsidR="00270A0A" w:rsidRDefault="00270A0A" w:rsidP="00325B75">
      <w:pPr>
        <w:pStyle w:val="Heading8"/>
      </w:pPr>
      <w:r>
        <w:lastRenderedPageBreak/>
        <w:t>Anaconda Launcher</w:t>
      </w:r>
    </w:p>
    <w:p w14:paraId="0FE4B5A6" w14:textId="77777777" w:rsidR="00270A0A" w:rsidRPr="00325B75" w:rsidRDefault="00270A0A"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5419535C" w14:textId="77777777" w:rsidR="00270A0A" w:rsidRDefault="00270A0A" w:rsidP="00240B20">
      <w:pPr>
        <w:pStyle w:val="Heading8"/>
      </w:pPr>
      <w:r>
        <w:t>Environments</w:t>
      </w:r>
    </w:p>
    <w:p w14:paraId="6A9FC7C9" w14:textId="77777777" w:rsidR="00270A0A" w:rsidRDefault="00270A0A" w:rsidP="0001656D">
      <w:pPr>
        <w:pStyle w:val="Heading9"/>
      </w:pPr>
      <w:r>
        <w:t>Listing</w:t>
      </w:r>
    </w:p>
    <w:p w14:paraId="0EC06248" w14:textId="77777777" w:rsidR="00270A0A" w:rsidRDefault="00270A0A"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05872C17" w14:textId="77777777" w:rsidR="00270A0A" w:rsidRDefault="00270A0A" w:rsidP="0001656D">
      <w:pPr>
        <w:pStyle w:val="Unix"/>
      </w:pPr>
      <w:r>
        <w:t>C:\Program Files\ArcGIS\Pro\bin\Python\Scripts&gt;conda info --envs</w:t>
      </w:r>
    </w:p>
    <w:p w14:paraId="2DB33038" w14:textId="77777777" w:rsidR="00270A0A" w:rsidRDefault="00270A0A" w:rsidP="0001656D">
      <w:pPr>
        <w:pStyle w:val="Unix"/>
      </w:pPr>
      <w:r>
        <w:t># conda environments:</w:t>
      </w:r>
    </w:p>
    <w:p w14:paraId="4E4DA138" w14:textId="77777777" w:rsidR="00270A0A" w:rsidRDefault="00270A0A" w:rsidP="0001656D">
      <w:pPr>
        <w:pStyle w:val="Unix"/>
      </w:pPr>
      <w:r>
        <w:t>#</w:t>
      </w:r>
    </w:p>
    <w:p w14:paraId="132EC91F" w14:textId="77777777" w:rsidR="00270A0A" w:rsidRDefault="00270A0A" w:rsidP="0001656D">
      <w:pPr>
        <w:pStyle w:val="Unix"/>
      </w:pPr>
      <w:r>
        <w:t>arcgispro-py3         *  C:\Program Files\ArcGIS\Pro\bin\Python\envs\arcgispro-py3</w:t>
      </w:r>
    </w:p>
    <w:p w14:paraId="04E673B2" w14:textId="77777777" w:rsidR="00270A0A" w:rsidRPr="00240B20" w:rsidRDefault="00270A0A" w:rsidP="0001656D">
      <w:pPr>
        <w:pStyle w:val="Unix"/>
      </w:pPr>
      <w:r>
        <w:t>root                     C:\Program Files\ArcGIS\Pro\bin\Python</w:t>
      </w:r>
    </w:p>
    <w:p w14:paraId="17F12771" w14:textId="77777777" w:rsidR="00270A0A" w:rsidRDefault="00270A0A" w:rsidP="00240B20">
      <w:pPr>
        <w:pStyle w:val="Heading9"/>
      </w:pPr>
      <w:r>
        <w:t>Activating</w:t>
      </w:r>
    </w:p>
    <w:p w14:paraId="1982E13C" w14:textId="77777777" w:rsidR="00270A0A" w:rsidRDefault="00270A0A" w:rsidP="008B6883">
      <w:pPr>
        <w:pStyle w:val="BodyText2"/>
      </w:pPr>
      <w:r>
        <w:t>To activate a specific environment, change to the folder where the conda.exe file is located then do this:</w:t>
      </w:r>
    </w:p>
    <w:p w14:paraId="4D0783B4" w14:textId="77777777" w:rsidR="00270A0A" w:rsidRDefault="00270A0A" w:rsidP="00242BDC">
      <w:pPr>
        <w:pStyle w:val="Unix"/>
      </w:pPr>
      <w:r>
        <w:t>activate arcgispro-py3</w:t>
      </w:r>
    </w:p>
    <w:p w14:paraId="3454601E" w14:textId="77777777" w:rsidR="00270A0A" w:rsidRDefault="00270A0A" w:rsidP="008B6883">
      <w:pPr>
        <w:pStyle w:val="BodyText2"/>
      </w:pPr>
      <w:r>
        <w:t>However, I do not have sufficient privelages to install packages to this conda environment:</w:t>
      </w:r>
    </w:p>
    <w:p w14:paraId="23F81C91" w14:textId="77777777" w:rsidR="00270A0A" w:rsidRDefault="00270A0A" w:rsidP="00242BDC">
      <w:pPr>
        <w:pStyle w:val="Unix"/>
      </w:pPr>
      <w:r>
        <w:t>C:\Program Files\ArcGIS\Pro\bin\Python\Scripts&gt;activate arcgispro-py3</w:t>
      </w:r>
    </w:p>
    <w:p w14:paraId="006CACF6" w14:textId="77777777" w:rsidR="00270A0A" w:rsidRDefault="00270A0A" w:rsidP="00242BDC">
      <w:pPr>
        <w:pStyle w:val="Unix"/>
      </w:pPr>
      <w:r>
        <w:t>CondaEnvironmentError: Environment error: Insufficient privileges to install Condapackages in environment arcgispro-py3.</w:t>
      </w:r>
    </w:p>
    <w:p w14:paraId="64341B61" w14:textId="77777777" w:rsidR="00270A0A" w:rsidRDefault="00270A0A" w:rsidP="00242BDC">
      <w:pPr>
        <w:pStyle w:val="Unix"/>
      </w:pPr>
      <w:r>
        <w:t>To install packages, please open a Python Command Prompt session with administrative privileges by right clicking on the link and selecting "Run as Administrator".</w:t>
      </w:r>
    </w:p>
    <w:p w14:paraId="3E0B330E" w14:textId="77777777" w:rsidR="00270A0A" w:rsidRDefault="00270A0A" w:rsidP="00242BDC">
      <w:pPr>
        <w:pStyle w:val="Unix"/>
      </w:pPr>
      <w:r>
        <w:t>(arcgispro-py3) C:\Program Files\ArcGIS\Pro\bin\Python\Scripts&gt;</w:t>
      </w:r>
    </w:p>
    <w:p w14:paraId="4EB264B8" w14:textId="77777777" w:rsidR="00270A0A" w:rsidRDefault="00270A0A" w:rsidP="008B6883">
      <w:pPr>
        <w:pStyle w:val="BodyText2"/>
      </w:pPr>
      <w:r>
        <w:t>Christian came and ran the cmd prompt as Admin and this allowed him to activate the conda environment.</w:t>
      </w:r>
    </w:p>
    <w:p w14:paraId="2CCECF5F" w14:textId="77777777" w:rsidR="00270A0A" w:rsidRDefault="00270A0A" w:rsidP="008B6883">
      <w:pPr>
        <w:pStyle w:val="BodyText2"/>
      </w:pPr>
      <w:r>
        <w:t>If you don’t have admin rights you can still list the packages under a specific environment using the n switch:</w:t>
      </w:r>
    </w:p>
    <w:p w14:paraId="14F631E7" w14:textId="77777777" w:rsidR="00270A0A" w:rsidRDefault="00270A0A" w:rsidP="007D593C">
      <w:pPr>
        <w:pStyle w:val="Unix"/>
      </w:pPr>
      <w:r w:rsidRPr="007D593C">
        <w:t>cd C:\Program Files\ArcGIS\Pro\bin\Python\Scripts</w:t>
      </w:r>
    </w:p>
    <w:p w14:paraId="43E51BD9" w14:textId="77777777" w:rsidR="00270A0A" w:rsidRPr="00242BDC" w:rsidRDefault="00270A0A" w:rsidP="007D593C">
      <w:pPr>
        <w:pStyle w:val="Unix"/>
      </w:pPr>
      <w:r w:rsidRPr="007D593C">
        <w:t>C:\Program Files\ArcGIS\Pro\bin\Python\Scripts&gt;conda list -n arcgispro-py3</w:t>
      </w:r>
    </w:p>
    <w:p w14:paraId="7ED54D0E" w14:textId="77777777" w:rsidR="00BC1C24" w:rsidRDefault="00270A0A" w:rsidP="005E663B">
      <w:pPr>
        <w:pStyle w:val="ListNumber"/>
        <w:numPr>
          <w:ilvl w:val="0"/>
          <w:numId w:val="27"/>
        </w:numPr>
      </w:pPr>
      <w:r>
        <w:t>Pip</w:t>
      </w:r>
      <w:r w:rsidR="00BC1C24">
        <w:fldChar w:fldCharType="end"/>
      </w:r>
      <w:r w:rsidR="00BC1C24">
        <w:t>)</w:t>
      </w:r>
    </w:p>
    <w:p w14:paraId="57FA0D6B" w14:textId="77777777" w:rsidR="00F74EC0" w:rsidRDefault="00F74EC0" w:rsidP="008B550B">
      <w:pPr>
        <w:pStyle w:val="Unix"/>
      </w:pPr>
      <w:r>
        <w:t>wget https://bootstrap.pypa.io/get-pip.py</w:t>
      </w:r>
    </w:p>
    <w:p w14:paraId="2EE1B20A" w14:textId="77777777" w:rsidR="00F74EC0" w:rsidRDefault="00F74EC0" w:rsidP="008B550B">
      <w:pPr>
        <w:pStyle w:val="Unix"/>
      </w:pPr>
      <w:r>
        <w:t>sudo python get-pip.py</w:t>
      </w:r>
    </w:p>
    <w:p w14:paraId="40FF9140" w14:textId="77777777" w:rsidR="00270A0A" w:rsidRDefault="005C274F" w:rsidP="00C839B4">
      <w:pPr>
        <w:pStyle w:val="Heading5"/>
      </w:pPr>
      <w:r>
        <w:t xml:space="preserve">Install flup (see </w:t>
      </w:r>
      <w:r>
        <w:fldChar w:fldCharType="begin"/>
      </w:r>
      <w:r>
        <w:instrText xml:space="preserve"> REF _Ref416881125 \h </w:instrText>
      </w:r>
      <w:r>
        <w:fldChar w:fldCharType="separate"/>
      </w:r>
      <w:r w:rsidR="00270A0A">
        <w:t>Fiona</w:t>
      </w:r>
    </w:p>
    <w:p w14:paraId="27742A14" w14:textId="77777777" w:rsidR="00270A0A" w:rsidRDefault="00270A0A" w:rsidP="0076379C">
      <w:pPr>
        <w:pStyle w:val="Heading6"/>
      </w:pPr>
      <w:r>
        <w:t>Installation</w:t>
      </w:r>
    </w:p>
    <w:p w14:paraId="2E7F1556" w14:textId="77777777" w:rsidR="00270A0A" w:rsidRDefault="00270A0A" w:rsidP="008B6883">
      <w:pPr>
        <w:pStyle w:val="BodyText2"/>
      </w:pPr>
      <w:r>
        <w:t>Installed on my Windows machine with:</w:t>
      </w:r>
    </w:p>
    <w:p w14:paraId="5C625670" w14:textId="77777777" w:rsidR="00270A0A" w:rsidRDefault="00270A0A" w:rsidP="008B550B">
      <w:pPr>
        <w:pStyle w:val="Unix"/>
      </w:pPr>
      <w:r>
        <w:t>Conda install Fiona</w:t>
      </w:r>
    </w:p>
    <w:p w14:paraId="439AEA7E" w14:textId="77777777" w:rsidR="00270A0A" w:rsidRPr="00C839B4" w:rsidRDefault="00270A0A" w:rsidP="008B6883">
      <w:pPr>
        <w:pStyle w:val="BodyText2"/>
      </w:pPr>
      <w:r>
        <w:t xml:space="preserve">See </w:t>
      </w:r>
      <w:r w:rsidRPr="00DE63CE">
        <w:t>gdal, shapely and fiona</w:t>
      </w:r>
      <w:r>
        <w:t xml:space="preserve"> for installation instructions on Cloud9.</w:t>
      </w:r>
    </w:p>
    <w:p w14:paraId="2922BB84" w14:textId="77777777" w:rsidR="00270A0A" w:rsidRDefault="00270A0A" w:rsidP="003233FD">
      <w:pPr>
        <w:pStyle w:val="Heading6"/>
      </w:pPr>
      <w:r>
        <w:t>Use</w:t>
      </w:r>
    </w:p>
    <w:p w14:paraId="34808554" w14:textId="77777777" w:rsidR="00270A0A" w:rsidRPr="003233FD" w:rsidRDefault="00270A0A" w:rsidP="008B6883">
      <w:pPr>
        <w:pStyle w:val="BodyText2"/>
      </w:pPr>
      <w:r>
        <w:t xml:space="preserve">User manual here </w:t>
      </w:r>
      <w:r w:rsidRPr="00DE63CE">
        <w:t>http://toblerity.org/fiona/manual.html</w:t>
      </w:r>
      <w:r>
        <w:t>.</w:t>
      </w:r>
    </w:p>
    <w:p w14:paraId="23780041" w14:textId="77777777" w:rsidR="005C274F" w:rsidRDefault="00270A0A" w:rsidP="005E663B">
      <w:pPr>
        <w:pStyle w:val="ListNumber"/>
        <w:numPr>
          <w:ilvl w:val="0"/>
          <w:numId w:val="27"/>
        </w:numPr>
      </w:pPr>
      <w:r>
        <w:t>flup</w:t>
      </w:r>
      <w:r w:rsidR="005C274F">
        <w:fldChar w:fldCharType="end"/>
      </w:r>
      <w:r w:rsidR="005C274F">
        <w:t>)</w:t>
      </w:r>
    </w:p>
    <w:p w14:paraId="4DAE7030" w14:textId="77777777" w:rsidR="00F27110" w:rsidRDefault="00F27110" w:rsidP="008B550B">
      <w:pPr>
        <w:pStyle w:val="Unix"/>
      </w:pPr>
      <w:r>
        <w:t xml:space="preserve">wget </w:t>
      </w:r>
      <w:hyperlink r:id="rId1681" w:history="1">
        <w:r w:rsidRPr="00795200">
          <w:rPr>
            <w:rStyle w:val="Hyperlink"/>
          </w:rPr>
          <w:t>http://www.saddi.com/software/flup/dist/flup-1.0.2.tar.gz</w:t>
        </w:r>
      </w:hyperlink>
    </w:p>
    <w:p w14:paraId="3812D294" w14:textId="77777777" w:rsidR="00F27110" w:rsidRDefault="00F27110" w:rsidP="008B550B">
      <w:pPr>
        <w:pStyle w:val="Unix"/>
      </w:pPr>
      <w:r w:rsidRPr="008C6890">
        <w:t>tar -xvzf flup-1.0.2.tar.gz</w:t>
      </w:r>
    </w:p>
    <w:p w14:paraId="45255C3F" w14:textId="77777777" w:rsidR="00F27110" w:rsidRDefault="00F27110" w:rsidP="008B550B">
      <w:pPr>
        <w:pStyle w:val="Unix"/>
      </w:pPr>
      <w:r>
        <w:t>cd flup-1.0.2</w:t>
      </w:r>
      <w:r w:rsidR="009E0F78">
        <w:t>/</w:t>
      </w:r>
    </w:p>
    <w:p w14:paraId="4550A69E" w14:textId="77777777" w:rsidR="00F27110" w:rsidRDefault="009E0F78" w:rsidP="008B550B">
      <w:pPr>
        <w:pStyle w:val="Unix"/>
      </w:pPr>
      <w:r>
        <w:t xml:space="preserve">sudo </w:t>
      </w:r>
      <w:r w:rsidR="00F27110">
        <w:t>python setup.py install</w:t>
      </w:r>
    </w:p>
    <w:p w14:paraId="00CB68B8" w14:textId="77777777" w:rsidR="00270A0A" w:rsidRDefault="00A4204A" w:rsidP="00B0675D">
      <w:pPr>
        <w:pStyle w:val="Heading5"/>
      </w:pPr>
      <w:r>
        <w:t xml:space="preserve">Install webpy (see </w:t>
      </w:r>
      <w:r>
        <w:fldChar w:fldCharType="begin"/>
      </w:r>
      <w:r>
        <w:instrText xml:space="preserve"> REF _Ref416879796 \h </w:instrText>
      </w:r>
      <w:r>
        <w:fldChar w:fldCharType="separate"/>
      </w:r>
      <w:r w:rsidR="00270A0A">
        <w:t>TensorFlow</w:t>
      </w:r>
    </w:p>
    <w:p w14:paraId="167D1AE9" w14:textId="77777777" w:rsidR="00270A0A" w:rsidRDefault="00270A0A" w:rsidP="00B0675D">
      <w:pPr>
        <w:pStyle w:val="Heading6"/>
      </w:pPr>
      <w:r>
        <w:t>Installing</w:t>
      </w:r>
    </w:p>
    <w:p w14:paraId="587E1BBC" w14:textId="77777777" w:rsidR="00270A0A" w:rsidRDefault="00270A0A" w:rsidP="00E643C4">
      <w:pPr>
        <w:pStyle w:val="Heading7"/>
      </w:pPr>
      <w:r>
        <w:t>Ubuntu 14.04</w:t>
      </w:r>
    </w:p>
    <w:p w14:paraId="78FADE63" w14:textId="77777777" w:rsidR="00270A0A" w:rsidRDefault="00270A0A" w:rsidP="003A049B">
      <w:pPr>
        <w:pStyle w:val="Heading8"/>
      </w:pPr>
      <w:r>
        <w:lastRenderedPageBreak/>
        <w:t>Native pip</w:t>
      </w:r>
    </w:p>
    <w:p w14:paraId="4B327174" w14:textId="77777777" w:rsidR="00270A0A" w:rsidRDefault="00270A0A" w:rsidP="008B6883">
      <w:pPr>
        <w:pStyle w:val="BodyText2"/>
      </w:pPr>
      <w:r>
        <w:t xml:space="preserve">Installing v1.0.1 on the Cloud9 python workspace on 12/4/17 following instructions </w:t>
      </w:r>
      <w:r w:rsidRPr="00DE63CE">
        <w:t>here</w:t>
      </w:r>
      <w:r>
        <w:t xml:space="preserve"> for native pip:</w:t>
      </w:r>
    </w:p>
    <w:p w14:paraId="693741C9" w14:textId="77777777" w:rsidR="00270A0A" w:rsidRDefault="00270A0A" w:rsidP="008B550B">
      <w:pPr>
        <w:pStyle w:val="Unix"/>
      </w:pPr>
      <w:r w:rsidRPr="00041434">
        <w:t>blishten:~/workspace (master) $ sudo pip install tensorflow</w:t>
      </w:r>
    </w:p>
    <w:p w14:paraId="07E3A346" w14:textId="77777777" w:rsidR="00270A0A" w:rsidRDefault="00270A0A" w:rsidP="008B550B">
      <w:pPr>
        <w:pStyle w:val="Unix"/>
      </w:pPr>
      <w:r w:rsidRPr="003A7297">
        <w:t>blishten:~/workspace (master) $ python</w:t>
      </w:r>
    </w:p>
    <w:p w14:paraId="42FB7372" w14:textId="77777777" w:rsidR="00270A0A" w:rsidRDefault="00270A0A" w:rsidP="008B550B">
      <w:pPr>
        <w:pStyle w:val="Unix"/>
      </w:pPr>
      <w:r w:rsidRPr="003A7297">
        <w:t>&gt;&gt;&gt; import tensorflow as tf</w:t>
      </w:r>
    </w:p>
    <w:p w14:paraId="4388AD09" w14:textId="77777777" w:rsidR="00270A0A" w:rsidRDefault="00270A0A" w:rsidP="008B550B">
      <w:pPr>
        <w:pStyle w:val="Unix"/>
      </w:pPr>
      <w:r>
        <w:t>&gt;&gt;&gt; tf.__version__</w:t>
      </w:r>
    </w:p>
    <w:p w14:paraId="6D631D31" w14:textId="77777777" w:rsidR="00270A0A" w:rsidRDefault="00270A0A" w:rsidP="008B550B">
      <w:pPr>
        <w:pStyle w:val="Unix"/>
      </w:pPr>
      <w:r>
        <w:t>'1.0.1'</w:t>
      </w:r>
    </w:p>
    <w:p w14:paraId="0E63C25C" w14:textId="77777777" w:rsidR="00270A0A" w:rsidRPr="00041434" w:rsidRDefault="00270A0A" w:rsidP="008B6883">
      <w:pPr>
        <w:pStyle w:val="BodyText2"/>
      </w:pPr>
      <w:r>
        <w:t xml:space="preserve">Tried on a new workspace on Cloud9 on 3/5/17 and it said it was installed but then failed to import in Python even after a restart! </w:t>
      </w:r>
    </w:p>
    <w:p w14:paraId="24240A15" w14:textId="77777777" w:rsidR="00270A0A" w:rsidRDefault="00270A0A" w:rsidP="00034F2A">
      <w:pPr>
        <w:pStyle w:val="Heading8"/>
      </w:pPr>
      <w:r>
        <w:t>Anaconda</w:t>
      </w:r>
    </w:p>
    <w:p w14:paraId="15A3861F" w14:textId="77777777" w:rsidR="00270A0A" w:rsidRDefault="00270A0A" w:rsidP="008B6883">
      <w:pPr>
        <w:pStyle w:val="BodyText2"/>
      </w:pPr>
      <w:r>
        <w:t xml:space="preserve">Following instructions </w:t>
      </w:r>
      <w:r w:rsidRPr="00DE63CE">
        <w:t>here</w:t>
      </w:r>
      <w:r>
        <w:t>.</w:t>
      </w:r>
    </w:p>
    <w:p w14:paraId="3D5D1978" w14:textId="77777777" w:rsidR="00270A0A" w:rsidRDefault="00270A0A" w:rsidP="008B550B">
      <w:pPr>
        <w:pStyle w:val="Unix"/>
      </w:pPr>
      <w:r w:rsidRPr="00783FB6">
        <w:t>blishten:~/workspace (master) $ sudo conda create -n tensorflow</w:t>
      </w:r>
    </w:p>
    <w:p w14:paraId="37A6F200" w14:textId="77777777" w:rsidR="00270A0A" w:rsidRDefault="00270A0A" w:rsidP="008B550B">
      <w:pPr>
        <w:pStyle w:val="Unix"/>
      </w:pPr>
      <w:r w:rsidRPr="00783FB6">
        <w:t>blishten:~/workspace (master) $ source activate tensorflow</w:t>
      </w:r>
    </w:p>
    <w:p w14:paraId="1A9EC8F0" w14:textId="77777777" w:rsidR="00270A0A" w:rsidRDefault="00270A0A" w:rsidP="008B6883">
      <w:pPr>
        <w:pStyle w:val="BodyText2"/>
      </w:pPr>
      <w:r>
        <w:t>For the Python 2.7 CPU version:</w:t>
      </w:r>
    </w:p>
    <w:p w14:paraId="588F57FB" w14:textId="77777777" w:rsidR="00270A0A" w:rsidRDefault="00270A0A" w:rsidP="008B550B">
      <w:pPr>
        <w:pStyle w:val="Unix"/>
      </w:pPr>
      <w:r w:rsidRPr="00783FB6">
        <w:t xml:space="preserve">(tensorflow) blishten:~/workspace (master) $ sudo pip install --ignore-installed --upgrade </w:t>
      </w:r>
      <w:r w:rsidRPr="00DE63CE">
        <w:t>https://storage.googleapis.com/tensorflow/linux/cpu/tensorflow-1.1.0-cp27-none-linux_x86_64.whl</w:t>
      </w:r>
    </w:p>
    <w:p w14:paraId="0E2F2C40" w14:textId="77777777" w:rsidR="00270A0A" w:rsidRDefault="00270A0A" w:rsidP="008B6883">
      <w:pPr>
        <w:pStyle w:val="BodyText2"/>
      </w:pPr>
      <w:r>
        <w:t>To check it works:</w:t>
      </w:r>
    </w:p>
    <w:p w14:paraId="42C15496" w14:textId="77777777" w:rsidR="00270A0A" w:rsidRDefault="00270A0A" w:rsidP="008B550B">
      <w:pPr>
        <w:pStyle w:val="Unix"/>
      </w:pPr>
      <w:r>
        <w:t>blishten:~/workspace (master) $ source activate tensorflow</w:t>
      </w:r>
    </w:p>
    <w:p w14:paraId="0DD6E752" w14:textId="77777777" w:rsidR="00270A0A" w:rsidRDefault="00270A0A" w:rsidP="008B550B">
      <w:pPr>
        <w:pStyle w:val="Unix"/>
      </w:pPr>
      <w:r>
        <w:t>(tensorflow) blishten:~/workspace (master) $ python</w:t>
      </w:r>
    </w:p>
    <w:p w14:paraId="0874ECB0" w14:textId="77777777" w:rsidR="00270A0A" w:rsidRDefault="00270A0A" w:rsidP="008B550B">
      <w:pPr>
        <w:pStyle w:val="Unix"/>
      </w:pPr>
      <w:r>
        <w:t xml:space="preserve">Python 2.7.13 |Anaconda 4.3.1 (64-bit)| (default, Dec 20 2016, 23:09:15) </w:t>
      </w:r>
    </w:p>
    <w:p w14:paraId="08A8E2C0" w14:textId="77777777" w:rsidR="00270A0A" w:rsidRDefault="00270A0A" w:rsidP="008B550B">
      <w:pPr>
        <w:pStyle w:val="Unix"/>
      </w:pPr>
      <w:r>
        <w:t>[GCC 4.4.7 20120313 (Red Hat 4.4.7-1)] on linux2</w:t>
      </w:r>
    </w:p>
    <w:p w14:paraId="520F85D0" w14:textId="77777777" w:rsidR="00270A0A" w:rsidRDefault="00270A0A" w:rsidP="008B550B">
      <w:pPr>
        <w:pStyle w:val="Unix"/>
      </w:pPr>
      <w:r>
        <w:t>Type "help", "copyright", "credits" or "license" for more information.</w:t>
      </w:r>
    </w:p>
    <w:p w14:paraId="388D60E4" w14:textId="77777777" w:rsidR="00270A0A" w:rsidRDefault="00270A0A" w:rsidP="008B550B">
      <w:pPr>
        <w:pStyle w:val="Unix"/>
      </w:pPr>
      <w:r>
        <w:t>Anaconda is brought to you by Continuum Analytics.</w:t>
      </w:r>
    </w:p>
    <w:p w14:paraId="22CAECFC" w14:textId="77777777" w:rsidR="00270A0A" w:rsidRDefault="00270A0A" w:rsidP="008B550B">
      <w:pPr>
        <w:pStyle w:val="Unix"/>
      </w:pPr>
      <w:r>
        <w:t>Please check out: http://continuum.io/thanks and https://anaconda.org</w:t>
      </w:r>
    </w:p>
    <w:p w14:paraId="5DF25770" w14:textId="77777777" w:rsidR="00270A0A" w:rsidRDefault="00270A0A" w:rsidP="008B550B">
      <w:pPr>
        <w:pStyle w:val="Unix"/>
      </w:pPr>
      <w:r>
        <w:t>&gt;&gt;&gt; import tensorflow as tf</w:t>
      </w:r>
    </w:p>
    <w:p w14:paraId="35114000" w14:textId="77777777" w:rsidR="00270A0A" w:rsidRDefault="00270A0A" w:rsidP="00E643C4">
      <w:pPr>
        <w:pStyle w:val="Heading7"/>
      </w:pPr>
      <w:r>
        <w:t>Windows 10</w:t>
      </w:r>
    </w:p>
    <w:p w14:paraId="71D11172" w14:textId="77777777" w:rsidR="00270A0A" w:rsidRPr="00E643C4" w:rsidRDefault="00270A0A" w:rsidP="008B6883">
      <w:pPr>
        <w:pStyle w:val="BodyText2"/>
      </w:pPr>
      <w:r>
        <w:t xml:space="preserve">Following instructions </w:t>
      </w:r>
      <w:r w:rsidRPr="00DE63CE">
        <w:t>here</w:t>
      </w:r>
      <w:r>
        <w:t>. Only supported on Python 3.5 on Windows!</w:t>
      </w:r>
    </w:p>
    <w:p w14:paraId="7C972D42" w14:textId="77777777" w:rsidR="00270A0A" w:rsidRDefault="00270A0A" w:rsidP="00221477">
      <w:pPr>
        <w:pStyle w:val="Heading5"/>
      </w:pPr>
      <w:r>
        <w:t>webapp2</w:t>
      </w:r>
    </w:p>
    <w:p w14:paraId="4EB03E14" w14:textId="77777777" w:rsidR="00270A0A" w:rsidRPr="00D5148F" w:rsidRDefault="00270A0A" w:rsidP="008B6883">
      <w:pPr>
        <w:pStyle w:val="BodyText2"/>
      </w:pPr>
      <w:r>
        <w:t xml:space="preserve">This is used in Google App Engine and is similar to webpy. Website </w:t>
      </w:r>
      <w:r w:rsidRPr="00DE63CE">
        <w:t>here</w:t>
      </w:r>
      <w:r>
        <w:t xml:space="preserve"> and GAE documentation </w:t>
      </w:r>
      <w:r w:rsidRPr="00DE63CE">
        <w:t>here</w:t>
      </w:r>
      <w:r>
        <w:t>.</w:t>
      </w:r>
    </w:p>
    <w:p w14:paraId="4214CB0C" w14:textId="77777777" w:rsidR="00A4204A" w:rsidRDefault="00270A0A" w:rsidP="005E663B">
      <w:pPr>
        <w:pStyle w:val="ListNumber"/>
        <w:numPr>
          <w:ilvl w:val="0"/>
          <w:numId w:val="27"/>
        </w:numPr>
      </w:pPr>
      <w:r>
        <w:t>WebPy</w:t>
      </w:r>
      <w:r w:rsidR="00A4204A">
        <w:fldChar w:fldCharType="end"/>
      </w:r>
      <w:r w:rsidR="00A4204A">
        <w:t>)</w:t>
      </w:r>
    </w:p>
    <w:p w14:paraId="32BE686C" w14:textId="77777777" w:rsidR="009E0F78" w:rsidRDefault="009E0F78" w:rsidP="008B550B">
      <w:pPr>
        <w:pStyle w:val="Unix"/>
      </w:pPr>
      <w:r>
        <w:t xml:space="preserve">wget </w:t>
      </w:r>
      <w:hyperlink r:id="rId1682" w:history="1">
        <w:r w:rsidRPr="00795200">
          <w:rPr>
            <w:rStyle w:val="Hyperlink"/>
          </w:rPr>
          <w:t>http://webpy.org/static/web.py-0.37.tar.gz</w:t>
        </w:r>
      </w:hyperlink>
    </w:p>
    <w:p w14:paraId="4DB8C1A3" w14:textId="77777777" w:rsidR="009E0F78" w:rsidRDefault="009E0F78" w:rsidP="008B550B">
      <w:pPr>
        <w:pStyle w:val="Unix"/>
      </w:pPr>
      <w:r w:rsidRPr="00847A5A">
        <w:t>tar -xvzf web.py-0.37.tar.gz</w:t>
      </w:r>
    </w:p>
    <w:p w14:paraId="43E97237" w14:textId="77777777" w:rsidR="009E0F78" w:rsidRDefault="009E0F78" w:rsidP="008B550B">
      <w:pPr>
        <w:pStyle w:val="Unix"/>
      </w:pPr>
      <w:r w:rsidRPr="009E0F78">
        <w:t>cd web.py-0.37/</w:t>
      </w:r>
    </w:p>
    <w:p w14:paraId="6DCF8650" w14:textId="77777777" w:rsidR="009E0F78" w:rsidRDefault="009E0F78" w:rsidP="008B550B">
      <w:pPr>
        <w:pStyle w:val="Unix"/>
      </w:pPr>
      <w:r>
        <w:t xml:space="preserve">sudo </w:t>
      </w:r>
      <w:r w:rsidRPr="00B6119B">
        <w:t>python setup.py ins</w:t>
      </w:r>
      <w:r>
        <w:t>tall</w:t>
      </w:r>
    </w:p>
    <w:p w14:paraId="4D609F33" w14:textId="77777777" w:rsidR="009E0F78" w:rsidRDefault="009E0F78" w:rsidP="005E663B">
      <w:pPr>
        <w:pStyle w:val="ListNumber"/>
        <w:numPr>
          <w:ilvl w:val="0"/>
          <w:numId w:val="27"/>
        </w:numPr>
      </w:pPr>
      <w:r>
        <w:t>Install psycopg2</w:t>
      </w:r>
      <w:r w:rsidR="00FC5CE9">
        <w:t xml:space="preserve"> – may already be installed</w:t>
      </w:r>
    </w:p>
    <w:p w14:paraId="0EC8565A" w14:textId="77777777" w:rsidR="008C1579" w:rsidRDefault="009E0F78" w:rsidP="008B550B">
      <w:pPr>
        <w:pStyle w:val="Unix"/>
      </w:pPr>
      <w:r>
        <w:t xml:space="preserve">sudo </w:t>
      </w:r>
      <w:r w:rsidRPr="008C1579">
        <w:t>apt-get install python-psycopg2</w:t>
      </w:r>
      <w:r w:rsidR="008C1579" w:rsidRPr="008C1579">
        <w:t xml:space="preserve"> </w:t>
      </w:r>
    </w:p>
    <w:p w14:paraId="0F10024A" w14:textId="77777777" w:rsidR="00270A0A"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270A0A">
        <w:t>OrderedDict</w:t>
      </w:r>
    </w:p>
    <w:p w14:paraId="74349956" w14:textId="77777777" w:rsidR="00270A0A" w:rsidRDefault="00270A0A" w:rsidP="008B550B">
      <w:pPr>
        <w:pStyle w:val="Unix"/>
      </w:pPr>
      <w:r>
        <w:t xml:space="preserve">wget </w:t>
      </w:r>
      <w:r w:rsidRPr="00DE63CE">
        <w:t>https://pypi.python.org/packages/source/o/ordereddict/ordereddict-1.1.tar.gz</w:t>
      </w:r>
    </w:p>
    <w:p w14:paraId="20EB6AE2" w14:textId="77777777" w:rsidR="00270A0A" w:rsidRDefault="00270A0A" w:rsidP="008B550B">
      <w:pPr>
        <w:pStyle w:val="Unix"/>
      </w:pPr>
      <w:r w:rsidRPr="00630613">
        <w:t>tar -xvzf ordereddict-1.1.tar.gz</w:t>
      </w:r>
    </w:p>
    <w:p w14:paraId="027036A6" w14:textId="77777777" w:rsidR="00270A0A" w:rsidRDefault="00270A0A" w:rsidP="008B550B">
      <w:pPr>
        <w:pStyle w:val="Unix"/>
      </w:pPr>
      <w:r w:rsidRPr="00F74EC0">
        <w:t>cd ordereddict-1.1/</w:t>
      </w:r>
    </w:p>
    <w:p w14:paraId="25ED29EA" w14:textId="77777777" w:rsidR="00270A0A" w:rsidRPr="00630613" w:rsidRDefault="00270A0A" w:rsidP="008B550B">
      <w:pPr>
        <w:pStyle w:val="Unix"/>
      </w:pPr>
      <w:r>
        <w:t>sudo python setup.py install</w:t>
      </w:r>
    </w:p>
    <w:p w14:paraId="166DC4EA" w14:textId="77777777" w:rsidR="00270A0A" w:rsidRDefault="00270A0A" w:rsidP="000E5536">
      <w:pPr>
        <w:pStyle w:val="Heading5"/>
      </w:pPr>
      <w:r>
        <w:t>pandas</w:t>
      </w:r>
    </w:p>
    <w:p w14:paraId="0C27F364" w14:textId="77777777" w:rsidR="00270A0A" w:rsidRDefault="00270A0A" w:rsidP="006C7FE1">
      <w:pPr>
        <w:pStyle w:val="BodyText2"/>
      </w:pPr>
      <w:r>
        <w:t>Installing on the c9 vector-tiles workspace on 26/2/18.</w:t>
      </w:r>
    </w:p>
    <w:p w14:paraId="73B10783" w14:textId="77777777" w:rsidR="00270A0A" w:rsidRPr="006F6E16" w:rsidRDefault="00270A0A" w:rsidP="006F6E16">
      <w:pPr>
        <w:pStyle w:val="Unix"/>
      </w:pPr>
      <w:r w:rsidRPr="006F6E16">
        <w:t>blishten:~/workspace (master) $ pip install pandas</w:t>
      </w:r>
    </w:p>
    <w:p w14:paraId="50C381A1" w14:textId="77777777" w:rsidR="004360C2" w:rsidRDefault="00270A0A" w:rsidP="005E663B">
      <w:pPr>
        <w:pStyle w:val="ListNumber"/>
        <w:numPr>
          <w:ilvl w:val="0"/>
          <w:numId w:val="27"/>
        </w:numPr>
      </w:pPr>
      <w:r>
        <w:t>pdfkit</w:t>
      </w:r>
      <w:r w:rsidR="004360C2">
        <w:fldChar w:fldCharType="end"/>
      </w:r>
      <w:r w:rsidR="004360C2">
        <w:t>)</w:t>
      </w:r>
    </w:p>
    <w:p w14:paraId="7750CBA3" w14:textId="77777777" w:rsidR="00F27110" w:rsidRDefault="00F27110" w:rsidP="008B550B">
      <w:pPr>
        <w:pStyle w:val="Unix"/>
      </w:pPr>
      <w:r w:rsidRPr="00F27110">
        <w:t>sudo pip install pdfkit</w:t>
      </w:r>
    </w:p>
    <w:p w14:paraId="71A1175C" w14:textId="77777777" w:rsidR="00D808D0" w:rsidRDefault="00D808D0" w:rsidP="008B550B">
      <w:pPr>
        <w:pStyle w:val="Unix"/>
      </w:pPr>
      <w:r>
        <w:t>sudo apt-get</w:t>
      </w:r>
      <w:r w:rsidRPr="009C0DFB">
        <w:t xml:space="preserve"> install wkhtmltopdf</w:t>
      </w:r>
    </w:p>
    <w:p w14:paraId="4C0A1B08" w14:textId="77777777" w:rsidR="00D808D0" w:rsidRDefault="00D808D0" w:rsidP="008B550B">
      <w:pPr>
        <w:pStyle w:val="Unix"/>
      </w:pPr>
      <w:r w:rsidRPr="00D808D0">
        <w:t>sudo apt-get install libicu48</w:t>
      </w:r>
    </w:p>
    <w:p w14:paraId="3ABBF06D" w14:textId="77777777" w:rsidR="00250E36" w:rsidRDefault="00250E36" w:rsidP="008B6883">
      <w:pPr>
        <w:pStyle w:val="BodyText2"/>
      </w:pPr>
      <w:r>
        <w:lastRenderedPageBreak/>
        <w:t>Errors may occur in trying to create a pdf:</w:t>
      </w:r>
    </w:p>
    <w:p w14:paraId="57035C5D" w14:textId="77777777" w:rsidR="00250E36" w:rsidRDefault="00250E36" w:rsidP="008B550B">
      <w:pPr>
        <w:pStyle w:val="Unix"/>
      </w:pPr>
      <w:r>
        <w:t>[Tue May 05 22:17:51 2015] [error] [client 139.191.170.67]</w:t>
      </w:r>
      <w:r w:rsidRPr="00250E36">
        <w:t xml:space="preserve"> IOError: wkhtmltopdf: cannot connect to X server</w:t>
      </w:r>
    </w:p>
    <w:p w14:paraId="36FB42AA" w14:textId="77777777" w:rsidR="00250E36" w:rsidRDefault="00250E36" w:rsidP="008B550B">
      <w:pPr>
        <w:pStyle w:val="Unix"/>
      </w:pPr>
      <w:r>
        <w:t>[Tue May 05 22:17:51 2015] [error] [client 139.191.170.67] You will need to run whktmltopdf within a "virutal" X server.</w:t>
      </w:r>
    </w:p>
    <w:p w14:paraId="6039364B" w14:textId="77777777" w:rsidR="00250E36" w:rsidRDefault="00250E36" w:rsidP="008B6883">
      <w:pPr>
        <w:pStyle w:val="BodyText2"/>
      </w:pPr>
      <w:r>
        <w:t xml:space="preserve">Follow instructions </w:t>
      </w:r>
      <w:hyperlink r:id="rId1683" w:history="1">
        <w:r w:rsidRPr="00FB48C2">
          <w:rPr>
            <w:rStyle w:val="Hyperlink"/>
          </w:rPr>
          <w:t>here</w:t>
        </w:r>
      </w:hyperlink>
      <w:r w:rsidR="004F4FBB">
        <w:t xml:space="preserve"> to create a virtual X server:</w:t>
      </w:r>
    </w:p>
    <w:p w14:paraId="0DE4C07A" w14:textId="77777777" w:rsidR="00250E36" w:rsidRDefault="00250E36" w:rsidP="008B550B">
      <w:pPr>
        <w:pStyle w:val="Unix"/>
      </w:pPr>
      <w:r>
        <w:t xml:space="preserve">sudo </w:t>
      </w:r>
      <w:r w:rsidRPr="00FB48C2">
        <w:t>apt-get install xvfb</w:t>
      </w:r>
    </w:p>
    <w:p w14:paraId="1BB8CB02" w14:textId="77777777" w:rsidR="00250E36" w:rsidRDefault="00250E36" w:rsidP="008B550B">
      <w:pPr>
        <w:pStyle w:val="Unix"/>
      </w:pPr>
      <w:r w:rsidRPr="00250E36">
        <w:t>sudo nano ../../usr/bin/wkhtmltopdf.sh</w:t>
      </w:r>
    </w:p>
    <w:p w14:paraId="1B50D888" w14:textId="77777777" w:rsidR="00250E36" w:rsidRDefault="00250E36" w:rsidP="008B6883">
      <w:pPr>
        <w:pStyle w:val="BodyText2"/>
      </w:pPr>
      <w:r>
        <w:t>Paste in:</w:t>
      </w:r>
    </w:p>
    <w:p w14:paraId="078F93DB" w14:textId="77777777" w:rsidR="005221AE" w:rsidRDefault="005221AE" w:rsidP="008B550B">
      <w:pPr>
        <w:pStyle w:val="Unix"/>
      </w:pPr>
      <w:r>
        <w:t>#!/bin/bash</w:t>
      </w:r>
    </w:p>
    <w:p w14:paraId="2A27DFBF" w14:textId="77777777" w:rsidR="00250E36" w:rsidRDefault="005221AE" w:rsidP="008B550B">
      <w:pPr>
        <w:pStyle w:val="Unix"/>
      </w:pPr>
      <w:r>
        <w:t>xvfb-run --server-args="-screen 0, 1024x768x24" /usr/bin/wkhtmltopdf $*</w:t>
      </w:r>
    </w:p>
    <w:p w14:paraId="56BF7C26" w14:textId="77777777" w:rsidR="005221AE" w:rsidRDefault="005221AE" w:rsidP="008B6883">
      <w:pPr>
        <w:pStyle w:val="BodyText2"/>
      </w:pPr>
      <w:r>
        <w:t>Then:</w:t>
      </w:r>
    </w:p>
    <w:p w14:paraId="0B0AAEE0" w14:textId="77777777" w:rsidR="00250E36" w:rsidRDefault="00250E36" w:rsidP="008B550B">
      <w:pPr>
        <w:pStyle w:val="Unix"/>
      </w:pPr>
      <w:r>
        <w:t xml:space="preserve">sudo </w:t>
      </w:r>
      <w:r w:rsidRPr="00250E36">
        <w:t xml:space="preserve">chmod a+x </w:t>
      </w:r>
      <w:r w:rsidR="009E0281">
        <w:t>~/../..</w:t>
      </w:r>
      <w:r w:rsidRPr="00250E36">
        <w:t>/usr/bin/wkhtmltopdf.sh</w:t>
      </w:r>
    </w:p>
    <w:p w14:paraId="33E37E86" w14:textId="77777777"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3979A888" w14:textId="77777777" w:rsidR="006873D9" w:rsidRDefault="006873D9" w:rsidP="005E663B">
      <w:pPr>
        <w:pStyle w:val="ListNumber"/>
        <w:numPr>
          <w:ilvl w:val="0"/>
          <w:numId w:val="27"/>
        </w:numPr>
      </w:pPr>
      <w:r>
        <w:t xml:space="preserve">Install OrderedDict (see </w:t>
      </w:r>
      <w:r>
        <w:fldChar w:fldCharType="begin"/>
      </w:r>
      <w:r>
        <w:instrText xml:space="preserve"> REF _Ref416948190 \h </w:instrText>
      </w:r>
      <w:r>
        <w:fldChar w:fldCharType="separate"/>
      </w:r>
      <w:r w:rsidR="00270A0A">
        <w:t>OrderedDict</w:t>
      </w:r>
      <w:r>
        <w:fldChar w:fldCharType="end"/>
      </w:r>
      <w:r>
        <w:t>)</w:t>
      </w:r>
    </w:p>
    <w:p w14:paraId="0B4338AF" w14:textId="77777777" w:rsidR="00F27110" w:rsidRDefault="00F27110" w:rsidP="008B550B">
      <w:pPr>
        <w:pStyle w:val="Unix"/>
      </w:pPr>
      <w:r>
        <w:t xml:space="preserve">wget </w:t>
      </w:r>
      <w:hyperlink r:id="rId1684" w:history="1">
        <w:r w:rsidRPr="00795200">
          <w:rPr>
            <w:rStyle w:val="Hyperlink"/>
          </w:rPr>
          <w:t>https://pypi.python.org/packages/source/o/ordereddict/ordereddict-1.1.tar.gz</w:t>
        </w:r>
      </w:hyperlink>
    </w:p>
    <w:p w14:paraId="2CE24BCC" w14:textId="77777777" w:rsidR="00F27110" w:rsidRDefault="00F27110" w:rsidP="008B550B">
      <w:pPr>
        <w:pStyle w:val="Unix"/>
      </w:pPr>
      <w:r w:rsidRPr="00630613">
        <w:t>tar -xvzf ordereddict-1.1.tar.gz</w:t>
      </w:r>
    </w:p>
    <w:p w14:paraId="008289C2" w14:textId="77777777" w:rsidR="00F27110" w:rsidRDefault="00F27110" w:rsidP="008B550B">
      <w:pPr>
        <w:pStyle w:val="Unix"/>
      </w:pPr>
      <w:r w:rsidRPr="00F74EC0">
        <w:t>cd ordereddict-1.1/</w:t>
      </w:r>
    </w:p>
    <w:p w14:paraId="2AEB973E" w14:textId="77777777" w:rsidR="00F27110" w:rsidRPr="00630613" w:rsidRDefault="00F27110" w:rsidP="008B550B">
      <w:pPr>
        <w:pStyle w:val="Unix"/>
      </w:pPr>
      <w:r>
        <w:t>sudo python setup.py install</w:t>
      </w:r>
    </w:p>
    <w:p w14:paraId="112B4DC2" w14:textId="77777777" w:rsidR="00270A0A" w:rsidRDefault="00E41E46" w:rsidP="00221477">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270A0A">
        <w:t>GDAL Bindings</w:t>
      </w:r>
    </w:p>
    <w:p w14:paraId="4552C1BA" w14:textId="77777777" w:rsidR="00270A0A" w:rsidRDefault="00270A0A" w:rsidP="008B6883">
      <w:pPr>
        <w:pStyle w:val="BodyText2"/>
      </w:pPr>
      <w:r>
        <w:t>Installed on Cloud9 on 8/2/17:</w:t>
      </w:r>
    </w:p>
    <w:p w14:paraId="12DEC388" w14:textId="77777777" w:rsidR="00270A0A" w:rsidRPr="00A33A17" w:rsidRDefault="00270A0A" w:rsidP="008B550B">
      <w:pPr>
        <w:pStyle w:val="Unix"/>
      </w:pPr>
      <w:r w:rsidRPr="00A33A17">
        <w:t>sudo apt-get python-gdal</w:t>
      </w:r>
    </w:p>
    <w:p w14:paraId="06FFEC69" w14:textId="77777777" w:rsidR="00270A0A" w:rsidRDefault="00270A0A" w:rsidP="000E5536">
      <w:pPr>
        <w:pStyle w:val="Heading5"/>
      </w:pPr>
      <w:r>
        <w:t>Geopy</w:t>
      </w:r>
    </w:p>
    <w:p w14:paraId="231D2DDF" w14:textId="77777777" w:rsidR="00270A0A" w:rsidRDefault="00270A0A" w:rsidP="008B6883">
      <w:pPr>
        <w:pStyle w:val="BodyText2"/>
      </w:pPr>
      <w:r w:rsidRPr="00DE63CE">
        <w:t>Geopy</w:t>
      </w:r>
      <w:r>
        <w:t xml:space="preserve"> is a geolocation API for Python that uses a number of different geolocation services.</w:t>
      </w:r>
    </w:p>
    <w:p w14:paraId="3175808E" w14:textId="77777777" w:rsidR="00270A0A" w:rsidRDefault="00270A0A" w:rsidP="008B550B">
      <w:pPr>
        <w:pStyle w:val="Code"/>
      </w:pPr>
      <w:r>
        <w:t>&gt;&gt;&gt; import geopy</w:t>
      </w:r>
    </w:p>
    <w:p w14:paraId="03D19870" w14:textId="77777777" w:rsidR="00270A0A" w:rsidRDefault="00270A0A" w:rsidP="008B550B">
      <w:pPr>
        <w:pStyle w:val="Code"/>
      </w:pPr>
      <w:r w:rsidRPr="00947E1E">
        <w:t>&gt;&gt;&gt; from geopy.geocoders import GeoNames</w:t>
      </w:r>
    </w:p>
    <w:p w14:paraId="1AD1B3CB" w14:textId="77777777" w:rsidR="00270A0A" w:rsidRDefault="00270A0A" w:rsidP="008B550B">
      <w:pPr>
        <w:pStyle w:val="Code"/>
      </w:pPr>
      <w:r w:rsidRPr="00947E1E">
        <w:t>&gt;&gt;&gt; geolocator = GeoNames(username="iwc_importer")</w:t>
      </w:r>
    </w:p>
    <w:p w14:paraId="79EB2193" w14:textId="77777777" w:rsidR="00270A0A" w:rsidRDefault="00270A0A" w:rsidP="008B550B">
      <w:pPr>
        <w:pStyle w:val="Code"/>
      </w:pPr>
      <w:r w:rsidRPr="00855970">
        <w:t>&gt;&gt;&gt; geolocator.geocode("Ailuk",timeout=5000)</w:t>
      </w:r>
    </w:p>
    <w:p w14:paraId="4C73F266" w14:textId="77777777" w:rsidR="00270A0A" w:rsidRDefault="00270A0A" w:rsidP="008B550B">
      <w:pPr>
        <w:pStyle w:val="Code"/>
      </w:pPr>
      <w:r w:rsidRPr="00855970">
        <w:t>Location((10.28621, 169.92176, 0.0))</w:t>
      </w:r>
    </w:p>
    <w:p w14:paraId="1726FF69" w14:textId="77777777" w:rsidR="00270A0A" w:rsidRDefault="00270A0A" w:rsidP="00B51437">
      <w:pPr>
        <w:pStyle w:val="Heading5"/>
      </w:pPr>
      <w:r>
        <w:t>IPython</w:t>
      </w:r>
    </w:p>
    <w:p w14:paraId="4E211624" w14:textId="77777777" w:rsidR="00270A0A" w:rsidRDefault="00270A0A" w:rsidP="00B51437">
      <w:pPr>
        <w:pStyle w:val="Heading6"/>
      </w:pPr>
      <w:r>
        <w:t>display</w:t>
      </w:r>
    </w:p>
    <w:p w14:paraId="665B495A" w14:textId="77777777" w:rsidR="00270A0A" w:rsidRDefault="00270A0A" w:rsidP="008B6883">
      <w:pPr>
        <w:pStyle w:val="BodyText2"/>
      </w:pPr>
      <w:r>
        <w:t xml:space="preserve">For rendering and showing various media. </w:t>
      </w:r>
    </w:p>
    <w:p w14:paraId="5719FF93" w14:textId="77777777" w:rsidR="00270A0A" w:rsidRPr="00B51437" w:rsidRDefault="00270A0A" w:rsidP="008B6883">
      <w:pPr>
        <w:pStyle w:val="BodyText2"/>
      </w:pPr>
      <w:r>
        <w:t xml:space="preserve">If you want to display images in loops in IPython notebooks then you need to use the IPython.display.display function as noted </w:t>
      </w:r>
      <w:r w:rsidRPr="00DE63CE">
        <w:t>here</w:t>
      </w:r>
      <w:r>
        <w:t>.</w:t>
      </w:r>
    </w:p>
    <w:p w14:paraId="2E599E89" w14:textId="77777777" w:rsidR="00E41E46" w:rsidRDefault="00270A0A" w:rsidP="005E663B">
      <w:pPr>
        <w:pStyle w:val="ListNumber"/>
        <w:numPr>
          <w:ilvl w:val="0"/>
          <w:numId w:val="27"/>
        </w:numPr>
      </w:pPr>
      <w:r>
        <w:t>lxml</w:t>
      </w:r>
      <w:r w:rsidR="00E41E46">
        <w:fldChar w:fldCharType="end"/>
      </w:r>
      <w:r w:rsidR="00E41E46">
        <w:t>)</w:t>
      </w:r>
    </w:p>
    <w:p w14:paraId="3F23A72A" w14:textId="77777777" w:rsidR="00F27110" w:rsidRDefault="00F27110" w:rsidP="008B550B">
      <w:pPr>
        <w:pStyle w:val="Unix"/>
      </w:pPr>
      <w:r w:rsidRPr="001406A7">
        <w:t>sudo apt-get install libxml2-dev libxslt-dev python-dev</w:t>
      </w:r>
    </w:p>
    <w:p w14:paraId="55D0D557" w14:textId="77777777" w:rsidR="00F27110" w:rsidRDefault="00F27110" w:rsidP="008B550B">
      <w:pPr>
        <w:pStyle w:val="Unix"/>
      </w:pPr>
      <w:r w:rsidRPr="00E41E46">
        <w:t>sudo apt-get install lib32z1-dev</w:t>
      </w:r>
    </w:p>
    <w:p w14:paraId="479557B3" w14:textId="77777777" w:rsidR="00F27110" w:rsidRDefault="00F27110" w:rsidP="008B550B">
      <w:pPr>
        <w:pStyle w:val="Unix"/>
      </w:pPr>
      <w:r>
        <w:t xml:space="preserve">wget </w:t>
      </w:r>
      <w:hyperlink r:id="rId1685" w:history="1">
        <w:r w:rsidRPr="00795200">
          <w:rPr>
            <w:rStyle w:val="Hyperlink"/>
          </w:rPr>
          <w:t>https://pypi.python.org/packages/source/l/lxml/lxml-3.4.3.tar.gz</w:t>
        </w:r>
      </w:hyperlink>
    </w:p>
    <w:p w14:paraId="475259D9" w14:textId="77777777" w:rsidR="00F27110" w:rsidRDefault="00F27110" w:rsidP="008B550B">
      <w:pPr>
        <w:pStyle w:val="Unix"/>
      </w:pPr>
      <w:r w:rsidRPr="00630613">
        <w:t>tar -xvzf</w:t>
      </w:r>
      <w:r>
        <w:t xml:space="preserve"> </w:t>
      </w:r>
      <w:r w:rsidRPr="005C3442">
        <w:t>lxml-3.4.3.tar.gz</w:t>
      </w:r>
    </w:p>
    <w:p w14:paraId="3D4DC248" w14:textId="77777777" w:rsidR="00F27110" w:rsidRDefault="00F27110" w:rsidP="008B550B">
      <w:pPr>
        <w:pStyle w:val="Unix"/>
      </w:pPr>
      <w:r w:rsidRPr="00F74EC0">
        <w:t>cd lxml-3.4.3/</w:t>
      </w:r>
    </w:p>
    <w:p w14:paraId="6B2325EF" w14:textId="77777777" w:rsidR="00F27110" w:rsidRDefault="00F27110" w:rsidP="008B550B">
      <w:pPr>
        <w:pStyle w:val="Unix"/>
      </w:pPr>
      <w:r>
        <w:t>sudo python setup.py install</w:t>
      </w:r>
    </w:p>
    <w:p w14:paraId="3E73439A" w14:textId="77777777" w:rsidR="007321B6" w:rsidRDefault="008D1C35" w:rsidP="005E663B">
      <w:pPr>
        <w:pStyle w:val="ListNumber"/>
        <w:numPr>
          <w:ilvl w:val="0"/>
          <w:numId w:val="27"/>
        </w:numPr>
      </w:pPr>
      <w:r>
        <w:t>Change to web root on Apache</w:t>
      </w:r>
    </w:p>
    <w:p w14:paraId="66F5357F" w14:textId="77777777" w:rsidR="009E0F78" w:rsidRDefault="009E0F78" w:rsidP="008B550B">
      <w:pPr>
        <w:pStyle w:val="Unix"/>
      </w:pPr>
      <w:r w:rsidRPr="009E0F78">
        <w:t>cd ~/../../var/www/</w:t>
      </w:r>
    </w:p>
    <w:p w14:paraId="68123F12" w14:textId="77777777" w:rsidR="009E0F78" w:rsidRDefault="0026116C" w:rsidP="005E663B">
      <w:pPr>
        <w:pStyle w:val="ListNumber"/>
        <w:numPr>
          <w:ilvl w:val="0"/>
          <w:numId w:val="27"/>
        </w:numPr>
      </w:pPr>
      <w:r>
        <w:t>Clone the repo</w:t>
      </w:r>
    </w:p>
    <w:p w14:paraId="1F0A91FF" w14:textId="77777777"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686" w:history="1">
        <w:r w:rsidR="008C6890" w:rsidRPr="00795200">
          <w:rPr>
            <w:rStyle w:val="Hyperlink"/>
          </w:rPr>
          <w:t>https://github.com/andrewcottam/python-rest-server.git</w:t>
        </w:r>
      </w:hyperlink>
    </w:p>
    <w:p w14:paraId="738FB229" w14:textId="77777777" w:rsidR="00D4138A" w:rsidRDefault="0087026F" w:rsidP="005E663B">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AB2B685" w14:textId="77777777"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6510EE3F" w14:textId="77777777" w:rsidR="0087026F" w:rsidRDefault="0087026F" w:rsidP="005E663B">
      <w:pPr>
        <w:pStyle w:val="ListNumber"/>
        <w:numPr>
          <w:ilvl w:val="0"/>
          <w:numId w:val="27"/>
        </w:numPr>
      </w:pPr>
      <w:r>
        <w:t>Add database connection strings and descriptions in the dbconnect.py file</w:t>
      </w:r>
    </w:p>
    <w:p w14:paraId="5590D03C" w14:textId="77777777" w:rsidR="00FC5CE9" w:rsidRDefault="00FC5CE9" w:rsidP="008B550B">
      <w:pPr>
        <w:pStyle w:val="Unix"/>
      </w:pPr>
      <w:r>
        <w:lastRenderedPageBreak/>
        <w:t>databases = {</w:t>
      </w:r>
    </w:p>
    <w:p w14:paraId="2F917679" w14:textId="7777777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7A7AD047" w14:textId="77777777" w:rsidR="00D4138A" w:rsidRDefault="00FC5CE9" w:rsidP="008B550B">
      <w:pPr>
        <w:pStyle w:val="Unix"/>
      </w:pPr>
      <w:r>
        <w:t>}</w:t>
      </w:r>
    </w:p>
    <w:p w14:paraId="54952934" w14:textId="77777777" w:rsidR="0098118A" w:rsidRDefault="0098118A" w:rsidP="005E663B">
      <w:pPr>
        <w:pStyle w:val="ListNumber"/>
      </w:pPr>
      <w:r>
        <w:t>Add schemas and functions so they can be tested</w:t>
      </w:r>
    </w:p>
    <w:p w14:paraId="795AA201" w14:textId="77777777" w:rsidR="006002E0" w:rsidRDefault="006002E0" w:rsidP="008B6883">
      <w:pPr>
        <w:pStyle w:val="BodyText2"/>
      </w:pPr>
      <w:r>
        <w:t xml:space="preserve">In the repo there is an </w:t>
      </w:r>
      <w:hyperlink r:id="rId1687" w:history="1">
        <w:r w:rsidRPr="006002E0">
          <w:rPr>
            <w:rStyle w:val="Hyperlink"/>
          </w:rPr>
          <w:t>sql script</w:t>
        </w:r>
      </w:hyperlink>
      <w:r>
        <w:t xml:space="preserve"> to do this.</w:t>
      </w:r>
    </w:p>
    <w:p w14:paraId="2505F2B5" w14:textId="77777777" w:rsidR="0087026F" w:rsidRDefault="0087026F" w:rsidP="0034374E">
      <w:pPr>
        <w:pStyle w:val="Heading3"/>
      </w:pPr>
      <w:r>
        <w:t>Configure Apache Web Server</w:t>
      </w:r>
    </w:p>
    <w:p w14:paraId="703CC46C" w14:textId="77777777" w:rsidR="008C1579" w:rsidRDefault="008C1579" w:rsidP="005E663B">
      <w:pPr>
        <w:pStyle w:val="ListNumber"/>
        <w:numPr>
          <w:ilvl w:val="0"/>
          <w:numId w:val="28"/>
        </w:numPr>
      </w:pPr>
      <w:r>
        <w:t>Enable CGI processing in Apache (</w:t>
      </w:r>
      <w:r w:rsidRPr="005C274F">
        <w:t>sudo a2enmod cgi</w:t>
      </w:r>
      <w:r>
        <w:t>)</w:t>
      </w:r>
    </w:p>
    <w:p w14:paraId="664845B0" w14:textId="77777777" w:rsidR="0087239C" w:rsidRDefault="0087239C" w:rsidP="005E663B">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7DA664D9" w14:textId="77777777" w:rsidR="0087239C" w:rsidRDefault="0087239C" w:rsidP="008B550B">
      <w:pPr>
        <w:pStyle w:val="Code"/>
      </w:pPr>
      <w:r w:rsidRPr="00FD247F">
        <w:t>ScriptAlias /</w:t>
      </w:r>
      <w:r>
        <w:t xml:space="preserve">rest </w:t>
      </w:r>
      <w:r w:rsidRPr="00F25D5A">
        <w:t>/var/www/python-rest-server/cgi-bin/services</w:t>
      </w:r>
    </w:p>
    <w:p w14:paraId="7377D8F5" w14:textId="77777777" w:rsidR="001B63D7" w:rsidRDefault="001B63D7" w:rsidP="000E5536">
      <w:pPr>
        <w:pStyle w:val="BodyText"/>
      </w:pPr>
      <w:r>
        <w:t>NOTE: If you have installed Geonode, then you will need to add it to the ‘etc/apache2/sites-available/geonode’ file</w:t>
      </w:r>
    </w:p>
    <w:p w14:paraId="57CB2038" w14:textId="77777777" w:rsidR="0087239C" w:rsidRDefault="0087239C" w:rsidP="005E663B">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269FEFDE" w14:textId="77777777" w:rsidR="00793ECA" w:rsidRDefault="00793ECA" w:rsidP="008B550B">
      <w:pPr>
        <w:pStyle w:val="Code"/>
      </w:pPr>
      <w:r>
        <w:t>DocumentRoot /var/www/</w:t>
      </w:r>
      <w:r w:rsidRPr="00F25D5A">
        <w:t>python-rest-server/</w:t>
      </w:r>
      <w:r>
        <w:t>htmldocs</w:t>
      </w:r>
    </w:p>
    <w:p w14:paraId="60C1E439" w14:textId="77777777" w:rsidR="00793ECA" w:rsidRDefault="00793ECA" w:rsidP="008B6883">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095D50FA" w14:textId="77777777" w:rsidR="00793ECA" w:rsidRDefault="00130076" w:rsidP="008B550B">
      <w:pPr>
        <w:pStyle w:val="Code"/>
      </w:pPr>
      <w:r w:rsidRPr="00130076">
        <w:t>sudo cp /var/www/python-rest-server/htmldocs/ /var/www/resthtmldocs/ -r</w:t>
      </w:r>
    </w:p>
    <w:p w14:paraId="5BF83A5F" w14:textId="77777777" w:rsidR="00130076" w:rsidRDefault="00130076" w:rsidP="008B550B">
      <w:pPr>
        <w:pStyle w:val="Code"/>
      </w:pPr>
      <w:r>
        <w:t xml:space="preserve">sudo rm </w:t>
      </w:r>
      <w:r w:rsidRPr="00130076">
        <w:t>/var/www/python-rest-server/htmldocs/</w:t>
      </w:r>
      <w:r>
        <w:t xml:space="preserve"> -r</w:t>
      </w:r>
    </w:p>
    <w:p w14:paraId="5CE42727" w14:textId="77777777" w:rsidR="00130076" w:rsidRDefault="00130076" w:rsidP="008B6883">
      <w:pPr>
        <w:pStyle w:val="BodyText2"/>
      </w:pPr>
      <w:r>
        <w:t>and set the relative path in the /cgi-bin/resources.py file:</w:t>
      </w:r>
    </w:p>
    <w:p w14:paraId="37BED870" w14:textId="77777777" w:rsidR="00130076" w:rsidRDefault="002A6A6E" w:rsidP="008B550B">
      <w:pPr>
        <w:pStyle w:val="Code"/>
      </w:pPr>
      <w:r w:rsidRPr="002A6A6E">
        <w:t>documentRoot</w:t>
      </w:r>
      <w:r>
        <w:t xml:space="preserve"> = “/resthtmldocs”</w:t>
      </w:r>
    </w:p>
    <w:p w14:paraId="2F820F4A" w14:textId="77777777"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2B91521E" w14:textId="77777777" w:rsidR="007F21D1" w:rsidRDefault="007F21D1" w:rsidP="008B550B">
      <w:pPr>
        <w:pStyle w:val="Code"/>
      </w:pPr>
      <w:r w:rsidRPr="007F21D1">
        <w:t>Alias /resthtmldocs/ /var/www/resthtmldocs/</w:t>
      </w:r>
    </w:p>
    <w:p w14:paraId="01080046" w14:textId="77777777" w:rsidR="00583443" w:rsidRDefault="00583443" w:rsidP="005E663B">
      <w:pPr>
        <w:pStyle w:val="ListNumber"/>
        <w:numPr>
          <w:ilvl w:val="0"/>
          <w:numId w:val="27"/>
        </w:numPr>
      </w:pPr>
      <w:r>
        <w:t>Restart Apache (</w:t>
      </w:r>
      <w:r w:rsidRPr="00583443">
        <w:t>sudo service apache2 restart</w:t>
      </w:r>
      <w:r>
        <w:t>)</w:t>
      </w:r>
    </w:p>
    <w:p w14:paraId="2AFF39D3" w14:textId="77777777" w:rsidR="00487E2B" w:rsidRDefault="00487E2B" w:rsidP="003B37F4">
      <w:pPr>
        <w:pStyle w:val="Heading2"/>
      </w:pPr>
      <w:r>
        <w:t>On GitHub</w:t>
      </w:r>
    </w:p>
    <w:p w14:paraId="1C5A1691" w14:textId="77777777" w:rsidR="00487E2B" w:rsidRDefault="00487E2B" w:rsidP="008B6883">
      <w:pPr>
        <w:pStyle w:val="BodyText2"/>
      </w:pPr>
      <w:r>
        <w:t>Any web pages are available at ‘</w:t>
      </w:r>
      <w:r w:rsidRPr="00570CDA">
        <w:t>http://andrewcottam.github.io/</w:t>
      </w:r>
      <w:r>
        <w:t>&lt;repo name&gt;/’ if they have a branch called gh-pages and an index.html file.</w:t>
      </w:r>
    </w:p>
    <w:p w14:paraId="47207F85" w14:textId="77777777"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44C8F469" w14:textId="77777777" w:rsidR="00107D08" w:rsidRPr="00487E2B" w:rsidRDefault="00107D08" w:rsidP="008B6883">
      <w:pPr>
        <w:pStyle w:val="BodyText2"/>
      </w:pPr>
      <w:r>
        <w:rPr>
          <w:noProof/>
          <w:lang w:bidi="ar-SA"/>
        </w:rPr>
        <w:drawing>
          <wp:inline distT="0" distB="0" distL="0" distR="0" wp14:anchorId="6E77BB75" wp14:editId="025F7311">
            <wp:extent cx="2153508" cy="149225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8">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6C552F44" w14:textId="77777777" w:rsidR="00C21B98" w:rsidRDefault="00C21B98" w:rsidP="00C21B98">
      <w:pPr>
        <w:pStyle w:val="Heading3"/>
      </w:pPr>
      <w:r>
        <w:t>gh-pages</w:t>
      </w:r>
    </w:p>
    <w:p w14:paraId="1B033CB7" w14:textId="77777777" w:rsidR="00C21B98" w:rsidRDefault="00C21B98" w:rsidP="00C21B98">
      <w:pPr>
        <w:pStyle w:val="Heading4"/>
      </w:pPr>
      <w:r>
        <w:t>Issues</w:t>
      </w:r>
    </w:p>
    <w:p w14:paraId="663CF971" w14:textId="77777777" w:rsidR="00C21B98" w:rsidRDefault="00C21B98" w:rsidP="008B6883">
      <w:pPr>
        <w:pStyle w:val="BodyText2"/>
      </w:pPr>
      <w:r>
        <w:lastRenderedPageBreak/>
        <w:t>On 18/9/17 I pushed from C9 to GitHub to gh-pages but the pages weren’t rebuilt for some reason. To resolve, change the default branch on GitHub to something other than gh-pages and then do this on C9:</w:t>
      </w:r>
    </w:p>
    <w:p w14:paraId="4C3A5066" w14:textId="77777777" w:rsidR="00C21B98" w:rsidRDefault="00C21B98" w:rsidP="00C21B98">
      <w:pPr>
        <w:pStyle w:val="Unix"/>
      </w:pPr>
      <w:r w:rsidRPr="00C21B98">
        <w:t>git push origin :gh-pages</w:t>
      </w:r>
      <w:r>
        <w:t xml:space="preserve">             this deletes the remove branch</w:t>
      </w:r>
    </w:p>
    <w:p w14:paraId="742B258E" w14:textId="77777777" w:rsidR="00C21B98" w:rsidRPr="00C21B98" w:rsidRDefault="00C21B98" w:rsidP="00C21B98">
      <w:pPr>
        <w:pStyle w:val="Unix"/>
      </w:pPr>
      <w:r w:rsidRPr="00C21B98">
        <w:t>git push origin gh-pages</w:t>
      </w:r>
    </w:p>
    <w:p w14:paraId="364CA3E2" w14:textId="77777777" w:rsidR="009574E5" w:rsidRDefault="009574E5" w:rsidP="000E5536">
      <w:pPr>
        <w:pStyle w:val="Heading1"/>
      </w:pPr>
      <w:r>
        <w:t>Other initiatives</w:t>
      </w:r>
      <w:r w:rsidR="00850980">
        <w:t xml:space="preserve"> and tools</w:t>
      </w:r>
    </w:p>
    <w:p w14:paraId="3537F323" w14:textId="77777777" w:rsidR="009574E5" w:rsidRDefault="009574E5" w:rsidP="008B6883">
      <w:pPr>
        <w:pStyle w:val="BodyText2"/>
      </w:pPr>
      <w:r>
        <w:t>There are lots of other initiatives that are related:</w:t>
      </w:r>
    </w:p>
    <w:p w14:paraId="3E775DFB" w14:textId="77777777" w:rsidR="009574E5" w:rsidRDefault="009574E5" w:rsidP="003B37F4">
      <w:pPr>
        <w:pStyle w:val="Heading2"/>
      </w:pPr>
      <w:r>
        <w:t>Vibrant</w:t>
      </w:r>
    </w:p>
    <w:p w14:paraId="045D3EFA" w14:textId="77777777" w:rsidR="009574E5" w:rsidRDefault="009574E5" w:rsidP="008B6883">
      <w:pPr>
        <w:pStyle w:val="BodyText2"/>
      </w:pPr>
      <w:r>
        <w:t xml:space="preserve">Natural History Museum led FP7 funded project - </w:t>
      </w:r>
      <w:hyperlink r:id="rId1689" w:history="1">
        <w:r>
          <w:rPr>
            <w:rStyle w:val="Hyperlink"/>
          </w:rPr>
          <w:t>http://vbrant.eu/</w:t>
        </w:r>
      </w:hyperlink>
    </w:p>
    <w:p w14:paraId="0845B9AA" w14:textId="77777777" w:rsidR="009574E5" w:rsidRDefault="009574E5" w:rsidP="003B37F4">
      <w:pPr>
        <w:pStyle w:val="Heading2"/>
      </w:pPr>
      <w:r>
        <w:t>Map of Life</w:t>
      </w:r>
    </w:p>
    <w:p w14:paraId="75F0751D" w14:textId="77777777" w:rsidR="000E293A" w:rsidRDefault="000E293A" w:rsidP="008B6883">
      <w:pPr>
        <w:pStyle w:val="BodyText2"/>
      </w:pPr>
      <w:r>
        <w:t xml:space="preserve">Overall vision of range map/distribution data with Walter Jetz - </w:t>
      </w:r>
      <w:hyperlink r:id="rId1690" w:history="1">
        <w:r>
          <w:rPr>
            <w:rStyle w:val="Hyperlink"/>
          </w:rPr>
          <w:t>http://www.mappinglife.org/</w:t>
        </w:r>
      </w:hyperlink>
    </w:p>
    <w:p w14:paraId="24C9C8E1" w14:textId="77777777" w:rsidR="000C7F06" w:rsidRDefault="00822626" w:rsidP="003B37F4">
      <w:pPr>
        <w:pStyle w:val="Heading2"/>
      </w:pPr>
      <w:r>
        <w:t>CIESIN</w:t>
      </w:r>
      <w:r w:rsidR="00FF5C17">
        <w:t xml:space="preserve"> s</w:t>
      </w:r>
      <w:r w:rsidR="000C7F06">
        <w:t>pecies richness datasets</w:t>
      </w:r>
    </w:p>
    <w:p w14:paraId="6C2C3694" w14:textId="77777777" w:rsidR="003F6F00" w:rsidRDefault="00CC6BBB" w:rsidP="008B6883">
      <w:pPr>
        <w:pStyle w:val="BodyText2"/>
      </w:pPr>
      <w:r>
        <w:t xml:space="preserve">Global species richness datasets at the 1Km scale. </w:t>
      </w:r>
    </w:p>
    <w:p w14:paraId="7736B99C" w14:textId="77777777" w:rsidR="000C7F06" w:rsidRDefault="000D5C35" w:rsidP="008B6883">
      <w:pPr>
        <w:pStyle w:val="BodyText2"/>
      </w:pPr>
      <w:hyperlink r:id="rId1691" w:anchor="species-v1" w:history="1">
        <w:r w:rsidR="000C7F06">
          <w:rPr>
            <w:rStyle w:val="Hyperlink"/>
          </w:rPr>
          <w:t>http://sedac.ciesin.columbia.edu/maps/services/wms#species-v1</w:t>
        </w:r>
      </w:hyperlink>
    </w:p>
    <w:p w14:paraId="097B7A9B"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692" w:history="1">
        <w:r w:rsidR="00F643C0">
          <w:rPr>
            <w:rStyle w:val="Hyperlink"/>
          </w:rPr>
          <w:t>http://maps.iucnredlist.org/map.html?id=56065</w:t>
        </w:r>
      </w:hyperlink>
      <w:r w:rsidR="00F643C0">
        <w:t>)</w:t>
      </w:r>
      <w:r w:rsidR="00122C4F">
        <w:t xml:space="preserve">. </w:t>
      </w:r>
    </w:p>
    <w:p w14:paraId="611B3332" w14:textId="77777777" w:rsidR="00F643C0" w:rsidRDefault="00122C4F" w:rsidP="000E5536">
      <w:pPr>
        <w:pStyle w:val="ListBullet"/>
      </w:pPr>
      <w:r>
        <w:t xml:space="preserve">Downloading data from here </w:t>
      </w:r>
      <w:hyperlink r:id="rId1693" w:history="1">
        <w:r w:rsidR="00F643C0">
          <w:rPr>
            <w:rStyle w:val="Hyperlink"/>
          </w:rPr>
          <w:t>http://sedac.ciesin.columbia.edu/species/</w:t>
        </w:r>
      </w:hyperlink>
    </w:p>
    <w:p w14:paraId="6B87E96A" w14:textId="77777777" w:rsidR="00122C4F" w:rsidRDefault="00122C4F" w:rsidP="000E5536">
      <w:pPr>
        <w:pStyle w:val="ListBullet"/>
      </w:pPr>
      <w:r>
        <w:t xml:space="preserve">There are 3 options for download – shape, presence, original </w:t>
      </w:r>
      <w:r w:rsidR="00FA6A98">
        <w:t>– could only select Presence and Original</w:t>
      </w:r>
    </w:p>
    <w:p w14:paraId="5812890F" w14:textId="77777777" w:rsidR="00122C4F" w:rsidRDefault="00122C4F" w:rsidP="000E5536">
      <w:pPr>
        <w:pStyle w:val="ListBullet"/>
      </w:pPr>
      <w:r>
        <w:t>Clicked ‘Create Grid Download File’</w:t>
      </w:r>
    </w:p>
    <w:p w14:paraId="5A20E089" w14:textId="77777777" w:rsidR="00555EA8" w:rsidRDefault="00553B54" w:rsidP="000E5536">
      <w:pPr>
        <w:pStyle w:val="ListBullet"/>
      </w:pPr>
      <w:r>
        <w:t>Zip file instantly available</w:t>
      </w:r>
      <w:r w:rsidR="00FD7DCF">
        <w:t xml:space="preserve"> – called SpeciesGrid.zip</w:t>
      </w:r>
    </w:p>
    <w:p w14:paraId="3A52CAAD" w14:textId="77777777" w:rsidR="00FD7DCF" w:rsidRDefault="00FD7DCF" w:rsidP="000E5536">
      <w:pPr>
        <w:pStyle w:val="ListBullet"/>
      </w:pPr>
      <w:r>
        <w:t>In the file were really good metadata records, data files (as BIL files)</w:t>
      </w:r>
    </w:p>
    <w:p w14:paraId="15361FB3" w14:textId="77777777" w:rsidR="008F1C3C" w:rsidRDefault="008F1C3C" w:rsidP="000E5536">
      <w:pPr>
        <w:pStyle w:val="ListBullet"/>
      </w:pPr>
      <w:r>
        <w:t>Added the BIL file natively in ArcMap and built pyramids</w:t>
      </w:r>
    </w:p>
    <w:p w14:paraId="586AC921"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13B2CC2F"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D4FEEB5" w14:textId="77777777" w:rsidR="008942C9" w:rsidRDefault="008942C9" w:rsidP="008B6883">
      <w:pPr>
        <w:pStyle w:val="BodyText2"/>
      </w:pPr>
      <w:r>
        <w:t>Here is the comparison – blue is ours, red is CIESIN – note less inclusive and different spatial resolution</w:t>
      </w:r>
    </w:p>
    <w:p w14:paraId="0E85621C" w14:textId="77777777" w:rsidR="008942C9" w:rsidRDefault="008942C9" w:rsidP="008B6883">
      <w:pPr>
        <w:pStyle w:val="BodyText2"/>
      </w:pPr>
      <w:r>
        <w:rPr>
          <w:noProof/>
          <w:lang w:bidi="ar-SA"/>
        </w:rPr>
        <w:drawing>
          <wp:inline distT="0" distB="0" distL="0" distR="0" wp14:anchorId="22CDF485" wp14:editId="522A65A3">
            <wp:extent cx="4251347" cy="1657350"/>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694"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2E11832C"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70E1EEE5"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2696C513"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01132360" w14:textId="77777777" w:rsidR="00ED23D2" w:rsidRDefault="00ED23D2" w:rsidP="003B37F4">
      <w:pPr>
        <w:pStyle w:val="Heading2"/>
      </w:pPr>
      <w:r>
        <w:t>AquaMaps</w:t>
      </w:r>
    </w:p>
    <w:p w14:paraId="5640D990"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695" w:history="1">
        <w:r w:rsidR="00516BDF">
          <w:rPr>
            <w:rStyle w:val="Hyperlink"/>
          </w:rPr>
          <w:t>http://www.aquamaps.org/</w:t>
        </w:r>
      </w:hyperlink>
    </w:p>
    <w:p w14:paraId="10E7524B" w14:textId="77777777" w:rsidR="00170E25" w:rsidRDefault="00170E25" w:rsidP="003B37F4">
      <w:pPr>
        <w:pStyle w:val="Heading2"/>
      </w:pPr>
      <w:r>
        <w:lastRenderedPageBreak/>
        <w:t>ProtectedPlanet</w:t>
      </w:r>
    </w:p>
    <w:p w14:paraId="154CB22F" w14:textId="77777777" w:rsidR="00170E25" w:rsidRDefault="00170E25" w:rsidP="008B6883">
      <w:pPr>
        <w:pStyle w:val="BodyText2"/>
      </w:pPr>
      <w:r>
        <w:t>Issues:</w:t>
      </w:r>
    </w:p>
    <w:p w14:paraId="3A5C6B9F" w14:textId="77777777" w:rsidR="00170E25" w:rsidRDefault="00170E25" w:rsidP="000E5536">
      <w:pPr>
        <w:pStyle w:val="ListBullet"/>
      </w:pPr>
      <w:r>
        <w:t>Country boundary for Malaysia include Brunei!</w:t>
      </w:r>
    </w:p>
    <w:p w14:paraId="06999599" w14:textId="77777777" w:rsidR="00170E25" w:rsidRPr="00170E25" w:rsidRDefault="00170E25" w:rsidP="000E5536">
      <w:pPr>
        <w:pStyle w:val="ListBullet"/>
      </w:pPr>
      <w:r>
        <w:t>Area of Brunei is unknown and yet there is a % protected figure!</w:t>
      </w:r>
    </w:p>
    <w:p w14:paraId="4D0CB219" w14:textId="77777777" w:rsidR="00170B91" w:rsidRDefault="00170B91" w:rsidP="003B37F4">
      <w:pPr>
        <w:pStyle w:val="Heading2"/>
      </w:pPr>
      <w:r>
        <w:t>OneZoom tree of life</w:t>
      </w:r>
    </w:p>
    <w:p w14:paraId="7B1946AA" w14:textId="77777777" w:rsidR="00170B91" w:rsidRPr="00170B91" w:rsidRDefault="000D5C35" w:rsidP="008B6883">
      <w:pPr>
        <w:pStyle w:val="BodyText2"/>
      </w:pPr>
      <w:hyperlink r:id="rId1696" w:history="1">
        <w:r w:rsidR="002049A3" w:rsidRPr="00AD4996">
          <w:rPr>
            <w:rStyle w:val="Hyperlink"/>
          </w:rPr>
          <w:t>http://www.onezoom.org/mammals.htm</w:t>
        </w:r>
      </w:hyperlink>
      <w:r w:rsidR="002049A3">
        <w:t xml:space="preserve"> </w:t>
      </w:r>
    </w:p>
    <w:p w14:paraId="13B8E2F1" w14:textId="77777777" w:rsidR="00846812" w:rsidRDefault="00846812" w:rsidP="003B37F4">
      <w:pPr>
        <w:pStyle w:val="Heading2"/>
      </w:pPr>
      <w:r>
        <w:t>COMIFAC</w:t>
      </w:r>
    </w:p>
    <w:p w14:paraId="36E702B4" w14:textId="77777777" w:rsidR="00846812" w:rsidRPr="00846812" w:rsidRDefault="00846812" w:rsidP="008B6883">
      <w:pPr>
        <w:pStyle w:val="BodyText2"/>
      </w:pPr>
      <w:r>
        <w:t xml:space="preserve">Barts OFAC is </w:t>
      </w:r>
      <w:hyperlink r:id="rId1697" w:history="1">
        <w:r w:rsidRPr="00846812">
          <w:rPr>
            <w:rStyle w:val="Hyperlink"/>
          </w:rPr>
          <w:t>here</w:t>
        </w:r>
      </w:hyperlink>
    </w:p>
    <w:p w14:paraId="575F9459" w14:textId="77777777" w:rsidR="00B37D09" w:rsidRDefault="008F2FB2" w:rsidP="000E5536">
      <w:pPr>
        <w:pStyle w:val="Heading1"/>
      </w:pPr>
      <w:r>
        <w:t>Admin stuff</w:t>
      </w:r>
      <w:bookmarkEnd w:id="311"/>
    </w:p>
    <w:p w14:paraId="08CAF5D3" w14:textId="77777777" w:rsidR="00B37D09" w:rsidRDefault="008F2FB2" w:rsidP="003B37F4">
      <w:pPr>
        <w:pStyle w:val="Heading2"/>
      </w:pPr>
      <w:bookmarkStart w:id="312" w:name="_Toc315774632"/>
      <w:r>
        <w:t>ASL</w:t>
      </w:r>
      <w:bookmarkEnd w:id="312"/>
    </w:p>
    <w:p w14:paraId="6D454A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1653D905" w14:textId="77777777" w:rsidR="00217F6A" w:rsidRDefault="00217F6A" w:rsidP="003B37F4">
      <w:pPr>
        <w:pStyle w:val="Heading2"/>
      </w:pPr>
      <w:bookmarkStart w:id="313" w:name="_Toc315774634"/>
      <w:bookmarkStart w:id="314" w:name="_Toc315774633"/>
      <w:r>
        <w:t>External Accounting</w:t>
      </w:r>
    </w:p>
    <w:p w14:paraId="29B944FF" w14:textId="77777777" w:rsidR="00217F6A" w:rsidRPr="00217F6A" w:rsidRDefault="00217F6A" w:rsidP="008B6883">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313"/>
    <w:p w14:paraId="4398BC9C" w14:textId="77777777" w:rsidR="005A38F9" w:rsidRDefault="005A38F9" w:rsidP="003B37F4">
      <w:pPr>
        <w:pStyle w:val="Heading2"/>
      </w:pPr>
      <w:r>
        <w:t>Intranet/eSpecies Website</w:t>
      </w:r>
    </w:p>
    <w:p w14:paraId="55887B92"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FF97424" w14:textId="77777777" w:rsidR="005A38F9" w:rsidRDefault="000D5C35" w:rsidP="008B6883">
      <w:pPr>
        <w:pStyle w:val="BodyText2"/>
      </w:pPr>
      <w:hyperlink r:id="rId1698" w:history="1">
        <w:r w:rsidR="005A38F9" w:rsidRPr="004924C1">
          <w:rPr>
            <w:rStyle w:val="Hyperlink"/>
          </w:rPr>
          <w:t>http://especies.jrc.ec.europa.eu</w:t>
        </w:r>
      </w:hyperlink>
      <w:r w:rsidR="005A38F9">
        <w:t xml:space="preserve"> </w:t>
      </w:r>
    </w:p>
    <w:p w14:paraId="4FE97CB1" w14:textId="77777777" w:rsidR="005A38F9" w:rsidRDefault="005A38F9" w:rsidP="008B6883">
      <w:pPr>
        <w:pStyle w:val="BodyText2"/>
      </w:pPr>
      <w:r>
        <w:t>which is a mirror of the internal site</w:t>
      </w:r>
    </w:p>
    <w:p w14:paraId="4B6176A1" w14:textId="77777777" w:rsidR="005A38F9" w:rsidRDefault="000D5C35" w:rsidP="008B6883">
      <w:pPr>
        <w:pStyle w:val="BodyText2"/>
      </w:pPr>
      <w:hyperlink r:id="rId1699" w:history="1">
        <w:r w:rsidR="005A38F9" w:rsidRPr="004924C1">
          <w:rPr>
            <w:rStyle w:val="Hyperlink"/>
          </w:rPr>
          <w:t>http://especies.gvm.ies.jrc.it</w:t>
        </w:r>
      </w:hyperlink>
      <w:r w:rsidR="006D0EDA">
        <w:t xml:space="preserve"> </w:t>
      </w:r>
    </w:p>
    <w:p w14:paraId="7510E0A4" w14:textId="77777777" w:rsidR="005A38F9" w:rsidRPr="0021504E" w:rsidRDefault="005A38F9" w:rsidP="000E5536">
      <w:pPr>
        <w:pStyle w:val="BodyText"/>
      </w:pPr>
      <w:r w:rsidRPr="0021504E">
        <w:t xml:space="preserve">User: </w:t>
      </w:r>
      <w:r>
        <w:tab/>
      </w:r>
      <w:r w:rsidRPr="0021504E">
        <w:t>especies.content.editor</w:t>
      </w:r>
    </w:p>
    <w:p w14:paraId="2386F1D6" w14:textId="77777777" w:rsidR="005A38F9" w:rsidRPr="0021504E" w:rsidRDefault="005A38F9" w:rsidP="000E5536">
      <w:pPr>
        <w:pStyle w:val="BodyText"/>
      </w:pPr>
      <w:r w:rsidRPr="0021504E">
        <w:t xml:space="preserve">PW: </w:t>
      </w:r>
      <w:r>
        <w:tab/>
      </w:r>
      <w:r w:rsidRPr="0021504E">
        <w:t>Especies.2011Edit</w:t>
      </w:r>
    </w:p>
    <w:p w14:paraId="0AF854C5" w14:textId="77777777" w:rsidR="001A7846" w:rsidRDefault="001A7846" w:rsidP="001A7846">
      <w:pPr>
        <w:pStyle w:val="Heading2"/>
      </w:pPr>
      <w:r>
        <w:t>Job</w:t>
      </w:r>
    </w:p>
    <w:p w14:paraId="73D8BB9E" w14:textId="77777777" w:rsidR="00C143D1" w:rsidRDefault="00C143D1" w:rsidP="001A7846">
      <w:pPr>
        <w:pStyle w:val="Heading3"/>
      </w:pPr>
      <w:r>
        <w:t>Job Assessment</w:t>
      </w:r>
    </w:p>
    <w:p w14:paraId="5CA28320" w14:textId="77777777" w:rsidR="00BC1091" w:rsidRDefault="00BC1091" w:rsidP="001A7846">
      <w:pPr>
        <w:pStyle w:val="Heading4"/>
      </w:pPr>
      <w:r>
        <w:t>Contract Agent Appraisal Procedure</w:t>
      </w:r>
    </w:p>
    <w:p w14:paraId="618D3DA9" w14:textId="77777777" w:rsidR="00BA3E94" w:rsidRPr="00BC1091" w:rsidRDefault="00BC1091" w:rsidP="008B6883">
      <w:pPr>
        <w:pStyle w:val="BodyText2"/>
      </w:pPr>
      <w:r>
        <w:t>Is in Sysper2 | Job | Objectives | Appraisal and Promotion</w:t>
      </w:r>
      <w:r w:rsidR="00BA3E94">
        <w:t xml:space="preserve">. There are some guidance docs </w:t>
      </w:r>
      <w:hyperlink r:id="rId1700" w:history="1">
        <w:r w:rsidR="00BA3E94" w:rsidRPr="00BA3E94">
          <w:rPr>
            <w:rStyle w:val="Hyperlink"/>
          </w:rPr>
          <w:t>here</w:t>
        </w:r>
      </w:hyperlink>
      <w:r w:rsidR="00BA3E94">
        <w:t xml:space="preserve">. Here are the general provisions for </w:t>
      </w:r>
      <w:hyperlink r:id="rId1701" w:history="1">
        <w:r w:rsidR="00BA3E94" w:rsidRPr="00BA3E94">
          <w:rPr>
            <w:rStyle w:val="Hyperlink"/>
          </w:rPr>
          <w:t>2018</w:t>
        </w:r>
      </w:hyperlink>
      <w:r w:rsidR="00BA3E94">
        <w:t>.</w:t>
      </w:r>
    </w:p>
    <w:p w14:paraId="028370D6" w14:textId="77777777" w:rsidR="00C143D1" w:rsidRDefault="00C143D1" w:rsidP="001A7846">
      <w:pPr>
        <w:pStyle w:val="Heading4"/>
      </w:pPr>
      <w:r>
        <w:t>Grantholder Annual Reports</w:t>
      </w:r>
    </w:p>
    <w:p w14:paraId="078C7F90" w14:textId="77777777" w:rsidR="00C143D1" w:rsidRPr="00A36996" w:rsidRDefault="00C143D1" w:rsidP="008B6883">
      <w:pPr>
        <w:pStyle w:val="BodyText2"/>
      </w:pPr>
      <w:r>
        <w:t>Here is my list for 2012-13:</w:t>
      </w:r>
    </w:p>
    <w:p w14:paraId="3406652C" w14:textId="77777777" w:rsidR="00C143D1" w:rsidRDefault="00C143D1" w:rsidP="001A7846">
      <w:pPr>
        <w:pStyle w:val="ListBullet"/>
      </w:pPr>
      <w:r>
        <w:t xml:space="preserve">Development of a methodology to quantitatively assess species charisma </w:t>
      </w:r>
    </w:p>
    <w:p w14:paraId="746419BF" w14:textId="77777777" w:rsidR="00C143D1" w:rsidRDefault="00C143D1" w:rsidP="001A7846">
      <w:pPr>
        <w:pStyle w:val="ListBullet"/>
      </w:pPr>
      <w:r>
        <w:t>Assessment of tourism potential in protected areas based on the species charisma indices (for Africa and Global)</w:t>
      </w:r>
    </w:p>
    <w:p w14:paraId="3F3C9E00" w14:textId="77777777" w:rsidR="00C143D1" w:rsidRDefault="00C143D1" w:rsidP="001A7846">
      <w:pPr>
        <w:pStyle w:val="ListBullet"/>
      </w:pPr>
      <w:r>
        <w:t>Beta version of the DOPA Species Validator tool for reviewing species lists for protected areas (here)</w:t>
      </w:r>
    </w:p>
    <w:p w14:paraId="13862D8F" w14:textId="77777777" w:rsidR="00C143D1" w:rsidRDefault="00C143D1" w:rsidP="001A7846">
      <w:pPr>
        <w:pStyle w:val="ListBullet"/>
      </w:pPr>
      <w:r>
        <w:t>Proof-of-concept demonstration of Hadoop as a big-data analytics and delivery tool</w:t>
      </w:r>
    </w:p>
    <w:p w14:paraId="1D8E8C56" w14:textId="77777777" w:rsidR="00C143D1" w:rsidRDefault="00C143D1" w:rsidP="001A7846">
      <w:pPr>
        <w:pStyle w:val="ListBullet"/>
      </w:pPr>
      <w:r>
        <w:lastRenderedPageBreak/>
        <w:t>Development and deployment of a REST Server to deliver all the information services for DOPA directly from PostGIS (via REST, SMS, SMTP)</w:t>
      </w:r>
    </w:p>
    <w:p w14:paraId="00AA7A5D" w14:textId="77777777" w:rsidR="00C143D1" w:rsidRDefault="00C143D1" w:rsidP="001A7846">
      <w:pPr>
        <w:pStyle w:val="ListBullet"/>
      </w:pPr>
      <w:r>
        <w:t>Development and delivery of species analyses for integration into DOPA Explorer (ecoregions and protected area species analyses)</w:t>
      </w:r>
    </w:p>
    <w:p w14:paraId="27250154" w14:textId="77777777" w:rsidR="00C143D1" w:rsidRDefault="00C143D1" w:rsidP="001A7846">
      <w:pPr>
        <w:pStyle w:val="ListBullet"/>
      </w:pPr>
      <w:r>
        <w:t>Kick-off Caribean Regional Workshop held in Barbados</w:t>
      </w:r>
    </w:p>
    <w:p w14:paraId="51B0A831" w14:textId="77777777" w:rsidR="00C143D1" w:rsidRDefault="00C143D1" w:rsidP="001A7846">
      <w:pPr>
        <w:pStyle w:val="ListBullet"/>
      </w:pPr>
      <w:r>
        <w:t>Preparation of mash-up material for regional workshops</w:t>
      </w:r>
    </w:p>
    <w:p w14:paraId="01313962" w14:textId="77777777" w:rsidR="00C143D1" w:rsidRDefault="00C143D1" w:rsidP="001A7846">
      <w:pPr>
        <w:pStyle w:val="ListBullet"/>
      </w:pPr>
      <w:r>
        <w:t>Assessment of impact on species by biofuel development in Malaysia</w:t>
      </w:r>
    </w:p>
    <w:p w14:paraId="58730AAA" w14:textId="77777777" w:rsidR="00C143D1" w:rsidRPr="00A36996" w:rsidRDefault="00C143D1" w:rsidP="001A7846">
      <w:pPr>
        <w:pStyle w:val="ListBullet"/>
      </w:pPr>
      <w:r>
        <w:t>Philip Schaegners work</w:t>
      </w:r>
    </w:p>
    <w:p w14:paraId="506D0016" w14:textId="77777777" w:rsidR="001A7846" w:rsidRDefault="00CD49FA" w:rsidP="001A7846">
      <w:pPr>
        <w:pStyle w:val="Heading3"/>
      </w:pPr>
      <w:r>
        <w:t>Contract Agent FGIV</w:t>
      </w:r>
    </w:p>
    <w:p w14:paraId="00A9399E" w14:textId="77777777" w:rsidR="00325B39" w:rsidRDefault="00325B39" w:rsidP="00325B39">
      <w:pPr>
        <w:pStyle w:val="Heading4"/>
      </w:pPr>
      <w:r>
        <w:t>CAST Application</w:t>
      </w:r>
    </w:p>
    <w:p w14:paraId="77140BE8" w14:textId="77777777" w:rsidR="001E668C" w:rsidRDefault="001E668C" w:rsidP="008B6883">
      <w:pPr>
        <w:pStyle w:val="BodyText2"/>
      </w:pPr>
      <w:r>
        <w:t xml:space="preserve">I failed to get on the </w:t>
      </w:r>
      <w:hyperlink r:id="rId1702"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703" w:history="1">
        <w:r w:rsidRPr="001E668C">
          <w:rPr>
            <w:rStyle w:val="Hyperlink"/>
          </w:rPr>
          <w:t>here</w:t>
        </w:r>
      </w:hyperlink>
      <w:r>
        <w:t xml:space="preserve"> using u/p </w:t>
      </w:r>
      <w:hyperlink r:id="rId1704" w:history="1">
        <w:r w:rsidRPr="00F37B4A">
          <w:rPr>
            <w:rStyle w:val="Hyperlink"/>
          </w:rPr>
          <w:t>a.cottam@gmail.com</w:t>
        </w:r>
      </w:hyperlink>
      <w:r>
        <w:t xml:space="preserve"> thargal88</w:t>
      </w:r>
      <w:r w:rsidR="00C3741E">
        <w:t>.</w:t>
      </w:r>
    </w:p>
    <w:p w14:paraId="5719B53F" w14:textId="77777777" w:rsidR="00325B39" w:rsidRDefault="00325B39" w:rsidP="00325B39">
      <w:pPr>
        <w:pStyle w:val="Heading4"/>
      </w:pPr>
      <w:r>
        <w:t>EU CV Online</w:t>
      </w:r>
    </w:p>
    <w:p w14:paraId="104B21E8" w14:textId="77777777" w:rsidR="0008709F" w:rsidRDefault="001A7846" w:rsidP="008B6883">
      <w:pPr>
        <w:pStyle w:val="BodyText2"/>
      </w:pPr>
      <w:r>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705" w:history="1">
        <w:r w:rsidR="0008709F" w:rsidRPr="0008709F">
          <w:rPr>
            <w:rStyle w:val="Hyperlink"/>
          </w:rPr>
          <w:t>here</w:t>
        </w:r>
      </w:hyperlink>
      <w:r w:rsidR="0008709F">
        <w:t xml:space="preserve"> using u/p </w:t>
      </w:r>
      <w:hyperlink r:id="rId1706"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2D6089F7" w14:textId="77777777" w:rsidR="00325B39" w:rsidRDefault="00325B39" w:rsidP="00325B39">
      <w:pPr>
        <w:pStyle w:val="Heading4"/>
      </w:pPr>
      <w:r>
        <w:t>Com</w:t>
      </w:r>
      <w:r w:rsidR="00A3405E">
        <w:t>p</w:t>
      </w:r>
      <w:r>
        <w:t>etency Tests</w:t>
      </w:r>
    </w:p>
    <w:p w14:paraId="6B99838C" w14:textId="77777777"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7B588240" w14:textId="77777777" w:rsidR="00C536F3" w:rsidRDefault="00C536F3" w:rsidP="008B6883">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0D89BCC7" w14:textId="77777777" w:rsidR="00C536F3" w:rsidRDefault="008B0056" w:rsidP="008B6883">
      <w:pPr>
        <w:pStyle w:val="BodyText2"/>
      </w:pPr>
      <w:r>
        <w:t xml:space="preserve">They have set up a page about this </w:t>
      </w:r>
      <w:hyperlink r:id="rId1707"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708" w:history="1">
        <w:r w:rsidR="005430E9" w:rsidRPr="005430E9">
          <w:rPr>
            <w:rStyle w:val="Hyperlink"/>
          </w:rPr>
          <w:t>Here</w:t>
        </w:r>
      </w:hyperlink>
      <w:r w:rsidR="005430E9">
        <w:t xml:space="preserve"> is the application form.</w:t>
      </w:r>
      <w:r w:rsidR="00206179">
        <w:t xml:space="preserve"> Login </w:t>
      </w:r>
      <w:hyperlink r:id="rId1709" w:history="1">
        <w:r w:rsidR="00206179" w:rsidRPr="00206179">
          <w:rPr>
            <w:rStyle w:val="Hyperlink"/>
          </w:rPr>
          <w:t>here</w:t>
        </w:r>
      </w:hyperlink>
      <w:r w:rsidR="00206179">
        <w:t xml:space="preserve"> with </w:t>
      </w:r>
      <w:r w:rsidR="0062238A">
        <w:t>EU Login</w:t>
      </w:r>
      <w:r w:rsidR="00206179">
        <w:t>.</w:t>
      </w:r>
      <w:r w:rsidR="00BA3E94">
        <w:t xml:space="preserve"> I passed the competency test on 23/01/2018 with 23/30 in the multiple choice test.</w:t>
      </w:r>
    </w:p>
    <w:p w14:paraId="781BC494" w14:textId="77777777" w:rsidR="005A38F9" w:rsidRDefault="005A38F9" w:rsidP="003B37F4">
      <w:pPr>
        <w:pStyle w:val="Heading2"/>
      </w:pPr>
      <w:r>
        <w:t>JRC IT Systems</w:t>
      </w:r>
    </w:p>
    <w:p w14:paraId="5C515B00" w14:textId="77777777" w:rsidR="00C143D1" w:rsidRDefault="00C143D1" w:rsidP="0034374E">
      <w:pPr>
        <w:pStyle w:val="Heading3"/>
      </w:pPr>
      <w:r>
        <w:t>Conference booking</w:t>
      </w:r>
    </w:p>
    <w:p w14:paraId="381CE4F2" w14:textId="77777777" w:rsidR="00C143D1" w:rsidRDefault="00C143D1" w:rsidP="008B6883">
      <w:pPr>
        <w:pStyle w:val="BodyText2"/>
      </w:pPr>
      <w:r>
        <w:t xml:space="preserve">Also for parties: </w:t>
      </w:r>
      <w:hyperlink r:id="rId1710" w:history="1">
        <w:r w:rsidRPr="00AD4996">
          <w:rPr>
            <w:rStyle w:val="Hyperlink"/>
          </w:rPr>
          <w:t>http://wab.jrc.cec.eu.int/vcs/</w:t>
        </w:r>
      </w:hyperlink>
    </w:p>
    <w:p w14:paraId="4787D881" w14:textId="77777777" w:rsidR="00C143D1" w:rsidRPr="00E8172B" w:rsidRDefault="00C143D1" w:rsidP="008B6883">
      <w:pPr>
        <w:pStyle w:val="BodyText2"/>
      </w:pPr>
      <w:r>
        <w:t>The little rooms at the end are called ginestre and primule and can be requested in the above url.</w:t>
      </w:r>
    </w:p>
    <w:p w14:paraId="4189965E" w14:textId="77777777" w:rsidR="005A38F9" w:rsidRDefault="005A38F9" w:rsidP="0034374E">
      <w:pPr>
        <w:pStyle w:val="Heading3"/>
      </w:pPr>
      <w:r>
        <w:t>MyIntracomm</w:t>
      </w:r>
    </w:p>
    <w:p w14:paraId="565A7541" w14:textId="77777777" w:rsidR="005A38F9" w:rsidRDefault="005A38F9" w:rsidP="008B6883">
      <w:pPr>
        <w:pStyle w:val="BodyText2"/>
      </w:pPr>
      <w:r>
        <w:t xml:space="preserve">Is awful. Apply for access from </w:t>
      </w:r>
      <w:hyperlink r:id="rId1711" w:history="1">
        <w:r w:rsidRPr="00B211A5">
          <w:rPr>
            <w:rStyle w:val="Hyperlink"/>
          </w:rPr>
          <w:t>jrc-helpdesk@ec.europa.eu</w:t>
        </w:r>
      </w:hyperlink>
    </w:p>
    <w:p w14:paraId="67512809" w14:textId="77777777"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2F79D0EA" w14:textId="77777777" w:rsidR="005A38F9" w:rsidRDefault="005A38F9" w:rsidP="008B6883">
      <w:pPr>
        <w:pStyle w:val="BodyText2"/>
      </w:pPr>
      <w:r>
        <w:t xml:space="preserve">If you have problems the addresses starting with </w:t>
      </w:r>
      <w:hyperlink r:id="rId1712" w:history="1">
        <w:r w:rsidRPr="00AD4ADE">
          <w:rPr>
            <w:rStyle w:val="Hyperlink"/>
          </w:rPr>
          <w:t>https://intracomm.ec.europa.eu</w:t>
        </w:r>
      </w:hyperlink>
      <w:r>
        <w:t xml:space="preserve"> are the same as </w:t>
      </w:r>
      <w:hyperlink r:id="rId1713" w:history="1">
        <w:r>
          <w:rPr>
            <w:rStyle w:val="Hyperlink"/>
          </w:rPr>
          <w:t>http://www.cc.cec</w:t>
        </w:r>
      </w:hyperlink>
      <w:r>
        <w:t xml:space="preserve">, e.g. </w:t>
      </w:r>
    </w:p>
    <w:p w14:paraId="6F506D35" w14:textId="77777777" w:rsidR="0010383B" w:rsidRDefault="0010383B" w:rsidP="008B6883">
      <w:pPr>
        <w:pStyle w:val="BodyText2"/>
      </w:pPr>
      <w:r>
        <w:t>The presentation templates are stored here:</w:t>
      </w:r>
    </w:p>
    <w:p w14:paraId="7B7A800A" w14:textId="77777777" w:rsidR="005A38F9" w:rsidRDefault="000D5C35" w:rsidP="008B6883">
      <w:pPr>
        <w:pStyle w:val="BodyText2"/>
      </w:pPr>
      <w:hyperlink r:id="rId1714" w:history="1">
        <w:r w:rsidR="005A38F9">
          <w:rPr>
            <w:rStyle w:val="Hyperlink"/>
          </w:rPr>
          <w:t>http://www.cc.cec/dgintranet/jrc/iesnet_pims/communication/templates/index_en.htm</w:t>
        </w:r>
      </w:hyperlink>
    </w:p>
    <w:p w14:paraId="258EEE27" w14:textId="77777777" w:rsidR="005A38F9" w:rsidRDefault="005A38F9" w:rsidP="008B6883">
      <w:pPr>
        <w:pStyle w:val="BodyText2"/>
      </w:pPr>
      <w:r>
        <w:t>is the same as:</w:t>
      </w:r>
    </w:p>
    <w:p w14:paraId="77532502" w14:textId="77777777" w:rsidR="005A38F9" w:rsidRDefault="000D5C35" w:rsidP="008B6883">
      <w:pPr>
        <w:pStyle w:val="BodyText2"/>
      </w:pPr>
      <w:hyperlink r:id="rId1715" w:history="1">
        <w:r w:rsidR="005A38F9">
          <w:rPr>
            <w:rStyle w:val="Hyperlink"/>
          </w:rPr>
          <w:t>https://intracomm.ec.europa.eu/dgintranet/jrc/iesnet_pims/communication/templates/index_en.htm</w:t>
        </w:r>
      </w:hyperlink>
    </w:p>
    <w:p w14:paraId="4BBFAB92" w14:textId="77777777" w:rsidR="005A38F9" w:rsidRDefault="005A38F9" w:rsidP="008B6883">
      <w:pPr>
        <w:pStyle w:val="BodyText2"/>
      </w:pPr>
      <w:r>
        <w:lastRenderedPageBreak/>
        <w:t>EC password is now 03$ (4/6/12)</w:t>
      </w:r>
    </w:p>
    <w:p w14:paraId="1325E4F8" w14:textId="77777777" w:rsidR="00E8275D" w:rsidRDefault="00E8275D" w:rsidP="008B6883">
      <w:pPr>
        <w:pStyle w:val="BodyText2"/>
      </w:pPr>
      <w:r>
        <w:t>EC password is now 04$ (24/9/12)</w:t>
      </w:r>
    </w:p>
    <w:p w14:paraId="2FCDCB45" w14:textId="77777777" w:rsidR="00950F1A" w:rsidRPr="00C743E9" w:rsidRDefault="00950F1A" w:rsidP="008B6883">
      <w:pPr>
        <w:pStyle w:val="BodyText2"/>
      </w:pPr>
      <w:r>
        <w:t xml:space="preserve">My internet password was changed successfully on 12/11/12 to thargal01. </w:t>
      </w:r>
    </w:p>
    <w:p w14:paraId="04FBF35B" w14:textId="77777777" w:rsidR="00244071" w:rsidRDefault="00244071" w:rsidP="00244071">
      <w:pPr>
        <w:pStyle w:val="Heading3"/>
      </w:pPr>
      <w:bookmarkStart w:id="315" w:name="_Toc315774635"/>
      <w:r>
        <w:t>Windows Workstation</w:t>
      </w:r>
    </w:p>
    <w:p w14:paraId="50B3A301" w14:textId="77777777"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16813901" w14:textId="77777777" w:rsidR="00325B39" w:rsidRPr="006B641E" w:rsidRDefault="00325B39" w:rsidP="008B6883">
      <w:pPr>
        <w:pStyle w:val="BodyText2"/>
      </w:pPr>
      <w:r>
        <w:t>03/01/18</w:t>
      </w:r>
      <w:r>
        <w:tab/>
      </w:r>
      <w:r>
        <w:tab/>
        <w:t xml:space="preserve">IES\cottaan </w:t>
      </w:r>
      <w:r>
        <w:tab/>
        <w:t>thargaL101$</w:t>
      </w:r>
    </w:p>
    <w:p w14:paraId="76749475" w14:textId="77777777" w:rsidR="00DA01FA" w:rsidRDefault="00DA01FA" w:rsidP="00DA01FA">
      <w:pPr>
        <w:pStyle w:val="Heading3"/>
      </w:pPr>
      <w:r>
        <w:t>EU Login</w:t>
      </w:r>
    </w:p>
    <w:p w14:paraId="71703613" w14:textId="77777777" w:rsidR="00DA01FA" w:rsidRDefault="003B24D0" w:rsidP="008B6883">
      <w:pPr>
        <w:pStyle w:val="BodyText2"/>
      </w:pPr>
      <w:r>
        <w:t xml:space="preserve">Used to be called ECAS now at </w:t>
      </w:r>
      <w:hyperlink r:id="rId1716" w:history="1">
        <w:r w:rsidRPr="00EF357E">
          <w:rPr>
            <w:rStyle w:val="Hyperlink"/>
          </w:rPr>
          <w:t>https://intragate.ec.europa.eu/cas/</w:t>
        </w:r>
      </w:hyperlink>
      <w:r>
        <w:t xml:space="preserve">. </w:t>
      </w:r>
    </w:p>
    <w:p w14:paraId="78D7748E" w14:textId="77777777" w:rsidR="00DA01FA" w:rsidRPr="00325B39" w:rsidRDefault="00DA01FA" w:rsidP="008B6883">
      <w:pPr>
        <w:pStyle w:val="BodyText2"/>
      </w:pPr>
      <w:r w:rsidRPr="00325B39">
        <w:t>01/02/15</w:t>
      </w:r>
      <w:r w:rsidRPr="00325B39">
        <w:tab/>
      </w:r>
      <w:r w:rsidRPr="00325B39">
        <w:tab/>
        <w:t>cottaan</w:t>
      </w:r>
      <w:r w:rsidRPr="00325B39">
        <w:tab/>
        <w:t>thargal88$</w:t>
      </w:r>
    </w:p>
    <w:p w14:paraId="7C9F5CF3" w14:textId="77777777" w:rsidR="00DA01FA" w:rsidRPr="00325B39" w:rsidRDefault="00DA01FA" w:rsidP="008B6883">
      <w:pPr>
        <w:pStyle w:val="BodyText2"/>
      </w:pPr>
      <w:r w:rsidRPr="00325B39">
        <w:t>26/05/15</w:t>
      </w:r>
      <w:r w:rsidRPr="00325B39">
        <w:tab/>
      </w:r>
      <w:r w:rsidRPr="00325B39">
        <w:tab/>
        <w:t>cottaan</w:t>
      </w:r>
      <w:r w:rsidRPr="00325B39">
        <w:tab/>
        <w:t>thargaL90$</w:t>
      </w:r>
    </w:p>
    <w:p w14:paraId="08BDCFBD" w14:textId="77777777" w:rsidR="00DA01FA" w:rsidRPr="00325B39" w:rsidRDefault="00DA01FA" w:rsidP="008B6883">
      <w:pPr>
        <w:pStyle w:val="BodyText2"/>
      </w:pPr>
      <w:r w:rsidRPr="00325B39">
        <w:t>05/10/16</w:t>
      </w:r>
      <w:r w:rsidRPr="00325B39">
        <w:tab/>
      </w:r>
      <w:r w:rsidRPr="00325B39">
        <w:tab/>
        <w:t>cottaan</w:t>
      </w:r>
      <w:r w:rsidRPr="00325B39">
        <w:tab/>
        <w:t>thargaL96$</w:t>
      </w:r>
    </w:p>
    <w:p w14:paraId="74D74A11" w14:textId="77777777" w:rsidR="00DA01FA" w:rsidRPr="00325B39" w:rsidRDefault="00DA01FA" w:rsidP="008B6883">
      <w:pPr>
        <w:pStyle w:val="BodyText2"/>
      </w:pPr>
      <w:r w:rsidRPr="00325B39">
        <w:t>09/01/17</w:t>
      </w:r>
      <w:r w:rsidRPr="00325B39">
        <w:tab/>
      </w:r>
      <w:r w:rsidRPr="00325B39">
        <w:tab/>
        <w:t>cottaan</w:t>
      </w:r>
      <w:r w:rsidRPr="00325B39">
        <w:tab/>
        <w:t>thargaL97$</w:t>
      </w:r>
    </w:p>
    <w:p w14:paraId="0241682A" w14:textId="77777777" w:rsidR="00DA01FA" w:rsidRPr="00325B39" w:rsidRDefault="00DA01FA" w:rsidP="008B6883">
      <w:pPr>
        <w:pStyle w:val="BodyText2"/>
      </w:pPr>
      <w:r w:rsidRPr="00325B39">
        <w:t>10/04/17</w:t>
      </w:r>
      <w:r w:rsidRPr="00325B39">
        <w:tab/>
      </w:r>
      <w:r w:rsidRPr="00325B39">
        <w:tab/>
        <w:t>cottaan</w:t>
      </w:r>
      <w:r w:rsidRPr="00325B39">
        <w:tab/>
        <w:t xml:space="preserve">thargaL98$ </w:t>
      </w:r>
    </w:p>
    <w:p w14:paraId="2245BBA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683C7F1C" w14:textId="77777777" w:rsidR="00DA01FA" w:rsidRPr="00325B39" w:rsidRDefault="00DA01FA" w:rsidP="008B6883">
      <w:pPr>
        <w:pStyle w:val="BodyText2"/>
      </w:pPr>
      <w:r w:rsidRPr="00325B39">
        <w:t>02/10/17</w:t>
      </w:r>
      <w:r w:rsidRPr="00325B39">
        <w:tab/>
      </w:r>
      <w:r w:rsidRPr="00325B39">
        <w:tab/>
        <w:t>cottaan</w:t>
      </w:r>
      <w:r w:rsidRPr="00325B39">
        <w:tab/>
        <w:t>thargaL100$</w:t>
      </w:r>
    </w:p>
    <w:p w14:paraId="73E541AA" w14:textId="77777777" w:rsidR="0062238A" w:rsidRDefault="0062238A" w:rsidP="008B6883">
      <w:pPr>
        <w:pStyle w:val="BodyText2"/>
      </w:pPr>
      <w:r>
        <w:t>03/01/18</w:t>
      </w:r>
      <w:r>
        <w:tab/>
      </w:r>
      <w:r>
        <w:tab/>
        <w:t>cottaan</w:t>
      </w:r>
      <w:r>
        <w:tab/>
        <w:t>thargaL101$</w:t>
      </w:r>
    </w:p>
    <w:p w14:paraId="3D15178F" w14:textId="77777777" w:rsidR="003B24D0" w:rsidRDefault="003B24D0" w:rsidP="008B6883">
      <w:pPr>
        <w:pStyle w:val="BodyText2"/>
      </w:pPr>
      <w:r>
        <w:t>20/03/18</w:t>
      </w:r>
      <w:r>
        <w:tab/>
      </w:r>
      <w:r>
        <w:tab/>
      </w:r>
      <w:r w:rsidR="00AC67E2" w:rsidRPr="00AC67E2">
        <w:t>Andrew.COTTAM@ec.europa.eu</w:t>
      </w:r>
      <w:r>
        <w:tab/>
        <w:t>thargaL102$</w:t>
      </w:r>
    </w:p>
    <w:p w14:paraId="6D35AC14" w14:textId="77777777" w:rsidR="008314AA" w:rsidRDefault="008314AA" w:rsidP="0034374E">
      <w:pPr>
        <w:pStyle w:val="Heading3"/>
      </w:pPr>
      <w:r>
        <w:t>email</w:t>
      </w:r>
    </w:p>
    <w:p w14:paraId="3F176105" w14:textId="77777777" w:rsidR="001E4C92" w:rsidRDefault="001E4C92" w:rsidP="001E4C92">
      <w:pPr>
        <w:pStyle w:val="Heading4"/>
      </w:pPr>
      <w:r>
        <w:t xml:space="preserve">Outlook </w:t>
      </w:r>
    </w:p>
    <w:p w14:paraId="7EF1CA10" w14:textId="77777777" w:rsidR="008314AA" w:rsidRDefault="008314AA" w:rsidP="008B6883">
      <w:pPr>
        <w:pStyle w:val="BodyText2"/>
      </w:pPr>
      <w:r>
        <w:t xml:space="preserve">Mail.jrc.it and user is Andrew.cottam </w:t>
      </w:r>
    </w:p>
    <w:p w14:paraId="1CE1D26F" w14:textId="77777777" w:rsidR="00AA7057" w:rsidRDefault="000D5C35" w:rsidP="008B6883">
      <w:pPr>
        <w:pStyle w:val="BodyText2"/>
      </w:pPr>
      <w:hyperlink r:id="rId1717" w:history="1">
        <w:r w:rsidR="00364424" w:rsidRPr="007E1E65">
          <w:rPr>
            <w:rStyle w:val="Hyperlink"/>
          </w:rPr>
          <w:t>https://m-mail.jrc.ec.europa.eu/login.php</w:t>
        </w:r>
      </w:hyperlink>
      <w:r w:rsidR="000D69D6">
        <w:t xml:space="preserve">   </w:t>
      </w:r>
    </w:p>
    <w:p w14:paraId="1E52A14D" w14:textId="77777777"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6302CA8E" w14:textId="77777777"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7D21A3A4" w14:textId="77777777" w:rsidR="001E4C92" w:rsidRDefault="00A12779" w:rsidP="00A12779">
      <w:pPr>
        <w:pStyle w:val="Heading4"/>
      </w:pPr>
      <w:r>
        <w:t>Outlook Web Access</w:t>
      </w:r>
    </w:p>
    <w:p w14:paraId="0E8FC6AA" w14:textId="77777777" w:rsidR="001E4C92" w:rsidRDefault="009452EE" w:rsidP="008B6883">
      <w:pPr>
        <w:pStyle w:val="BodyText2"/>
      </w:pPr>
      <w:r>
        <w:t xml:space="preserve">From January 2017 we can only access email from </w:t>
      </w:r>
      <w:hyperlink r:id="rId1718" w:history="1">
        <w:r w:rsidRPr="009452EE">
          <w:rPr>
            <w:rStyle w:val="Hyperlink"/>
          </w:rPr>
          <w:t>Outlook Web Access</w:t>
        </w:r>
      </w:hyperlink>
    </w:p>
    <w:p w14:paraId="3CC51371" w14:textId="77777777" w:rsidR="009452EE" w:rsidRPr="00325B39" w:rsidRDefault="007A6457" w:rsidP="008B6883">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6F87ABEB" w14:textId="77777777" w:rsidR="009D5689" w:rsidRPr="00325B39" w:rsidRDefault="009D5689" w:rsidP="008B6883">
      <w:pPr>
        <w:pStyle w:val="BodyText2"/>
      </w:pPr>
      <w:r w:rsidRPr="00325B39">
        <w:t>02/10/17</w:t>
      </w:r>
      <w:r w:rsidRPr="00325B39">
        <w:tab/>
      </w:r>
      <w:r w:rsidRPr="00325B39">
        <w:tab/>
        <w:t>NET1\cottaan</w:t>
      </w:r>
      <w:r w:rsidRPr="00325B39">
        <w:tab/>
        <w:t>thargaL100$</w:t>
      </w:r>
    </w:p>
    <w:p w14:paraId="42DB365B" w14:textId="77777777" w:rsidR="00325B39" w:rsidRDefault="00325B39" w:rsidP="008B6883">
      <w:pPr>
        <w:pStyle w:val="BodyText2"/>
      </w:pPr>
      <w:r>
        <w:t>03/01/18</w:t>
      </w:r>
      <w:r>
        <w:tab/>
      </w:r>
      <w:r>
        <w:tab/>
        <w:t>NET1\cottaan</w:t>
      </w:r>
      <w:r>
        <w:tab/>
        <w:t>thargaL101$</w:t>
      </w:r>
    </w:p>
    <w:p w14:paraId="6EC10EC2" w14:textId="77777777" w:rsidR="003B24D0" w:rsidRDefault="003B24D0" w:rsidP="008B6883">
      <w:pPr>
        <w:pStyle w:val="BodyText2"/>
      </w:pPr>
      <w:r>
        <w:t>20/03/18</w:t>
      </w:r>
      <w:r>
        <w:tab/>
      </w:r>
      <w:r>
        <w:tab/>
        <w:t>NET1\cottaan</w:t>
      </w:r>
      <w:r>
        <w:tab/>
        <w:t>thargaL102$</w:t>
      </w:r>
    </w:p>
    <w:p w14:paraId="7F60102C" w14:textId="77777777" w:rsidR="00C143D1" w:rsidRDefault="00C143D1" w:rsidP="0034374E">
      <w:pPr>
        <w:pStyle w:val="Heading3"/>
      </w:pPr>
      <w:r>
        <w:t>Flexi</w:t>
      </w:r>
    </w:p>
    <w:p w14:paraId="2359772D"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3A3DB152" w14:textId="77777777" w:rsidR="00C143D1" w:rsidRDefault="00C143D1" w:rsidP="000E5536">
      <w:pPr>
        <w:pStyle w:val="BodyText"/>
      </w:pPr>
      <w:r>
        <w:t>Its now called recuperation!</w:t>
      </w:r>
    </w:p>
    <w:p w14:paraId="6BC86490" w14:textId="77777777" w:rsidR="00C143D1" w:rsidRDefault="00C143D1" w:rsidP="0034374E">
      <w:pPr>
        <w:pStyle w:val="Heading3"/>
      </w:pPr>
      <w:r>
        <w:t>Joint Sickness Insurance Scheme (JSIS)</w:t>
      </w:r>
    </w:p>
    <w:p w14:paraId="01C6D6FC" w14:textId="77777777" w:rsidR="00C143D1" w:rsidRPr="0035203A" w:rsidRDefault="00C143D1" w:rsidP="008B6883">
      <w:pPr>
        <w:pStyle w:val="BodyText2"/>
      </w:pPr>
      <w:r w:rsidRPr="0035203A">
        <w:t>Staff can access the Settlements Office's premises (building 73 – main entrance) every Friday, from 11 a.m. to 1 p.m</w:t>
      </w:r>
    </w:p>
    <w:p w14:paraId="44323FF6" w14:textId="77777777" w:rsidR="00C143D1" w:rsidRPr="0035203A" w:rsidRDefault="00C143D1" w:rsidP="008B6883">
      <w:pPr>
        <w:pStyle w:val="BodyText2"/>
      </w:pPr>
      <w:r>
        <w:t xml:space="preserve">JSIS online: </w:t>
      </w:r>
      <w:hyperlink r:id="rId1719" w:history="1">
        <w:r w:rsidRPr="000D156B">
          <w:rPr>
            <w:rStyle w:val="Hyperlink"/>
          </w:rPr>
          <w:t>https://webgate.ec.europa.eu/RCAM</w:t>
        </w:r>
      </w:hyperlink>
      <w:r>
        <w:t xml:space="preserve"> </w:t>
      </w:r>
    </w:p>
    <w:p w14:paraId="56CCA5F9" w14:textId="77777777" w:rsidR="00C143D1" w:rsidRDefault="00C143D1" w:rsidP="008B6883">
      <w:pPr>
        <w:pStyle w:val="BodyText2"/>
      </w:pPr>
      <w:r>
        <w:t>Making an application for reimbursement:</w:t>
      </w:r>
    </w:p>
    <w:p w14:paraId="040817A1" w14:textId="77777777" w:rsidR="00C143D1" w:rsidRDefault="00C143D1" w:rsidP="005E663B">
      <w:pPr>
        <w:pStyle w:val="ListNumber"/>
        <w:numPr>
          <w:ilvl w:val="0"/>
          <w:numId w:val="31"/>
        </w:numPr>
      </w:pPr>
      <w:r>
        <w:lastRenderedPageBreak/>
        <w:t>Login into JSIS using the connected@ispra (under tools | JSIS)</w:t>
      </w:r>
    </w:p>
    <w:p w14:paraId="457F2A9E" w14:textId="77777777" w:rsidR="00C143D1" w:rsidRDefault="00C143D1" w:rsidP="005E663B">
      <w:pPr>
        <w:pStyle w:val="ListNumber"/>
        <w:numPr>
          <w:ilvl w:val="0"/>
          <w:numId w:val="31"/>
        </w:numPr>
      </w:pPr>
      <w:r>
        <w:t>Click create a new reimbursement request</w:t>
      </w:r>
    </w:p>
    <w:p w14:paraId="3A92D2E7" w14:textId="77777777" w:rsidR="00C143D1" w:rsidRPr="009460FC" w:rsidRDefault="00C143D1" w:rsidP="005E663B">
      <w:pPr>
        <w:pStyle w:val="ListNumber"/>
        <w:numPr>
          <w:ilvl w:val="0"/>
          <w:numId w:val="31"/>
        </w:numPr>
      </w:pPr>
      <w:r>
        <w:t>Standard reimbursement and fill in the details – very straightforward</w:t>
      </w:r>
    </w:p>
    <w:p w14:paraId="2DB1CA27" w14:textId="77777777" w:rsidR="00C143D1" w:rsidRDefault="00C143D1" w:rsidP="0034374E">
      <w:pPr>
        <w:pStyle w:val="Heading3"/>
      </w:pPr>
      <w:r>
        <w:t>Leave</w:t>
      </w:r>
    </w:p>
    <w:p w14:paraId="18A4F2AB" w14:textId="77777777" w:rsidR="00C143D1" w:rsidRDefault="00C143D1" w:rsidP="000E5536">
      <w:pPr>
        <w:pStyle w:val="BodyText"/>
      </w:pPr>
      <w:r>
        <w:t>In WAB Goto Sysper2</w:t>
      </w:r>
    </w:p>
    <w:p w14:paraId="0AFE3BF4" w14:textId="77777777" w:rsidR="00C143D1" w:rsidRDefault="00C143D1" w:rsidP="000E5536">
      <w:pPr>
        <w:pStyle w:val="BodyText"/>
      </w:pPr>
      <w:r>
        <w:t>- My absences - enter details - save and send for validation</w:t>
      </w:r>
    </w:p>
    <w:p w14:paraId="564EAB19" w14:textId="77777777" w:rsidR="00C143D1" w:rsidRDefault="00C143D1" w:rsidP="000E5536">
      <w:pPr>
        <w:pStyle w:val="BodyText"/>
      </w:pPr>
    </w:p>
    <w:p w14:paraId="2306C569" w14:textId="77777777" w:rsidR="00C143D1" w:rsidRDefault="00C143D1" w:rsidP="000E5536">
      <w:pPr>
        <w:pStyle w:val="BodyText"/>
      </w:pPr>
      <w:r>
        <w:t>Sick leave</w:t>
      </w:r>
    </w:p>
    <w:p w14:paraId="55D01320" w14:textId="77777777" w:rsidR="00C143D1" w:rsidRDefault="00C143D1" w:rsidP="000E5536">
      <w:pPr>
        <w:pStyle w:val="BodyText"/>
      </w:pPr>
      <w:r>
        <w:t>Let teresita and carmen know</w:t>
      </w:r>
    </w:p>
    <w:p w14:paraId="2A7AA57E" w14:textId="77777777" w:rsidR="00AD5E30" w:rsidRDefault="00AD5E30" w:rsidP="0034374E">
      <w:pPr>
        <w:pStyle w:val="Heading3"/>
      </w:pPr>
      <w:r>
        <w:t>Pubsy</w:t>
      </w:r>
    </w:p>
    <w:p w14:paraId="3E2B97B5" w14:textId="77777777" w:rsidR="00AD5E30" w:rsidRPr="00AD5E30" w:rsidRDefault="00AD5E30" w:rsidP="008B6883">
      <w:pPr>
        <w:pStyle w:val="BodyText2"/>
      </w:pPr>
      <w:r>
        <w:t xml:space="preserve">Available </w:t>
      </w:r>
      <w:hyperlink r:id="rId1720" w:history="1">
        <w:r w:rsidRPr="00AD5E30">
          <w:rPr>
            <w:rStyle w:val="Hyperlink"/>
          </w:rPr>
          <w:t>here</w:t>
        </w:r>
      </w:hyperlink>
      <w:r>
        <w:t>.</w:t>
      </w:r>
    </w:p>
    <w:p w14:paraId="2967D8CA" w14:textId="77777777" w:rsidR="00C143D1" w:rsidRDefault="00C143D1" w:rsidP="0034374E">
      <w:pPr>
        <w:pStyle w:val="Heading3"/>
      </w:pPr>
      <w:bookmarkStart w:id="316" w:name="_Toc315774641"/>
      <w:r>
        <w:t>Syslog language application</w:t>
      </w:r>
      <w:bookmarkEnd w:id="316"/>
    </w:p>
    <w:p w14:paraId="0FF495A7" w14:textId="77777777" w:rsidR="00C143D1" w:rsidRDefault="00C143D1" w:rsidP="000E5536">
      <w:pPr>
        <w:pStyle w:val="BodyText"/>
      </w:pPr>
      <w:r>
        <w:t>Goto syslog</w:t>
      </w:r>
    </w:p>
    <w:p w14:paraId="351DDA19" w14:textId="77777777" w:rsidR="00C143D1" w:rsidRDefault="00C143D1" w:rsidP="000E5536">
      <w:pPr>
        <w:pStyle w:val="BodyText"/>
      </w:pPr>
      <w:r>
        <w:t>Click catalog, language training, mydg, ispra, italian,</w:t>
      </w:r>
    </w:p>
    <w:p w14:paraId="5544ADEC" w14:textId="77777777" w:rsidR="00C143D1" w:rsidRDefault="00C143D1" w:rsidP="008B6883">
      <w:pPr>
        <w:pStyle w:val="BodyText2"/>
      </w:pPr>
      <w:r>
        <w:t>Ispra standard and intensive</w:t>
      </w:r>
    </w:p>
    <w:p w14:paraId="46D12375" w14:textId="77777777" w:rsidR="00C143D1" w:rsidRDefault="00C143D1" w:rsidP="000E5536">
      <w:pPr>
        <w:pStyle w:val="BodyText"/>
      </w:pPr>
      <w:r>
        <w:t>NEED TO WRITE IUCN SPECIES DATA TO (filegdb and taxonomy)</w:t>
      </w:r>
    </w:p>
    <w:p w14:paraId="604A087B" w14:textId="77777777" w:rsidR="00C143D1" w:rsidRDefault="00C143D1" w:rsidP="000E5536">
      <w:pPr>
        <w:pStyle w:val="BodyText"/>
      </w:pPr>
      <w:r>
        <w:t>\\DAMON\GIS-data\monde\MONDE_GEODB\Data\AnnexIII\Species_Distribution</w:t>
      </w:r>
    </w:p>
    <w:p w14:paraId="133453BE" w14:textId="77777777" w:rsidR="00C143D1" w:rsidRDefault="00C143D1" w:rsidP="008B6883">
      <w:pPr>
        <w:pStyle w:val="BodyText2"/>
      </w:pPr>
      <w:r>
        <w:t>\\DAMON\GIS-data\monde\MONDE_GEODB\Data\AnnexI\Protected_Sites</w:t>
      </w:r>
    </w:p>
    <w:p w14:paraId="597D5991" w14:textId="77777777" w:rsidR="00C143D1" w:rsidRDefault="00C143D1" w:rsidP="0034374E">
      <w:pPr>
        <w:pStyle w:val="Heading3"/>
      </w:pPr>
      <w:r>
        <w:t>Time accounting system</w:t>
      </w:r>
    </w:p>
    <w:p w14:paraId="38E1FCB2" w14:textId="77777777" w:rsidR="00C143D1" w:rsidRDefault="000D5C35" w:rsidP="008B6883">
      <w:pPr>
        <w:pStyle w:val="BodyText2"/>
      </w:pPr>
      <w:hyperlink r:id="rId1721" w:history="1">
        <w:r w:rsidR="00C143D1" w:rsidRPr="0077669C">
          <w:rPr>
            <w:rStyle w:val="Hyperlink"/>
          </w:rPr>
          <w:t>http://wab.jrc.cec.eu.int/tas2/dsp_weektsperson.cfm</w:t>
        </w:r>
      </w:hyperlink>
    </w:p>
    <w:p w14:paraId="50A81D84" w14:textId="77777777" w:rsidR="00EF19D9" w:rsidRDefault="00EF19D9" w:rsidP="0034374E">
      <w:pPr>
        <w:pStyle w:val="Heading3"/>
      </w:pPr>
      <w:bookmarkStart w:id="317" w:name="_Toc315774637"/>
      <w:bookmarkEnd w:id="315"/>
      <w:r>
        <w:t>Proxies and networking</w:t>
      </w:r>
    </w:p>
    <w:p w14:paraId="5C813D86"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5221F16" w14:textId="77777777" w:rsidR="00572635" w:rsidRDefault="00572635" w:rsidP="00572635">
      <w:pPr>
        <w:pStyle w:val="Heading4"/>
      </w:pPr>
      <w:r>
        <w:t>Checking network connections</w:t>
      </w:r>
    </w:p>
    <w:p w14:paraId="690F6DED" w14:textId="77777777" w:rsidR="00572635" w:rsidRDefault="00572635" w:rsidP="008B6883">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722" w:history="1">
        <w:r w:rsidRPr="00516EA2">
          <w:rPr>
            <w:rStyle w:val="Hyperlink"/>
          </w:rPr>
          <w:t>here</w:t>
        </w:r>
      </w:hyperlink>
      <w:r>
        <w:t xml:space="preserve"> (into </w:t>
      </w:r>
      <w:r w:rsidRPr="00516EA2">
        <w:t>E:\cottaan\My Documents\github repos\test</w:t>
      </w:r>
      <w:r>
        <w:t>\ping.py) but couldn’t get it working.</w:t>
      </w:r>
    </w:p>
    <w:p w14:paraId="0FF8FC43" w14:textId="77777777" w:rsidR="00572635" w:rsidRDefault="00572635" w:rsidP="00572635">
      <w:pPr>
        <w:pStyle w:val="Heading4"/>
      </w:pPr>
      <w:r>
        <w:t>Getting an IP address</w:t>
      </w:r>
    </w:p>
    <w:p w14:paraId="5DF23DAD" w14:textId="77777777" w:rsidR="00572635" w:rsidRDefault="00572635" w:rsidP="008B6883">
      <w:pPr>
        <w:pStyle w:val="BodyText2"/>
      </w:pPr>
      <w:r>
        <w:t>You can use ping to get an IP address of a computer within JRC:</w:t>
      </w:r>
    </w:p>
    <w:p w14:paraId="3134FD8D" w14:textId="77777777" w:rsidR="00572635" w:rsidRDefault="00572635" w:rsidP="008B550B">
      <w:pPr>
        <w:pStyle w:val="Unix"/>
      </w:pPr>
      <w:r>
        <w:t>C:\Users\cottaan&gt;ping  ies-pgsql.jrc.org</w:t>
      </w:r>
    </w:p>
    <w:p w14:paraId="58EFCCAF" w14:textId="77777777" w:rsidR="00572635" w:rsidRPr="007C3643" w:rsidRDefault="00572635" w:rsidP="007E6637">
      <w:pPr>
        <w:pStyle w:val="Unix"/>
      </w:pPr>
      <w:r>
        <w:t>Pinging h05-dbp-vm1.jrc.org [139.19</w:t>
      </w:r>
      <w:r w:rsidR="007E6637">
        <w:t>1.254.74] with 32 bytes of data</w:t>
      </w:r>
    </w:p>
    <w:p w14:paraId="028C33D7" w14:textId="77777777" w:rsidR="00572635" w:rsidRDefault="00572635" w:rsidP="00572635">
      <w:pPr>
        <w:pStyle w:val="Heading4"/>
      </w:pPr>
      <w:r>
        <w:t>Setting a Proxy</w:t>
      </w:r>
    </w:p>
    <w:p w14:paraId="57AD5F8C" w14:textId="77777777" w:rsidR="00BA390C" w:rsidRDefault="00BA390C" w:rsidP="00572635">
      <w:pPr>
        <w:pStyle w:val="Heading5"/>
      </w:pPr>
      <w:r>
        <w:t>in fme</w:t>
      </w:r>
    </w:p>
    <w:p w14:paraId="313770A7" w14:textId="77777777" w:rsidR="00BA390C" w:rsidRPr="00BA390C" w:rsidRDefault="00BA390C" w:rsidP="008B6883">
      <w:pPr>
        <w:pStyle w:val="BodyText2"/>
      </w:pPr>
      <w:r>
        <w:t>In FME Options just select ‘Use system proxy settings’ and it will ask you to authenticate.</w:t>
      </w:r>
    </w:p>
    <w:p w14:paraId="36E98BA3" w14:textId="77777777" w:rsidR="003225FB" w:rsidRDefault="003225FB" w:rsidP="00572635">
      <w:pPr>
        <w:pStyle w:val="Heading5"/>
      </w:pPr>
      <w:r>
        <w:t>in Java</w:t>
      </w:r>
    </w:p>
    <w:p w14:paraId="389EC54E" w14:textId="77777777"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3E041A0D" w14:textId="77777777" w:rsidR="00CB294F" w:rsidRDefault="00CB294F" w:rsidP="00572635">
      <w:pPr>
        <w:pStyle w:val="Heading5"/>
      </w:pPr>
      <w:bookmarkStart w:id="318" w:name="_Ref454350506"/>
      <w:r>
        <w:lastRenderedPageBreak/>
        <w:t>in Maven</w:t>
      </w:r>
      <w:bookmarkEnd w:id="318"/>
    </w:p>
    <w:p w14:paraId="3E6840F6" w14:textId="77777777"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4090E7D9" w14:textId="77777777" w:rsidR="004253A8" w:rsidRDefault="004253A8" w:rsidP="008B550B">
      <w:pPr>
        <w:pStyle w:val="Code"/>
      </w:pPr>
      <w:r>
        <w:t>&lt;?xml version="1.0" encoding="UTF-8"?&gt;</w:t>
      </w:r>
    </w:p>
    <w:p w14:paraId="121B3871" w14:textId="77777777" w:rsidR="004253A8" w:rsidRDefault="004253A8" w:rsidP="008B550B">
      <w:pPr>
        <w:pStyle w:val="Code"/>
      </w:pPr>
      <w:r>
        <w:t xml:space="preserve">&lt;settings xmlns="http://maven.apache.org/SETTINGS/1.0.0" </w:t>
      </w:r>
    </w:p>
    <w:p w14:paraId="3950FAE7" w14:textId="77777777" w:rsidR="004253A8" w:rsidRDefault="004253A8" w:rsidP="008B550B">
      <w:pPr>
        <w:pStyle w:val="Code"/>
      </w:pPr>
      <w:r>
        <w:t xml:space="preserve">          xmlns:xsi="http://www.w3.org/2001/XMLSchema-instance" </w:t>
      </w:r>
    </w:p>
    <w:p w14:paraId="72B63E11" w14:textId="77777777" w:rsidR="004253A8" w:rsidRDefault="004253A8" w:rsidP="008B550B">
      <w:pPr>
        <w:pStyle w:val="Code"/>
      </w:pPr>
      <w:r>
        <w:t xml:space="preserve">          xsi:schemaLocation="http://maven.apache.org/SETTINGS/1.0.0</w:t>
      </w:r>
    </w:p>
    <w:p w14:paraId="5477FD53" w14:textId="77777777" w:rsidR="004253A8" w:rsidRDefault="004253A8" w:rsidP="008B550B">
      <w:pPr>
        <w:pStyle w:val="Code"/>
      </w:pPr>
      <w:r>
        <w:t xml:space="preserve">                              http://maven.apache.org/xsd/settings-1.0.0.xsd"&gt;</w:t>
      </w:r>
    </w:p>
    <w:p w14:paraId="1A3E2967" w14:textId="77777777" w:rsidR="004253A8" w:rsidRDefault="004253A8" w:rsidP="008B550B">
      <w:pPr>
        <w:pStyle w:val="Code"/>
      </w:pPr>
    </w:p>
    <w:p w14:paraId="5DC71C7F" w14:textId="77777777" w:rsidR="004253A8" w:rsidRDefault="004253A8" w:rsidP="008B550B">
      <w:pPr>
        <w:pStyle w:val="Code"/>
      </w:pPr>
      <w:r>
        <w:t xml:space="preserve"> &lt;proxies&gt;</w:t>
      </w:r>
    </w:p>
    <w:p w14:paraId="3A9D2A4D" w14:textId="77777777" w:rsidR="004253A8" w:rsidRDefault="004253A8" w:rsidP="008B550B">
      <w:pPr>
        <w:pStyle w:val="Code"/>
      </w:pPr>
      <w:r>
        <w:t xml:space="preserve">    &lt;proxy&gt;</w:t>
      </w:r>
    </w:p>
    <w:p w14:paraId="3A6C909C" w14:textId="77777777" w:rsidR="004253A8" w:rsidRDefault="004253A8" w:rsidP="008B550B">
      <w:pPr>
        <w:pStyle w:val="Code"/>
      </w:pPr>
      <w:r>
        <w:t xml:space="preserve">      &lt;id&gt;myproxy&lt;/id&gt;</w:t>
      </w:r>
    </w:p>
    <w:p w14:paraId="71F472D5" w14:textId="77777777" w:rsidR="004253A8" w:rsidRDefault="004253A8" w:rsidP="008B550B">
      <w:pPr>
        <w:pStyle w:val="Code"/>
      </w:pPr>
      <w:r>
        <w:t xml:space="preserve">      &lt;active&gt;true&lt;/active&gt;</w:t>
      </w:r>
    </w:p>
    <w:p w14:paraId="49E63E21" w14:textId="77777777" w:rsidR="004253A8" w:rsidRDefault="004253A8" w:rsidP="008B550B">
      <w:pPr>
        <w:pStyle w:val="Code"/>
      </w:pPr>
      <w:r>
        <w:t xml:space="preserve">      &lt;protocol&gt;http&lt;/protocol&gt;</w:t>
      </w:r>
    </w:p>
    <w:p w14:paraId="20EA4F6F" w14:textId="77777777" w:rsidR="004253A8" w:rsidRDefault="004253A8" w:rsidP="008B550B">
      <w:pPr>
        <w:pStyle w:val="Code"/>
      </w:pPr>
      <w:r>
        <w:t xml:space="preserve">      &lt;host&gt;10.168.209.72&lt;/host&gt;   &lt;!-- Put the IP address of your proxy server here --&gt;</w:t>
      </w:r>
    </w:p>
    <w:p w14:paraId="57F607D3" w14:textId="77777777" w:rsidR="004253A8" w:rsidRDefault="004253A8" w:rsidP="008B550B">
      <w:pPr>
        <w:pStyle w:val="Code"/>
      </w:pPr>
      <w:r>
        <w:t xml:space="preserve">      &lt;port&gt;8012&lt;/port&gt;            &lt;!-- Put your proxy server's port number here --&gt;</w:t>
      </w:r>
    </w:p>
    <w:p w14:paraId="149713D4" w14:textId="77777777" w:rsidR="004253A8" w:rsidRDefault="004253A8" w:rsidP="008B550B">
      <w:pPr>
        <w:pStyle w:val="Code"/>
      </w:pPr>
      <w:r>
        <w:t xml:space="preserve">    &lt;/proxy&gt;    </w:t>
      </w:r>
    </w:p>
    <w:p w14:paraId="02E06E42" w14:textId="77777777" w:rsidR="004253A8" w:rsidRDefault="004253A8" w:rsidP="008B550B">
      <w:pPr>
        <w:pStyle w:val="Code"/>
      </w:pPr>
      <w:r>
        <w:t xml:space="preserve">  &lt;/proxies&gt; </w:t>
      </w:r>
    </w:p>
    <w:p w14:paraId="76F27CF7" w14:textId="77777777" w:rsidR="004253A8" w:rsidRPr="00CB294F" w:rsidRDefault="004253A8" w:rsidP="008B550B">
      <w:pPr>
        <w:pStyle w:val="Code"/>
      </w:pPr>
      <w:r>
        <w:t>&lt;/settings&gt;</w:t>
      </w:r>
    </w:p>
    <w:p w14:paraId="4FB10944" w14:textId="77777777" w:rsidR="005443F3" w:rsidRDefault="005443F3" w:rsidP="00572635">
      <w:pPr>
        <w:pStyle w:val="Heading5"/>
      </w:pPr>
      <w:r>
        <w:t>in Putty</w:t>
      </w:r>
    </w:p>
    <w:p w14:paraId="55BD5815" w14:textId="77777777" w:rsidR="005443F3" w:rsidRDefault="005443F3" w:rsidP="008B688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5BE90A6C" w14:textId="77777777" w:rsidR="005443F3" w:rsidRDefault="005443F3" w:rsidP="00572635">
      <w:pPr>
        <w:pStyle w:val="ListBullet2"/>
      </w:pPr>
      <w:r>
        <w:t>Open Putty and enter the Host Name where you would like to connect to.</w:t>
      </w:r>
    </w:p>
    <w:p w14:paraId="1641C78D" w14:textId="77777777" w:rsidR="00736489" w:rsidRDefault="005443F3" w:rsidP="00572635">
      <w:pPr>
        <w:pStyle w:val="ListBullet2"/>
      </w:pPr>
      <w:r>
        <w:t xml:space="preserve">Open the plus before Connections and select Proxy. </w:t>
      </w:r>
    </w:p>
    <w:p w14:paraId="7491186D" w14:textId="7777777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7D63143E" w14:textId="77777777" w:rsidR="005443F3" w:rsidRPr="005443F3" w:rsidRDefault="005443F3" w:rsidP="00572635">
      <w:pPr>
        <w:pStyle w:val="ListBullet2"/>
      </w:pPr>
      <w:r>
        <w:t>Now select Open. You should be presented with a password challenge.</w:t>
      </w:r>
    </w:p>
    <w:p w14:paraId="5D0C7819" w14:textId="77777777" w:rsidR="005443F3" w:rsidRDefault="005443F3" w:rsidP="00572635">
      <w:pPr>
        <w:pStyle w:val="Heading5"/>
      </w:pPr>
      <w:bookmarkStart w:id="319" w:name="_Ref457547926"/>
      <w:r>
        <w:t>in Python</w:t>
      </w:r>
      <w:bookmarkEnd w:id="319"/>
    </w:p>
    <w:p w14:paraId="42682E60" w14:textId="77777777" w:rsidR="005443F3" w:rsidRDefault="005443F3" w:rsidP="008B688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1C7E3CE" w14:textId="77777777" w:rsidR="005443F3" w:rsidRDefault="005443F3" w:rsidP="008B6883">
      <w:pPr>
        <w:pStyle w:val="BodyText2"/>
      </w:pPr>
      <w:r>
        <w:t>This used to work for uploading GAE apps but is now failing on 29/7/2016.</w:t>
      </w:r>
    </w:p>
    <w:p w14:paraId="5C7B21E3"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7ACFE950" w14:textId="77777777" w:rsidR="005443F3" w:rsidRDefault="005443F3" w:rsidP="008B550B">
      <w:pPr>
        <w:pStyle w:val="Code"/>
      </w:pPr>
      <w:r>
        <w:t>INFO     2016-07-04 15:22:44,484 sdk_update_checker.py:229] Checking for updates to the SDK.</w:t>
      </w:r>
    </w:p>
    <w:p w14:paraId="153698D4" w14:textId="77777777" w:rsidR="005443F3" w:rsidRDefault="005443F3" w:rsidP="008B550B">
      <w:pPr>
        <w:pStyle w:val="Code"/>
      </w:pPr>
      <w:r>
        <w:t>INFO     2016-07-04 15:22:44,829 __init__.py:124] Connecting through tunnel to: appengine.google.com:443</w:t>
      </w:r>
    </w:p>
    <w:p w14:paraId="6A91ACBE" w14:textId="77777777" w:rsidR="005443F3" w:rsidRDefault="005443F3" w:rsidP="008B550B">
      <w:pPr>
        <w:pStyle w:val="Code"/>
      </w:pPr>
      <w:r>
        <w:t>INFO     2016-07-04 15:22:45,566 api_server.py:205] Starting API server at: http://localhost:60290</w:t>
      </w:r>
    </w:p>
    <w:p w14:paraId="719CE9E9" w14:textId="77777777" w:rsidR="005443F3" w:rsidRDefault="005443F3" w:rsidP="008B550B">
      <w:pPr>
        <w:pStyle w:val="Code"/>
      </w:pPr>
      <w:r>
        <w:t>INFO     2016-07-04 15:22:45,571 dispatcher.py:197] Starting module "default" running at: http://localhost:8080</w:t>
      </w:r>
    </w:p>
    <w:p w14:paraId="2BC67746" w14:textId="77777777" w:rsidR="005443F3" w:rsidRDefault="005443F3" w:rsidP="008B550B">
      <w:pPr>
        <w:pStyle w:val="Code"/>
      </w:pPr>
      <w:r>
        <w:t xml:space="preserve">INFO     2016-07-04 15:22:45,573 admin_server.py:118] Starting admin server at: </w:t>
      </w:r>
      <w:hyperlink r:id="rId1723" w:history="1">
        <w:r w:rsidRPr="00F918F3">
          <w:rPr>
            <w:rStyle w:val="Hyperlink"/>
          </w:rPr>
          <w:t>http://localhost:8000</w:t>
        </w:r>
      </w:hyperlink>
    </w:p>
    <w:p w14:paraId="77DA73FF" w14:textId="77777777" w:rsidR="005443F3" w:rsidRDefault="005443F3" w:rsidP="008B6883">
      <w:pPr>
        <w:pStyle w:val="BodyText2"/>
      </w:pPr>
      <w:r>
        <w:t>On 30/8/16 there was no internet in the scientific network then when it was restored I couldn’t connect to Earth Engine using Jupyter console:</w:t>
      </w:r>
    </w:p>
    <w:p w14:paraId="12A0E6FD" w14:textId="77777777" w:rsidR="005443F3" w:rsidRDefault="005443F3" w:rsidP="008B550B">
      <w:pPr>
        <w:pStyle w:val="Unix"/>
      </w:pPr>
      <w:r w:rsidRPr="00397ECD">
        <w:t>EEException: Unexpected HTTP error: Unable to find the server at accounts.google.com</w:t>
      </w:r>
    </w:p>
    <w:p w14:paraId="41CA3A5F" w14:textId="77777777" w:rsidR="007162FA" w:rsidRDefault="007162FA" w:rsidP="007162FA">
      <w:pPr>
        <w:pStyle w:val="Heading5"/>
      </w:pPr>
      <w:bookmarkStart w:id="320" w:name="_Ref464140442"/>
      <w:r>
        <w:t>in VBA</w:t>
      </w:r>
    </w:p>
    <w:p w14:paraId="062E2CC6" w14:textId="77777777" w:rsidR="007162FA" w:rsidRDefault="007162FA" w:rsidP="008B6883">
      <w:pPr>
        <w:pStyle w:val="BodyText2"/>
      </w:pPr>
      <w:r>
        <w:t>The following works:</w:t>
      </w:r>
    </w:p>
    <w:p w14:paraId="34786EBD" w14:textId="77777777" w:rsidR="007162FA" w:rsidRDefault="007162FA" w:rsidP="007162FA">
      <w:pPr>
        <w:pStyle w:val="Code"/>
      </w:pPr>
      <w:r>
        <w:t>Set oRequest = CreateObject("WinHttp.WinHttpRequest.5.1")</w:t>
      </w:r>
    </w:p>
    <w:p w14:paraId="0B3D1517" w14:textId="77777777" w:rsidR="007162FA" w:rsidRDefault="007162FA" w:rsidP="007162FA">
      <w:pPr>
        <w:pStyle w:val="Code"/>
      </w:pPr>
      <w:r>
        <w:t>oRequest.Open "GET", "http://api.geonames.org/search?q=southminster&amp;username=andrew"</w:t>
      </w:r>
    </w:p>
    <w:p w14:paraId="415ED152" w14:textId="77777777" w:rsidR="007162FA" w:rsidRDefault="007162FA" w:rsidP="007162FA">
      <w:pPr>
        <w:pStyle w:val="Code"/>
      </w:pPr>
      <w:r>
        <w:t>oRequest.setProxy 2, "http://10.168.209.72:8012", "" 'use the JRC proxy</w:t>
      </w:r>
    </w:p>
    <w:p w14:paraId="6D9118F1" w14:textId="77777777" w:rsidR="007162FA" w:rsidRDefault="007162FA" w:rsidP="007162FA">
      <w:pPr>
        <w:pStyle w:val="Code"/>
      </w:pPr>
      <w:r>
        <w:t>oRequest.Send</w:t>
      </w:r>
    </w:p>
    <w:p w14:paraId="7276D3CD" w14:textId="77777777" w:rsidR="007162FA" w:rsidRPr="007162FA" w:rsidRDefault="007162FA" w:rsidP="007162FA">
      <w:pPr>
        <w:pStyle w:val="Code"/>
      </w:pPr>
      <w:r>
        <w:t>response = oRequest.ResponseText</w:t>
      </w:r>
    </w:p>
    <w:p w14:paraId="53A86239" w14:textId="77777777" w:rsidR="003B1049" w:rsidRDefault="003B1049" w:rsidP="00572635">
      <w:pPr>
        <w:pStyle w:val="Heading5"/>
      </w:pPr>
      <w:bookmarkStart w:id="321" w:name="_In_PyCharm"/>
      <w:bookmarkEnd w:id="321"/>
      <w:r>
        <w:t>In PyCharm</w:t>
      </w:r>
    </w:p>
    <w:p w14:paraId="7DCCFD32" w14:textId="77777777"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C1A54DC" w14:textId="77777777" w:rsidR="00A74604" w:rsidRDefault="00A74604" w:rsidP="00572635">
      <w:pPr>
        <w:pStyle w:val="Heading5"/>
      </w:pPr>
      <w:r>
        <w:t>in QGIS</w:t>
      </w:r>
      <w:bookmarkEnd w:id="320"/>
    </w:p>
    <w:p w14:paraId="593652C3" w14:textId="77777777" w:rsidR="00A74604" w:rsidRDefault="00A74604" w:rsidP="008B6883">
      <w:pPr>
        <w:pStyle w:val="BodyText2"/>
      </w:pPr>
      <w:r>
        <w:lastRenderedPageBreak/>
        <w:t>Goto Settings | Options | Network. Couldn’t get it to load the plugins repository – said it was Unavailable.</w:t>
      </w:r>
      <w:r w:rsidR="00C646C1">
        <w:t xml:space="preserve"> </w:t>
      </w:r>
      <w:r w:rsidR="00FF0047">
        <w:t>Set the following:</w:t>
      </w:r>
    </w:p>
    <w:p w14:paraId="1411F0B0" w14:textId="77777777" w:rsidR="00FF0047" w:rsidRPr="00A74604" w:rsidRDefault="00FF0047" w:rsidP="008B6883">
      <w:pPr>
        <w:pStyle w:val="BodyText2"/>
      </w:pPr>
      <w:r>
        <w:rPr>
          <w:noProof/>
          <w:lang w:bidi="ar-SA"/>
        </w:rPr>
        <w:drawing>
          <wp:inline distT="0" distB="0" distL="0" distR="0" wp14:anchorId="3F8A0E75" wp14:editId="2E597C17">
            <wp:extent cx="2433600" cy="1101600"/>
            <wp:effectExtent l="0" t="0" r="5080" b="381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4">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0F4B4E5B" w14:textId="77777777" w:rsidR="002672FC" w:rsidRDefault="00572635" w:rsidP="002672FC">
      <w:pPr>
        <w:pStyle w:val="Heading4"/>
      </w:pPr>
      <w:r>
        <w:t xml:space="preserve">Website blocked by external </w:t>
      </w:r>
      <w:r w:rsidR="00414FEA">
        <w:t xml:space="preserve">security </w:t>
      </w:r>
      <w:r>
        <w:t>services</w:t>
      </w:r>
    </w:p>
    <w:p w14:paraId="5709B84C" w14:textId="77777777" w:rsidR="002672FC" w:rsidRPr="002672FC" w:rsidRDefault="002672FC" w:rsidP="008B6883">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725"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726" w:history="1">
        <w:r w:rsidR="003F0DB4" w:rsidRPr="00A5061D">
          <w:rPr>
            <w:rStyle w:val="Hyperlink"/>
          </w:rPr>
          <w:t>https://community.c9.io/search?q=Bluecoat</w:t>
        </w:r>
      </w:hyperlink>
      <w:r w:rsidR="003F0DB4">
        <w:t xml:space="preserve"> </w:t>
      </w:r>
    </w:p>
    <w:p w14:paraId="2AF02124" w14:textId="77777777" w:rsidR="006B442C" w:rsidRDefault="006B442C" w:rsidP="006B442C">
      <w:pPr>
        <w:pStyle w:val="Heading3"/>
      </w:pPr>
      <w:r>
        <w:t>Skype</w:t>
      </w:r>
    </w:p>
    <w:p w14:paraId="59341A46" w14:textId="7777777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3EE0D21C" w14:textId="77777777" w:rsidR="005A38F9" w:rsidRDefault="005A38F9" w:rsidP="003B37F4">
      <w:pPr>
        <w:pStyle w:val="Heading2"/>
      </w:pPr>
      <w:r>
        <w:t>Missions</w:t>
      </w:r>
      <w:bookmarkEnd w:id="317"/>
    </w:p>
    <w:p w14:paraId="51E95E7A" w14:textId="77777777" w:rsidR="005A38F9" w:rsidRPr="00E33BBD" w:rsidRDefault="005A38F9" w:rsidP="0034374E">
      <w:pPr>
        <w:pStyle w:val="Heading3"/>
      </w:pPr>
      <w:r>
        <w:t>Entering</w:t>
      </w:r>
    </w:p>
    <w:p w14:paraId="00DA5427" w14:textId="77777777" w:rsidR="005A38F9" w:rsidRDefault="005A38F9" w:rsidP="000E5536">
      <w:pPr>
        <w:pStyle w:val="BodyText"/>
      </w:pPr>
      <w:r>
        <w:t>Goto WAB and then MiPS</w:t>
      </w:r>
    </w:p>
    <w:p w14:paraId="52DB09E0" w14:textId="77777777" w:rsidR="005A38F9" w:rsidRDefault="005A38F9" w:rsidP="000E5536">
      <w:pPr>
        <w:pStyle w:val="BodyText"/>
      </w:pPr>
      <w:r>
        <w:t>Make sure the Mission Order is OK before you sign it!!!!!!!</w:t>
      </w:r>
    </w:p>
    <w:p w14:paraId="3816A893" w14:textId="77777777" w:rsidR="005A38F9" w:rsidRDefault="005A38F9" w:rsidP="000E5536">
      <w:pPr>
        <w:pStyle w:val="BodyText"/>
      </w:pPr>
      <w:r>
        <w:t>And make sure that you can make the mtg as the flights are not usually that good.</w:t>
      </w:r>
    </w:p>
    <w:p w14:paraId="584DD84E" w14:textId="77777777" w:rsidR="005A38F9" w:rsidRDefault="005A38F9" w:rsidP="000E5536">
      <w:pPr>
        <w:pStyle w:val="BodyText"/>
      </w:pPr>
      <w:r>
        <w:t>New mission</w:t>
      </w:r>
    </w:p>
    <w:p w14:paraId="3D701E6C"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114BF944" w14:textId="77777777" w:rsidR="005A38F9" w:rsidRDefault="005A38F9" w:rsidP="000E5536">
      <w:pPr>
        <w:pStyle w:val="BodyText"/>
      </w:pPr>
      <w:r>
        <w:t>Copy description into meeting tab</w:t>
      </w:r>
    </w:p>
    <w:p w14:paraId="2AA66BFD" w14:textId="77777777" w:rsidR="005A38F9" w:rsidRDefault="005A38F9" w:rsidP="000E5536">
      <w:pPr>
        <w:pStyle w:val="BodyText"/>
      </w:pPr>
      <w:r>
        <w:t>The only weird thing is you have to add the return part of the mission by clicking return and then add to list</w:t>
      </w:r>
    </w:p>
    <w:p w14:paraId="4D898AEC" w14:textId="77777777" w:rsidR="005A38F9" w:rsidRDefault="005A38F9" w:rsidP="000E5536">
      <w:pPr>
        <w:pStyle w:val="BodyText"/>
      </w:pPr>
      <w:r>
        <w:t>email GEM-Missions for tickets and this is done by travel agencies - or you can book it yourself - and get reembursed WHEN IT HAS BEEN APPROVED</w:t>
      </w:r>
    </w:p>
    <w:p w14:paraId="30A35A8C" w14:textId="77777777" w:rsidR="005A38F9" w:rsidRDefault="005A38F9" w:rsidP="000E5536">
      <w:pPr>
        <w:pStyle w:val="BodyText"/>
      </w:pPr>
      <w:r>
        <w:t>If you book the travel yourself it goes in as Misc costs and not Travel agency fees</w:t>
      </w:r>
    </w:p>
    <w:p w14:paraId="05D58C66" w14:textId="77777777" w:rsidR="005A38F9" w:rsidRDefault="005A38F9" w:rsidP="000E5536">
      <w:pPr>
        <w:pStyle w:val="BodyText"/>
      </w:pPr>
      <w:r>
        <w:t>If it is a train then you are entitled to 1st class</w:t>
      </w:r>
    </w:p>
    <w:p w14:paraId="6C77C8DE" w14:textId="77777777" w:rsidR="005A38F9" w:rsidRDefault="005A38F9" w:rsidP="000E5536">
      <w:pPr>
        <w:pStyle w:val="BodyText"/>
      </w:pPr>
      <w:r>
        <w:t>If the flight is over 4hrs then you can go business class - choose business</w:t>
      </w:r>
    </w:p>
    <w:p w14:paraId="4A61E61B" w14:textId="77777777" w:rsidR="005A38F9" w:rsidRDefault="005A38F9" w:rsidP="000E5536">
      <w:pPr>
        <w:pStyle w:val="BodyText"/>
      </w:pPr>
      <w:r>
        <w:t>Admin will add 2hrs before and after for admin</w:t>
      </w:r>
    </w:p>
    <w:p w14:paraId="28C58495" w14:textId="77777777" w:rsidR="005A38F9" w:rsidRDefault="005A38F9" w:rsidP="000E5536">
      <w:pPr>
        <w:pStyle w:val="BodyText"/>
      </w:pPr>
      <w:r>
        <w:t>If intercontinental then you get 1 day back when you return</w:t>
      </w:r>
    </w:p>
    <w:p w14:paraId="3C7C1BC0" w14:textId="77777777" w:rsidR="005A38F9" w:rsidRDefault="005A38F9" w:rsidP="000E5536">
      <w:pPr>
        <w:pStyle w:val="BodyText"/>
      </w:pPr>
      <w:r>
        <w:t>Set the project budget to 100%, e.g. MONDE</w:t>
      </w:r>
    </w:p>
    <w:p w14:paraId="00416381" w14:textId="77777777" w:rsidR="005A38F9" w:rsidRDefault="005A38F9" w:rsidP="000E5536">
      <w:pPr>
        <w:pStyle w:val="BodyText"/>
      </w:pPr>
      <w:r>
        <w:t>Click sign to get approval and print and give to Teresita with invitation/agenda for the meeting as well</w:t>
      </w:r>
    </w:p>
    <w:p w14:paraId="6792FBAA" w14:textId="77777777" w:rsidR="005A38F9" w:rsidRDefault="005A38F9" w:rsidP="000E5536">
      <w:pPr>
        <w:pStyle w:val="BodyText"/>
      </w:pPr>
      <w:r>
        <w:t>If you need to make changes - get susanne to refuse it and it will come back so you can edit it</w:t>
      </w:r>
    </w:p>
    <w:p w14:paraId="0CCDA49F" w14:textId="77777777" w:rsidR="005A38F9" w:rsidRDefault="005A38F9" w:rsidP="000E5536">
      <w:pPr>
        <w:pStyle w:val="BodyText"/>
      </w:pPr>
      <w:r>
        <w:t>You can get a taxi booked through Teresita - give her the flight details and the to/from addresses and she will book it.</w:t>
      </w:r>
    </w:p>
    <w:p w14:paraId="48310CED" w14:textId="77777777" w:rsidR="005A38F9" w:rsidRDefault="005A38F9" w:rsidP="000E5536">
      <w:pPr>
        <w:pStyle w:val="BodyText"/>
      </w:pPr>
      <w:r>
        <w:t>At the bottom of the Budget and Expenses meeting click Linked WBS projects and add new WBS project:</w:t>
      </w:r>
    </w:p>
    <w:p w14:paraId="1CC9BD89" w14:textId="77777777" w:rsidR="005A38F9" w:rsidRDefault="005A38F9" w:rsidP="000E5536">
      <w:pPr>
        <w:pStyle w:val="BodyText"/>
      </w:pPr>
      <w:r>
        <w:t>20739 is Biopama project and make it 100%</w:t>
      </w:r>
    </w:p>
    <w:p w14:paraId="0278F7A8" w14:textId="77777777" w:rsidR="005A38F9" w:rsidRPr="00BE2C09" w:rsidRDefault="005A38F9" w:rsidP="008B6883">
      <w:pPr>
        <w:pStyle w:val="BodyText2"/>
        <w:rPr>
          <w:rStyle w:val="keyword"/>
        </w:rPr>
      </w:pPr>
      <w:r w:rsidRPr="00BE2C09">
        <w:rPr>
          <w:rStyle w:val="keyword"/>
        </w:rPr>
        <w:t>New procedure for LRM:</w:t>
      </w:r>
    </w:p>
    <w:p w14:paraId="75C1950F" w14:textId="77777777" w:rsidR="005A38F9" w:rsidRDefault="005A38F9" w:rsidP="000E5536">
      <w:pPr>
        <w:pStyle w:val="BodyText"/>
      </w:pPr>
      <w:r>
        <w:t>Regarding the MiPS2 mission business please find hereafter a short summary on how best to proceed under LRM quality aspects.</w:t>
      </w:r>
    </w:p>
    <w:p w14:paraId="1E806706" w14:textId="77777777" w:rsidR="005A38F9" w:rsidRDefault="005A38F9" w:rsidP="000E5536">
      <w:pPr>
        <w:pStyle w:val="BodyText"/>
      </w:pPr>
      <w:r>
        <w:t xml:space="preserve"> </w:t>
      </w:r>
    </w:p>
    <w:p w14:paraId="3EFD246D" w14:textId="77777777" w:rsidR="005A38F9" w:rsidRDefault="005A38F9" w:rsidP="000E5536">
      <w:pPr>
        <w:pStyle w:val="BodyText"/>
      </w:pPr>
      <w:r>
        <w:t>Please systematically announce any new mission request OM (which you may insert in parallel into MiPS2) by using our functional mailbox</w:t>
      </w:r>
    </w:p>
    <w:p w14:paraId="106B3BDF" w14:textId="77777777" w:rsidR="005A38F9" w:rsidRDefault="005A38F9" w:rsidP="000E5536">
      <w:pPr>
        <w:pStyle w:val="BodyText"/>
      </w:pPr>
      <w:r>
        <w:t xml:space="preserve">lrm-missions@jrc.ec.europa.eu indicating as a rule: </w:t>
      </w:r>
    </w:p>
    <w:p w14:paraId="7CE49E6B" w14:textId="77777777" w:rsidR="005A38F9" w:rsidRDefault="005A38F9" w:rsidP="000E5536">
      <w:pPr>
        <w:pStyle w:val="BodyText"/>
      </w:pPr>
      <w:r>
        <w:t xml:space="preserve"> </w:t>
      </w:r>
    </w:p>
    <w:p w14:paraId="699E68DA" w14:textId="77777777" w:rsidR="005A38F9" w:rsidRDefault="005A38F9" w:rsidP="000E5536">
      <w:pPr>
        <w:pStyle w:val="BodyText"/>
      </w:pPr>
      <w:r>
        <w:t>* the budget line(s)</w:t>
      </w:r>
    </w:p>
    <w:p w14:paraId="7D29684E" w14:textId="77777777" w:rsidR="005A38F9" w:rsidRDefault="005A38F9" w:rsidP="000E5536">
      <w:pPr>
        <w:pStyle w:val="BodyText"/>
      </w:pPr>
      <w:r>
        <w:lastRenderedPageBreak/>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389374DE" w14:textId="77777777" w:rsidR="005A38F9" w:rsidRDefault="005A38F9" w:rsidP="000E5536">
      <w:pPr>
        <w:pStyle w:val="BodyText"/>
      </w:pPr>
      <w:r>
        <w:t>* Please also attach the relevant supporting documents (invitation letter, programme, agenda, etc) to your message. They are always required!</w:t>
      </w:r>
    </w:p>
    <w:p w14:paraId="0BF73E4C" w14:textId="77777777" w:rsidR="005A38F9" w:rsidRDefault="005A38F9" w:rsidP="000E5536">
      <w:pPr>
        <w:pStyle w:val="BodyText"/>
      </w:pPr>
      <w:r>
        <w:t xml:space="preserve"> </w:t>
      </w:r>
    </w:p>
    <w:p w14:paraId="271D8E53"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33E9E024" w14:textId="77777777" w:rsidR="005A38F9" w:rsidRDefault="005A38F9" w:rsidP="000E5536">
      <w:pPr>
        <w:pStyle w:val="BodyText"/>
      </w:pPr>
      <w:r>
        <w:t xml:space="preserve"> </w:t>
      </w:r>
    </w:p>
    <w:p w14:paraId="2E48A4B0"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33E2C516" w14:textId="77777777" w:rsidR="005A38F9" w:rsidRDefault="005A38F9" w:rsidP="000E5536">
      <w:pPr>
        <w:pStyle w:val="BodyText"/>
      </w:pPr>
      <w:r>
        <w:t xml:space="preserve"> </w:t>
      </w:r>
    </w:p>
    <w:p w14:paraId="1DAFABF8"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77650DCD" w14:textId="77777777" w:rsidR="005A38F9" w:rsidRDefault="005A38F9" w:rsidP="000E5536">
      <w:pPr>
        <w:pStyle w:val="BodyText"/>
      </w:pPr>
      <w:r>
        <w:t xml:space="preserve"> </w:t>
      </w:r>
    </w:p>
    <w:p w14:paraId="7ACF60F6" w14:textId="77777777" w:rsidR="005A38F9" w:rsidRDefault="005A38F9" w:rsidP="000E5536">
      <w:pPr>
        <w:pStyle w:val="BodyText"/>
      </w:pPr>
      <w:r>
        <w:t>If you anticipate the ticket yourself please make sure</w:t>
      </w:r>
    </w:p>
    <w:p w14:paraId="00C7C85D" w14:textId="77777777" w:rsidR="005A38F9" w:rsidRDefault="005A38F9" w:rsidP="000E5536">
      <w:pPr>
        <w:pStyle w:val="BodyText"/>
      </w:pPr>
      <w:r>
        <w:t>- not to buy it before the OM is approved in MiPS2</w:t>
      </w:r>
    </w:p>
    <w:p w14:paraId="0B5E492B" w14:textId="77777777" w:rsidR="005A38F9" w:rsidRDefault="005A38F9" w:rsidP="000E5536">
      <w:pPr>
        <w:pStyle w:val="BodyText"/>
      </w:pPr>
      <w:r>
        <w:t>- to e-mail a copy of it to the secretary in charge (it is needed for booking JRC shuttle transport but also to have the file in order)</w:t>
      </w:r>
    </w:p>
    <w:p w14:paraId="3B299EA2" w14:textId="77777777" w:rsidR="005A38F9" w:rsidRDefault="005A38F9" w:rsidP="000E5536">
      <w:pPr>
        <w:pStyle w:val="BodyText"/>
      </w:pPr>
      <w:r>
        <w:t xml:space="preserve"> </w:t>
      </w:r>
    </w:p>
    <w:p w14:paraId="46B7920B"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0B6A826C" w14:textId="77777777" w:rsidR="005A38F9" w:rsidRDefault="005A38F9" w:rsidP="000E5536">
      <w:pPr>
        <w:pStyle w:val="BodyText"/>
      </w:pPr>
      <w:r>
        <w:t>You will receive an email with the exact pick-up time the working day before departure after 15:30, or you can also consult the WAB application.</w:t>
      </w:r>
    </w:p>
    <w:p w14:paraId="101A1538" w14:textId="77777777" w:rsidR="005A38F9" w:rsidRDefault="005A38F9" w:rsidP="000E5536">
      <w:pPr>
        <w:pStyle w:val="BodyText"/>
      </w:pPr>
      <w:r>
        <w:t xml:space="preserve"> </w:t>
      </w:r>
    </w:p>
    <w:p w14:paraId="53ACD0B9"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7D018B5" w14:textId="77777777" w:rsidR="005A38F9" w:rsidRDefault="005A38F9" w:rsidP="000E5536">
      <w:pPr>
        <w:pStyle w:val="BodyText"/>
      </w:pPr>
      <w:r>
        <w:t xml:space="preserve"> </w:t>
      </w:r>
    </w:p>
    <w:p w14:paraId="7550A6E0"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321ED863" w14:textId="77777777" w:rsidR="005A38F9" w:rsidRDefault="005A38F9" w:rsidP="000E5536">
      <w:pPr>
        <w:pStyle w:val="BodyText"/>
      </w:pPr>
      <w:r>
        <w:t xml:space="preserve"> </w:t>
      </w:r>
    </w:p>
    <w:p w14:paraId="64600EED" w14:textId="77777777" w:rsidR="005A38F9" w:rsidRDefault="005A38F9" w:rsidP="000E5536">
      <w:pPr>
        <w:pStyle w:val="BodyText"/>
      </w:pPr>
      <w:r>
        <w:t>Thank you very much in advance for your attention and care!</w:t>
      </w:r>
    </w:p>
    <w:p w14:paraId="54298671" w14:textId="77777777" w:rsidR="005A38F9" w:rsidRDefault="005A38F9" w:rsidP="000E5536">
      <w:pPr>
        <w:pStyle w:val="BodyText"/>
      </w:pPr>
      <w:r>
        <w:t xml:space="preserve"> </w:t>
      </w:r>
    </w:p>
    <w:p w14:paraId="58178FEA" w14:textId="77777777" w:rsidR="005A38F9" w:rsidRDefault="005A38F9" w:rsidP="000E5536">
      <w:pPr>
        <w:pStyle w:val="BodyText"/>
      </w:pPr>
      <w:r>
        <w:t>Your LRM Missions Team</w:t>
      </w:r>
    </w:p>
    <w:p w14:paraId="1AF8EF4F" w14:textId="77777777" w:rsidR="005A38F9" w:rsidRDefault="005A38F9" w:rsidP="000E5536">
      <w:pPr>
        <w:pStyle w:val="BodyText"/>
      </w:pPr>
      <w:r>
        <w:t>Teresita, Adrienn, Carmen, Susanne</w:t>
      </w:r>
    </w:p>
    <w:p w14:paraId="5B01615F" w14:textId="77777777" w:rsidR="005A38F9" w:rsidRDefault="005A38F9" w:rsidP="008B6883">
      <w:pPr>
        <w:pStyle w:val="BodyText2"/>
      </w:pPr>
      <w:r>
        <w:t>Once you have submitted your mission request when it is approved you will get an email.</w:t>
      </w:r>
    </w:p>
    <w:p w14:paraId="5F0151C7" w14:textId="77777777" w:rsidR="005A38F9" w:rsidRDefault="005A38F9" w:rsidP="0034374E">
      <w:pPr>
        <w:pStyle w:val="Heading3"/>
      </w:pPr>
      <w:r>
        <w:t>Claiming</w:t>
      </w:r>
    </w:p>
    <w:p w14:paraId="50AB1815" w14:textId="77777777" w:rsidR="005A38F9" w:rsidRDefault="005A38F9" w:rsidP="008B6883">
      <w:pPr>
        <w:pStyle w:val="BodyText2"/>
      </w:pPr>
      <w:r>
        <w:t>Must submit a statement of expenses within 3 months.</w:t>
      </w:r>
    </w:p>
    <w:p w14:paraId="4EC7C0D5"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603D9819" w14:textId="77777777" w:rsidR="005A38F9" w:rsidRDefault="005A38F9" w:rsidP="0034374E">
      <w:pPr>
        <w:pStyle w:val="Heading3"/>
      </w:pPr>
      <w:r>
        <w:t>Travel</w:t>
      </w:r>
    </w:p>
    <w:p w14:paraId="3600E66D" w14:textId="77777777" w:rsidR="005A38F9" w:rsidRPr="00841989" w:rsidRDefault="005A38F9" w:rsidP="008B6883">
      <w:pPr>
        <w:pStyle w:val="BodyText2"/>
      </w:pPr>
      <w:r>
        <w:t xml:space="preserve">Booking flights is brilliant in </w:t>
      </w:r>
      <w:hyperlink r:id="rId1727" w:history="1">
        <w:r w:rsidRPr="008E66BF">
          <w:rPr>
            <w:rStyle w:val="Hyperlink"/>
          </w:rPr>
          <w:t>Expedia</w:t>
        </w:r>
      </w:hyperlink>
      <w:r>
        <w:t>.</w:t>
      </w:r>
    </w:p>
    <w:p w14:paraId="5B94BA4A" w14:textId="77777777" w:rsidR="008F1E6D" w:rsidRDefault="008F1E6D" w:rsidP="0034374E">
      <w:pPr>
        <w:pStyle w:val="Heading3"/>
      </w:pPr>
      <w:r>
        <w:t>Shuttle Requests</w:t>
      </w:r>
    </w:p>
    <w:p w14:paraId="73BB88CA" w14:textId="77777777" w:rsidR="008F1E6D" w:rsidRPr="008F1E6D" w:rsidRDefault="008F1E6D" w:rsidP="008B6883">
      <w:pPr>
        <w:pStyle w:val="BodyText2"/>
      </w:pPr>
      <w:r>
        <w:t xml:space="preserve">Here is the system: </w:t>
      </w:r>
      <w:hyperlink r:id="rId1728" w:history="1">
        <w:r>
          <w:rPr>
            <w:rStyle w:val="Hyperlink"/>
          </w:rPr>
          <w:t>https://apps.jrc.cec.eu.int/navette</w:t>
        </w:r>
      </w:hyperlink>
    </w:p>
    <w:p w14:paraId="7C7B9A66" w14:textId="77777777" w:rsidR="00B37D09" w:rsidRDefault="008F2FB2" w:rsidP="003B37F4">
      <w:pPr>
        <w:pStyle w:val="Heading2"/>
      </w:pPr>
      <w:r>
        <w:t>Phones</w:t>
      </w:r>
      <w:bookmarkEnd w:id="314"/>
      <w:r w:rsidR="005229A5">
        <w:t>/Fax</w:t>
      </w:r>
    </w:p>
    <w:p w14:paraId="2CDF4659" w14:textId="77777777" w:rsidR="00B37D09" w:rsidRDefault="00F26B2F" w:rsidP="000E5536">
      <w:pPr>
        <w:pStyle w:val="BodyText"/>
      </w:pPr>
      <w:r>
        <w:t>External dialling</w:t>
      </w:r>
    </w:p>
    <w:p w14:paraId="0C9A9196" w14:textId="77777777" w:rsidR="00B37D09" w:rsidRDefault="00F26B2F" w:rsidP="000E5536">
      <w:pPr>
        <w:pStyle w:val="BodyText"/>
      </w:pPr>
      <w:r>
        <w:lastRenderedPageBreak/>
        <w:t>- Dial 0 for a work call</w:t>
      </w:r>
    </w:p>
    <w:p w14:paraId="20CFE563" w14:textId="77777777" w:rsidR="00B37D09" w:rsidRDefault="00F26B2F" w:rsidP="000E5536">
      <w:pPr>
        <w:pStyle w:val="BodyText"/>
      </w:pPr>
      <w:r>
        <w:t>- Dial 8 for a private call - you will get a bill at the end of the month</w:t>
      </w:r>
    </w:p>
    <w:p w14:paraId="629FBBCA" w14:textId="77777777"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24F41066" w14:textId="77777777" w:rsidR="005D198D" w:rsidRDefault="005D198D" w:rsidP="003B37F4">
      <w:pPr>
        <w:pStyle w:val="Heading2"/>
      </w:pPr>
      <w:bookmarkStart w:id="322" w:name="_Toc315774640"/>
      <w:bookmarkStart w:id="323" w:name="_Toc315774638"/>
      <w:bookmarkStart w:id="324" w:name="_Toc315774636"/>
      <w:r>
        <w:t>Printer scanners</w:t>
      </w:r>
    </w:p>
    <w:p w14:paraId="4225CEA1"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F74CB75" w14:textId="77777777" w:rsidR="004F08E3" w:rsidRDefault="004F08E3" w:rsidP="003B37F4">
      <w:pPr>
        <w:pStyle w:val="Heading2"/>
      </w:pPr>
      <w:r>
        <w:t>School</w:t>
      </w:r>
    </w:p>
    <w:p w14:paraId="7EAE2097" w14:textId="77777777" w:rsidR="004F08E3" w:rsidRPr="004F08E3" w:rsidRDefault="004F08E3" w:rsidP="008B6883">
      <w:pPr>
        <w:pStyle w:val="BodyText2"/>
      </w:pPr>
      <w:r>
        <w:t>On the first day of the new school year you get an email to remind you to make an Education Declaraion. This is done in Sysper2</w:t>
      </w:r>
      <w:r w:rsidR="000E1F55">
        <w:t xml:space="preserve"> under the declarations section.</w:t>
      </w:r>
    </w:p>
    <w:p w14:paraId="79253FEE" w14:textId="77777777" w:rsidR="005A38F9" w:rsidRDefault="005A38F9" w:rsidP="003B37F4">
      <w:pPr>
        <w:pStyle w:val="Heading2"/>
      </w:pPr>
      <w:r>
        <w:t>Scientific journals and publications</w:t>
      </w:r>
      <w:bookmarkEnd w:id="322"/>
    </w:p>
    <w:p w14:paraId="25129010" w14:textId="77777777" w:rsidR="005A38F9" w:rsidRDefault="005A38F9" w:rsidP="0034374E">
      <w:pPr>
        <w:pStyle w:val="Heading3"/>
      </w:pPr>
      <w:r>
        <w:t>JRC Systems</w:t>
      </w:r>
    </w:p>
    <w:p w14:paraId="542D805E" w14:textId="77777777" w:rsidR="00924D25" w:rsidRPr="00924D25" w:rsidRDefault="00924D25" w:rsidP="007D2F52">
      <w:pPr>
        <w:pStyle w:val="Heading4"/>
      </w:pPr>
      <w:r>
        <w:t>JRC eLibrary</w:t>
      </w:r>
    </w:p>
    <w:p w14:paraId="70A265B8" w14:textId="77777777" w:rsidR="005A38F9" w:rsidRDefault="005A38F9" w:rsidP="000E5536">
      <w:pPr>
        <w:pStyle w:val="BodyText"/>
      </w:pPr>
      <w:r>
        <w:t xml:space="preserve">These are accessed throught the JRC eLibrary: </w:t>
      </w:r>
      <w:hyperlink r:id="rId1729" w:history="1">
        <w:r w:rsidRPr="0077669C">
          <w:rPr>
            <w:rStyle w:val="Hyperlink"/>
          </w:rPr>
          <w:t>http://elibrary.jrc.cec.eu.int/portal/journals</w:t>
        </w:r>
      </w:hyperlink>
    </w:p>
    <w:p w14:paraId="2125404D" w14:textId="77777777" w:rsidR="005A38F9" w:rsidRDefault="005A38F9" w:rsidP="000E5536">
      <w:pPr>
        <w:pStyle w:val="BodyText"/>
      </w:pPr>
      <w:r>
        <w:t>To get a list of all of the journals that are available:</w:t>
      </w:r>
    </w:p>
    <w:p w14:paraId="2D209893" w14:textId="77777777" w:rsidR="005A38F9" w:rsidRDefault="005A38F9" w:rsidP="000E5536">
      <w:pPr>
        <w:pStyle w:val="BodyText"/>
      </w:pPr>
      <w:r>
        <w:t>- goto the journals tab</w:t>
      </w:r>
    </w:p>
    <w:p w14:paraId="568A07A2" w14:textId="77777777" w:rsidR="005A38F9" w:rsidRDefault="005A38F9" w:rsidP="000E5536">
      <w:pPr>
        <w:pStyle w:val="BodyText"/>
      </w:pPr>
      <w:r>
        <w:t xml:space="preserve">- click on EBSCO AtoZ portal (direct link: </w:t>
      </w:r>
      <w:hyperlink r:id="rId1730" w:history="1">
        <w:r w:rsidRPr="0077669C">
          <w:rPr>
            <w:rStyle w:val="Hyperlink"/>
          </w:rPr>
          <w:t>http://atoz.ebsco.com/Titles/K09328?lang=en&amp;lang.menu=en&amp;lang.subject=en)</w:t>
        </w:r>
      </w:hyperlink>
    </w:p>
    <w:p w14:paraId="0853AF97" w14:textId="77777777" w:rsidR="005A38F9" w:rsidRDefault="005A38F9" w:rsidP="000E5536">
      <w:pPr>
        <w:pStyle w:val="BodyText"/>
      </w:pPr>
      <w:r>
        <w:t>- find the one you want</w:t>
      </w:r>
    </w:p>
    <w:p w14:paraId="0D83F040" w14:textId="77777777" w:rsidR="005A38F9" w:rsidRDefault="005A38F9" w:rsidP="000E5536">
      <w:pPr>
        <w:pStyle w:val="BodyText"/>
      </w:pPr>
      <w:r>
        <w:t>here are some good articles:</w:t>
      </w:r>
    </w:p>
    <w:p w14:paraId="19A48A2A" w14:textId="77777777" w:rsidR="005A38F9" w:rsidRDefault="005A38F9" w:rsidP="000E5536">
      <w:pPr>
        <w:pStyle w:val="BodyText"/>
      </w:pPr>
      <w:r>
        <w:t>Geoweb Services for Sharing Modelling Results in Biodiversity Networks (</w:t>
      </w:r>
      <w:hyperlink r:id="rId1731" w:history="1">
        <w:r w:rsidRPr="0077669C">
          <w:rPr>
            <w:rStyle w:val="Hyperlink"/>
          </w:rPr>
          <w:t>http://onlinelibrary.wiley.com/doi/10.1111/j.1467-9671.2009.01170.x/full)</w:t>
        </w:r>
      </w:hyperlink>
    </w:p>
    <w:p w14:paraId="5855289A" w14:textId="77777777" w:rsidR="005A38F9" w:rsidRDefault="005A38F9" w:rsidP="008B6883">
      <w:pPr>
        <w:pStyle w:val="BodyText2"/>
      </w:pPr>
      <w:r>
        <w:t xml:space="preserve">The EBSCO system seems to have gone somewhere – but use the </w:t>
      </w:r>
      <w:hyperlink r:id="rId1732" w:history="1">
        <w:r w:rsidRPr="00D92D37">
          <w:rPr>
            <w:rStyle w:val="Hyperlink"/>
          </w:rPr>
          <w:t>swetswise system</w:t>
        </w:r>
      </w:hyperlink>
      <w:r>
        <w:t>:</w:t>
      </w:r>
    </w:p>
    <w:p w14:paraId="56037063" w14:textId="77777777" w:rsidR="005A38F9" w:rsidRDefault="005A38F9" w:rsidP="000E5536">
      <w:pPr>
        <w:pStyle w:val="ListBullet2"/>
      </w:pPr>
      <w:r>
        <w:t>Click on ‘IP authentication’</w:t>
      </w:r>
    </w:p>
    <w:p w14:paraId="5CFB7B00" w14:textId="77777777" w:rsidR="005A38F9" w:rsidRDefault="005A38F9" w:rsidP="000E5536">
      <w:pPr>
        <w:pStyle w:val="ListBullet2"/>
      </w:pPr>
      <w:r>
        <w:t>Click on Content Search</w:t>
      </w:r>
    </w:p>
    <w:p w14:paraId="36AAA490" w14:textId="77777777" w:rsidR="005A38F9" w:rsidRDefault="005A38F9" w:rsidP="000E5536">
      <w:pPr>
        <w:pStyle w:val="ListBullet2"/>
      </w:pPr>
      <w:r>
        <w:t>Change show to Full text</w:t>
      </w:r>
    </w:p>
    <w:p w14:paraId="4B7801ED" w14:textId="77777777" w:rsidR="00924D25" w:rsidRDefault="00924D25" w:rsidP="007D2F52">
      <w:pPr>
        <w:pStyle w:val="Heading4"/>
      </w:pPr>
      <w:r>
        <w:t>Other journals</w:t>
      </w:r>
    </w:p>
    <w:p w14:paraId="55EEC43A" w14:textId="77777777" w:rsidR="00924D25" w:rsidRPr="00924D25" w:rsidRDefault="00924D25" w:rsidP="008B6883">
      <w:pPr>
        <w:pStyle w:val="BodyText2"/>
      </w:pPr>
      <w:r>
        <w:t xml:space="preserve">Nature and some other journals do not recognise your IP so you have to do something else. See </w:t>
      </w:r>
      <w:hyperlink r:id="rId1733" w:history="1">
        <w:r w:rsidRPr="00924D25">
          <w:rPr>
            <w:rStyle w:val="Hyperlink"/>
          </w:rPr>
          <w:t>here</w:t>
        </w:r>
      </w:hyperlink>
      <w:r>
        <w:t>.</w:t>
      </w:r>
    </w:p>
    <w:p w14:paraId="43EACAD3" w14:textId="77777777" w:rsidR="005A38F9" w:rsidRDefault="005A38F9" w:rsidP="0034374E">
      <w:pPr>
        <w:pStyle w:val="Heading3"/>
      </w:pPr>
      <w:r>
        <w:t>Using Google Scholar</w:t>
      </w:r>
    </w:p>
    <w:p w14:paraId="2173CDC1"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2A93B6E" w14:textId="77777777" w:rsidR="005A38F9" w:rsidRDefault="005A38F9" w:rsidP="0034374E">
      <w:pPr>
        <w:pStyle w:val="Heading3"/>
      </w:pPr>
      <w:r>
        <w:t>My publications</w:t>
      </w:r>
    </w:p>
    <w:p w14:paraId="6159CE64" w14:textId="77777777" w:rsidR="008B7974" w:rsidRDefault="008B7974" w:rsidP="008B6883">
      <w:pPr>
        <w:pStyle w:val="BodyText2"/>
      </w:pPr>
      <w:r>
        <w:t>Busker T, de Roo</w:t>
      </w:r>
      <w:r w:rsidRPr="008B7974">
        <w:t xml:space="preserve"> A</w:t>
      </w:r>
      <w:r>
        <w:t>,</w:t>
      </w:r>
      <w:r w:rsidRPr="008B7974">
        <w:t xml:space="preserve"> Gelati E</w:t>
      </w:r>
      <w:r>
        <w:t>,</w:t>
      </w:r>
      <w:r w:rsidRPr="008B7974">
        <w:t xml:space="preserve"> Schwatke C</w:t>
      </w:r>
      <w:r>
        <w:t xml:space="preserve">, Adamovic M, </w:t>
      </w:r>
      <w:r w:rsidRPr="008B7974">
        <w:t>Bisselink B</w:t>
      </w:r>
      <w:r>
        <w:t xml:space="preserve">, </w:t>
      </w:r>
      <w:r w:rsidRPr="008B7974">
        <w:t>Pekel J-F</w:t>
      </w:r>
      <w:r>
        <w:t>,</w:t>
      </w:r>
      <w:r w:rsidRPr="008B7974">
        <w:t xml:space="preserve"> Cottam A</w:t>
      </w:r>
      <w:r>
        <w:t xml:space="preserve">. </w:t>
      </w:r>
      <w:r w:rsidRPr="008B7974">
        <w:t>A global lake and reservoir volume analysis using a surface water dataset and satellite altimetry</w:t>
      </w:r>
      <w:r w:rsidR="007D4142">
        <w:t xml:space="preserve">. </w:t>
      </w:r>
      <w:r w:rsidR="007D4142" w:rsidRPr="007D4142">
        <w:t>Hydrology and Earth System Sciences Discussions</w:t>
      </w:r>
      <w:r w:rsidR="007D4142">
        <w:t xml:space="preserve">, </w:t>
      </w:r>
      <w:r w:rsidR="007D4142" w:rsidRPr="007D4142">
        <w:t>2018</w:t>
      </w:r>
      <w:r w:rsidR="007D4142">
        <w:t xml:space="preserve"> (pp1-32). (doi:</w:t>
      </w:r>
      <w:r w:rsidR="007D4142" w:rsidRPr="007D4142">
        <w:t>10.5194/hess-2018-21</w:t>
      </w:r>
      <w:r w:rsidR="007D4142">
        <w:t>)</w:t>
      </w:r>
    </w:p>
    <w:p w14:paraId="4D4FADAA" w14:textId="77777777" w:rsidR="001224C9" w:rsidRDefault="001224C9" w:rsidP="008B6883">
      <w:pPr>
        <w:pStyle w:val="BodyText2"/>
      </w:pPr>
      <w:r w:rsidRPr="00363E07">
        <w:t>Jean-Francois Pekel, Andrew Cottam, Noel Gorelick, Alan S. Belward, High-resolution mapping of global surface water and its long-term changes. Nature 540, 418-422 (2016). (doi:10.1038/nature20584)</w:t>
      </w:r>
    </w:p>
    <w:p w14:paraId="04C63CB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4413BF73"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44A4747F" w14:textId="77777777" w:rsidR="009B3EC2" w:rsidRDefault="009B3EC2" w:rsidP="008B6883">
      <w:pPr>
        <w:pStyle w:val="BodyText2"/>
        <w:rPr>
          <w:lang w:bidi="ar-SA"/>
        </w:rPr>
      </w:pPr>
      <w:r w:rsidRPr="001224C9">
        <w:rPr>
          <w:lang w:bidi="ar-SA"/>
        </w:rPr>
        <w:lastRenderedPageBreak/>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7415FE2E" w14:textId="77777777"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0AC526F2"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4873CBAF" w14:textId="77777777" w:rsidR="001224C9" w:rsidRDefault="001224C9" w:rsidP="008B6883">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D59D424"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1A2C1B35" w14:textId="77777777" w:rsidR="001224C9" w:rsidRDefault="001224C9" w:rsidP="008B6883">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291C8796" w14:textId="77777777" w:rsidR="001224C9" w:rsidRDefault="001224C9" w:rsidP="008B6883">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468A5C56"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50516B9" w14:textId="77777777"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6F459BFC" w14:textId="77777777" w:rsidR="00BB3BC3" w:rsidRDefault="00BB3BC3" w:rsidP="001224C9">
      <w:pPr>
        <w:pStyle w:val="Heading3"/>
      </w:pPr>
      <w:r>
        <w:t>Managing References</w:t>
      </w:r>
    </w:p>
    <w:p w14:paraId="5C7DF826" w14:textId="77777777" w:rsidR="00BB3BC3" w:rsidRPr="00BB3BC3" w:rsidRDefault="00BB3BC3" w:rsidP="008B6883">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734" w:history="1">
        <w:r w:rsidR="00FC67A9" w:rsidRPr="00CF73E0">
          <w:rPr>
            <w:rStyle w:val="Hyperlink"/>
          </w:rPr>
          <w:t>a.cottam@gmail.com</w:t>
        </w:r>
      </w:hyperlink>
      <w:r w:rsidR="00FC67A9">
        <w:t xml:space="preserve">. There is a bug at the moment thought with the indexing – see </w:t>
      </w:r>
      <w:hyperlink r:id="rId1735" w:history="1">
        <w:r w:rsidR="00FC67A9" w:rsidRPr="00FC67A9">
          <w:rPr>
            <w:rStyle w:val="Hyperlink"/>
          </w:rPr>
          <w:t>here</w:t>
        </w:r>
      </w:hyperlink>
      <w:r w:rsidR="00FC67A9">
        <w:t>.</w:t>
      </w:r>
    </w:p>
    <w:p w14:paraId="67A5AF55" w14:textId="77777777" w:rsidR="003B0D1F" w:rsidRDefault="003B0D1F" w:rsidP="0034374E">
      <w:pPr>
        <w:pStyle w:val="Heading3"/>
      </w:pPr>
      <w:r>
        <w:t>Publishing process</w:t>
      </w:r>
    </w:p>
    <w:p w14:paraId="5A442E70" w14:textId="77777777" w:rsidR="003B0D1F" w:rsidRDefault="003B0D1F" w:rsidP="007D2F52">
      <w:pPr>
        <w:pStyle w:val="Heading4"/>
      </w:pPr>
      <w:r>
        <w:t>Background</w:t>
      </w:r>
    </w:p>
    <w:p w14:paraId="04B6615F" w14:textId="77777777" w:rsidR="003B0D1F" w:rsidRDefault="003B0D1F" w:rsidP="008B6883">
      <w:pPr>
        <w:pStyle w:val="BodyText2"/>
      </w:pPr>
      <w:r>
        <w:t xml:space="preserve">Good paper </w:t>
      </w:r>
      <w:hyperlink r:id="rId1736" w:history="1">
        <w:r w:rsidRPr="003B0D1F">
          <w:rPr>
            <w:rStyle w:val="Hyperlink"/>
          </w:rPr>
          <w:t>here</w:t>
        </w:r>
      </w:hyperlink>
      <w:r>
        <w:t xml:space="preserve"> written by JRC staff about publications and the process of publishing. </w:t>
      </w:r>
    </w:p>
    <w:p w14:paraId="63C23574" w14:textId="77777777" w:rsidR="00FD0998" w:rsidRDefault="00FD0998" w:rsidP="008B6883">
      <w:pPr>
        <w:pStyle w:val="BodyText2"/>
      </w:pPr>
      <w:r>
        <w:t>Journals indexed by th</w:t>
      </w:r>
      <w:r w:rsidRPr="00FD0998">
        <w:t xml:space="preserve">e </w:t>
      </w:r>
      <w:hyperlink r:id="rId1737"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738" w:history="1">
        <w:r w:rsidRPr="009D43B4">
          <w:rPr>
            <w:rStyle w:val="Hyperlink"/>
          </w:rPr>
          <w:t>http://isihighlycited.com/</w:t>
        </w:r>
      </w:hyperlink>
      <w:r>
        <w:t>. This one of the most cited research article of all time. See http://sciencewatch.com for an updated list of the hottest journals.</w:t>
      </w:r>
    </w:p>
    <w:p w14:paraId="2C8988F8"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58662A" w14:textId="77777777" w:rsidR="005A38F9" w:rsidRDefault="005A38F9" w:rsidP="003B37F4">
      <w:pPr>
        <w:pStyle w:val="Heading2"/>
      </w:pPr>
      <w:r>
        <w:t>Sharing big files</w:t>
      </w:r>
      <w:bookmarkEnd w:id="323"/>
    </w:p>
    <w:p w14:paraId="61542B74" w14:textId="77777777" w:rsidR="005A38F9" w:rsidRDefault="005A38F9" w:rsidP="0034374E">
      <w:pPr>
        <w:pStyle w:val="Heading3"/>
      </w:pPr>
      <w:bookmarkStart w:id="325" w:name="_Toc315774639"/>
      <w:r>
        <w:t>Internally</w:t>
      </w:r>
    </w:p>
    <w:p w14:paraId="7513E4F1" w14:textId="77777777"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1742EFA8" w14:textId="77777777" w:rsidR="005A38F9" w:rsidRDefault="005A38F9" w:rsidP="0034374E">
      <w:pPr>
        <w:pStyle w:val="Heading3"/>
      </w:pPr>
      <w:r>
        <w:lastRenderedPageBreak/>
        <w:t>ftp</w:t>
      </w:r>
      <w:bookmarkEnd w:id="325"/>
    </w:p>
    <w:p w14:paraId="7DF0CE7A" w14:textId="77777777" w:rsidR="005A38F9" w:rsidRDefault="005A38F9" w:rsidP="008B6883">
      <w:pPr>
        <w:pStyle w:val="BodyText2"/>
      </w:pPr>
      <w:r>
        <w:t>To upload big files to the ftp server using Filezilla:</w:t>
      </w:r>
    </w:p>
    <w:p w14:paraId="1A2E2558" w14:textId="77777777" w:rsidR="005A38F9" w:rsidRDefault="005A38F9" w:rsidP="000E5536">
      <w:pPr>
        <w:pStyle w:val="BodyText"/>
      </w:pPr>
      <w:r>
        <w:t xml:space="preserve">FTP address: </w:t>
      </w:r>
      <w:r w:rsidR="00725CBA" w:rsidRPr="00725CBA">
        <w:t>ftp://h05-ftp.jrc.it/</w:t>
      </w:r>
    </w:p>
    <w:p w14:paraId="775B60BB" w14:textId="77777777" w:rsidR="005A38F9" w:rsidRDefault="005A38F9" w:rsidP="000E5536">
      <w:pPr>
        <w:pStyle w:val="BodyText"/>
      </w:pPr>
      <w:r>
        <w:t>FTP server login: cottaan</w:t>
      </w:r>
    </w:p>
    <w:p w14:paraId="079AD5E1" w14:textId="77777777" w:rsidR="005A38F9" w:rsidRDefault="005A38F9" w:rsidP="000E5536">
      <w:pPr>
        <w:pStyle w:val="BodyText"/>
      </w:pPr>
      <w:r>
        <w:t>FTP password: andrew759</w:t>
      </w:r>
    </w:p>
    <w:p w14:paraId="5A0BDA99" w14:textId="77777777" w:rsidR="005A38F9" w:rsidRDefault="005A38F9" w:rsidP="000E5536">
      <w:pPr>
        <w:pStyle w:val="BodyText"/>
      </w:pPr>
      <w:r>
        <w:t xml:space="preserve">Once they are there </w:t>
      </w:r>
      <w:r w:rsidR="00663543">
        <w:t xml:space="preserve">they can be accessed publically using the address: </w:t>
      </w:r>
      <w:hyperlink r:id="rId1739" w:history="1">
        <w:r w:rsidR="00E31C67" w:rsidRPr="004F3E08">
          <w:rPr>
            <w:rStyle w:val="Hyperlink"/>
          </w:rPr>
          <w:t>ftp://h05-ftp.jrc.it/cottaan</w:t>
        </w:r>
      </w:hyperlink>
      <w:r w:rsidR="00E31C67">
        <w:t xml:space="preserve"> </w:t>
      </w:r>
    </w:p>
    <w:p w14:paraId="13CE12D3" w14:textId="77777777" w:rsidR="007C4666" w:rsidRDefault="007C4666" w:rsidP="008B6883">
      <w:pPr>
        <w:pStyle w:val="BodyText2"/>
      </w:pPr>
      <w:r>
        <w:t>From 16/6/17 there is a new ftp server:</w:t>
      </w:r>
    </w:p>
    <w:p w14:paraId="63B4EA10" w14:textId="77777777" w:rsidR="007C4666" w:rsidRDefault="007C4666" w:rsidP="007C4666">
      <w:pPr>
        <w:pStyle w:val="BodyText"/>
      </w:pPr>
      <w:r>
        <w:t>Account cottaan</w:t>
      </w:r>
    </w:p>
    <w:p w14:paraId="2E84579B" w14:textId="77777777" w:rsidR="007C4666" w:rsidRDefault="007C4666" w:rsidP="007C4666">
      <w:pPr>
        <w:pStyle w:val="BodyText"/>
      </w:pPr>
      <w:r>
        <w:t>Password JRCBko3202</w:t>
      </w:r>
    </w:p>
    <w:p w14:paraId="2621AF73" w14:textId="77777777" w:rsidR="007C4666" w:rsidRDefault="007C4666" w:rsidP="007C4666">
      <w:pPr>
        <w:pStyle w:val="BodyText"/>
      </w:pPr>
      <w:r>
        <w:t>Servername sftp://srv-ies-ftp.jrc.it</w:t>
      </w:r>
    </w:p>
    <w:p w14:paraId="755495F5" w14:textId="77777777" w:rsidR="0036494F" w:rsidRDefault="000D5C35" w:rsidP="007C4666">
      <w:pPr>
        <w:pStyle w:val="BodyText"/>
      </w:pPr>
      <w:hyperlink r:id="rId1740" w:history="1">
        <w:r w:rsidR="0036494F" w:rsidRPr="00510A5D">
          <w:rPr>
            <w:rStyle w:val="Hyperlink"/>
          </w:rPr>
          <w:t>ftp://srv-ies-ftp.jrc.it/</w:t>
        </w:r>
      </w:hyperlink>
      <w:r w:rsidR="0036494F">
        <w:t xml:space="preserve"> </w:t>
      </w:r>
    </w:p>
    <w:p w14:paraId="4909C746" w14:textId="77777777" w:rsidR="005A38F9" w:rsidRPr="00951ACA" w:rsidRDefault="005A38F9" w:rsidP="003B37F4">
      <w:pPr>
        <w:pStyle w:val="Heading2"/>
      </w:pPr>
      <w:r>
        <w:t>Software</w:t>
      </w:r>
    </w:p>
    <w:p w14:paraId="172E983B" w14:textId="77777777" w:rsidR="005A38F9" w:rsidRDefault="005A38F9" w:rsidP="0034374E">
      <w:pPr>
        <w:pStyle w:val="Heading3"/>
      </w:pPr>
      <w:r>
        <w:t>Microsoft Office 2010</w:t>
      </w:r>
    </w:p>
    <w:p w14:paraId="7192D411" w14:textId="77777777" w:rsidR="005A38F9" w:rsidRPr="00951ACA" w:rsidRDefault="005A38F9" w:rsidP="008B6883">
      <w:pPr>
        <w:pStyle w:val="BodyText2"/>
      </w:pPr>
      <w:r>
        <w:t>After it was installed I got an error about not enough memory to open font. This was a corrupted normal.dot template and I removed it and restarted. Worked fine.</w:t>
      </w:r>
    </w:p>
    <w:p w14:paraId="28DE78B4" w14:textId="77777777" w:rsidR="00CF543E" w:rsidRDefault="00CF543E" w:rsidP="00CF543E">
      <w:pPr>
        <w:pStyle w:val="Heading3"/>
      </w:pPr>
      <w:bookmarkStart w:id="326" w:name="_Toc315774652"/>
      <w:bookmarkStart w:id="327" w:name="_Toc315774651"/>
      <w:bookmarkEnd w:id="324"/>
      <w:r>
        <w:t>Issues</w:t>
      </w:r>
    </w:p>
    <w:p w14:paraId="79C953D9" w14:textId="77777777" w:rsidR="00CF543E" w:rsidRDefault="00CF543E" w:rsidP="00CF543E">
      <w:pPr>
        <w:pStyle w:val="Heading4"/>
      </w:pPr>
      <w:r>
        <w:t>Errors</w:t>
      </w:r>
    </w:p>
    <w:p w14:paraId="3BA2B075" w14:textId="77777777" w:rsidR="00CF543E" w:rsidRDefault="00CF543E" w:rsidP="00CF543E">
      <w:pPr>
        <w:pStyle w:val="Heading5"/>
        <w:rPr>
          <w:shd w:val="clear" w:color="auto" w:fill="FFFFFF"/>
        </w:rPr>
      </w:pPr>
      <w:bookmarkStart w:id="328" w:name="_This_program_is"/>
      <w:bookmarkEnd w:id="328"/>
      <w:r>
        <w:rPr>
          <w:shd w:val="clear" w:color="auto" w:fill="FFFFFF"/>
        </w:rPr>
        <w:t>This program is blocked by group policy</w:t>
      </w:r>
    </w:p>
    <w:p w14:paraId="6B583F75" w14:textId="77777777"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33876C3B" w14:textId="77777777" w:rsidR="001D0700" w:rsidRDefault="001D0700" w:rsidP="003B37F4">
      <w:pPr>
        <w:pStyle w:val="Heading2"/>
      </w:pPr>
      <w:r>
        <w:t>Yammer</w:t>
      </w:r>
    </w:p>
    <w:p w14:paraId="6D4FEFAB" w14:textId="77777777" w:rsidR="001D0700" w:rsidRDefault="001D0700" w:rsidP="008B6883">
      <w:pPr>
        <w:pStyle w:val="BodyText2"/>
      </w:pPr>
      <w:r>
        <w:t xml:space="preserve">Login: </w:t>
      </w:r>
      <w:hyperlink r:id="rId1741" w:history="1">
        <w:r w:rsidR="00FF4F79">
          <w:rPr>
            <w:rStyle w:val="Hyperlink"/>
          </w:rPr>
          <w:t>Andrew.cottam@jrc.ec.europa.eu</w:t>
        </w:r>
      </w:hyperlink>
    </w:p>
    <w:p w14:paraId="2EAA63F7" w14:textId="77777777" w:rsidR="001D0700" w:rsidRPr="001D0700" w:rsidRDefault="00392B08" w:rsidP="008B6883">
      <w:pPr>
        <w:pStyle w:val="BodyText2"/>
      </w:pPr>
      <w:r>
        <w:t>Password: thargaL99</w:t>
      </w:r>
      <w:r w:rsidR="008B1004">
        <w:t>$</w:t>
      </w:r>
      <w:r>
        <w:t xml:space="preserve"> 7/7/17</w:t>
      </w:r>
    </w:p>
    <w:p w14:paraId="59C9C37C" w14:textId="77777777" w:rsidR="006E57B3" w:rsidRDefault="006E57B3" w:rsidP="003B37F4">
      <w:pPr>
        <w:pStyle w:val="Heading2"/>
      </w:pPr>
      <w:r>
        <w:t>RedMine</w:t>
      </w:r>
    </w:p>
    <w:p w14:paraId="2C5D5433" w14:textId="77777777" w:rsidR="0083186F" w:rsidRDefault="000D5C35" w:rsidP="008B6883">
      <w:pPr>
        <w:pStyle w:val="BodyText2"/>
      </w:pPr>
      <w:hyperlink r:id="rId1742" w:history="1">
        <w:r w:rsidR="0083186F" w:rsidRPr="00F47753">
          <w:rPr>
            <w:rStyle w:val="Hyperlink"/>
          </w:rPr>
          <w:t>http://h05-dev-vm14.jrc.it/</w:t>
        </w:r>
      </w:hyperlink>
      <w:r w:rsidR="0083186F">
        <w:t xml:space="preserve"> </w:t>
      </w:r>
    </w:p>
    <w:p w14:paraId="1373EE70"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618F0438" w14:textId="77777777" w:rsidR="006C692D" w:rsidRDefault="006C692D" w:rsidP="003B37F4">
      <w:pPr>
        <w:pStyle w:val="Heading2"/>
      </w:pPr>
      <w:r>
        <w:t>Mail</w:t>
      </w:r>
    </w:p>
    <w:p w14:paraId="46A1C7C3" w14:textId="77777777" w:rsidR="006C692D" w:rsidRDefault="006C692D" w:rsidP="0034374E">
      <w:pPr>
        <w:pStyle w:val="Heading3"/>
      </w:pPr>
      <w:r>
        <w:t>Sending things TNT</w:t>
      </w:r>
    </w:p>
    <w:p w14:paraId="47796180" w14:textId="77777777" w:rsidR="006C692D" w:rsidRDefault="006C692D" w:rsidP="005E663B">
      <w:pPr>
        <w:pStyle w:val="ListNumber"/>
        <w:numPr>
          <w:ilvl w:val="0"/>
          <w:numId w:val="32"/>
        </w:numPr>
      </w:pPr>
      <w:r>
        <w:t xml:space="preserve">Log on to </w:t>
      </w:r>
      <w:hyperlink r:id="rId1743" w:history="1">
        <w:r w:rsidRPr="00661657">
          <w:rPr>
            <w:rStyle w:val="Hyperlink"/>
          </w:rPr>
          <w:t>https://www.mytnt.it/myTNT/</w:t>
        </w:r>
      </w:hyperlink>
      <w:r>
        <w:t xml:space="preserve"> </w:t>
      </w:r>
    </w:p>
    <w:p w14:paraId="169E474A" w14:textId="77777777" w:rsidR="006C692D" w:rsidRDefault="006C692D" w:rsidP="005E663B">
      <w:pPr>
        <w:pStyle w:val="ListNumber"/>
      </w:pPr>
      <w:r>
        <w:t>Enter   Customer ID: N03608, User ID: IES (case sensitive), Password:       IESISPRA (case sensitive)</w:t>
      </w:r>
    </w:p>
    <w:p w14:paraId="5121A8EA" w14:textId="77777777" w:rsidR="006C692D" w:rsidRDefault="006C692D" w:rsidP="005E663B">
      <w:pPr>
        <w:pStyle w:val="ListNumber"/>
      </w:pPr>
      <w:r>
        <w:t>Click Crea spedizione for new requests [or Tracking – to follow requests]</w:t>
      </w:r>
    </w:p>
    <w:p w14:paraId="1359FA58" w14:textId="77777777" w:rsidR="006C692D" w:rsidRDefault="006C692D" w:rsidP="005E663B">
      <w:pPr>
        <w:pStyle w:val="ListNumber"/>
      </w:pPr>
      <w:r>
        <w:t>In the Dettaglio indirizzi section, click the Codice cliente box and from the list of options and select:</w:t>
      </w:r>
    </w:p>
    <w:p w14:paraId="7DE5B391" w14:textId="77777777" w:rsidR="006C692D" w:rsidRDefault="006C692D" w:rsidP="008B6883">
      <w:pPr>
        <w:pStyle w:val="BodyText2"/>
      </w:pPr>
      <w:r>
        <w:t>01703822 for deliveries to Italian addresses</w:t>
      </w:r>
    </w:p>
    <w:p w14:paraId="7026CB51" w14:textId="77777777" w:rsidR="006C692D" w:rsidRDefault="006C692D" w:rsidP="008B6883">
      <w:pPr>
        <w:pStyle w:val="BodyText2"/>
      </w:pPr>
      <w:r>
        <w:t>08322113 for deliveries to other countries</w:t>
      </w:r>
    </w:p>
    <w:p w14:paraId="1B52D631" w14:textId="77777777" w:rsidR="006C692D" w:rsidRDefault="006C692D" w:rsidP="005E663B">
      <w:pPr>
        <w:pStyle w:val="ListNumber"/>
      </w:pPr>
      <w:r>
        <w:lastRenderedPageBreak/>
        <w:t xml:space="preserve">In the Destinatario section, enter all the requested details of the person that you are sending to or reuse previously saved </w:t>
      </w:r>
      <w:r w:rsidR="00710444">
        <w:t>using the Rubrica button (e.g.</w:t>
      </w:r>
    </w:p>
    <w:p w14:paraId="53EFE1B4" w14:textId="77777777" w:rsidR="006C692D" w:rsidRDefault="006C692D" w:rsidP="005E663B">
      <w:pPr>
        <w:pStyle w:val="ListNumber"/>
      </w:pPr>
      <w:r>
        <w:t>In the Dettaglio spedizione section, Select Buste or Pacchi, Select date of collection, Select the service that you want</w:t>
      </w:r>
    </w:p>
    <w:p w14:paraId="34B2904E" w14:textId="77777777" w:rsidR="006C692D" w:rsidRDefault="006C692D" w:rsidP="005E663B">
      <w:pPr>
        <w:pStyle w:val="ListNumber"/>
      </w:pPr>
      <w:r>
        <w:t>Enter details of dimensions/weight (you may have to go to the riceviemnto merci to weight your package.</w:t>
      </w:r>
    </w:p>
    <w:p w14:paraId="4156D8FA" w14:textId="77777777" w:rsidR="006C692D" w:rsidRPr="006C692D" w:rsidRDefault="006C692D" w:rsidP="005E663B">
      <w:pPr>
        <w:pStyle w:val="ListNumber"/>
      </w:pPr>
      <w:r>
        <w:t>Click Stampa etichetta (allow popups) and print the label.</w:t>
      </w:r>
    </w:p>
    <w:p w14:paraId="3BCEC417" w14:textId="77777777" w:rsidR="00BB1D27" w:rsidRDefault="00BB1D27" w:rsidP="000E5536">
      <w:pPr>
        <w:pStyle w:val="Heading1"/>
      </w:pPr>
      <w:r>
        <w:t>Meetings/Calls</w:t>
      </w:r>
      <w:bookmarkEnd w:id="326"/>
    </w:p>
    <w:p w14:paraId="064574F6" w14:textId="77777777" w:rsidR="00BB1D27" w:rsidRDefault="00BB1D27" w:rsidP="003B37F4">
      <w:pPr>
        <w:pStyle w:val="Heading2"/>
      </w:pPr>
      <w:bookmarkStart w:id="329" w:name="_Toc315774653"/>
      <w:r>
        <w:t>GBIF Skype call with Eamon and Tim Robertson 9/9/11</w:t>
      </w:r>
      <w:bookmarkEnd w:id="329"/>
    </w:p>
    <w:p w14:paraId="31A4A33C" w14:textId="77777777" w:rsidR="00BB1D27" w:rsidRDefault="00BB1D27" w:rsidP="000E5536">
      <w:pPr>
        <w:pStyle w:val="BodyText"/>
      </w:pPr>
      <w:r>
        <w:t>What coordinate system to use for gridding the data?</w:t>
      </w:r>
    </w:p>
    <w:p w14:paraId="14171289" w14:textId="77777777" w:rsidR="00BB1D27" w:rsidRDefault="00BB1D27" w:rsidP="000E5536">
      <w:pPr>
        <w:pStyle w:val="BodyText"/>
      </w:pPr>
      <w:r>
        <w:t>1800 records/sec points in polygon</w:t>
      </w:r>
    </w:p>
    <w:p w14:paraId="542ECE29" w14:textId="77777777" w:rsidR="00BB1D27" w:rsidRDefault="00BB1D27" w:rsidP="000E5536">
      <w:pPr>
        <w:pStyle w:val="BodyText"/>
      </w:pPr>
      <w:r>
        <w:t>they used the google tile system</w:t>
      </w:r>
    </w:p>
    <w:p w14:paraId="22A7E42C" w14:textId="77777777" w:rsidR="00BB1D27" w:rsidRDefault="00BB1D27" w:rsidP="000E5536">
      <w:pPr>
        <w:pStyle w:val="BodyText"/>
      </w:pPr>
      <w:r>
        <w:t xml:space="preserve">tim and xavier </w:t>
      </w:r>
    </w:p>
    <w:p w14:paraId="1DE92754" w14:textId="77777777" w:rsidR="00BB1D27" w:rsidRDefault="00BB1D27" w:rsidP="000E5536">
      <w:pPr>
        <w:pStyle w:val="BodyText"/>
      </w:pPr>
      <w:r>
        <w:t>128x128</w:t>
      </w:r>
    </w:p>
    <w:p w14:paraId="149695F6" w14:textId="77777777" w:rsidR="00BB1D27" w:rsidRDefault="00BB1D27" w:rsidP="000E5536">
      <w:pPr>
        <w:pStyle w:val="BodyText"/>
      </w:pPr>
      <w:r>
        <w:t>64x64</w:t>
      </w:r>
    </w:p>
    <w:p w14:paraId="7003CD0A" w14:textId="77777777" w:rsidR="00BB1D27" w:rsidRDefault="00BB1D27" w:rsidP="000E5536">
      <w:pPr>
        <w:pStyle w:val="BodyText"/>
      </w:pPr>
      <w:r>
        <w:t>they choose 32x32 pixel as their size they wanted to show on the screen</w:t>
      </w:r>
    </w:p>
    <w:p w14:paraId="5CDDEE32" w14:textId="77777777" w:rsidR="00BB1D27" w:rsidRDefault="00BB1D27" w:rsidP="000E5536">
      <w:pPr>
        <w:pStyle w:val="BodyText"/>
      </w:pPr>
      <w:r>
        <w:t>distance in PostGIS is faster</w:t>
      </w:r>
    </w:p>
    <w:p w14:paraId="4907CDDA" w14:textId="77777777" w:rsidR="00BB1D27" w:rsidRDefault="00BB1D27" w:rsidP="000E5536">
      <w:pPr>
        <w:pStyle w:val="BodyText"/>
      </w:pPr>
      <w:r>
        <w:t>at zoom level 0 what tile is this point on - must be tile 1</w:t>
      </w:r>
    </w:p>
    <w:p w14:paraId="4B710E4B"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4B3E34E1" w14:textId="77777777" w:rsidR="00BB1D27" w:rsidRDefault="00BB1D27" w:rsidP="000E5536">
      <w:pPr>
        <w:pStyle w:val="BodyText"/>
      </w:pPr>
      <w:r>
        <w:t>mySql is the fastest</w:t>
      </w:r>
    </w:p>
    <w:p w14:paraId="2C7F6937" w14:textId="77777777" w:rsidR="00BB1D27" w:rsidRDefault="00BB1D27" w:rsidP="000E5536">
      <w:pPr>
        <w:pStyle w:val="BodyText"/>
      </w:pPr>
      <w:r>
        <w:t>MyIsam not innodb</w:t>
      </w:r>
    </w:p>
    <w:p w14:paraId="2EF435C7" w14:textId="77777777" w:rsidR="00BB1D27" w:rsidRDefault="00BB1D27" w:rsidP="000E5536">
      <w:pPr>
        <w:pStyle w:val="BodyText"/>
      </w:pPr>
      <w:r>
        <w:t>Use the smallest numeric type</w:t>
      </w:r>
    </w:p>
    <w:p w14:paraId="69BFE21E" w14:textId="77777777" w:rsidR="00BB1D27" w:rsidRDefault="00BB1D27" w:rsidP="000E5536">
      <w:pPr>
        <w:pStyle w:val="BodyText"/>
      </w:pPr>
      <w:r>
        <w:t>zoom = unsigned tinyint</w:t>
      </w:r>
    </w:p>
    <w:p w14:paraId="0152760A" w14:textId="77777777" w:rsidR="00BB1D27" w:rsidRDefault="00BB1D27" w:rsidP="000E5536">
      <w:pPr>
        <w:pStyle w:val="BodyText"/>
      </w:pPr>
      <w:r>
        <w:t xml:space="preserve">if you use integers then </w:t>
      </w:r>
    </w:p>
    <w:p w14:paraId="538708A4" w14:textId="77777777" w:rsidR="00BB1D27" w:rsidRDefault="00BB1D27" w:rsidP="000E5536">
      <w:pPr>
        <w:pStyle w:val="BodyText"/>
      </w:pPr>
      <w:r>
        <w:t>partition the table - on the zoom</w:t>
      </w:r>
    </w:p>
    <w:p w14:paraId="7E635F75" w14:textId="77777777" w:rsidR="00BB1D27" w:rsidRDefault="00BB1D27" w:rsidP="000E5536">
      <w:pPr>
        <w:pStyle w:val="BodyText"/>
      </w:pPr>
      <w:r>
        <w:t>hadoop processing engine runs in parallel</w:t>
      </w:r>
    </w:p>
    <w:p w14:paraId="4551F5AD" w14:textId="77777777" w:rsidR="00BB1D27" w:rsidRDefault="00BB1D27" w:rsidP="008B6883">
      <w:pPr>
        <w:pStyle w:val="BodyText2"/>
      </w:pPr>
      <w:r>
        <w:t>12 EURO for their cluster - using Hadoop</w:t>
      </w:r>
    </w:p>
    <w:p w14:paraId="744AD685" w14:textId="77777777" w:rsidR="00BB1D27" w:rsidRDefault="00BB1D27" w:rsidP="000E5536">
      <w:pPr>
        <w:pStyle w:val="BodyText"/>
      </w:pPr>
      <w:r>
        <w:t>meeting - within the next 1 month</w:t>
      </w:r>
    </w:p>
    <w:p w14:paraId="7614A300" w14:textId="77777777" w:rsidR="00BB1D27" w:rsidRDefault="00BB1D27" w:rsidP="000E5536">
      <w:pPr>
        <w:pStyle w:val="BodyText"/>
      </w:pPr>
      <w:r>
        <w:t>include tim, the person who has done the open street map change and eamonn</w:t>
      </w:r>
    </w:p>
    <w:p w14:paraId="10BE2C6A" w14:textId="77777777" w:rsidR="00BB1D27" w:rsidRDefault="00BB1D27" w:rsidP="000E5536">
      <w:pPr>
        <w:pStyle w:val="BodyText"/>
      </w:pPr>
      <w:r>
        <w:t>from here gregoire, me, michael, steve</w:t>
      </w:r>
    </w:p>
    <w:p w14:paraId="6ABAAA42" w14:textId="77777777" w:rsidR="00BB1D27" w:rsidRDefault="00BB1D27" w:rsidP="008B6883">
      <w:pPr>
        <w:pStyle w:val="BodyText2"/>
      </w:pPr>
      <w:r>
        <w:t xml:space="preserve">and maybe javier </w:t>
      </w:r>
    </w:p>
    <w:p w14:paraId="16229852" w14:textId="77777777" w:rsidR="00BB1D27" w:rsidRDefault="00BB1D27" w:rsidP="000E5536">
      <w:pPr>
        <w:pStyle w:val="BodyText"/>
      </w:pPr>
      <w:r>
        <w:t>send tim some sample data</w:t>
      </w:r>
    </w:p>
    <w:p w14:paraId="483A3C4F" w14:textId="77777777" w:rsidR="00BB1D27" w:rsidRDefault="00BB1D27" w:rsidP="008B6883">
      <w:pPr>
        <w:pStyle w:val="BodyText2"/>
      </w:pPr>
      <w:r>
        <w:t>24th or 27th october</w:t>
      </w:r>
    </w:p>
    <w:p w14:paraId="7D287737" w14:textId="77777777" w:rsidR="00BB1D27" w:rsidRDefault="00BB1D27" w:rsidP="003B37F4">
      <w:pPr>
        <w:pStyle w:val="Heading2"/>
      </w:pPr>
      <w:bookmarkStart w:id="330" w:name="_Toc315774654"/>
      <w:r>
        <w:t>Questions for IUCN at the meeting in December</w:t>
      </w:r>
      <w:bookmarkEnd w:id="330"/>
    </w:p>
    <w:p w14:paraId="147274FD" w14:textId="77777777" w:rsidR="00BB1D27" w:rsidRDefault="00BB1D27" w:rsidP="000E5536">
      <w:pPr>
        <w:pStyle w:val="ListBullet"/>
      </w:pPr>
      <w:r>
        <w:t>The polar bear distribution doesnt include any islands - it is only the marine areas</w:t>
      </w:r>
    </w:p>
    <w:p w14:paraId="05FED911"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1CDA1BC6"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7668300D" w14:textId="77777777" w:rsidR="00BB1D27" w:rsidRDefault="00BB1D27" w:rsidP="000E5536">
      <w:pPr>
        <w:pStyle w:val="ListBullet"/>
      </w:pPr>
      <w:r>
        <w:t>Species where LEGEND&lt;&gt;'' are not shown in the mapper for sensitivity reasons. We need to make this better.</w:t>
      </w:r>
    </w:p>
    <w:p w14:paraId="16085A9C" w14:textId="77777777" w:rsidR="00BB1D27" w:rsidRDefault="00BB1D27" w:rsidP="000E5536">
      <w:pPr>
        <w:pStyle w:val="BodyText"/>
      </w:pPr>
      <w:r>
        <w:t>iucn mapper issues</w:t>
      </w:r>
    </w:p>
    <w:p w14:paraId="5988DE20" w14:textId="77777777" w:rsidR="00BB1D27" w:rsidRDefault="00BB1D27" w:rsidP="000E5536">
      <w:pPr>
        <w:pStyle w:val="BodyText"/>
      </w:pPr>
      <w:r>
        <w:t>the loading icon displayed continuously because the MapServer layer file didnt load:</w:t>
      </w:r>
    </w:p>
    <w:p w14:paraId="72BE4817" w14:textId="77777777" w:rsidR="00BB1D27" w:rsidRDefault="000D5C35" w:rsidP="008B6883">
      <w:pPr>
        <w:pStyle w:val="BodyText2"/>
      </w:pPr>
      <w:hyperlink r:id="rId174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08E08BBA" w14:textId="77777777" w:rsidR="00BB1D27" w:rsidRDefault="00BB1D27" w:rsidP="000E5536">
      <w:pPr>
        <w:pStyle w:val="BodyText"/>
      </w:pPr>
      <w:r>
        <w:t>There are also 2 calls to the ESRI Topo map:</w:t>
      </w:r>
    </w:p>
    <w:p w14:paraId="295D0B4E" w14:textId="77777777" w:rsidR="00BB1D27" w:rsidRDefault="000D5C35" w:rsidP="008B6883">
      <w:pPr>
        <w:pStyle w:val="BodyText2"/>
      </w:pPr>
      <w:hyperlink r:id="rId1745" w:history="1">
        <w:r w:rsidR="00BB1D27" w:rsidRPr="0077669C">
          <w:rPr>
            <w:rStyle w:val="Hyperlink"/>
          </w:rPr>
          <w:t>http://server.arcgisonline.com/ArcGIS/rest/services/World_Topo_Map/MapServer?f=json&amp;callback=dojo.io.script.jsonp_dojoIoScript8._jsonpCallback</w:t>
        </w:r>
      </w:hyperlink>
    </w:p>
    <w:p w14:paraId="718773AB" w14:textId="77777777" w:rsidR="00BB1D27" w:rsidRDefault="00BB1D27" w:rsidP="008B6883">
      <w:pPr>
        <w:pStyle w:val="BodyText2"/>
      </w:pPr>
      <w:r>
        <w:lastRenderedPageBreak/>
        <w:t>Some species are not shown, e.g. 39367 and this is because their LEGEND field is not '' and we have a layer definition of LEGEND &lt;&gt;''!!!</w:t>
      </w:r>
    </w:p>
    <w:p w14:paraId="746D5A22" w14:textId="77777777" w:rsidR="00BB1D27" w:rsidRDefault="00BB1D27" w:rsidP="008B6883">
      <w:pPr>
        <w:pStyle w:val="BodyText2"/>
      </w:pPr>
      <w:r>
        <w:t>updating the LEGEND values = ' ' to NULL - how? You cant actually do it!! Have to update to ""</w:t>
      </w:r>
    </w:p>
    <w:p w14:paraId="2227C3AA" w14:textId="77777777" w:rsidR="00BB1D27" w:rsidRDefault="00BB1D27" w:rsidP="000E5536">
      <w:pPr>
        <w:pStyle w:val="BodyText"/>
      </w:pPr>
      <w:r>
        <w:t>Versions and ranges through time - are they going to manage it</w:t>
      </w:r>
    </w:p>
    <w:p w14:paraId="6A8A073A"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4C443E4C" w14:textId="77777777" w:rsidR="00BB1D27" w:rsidRDefault="00BB1D27" w:rsidP="008B6883">
      <w:pPr>
        <w:pStyle w:val="BodyText2"/>
      </w:pPr>
      <w:r>
        <w:t>we will use checksums to be able to see which geometries and/or attributes have changed</w:t>
      </w:r>
    </w:p>
    <w:p w14:paraId="7116B79B" w14:textId="77777777" w:rsidR="00ED45BD" w:rsidRDefault="00ED45BD" w:rsidP="003B37F4">
      <w:pPr>
        <w:pStyle w:val="Heading2"/>
      </w:pPr>
      <w:r>
        <w:t xml:space="preserve">IUCN </w:t>
      </w:r>
    </w:p>
    <w:p w14:paraId="0F8EB8E3" w14:textId="77777777" w:rsidR="008C0127" w:rsidRDefault="008C0127" w:rsidP="0034374E">
      <w:pPr>
        <w:pStyle w:val="Heading3"/>
      </w:pPr>
      <w:r>
        <w:t>Vineet and Adrian 24/4/12</w:t>
      </w:r>
    </w:p>
    <w:p w14:paraId="71578E70" w14:textId="77777777" w:rsidR="00ED45BD" w:rsidRDefault="00ED45BD" w:rsidP="008B6883">
      <w:pPr>
        <w:pStyle w:val="BodyText2"/>
      </w:pPr>
      <w:r>
        <w:t>Mostly about the ESRI meeting to look at managing the species data</w:t>
      </w:r>
    </w:p>
    <w:p w14:paraId="470064CF" w14:textId="77777777" w:rsidR="00ED45BD" w:rsidRDefault="00ED45BD" w:rsidP="000E5536">
      <w:pPr>
        <w:pStyle w:val="BodyText"/>
      </w:pPr>
      <w:r>
        <w:t>NatureServe and CIESIN work</w:t>
      </w:r>
    </w:p>
    <w:p w14:paraId="7528386E" w14:textId="77777777" w:rsidR="00BE0F7E" w:rsidRDefault="00BE0F7E" w:rsidP="000E5536">
      <w:pPr>
        <w:pStyle w:val="BodyText"/>
      </w:pPr>
      <w:r>
        <w:t>Going to GBIF next week</w:t>
      </w:r>
    </w:p>
    <w:p w14:paraId="2309CEFF"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4A56CA01" w14:textId="77777777" w:rsidR="00836735" w:rsidRDefault="00836735" w:rsidP="000E5536">
      <w:pPr>
        <w:pStyle w:val="BodyText"/>
      </w:pPr>
      <w:r>
        <w:t>Amphibians are very easy to do so that’s why they have done this</w:t>
      </w:r>
    </w:p>
    <w:p w14:paraId="7E905922" w14:textId="77777777" w:rsidR="00836735" w:rsidRDefault="00836735" w:rsidP="000E5536">
      <w:pPr>
        <w:pStyle w:val="BodyText"/>
      </w:pPr>
      <w:r>
        <w:t>Data on IUCN website is 2010</w:t>
      </w:r>
    </w:p>
    <w:p w14:paraId="02B86637" w14:textId="77777777" w:rsidR="00215D49" w:rsidRDefault="00350B8E" w:rsidP="000E5536">
      <w:pPr>
        <w:pStyle w:val="BodyText"/>
      </w:pPr>
      <w:r>
        <w:t>NatureServe</w:t>
      </w:r>
      <w:r w:rsidR="00215D49">
        <w:t xml:space="preserve"> managed data is 2003 and out of date</w:t>
      </w:r>
    </w:p>
    <w:p w14:paraId="7735FF01"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D84BDF4" w14:textId="77777777" w:rsidR="00685DAA" w:rsidRDefault="00685DAA" w:rsidP="000E5536">
      <w:pPr>
        <w:pStyle w:val="BodyText"/>
      </w:pPr>
      <w:r>
        <w:t xml:space="preserve">Actions: email Kurt and say that I can </w:t>
      </w:r>
    </w:p>
    <w:p w14:paraId="18781C79" w14:textId="77777777" w:rsidR="008C0127" w:rsidRDefault="008C0127" w:rsidP="0034374E">
      <w:pPr>
        <w:pStyle w:val="Heading3"/>
      </w:pPr>
      <w:r>
        <w:t>Vineet 13/6/12</w:t>
      </w:r>
    </w:p>
    <w:p w14:paraId="52E917E9" w14:textId="77777777" w:rsidR="00E23E00" w:rsidRDefault="00E23E00" w:rsidP="008B6883">
      <w:pPr>
        <w:pStyle w:val="BodyText2"/>
      </w:pPr>
      <w:r>
        <w:t>Questions for Vineet:</w:t>
      </w:r>
    </w:p>
    <w:p w14:paraId="53472A33" w14:textId="77777777" w:rsidR="00E23E00" w:rsidRDefault="00E23E00" w:rsidP="000E5536">
      <w:pPr>
        <w:pStyle w:val="ListBullet"/>
      </w:pPr>
      <w:r>
        <w:t>Can we have full metadata for the IUCN Red List – e.g. which describes each attribute in the feature class</w:t>
      </w:r>
      <w:r w:rsidR="0089641C">
        <w:t>. On their website</w:t>
      </w:r>
    </w:p>
    <w:p w14:paraId="6C2AB739" w14:textId="77777777" w:rsidR="00FC34A0" w:rsidRDefault="00FC34A0" w:rsidP="000E5536">
      <w:pPr>
        <w:pStyle w:val="ListBullet"/>
      </w:pPr>
      <w:r>
        <w:t>How can we filter out marine species from an analysis?</w:t>
      </w:r>
      <w:r w:rsidR="0089641C">
        <w:t xml:space="preserve"> Didn’t ask</w:t>
      </w:r>
    </w:p>
    <w:p w14:paraId="3DC3F799" w14:textId="77777777" w:rsidR="00E23E00" w:rsidRDefault="00E23E00" w:rsidP="000E5536">
      <w:pPr>
        <w:pStyle w:val="ListBullet"/>
      </w:pPr>
      <w:r>
        <w:t>What are the results of the meeting with ESRI?</w:t>
      </w:r>
      <w:r w:rsidR="0089641C">
        <w:t xml:space="preserve"> Vineet will send </w:t>
      </w:r>
    </w:p>
    <w:p w14:paraId="21FE8605" w14:textId="77777777" w:rsidR="00C724B3" w:rsidRDefault="00C724B3" w:rsidP="000E5536">
      <w:pPr>
        <w:pStyle w:val="ListBullet"/>
      </w:pPr>
      <w:r>
        <w:t>What is the primary key for species? Id_no or speciesid</w:t>
      </w:r>
      <w:r w:rsidR="00CA0108">
        <w:t>?</w:t>
      </w:r>
      <w:r w:rsidR="0089641C">
        <w:t xml:space="preserve"> Didn’t ask</w:t>
      </w:r>
    </w:p>
    <w:p w14:paraId="3C6834B3" w14:textId="77777777" w:rsidR="00E23E00" w:rsidRDefault="00E23E00" w:rsidP="000E5536">
      <w:pPr>
        <w:pStyle w:val="ListBullet"/>
      </w:pPr>
      <w:r>
        <w:t>Data quality issues from ESRI and us</w:t>
      </w:r>
      <w:r w:rsidR="0089641C">
        <w:t>. Didn’t ask</w:t>
      </w:r>
    </w:p>
    <w:p w14:paraId="04BA8A6D" w14:textId="77777777" w:rsidR="00E23E00" w:rsidRDefault="00E23E00" w:rsidP="000E5536">
      <w:pPr>
        <w:pStyle w:val="ListBullet"/>
      </w:pPr>
      <w:r>
        <w:t>Progress on PA/RL intersection</w:t>
      </w:r>
      <w:r w:rsidR="0089641C">
        <w:t xml:space="preserve">. </w:t>
      </w:r>
    </w:p>
    <w:p w14:paraId="035D3172"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293E9E95" w14:textId="77777777" w:rsidR="00E23E00" w:rsidRDefault="00E23E00" w:rsidP="000E5536">
      <w:pPr>
        <w:pStyle w:val="ListBullet"/>
      </w:pPr>
      <w:r>
        <w:t>Licensing</w:t>
      </w:r>
      <w:r w:rsidR="0089641C">
        <w:t>. Ongoing discussion.</w:t>
      </w:r>
    </w:p>
    <w:p w14:paraId="62568E7F" w14:textId="77777777" w:rsidR="00C5709E" w:rsidRDefault="00C5709E" w:rsidP="000E5536">
      <w:pPr>
        <w:pStyle w:val="ListBullet"/>
      </w:pPr>
      <w:r>
        <w:t>Bandwidth for WFS on the IUCN machines</w:t>
      </w:r>
      <w:r w:rsidR="0089641C">
        <w:t>. Vineet will look at the traffic on the IUCN machine.</w:t>
      </w:r>
    </w:p>
    <w:p w14:paraId="2DA58C35"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4300A093" w14:textId="77777777" w:rsidR="00DA2EC6" w:rsidRDefault="00DA2EC6" w:rsidP="000E5536">
      <w:pPr>
        <w:pStyle w:val="ListBullet"/>
      </w:pPr>
      <w:r>
        <w:t>A number of fields need controlled values, e.g. domains like status, ecosystem etc.</w:t>
      </w:r>
      <w:r w:rsidR="0089641C">
        <w:t xml:space="preserve"> Didn’t ask</w:t>
      </w:r>
    </w:p>
    <w:p w14:paraId="0A1D00A5" w14:textId="77777777" w:rsidR="00004857" w:rsidRDefault="00004857" w:rsidP="0034374E">
      <w:pPr>
        <w:pStyle w:val="Heading3"/>
      </w:pPr>
      <w:r>
        <w:t xml:space="preserve">Mike/Vineet 3/7/12 </w:t>
      </w:r>
      <w:r w:rsidR="00036F77">
        <w:t>–</w:t>
      </w:r>
      <w:r>
        <w:t xml:space="preserve"> Licensing</w:t>
      </w:r>
    </w:p>
    <w:p w14:paraId="15AE7A3C" w14:textId="77777777" w:rsidR="00036F77" w:rsidRDefault="00036F77" w:rsidP="000E5536">
      <w:pPr>
        <w:pStyle w:val="ListBullet"/>
      </w:pPr>
      <w:r>
        <w:t>600 sp</w:t>
      </w:r>
      <w:r w:rsidR="007766DF">
        <w:t>ecies</w:t>
      </w:r>
      <w:r>
        <w:t xml:space="preserve"> random update </w:t>
      </w:r>
      <w:r w:rsidR="007766DF">
        <w:t>done this week</w:t>
      </w:r>
    </w:p>
    <w:p w14:paraId="6193FD6D"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056E3031"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6F3B895C"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A118C26" w14:textId="77777777" w:rsidR="00824D34" w:rsidRDefault="00D141FE" w:rsidP="000E5536">
      <w:pPr>
        <w:pStyle w:val="ListBullet"/>
      </w:pPr>
      <w:r>
        <w:t>Red List</w:t>
      </w:r>
      <w:r w:rsidR="00824D34">
        <w:t xml:space="preserve"> has mailing list which tells you about an update</w:t>
      </w:r>
      <w:r w:rsidR="00157543">
        <w:t xml:space="preserve"> </w:t>
      </w:r>
    </w:p>
    <w:p w14:paraId="6E3A8636"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563BC1D9"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4D8881F7" w14:textId="77777777" w:rsidR="00077207" w:rsidRDefault="00077207" w:rsidP="000E5536">
      <w:pPr>
        <w:pStyle w:val="ListBullet"/>
      </w:pPr>
      <w:r>
        <w:t>For Annex 1 in the Data License Agreement:</w:t>
      </w:r>
    </w:p>
    <w:p w14:paraId="08EEBC4C" w14:textId="77777777" w:rsidR="008D77CF" w:rsidRDefault="00F056D2" w:rsidP="000E5536">
      <w:pPr>
        <w:pStyle w:val="ListBullet3"/>
      </w:pPr>
      <w:r>
        <w:t>D</w:t>
      </w:r>
      <w:r w:rsidR="008D77CF">
        <w:t>escribe the delivery mechanisms so they can put a cost on it</w:t>
      </w:r>
      <w:r>
        <w:t>, e.g. WFS</w:t>
      </w:r>
    </w:p>
    <w:p w14:paraId="49BA61BC" w14:textId="77777777" w:rsidR="00F27F2E" w:rsidRDefault="00F056D2" w:rsidP="000E5536">
      <w:pPr>
        <w:pStyle w:val="ListBullet3"/>
      </w:pPr>
      <w:r>
        <w:lastRenderedPageBreak/>
        <w:t>D</w:t>
      </w:r>
      <w:r w:rsidR="00F27F2E">
        <w:t>escribe the derivative products and analyses</w:t>
      </w:r>
    </w:p>
    <w:p w14:paraId="0E4456FF" w14:textId="77777777" w:rsidR="00531901" w:rsidRDefault="00681943" w:rsidP="000E5536">
      <w:pPr>
        <w:pStyle w:val="ListBullet"/>
      </w:pPr>
      <w:r>
        <w:t>W</w:t>
      </w:r>
      <w:r w:rsidR="00531901">
        <w:t>e should have no physical access to sensitive data</w:t>
      </w:r>
    </w:p>
    <w:p w14:paraId="6ECA251D"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5BFEB761" w14:textId="77777777" w:rsidR="00473C28" w:rsidRDefault="00564C37" w:rsidP="000E5536">
      <w:pPr>
        <w:pStyle w:val="ListBullet"/>
      </w:pPr>
      <w:r>
        <w:t>I</w:t>
      </w:r>
      <w:r w:rsidR="00473C28">
        <w:t>nspire compliance – can we do something here</w:t>
      </w:r>
      <w:r>
        <w:t xml:space="preserve"> to the Red List</w:t>
      </w:r>
    </w:p>
    <w:p w14:paraId="55CDE92A"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5776E3CC" w14:textId="77777777" w:rsidR="00742572" w:rsidRDefault="00742572" w:rsidP="003B37F4">
      <w:pPr>
        <w:pStyle w:val="Heading2"/>
      </w:pPr>
      <w:r>
        <w:t>GreenVest</w:t>
      </w:r>
    </w:p>
    <w:p w14:paraId="070DE666" w14:textId="77777777" w:rsidR="00742572" w:rsidRDefault="00742572" w:rsidP="000E5536">
      <w:pPr>
        <w:pStyle w:val="BodyText"/>
      </w:pPr>
      <w:r w:rsidRPr="00742572">
        <w:t>Stéphane Pauquet</w:t>
      </w:r>
      <w:r>
        <w:t xml:space="preserve"> 21/6/12.</w:t>
      </w:r>
    </w:p>
    <w:p w14:paraId="3B4C9000" w14:textId="77777777" w:rsidR="0027005D" w:rsidRDefault="0027005D" w:rsidP="000E5536">
      <w:pPr>
        <w:pStyle w:val="BodyText"/>
      </w:pPr>
      <w:r>
        <w:t>based on symphony and php</w:t>
      </w:r>
    </w:p>
    <w:p w14:paraId="033D2BA4" w14:textId="77777777" w:rsidR="0027005D" w:rsidRDefault="0027005D" w:rsidP="000E5536">
      <w:pPr>
        <w:pStyle w:val="BodyText"/>
      </w:pPr>
      <w:r>
        <w:t xml:space="preserve">have been speaking with charles, jonathan and will soon </w:t>
      </w:r>
    </w:p>
    <w:p w14:paraId="5CBFEBAC" w14:textId="77777777" w:rsidR="0027005D" w:rsidRDefault="0027005D" w:rsidP="000E5536">
      <w:pPr>
        <w:pStyle w:val="BodyText"/>
      </w:pPr>
      <w:r>
        <w:t>uses cartodb</w:t>
      </w:r>
      <w:r w:rsidR="008617C7">
        <w:t xml:space="preserve"> – want </w:t>
      </w:r>
      <w:r w:rsidR="00724A6D">
        <w:t>to use version 2 in july</w:t>
      </w:r>
    </w:p>
    <w:p w14:paraId="49C10F0F" w14:textId="77777777" w:rsidR="00344F60" w:rsidRDefault="00344F60" w:rsidP="000E5536">
      <w:pPr>
        <w:pStyle w:val="BodyText"/>
      </w:pPr>
      <w:r>
        <w:t>will travel to cambridge by the end of the month</w:t>
      </w:r>
    </w:p>
    <w:p w14:paraId="0E6BA0AC" w14:textId="77777777" w:rsidR="0031580D" w:rsidRDefault="0031580D" w:rsidP="000E5536">
      <w:pPr>
        <w:pStyle w:val="BodyText"/>
      </w:pPr>
      <w:r>
        <w:t>they are not expecting a massive data input in the short/medium term</w:t>
      </w:r>
    </w:p>
    <w:p w14:paraId="51FFA161" w14:textId="77777777" w:rsidR="0031580D" w:rsidRDefault="0031580D" w:rsidP="000E5536">
      <w:pPr>
        <w:pStyle w:val="BodyText"/>
      </w:pPr>
      <w:r>
        <w:t>they are limiting to 6-7 countries in the short term</w:t>
      </w:r>
    </w:p>
    <w:p w14:paraId="56DED73C" w14:textId="77777777" w:rsidR="0031580D" w:rsidRDefault="0031580D" w:rsidP="000E5536">
      <w:pPr>
        <w:pStyle w:val="BodyText"/>
      </w:pPr>
      <w:r>
        <w:t>then they were develop partnerships in other countries soon</w:t>
      </w:r>
    </w:p>
    <w:p w14:paraId="3DF40033" w14:textId="77777777" w:rsidR="00E82C7D" w:rsidRDefault="00E82C7D" w:rsidP="000E5536">
      <w:pPr>
        <w:pStyle w:val="BodyText"/>
      </w:pPr>
      <w:r>
        <w:t>parkwatch -  decision support tools paksbio</w:t>
      </w:r>
    </w:p>
    <w:p w14:paraId="54B8717A" w14:textId="77777777" w:rsidR="00954BAC" w:rsidRDefault="00954BAC" w:rsidP="000E5536">
      <w:pPr>
        <w:pStyle w:val="BodyText"/>
      </w:pPr>
      <w:r>
        <w:t>wildfinder based on wwf</w:t>
      </w:r>
    </w:p>
    <w:p w14:paraId="42E64411" w14:textId="77777777" w:rsidR="00954BAC" w:rsidRDefault="00954BAC" w:rsidP="000E5536">
      <w:pPr>
        <w:pStyle w:val="BodyText"/>
      </w:pPr>
      <w:r>
        <w:t>plants come the sites database</w:t>
      </w:r>
    </w:p>
    <w:p w14:paraId="16CE057D" w14:textId="77777777" w:rsidR="00C1235B" w:rsidRDefault="00C1235B" w:rsidP="000E5536">
      <w:pPr>
        <w:pStyle w:val="BodyText"/>
      </w:pPr>
      <w:r>
        <w:t>they want our analyses!!!!</w:t>
      </w:r>
    </w:p>
    <w:p w14:paraId="78B5408F" w14:textId="77777777" w:rsidR="007038B4" w:rsidRDefault="007038B4" w:rsidP="000E5536">
      <w:pPr>
        <w:pStyle w:val="BodyText"/>
      </w:pPr>
      <w:r>
        <w:t>editing widget to the database!!!!</w:t>
      </w:r>
    </w:p>
    <w:p w14:paraId="5C7A97F9" w14:textId="77777777" w:rsidR="003C1BBD" w:rsidRDefault="003C1BBD" w:rsidP="000E5536">
      <w:pPr>
        <w:pStyle w:val="BodyText"/>
      </w:pPr>
      <w:r>
        <w:t>further define the actual distribution within the pa</w:t>
      </w:r>
      <w:r w:rsidR="000E596C">
        <w:t xml:space="preserve"> – tools to improve the range</w:t>
      </w:r>
    </w:p>
    <w:p w14:paraId="66250631" w14:textId="77777777" w:rsidR="00695346" w:rsidRDefault="00695346" w:rsidP="000E5536">
      <w:pPr>
        <w:pStyle w:val="BodyText"/>
      </w:pPr>
      <w:r>
        <w:t>currently missing the mapping in the species bit</w:t>
      </w:r>
    </w:p>
    <w:p w14:paraId="356B84BB" w14:textId="77777777" w:rsidR="00695346" w:rsidRDefault="00695346" w:rsidP="000E5536">
      <w:pPr>
        <w:pStyle w:val="BodyText"/>
      </w:pPr>
      <w:r>
        <w:t>will be asking national experts soon</w:t>
      </w:r>
    </w:p>
    <w:p w14:paraId="78CFC83B" w14:textId="77777777" w:rsidR="00695346" w:rsidRDefault="001A74BD" w:rsidP="000E5536">
      <w:pPr>
        <w:pStyle w:val="BodyText"/>
      </w:pPr>
      <w:r>
        <w:t>develop</w:t>
      </w:r>
      <w:r w:rsidR="00695346">
        <w:t>ing indicators for their PAs – 6 of them</w:t>
      </w:r>
    </w:p>
    <w:p w14:paraId="56417884" w14:textId="77777777" w:rsidR="00695346" w:rsidRDefault="00695346" w:rsidP="000E5536">
      <w:pPr>
        <w:pStyle w:val="BodyText"/>
      </w:pPr>
      <w:r>
        <w:t>they need to remodel it a bit</w:t>
      </w:r>
    </w:p>
    <w:p w14:paraId="28B94E2D" w14:textId="77777777" w:rsidR="00EB3938" w:rsidRDefault="00EB3938" w:rsidP="000E5536">
      <w:pPr>
        <w:pStyle w:val="BodyText"/>
      </w:pPr>
      <w:r>
        <w:t>richness maps, indicators</w:t>
      </w:r>
      <w:r w:rsidR="000E596C">
        <w:t>, iucn red list data</w:t>
      </w:r>
    </w:p>
    <w:p w14:paraId="67F8CF3D" w14:textId="77777777" w:rsidR="00FF0FDC" w:rsidRDefault="00FF0FDC" w:rsidP="000E5536">
      <w:pPr>
        <w:pStyle w:val="BodyText"/>
      </w:pPr>
      <w:r>
        <w:t>he is based in south america but is in france for the summer</w:t>
      </w:r>
    </w:p>
    <w:p w14:paraId="4F334E85" w14:textId="77777777" w:rsidR="00285AF6" w:rsidRDefault="00285AF6" w:rsidP="000E5536">
      <w:pPr>
        <w:pStyle w:val="BodyText"/>
      </w:pPr>
      <w:r>
        <w:t>night foundation – open source promotion</w:t>
      </w:r>
    </w:p>
    <w:p w14:paraId="7E582BB7" w14:textId="77777777" w:rsidR="008C7CC8" w:rsidRDefault="008C7CC8" w:rsidP="000E5536">
      <w:pPr>
        <w:pStyle w:val="BodyText"/>
      </w:pPr>
      <w:r>
        <w:t xml:space="preserve">CITES </w:t>
      </w:r>
    </w:p>
    <w:p w14:paraId="1791FECC" w14:textId="77777777" w:rsidR="008C7CC8" w:rsidRDefault="008C7CC8" w:rsidP="000E5536">
      <w:pPr>
        <w:pStyle w:val="BodyText"/>
      </w:pPr>
      <w:r>
        <w:t>IUCN Status</w:t>
      </w:r>
    </w:p>
    <w:p w14:paraId="56E8A090" w14:textId="77777777" w:rsidR="00983CBF" w:rsidRDefault="00983CBF" w:rsidP="000E5536">
      <w:pPr>
        <w:pStyle w:val="BodyText"/>
      </w:pPr>
      <w:r>
        <w:t>Species score</w:t>
      </w:r>
      <w:r w:rsidR="00B146EB">
        <w:t xml:space="preserve"> – based on endemism, distinctiveness</w:t>
      </w:r>
    </w:p>
    <w:p w14:paraId="3564A6F4" w14:textId="77777777" w:rsidR="00983CBF" w:rsidRDefault="00983CBF" w:rsidP="000E5536">
      <w:pPr>
        <w:pStyle w:val="BodyText"/>
      </w:pPr>
      <w:r>
        <w:t>Consolidation Index</w:t>
      </w:r>
    </w:p>
    <w:p w14:paraId="7165B508" w14:textId="77777777" w:rsidR="00983CBF" w:rsidRPr="00742572" w:rsidRDefault="00983CBF" w:rsidP="000E5536">
      <w:pPr>
        <w:pStyle w:val="BodyText"/>
      </w:pPr>
      <w:r>
        <w:t>Sensitivity index</w:t>
      </w:r>
    </w:p>
    <w:p w14:paraId="65DEDE4D" w14:textId="77777777" w:rsidR="00E42DE0" w:rsidRDefault="00E42DE0" w:rsidP="000E5536">
      <w:pPr>
        <w:pStyle w:val="Heading1"/>
      </w:pPr>
      <w:r>
        <w:t>Data Requests</w:t>
      </w:r>
    </w:p>
    <w:p w14:paraId="32032D7B" w14:textId="77777777" w:rsidR="00E42DE0" w:rsidRDefault="00E42DE0" w:rsidP="008B6883">
      <w:pPr>
        <w:pStyle w:val="BodyText2"/>
      </w:pPr>
      <w:r>
        <w:t>For Enrico 26/3/13:</w:t>
      </w:r>
    </w:p>
    <w:p w14:paraId="3EF484AD" w14:textId="77777777" w:rsidR="00E42DE0" w:rsidRDefault="00E42DE0" w:rsidP="008B6883">
      <w:pPr>
        <w:pStyle w:val="BodyText2"/>
      </w:pPr>
      <w:r>
        <w:t>DRC:</w:t>
      </w:r>
    </w:p>
    <w:p w14:paraId="4592B524" w14:textId="77777777" w:rsidR="00E42DE0" w:rsidRDefault="00E42DE0" w:rsidP="000E5536">
      <w:pPr>
        <w:pStyle w:val="BodyText"/>
      </w:pPr>
      <w:r w:rsidRPr="003325FD">
        <w:t xml:space="preserve">Okapi Wildlife Reserve </w:t>
      </w:r>
      <w:r>
        <w:t>(</w:t>
      </w:r>
      <w:r w:rsidRPr="003325FD">
        <w:t>37043</w:t>
      </w:r>
      <w:r>
        <w:t>)</w:t>
      </w:r>
    </w:p>
    <w:p w14:paraId="283C0D2E" w14:textId="77777777" w:rsidR="00E42DE0" w:rsidRDefault="00E42DE0" w:rsidP="000E5536">
      <w:pPr>
        <w:pStyle w:val="BodyText"/>
      </w:pPr>
      <w:r w:rsidRPr="003325FD">
        <w:t>Virunga National Park</w:t>
      </w:r>
      <w:r>
        <w:t xml:space="preserve"> (</w:t>
      </w:r>
      <w:r w:rsidRPr="003325FD">
        <w:t>166889</w:t>
      </w:r>
      <w:r>
        <w:t>)</w:t>
      </w:r>
    </w:p>
    <w:p w14:paraId="22D27528" w14:textId="77777777" w:rsidR="00E42DE0" w:rsidRDefault="00E42DE0" w:rsidP="000E5536">
      <w:pPr>
        <w:pStyle w:val="BodyText"/>
      </w:pPr>
      <w:r w:rsidRPr="00851107">
        <w:t>Upemba National Park</w:t>
      </w:r>
      <w:r>
        <w:t xml:space="preserve"> (</w:t>
      </w:r>
      <w:r w:rsidRPr="00851107">
        <w:t>1079</w:t>
      </w:r>
      <w:r>
        <w:t>)</w:t>
      </w:r>
    </w:p>
    <w:p w14:paraId="7EE53208" w14:textId="77777777" w:rsidR="00E42DE0" w:rsidRDefault="00E42DE0" w:rsidP="000E5536">
      <w:pPr>
        <w:pStyle w:val="BodyText"/>
      </w:pPr>
      <w:r w:rsidRPr="00851107">
        <w:t>Salonga National Park</w:t>
      </w:r>
      <w:r>
        <w:t xml:space="preserve"> (</w:t>
      </w:r>
      <w:r w:rsidRPr="00851107">
        <w:t>478292</w:t>
      </w:r>
      <w:r>
        <w:t>)</w:t>
      </w:r>
    </w:p>
    <w:p w14:paraId="39BD4715" w14:textId="77777777" w:rsidR="00E42DE0" w:rsidRDefault="00E42DE0" w:rsidP="000E5536">
      <w:pPr>
        <w:pStyle w:val="BodyText"/>
      </w:pPr>
      <w:r w:rsidRPr="0013593D">
        <w:t>Garamba National Park</w:t>
      </w:r>
      <w:r>
        <w:t xml:space="preserve"> (</w:t>
      </w:r>
      <w:r w:rsidRPr="0013593D">
        <w:t>1083</w:t>
      </w:r>
      <w:r>
        <w:t>)</w:t>
      </w:r>
    </w:p>
    <w:p w14:paraId="2D5CB2F1" w14:textId="77777777" w:rsidR="00E42DE0" w:rsidRDefault="00E42DE0" w:rsidP="008B6883">
      <w:pPr>
        <w:pStyle w:val="BodyText2"/>
      </w:pPr>
      <w:r>
        <w:t>Congo:</w:t>
      </w:r>
    </w:p>
    <w:p w14:paraId="584997DF" w14:textId="77777777" w:rsidR="00E42DE0" w:rsidRDefault="00E42DE0" w:rsidP="000E5536">
      <w:pPr>
        <w:pStyle w:val="BodyText"/>
      </w:pPr>
      <w:r w:rsidRPr="0013593D">
        <w:t>Odzala-Kokoua National Park</w:t>
      </w:r>
      <w:r>
        <w:t xml:space="preserve"> (643)</w:t>
      </w:r>
    </w:p>
    <w:p w14:paraId="1A543B6D" w14:textId="77777777" w:rsidR="00E42DE0" w:rsidRDefault="00E42DE0" w:rsidP="000E5536">
      <w:pPr>
        <w:pStyle w:val="BodyText"/>
      </w:pPr>
      <w:r w:rsidRPr="0013593D">
        <w:t>Nouabalé-Ndoki National Park</w:t>
      </w:r>
      <w:r>
        <w:t xml:space="preserve"> (</w:t>
      </w:r>
      <w:r w:rsidRPr="0013593D">
        <w:t>72332</w:t>
      </w:r>
      <w:r>
        <w:t>)</w:t>
      </w:r>
    </w:p>
    <w:p w14:paraId="2C789047" w14:textId="77777777" w:rsidR="00E42DE0" w:rsidRDefault="00E42DE0" w:rsidP="008B6883">
      <w:pPr>
        <w:pStyle w:val="BodyText2"/>
        <w:rPr>
          <w:lang w:val="it-IT"/>
        </w:rPr>
      </w:pPr>
      <w:r>
        <w:rPr>
          <w:lang w:val="it-IT"/>
        </w:rPr>
        <w:t>Chad:</w:t>
      </w:r>
    </w:p>
    <w:p w14:paraId="2843B8CE" w14:textId="77777777" w:rsidR="00E42DE0" w:rsidRDefault="00E42DE0" w:rsidP="000E5536">
      <w:pPr>
        <w:pStyle w:val="BodyText"/>
      </w:pPr>
      <w:r w:rsidRPr="0013593D">
        <w:t>Zakouma National Park</w:t>
      </w:r>
      <w:r>
        <w:t xml:space="preserve"> (641)</w:t>
      </w:r>
    </w:p>
    <w:p w14:paraId="4915757A" w14:textId="77777777" w:rsidR="00E42DE0" w:rsidRDefault="00E42DE0" w:rsidP="008B6883">
      <w:pPr>
        <w:pStyle w:val="BodyText2"/>
      </w:pPr>
      <w:r w:rsidRPr="0013593D">
        <w:t>Central African Republic</w:t>
      </w:r>
      <w:r>
        <w:t>:</w:t>
      </w:r>
    </w:p>
    <w:p w14:paraId="57489D77" w14:textId="77777777" w:rsidR="00E42DE0" w:rsidRDefault="00E42DE0" w:rsidP="000E5536">
      <w:pPr>
        <w:pStyle w:val="BodyText"/>
      </w:pPr>
      <w:r w:rsidRPr="0013593D">
        <w:t>Manovo-Gounda-Saint Floris National Park</w:t>
      </w:r>
      <w:r>
        <w:t xml:space="preserve"> (2256)</w:t>
      </w:r>
    </w:p>
    <w:p w14:paraId="17CDB766" w14:textId="77777777" w:rsidR="00E42DE0" w:rsidRDefault="00E42DE0" w:rsidP="008B6883">
      <w:pPr>
        <w:pStyle w:val="BodyText2"/>
      </w:pPr>
      <w:r w:rsidRPr="0013593D">
        <w:t>Cameroon</w:t>
      </w:r>
      <w:r>
        <w:t>:</w:t>
      </w:r>
    </w:p>
    <w:p w14:paraId="4A017D60" w14:textId="77777777" w:rsidR="00E42DE0" w:rsidRDefault="00E42DE0" w:rsidP="000E5536">
      <w:pPr>
        <w:pStyle w:val="BodyText"/>
      </w:pPr>
      <w:r w:rsidRPr="0013593D">
        <w:t>Bouba Ndjida National Park</w:t>
      </w:r>
      <w:r>
        <w:t xml:space="preserve"> (606)</w:t>
      </w:r>
    </w:p>
    <w:p w14:paraId="3633A3F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76271220" w14:textId="77777777" w:rsidR="00B37D09" w:rsidRDefault="008F2FB2" w:rsidP="000E5536">
      <w:pPr>
        <w:pStyle w:val="Heading1"/>
      </w:pPr>
      <w:r>
        <w:lastRenderedPageBreak/>
        <w:t>IUCN Machine</w:t>
      </w:r>
      <w:bookmarkEnd w:id="327"/>
    </w:p>
    <w:p w14:paraId="53EF4112" w14:textId="77777777" w:rsidR="0030068E" w:rsidRDefault="0030068E" w:rsidP="003B37F4">
      <w:pPr>
        <w:pStyle w:val="Heading2"/>
      </w:pPr>
      <w:r>
        <w:t>Machine Login</w:t>
      </w:r>
    </w:p>
    <w:p w14:paraId="1CA03BAA" w14:textId="77777777" w:rsidR="0030068E" w:rsidRDefault="0030068E" w:rsidP="008B6883">
      <w:pPr>
        <w:pStyle w:val="BodyText2"/>
      </w:pPr>
      <w:r>
        <w:t>User:</w:t>
      </w:r>
      <w:r>
        <w:tab/>
        <w:t>AndrewCottam</w:t>
      </w:r>
    </w:p>
    <w:p w14:paraId="4A1DA05B" w14:textId="77777777" w:rsidR="0030068E" w:rsidRDefault="0030068E" w:rsidP="000E5536">
      <w:pPr>
        <w:pStyle w:val="BodyText"/>
      </w:pPr>
      <w:r>
        <w:t>Pass:</w:t>
      </w:r>
      <w:r>
        <w:tab/>
        <w:t>&lt;usual&gt;</w:t>
      </w:r>
    </w:p>
    <w:p w14:paraId="6D9D945A" w14:textId="77777777" w:rsidR="0030068E" w:rsidRDefault="0030068E" w:rsidP="003B37F4">
      <w:pPr>
        <w:pStyle w:val="Heading2"/>
      </w:pPr>
      <w:r>
        <w:t>ArcGIS Server Login</w:t>
      </w:r>
    </w:p>
    <w:p w14:paraId="515143F8" w14:textId="77777777" w:rsidR="0030068E" w:rsidRDefault="0030068E" w:rsidP="008B6883">
      <w:pPr>
        <w:pStyle w:val="BodyText2"/>
      </w:pPr>
      <w:r>
        <w:t>To ArcGIS Server 10.01 (</w:t>
      </w:r>
      <w:hyperlink r:id="rId1746" w:history="1">
        <w:r>
          <w:rPr>
            <w:rStyle w:val="Hyperlink"/>
          </w:rPr>
          <w:t>http://79.125.16.106/arcgis/manager/default.aspx</w:t>
        </w:r>
      </w:hyperlink>
      <w:r>
        <w:t>)</w:t>
      </w:r>
    </w:p>
    <w:p w14:paraId="35A963ED" w14:textId="77777777" w:rsidR="0030068E" w:rsidRDefault="0030068E" w:rsidP="008B6883">
      <w:pPr>
        <w:pStyle w:val="BodyText2"/>
      </w:pPr>
      <w:r>
        <w:t>User:</w:t>
      </w:r>
      <w:r>
        <w:tab/>
        <w:t>IP-0A321AD6\AndrewCottam</w:t>
      </w:r>
    </w:p>
    <w:p w14:paraId="3E6B44FA" w14:textId="77777777" w:rsidR="0030068E" w:rsidRDefault="0030068E" w:rsidP="000E5536">
      <w:pPr>
        <w:pStyle w:val="BodyText"/>
      </w:pPr>
      <w:r>
        <w:t>Pass:</w:t>
      </w:r>
      <w:r>
        <w:tab/>
        <w:t>&lt;usual&gt;</w:t>
      </w:r>
    </w:p>
    <w:p w14:paraId="34420868" w14:textId="77777777" w:rsidR="0030068E" w:rsidRDefault="0030068E" w:rsidP="008B6883">
      <w:pPr>
        <w:pStyle w:val="BodyText2"/>
      </w:pPr>
      <w:r>
        <w:t>To ArcGIS Server 10.1 (</w:t>
      </w:r>
      <w:hyperlink r:id="rId1747" w:history="1">
        <w:r>
          <w:rPr>
            <w:rStyle w:val="Hyperlink"/>
          </w:rPr>
          <w:t>http://mapservices.iucnredlist.org/arcgis/manager</w:t>
        </w:r>
      </w:hyperlink>
      <w:r>
        <w:t>)</w:t>
      </w:r>
    </w:p>
    <w:p w14:paraId="64495299" w14:textId="77777777" w:rsidR="0030068E" w:rsidRDefault="0030068E" w:rsidP="000E5536">
      <w:pPr>
        <w:pStyle w:val="BodyText"/>
      </w:pPr>
      <w:r>
        <w:t>User:</w:t>
      </w:r>
    </w:p>
    <w:p w14:paraId="6BF2A919" w14:textId="77777777" w:rsidR="0030068E" w:rsidRPr="00D06C06" w:rsidRDefault="0030068E" w:rsidP="000E5536">
      <w:pPr>
        <w:pStyle w:val="BodyText"/>
      </w:pPr>
      <w:r>
        <w:t>Pass:</w:t>
      </w:r>
    </w:p>
    <w:p w14:paraId="574E050A" w14:textId="77777777" w:rsidR="00A072C3" w:rsidRPr="00245D48" w:rsidRDefault="00A072C3" w:rsidP="003B37F4">
      <w:pPr>
        <w:pStyle w:val="Heading2"/>
      </w:pPr>
      <w:r>
        <w:t>Notes</w:t>
      </w:r>
    </w:p>
    <w:p w14:paraId="67242C45"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71C33286" w14:textId="77777777" w:rsidR="00B37D09" w:rsidRDefault="008F2FB2" w:rsidP="000E5536">
      <w:pPr>
        <w:pStyle w:val="BodyText"/>
      </w:pPr>
      <w:r>
        <w:t>And also from my MBA</w:t>
      </w:r>
    </w:p>
    <w:p w14:paraId="68762840"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17F31CE8" w14:textId="77777777" w:rsidR="00B37D09" w:rsidRDefault="008F2FB2" w:rsidP="000E5536">
      <w:pPr>
        <w:pStyle w:val="BodyText"/>
      </w:pPr>
      <w:r>
        <w:t>13/9/11 Installed Aptana 3 Studio</w:t>
      </w:r>
    </w:p>
    <w:p w14:paraId="64A8BB35"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3822D2AC" w14:textId="77777777" w:rsidR="00FF755E" w:rsidRDefault="00FF755E" w:rsidP="000E5536">
      <w:pPr>
        <w:pStyle w:val="BodyText"/>
      </w:pPr>
      <w:r>
        <w:t>4978783 records in the intersections table - this is for about 1500 species - dont know exactly as the results are not available - the file GDB is 12.9Gb</w:t>
      </w:r>
    </w:p>
    <w:p w14:paraId="2AF8D1F9" w14:textId="77777777" w:rsidR="00B37D09" w:rsidRDefault="008F2FB2" w:rsidP="008B6883">
      <w:pPr>
        <w:pStyle w:val="BodyText2"/>
      </w:pPr>
      <w:r>
        <w:t>Cloning the GP Scripts project into AS3. Click on Import Project, Git | Git Repository and ENTER THE HTTP URL for the repo</w:t>
      </w:r>
    </w:p>
    <w:p w14:paraId="269C0DDB" w14:textId="77777777" w:rsidR="00921B69" w:rsidRDefault="008B172D" w:rsidP="008B6883">
      <w:pPr>
        <w:pStyle w:val="BodyText2"/>
      </w:pPr>
      <w:r>
        <w:t>T</w:t>
      </w:r>
      <w:r w:rsidR="00CF40E9">
        <w:t>he RedListUser and MichaelSchul</w:t>
      </w:r>
      <w:r>
        <w:t>z have permissions and their passwords are conservation$</w:t>
      </w:r>
    </w:p>
    <w:p w14:paraId="4BCC6093" w14:textId="77777777" w:rsidR="00C14CD5" w:rsidRDefault="000D5C35" w:rsidP="008B6883">
      <w:pPr>
        <w:pStyle w:val="BodyText2"/>
      </w:pPr>
      <w:hyperlink r:id="rId1748" w:history="1">
        <w:r w:rsidR="00BB1D27" w:rsidRPr="00C577D8">
          <w:rPr>
            <w:rStyle w:val="Hyperlink"/>
          </w:rPr>
          <w:t>http://ehabitat-wps.jrc.ec.europa.eu/cgi-bin/wdpa2011</w:t>
        </w:r>
      </w:hyperlink>
      <w:r w:rsidR="00BB1D27">
        <w:t xml:space="preserve"> </w:t>
      </w:r>
    </w:p>
    <w:p w14:paraId="7AA1D552" w14:textId="77777777" w:rsidR="00997899" w:rsidRDefault="009851A4" w:rsidP="008B6883">
      <w:pPr>
        <w:pStyle w:val="BodyText2"/>
      </w:pPr>
      <w:r>
        <w:t xml:space="preserve">ArcGIS Server 10.1 installed sometime between 6/7/12 and 9/7/12. </w:t>
      </w:r>
    </w:p>
    <w:p w14:paraId="2D81968A" w14:textId="77777777" w:rsidR="004F2A95" w:rsidRDefault="004F2A95" w:rsidP="003B37F4">
      <w:pPr>
        <w:pStyle w:val="Heading2"/>
      </w:pPr>
      <w:r>
        <w:t>10.1</w:t>
      </w:r>
    </w:p>
    <w:p w14:paraId="5F78E766" w14:textId="77777777" w:rsidR="004F2A95" w:rsidRDefault="004F2A95" w:rsidP="008B6883">
      <w:pPr>
        <w:pStyle w:val="BodyText2"/>
      </w:pPr>
      <w:r>
        <w:t>Here are the new machine details:</w:t>
      </w:r>
    </w:p>
    <w:p w14:paraId="3C5227E5" w14:textId="77777777" w:rsidR="004F2A95" w:rsidRDefault="004F2A95" w:rsidP="000E5536">
      <w:pPr>
        <w:pStyle w:val="ListBullet"/>
      </w:pPr>
      <w:r>
        <w:t xml:space="preserve">Machine: </w:t>
      </w:r>
      <w:r w:rsidRPr="004F2A95">
        <w:t>46.51.176.219</w:t>
      </w:r>
    </w:p>
    <w:p w14:paraId="36D14EFD" w14:textId="77777777" w:rsidR="004F2A95" w:rsidRDefault="004F2A95" w:rsidP="008B6883">
      <w:pPr>
        <w:pStyle w:val="BodyText2"/>
      </w:pPr>
      <w:r>
        <w:t>Domain: mapservices.iucnredlist.org</w:t>
      </w:r>
    </w:p>
    <w:p w14:paraId="16D00EBD" w14:textId="77777777" w:rsidR="001560CC" w:rsidRDefault="007C5C82" w:rsidP="008B6883">
      <w:pPr>
        <w:pStyle w:val="BodyText2"/>
      </w:pPr>
      <w:r>
        <w:t xml:space="preserve">Secure services: </w:t>
      </w:r>
    </w:p>
    <w:p w14:paraId="46D21F6F" w14:textId="77777777" w:rsidR="001560CC" w:rsidRDefault="001560CC" w:rsidP="000E5536">
      <w:pPr>
        <w:pStyle w:val="ListBullet"/>
      </w:pPr>
      <w:r>
        <w:t xml:space="preserve">User: </w:t>
      </w:r>
      <w:r w:rsidR="007C5C82" w:rsidRPr="007C5C82">
        <w:t>Spatial_API_User</w:t>
      </w:r>
      <w:r w:rsidR="007C5C82">
        <w:t xml:space="preserve"> </w:t>
      </w:r>
    </w:p>
    <w:p w14:paraId="060CB6B3" w14:textId="77777777" w:rsidR="007C5C82" w:rsidRDefault="001560CC" w:rsidP="000E5536">
      <w:pPr>
        <w:pStyle w:val="ListBullet"/>
      </w:pPr>
      <w:r>
        <w:t>Pass</w:t>
      </w:r>
      <w:r w:rsidR="007C5C82">
        <w:t>word: hammerhead</w:t>
      </w:r>
    </w:p>
    <w:p w14:paraId="30C9AE8B" w14:textId="77777777" w:rsidR="004F2A95" w:rsidRDefault="004F2A95" w:rsidP="008B6883">
      <w:pPr>
        <w:pStyle w:val="BodyText2"/>
      </w:pPr>
      <w:r>
        <w:t xml:space="preserve">Example </w:t>
      </w:r>
      <w:r w:rsidR="0079695A">
        <w:t>REST</w:t>
      </w:r>
      <w:r>
        <w:t xml:space="preserve"> call:</w:t>
      </w:r>
    </w:p>
    <w:p w14:paraId="4439E935" w14:textId="77777777" w:rsidR="004F2A95" w:rsidRDefault="000D5C35" w:rsidP="008B6883">
      <w:pPr>
        <w:pStyle w:val="BodyText2"/>
      </w:pPr>
      <w:hyperlink r:id="rId174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7CB46081" w14:textId="77777777" w:rsidR="0079695A" w:rsidRDefault="0079695A" w:rsidP="008B6883">
      <w:pPr>
        <w:pStyle w:val="BodyText2"/>
      </w:pPr>
      <w:r>
        <w:t>Example WFS call:</w:t>
      </w:r>
    </w:p>
    <w:p w14:paraId="2EE7354B" w14:textId="77777777" w:rsidR="0079695A" w:rsidRDefault="000D5C35" w:rsidP="008B6883">
      <w:pPr>
        <w:pStyle w:val="BodyText2"/>
      </w:pPr>
      <w:hyperlink r:id="rId175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76F43E9B" w14:textId="77777777" w:rsidR="004F2A95" w:rsidRDefault="0079695A" w:rsidP="008B6883">
      <w:pPr>
        <w:pStyle w:val="BodyText2"/>
      </w:pPr>
      <w:r>
        <w:t>Doesn’t work! Think because they are secure services.</w:t>
      </w:r>
      <w:r w:rsidR="00C51405">
        <w:t xml:space="preserve"> For the test service (not secured):</w:t>
      </w:r>
    </w:p>
    <w:p w14:paraId="1312C1A3" w14:textId="77777777" w:rsidR="00C51405" w:rsidRDefault="000D5C35" w:rsidP="008B6883">
      <w:pPr>
        <w:pStyle w:val="BodyText2"/>
      </w:pPr>
      <w:hyperlink r:id="rId175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519B5179"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4E915ED4" w14:textId="77777777" w:rsidR="00892839" w:rsidRPr="00892839" w:rsidRDefault="00892839" w:rsidP="008B550B">
      <w:pPr>
        <w:pStyle w:val="Code"/>
      </w:pPr>
      <w:r w:rsidRPr="00892839">
        <w:t>[</w:t>
      </w:r>
    </w:p>
    <w:p w14:paraId="39EFDCFB" w14:textId="77777777" w:rsidR="00892839" w:rsidRPr="00892839" w:rsidRDefault="00892839" w:rsidP="008B550B">
      <w:pPr>
        <w:pStyle w:val="Code"/>
      </w:pPr>
      <w:r w:rsidRPr="00892839">
        <w:t>{</w:t>
      </w:r>
    </w:p>
    <w:p w14:paraId="41FD6D96" w14:textId="77777777" w:rsidR="00892839" w:rsidRPr="00892839" w:rsidRDefault="00892839" w:rsidP="008B550B">
      <w:pPr>
        <w:pStyle w:val="Code"/>
      </w:pPr>
      <w:r w:rsidRPr="00892839">
        <w:t xml:space="preserve">    "id": 0,</w:t>
      </w:r>
    </w:p>
    <w:p w14:paraId="3261FC9E" w14:textId="77777777" w:rsidR="00892839" w:rsidRPr="00892839" w:rsidRDefault="00892839" w:rsidP="008B550B">
      <w:pPr>
        <w:pStyle w:val="Code"/>
      </w:pPr>
      <w:r w:rsidRPr="00892839">
        <w:t xml:space="preserve">    "source":</w:t>
      </w:r>
    </w:p>
    <w:p w14:paraId="74250D2A" w14:textId="77777777" w:rsidR="00892839" w:rsidRPr="00892839" w:rsidRDefault="00892839" w:rsidP="008B550B">
      <w:pPr>
        <w:pStyle w:val="Code"/>
      </w:pPr>
      <w:r w:rsidRPr="00892839">
        <w:t xml:space="preserve">    {</w:t>
      </w:r>
    </w:p>
    <w:p w14:paraId="4C77074F" w14:textId="77777777" w:rsidR="00892839" w:rsidRPr="00892839" w:rsidRDefault="00892839" w:rsidP="008B550B">
      <w:pPr>
        <w:pStyle w:val="Code"/>
      </w:pPr>
      <w:r w:rsidRPr="00892839">
        <w:t xml:space="preserve">      "type": "mapLayer",</w:t>
      </w:r>
    </w:p>
    <w:p w14:paraId="0D602FB4" w14:textId="77777777" w:rsidR="00892839" w:rsidRPr="00892839" w:rsidRDefault="00892839" w:rsidP="008B550B">
      <w:pPr>
        <w:pStyle w:val="Code"/>
      </w:pPr>
      <w:r w:rsidRPr="00892839">
        <w:t xml:space="preserve">      "mapLayerId": 0</w:t>
      </w:r>
    </w:p>
    <w:p w14:paraId="3E12C33D" w14:textId="77777777" w:rsidR="00892839" w:rsidRPr="00892839" w:rsidRDefault="00892839" w:rsidP="008B550B">
      <w:pPr>
        <w:pStyle w:val="Code"/>
      </w:pPr>
      <w:r w:rsidRPr="00892839">
        <w:t xml:space="preserve">    },</w:t>
      </w:r>
    </w:p>
    <w:p w14:paraId="70D8D37F" w14:textId="77777777" w:rsidR="00892839" w:rsidRPr="00892839" w:rsidRDefault="00892839" w:rsidP="008B550B">
      <w:pPr>
        <w:pStyle w:val="Code"/>
      </w:pPr>
      <w:r w:rsidRPr="00892839">
        <w:t xml:space="preserve">    "drawingInfo":     {</w:t>
      </w:r>
    </w:p>
    <w:p w14:paraId="4936B542" w14:textId="77777777" w:rsidR="00892839" w:rsidRPr="00892839" w:rsidRDefault="00892839" w:rsidP="008B550B">
      <w:pPr>
        <w:pStyle w:val="Code"/>
      </w:pPr>
      <w:r w:rsidRPr="00892839">
        <w:t xml:space="preserve">      "renderer": {</w:t>
      </w:r>
    </w:p>
    <w:p w14:paraId="52D48436" w14:textId="77777777" w:rsidR="00892839" w:rsidRPr="00892839" w:rsidRDefault="00892839" w:rsidP="008B550B">
      <w:pPr>
        <w:pStyle w:val="Code"/>
      </w:pPr>
      <w:r w:rsidRPr="00892839">
        <w:t xml:space="preserve">        "type": "simple",</w:t>
      </w:r>
    </w:p>
    <w:p w14:paraId="3DE0E049" w14:textId="77777777" w:rsidR="00892839" w:rsidRPr="00892839" w:rsidRDefault="00892839" w:rsidP="008B550B">
      <w:pPr>
        <w:pStyle w:val="Code"/>
      </w:pPr>
      <w:r w:rsidRPr="00892839">
        <w:t xml:space="preserve">        "symbol":</w:t>
      </w:r>
    </w:p>
    <w:p w14:paraId="77093419" w14:textId="77777777" w:rsidR="00892839" w:rsidRPr="00892839" w:rsidRDefault="00892839" w:rsidP="008B550B">
      <w:pPr>
        <w:pStyle w:val="Code"/>
      </w:pPr>
      <w:r w:rsidRPr="00892839">
        <w:t xml:space="preserve">        {</w:t>
      </w:r>
    </w:p>
    <w:p w14:paraId="37208C4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76B280E4" w14:textId="77777777" w:rsidR="00892839" w:rsidRPr="00892839" w:rsidRDefault="00892839" w:rsidP="008B550B">
      <w:pPr>
        <w:pStyle w:val="Code"/>
      </w:pPr>
      <w:r w:rsidRPr="00892839">
        <w:t xml:space="preserve">            "type" : "esriSLS",</w:t>
      </w:r>
      <w:r w:rsidR="00BB49B1">
        <w:t xml:space="preserve"> </w:t>
      </w:r>
      <w:r w:rsidRPr="00892839">
        <w:t>"style" : "esriSLSNull"</w:t>
      </w:r>
    </w:p>
    <w:p w14:paraId="3907A9C2" w14:textId="77777777" w:rsidR="00892839" w:rsidRPr="00892839" w:rsidRDefault="00892839" w:rsidP="008B550B">
      <w:pPr>
        <w:pStyle w:val="Code"/>
      </w:pPr>
      <w:r w:rsidRPr="00892839">
        <w:t xml:space="preserve">          }</w:t>
      </w:r>
    </w:p>
    <w:p w14:paraId="760845EC" w14:textId="77777777" w:rsidR="00892839" w:rsidRPr="00892839" w:rsidRDefault="00892839" w:rsidP="008B550B">
      <w:pPr>
        <w:pStyle w:val="Code"/>
      </w:pPr>
      <w:r w:rsidRPr="00892839">
        <w:t xml:space="preserve">        },</w:t>
      </w:r>
    </w:p>
    <w:p w14:paraId="366F75C2" w14:textId="77777777" w:rsidR="00892839" w:rsidRPr="00892839" w:rsidRDefault="00892839" w:rsidP="008B550B">
      <w:pPr>
        <w:pStyle w:val="Code"/>
      </w:pPr>
      <w:r w:rsidRPr="00892839">
        <w:t xml:space="preserve">      },</w:t>
      </w:r>
    </w:p>
    <w:p w14:paraId="6D05533D" w14:textId="77777777" w:rsidR="00892839" w:rsidRPr="00892839" w:rsidRDefault="00892839" w:rsidP="008B550B">
      <w:pPr>
        <w:pStyle w:val="Code"/>
      </w:pPr>
      <w:r w:rsidRPr="00892839">
        <w:t xml:space="preserve">    },</w:t>
      </w:r>
    </w:p>
    <w:p w14:paraId="00573B1B" w14:textId="77777777" w:rsidR="00892839" w:rsidRPr="00892839" w:rsidRDefault="00892839" w:rsidP="008B550B">
      <w:pPr>
        <w:pStyle w:val="Code"/>
      </w:pPr>
      <w:r w:rsidRPr="00892839">
        <w:t xml:space="preserve">  }</w:t>
      </w:r>
    </w:p>
    <w:p w14:paraId="2D833CAC" w14:textId="77777777" w:rsidR="00892839" w:rsidRDefault="00892839" w:rsidP="008B550B">
      <w:pPr>
        <w:pStyle w:val="Code"/>
      </w:pPr>
      <w:r w:rsidRPr="00892839">
        <w:t>]</w:t>
      </w:r>
    </w:p>
    <w:p w14:paraId="1EBB5F5D"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752" w:anchor="setLayerDrawingOptions" w:history="1">
        <w:r w:rsidRPr="006A567D">
          <w:rPr>
            <w:rStyle w:val="Hyperlink"/>
          </w:rPr>
          <w:t>here</w:t>
        </w:r>
      </w:hyperlink>
      <w:r>
        <w:t>).</w:t>
      </w:r>
    </w:p>
    <w:p w14:paraId="15464296" w14:textId="77777777" w:rsidR="003E6926" w:rsidRDefault="003E6926" w:rsidP="0034374E">
      <w:pPr>
        <w:pStyle w:val="Heading3"/>
      </w:pPr>
      <w:r>
        <w:t>Security</w:t>
      </w:r>
    </w:p>
    <w:p w14:paraId="43753920" w14:textId="77777777" w:rsidR="003E6926" w:rsidRDefault="003E6926" w:rsidP="008B6883">
      <w:pPr>
        <w:pStyle w:val="BodyText2"/>
      </w:pPr>
      <w:r>
        <w:t xml:space="preserve">There are all sorts of issues with using secure services in 10.1. Token based authentication is very hard to get to work. </w:t>
      </w:r>
    </w:p>
    <w:p w14:paraId="031D6927" w14:textId="77777777" w:rsidR="003E6926" w:rsidRPr="003E6926" w:rsidRDefault="003E6926" w:rsidP="008B6883">
      <w:pPr>
        <w:pStyle w:val="BodyText2"/>
      </w:pPr>
      <w:r>
        <w:t>It works under the following situations:</w:t>
      </w:r>
    </w:p>
    <w:p w14:paraId="1A57BF8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35C81E1" w14:textId="77777777" w:rsidR="003E6926" w:rsidRDefault="003E6926" w:rsidP="000E5536">
      <w:pPr>
        <w:pStyle w:val="ListBullet"/>
      </w:pPr>
      <w:r>
        <w:t xml:space="preserve">Calling a </w:t>
      </w:r>
      <w:r w:rsidR="00D91031">
        <w:t xml:space="preserve">non-secure </w:t>
      </w:r>
      <w:r>
        <w:t xml:space="preserve">WFS service directly - </w:t>
      </w:r>
      <w:hyperlink r:id="rId175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7EEF76AB" w14:textId="77777777" w:rsidR="003E6926" w:rsidRDefault="003E6926" w:rsidP="008B6883">
      <w:pPr>
        <w:pStyle w:val="BodyText2"/>
      </w:pPr>
      <w:r>
        <w:t>It doesn’t work under the following situations:</w:t>
      </w:r>
    </w:p>
    <w:p w14:paraId="43A86778"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2E964F6B" w14:textId="77777777" w:rsidR="003E6926" w:rsidRDefault="003E6926" w:rsidP="000E5536">
      <w:pPr>
        <w:pStyle w:val="ListBullet"/>
      </w:pPr>
      <w:r>
        <w:t xml:space="preserve">Calling </w:t>
      </w:r>
      <w:r w:rsidR="00AC08E7">
        <w:t>a secure WFS service directly</w:t>
      </w:r>
      <w:r w:rsidR="00B40F32">
        <w:t xml:space="preserve"> – error page</w:t>
      </w:r>
    </w:p>
    <w:p w14:paraId="57719A21"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C32D129" w14:textId="77777777" w:rsidR="00B37D09" w:rsidRDefault="008F2FB2" w:rsidP="000E5536">
      <w:pPr>
        <w:pStyle w:val="Heading1"/>
      </w:pPr>
      <w:bookmarkStart w:id="331" w:name="_Toc315774655"/>
      <w:r>
        <w:t>I</w:t>
      </w:r>
      <w:r w:rsidR="006B4226">
        <w:t>deas</w:t>
      </w:r>
      <w:r w:rsidR="00D71ED3">
        <w:t>/Useful</w:t>
      </w:r>
      <w:bookmarkEnd w:id="331"/>
    </w:p>
    <w:p w14:paraId="048EDE53" w14:textId="77777777" w:rsidR="00D91C4D" w:rsidRDefault="00D91C4D" w:rsidP="003B37F4">
      <w:pPr>
        <w:pStyle w:val="Heading2"/>
      </w:pPr>
      <w:r>
        <w:t>Other data source</w:t>
      </w:r>
      <w:r w:rsidR="00C614D9">
        <w:t>s</w:t>
      </w:r>
    </w:p>
    <w:p w14:paraId="77F3D41D" w14:textId="77777777" w:rsidR="001D23C5" w:rsidRDefault="001D23C5" w:rsidP="0034374E">
      <w:pPr>
        <w:pStyle w:val="Heading3"/>
      </w:pPr>
      <w:r>
        <w:lastRenderedPageBreak/>
        <w:t>Regional Red Lists</w:t>
      </w:r>
    </w:p>
    <w:p w14:paraId="601D650E" w14:textId="77777777" w:rsidR="001D23C5" w:rsidRDefault="001D23C5" w:rsidP="008B6883">
      <w:pPr>
        <w:pStyle w:val="BodyText2"/>
      </w:pPr>
      <w:r>
        <w:t xml:space="preserve">The European Red Lists are available from the EEA: </w:t>
      </w:r>
      <w:hyperlink r:id="rId1754" w:history="1">
        <w:r w:rsidRPr="005A63FB">
          <w:rPr>
            <w:rStyle w:val="Hyperlink"/>
          </w:rPr>
          <w:t>http://www.eea.europa.eu/data-and-maps/data/european-red-lists-2</w:t>
        </w:r>
      </w:hyperlink>
    </w:p>
    <w:p w14:paraId="62BAA220" w14:textId="77777777" w:rsidR="001D23C5" w:rsidRPr="001D23C5" w:rsidRDefault="001D23C5" w:rsidP="0034374E">
      <w:pPr>
        <w:pStyle w:val="Heading3"/>
      </w:pPr>
      <w:r>
        <w:t>GBIF</w:t>
      </w:r>
    </w:p>
    <w:p w14:paraId="2CEA8FE0" w14:textId="77777777" w:rsidR="00B37D09" w:rsidRDefault="008F2FB2" w:rsidP="008B6883">
      <w:pPr>
        <w:pStyle w:val="BodyText2"/>
      </w:pPr>
      <w:r>
        <w:t>Show GBIF data on top of IUCN Red List Data to show experts that the range has changed?</w:t>
      </w:r>
    </w:p>
    <w:p w14:paraId="3D9E4D95" w14:textId="77777777" w:rsidR="001D23C5" w:rsidRDefault="001D23C5" w:rsidP="0034374E">
      <w:pPr>
        <w:pStyle w:val="Heading3"/>
      </w:pPr>
      <w:r>
        <w:t>AquaMaps</w:t>
      </w:r>
    </w:p>
    <w:p w14:paraId="7D13125C" w14:textId="77777777" w:rsidR="00AE6FCD" w:rsidRDefault="00D91C4D" w:rsidP="008B6883">
      <w:pPr>
        <w:pStyle w:val="BodyText2"/>
      </w:pPr>
      <w:r>
        <w:t>AquaMaps are another source of data that we sho</w:t>
      </w:r>
      <w:r w:rsidR="001C6C76">
        <w:t>uld look at for marine species.</w:t>
      </w:r>
    </w:p>
    <w:p w14:paraId="5FB44D54" w14:textId="77777777" w:rsidR="00B37D09" w:rsidRDefault="008F2FB2" w:rsidP="008B6883">
      <w:pPr>
        <w:pStyle w:val="BodyText2"/>
      </w:pPr>
      <w:r>
        <w:t xml:space="preserve">Incorporate Bayesian inference </w:t>
      </w:r>
      <w:r w:rsidR="00652A9C">
        <w:t>-</w:t>
      </w:r>
      <w:r>
        <w:t xml:space="preserve"> </w:t>
      </w:r>
      <w:hyperlink r:id="rId1755" w:anchor="readme" w:history="1">
        <w:r w:rsidR="00F51A41" w:rsidRPr="008A1D6F">
          <w:rPr>
            <w:rStyle w:val="Hyperlink"/>
          </w:rPr>
          <w:t>https://github.com/pymc-devs/pymc#readme</w:t>
        </w:r>
      </w:hyperlink>
    </w:p>
    <w:p w14:paraId="23077DBD" w14:textId="77777777" w:rsidR="00B37D09" w:rsidRDefault="008F2FB2" w:rsidP="008B6883">
      <w:pPr>
        <w:pStyle w:val="BodyText2"/>
      </w:pPr>
      <w:r>
        <w:t>Alphashapes on git</w:t>
      </w:r>
      <w:r w:rsidR="00652A9C">
        <w:t xml:space="preserve"> -</w:t>
      </w:r>
      <w:r>
        <w:t xml:space="preserve"> </w:t>
      </w:r>
      <w:hyperlink r:id="rId1756" w:history="1">
        <w:r w:rsidRPr="0077669C">
          <w:rPr>
            <w:rStyle w:val="Hyperlink"/>
          </w:rPr>
          <w:t>https://gist.github.com/1552725</w:t>
        </w:r>
      </w:hyperlink>
    </w:p>
    <w:p w14:paraId="716F768D" w14:textId="77777777" w:rsidR="00B37D09" w:rsidRDefault="008F2FB2" w:rsidP="008B6883">
      <w:pPr>
        <w:pStyle w:val="BodyText2"/>
      </w:pPr>
      <w:r>
        <w:t>Unregistering an SOE in ArcGIS Server on Amazon EC2:</w:t>
      </w:r>
    </w:p>
    <w:p w14:paraId="5C23F695"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6AB7999A"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75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208CA33B" w14:textId="77777777" w:rsidR="00FF755E" w:rsidRDefault="00FF755E" w:rsidP="008B6883">
      <w:pPr>
        <w:pStyle w:val="BodyText2"/>
      </w:pPr>
      <w:r>
        <w:t xml:space="preserve">This looks great: export geometry coordinates in arcgis </w:t>
      </w:r>
      <w:hyperlink r:id="rId1758" w:anchor="/Export_Feature_Attribute_to_ASCII/005p0000003v000000/" w:history="1">
        <w:r w:rsidRPr="0077669C">
          <w:rPr>
            <w:rStyle w:val="Hyperlink"/>
          </w:rPr>
          <w:t>http://help.arcgis.com/en/arcgisdesktop/10.0/help/index.html#/Export_Feature_Attribute_to_ASCII/005p0000003v000000/</w:t>
        </w:r>
      </w:hyperlink>
    </w:p>
    <w:p w14:paraId="4E5ED2B1" w14:textId="77777777" w:rsidR="00FF755E" w:rsidRDefault="00FF755E" w:rsidP="008B6883">
      <w:pPr>
        <w:pStyle w:val="BodyText2"/>
        <w:rPr>
          <w:rStyle w:val="Hyperlink"/>
        </w:rPr>
      </w:pPr>
      <w:r>
        <w:t xml:space="preserve">Hooray! How to change the default Google Search url to the google italian site: </w:t>
      </w:r>
      <w:hyperlink r:id="rId1759" w:history="1">
        <w:r w:rsidRPr="0077669C">
          <w:rPr>
            <w:rStyle w:val="Hyperlink"/>
          </w:rPr>
          <w:t>http://www.gnome-hovel.com/index.php?p=comments&amp;e=129</w:t>
        </w:r>
      </w:hyperlink>
    </w:p>
    <w:p w14:paraId="26C5BC59" w14:textId="77777777" w:rsidR="00732418" w:rsidRDefault="00732418" w:rsidP="008B6883">
      <w:pPr>
        <w:pStyle w:val="BodyText2"/>
      </w:pPr>
      <w:r>
        <w:t>In the 'All species to files' model I need to add the following:</w:t>
      </w:r>
    </w:p>
    <w:p w14:paraId="0AD77954" w14:textId="77777777" w:rsidR="00732418" w:rsidRDefault="00732418" w:rsidP="000E5536">
      <w:pPr>
        <w:pStyle w:val="BodyText"/>
      </w:pPr>
      <w:r>
        <w:t xml:space="preserve"> - Check that the species range data contains the priority field and that is populated with all 1s</w:t>
      </w:r>
    </w:p>
    <w:p w14:paraId="07563A93" w14:textId="77777777" w:rsidR="00732418" w:rsidRDefault="00732418" w:rsidP="000E5536">
      <w:pPr>
        <w:pStyle w:val="BodyText"/>
      </w:pPr>
      <w:r>
        <w:t xml:space="preserve"> - Check that there are no empty strings for the ID_NOs, i.e. ' '</w:t>
      </w:r>
    </w:p>
    <w:p w14:paraId="1211CF94" w14:textId="77777777" w:rsidR="00732418" w:rsidRDefault="00732418" w:rsidP="000E5536">
      <w:pPr>
        <w:pStyle w:val="BodyText"/>
      </w:pPr>
      <w:r>
        <w:t xml:space="preserve"> </w:t>
      </w:r>
    </w:p>
    <w:p w14:paraId="505520C1" w14:textId="77777777" w:rsidR="00732418" w:rsidRDefault="00732418" w:rsidP="000E5536">
      <w:pPr>
        <w:pStyle w:val="BodyText"/>
      </w:pPr>
      <w:r>
        <w:t xml:space="preserve">Check out DIVA-GIS: </w:t>
      </w:r>
      <w:hyperlink r:id="rId1760" w:history="1">
        <w:r w:rsidRPr="0077669C">
          <w:rPr>
            <w:rStyle w:val="Hyperlink"/>
          </w:rPr>
          <w:t>http://www.diva-gis.org/</w:t>
        </w:r>
      </w:hyperlink>
    </w:p>
    <w:p w14:paraId="6CD66A98"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761" w:history="1">
        <w:r w:rsidRPr="0077669C">
          <w:rPr>
            <w:rStyle w:val="Hyperlink"/>
          </w:rPr>
          <w:t>http://proceedings.esri.com/library/userconf/proc11/uc/papers/3278_144.pdf</w:t>
        </w:r>
      </w:hyperlink>
    </w:p>
    <w:p w14:paraId="78C44B4B" w14:textId="77777777" w:rsidR="00526E83" w:rsidRDefault="00526E83" w:rsidP="008B6883">
      <w:pPr>
        <w:pStyle w:val="BodyText2"/>
      </w:pPr>
      <w:r>
        <w:t xml:space="preserve">Live video streaming from the space station at 1m resolution! </w:t>
      </w:r>
      <w:hyperlink r:id="rId1762" w:history="1">
        <w:r w:rsidRPr="005A63FB">
          <w:rPr>
            <w:rStyle w:val="Hyperlink"/>
          </w:rPr>
          <w:t>http://www.bbc.com/future/story/20120914-building-a-live-google-earth/1</w:t>
        </w:r>
      </w:hyperlink>
      <w:r>
        <w:t xml:space="preserve"> </w:t>
      </w:r>
    </w:p>
    <w:p w14:paraId="1D8962AD" w14:textId="77777777" w:rsidR="00230FDB" w:rsidRDefault="00230FDB" w:rsidP="008B6883">
      <w:pPr>
        <w:pStyle w:val="BodyText2"/>
      </w:pPr>
      <w:r>
        <w:t>Can use statistics from the World Tourism Organisation:</w:t>
      </w:r>
    </w:p>
    <w:p w14:paraId="3A9B4603" w14:textId="77777777" w:rsidR="00230FDB" w:rsidRDefault="000D5C35" w:rsidP="008B6883">
      <w:pPr>
        <w:pStyle w:val="BodyText2"/>
      </w:pPr>
      <w:hyperlink r:id="rId1763" w:history="1">
        <w:r w:rsidR="00230FDB" w:rsidRPr="005A63FB">
          <w:rPr>
            <w:rStyle w:val="Hyperlink"/>
          </w:rPr>
          <w:t>http://datamarket.azure.com/dataset/unitednations/wto</w:t>
        </w:r>
      </w:hyperlink>
    </w:p>
    <w:p w14:paraId="71D9BFA6" w14:textId="77777777" w:rsidR="00230FDB" w:rsidRDefault="00230FDB" w:rsidP="008B6883">
      <w:pPr>
        <w:pStyle w:val="BodyText2"/>
      </w:pPr>
      <w:r>
        <w:t>Jurians web services</w:t>
      </w:r>
    </w:p>
    <w:p w14:paraId="499A25FC" w14:textId="77777777" w:rsidR="00E27662" w:rsidRDefault="00E27662" w:rsidP="003B37F4">
      <w:pPr>
        <w:pStyle w:val="Heading2"/>
      </w:pPr>
      <w:r>
        <w:t>Globe datasets</w:t>
      </w:r>
    </w:p>
    <w:p w14:paraId="39B016EE"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336C6EE5"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61E71723" w14:textId="77777777" w:rsidR="00475B52" w:rsidRDefault="00475B52" w:rsidP="008B6883">
      <w:pPr>
        <w:pStyle w:val="BodyText2"/>
        <w:numPr>
          <w:ilvl w:val="0"/>
          <w:numId w:val="12"/>
        </w:numPr>
      </w:pPr>
      <w:r>
        <w:t>How will biodiversity be affected by EU biofuels policies?</w:t>
      </w:r>
    </w:p>
    <w:p w14:paraId="796F92A5" w14:textId="77777777" w:rsidR="00475B52" w:rsidRPr="00475B52" w:rsidRDefault="00475B52" w:rsidP="008B6883">
      <w:pPr>
        <w:pStyle w:val="BodyText2"/>
        <w:numPr>
          <w:ilvl w:val="0"/>
          <w:numId w:val="12"/>
        </w:numPr>
      </w:pPr>
      <w:r>
        <w:t>How will biodiversity be affected by local scale developments (i.e. EIA)?</w:t>
      </w:r>
    </w:p>
    <w:p w14:paraId="4859CA96"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37BDC611" w14:textId="77777777" w:rsidR="007B520C" w:rsidRDefault="007B520C" w:rsidP="007D2F52">
      <w:pPr>
        <w:pStyle w:val="Heading4"/>
      </w:pPr>
      <w:r w:rsidRPr="007B520C">
        <w:lastRenderedPageBreak/>
        <w:t>Target 9</w:t>
      </w:r>
      <w:r>
        <w:t xml:space="preserve"> (Invasive Species)</w:t>
      </w:r>
    </w:p>
    <w:p w14:paraId="06645165" w14:textId="77777777" w:rsidR="007B520C" w:rsidRDefault="006D0E37" w:rsidP="008B6883">
      <w:pPr>
        <w:pStyle w:val="BodyText2"/>
      </w:pPr>
      <w:r>
        <w:t>Where do alien and invasive species occur?</w:t>
      </w:r>
      <w:r w:rsidR="00CB2FF5">
        <w:t xml:space="preserve"> Imported the data from </w:t>
      </w:r>
      <w:hyperlink r:id="rId1764" w:history="1">
        <w:r w:rsidR="00CB2FF5">
          <w:rPr>
            <w:rStyle w:val="Hyperlink"/>
          </w:rPr>
          <w:t>http://academic.sun.ac.za/iasi/index.asp</w:t>
        </w:r>
      </w:hyperlink>
      <w:r w:rsidR="00CB2FF5">
        <w:t xml:space="preserve"> on invasive species in 57 countries of the world.</w:t>
      </w:r>
    </w:p>
    <w:p w14:paraId="519353A7" w14:textId="77777777" w:rsidR="00CD5E5C" w:rsidRDefault="00CD5E5C" w:rsidP="000E5536">
      <w:pPr>
        <w:pStyle w:val="ListBullet"/>
      </w:pPr>
      <w:r>
        <w:t>Searched database for all countries</w:t>
      </w:r>
    </w:p>
    <w:p w14:paraId="1BFCFDD8" w14:textId="77777777" w:rsidR="00CD5E5C" w:rsidRDefault="00CD5E5C" w:rsidP="000E5536">
      <w:pPr>
        <w:pStyle w:val="ListBullet"/>
      </w:pPr>
      <w:r>
        <w:t>Saved HTML file to local machine</w:t>
      </w:r>
    </w:p>
    <w:p w14:paraId="53A30895" w14:textId="77777777" w:rsidR="00CD5E5C" w:rsidRDefault="00CD5E5C" w:rsidP="000E5536">
      <w:pPr>
        <w:pStyle w:val="ListBullet"/>
      </w:pPr>
      <w:r>
        <w:t>Edited in Word and converted the table to tab-delimited text</w:t>
      </w:r>
    </w:p>
    <w:p w14:paraId="308D100D" w14:textId="77777777" w:rsidR="00AF2331" w:rsidRDefault="00AF2331" w:rsidP="000E5536">
      <w:pPr>
        <w:pStyle w:val="ListBullet"/>
      </w:pPr>
      <w:r>
        <w:t>Imported the text file into database1.mdb and then into ArcMap</w:t>
      </w:r>
    </w:p>
    <w:p w14:paraId="2EAD86FC" w14:textId="77777777" w:rsidR="00DB0C23" w:rsidRDefault="00DB0C23" w:rsidP="008B6883">
      <w:pPr>
        <w:pStyle w:val="BodyText2"/>
      </w:pPr>
      <w:r>
        <w:t>Accessibility map somewhere here?</w:t>
      </w:r>
    </w:p>
    <w:p w14:paraId="5220373B" w14:textId="77777777" w:rsidR="00967206" w:rsidRDefault="00967206" w:rsidP="007D2F52">
      <w:pPr>
        <w:pStyle w:val="Heading4"/>
      </w:pPr>
      <w:r>
        <w:t>Target 10 (Reducing anthropomorphic pressure)</w:t>
      </w:r>
    </w:p>
    <w:p w14:paraId="38F3A96D" w14:textId="77777777" w:rsidR="00967206" w:rsidRPr="00967206" w:rsidRDefault="00967206" w:rsidP="008B6883">
      <w:pPr>
        <w:pStyle w:val="BodyText2"/>
      </w:pPr>
      <w:r>
        <w:t>Global Accessiblity Map</w:t>
      </w:r>
    </w:p>
    <w:p w14:paraId="76B7900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7B1CC5FC" w14:textId="77777777" w:rsidR="00ED7030" w:rsidRDefault="00ED7030" w:rsidP="007D2F52">
      <w:pPr>
        <w:pStyle w:val="Heading4"/>
      </w:pPr>
      <w:r>
        <w:t>Target 11 (protecting biodiversity)</w:t>
      </w:r>
    </w:p>
    <w:p w14:paraId="19E46157" w14:textId="77777777" w:rsidR="00ED7030" w:rsidRDefault="00ED7030" w:rsidP="008B6883">
      <w:pPr>
        <w:pStyle w:val="BodyText2"/>
      </w:pPr>
      <w:r>
        <w:t>Where are the biodiversity hotspots?</w:t>
      </w:r>
      <w:r w:rsidR="00AC1A7C">
        <w:t xml:space="preserve"> – species richness maps</w:t>
      </w:r>
    </w:p>
    <w:p w14:paraId="697705C5" w14:textId="77777777" w:rsidR="00ED7030" w:rsidRDefault="00ED7030" w:rsidP="008B6883">
      <w:pPr>
        <w:pStyle w:val="BodyText2"/>
      </w:pPr>
      <w:r>
        <w:t>Where is biodiversity being protected?</w:t>
      </w:r>
    </w:p>
    <w:p w14:paraId="16253521" w14:textId="77777777" w:rsidR="00ED7030" w:rsidRDefault="00ED7030" w:rsidP="008B6883">
      <w:pPr>
        <w:pStyle w:val="BodyText2"/>
      </w:pPr>
      <w:r>
        <w:t>Where is biodiversity not being protected?</w:t>
      </w:r>
    </w:p>
    <w:p w14:paraId="2C73EF4F" w14:textId="77777777" w:rsidR="00ED7030" w:rsidRDefault="00ED7030" w:rsidP="008B6883">
      <w:pPr>
        <w:pStyle w:val="BodyText2"/>
      </w:pPr>
      <w:r>
        <w:t>What are the priorities for new protected areas?</w:t>
      </w:r>
    </w:p>
    <w:p w14:paraId="76B065A4" w14:textId="77777777" w:rsidR="00ED7030" w:rsidRDefault="00ED7030" w:rsidP="008B6883">
      <w:pPr>
        <w:pStyle w:val="BodyText2"/>
      </w:pPr>
      <w:r>
        <w:t>Where can we designate new protected areas?</w:t>
      </w:r>
    </w:p>
    <w:p w14:paraId="68382A67" w14:textId="77777777" w:rsidR="00ED7030" w:rsidRDefault="00ED7030" w:rsidP="007D2F52">
      <w:pPr>
        <w:pStyle w:val="Heading4"/>
      </w:pPr>
      <w:r>
        <w:t>Target 12 (preventing extinctions)</w:t>
      </w:r>
    </w:p>
    <w:p w14:paraId="4DBFABED" w14:textId="77777777" w:rsidR="00ED7030" w:rsidRDefault="00ED7030" w:rsidP="008B6883">
      <w:pPr>
        <w:pStyle w:val="BodyText2"/>
      </w:pPr>
      <w:r>
        <w:t>Where do individual threatened species occur?</w:t>
      </w:r>
    </w:p>
    <w:p w14:paraId="4D337C43" w14:textId="77777777" w:rsidR="00ED7030" w:rsidRPr="00C61BEB" w:rsidRDefault="00ED7030" w:rsidP="008B6883">
      <w:pPr>
        <w:pStyle w:val="BodyText2"/>
      </w:pPr>
      <w:r>
        <w:t>Where are they likely to occur in the future?</w:t>
      </w:r>
    </w:p>
    <w:p w14:paraId="4B32F606"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7D151C4B" w14:textId="77777777" w:rsidR="006A39B2" w:rsidRPr="006A39B2" w:rsidRDefault="006A39B2" w:rsidP="007D2F52">
      <w:pPr>
        <w:pStyle w:val="Heading4"/>
      </w:pPr>
      <w:r>
        <w:t>Target 14 (Ecosystem Services)</w:t>
      </w:r>
    </w:p>
    <w:p w14:paraId="2DEB5A77" w14:textId="77777777" w:rsidR="00ED7030" w:rsidRDefault="00ED7030" w:rsidP="008B6883">
      <w:pPr>
        <w:pStyle w:val="BodyText2"/>
      </w:pPr>
      <w:r>
        <w:t>Where are the protected areas with most ecotourism potential?</w:t>
      </w:r>
    </w:p>
    <w:p w14:paraId="38FA4C64"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755164E7" w14:textId="77777777" w:rsidR="004B2F9F" w:rsidRDefault="004B2F9F" w:rsidP="007D2F52">
      <w:pPr>
        <w:pStyle w:val="Heading4"/>
        <w:rPr>
          <w:shd w:val="clear" w:color="auto" w:fill="FFFFFF"/>
        </w:rPr>
      </w:pPr>
      <w:r>
        <w:rPr>
          <w:shd w:val="clear" w:color="auto" w:fill="FFFFFF"/>
        </w:rPr>
        <w:t>Target 17 (NBSAPs)</w:t>
      </w:r>
    </w:p>
    <w:p w14:paraId="4E98E42F" w14:textId="77777777" w:rsidR="004B2F9F" w:rsidRPr="004B2F9F" w:rsidRDefault="004B2F9F" w:rsidP="008B6883">
      <w:pPr>
        <w:pStyle w:val="BodyText2"/>
      </w:pPr>
      <w:r>
        <w:t>What are the priority species for my country?</w:t>
      </w:r>
    </w:p>
    <w:p w14:paraId="5A76B910" w14:textId="77777777" w:rsidR="00F26E5F" w:rsidRDefault="00F26E5F" w:rsidP="003B37F4">
      <w:pPr>
        <w:pStyle w:val="Heading2"/>
      </w:pPr>
      <w:r>
        <w:t>Species database queries</w:t>
      </w:r>
    </w:p>
    <w:p w14:paraId="17A67A6C" w14:textId="77777777" w:rsidR="00F26E5F" w:rsidRDefault="00F26E5F" w:rsidP="0034374E">
      <w:pPr>
        <w:pStyle w:val="Heading3"/>
      </w:pPr>
      <w:r>
        <w:t>Species lists</w:t>
      </w:r>
    </w:p>
    <w:p w14:paraId="68B35261" w14:textId="77777777" w:rsidR="00F26E5F" w:rsidRDefault="0096072C" w:rsidP="007D2F52">
      <w:pPr>
        <w:pStyle w:val="Heading4"/>
      </w:pPr>
      <w:bookmarkStart w:id="332" w:name="_Ref336933250"/>
      <w:r>
        <w:t>For a protected area</w:t>
      </w:r>
      <w:bookmarkEnd w:id="332"/>
    </w:p>
    <w:p w14:paraId="426C4893" w14:textId="77777777" w:rsidR="00F26E5F" w:rsidRDefault="00F26E5F" w:rsidP="008B550B">
      <w:pPr>
        <w:pStyle w:val="sql"/>
      </w:pPr>
      <w:r w:rsidRPr="00F26E5F">
        <w:t>select distinct s.binomial from species_distribution.species as s, temp.wdpa as w where st_intersects(s.geom, w.geom) and w.id=161961</w:t>
      </w:r>
    </w:p>
    <w:p w14:paraId="4F291A79" w14:textId="77777777" w:rsidR="00EF38E9" w:rsidRDefault="00EF38E9" w:rsidP="008B6883">
      <w:pPr>
        <w:pStyle w:val="BodyText2"/>
      </w:pPr>
      <w:r>
        <w:t>From the especies.species_wdpa table:</w:t>
      </w:r>
    </w:p>
    <w:p w14:paraId="76E98373" w14:textId="77777777" w:rsidR="00EF38E9" w:rsidRDefault="00EF38E9" w:rsidP="008B550B">
      <w:pPr>
        <w:pStyle w:val="sql"/>
      </w:pPr>
      <w:r>
        <w:lastRenderedPageBreak/>
        <w:t>SELECT distinct  species.species_id,   species.binomial FROM   especies.species_wdpa,   species_distribution.species WHERE   species_wdpa.species_id = species.id AND  species_wdpa.site_id = 161961 ORDER BY  species.binomial ASC;</w:t>
      </w:r>
    </w:p>
    <w:p w14:paraId="7764B767" w14:textId="77777777" w:rsidR="0071631B" w:rsidRDefault="0071631B" w:rsidP="007D2F52">
      <w:pPr>
        <w:pStyle w:val="Heading4"/>
      </w:pPr>
      <w:r>
        <w:t>For a point</w:t>
      </w:r>
    </w:p>
    <w:p w14:paraId="6DDCE885"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4ED12B21"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497071B8" w14:textId="77777777" w:rsidR="00845CC2" w:rsidRDefault="00845CC2" w:rsidP="0034374E">
      <w:pPr>
        <w:pStyle w:val="Heading3"/>
      </w:pPr>
      <w:r>
        <w:t>PA lists</w:t>
      </w:r>
    </w:p>
    <w:p w14:paraId="79C78CC9" w14:textId="77777777" w:rsidR="00845CC2" w:rsidRDefault="00845CC2" w:rsidP="007D2F52">
      <w:pPr>
        <w:pStyle w:val="Heading4"/>
      </w:pPr>
      <w:r>
        <w:t>For a species</w:t>
      </w:r>
    </w:p>
    <w:p w14:paraId="7770FF44"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44FDC478"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566717AB" w14:textId="77777777" w:rsidR="00733445" w:rsidRDefault="00733445" w:rsidP="008B6883">
      <w:pPr>
        <w:pStyle w:val="BodyText2"/>
      </w:pPr>
      <w:r>
        <w:t>From the especies</w:t>
      </w:r>
      <w:r w:rsidR="00BF1990">
        <w:t>.species_wdpa</w:t>
      </w:r>
      <w:r>
        <w:t xml:space="preserve"> table:</w:t>
      </w:r>
    </w:p>
    <w:p w14:paraId="4C03E06C"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4BC57F40" w14:textId="77777777" w:rsidR="00A73306" w:rsidRDefault="00A73306" w:rsidP="0034374E">
      <w:pPr>
        <w:pStyle w:val="Heading3"/>
      </w:pPr>
      <w:r>
        <w:t>Species range data</w:t>
      </w:r>
    </w:p>
    <w:p w14:paraId="72AFA94A" w14:textId="77777777" w:rsidR="00A73306" w:rsidRDefault="00B725E4" w:rsidP="008B6883">
      <w:pPr>
        <w:pStyle w:val="BodyText2"/>
      </w:pPr>
      <w:r>
        <w:t>10 s</w:t>
      </w:r>
      <w:r w:rsidR="000B15CC">
        <w:t>pecies with the largest range a</w:t>
      </w:r>
      <w:r w:rsidR="00A73306">
        <w:t>reas:</w:t>
      </w:r>
    </w:p>
    <w:p w14:paraId="57FE836D" w14:textId="77777777" w:rsidR="00A73306" w:rsidRDefault="00B725E4" w:rsidP="008B550B">
      <w:pPr>
        <w:pStyle w:val="sql"/>
      </w:pPr>
      <w:r w:rsidRPr="00B725E4">
        <w:t>select select id, species_id, binomial, st_area(geom) from species_distribution.species order by 4 desc limit 10</w:t>
      </w:r>
    </w:p>
    <w:p w14:paraId="5A04DD10" w14:textId="77777777" w:rsidR="000B15CC" w:rsidRDefault="000B15CC" w:rsidP="008B6883">
      <w:pPr>
        <w:pStyle w:val="BodyText2"/>
      </w:pPr>
      <w:r>
        <w:t>Species with the largest range areas (in m2):</w:t>
      </w:r>
    </w:p>
    <w:p w14:paraId="07A1A14F"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5EB5F5CA" w14:textId="77777777" w:rsidR="000B15CC" w:rsidRDefault="00FF4E5A" w:rsidP="008B6883">
      <w:pPr>
        <w:pStyle w:val="BodyText2"/>
      </w:pPr>
      <w:r>
        <w:t>Total range areas in Km2:</w:t>
      </w:r>
    </w:p>
    <w:p w14:paraId="05A33907"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61CF7192"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765" w:history="1">
        <w:r w:rsidR="003209F4" w:rsidRPr="003209F4">
          <w:rPr>
            <w:rStyle w:val="Hyperlink"/>
          </w:rPr>
          <w:t>big Russian polygon</w:t>
        </w:r>
      </w:hyperlink>
      <w:r w:rsidR="003209F4">
        <w:t xml:space="preserve">) – this is for Malaysia you twerp! </w:t>
      </w:r>
    </w:p>
    <w:p w14:paraId="6E44D86F"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623017D4" w14:textId="77777777" w:rsidR="00D11707" w:rsidRDefault="005D21E1" w:rsidP="008B6883">
      <w:pPr>
        <w:pStyle w:val="BodyText2"/>
      </w:pPr>
      <w:r>
        <w:t>Trying again with Mollweide – works fine! Not surprisingly!</w:t>
      </w:r>
    </w:p>
    <w:p w14:paraId="6A0F0371"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5D0407AD" w14:textId="77777777" w:rsidR="000F5CEC" w:rsidRDefault="000F5CEC" w:rsidP="003B37F4">
      <w:pPr>
        <w:pStyle w:val="Heading2"/>
      </w:pPr>
      <w:r>
        <w:t>Delivery Mechanisms</w:t>
      </w:r>
    </w:p>
    <w:p w14:paraId="7EA75AD3" w14:textId="77777777" w:rsidR="000F5CEC" w:rsidRDefault="000F5CEC" w:rsidP="0034374E">
      <w:pPr>
        <w:pStyle w:val="Heading3"/>
      </w:pPr>
      <w:r>
        <w:t>SMS</w:t>
      </w:r>
    </w:p>
    <w:p w14:paraId="75544ED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3E6116B9" w14:textId="77777777" w:rsidR="00ED2BC2" w:rsidRDefault="00ED2BC2" w:rsidP="008B6883">
      <w:pPr>
        <w:pStyle w:val="BodyText2"/>
      </w:pPr>
      <w:r>
        <w:t>Post data should be:</w:t>
      </w:r>
    </w:p>
    <w:p w14:paraId="2DB18CDA"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0F755247"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22E2216C" w14:textId="77777777" w:rsidR="00583D02" w:rsidRDefault="00583D02" w:rsidP="008B550B">
      <w:pPr>
        <w:pStyle w:val="Code"/>
      </w:pPr>
      <w:r w:rsidRPr="00583D02">
        <w:t>f = urllib2.urlopen(req)</w:t>
      </w:r>
    </w:p>
    <w:p w14:paraId="5828E57A" w14:textId="77777777" w:rsidR="00E65500" w:rsidRDefault="00E65500" w:rsidP="008B6883">
      <w:pPr>
        <w:pStyle w:val="BodyText2"/>
      </w:pPr>
      <w:r>
        <w:lastRenderedPageBreak/>
        <w:t>Currently you cant use Twilio in Italy to send SMS messages!</w:t>
      </w:r>
      <w:r w:rsidR="007A2EFA">
        <w:t xml:space="preserve"> But I have purchased </w:t>
      </w:r>
      <w:r w:rsidR="007A2EFA" w:rsidRPr="007A2EFA">
        <w:t>(971) 264-7662</w:t>
      </w:r>
    </w:p>
    <w:p w14:paraId="33F870D5" w14:textId="77777777" w:rsidR="007A2EFA" w:rsidRDefault="007A2EFA" w:rsidP="008B6883">
      <w:pPr>
        <w:pStyle w:val="BodyText2"/>
      </w:pPr>
      <w:r>
        <w:t xml:space="preserve">SMS Request URL: </w:t>
      </w:r>
      <w:hyperlink r:id="rId1766" w:history="1">
        <w:r w:rsidRPr="009E609B">
          <w:rPr>
            <w:rStyle w:val="Hyperlink"/>
          </w:rPr>
          <w:t>https://demo.twilio.com/welcome/sms/reply/</w:t>
        </w:r>
      </w:hyperlink>
      <w:r>
        <w:t xml:space="preserve"> </w:t>
      </w:r>
    </w:p>
    <w:p w14:paraId="5D0D6A5A" w14:textId="77777777" w:rsidR="000221D9" w:rsidRDefault="000221D9" w:rsidP="008B6883">
      <w:pPr>
        <w:pStyle w:val="BodyText2"/>
      </w:pPr>
      <w:r>
        <w:t xml:space="preserve">When Steve tried to SMS a number in Fiji, there was an internal server error and looking at the logs it says: </w:t>
      </w:r>
    </w:p>
    <w:p w14:paraId="66B5E9C4"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6BD5F3B2" w14:textId="77777777" w:rsidR="000221D9" w:rsidRDefault="000221D9" w:rsidP="008B6883">
      <w:pPr>
        <w:pStyle w:val="BodyText2"/>
      </w:pPr>
      <w:r>
        <w:t>To enable permissions in Twilio:</w:t>
      </w:r>
    </w:p>
    <w:p w14:paraId="09F2D84C" w14:textId="77777777" w:rsidR="000221D9" w:rsidRDefault="000221D9" w:rsidP="000E5536">
      <w:pPr>
        <w:pStyle w:val="ListBullet3"/>
      </w:pPr>
      <w:r>
        <w:t>Open Twilio and login and click on the Account dropdown and select global permissions</w:t>
      </w:r>
    </w:p>
    <w:p w14:paraId="44608CFD" w14:textId="77777777" w:rsidR="000221D9" w:rsidRDefault="000221D9" w:rsidP="000E5536">
      <w:pPr>
        <w:pStyle w:val="ListBullet3"/>
      </w:pPr>
      <w:r>
        <w:t xml:space="preserve">Click on the SMS tab </w:t>
      </w:r>
    </w:p>
    <w:p w14:paraId="470D9449" w14:textId="77777777" w:rsidR="000F5CEC" w:rsidRDefault="000F5CEC" w:rsidP="0034374E">
      <w:pPr>
        <w:pStyle w:val="Heading3"/>
      </w:pPr>
      <w:r>
        <w:t>Sending data out via Skype</w:t>
      </w:r>
    </w:p>
    <w:p w14:paraId="6EFE8E35" w14:textId="77777777" w:rsidR="00D62EF3" w:rsidRPr="00D62EF3" w:rsidRDefault="00D62EF3" w:rsidP="008B6883">
      <w:pPr>
        <w:pStyle w:val="BodyText2"/>
      </w:pPr>
      <w:r>
        <w:t xml:space="preserve">You can use the Skype API and there is a wrapper for Python </w:t>
      </w:r>
      <w:hyperlink r:id="rId1767" w:history="1">
        <w:r w:rsidRPr="000F5CEC">
          <w:rPr>
            <w:rStyle w:val="Hyperlink"/>
          </w:rPr>
          <w:t>here</w:t>
        </w:r>
      </w:hyperlink>
      <w:r>
        <w:t>. You can also use Skype to send SMS messages and it works! There is a demo using my Skype account here.</w:t>
      </w:r>
    </w:p>
    <w:p w14:paraId="36A2715A" w14:textId="77777777" w:rsidR="00D62EF3" w:rsidRDefault="00D62EF3" w:rsidP="0034374E">
      <w:pPr>
        <w:pStyle w:val="Heading3"/>
      </w:pPr>
      <w:r>
        <w:t>Email</w:t>
      </w:r>
    </w:p>
    <w:p w14:paraId="10E36B54" w14:textId="77777777" w:rsidR="002F5B3B" w:rsidRPr="00D62EF3" w:rsidRDefault="00D60E7A" w:rsidP="008B6883">
      <w:pPr>
        <w:pStyle w:val="BodyText2"/>
      </w:pPr>
      <w:r>
        <w:t xml:space="preserve">Registered for </w:t>
      </w:r>
      <w:hyperlink r:id="rId1768" w:history="1">
        <w:r w:rsidRPr="00664644">
          <w:rPr>
            <w:rStyle w:val="Hyperlink"/>
          </w:rPr>
          <w:t>Amazon Web Services</w:t>
        </w:r>
      </w:hyperlink>
      <w:r>
        <w:t xml:space="preserve"> using </w:t>
      </w:r>
      <w:hyperlink r:id="rId1769" w:history="1">
        <w:r w:rsidR="002F5B3B" w:rsidRPr="009E609B">
          <w:rPr>
            <w:rStyle w:val="Hyperlink"/>
          </w:rPr>
          <w:t>a.cottam@gmail.com</w:t>
        </w:r>
      </w:hyperlink>
    </w:p>
    <w:p w14:paraId="7F9942FD" w14:textId="77777777" w:rsidR="0044170A" w:rsidRDefault="0044170A" w:rsidP="003B37F4">
      <w:pPr>
        <w:pStyle w:val="Heading2"/>
      </w:pPr>
      <w:r>
        <w:t>Demos</w:t>
      </w:r>
    </w:p>
    <w:p w14:paraId="35ABDD12" w14:textId="77777777" w:rsidR="005241D9" w:rsidRDefault="005241D9" w:rsidP="008B6883">
      <w:pPr>
        <w:pStyle w:val="BodyText2"/>
      </w:pPr>
      <w:r>
        <w:t xml:space="preserve">Google Earth Engine Demo - use </w:t>
      </w:r>
      <w:hyperlink r:id="rId1770" w:history="1">
        <w:r w:rsidRPr="005241D9">
          <w:rPr>
            <w:rStyle w:val="Hyperlink"/>
          </w:rPr>
          <w:t>Maliau Basin</w:t>
        </w:r>
      </w:hyperlink>
      <w:r>
        <w:t xml:space="preserve"> 8810</w:t>
      </w:r>
    </w:p>
    <w:p w14:paraId="1D4CCA71" w14:textId="77777777" w:rsidR="00085A04" w:rsidRDefault="00085A04" w:rsidP="008B6883">
      <w:pPr>
        <w:pStyle w:val="BodyText2"/>
      </w:pPr>
      <w:r>
        <w:t>For demoing the live nature of the Excel spreadsheet, use:</w:t>
      </w:r>
    </w:p>
    <w:p w14:paraId="25FF0ECB" w14:textId="77777777" w:rsidR="00085A04" w:rsidRDefault="000D5C35" w:rsidP="008B6883">
      <w:pPr>
        <w:pStyle w:val="BodyText2"/>
      </w:pPr>
      <w:hyperlink r:id="rId177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44E74EFF" w14:textId="77777777" w:rsidR="00085A04" w:rsidRDefault="00085A04" w:rsidP="008B6883">
      <w:pPr>
        <w:pStyle w:val="BodyText2"/>
      </w:pPr>
      <w:r>
        <w:t>And upate a species in the species checked.</w:t>
      </w:r>
      <w:r w:rsidR="00FD1655">
        <w:t xml:space="preserve"> Cant get it to auo update though when you reopen the spreadsheet.</w:t>
      </w:r>
    </w:p>
    <w:p w14:paraId="78CE70E3" w14:textId="77777777" w:rsidR="00D94968" w:rsidRDefault="00D94968" w:rsidP="008B6883">
      <w:pPr>
        <w:pStyle w:val="BodyText2"/>
      </w:pPr>
      <w:r>
        <w:t>The following parameters values are the defaults for the calls in the REST Services Directory.</w:t>
      </w:r>
    </w:p>
    <w:p w14:paraId="22CDB605" w14:textId="77777777" w:rsidR="0044170A" w:rsidRDefault="00D94968" w:rsidP="008B6883">
      <w:pPr>
        <w:pStyle w:val="BodyText2"/>
      </w:pPr>
      <w:r>
        <w:t xml:space="preserve">For Africa – Chad and </w:t>
      </w:r>
      <w:r w:rsidR="00C52DB5">
        <w:t>(</w:t>
      </w:r>
      <w:hyperlink r:id="rId1772" w:history="1">
        <w:r w:rsidRPr="007C3790">
          <w:rPr>
            <w:rStyle w:val="Hyperlink"/>
          </w:rPr>
          <w:t>Ouadi Rimé-Ouadi Achim Faunal Reserve</w:t>
        </w:r>
      </w:hyperlink>
      <w:r w:rsidR="00C52DB5">
        <w:t>):</w:t>
      </w:r>
    </w:p>
    <w:p w14:paraId="48CC938A" w14:textId="77777777" w:rsidR="00D94968" w:rsidRPr="00D94968" w:rsidRDefault="00D94968" w:rsidP="008B550B">
      <w:pPr>
        <w:pStyle w:val="Code"/>
      </w:pPr>
      <w:r w:rsidRPr="00D94968">
        <w:t>$if (param['name'] in ['country_id','countryid']):</w:t>
      </w:r>
    </w:p>
    <w:p w14:paraId="6B44F809" w14:textId="77777777" w:rsidR="00D94968" w:rsidRPr="00D94968" w:rsidRDefault="00D94968" w:rsidP="008B550B">
      <w:pPr>
        <w:pStyle w:val="Code"/>
      </w:pPr>
      <w:r w:rsidRPr="00D94968">
        <w:t>$ value = "148"</w:t>
      </w:r>
    </w:p>
    <w:p w14:paraId="4FEC687B" w14:textId="77777777" w:rsidR="00D94968" w:rsidRPr="00D94968" w:rsidRDefault="00D94968" w:rsidP="008B550B">
      <w:pPr>
        <w:pStyle w:val="Code"/>
      </w:pPr>
      <w:r w:rsidRPr="00D94968">
        <w:t>$elif (param['name'] in ['wdpa_id','wdpaid']):</w:t>
      </w:r>
    </w:p>
    <w:p w14:paraId="3B711039" w14:textId="77777777" w:rsidR="00D94968" w:rsidRDefault="00D94968" w:rsidP="008B550B">
      <w:pPr>
        <w:pStyle w:val="Code"/>
      </w:pPr>
      <w:r w:rsidRPr="00D94968">
        <w:t>$ value = "1250"</w:t>
      </w:r>
    </w:p>
    <w:p w14:paraId="7B8836DE" w14:textId="77777777" w:rsidR="00C846B0" w:rsidRDefault="00C846B0" w:rsidP="008B550B">
      <w:pPr>
        <w:pStyle w:val="Code"/>
      </w:pPr>
      <w:r>
        <w:t>$elif (param['name'] in ['iucn_species_id','species_id','speciesid']):</w:t>
      </w:r>
    </w:p>
    <w:p w14:paraId="33ADCC86" w14:textId="77777777" w:rsidR="00C846B0" w:rsidRDefault="00C846B0" w:rsidP="008B550B">
      <w:pPr>
        <w:pStyle w:val="Code"/>
      </w:pPr>
      <w:r>
        <w:t>$ value = "12392"</w:t>
      </w:r>
    </w:p>
    <w:p w14:paraId="2D8BFD7C" w14:textId="77777777" w:rsidR="00C846B0" w:rsidRDefault="00C846B0" w:rsidP="008B550B">
      <w:pPr>
        <w:pStyle w:val="Code"/>
      </w:pPr>
      <w:r>
        <w:t>$elif (param['name'] in ['ecoregionid']):</w:t>
      </w:r>
    </w:p>
    <w:p w14:paraId="6E88387D" w14:textId="77777777" w:rsidR="00C846B0" w:rsidRPr="00D94968" w:rsidRDefault="00C846B0" w:rsidP="008B550B">
      <w:pPr>
        <w:pStyle w:val="Code"/>
      </w:pPr>
      <w:r>
        <w:t>$ value = "10122"</w:t>
      </w:r>
    </w:p>
    <w:p w14:paraId="7AEC0752" w14:textId="77777777" w:rsidR="0044170A" w:rsidRDefault="0044170A" w:rsidP="008B6883">
      <w:pPr>
        <w:pStyle w:val="BodyText2"/>
      </w:pPr>
      <w:r>
        <w:t>For Pacific</w:t>
      </w:r>
    </w:p>
    <w:p w14:paraId="4BE1D4FE" w14:textId="77777777" w:rsidR="00D94968" w:rsidRDefault="00D94968" w:rsidP="008B6883">
      <w:pPr>
        <w:pStyle w:val="BodyText2"/>
      </w:pPr>
    </w:p>
    <w:p w14:paraId="31B4E605"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773" w:history="1">
        <w:r w:rsidR="00B42D0E" w:rsidRPr="00B42D0E">
          <w:rPr>
            <w:rStyle w:val="Hyperlink"/>
          </w:rPr>
          <w:t>Nelsons Iguana</w:t>
        </w:r>
      </w:hyperlink>
      <w:r w:rsidR="00B42D0E">
        <w:t xml:space="preserve">. </w:t>
      </w:r>
      <w:hyperlink r:id="rId1774" w:history="1">
        <w:r w:rsidR="00B42D0E" w:rsidRPr="00B42D0E">
          <w:rPr>
            <w:rStyle w:val="Hyperlink"/>
          </w:rPr>
          <w:t>Portland Bight Protected Area</w:t>
        </w:r>
      </w:hyperlink>
    </w:p>
    <w:p w14:paraId="03E92E2E" w14:textId="77777777" w:rsidR="00D94968" w:rsidRPr="00D94968" w:rsidRDefault="00D94968" w:rsidP="008B550B">
      <w:pPr>
        <w:pStyle w:val="Code"/>
      </w:pPr>
      <w:r w:rsidRPr="00D94968">
        <w:t>$if (param['name'] in ['country_id','countryid']):</w:t>
      </w:r>
    </w:p>
    <w:p w14:paraId="239D3E74" w14:textId="77777777" w:rsidR="00D94968" w:rsidRPr="00D94968" w:rsidRDefault="00D94968" w:rsidP="008B550B">
      <w:pPr>
        <w:pStyle w:val="Code"/>
      </w:pPr>
      <w:r w:rsidRPr="00D94968">
        <w:t>$ value = "</w:t>
      </w:r>
      <w:r w:rsidR="00B42D0E">
        <w:t>388</w:t>
      </w:r>
      <w:r w:rsidRPr="00D94968">
        <w:t>"</w:t>
      </w:r>
    </w:p>
    <w:p w14:paraId="6271B444" w14:textId="77777777" w:rsidR="00D94968" w:rsidRPr="00D94968" w:rsidRDefault="00D94968" w:rsidP="008B550B">
      <w:pPr>
        <w:pStyle w:val="Code"/>
      </w:pPr>
      <w:r w:rsidRPr="00D94968">
        <w:t>$elif (param['name'] in ['wdpa_id','wdpaid']):</w:t>
      </w:r>
    </w:p>
    <w:p w14:paraId="3F1D8386" w14:textId="77777777" w:rsidR="00D94968" w:rsidRDefault="00C52DB5" w:rsidP="008B550B">
      <w:pPr>
        <w:pStyle w:val="Code"/>
      </w:pPr>
      <w:r>
        <w:t>$ value = "</w:t>
      </w:r>
      <w:r w:rsidR="00B42D0E">
        <w:t>220101</w:t>
      </w:r>
      <w:r w:rsidR="00D94968" w:rsidRPr="00D94968">
        <w:t>"</w:t>
      </w:r>
    </w:p>
    <w:p w14:paraId="6A4B77F4" w14:textId="77777777" w:rsidR="00C846B0" w:rsidRDefault="00C846B0" w:rsidP="008B550B">
      <w:pPr>
        <w:pStyle w:val="Code"/>
      </w:pPr>
      <w:r>
        <w:t>$elif (param['name'] in ['iucn_species_id','species_id','speciesid']):</w:t>
      </w:r>
    </w:p>
    <w:p w14:paraId="6C45C865" w14:textId="77777777" w:rsidR="00C846B0" w:rsidRDefault="00C846B0" w:rsidP="008B550B">
      <w:pPr>
        <w:pStyle w:val="Code"/>
      </w:pPr>
      <w:r>
        <w:t>$ value = "</w:t>
      </w:r>
      <w:r w:rsidR="00B42D0E">
        <w:t>6027</w:t>
      </w:r>
      <w:r>
        <w:t>"</w:t>
      </w:r>
    </w:p>
    <w:p w14:paraId="4C25B517" w14:textId="77777777" w:rsidR="00C846B0" w:rsidRDefault="00C846B0" w:rsidP="008B550B">
      <w:pPr>
        <w:pStyle w:val="Code"/>
      </w:pPr>
      <w:r>
        <w:t>$elif (param['name'] in ['ecoregionid']):</w:t>
      </w:r>
    </w:p>
    <w:p w14:paraId="5DA10A7F" w14:textId="77777777" w:rsidR="00C846B0" w:rsidRDefault="00C846B0" w:rsidP="008B550B">
      <w:pPr>
        <w:pStyle w:val="Code"/>
      </w:pPr>
      <w:r>
        <w:t>$ value = "10122"</w:t>
      </w:r>
    </w:p>
    <w:p w14:paraId="061C8D7F" w14:textId="4F376661" w:rsidR="000830E9" w:rsidRPr="000830E9" w:rsidRDefault="009B64C9" w:rsidP="009B64C9">
      <w:pPr>
        <w:pStyle w:val="Heading1"/>
      </w:pPr>
      <w:r>
        <w:t>Learning Resources</w:t>
      </w:r>
    </w:p>
    <w:sectPr w:rsidR="000830E9" w:rsidRPr="000830E9" w:rsidSect="0068220C">
      <w:footerReference w:type="default" r:id="rId17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5A0FCC" w14:textId="77777777" w:rsidR="00527DEF" w:rsidRDefault="00527DEF" w:rsidP="000E5536">
      <w:r>
        <w:separator/>
      </w:r>
    </w:p>
  </w:endnote>
  <w:endnote w:type="continuationSeparator" w:id="0">
    <w:p w14:paraId="3079FAC8" w14:textId="77777777" w:rsidR="00527DEF" w:rsidRDefault="00527DEF"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游明朝">
    <w:altName w:val="Times New Roman"/>
    <w:panose1 w:val="00000000000000000000"/>
    <w:charset w:val="80"/>
    <w:family w:val="roman"/>
    <w:notTrueType/>
    <w:pitch w:val="default"/>
  </w:font>
  <w:font w:name="Calibri Light">
    <w:altName w:val="Arial"/>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00000003" w:usb1="00000000" w:usb2="00000000" w:usb3="00000000" w:csb0="00000001" w:csb1="00000000"/>
  </w:font>
  <w:font w:name="Segoe UI">
    <w:altName w:val="Courier New"/>
    <w:charset w:val="00"/>
    <w:family w:val="swiss"/>
    <w:pitch w:val="variable"/>
    <w:sig w:usb0="E4002EFF" w:usb1="C000E47F" w:usb2="00000009" w:usb3="00000000" w:csb0="000001FF" w:csb1="00000000"/>
  </w:font>
  <w:font w:name="Helvetica">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034395"/>
      <w:docPartObj>
        <w:docPartGallery w:val="Page Numbers (Bottom of Page)"/>
        <w:docPartUnique/>
      </w:docPartObj>
    </w:sdtPr>
    <w:sdtEndPr>
      <w:rPr>
        <w:noProof/>
      </w:rPr>
    </w:sdtEndPr>
    <w:sdtContent>
      <w:p w14:paraId="75F8476A" w14:textId="77777777" w:rsidR="00527DEF" w:rsidRDefault="00527DEF" w:rsidP="000E5536">
        <w:pPr>
          <w:pStyle w:val="Footer"/>
        </w:pPr>
        <w:r>
          <w:fldChar w:fldCharType="begin"/>
        </w:r>
        <w:r>
          <w:instrText xml:space="preserve"> PAGE   \* MERGEFORMAT </w:instrText>
        </w:r>
        <w:r>
          <w:fldChar w:fldCharType="separate"/>
        </w:r>
        <w:r w:rsidR="00C43432">
          <w:rPr>
            <w:noProof/>
          </w:rPr>
          <w:t>375</w:t>
        </w:r>
        <w:r>
          <w:rPr>
            <w:noProof/>
          </w:rPr>
          <w:fldChar w:fldCharType="end"/>
        </w:r>
      </w:p>
    </w:sdtContent>
  </w:sdt>
  <w:p w14:paraId="50D8913D" w14:textId="77777777" w:rsidR="00527DEF" w:rsidRDefault="00527DEF" w:rsidP="000E55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FA532D" w14:textId="77777777" w:rsidR="00527DEF" w:rsidRDefault="00527DEF" w:rsidP="000E5536">
      <w:r>
        <w:separator/>
      </w:r>
    </w:p>
  </w:footnote>
  <w:footnote w:type="continuationSeparator" w:id="0">
    <w:p w14:paraId="1960FF76" w14:textId="77777777" w:rsidR="00527DEF" w:rsidRDefault="00527DEF" w:rsidP="000E553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9pt;height:9pt" o:bullet="t">
        <v:imagedata r:id="rId1" o:title="error"/>
      </v:shape>
    </w:pict>
  </w:numPicBullet>
  <w:numPicBullet w:numPicBulletId="1">
    <w:pict>
      <v:shape id="_x0000_i1035" type="#_x0000_t75" style="width:12pt;height:12pt" o:bullet="t">
        <v:imagedata r:id="rId2" o:title="base-db65e86dc07ae74f72f2088cd7eaf02b"/>
      </v:shape>
    </w:pict>
  </w:numPicBullet>
  <w:numPicBullet w:numPicBulletId="2">
    <w:pict>
      <v:shape id="_x0000_i1036" type="#_x0000_t75" style="width:13pt;height:14pt" o:bullet="t">
        <v:imagedata r:id="rId3" o:title="exclamation_mark"/>
      </v:shape>
    </w:pict>
  </w:numPicBullet>
  <w:numPicBullet w:numPicBulletId="3">
    <w:pict>
      <v:shape id="_x0000_i1037" type="#_x0000_t75" style="width:11pt;height:11pt" o:bullet="t">
        <v:imagedata r:id="rId4" o:title="Untitled"/>
      </v:shape>
    </w:pict>
  </w:numPicBullet>
  <w:abstractNum w:abstractNumId="0">
    <w:nsid w:val="FFFFFF1D"/>
    <w:multiLevelType w:val="multilevel"/>
    <w:tmpl w:val="EE42DE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3">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4">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5">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6">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7">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8">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9">
    <w:nsid w:val="FFFFFF88"/>
    <w:multiLevelType w:val="singleLevel"/>
    <w:tmpl w:val="2AF0C5D8"/>
    <w:lvl w:ilvl="0">
      <w:start w:val="1"/>
      <w:numFmt w:val="decimal"/>
      <w:pStyle w:val="ListNumber"/>
      <w:lvlText w:val="%1."/>
      <w:lvlJc w:val="left"/>
      <w:pPr>
        <w:tabs>
          <w:tab w:val="num" w:pos="360"/>
        </w:tabs>
        <w:ind w:left="360" w:hanging="360"/>
      </w:pPr>
      <w:rPr>
        <w:rFonts w:hint="default"/>
      </w:rPr>
    </w:lvl>
  </w:abstractNum>
  <w:abstractNum w:abstractNumId="1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42769FE"/>
    <w:multiLevelType w:val="hybridMultilevel"/>
    <w:tmpl w:val="932CA006"/>
    <w:lvl w:ilvl="0" w:tplc="94FAE942">
      <w:start w:val="1"/>
      <w:numFmt w:val="bullet"/>
      <w:pStyle w:val="ArcGISProGPError"/>
      <w:lvlText w:val=""/>
      <w:lvlPicBulletId w:val="3"/>
      <w:lvlJc w:val="left"/>
      <w:pPr>
        <w:ind w:left="1021"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3A0C80"/>
    <w:multiLevelType w:val="multilevel"/>
    <w:tmpl w:val="94143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5"/>
  </w:num>
  <w:num w:numId="12">
    <w:abstractNumId w:val="14"/>
  </w:num>
  <w:num w:numId="13">
    <w:abstractNumId w:val="9"/>
    <w:lvlOverride w:ilvl="0">
      <w:startOverride w:val="1"/>
    </w:lvlOverride>
  </w:num>
  <w:num w:numId="14">
    <w:abstractNumId w:val="9"/>
    <w:lvlOverride w:ilvl="0">
      <w:startOverride w:val="1"/>
    </w:lvlOverride>
  </w:num>
  <w:num w:numId="15">
    <w:abstractNumId w:val="9"/>
    <w:lvlOverride w:ilvl="0">
      <w:startOverride w:val="1"/>
    </w:lvlOverride>
  </w:num>
  <w:num w:numId="16">
    <w:abstractNumId w:val="4"/>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4"/>
    <w:lvlOverride w:ilvl="0">
      <w:startOverride w:val="1"/>
    </w:lvlOverride>
  </w:num>
  <w:num w:numId="22">
    <w:abstractNumId w:val="4"/>
    <w:lvlOverride w:ilvl="0">
      <w:startOverride w:val="1"/>
    </w:lvlOverride>
  </w:num>
  <w:num w:numId="23">
    <w:abstractNumId w:val="9"/>
    <w:lvlOverride w:ilvl="0">
      <w:startOverride w:val="1"/>
    </w:lvlOverride>
  </w:num>
  <w:num w:numId="24">
    <w:abstractNumId w:val="9"/>
    <w:lvlOverride w:ilvl="0">
      <w:startOverride w:val="1"/>
    </w:lvlOverride>
  </w:num>
  <w:num w:numId="25">
    <w:abstractNumId w:val="18"/>
  </w:num>
  <w:num w:numId="26">
    <w:abstractNumId w:val="17"/>
  </w:num>
  <w:num w:numId="27">
    <w:abstractNumId w:val="9"/>
    <w:lvlOverride w:ilvl="0">
      <w:startOverride w:val="1"/>
    </w:lvlOverride>
  </w:num>
  <w:num w:numId="28">
    <w:abstractNumId w:val="9"/>
    <w:lvlOverride w:ilvl="0">
      <w:startOverride w:val="1"/>
    </w:lvlOverride>
  </w:num>
  <w:num w:numId="29">
    <w:abstractNumId w:val="9"/>
    <w:lvlOverride w:ilvl="0">
      <w:startOverride w:val="1"/>
    </w:lvlOverride>
  </w:num>
  <w:num w:numId="30">
    <w:abstractNumId w:val="9"/>
    <w:lvlOverride w:ilvl="0">
      <w:startOverride w:val="1"/>
    </w:lvlOverride>
  </w:num>
  <w:num w:numId="31">
    <w:abstractNumId w:val="9"/>
    <w:lvlOverride w:ilvl="0">
      <w:startOverride w:val="1"/>
    </w:lvlOverride>
  </w:num>
  <w:num w:numId="32">
    <w:abstractNumId w:val="9"/>
    <w:lvlOverride w:ilvl="0">
      <w:startOverride w:val="1"/>
    </w:lvlOverride>
  </w:num>
  <w:num w:numId="33">
    <w:abstractNumId w:val="9"/>
    <w:lvlOverride w:ilvl="0">
      <w:startOverride w:val="1"/>
    </w:lvlOverride>
  </w:num>
  <w:num w:numId="34">
    <w:abstractNumId w:val="9"/>
    <w:lvlOverride w:ilvl="0">
      <w:startOverride w:val="1"/>
    </w:lvlOverride>
  </w:num>
  <w:num w:numId="35">
    <w:abstractNumId w:val="9"/>
    <w:lvlOverride w:ilvl="0">
      <w:startOverride w:val="1"/>
    </w:lvlOverride>
  </w:num>
  <w:num w:numId="36">
    <w:abstractNumId w:val="9"/>
    <w:lvlOverride w:ilvl="0">
      <w:startOverride w:val="1"/>
    </w:lvlOverride>
  </w:num>
  <w:num w:numId="37">
    <w:abstractNumId w:val="9"/>
    <w:lvlOverride w:ilvl="0">
      <w:startOverride w:val="1"/>
    </w:lvlOverride>
  </w:num>
  <w:num w:numId="38">
    <w:abstractNumId w:val="9"/>
    <w:lvlOverride w:ilvl="0">
      <w:startOverride w:val="1"/>
    </w:lvlOverride>
  </w:num>
  <w:num w:numId="39">
    <w:abstractNumId w:val="16"/>
  </w:num>
  <w:num w:numId="40">
    <w:abstractNumId w:val="20"/>
  </w:num>
  <w:num w:numId="41">
    <w:abstractNumId w:val="9"/>
    <w:lvlOverride w:ilvl="0">
      <w:startOverride w:val="1"/>
    </w:lvlOverride>
  </w:num>
  <w:num w:numId="42">
    <w:abstractNumId w:val="9"/>
    <w:lvlOverride w:ilvl="0">
      <w:startOverride w:val="1"/>
    </w:lvlOverride>
  </w:num>
  <w:num w:numId="43">
    <w:abstractNumId w:val="9"/>
    <w:lvlOverride w:ilvl="0">
      <w:startOverride w:val="1"/>
    </w:lvlOverride>
  </w:num>
  <w:num w:numId="44">
    <w:abstractNumId w:val="9"/>
    <w:lvlOverride w:ilvl="0">
      <w:startOverride w:val="1"/>
    </w:lvlOverride>
  </w:num>
  <w:num w:numId="45">
    <w:abstractNumId w:val="13"/>
  </w:num>
  <w:num w:numId="46">
    <w:abstractNumId w:val="9"/>
    <w:lvlOverride w:ilvl="0">
      <w:startOverride w:val="1"/>
    </w:lvlOverride>
  </w:num>
  <w:num w:numId="47">
    <w:abstractNumId w:val="9"/>
    <w:lvlOverride w:ilvl="0">
      <w:startOverride w:val="1"/>
    </w:lvlOverride>
  </w:num>
  <w:num w:numId="48">
    <w:abstractNumId w:val="9"/>
    <w:lvlOverride w:ilvl="0">
      <w:startOverride w:val="1"/>
    </w:lvlOverride>
  </w:num>
  <w:num w:numId="49">
    <w:abstractNumId w:val="9"/>
    <w:lvlOverride w:ilvl="0">
      <w:startOverride w:val="1"/>
    </w:lvlOverride>
  </w:num>
  <w:num w:numId="50">
    <w:abstractNumId w:val="12"/>
  </w:num>
  <w:num w:numId="51">
    <w:abstractNumId w:val="9"/>
    <w:lvlOverride w:ilvl="0">
      <w:startOverride w:val="1"/>
    </w:lvlOverride>
  </w:num>
  <w:num w:numId="52">
    <w:abstractNumId w:val="19"/>
  </w:num>
  <w:num w:numId="53">
    <w:abstractNumId w:val="0"/>
  </w:num>
  <w:num w:numId="54">
    <w:abstractNumId w:val="11"/>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2FB2"/>
    <w:rsid w:val="0000054D"/>
    <w:rsid w:val="00000613"/>
    <w:rsid w:val="00000D75"/>
    <w:rsid w:val="00001066"/>
    <w:rsid w:val="0000113A"/>
    <w:rsid w:val="00001B8C"/>
    <w:rsid w:val="0000211A"/>
    <w:rsid w:val="000021BE"/>
    <w:rsid w:val="000022B2"/>
    <w:rsid w:val="00002582"/>
    <w:rsid w:val="00002798"/>
    <w:rsid w:val="00002BC6"/>
    <w:rsid w:val="00002C74"/>
    <w:rsid w:val="00002FB0"/>
    <w:rsid w:val="00003402"/>
    <w:rsid w:val="00003500"/>
    <w:rsid w:val="00003574"/>
    <w:rsid w:val="000037FB"/>
    <w:rsid w:val="000038AC"/>
    <w:rsid w:val="000038F9"/>
    <w:rsid w:val="00003B4F"/>
    <w:rsid w:val="00003C39"/>
    <w:rsid w:val="00003CDE"/>
    <w:rsid w:val="0000407A"/>
    <w:rsid w:val="00004294"/>
    <w:rsid w:val="00004857"/>
    <w:rsid w:val="000049D0"/>
    <w:rsid w:val="000054B5"/>
    <w:rsid w:val="000055C7"/>
    <w:rsid w:val="000058E6"/>
    <w:rsid w:val="00006111"/>
    <w:rsid w:val="00006215"/>
    <w:rsid w:val="00006478"/>
    <w:rsid w:val="00006573"/>
    <w:rsid w:val="000066EB"/>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83B"/>
    <w:rsid w:val="000129A8"/>
    <w:rsid w:val="00012C0D"/>
    <w:rsid w:val="00012E0A"/>
    <w:rsid w:val="00012E9B"/>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0E19"/>
    <w:rsid w:val="000212D3"/>
    <w:rsid w:val="00021D10"/>
    <w:rsid w:val="000221D9"/>
    <w:rsid w:val="00022476"/>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345"/>
    <w:rsid w:val="00032521"/>
    <w:rsid w:val="000332E9"/>
    <w:rsid w:val="000338A1"/>
    <w:rsid w:val="000342F7"/>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37D3C"/>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65C"/>
    <w:rsid w:val="000708F8"/>
    <w:rsid w:val="00070F0E"/>
    <w:rsid w:val="00070F88"/>
    <w:rsid w:val="00071799"/>
    <w:rsid w:val="000718BF"/>
    <w:rsid w:val="00071E1B"/>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AB9"/>
    <w:rsid w:val="00076C65"/>
    <w:rsid w:val="00076E50"/>
    <w:rsid w:val="000771BE"/>
    <w:rsid w:val="00077207"/>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A97"/>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3CF"/>
    <w:rsid w:val="000915C7"/>
    <w:rsid w:val="00091645"/>
    <w:rsid w:val="00091F76"/>
    <w:rsid w:val="000920B8"/>
    <w:rsid w:val="00092158"/>
    <w:rsid w:val="00092189"/>
    <w:rsid w:val="0009222A"/>
    <w:rsid w:val="000925E3"/>
    <w:rsid w:val="00092CC4"/>
    <w:rsid w:val="00093023"/>
    <w:rsid w:val="000936A3"/>
    <w:rsid w:val="000936DA"/>
    <w:rsid w:val="0009398D"/>
    <w:rsid w:val="00093A0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587"/>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BB3"/>
    <w:rsid w:val="000C0D0C"/>
    <w:rsid w:val="000C0D2C"/>
    <w:rsid w:val="000C0DD5"/>
    <w:rsid w:val="000C14D9"/>
    <w:rsid w:val="000C1E25"/>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BC"/>
    <w:rsid w:val="000C5EFE"/>
    <w:rsid w:val="000C5FC5"/>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3FDD"/>
    <w:rsid w:val="000D42E2"/>
    <w:rsid w:val="000D4570"/>
    <w:rsid w:val="000D476D"/>
    <w:rsid w:val="000D4ADD"/>
    <w:rsid w:val="000D4B23"/>
    <w:rsid w:val="000D4B33"/>
    <w:rsid w:val="000D4D69"/>
    <w:rsid w:val="000D4D9C"/>
    <w:rsid w:val="000D4EB8"/>
    <w:rsid w:val="000D52A2"/>
    <w:rsid w:val="000D52FA"/>
    <w:rsid w:val="000D5359"/>
    <w:rsid w:val="000D593E"/>
    <w:rsid w:val="000D5C35"/>
    <w:rsid w:val="000D5E76"/>
    <w:rsid w:val="000D5EB1"/>
    <w:rsid w:val="000D5F91"/>
    <w:rsid w:val="000D5FFD"/>
    <w:rsid w:val="000D619C"/>
    <w:rsid w:val="000D63D1"/>
    <w:rsid w:val="000D6693"/>
    <w:rsid w:val="000D66E4"/>
    <w:rsid w:val="000D69D6"/>
    <w:rsid w:val="000D77EE"/>
    <w:rsid w:val="000D798B"/>
    <w:rsid w:val="000E00C3"/>
    <w:rsid w:val="000E00F6"/>
    <w:rsid w:val="000E04EC"/>
    <w:rsid w:val="000E05C2"/>
    <w:rsid w:val="000E1829"/>
    <w:rsid w:val="000E190C"/>
    <w:rsid w:val="000E1970"/>
    <w:rsid w:val="000E1A5C"/>
    <w:rsid w:val="000E1F55"/>
    <w:rsid w:val="000E20A4"/>
    <w:rsid w:val="000E2165"/>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5EBC"/>
    <w:rsid w:val="000F6353"/>
    <w:rsid w:val="000F63BC"/>
    <w:rsid w:val="000F668D"/>
    <w:rsid w:val="000F67F0"/>
    <w:rsid w:val="000F695D"/>
    <w:rsid w:val="000F6DB0"/>
    <w:rsid w:val="000F7182"/>
    <w:rsid w:val="000F77F2"/>
    <w:rsid w:val="000F7FDB"/>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BF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AFF"/>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3EB8"/>
    <w:rsid w:val="001440B6"/>
    <w:rsid w:val="00144209"/>
    <w:rsid w:val="0014424C"/>
    <w:rsid w:val="0014459E"/>
    <w:rsid w:val="00144BDC"/>
    <w:rsid w:val="00145AD0"/>
    <w:rsid w:val="00145B2F"/>
    <w:rsid w:val="001463A6"/>
    <w:rsid w:val="00146B67"/>
    <w:rsid w:val="00146CFA"/>
    <w:rsid w:val="00147271"/>
    <w:rsid w:val="00147640"/>
    <w:rsid w:val="00147742"/>
    <w:rsid w:val="00150080"/>
    <w:rsid w:val="00150118"/>
    <w:rsid w:val="00150189"/>
    <w:rsid w:val="00150384"/>
    <w:rsid w:val="00150A19"/>
    <w:rsid w:val="00150B3C"/>
    <w:rsid w:val="00150DF6"/>
    <w:rsid w:val="00150ED5"/>
    <w:rsid w:val="00150ED6"/>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4F82"/>
    <w:rsid w:val="0015502F"/>
    <w:rsid w:val="00155055"/>
    <w:rsid w:val="00155547"/>
    <w:rsid w:val="00155BEB"/>
    <w:rsid w:val="00155EAD"/>
    <w:rsid w:val="001560CC"/>
    <w:rsid w:val="001561BB"/>
    <w:rsid w:val="00156211"/>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2E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3DB9"/>
    <w:rsid w:val="00174386"/>
    <w:rsid w:val="0017447F"/>
    <w:rsid w:val="0017461C"/>
    <w:rsid w:val="0017463D"/>
    <w:rsid w:val="0017494E"/>
    <w:rsid w:val="00174B8C"/>
    <w:rsid w:val="00174D6A"/>
    <w:rsid w:val="00174EBF"/>
    <w:rsid w:val="0017539A"/>
    <w:rsid w:val="001754D8"/>
    <w:rsid w:val="00175625"/>
    <w:rsid w:val="00175A25"/>
    <w:rsid w:val="00175A52"/>
    <w:rsid w:val="00175E62"/>
    <w:rsid w:val="00176224"/>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329D"/>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0555"/>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422"/>
    <w:rsid w:val="0019454A"/>
    <w:rsid w:val="001948A2"/>
    <w:rsid w:val="00194AAB"/>
    <w:rsid w:val="00194B8C"/>
    <w:rsid w:val="00194C81"/>
    <w:rsid w:val="00194DF6"/>
    <w:rsid w:val="0019504F"/>
    <w:rsid w:val="001951E5"/>
    <w:rsid w:val="0019541E"/>
    <w:rsid w:val="0019571D"/>
    <w:rsid w:val="00195C73"/>
    <w:rsid w:val="0019683D"/>
    <w:rsid w:val="0019699C"/>
    <w:rsid w:val="00196A97"/>
    <w:rsid w:val="00196B83"/>
    <w:rsid w:val="00196C4A"/>
    <w:rsid w:val="00196FA1"/>
    <w:rsid w:val="001971C5"/>
    <w:rsid w:val="001974D2"/>
    <w:rsid w:val="001977C9"/>
    <w:rsid w:val="0019783D"/>
    <w:rsid w:val="00197872"/>
    <w:rsid w:val="00197C4B"/>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64F"/>
    <w:rsid w:val="001A7846"/>
    <w:rsid w:val="001A7BC4"/>
    <w:rsid w:val="001A7D4A"/>
    <w:rsid w:val="001A7F59"/>
    <w:rsid w:val="001B0165"/>
    <w:rsid w:val="001B04E8"/>
    <w:rsid w:val="001B05C4"/>
    <w:rsid w:val="001B05CE"/>
    <w:rsid w:val="001B07CB"/>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8DB"/>
    <w:rsid w:val="001C3A33"/>
    <w:rsid w:val="001C3E33"/>
    <w:rsid w:val="001C3F8F"/>
    <w:rsid w:val="001C4146"/>
    <w:rsid w:val="001C470C"/>
    <w:rsid w:val="001C4E22"/>
    <w:rsid w:val="001C4EDF"/>
    <w:rsid w:val="001C4EFA"/>
    <w:rsid w:val="001C4F41"/>
    <w:rsid w:val="001C514B"/>
    <w:rsid w:val="001C5331"/>
    <w:rsid w:val="001C5547"/>
    <w:rsid w:val="001C5943"/>
    <w:rsid w:val="001C5F0C"/>
    <w:rsid w:val="001C6830"/>
    <w:rsid w:val="001C69E3"/>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1F7EA7"/>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B"/>
    <w:rsid w:val="00207CC9"/>
    <w:rsid w:val="00207E2E"/>
    <w:rsid w:val="0021035F"/>
    <w:rsid w:val="002103AA"/>
    <w:rsid w:val="00210857"/>
    <w:rsid w:val="002109A6"/>
    <w:rsid w:val="00210E4E"/>
    <w:rsid w:val="00210EAD"/>
    <w:rsid w:val="00210F45"/>
    <w:rsid w:val="00211478"/>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2F"/>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872"/>
    <w:rsid w:val="00233A5E"/>
    <w:rsid w:val="00233E02"/>
    <w:rsid w:val="002340C2"/>
    <w:rsid w:val="00234376"/>
    <w:rsid w:val="002348D9"/>
    <w:rsid w:val="00234A01"/>
    <w:rsid w:val="00234DD1"/>
    <w:rsid w:val="00235083"/>
    <w:rsid w:val="002350B7"/>
    <w:rsid w:val="00235149"/>
    <w:rsid w:val="0023582A"/>
    <w:rsid w:val="00235E7F"/>
    <w:rsid w:val="00236117"/>
    <w:rsid w:val="002363C0"/>
    <w:rsid w:val="00236659"/>
    <w:rsid w:val="00236C6D"/>
    <w:rsid w:val="00236D69"/>
    <w:rsid w:val="002370BA"/>
    <w:rsid w:val="002372E6"/>
    <w:rsid w:val="00237368"/>
    <w:rsid w:val="002377AB"/>
    <w:rsid w:val="00237836"/>
    <w:rsid w:val="00237C8F"/>
    <w:rsid w:val="00237F98"/>
    <w:rsid w:val="0024007A"/>
    <w:rsid w:val="00240525"/>
    <w:rsid w:val="0024091D"/>
    <w:rsid w:val="00240B20"/>
    <w:rsid w:val="00240E7D"/>
    <w:rsid w:val="002411E0"/>
    <w:rsid w:val="0024193F"/>
    <w:rsid w:val="00241B91"/>
    <w:rsid w:val="00241D31"/>
    <w:rsid w:val="00242247"/>
    <w:rsid w:val="00242769"/>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4F90"/>
    <w:rsid w:val="00245041"/>
    <w:rsid w:val="00245189"/>
    <w:rsid w:val="002455CE"/>
    <w:rsid w:val="00245872"/>
    <w:rsid w:val="002458B8"/>
    <w:rsid w:val="00245D48"/>
    <w:rsid w:val="00245D80"/>
    <w:rsid w:val="00245EAD"/>
    <w:rsid w:val="00246071"/>
    <w:rsid w:val="002460CE"/>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8F7"/>
    <w:rsid w:val="00257953"/>
    <w:rsid w:val="00257C15"/>
    <w:rsid w:val="00257C61"/>
    <w:rsid w:val="00257E8F"/>
    <w:rsid w:val="0026003A"/>
    <w:rsid w:val="002600EC"/>
    <w:rsid w:val="002605E5"/>
    <w:rsid w:val="002605EA"/>
    <w:rsid w:val="002607C5"/>
    <w:rsid w:val="00260BE3"/>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0C"/>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EA3"/>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A0A"/>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77CC4"/>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C19"/>
    <w:rsid w:val="00283EB3"/>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D43"/>
    <w:rsid w:val="00286E81"/>
    <w:rsid w:val="0028792B"/>
    <w:rsid w:val="00287AEC"/>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607"/>
    <w:rsid w:val="00292B32"/>
    <w:rsid w:val="00292DDC"/>
    <w:rsid w:val="00292FAD"/>
    <w:rsid w:val="0029321D"/>
    <w:rsid w:val="00293F5B"/>
    <w:rsid w:val="002942A6"/>
    <w:rsid w:val="00294A2D"/>
    <w:rsid w:val="002950DC"/>
    <w:rsid w:val="002957E6"/>
    <w:rsid w:val="00295A10"/>
    <w:rsid w:val="00295AA8"/>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64F"/>
    <w:rsid w:val="002A2846"/>
    <w:rsid w:val="002A2B49"/>
    <w:rsid w:val="002A340F"/>
    <w:rsid w:val="002A37F4"/>
    <w:rsid w:val="002A3E15"/>
    <w:rsid w:val="002A3FE7"/>
    <w:rsid w:val="002A4014"/>
    <w:rsid w:val="002A4A09"/>
    <w:rsid w:val="002A4ADC"/>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45B"/>
    <w:rsid w:val="002B0635"/>
    <w:rsid w:val="002B072C"/>
    <w:rsid w:val="002B0B5E"/>
    <w:rsid w:val="002B0B95"/>
    <w:rsid w:val="002B0D80"/>
    <w:rsid w:val="002B1296"/>
    <w:rsid w:val="002B1686"/>
    <w:rsid w:val="002B191C"/>
    <w:rsid w:val="002B1B41"/>
    <w:rsid w:val="002B1C2E"/>
    <w:rsid w:val="002B231D"/>
    <w:rsid w:val="002B24EF"/>
    <w:rsid w:val="002B2ABB"/>
    <w:rsid w:val="002B2E28"/>
    <w:rsid w:val="002B2F05"/>
    <w:rsid w:val="002B300C"/>
    <w:rsid w:val="002B3375"/>
    <w:rsid w:val="002B3531"/>
    <w:rsid w:val="002B394A"/>
    <w:rsid w:val="002B3DF3"/>
    <w:rsid w:val="002B3E8B"/>
    <w:rsid w:val="002B3ECB"/>
    <w:rsid w:val="002B400A"/>
    <w:rsid w:val="002B4026"/>
    <w:rsid w:val="002B4397"/>
    <w:rsid w:val="002B4584"/>
    <w:rsid w:val="002B45F4"/>
    <w:rsid w:val="002B4970"/>
    <w:rsid w:val="002B4BE5"/>
    <w:rsid w:val="002B4E11"/>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52E"/>
    <w:rsid w:val="002C074E"/>
    <w:rsid w:val="002C093D"/>
    <w:rsid w:val="002C0B1C"/>
    <w:rsid w:val="002C0CA1"/>
    <w:rsid w:val="002C1371"/>
    <w:rsid w:val="002C1521"/>
    <w:rsid w:val="002C17FB"/>
    <w:rsid w:val="002C1932"/>
    <w:rsid w:val="002C1C08"/>
    <w:rsid w:val="002C1EEB"/>
    <w:rsid w:val="002C20D0"/>
    <w:rsid w:val="002C2557"/>
    <w:rsid w:val="002C264A"/>
    <w:rsid w:val="002C2886"/>
    <w:rsid w:val="002C2929"/>
    <w:rsid w:val="002C2997"/>
    <w:rsid w:val="002C2B13"/>
    <w:rsid w:val="002C2CDA"/>
    <w:rsid w:val="002C30DC"/>
    <w:rsid w:val="002C4013"/>
    <w:rsid w:val="002C40B6"/>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1C40"/>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B74"/>
    <w:rsid w:val="002F3C88"/>
    <w:rsid w:val="002F3D83"/>
    <w:rsid w:val="002F3EA0"/>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6EA"/>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2B"/>
    <w:rsid w:val="00314734"/>
    <w:rsid w:val="00314BEF"/>
    <w:rsid w:val="003152A3"/>
    <w:rsid w:val="00315409"/>
    <w:rsid w:val="003154A6"/>
    <w:rsid w:val="0031580D"/>
    <w:rsid w:val="00315DCE"/>
    <w:rsid w:val="00315FE3"/>
    <w:rsid w:val="003161A6"/>
    <w:rsid w:val="00316680"/>
    <w:rsid w:val="00316E85"/>
    <w:rsid w:val="00316F42"/>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A80"/>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66E"/>
    <w:rsid w:val="00332804"/>
    <w:rsid w:val="00332978"/>
    <w:rsid w:val="003329BC"/>
    <w:rsid w:val="00332C3F"/>
    <w:rsid w:val="00332F62"/>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C32"/>
    <w:rsid w:val="00351D3A"/>
    <w:rsid w:val="00351E39"/>
    <w:rsid w:val="0035203A"/>
    <w:rsid w:val="00352048"/>
    <w:rsid w:val="00352119"/>
    <w:rsid w:val="00352B5A"/>
    <w:rsid w:val="00352E10"/>
    <w:rsid w:val="0035369F"/>
    <w:rsid w:val="00353767"/>
    <w:rsid w:val="0035376A"/>
    <w:rsid w:val="003538F8"/>
    <w:rsid w:val="00353E81"/>
    <w:rsid w:val="00354079"/>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CE7"/>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16E"/>
    <w:rsid w:val="0037722F"/>
    <w:rsid w:val="00377277"/>
    <w:rsid w:val="00377426"/>
    <w:rsid w:val="0037756C"/>
    <w:rsid w:val="00377B7F"/>
    <w:rsid w:val="00377C57"/>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98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1F9"/>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EF1"/>
    <w:rsid w:val="003B0F93"/>
    <w:rsid w:val="003B0FB6"/>
    <w:rsid w:val="003B1049"/>
    <w:rsid w:val="003B10AF"/>
    <w:rsid w:val="003B113A"/>
    <w:rsid w:val="003B15E1"/>
    <w:rsid w:val="003B19DD"/>
    <w:rsid w:val="003B1AAB"/>
    <w:rsid w:val="003B1D6F"/>
    <w:rsid w:val="003B20D9"/>
    <w:rsid w:val="003B216A"/>
    <w:rsid w:val="003B21D9"/>
    <w:rsid w:val="003B2344"/>
    <w:rsid w:val="003B242E"/>
    <w:rsid w:val="003B24D0"/>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A27"/>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3C9"/>
    <w:rsid w:val="003C2998"/>
    <w:rsid w:val="003C2BED"/>
    <w:rsid w:val="003C2E38"/>
    <w:rsid w:val="003C2E84"/>
    <w:rsid w:val="003C2F1A"/>
    <w:rsid w:val="003C300F"/>
    <w:rsid w:val="003C3659"/>
    <w:rsid w:val="003C37F1"/>
    <w:rsid w:val="003C3833"/>
    <w:rsid w:val="003C3F5C"/>
    <w:rsid w:val="003C4025"/>
    <w:rsid w:val="003C4134"/>
    <w:rsid w:val="003C4137"/>
    <w:rsid w:val="003C4315"/>
    <w:rsid w:val="003C43DD"/>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8F1"/>
    <w:rsid w:val="003C79E1"/>
    <w:rsid w:val="003C7BC6"/>
    <w:rsid w:val="003C7C5C"/>
    <w:rsid w:val="003C7CD2"/>
    <w:rsid w:val="003D03B6"/>
    <w:rsid w:val="003D065F"/>
    <w:rsid w:val="003D0A2A"/>
    <w:rsid w:val="003D0A43"/>
    <w:rsid w:val="003D0BC0"/>
    <w:rsid w:val="003D0BFC"/>
    <w:rsid w:val="003D10E7"/>
    <w:rsid w:val="003D1255"/>
    <w:rsid w:val="003D1A7A"/>
    <w:rsid w:val="003D1B17"/>
    <w:rsid w:val="003D1C7E"/>
    <w:rsid w:val="003D1FEB"/>
    <w:rsid w:val="003D20D5"/>
    <w:rsid w:val="003D2266"/>
    <w:rsid w:val="003D22E6"/>
    <w:rsid w:val="003D2414"/>
    <w:rsid w:val="003D273A"/>
    <w:rsid w:val="003D28EC"/>
    <w:rsid w:val="003D2A15"/>
    <w:rsid w:val="003D2DBC"/>
    <w:rsid w:val="003D2F80"/>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D02"/>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86A"/>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BD4"/>
    <w:rsid w:val="00400C24"/>
    <w:rsid w:val="00400E71"/>
    <w:rsid w:val="004011E3"/>
    <w:rsid w:val="00401235"/>
    <w:rsid w:val="00401321"/>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D24"/>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382"/>
    <w:rsid w:val="004167E7"/>
    <w:rsid w:val="004168C3"/>
    <w:rsid w:val="004169A2"/>
    <w:rsid w:val="00416A5A"/>
    <w:rsid w:val="00416B94"/>
    <w:rsid w:val="004177D7"/>
    <w:rsid w:val="00417D33"/>
    <w:rsid w:val="0042022B"/>
    <w:rsid w:val="004203D5"/>
    <w:rsid w:val="004204EF"/>
    <w:rsid w:val="004206C7"/>
    <w:rsid w:val="00421188"/>
    <w:rsid w:val="00421B8F"/>
    <w:rsid w:val="00421F67"/>
    <w:rsid w:val="00422318"/>
    <w:rsid w:val="00422811"/>
    <w:rsid w:val="00422B3D"/>
    <w:rsid w:val="00422FEB"/>
    <w:rsid w:val="00423361"/>
    <w:rsid w:val="00423A39"/>
    <w:rsid w:val="00423D39"/>
    <w:rsid w:val="00423DBE"/>
    <w:rsid w:val="00424240"/>
    <w:rsid w:val="004248F9"/>
    <w:rsid w:val="00424B7F"/>
    <w:rsid w:val="00424EC3"/>
    <w:rsid w:val="00424F13"/>
    <w:rsid w:val="004253A8"/>
    <w:rsid w:val="00425B6A"/>
    <w:rsid w:val="00425BEB"/>
    <w:rsid w:val="0042627A"/>
    <w:rsid w:val="004262B9"/>
    <w:rsid w:val="004264BF"/>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81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03"/>
    <w:rsid w:val="004375A6"/>
    <w:rsid w:val="0043769F"/>
    <w:rsid w:val="00437779"/>
    <w:rsid w:val="0043780C"/>
    <w:rsid w:val="00437A1F"/>
    <w:rsid w:val="00437DCB"/>
    <w:rsid w:val="00437DD6"/>
    <w:rsid w:val="00440B31"/>
    <w:rsid w:val="00440E10"/>
    <w:rsid w:val="00440E8E"/>
    <w:rsid w:val="004412D3"/>
    <w:rsid w:val="0044170A"/>
    <w:rsid w:val="00441854"/>
    <w:rsid w:val="00441892"/>
    <w:rsid w:val="00441930"/>
    <w:rsid w:val="0044224B"/>
    <w:rsid w:val="00442675"/>
    <w:rsid w:val="00443195"/>
    <w:rsid w:val="00443556"/>
    <w:rsid w:val="0044359B"/>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74D"/>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A30"/>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659"/>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73B"/>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12D"/>
    <w:rsid w:val="00472492"/>
    <w:rsid w:val="004724F6"/>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3E9"/>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6BC"/>
    <w:rsid w:val="0048573D"/>
    <w:rsid w:val="00485788"/>
    <w:rsid w:val="00485AB2"/>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3F1"/>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48F"/>
    <w:rsid w:val="004B25C2"/>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178"/>
    <w:rsid w:val="004C160B"/>
    <w:rsid w:val="004C1817"/>
    <w:rsid w:val="004C19B4"/>
    <w:rsid w:val="004C1CA0"/>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495"/>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581"/>
    <w:rsid w:val="004E2D3D"/>
    <w:rsid w:val="004E2E2C"/>
    <w:rsid w:val="004E33E0"/>
    <w:rsid w:val="004E36C0"/>
    <w:rsid w:val="004E36F9"/>
    <w:rsid w:val="004E3862"/>
    <w:rsid w:val="004E3C92"/>
    <w:rsid w:val="004E4197"/>
    <w:rsid w:val="004E41EA"/>
    <w:rsid w:val="004E42A6"/>
    <w:rsid w:val="004E44F4"/>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4D"/>
    <w:rsid w:val="004E68DE"/>
    <w:rsid w:val="004E69E8"/>
    <w:rsid w:val="004E6AAB"/>
    <w:rsid w:val="004E6B16"/>
    <w:rsid w:val="004E6B6D"/>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BD4"/>
    <w:rsid w:val="004F2C21"/>
    <w:rsid w:val="004F30FA"/>
    <w:rsid w:val="004F37CF"/>
    <w:rsid w:val="004F3875"/>
    <w:rsid w:val="004F3CAA"/>
    <w:rsid w:val="004F3E78"/>
    <w:rsid w:val="004F4201"/>
    <w:rsid w:val="004F45F5"/>
    <w:rsid w:val="004F4690"/>
    <w:rsid w:val="004F4864"/>
    <w:rsid w:val="004F4893"/>
    <w:rsid w:val="004F48F9"/>
    <w:rsid w:val="004F4988"/>
    <w:rsid w:val="004F4B19"/>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6DFF"/>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2FD2"/>
    <w:rsid w:val="00513089"/>
    <w:rsid w:val="005132B2"/>
    <w:rsid w:val="00513591"/>
    <w:rsid w:val="00513848"/>
    <w:rsid w:val="005139DF"/>
    <w:rsid w:val="00513A0D"/>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B3E"/>
    <w:rsid w:val="00527DEF"/>
    <w:rsid w:val="00527E18"/>
    <w:rsid w:val="005304AE"/>
    <w:rsid w:val="00530CA1"/>
    <w:rsid w:val="005310AF"/>
    <w:rsid w:val="005311BD"/>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8B3"/>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23D"/>
    <w:rsid w:val="00564808"/>
    <w:rsid w:val="00564882"/>
    <w:rsid w:val="00564B0F"/>
    <w:rsid w:val="00564C37"/>
    <w:rsid w:val="00564E87"/>
    <w:rsid w:val="00565150"/>
    <w:rsid w:val="0056518D"/>
    <w:rsid w:val="00565DF7"/>
    <w:rsid w:val="005660C3"/>
    <w:rsid w:val="0056645F"/>
    <w:rsid w:val="00566FD6"/>
    <w:rsid w:val="00567300"/>
    <w:rsid w:val="005673F2"/>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411"/>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08D"/>
    <w:rsid w:val="0058243B"/>
    <w:rsid w:val="0058254B"/>
    <w:rsid w:val="005826DF"/>
    <w:rsid w:val="005829DE"/>
    <w:rsid w:val="00582A53"/>
    <w:rsid w:val="00582EFF"/>
    <w:rsid w:val="00583443"/>
    <w:rsid w:val="0058353D"/>
    <w:rsid w:val="00583705"/>
    <w:rsid w:val="00583A77"/>
    <w:rsid w:val="00583D02"/>
    <w:rsid w:val="00583D55"/>
    <w:rsid w:val="00583E6D"/>
    <w:rsid w:val="00583FE0"/>
    <w:rsid w:val="00584391"/>
    <w:rsid w:val="005844C1"/>
    <w:rsid w:val="005847A6"/>
    <w:rsid w:val="005848B4"/>
    <w:rsid w:val="00584FC8"/>
    <w:rsid w:val="00584FDB"/>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9BF"/>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0E"/>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A0035"/>
    <w:rsid w:val="005A0040"/>
    <w:rsid w:val="005A07D7"/>
    <w:rsid w:val="005A0883"/>
    <w:rsid w:val="005A1B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206"/>
    <w:rsid w:val="005A74FF"/>
    <w:rsid w:val="005A7DEA"/>
    <w:rsid w:val="005A7F12"/>
    <w:rsid w:val="005B00B0"/>
    <w:rsid w:val="005B0218"/>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D46"/>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B7C2D"/>
    <w:rsid w:val="005C0503"/>
    <w:rsid w:val="005C05F8"/>
    <w:rsid w:val="005C085A"/>
    <w:rsid w:val="005C096A"/>
    <w:rsid w:val="005C099F"/>
    <w:rsid w:val="005C0B11"/>
    <w:rsid w:val="005C0B53"/>
    <w:rsid w:val="005C0E87"/>
    <w:rsid w:val="005C12C8"/>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4D55"/>
    <w:rsid w:val="005C50AF"/>
    <w:rsid w:val="005C54A4"/>
    <w:rsid w:val="005C55E3"/>
    <w:rsid w:val="005C57B9"/>
    <w:rsid w:val="005C5802"/>
    <w:rsid w:val="005C580D"/>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AAF"/>
    <w:rsid w:val="005D0FF6"/>
    <w:rsid w:val="005D13DF"/>
    <w:rsid w:val="005D13F4"/>
    <w:rsid w:val="005D143A"/>
    <w:rsid w:val="005D167C"/>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3FC7"/>
    <w:rsid w:val="005D43F1"/>
    <w:rsid w:val="005D46E1"/>
    <w:rsid w:val="005D5234"/>
    <w:rsid w:val="005D5A84"/>
    <w:rsid w:val="005D607A"/>
    <w:rsid w:val="005D6221"/>
    <w:rsid w:val="005D6735"/>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2F1F"/>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663B"/>
    <w:rsid w:val="005E73C7"/>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7D"/>
    <w:rsid w:val="00601C9F"/>
    <w:rsid w:val="006028B7"/>
    <w:rsid w:val="00602A20"/>
    <w:rsid w:val="0060386C"/>
    <w:rsid w:val="00603DA5"/>
    <w:rsid w:val="00603E60"/>
    <w:rsid w:val="00603EF0"/>
    <w:rsid w:val="00604784"/>
    <w:rsid w:val="00604879"/>
    <w:rsid w:val="00604A57"/>
    <w:rsid w:val="00604EA4"/>
    <w:rsid w:val="00604EBF"/>
    <w:rsid w:val="006050C3"/>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383D"/>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D98"/>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212"/>
    <w:rsid w:val="006353E9"/>
    <w:rsid w:val="00635512"/>
    <w:rsid w:val="006356F8"/>
    <w:rsid w:val="00635884"/>
    <w:rsid w:val="00635894"/>
    <w:rsid w:val="00635ADD"/>
    <w:rsid w:val="0063601F"/>
    <w:rsid w:val="006360E3"/>
    <w:rsid w:val="00636286"/>
    <w:rsid w:val="00636479"/>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7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AD4"/>
    <w:rsid w:val="00647B77"/>
    <w:rsid w:val="00647D3F"/>
    <w:rsid w:val="00647FB2"/>
    <w:rsid w:val="00650061"/>
    <w:rsid w:val="00650360"/>
    <w:rsid w:val="0065059F"/>
    <w:rsid w:val="00651060"/>
    <w:rsid w:val="00651411"/>
    <w:rsid w:val="006515F4"/>
    <w:rsid w:val="0065169B"/>
    <w:rsid w:val="0065174D"/>
    <w:rsid w:val="00651880"/>
    <w:rsid w:val="00651A31"/>
    <w:rsid w:val="00651E7E"/>
    <w:rsid w:val="0065259E"/>
    <w:rsid w:val="0065262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C97"/>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0D3A"/>
    <w:rsid w:val="006612F2"/>
    <w:rsid w:val="00661317"/>
    <w:rsid w:val="006614FC"/>
    <w:rsid w:val="00661687"/>
    <w:rsid w:val="00661BAB"/>
    <w:rsid w:val="00661C33"/>
    <w:rsid w:val="00661D18"/>
    <w:rsid w:val="006625C4"/>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EBD"/>
    <w:rsid w:val="00672F94"/>
    <w:rsid w:val="006735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6B06"/>
    <w:rsid w:val="00677386"/>
    <w:rsid w:val="006773E0"/>
    <w:rsid w:val="00677931"/>
    <w:rsid w:val="006779E9"/>
    <w:rsid w:val="00677F2C"/>
    <w:rsid w:val="00677FDD"/>
    <w:rsid w:val="0068031E"/>
    <w:rsid w:val="006804EE"/>
    <w:rsid w:val="006808F0"/>
    <w:rsid w:val="00680B70"/>
    <w:rsid w:val="00680DFB"/>
    <w:rsid w:val="006813C3"/>
    <w:rsid w:val="0068153F"/>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6DC"/>
    <w:rsid w:val="0068491B"/>
    <w:rsid w:val="00684EEA"/>
    <w:rsid w:val="00685B7F"/>
    <w:rsid w:val="00685CF2"/>
    <w:rsid w:val="00685D67"/>
    <w:rsid w:val="00685DAA"/>
    <w:rsid w:val="00685E18"/>
    <w:rsid w:val="00685EE2"/>
    <w:rsid w:val="00686B1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38F"/>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792"/>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A9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C7FE1"/>
    <w:rsid w:val="006D065F"/>
    <w:rsid w:val="006D0698"/>
    <w:rsid w:val="006D0B0D"/>
    <w:rsid w:val="006D0C13"/>
    <w:rsid w:val="006D0C19"/>
    <w:rsid w:val="006D0E37"/>
    <w:rsid w:val="006D0E76"/>
    <w:rsid w:val="006D0EDA"/>
    <w:rsid w:val="006D1610"/>
    <w:rsid w:val="006D19D0"/>
    <w:rsid w:val="006D1B17"/>
    <w:rsid w:val="006D1BD8"/>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8B0"/>
    <w:rsid w:val="006D4BA3"/>
    <w:rsid w:val="006D4D43"/>
    <w:rsid w:val="006D50A1"/>
    <w:rsid w:val="006D5334"/>
    <w:rsid w:val="006D5397"/>
    <w:rsid w:val="006D5494"/>
    <w:rsid w:val="006D5658"/>
    <w:rsid w:val="006D5A34"/>
    <w:rsid w:val="006D5D08"/>
    <w:rsid w:val="006D613C"/>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BA1"/>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EFB"/>
    <w:rsid w:val="006E5FD5"/>
    <w:rsid w:val="006E60E0"/>
    <w:rsid w:val="006E61B0"/>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9FD"/>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16"/>
    <w:rsid w:val="006F6E30"/>
    <w:rsid w:val="006F72F9"/>
    <w:rsid w:val="006F7CBB"/>
    <w:rsid w:val="006F7CFB"/>
    <w:rsid w:val="006F7F47"/>
    <w:rsid w:val="00700729"/>
    <w:rsid w:val="00700A5B"/>
    <w:rsid w:val="00700D48"/>
    <w:rsid w:val="00700EFC"/>
    <w:rsid w:val="0070153B"/>
    <w:rsid w:val="00701552"/>
    <w:rsid w:val="007023FF"/>
    <w:rsid w:val="00702459"/>
    <w:rsid w:val="00702573"/>
    <w:rsid w:val="0070267E"/>
    <w:rsid w:val="00702AF9"/>
    <w:rsid w:val="007038B4"/>
    <w:rsid w:val="00703FA5"/>
    <w:rsid w:val="00704070"/>
    <w:rsid w:val="007043D6"/>
    <w:rsid w:val="00704873"/>
    <w:rsid w:val="00704A70"/>
    <w:rsid w:val="00704CE1"/>
    <w:rsid w:val="00704D06"/>
    <w:rsid w:val="007051CD"/>
    <w:rsid w:val="007054ED"/>
    <w:rsid w:val="00705A78"/>
    <w:rsid w:val="00705B11"/>
    <w:rsid w:val="00705C3F"/>
    <w:rsid w:val="00705F77"/>
    <w:rsid w:val="007063AA"/>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B5A"/>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93"/>
    <w:rsid w:val="00716DD0"/>
    <w:rsid w:val="00717013"/>
    <w:rsid w:val="007173BA"/>
    <w:rsid w:val="007173EA"/>
    <w:rsid w:val="00717A55"/>
    <w:rsid w:val="0072005F"/>
    <w:rsid w:val="007202EE"/>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6BF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25F"/>
    <w:rsid w:val="00744CC1"/>
    <w:rsid w:val="00744CF4"/>
    <w:rsid w:val="007454B2"/>
    <w:rsid w:val="007456BA"/>
    <w:rsid w:val="00745843"/>
    <w:rsid w:val="00745A1C"/>
    <w:rsid w:val="00745F16"/>
    <w:rsid w:val="00746347"/>
    <w:rsid w:val="007463DC"/>
    <w:rsid w:val="00746426"/>
    <w:rsid w:val="00746FD6"/>
    <w:rsid w:val="00747074"/>
    <w:rsid w:val="007474F0"/>
    <w:rsid w:val="007477EB"/>
    <w:rsid w:val="0074783E"/>
    <w:rsid w:val="00747AFC"/>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62D"/>
    <w:rsid w:val="00754A05"/>
    <w:rsid w:val="00754DEA"/>
    <w:rsid w:val="0075506A"/>
    <w:rsid w:val="007550A4"/>
    <w:rsid w:val="00755332"/>
    <w:rsid w:val="0075543A"/>
    <w:rsid w:val="00755489"/>
    <w:rsid w:val="0075567B"/>
    <w:rsid w:val="0075576C"/>
    <w:rsid w:val="00755938"/>
    <w:rsid w:val="00755D3E"/>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3C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4F68"/>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7A"/>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595"/>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17F"/>
    <w:rsid w:val="0079331D"/>
    <w:rsid w:val="007938C3"/>
    <w:rsid w:val="007939CD"/>
    <w:rsid w:val="00793B0D"/>
    <w:rsid w:val="00793ECA"/>
    <w:rsid w:val="00794054"/>
    <w:rsid w:val="007941CF"/>
    <w:rsid w:val="00794683"/>
    <w:rsid w:val="00794B3A"/>
    <w:rsid w:val="00794BB9"/>
    <w:rsid w:val="00794DAC"/>
    <w:rsid w:val="00794F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1E6"/>
    <w:rsid w:val="007A1D2B"/>
    <w:rsid w:val="007A1FDA"/>
    <w:rsid w:val="007A223D"/>
    <w:rsid w:val="007A22AF"/>
    <w:rsid w:val="007A22E7"/>
    <w:rsid w:val="007A288B"/>
    <w:rsid w:val="007A2EFA"/>
    <w:rsid w:val="007A309B"/>
    <w:rsid w:val="007A328D"/>
    <w:rsid w:val="007A384E"/>
    <w:rsid w:val="007A39C3"/>
    <w:rsid w:val="007A4305"/>
    <w:rsid w:val="007A43E2"/>
    <w:rsid w:val="007A4422"/>
    <w:rsid w:val="007A4576"/>
    <w:rsid w:val="007A485C"/>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4A1"/>
    <w:rsid w:val="007B1572"/>
    <w:rsid w:val="007B1903"/>
    <w:rsid w:val="007B1CD2"/>
    <w:rsid w:val="007B1DDA"/>
    <w:rsid w:val="007B22B1"/>
    <w:rsid w:val="007B23DC"/>
    <w:rsid w:val="007B24C1"/>
    <w:rsid w:val="007B2B40"/>
    <w:rsid w:val="007B2B67"/>
    <w:rsid w:val="007B2C1B"/>
    <w:rsid w:val="007B2F83"/>
    <w:rsid w:val="007B3816"/>
    <w:rsid w:val="007B385C"/>
    <w:rsid w:val="007B3A95"/>
    <w:rsid w:val="007B3C74"/>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417"/>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D70"/>
    <w:rsid w:val="007D2F52"/>
    <w:rsid w:val="007D3021"/>
    <w:rsid w:val="007D307D"/>
    <w:rsid w:val="007D3081"/>
    <w:rsid w:val="007D320E"/>
    <w:rsid w:val="007D344F"/>
    <w:rsid w:val="007D36F1"/>
    <w:rsid w:val="007D389E"/>
    <w:rsid w:val="007D3B91"/>
    <w:rsid w:val="007D4034"/>
    <w:rsid w:val="007D4142"/>
    <w:rsid w:val="007D433B"/>
    <w:rsid w:val="007D43F5"/>
    <w:rsid w:val="007D446C"/>
    <w:rsid w:val="007D4DBC"/>
    <w:rsid w:val="007D57FA"/>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637"/>
    <w:rsid w:val="007E69A1"/>
    <w:rsid w:val="007E69F6"/>
    <w:rsid w:val="007E6CCA"/>
    <w:rsid w:val="007E71EF"/>
    <w:rsid w:val="007E72ED"/>
    <w:rsid w:val="007E7432"/>
    <w:rsid w:val="007E748C"/>
    <w:rsid w:val="007E74BB"/>
    <w:rsid w:val="007E7E3B"/>
    <w:rsid w:val="007E7E71"/>
    <w:rsid w:val="007E7E98"/>
    <w:rsid w:val="007F0307"/>
    <w:rsid w:val="007F03DE"/>
    <w:rsid w:val="007F05A3"/>
    <w:rsid w:val="007F0955"/>
    <w:rsid w:val="007F0D97"/>
    <w:rsid w:val="007F10C8"/>
    <w:rsid w:val="007F1566"/>
    <w:rsid w:val="007F163A"/>
    <w:rsid w:val="007F184F"/>
    <w:rsid w:val="007F21D1"/>
    <w:rsid w:val="007F2F91"/>
    <w:rsid w:val="007F3004"/>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9C3"/>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4C77"/>
    <w:rsid w:val="0080506E"/>
    <w:rsid w:val="0080515B"/>
    <w:rsid w:val="008057F1"/>
    <w:rsid w:val="00805D3D"/>
    <w:rsid w:val="00806107"/>
    <w:rsid w:val="00806232"/>
    <w:rsid w:val="0080648E"/>
    <w:rsid w:val="00806594"/>
    <w:rsid w:val="008065EC"/>
    <w:rsid w:val="008071FA"/>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446"/>
    <w:rsid w:val="0081496E"/>
    <w:rsid w:val="00814C36"/>
    <w:rsid w:val="00814EDB"/>
    <w:rsid w:val="0081565F"/>
    <w:rsid w:val="008158B1"/>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CD9"/>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1D98"/>
    <w:rsid w:val="008320BD"/>
    <w:rsid w:val="0083225A"/>
    <w:rsid w:val="00832359"/>
    <w:rsid w:val="00832421"/>
    <w:rsid w:val="008324A9"/>
    <w:rsid w:val="0083265E"/>
    <w:rsid w:val="008326A6"/>
    <w:rsid w:val="0083272A"/>
    <w:rsid w:val="00832C65"/>
    <w:rsid w:val="00832D1E"/>
    <w:rsid w:val="00832ECC"/>
    <w:rsid w:val="00832F12"/>
    <w:rsid w:val="00833769"/>
    <w:rsid w:val="00833BA5"/>
    <w:rsid w:val="00833D7C"/>
    <w:rsid w:val="00833F4F"/>
    <w:rsid w:val="0083409B"/>
    <w:rsid w:val="0083412D"/>
    <w:rsid w:val="00834151"/>
    <w:rsid w:val="00834622"/>
    <w:rsid w:val="008353DE"/>
    <w:rsid w:val="00835C83"/>
    <w:rsid w:val="0083604A"/>
    <w:rsid w:val="00836091"/>
    <w:rsid w:val="00836651"/>
    <w:rsid w:val="00836735"/>
    <w:rsid w:val="008367EA"/>
    <w:rsid w:val="00836931"/>
    <w:rsid w:val="008369E4"/>
    <w:rsid w:val="00836BFC"/>
    <w:rsid w:val="00837373"/>
    <w:rsid w:val="00837441"/>
    <w:rsid w:val="00837495"/>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67A"/>
    <w:rsid w:val="00843D21"/>
    <w:rsid w:val="008442DD"/>
    <w:rsid w:val="00844614"/>
    <w:rsid w:val="00844632"/>
    <w:rsid w:val="0084536D"/>
    <w:rsid w:val="00845548"/>
    <w:rsid w:val="0084562D"/>
    <w:rsid w:val="00845CC2"/>
    <w:rsid w:val="00845FF1"/>
    <w:rsid w:val="0084605E"/>
    <w:rsid w:val="008462B8"/>
    <w:rsid w:val="008464A4"/>
    <w:rsid w:val="00846509"/>
    <w:rsid w:val="00846752"/>
    <w:rsid w:val="00846812"/>
    <w:rsid w:val="00846B68"/>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A7B"/>
    <w:rsid w:val="00855DDE"/>
    <w:rsid w:val="00855F99"/>
    <w:rsid w:val="00856007"/>
    <w:rsid w:val="008562E2"/>
    <w:rsid w:val="008563A6"/>
    <w:rsid w:val="008566AD"/>
    <w:rsid w:val="0085677F"/>
    <w:rsid w:val="008568A7"/>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81F"/>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91"/>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E3C"/>
    <w:rsid w:val="00891FCA"/>
    <w:rsid w:val="00892239"/>
    <w:rsid w:val="0089228A"/>
    <w:rsid w:val="00892346"/>
    <w:rsid w:val="008924DF"/>
    <w:rsid w:val="008926BA"/>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D47"/>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941"/>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23"/>
    <w:rsid w:val="008B3139"/>
    <w:rsid w:val="008B3272"/>
    <w:rsid w:val="008B35FC"/>
    <w:rsid w:val="008B3769"/>
    <w:rsid w:val="008B3CA0"/>
    <w:rsid w:val="008B3DB4"/>
    <w:rsid w:val="008B3E2A"/>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B7974"/>
    <w:rsid w:val="008B7E8F"/>
    <w:rsid w:val="008C0127"/>
    <w:rsid w:val="008C036B"/>
    <w:rsid w:val="008C0398"/>
    <w:rsid w:val="008C07B9"/>
    <w:rsid w:val="008C07F1"/>
    <w:rsid w:val="008C0A19"/>
    <w:rsid w:val="008C0CAC"/>
    <w:rsid w:val="008C118F"/>
    <w:rsid w:val="008C1507"/>
    <w:rsid w:val="008C1579"/>
    <w:rsid w:val="008C1628"/>
    <w:rsid w:val="008C16CC"/>
    <w:rsid w:val="008C1763"/>
    <w:rsid w:val="008C17ED"/>
    <w:rsid w:val="008C18B0"/>
    <w:rsid w:val="008C1D2F"/>
    <w:rsid w:val="008C25E9"/>
    <w:rsid w:val="008C28C1"/>
    <w:rsid w:val="008C2A02"/>
    <w:rsid w:val="008C2D2E"/>
    <w:rsid w:val="008C2E6E"/>
    <w:rsid w:val="008C3143"/>
    <w:rsid w:val="008C3A9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441"/>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4C9"/>
    <w:rsid w:val="008E4E4C"/>
    <w:rsid w:val="008E5120"/>
    <w:rsid w:val="008E5216"/>
    <w:rsid w:val="008E5EA7"/>
    <w:rsid w:val="008E6543"/>
    <w:rsid w:val="008E6697"/>
    <w:rsid w:val="008E66BF"/>
    <w:rsid w:val="008E6786"/>
    <w:rsid w:val="008E68BE"/>
    <w:rsid w:val="008E6E9B"/>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2DF5"/>
    <w:rsid w:val="00903630"/>
    <w:rsid w:val="009037FA"/>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5B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C67"/>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3B7"/>
    <w:rsid w:val="0092465A"/>
    <w:rsid w:val="0092474C"/>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D32"/>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26"/>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3B47"/>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557"/>
    <w:rsid w:val="00957905"/>
    <w:rsid w:val="00957C5B"/>
    <w:rsid w:val="00957DEF"/>
    <w:rsid w:val="00957FFC"/>
    <w:rsid w:val="009601EE"/>
    <w:rsid w:val="0096072C"/>
    <w:rsid w:val="00960734"/>
    <w:rsid w:val="00960B10"/>
    <w:rsid w:val="00960C06"/>
    <w:rsid w:val="00960D51"/>
    <w:rsid w:val="00960E2B"/>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18"/>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3E"/>
    <w:rsid w:val="00973C4A"/>
    <w:rsid w:val="00973E6D"/>
    <w:rsid w:val="00974026"/>
    <w:rsid w:val="009753C1"/>
    <w:rsid w:val="009755FF"/>
    <w:rsid w:val="009758CC"/>
    <w:rsid w:val="00975ACC"/>
    <w:rsid w:val="00975BDB"/>
    <w:rsid w:val="00975CFA"/>
    <w:rsid w:val="009762D2"/>
    <w:rsid w:val="009766FC"/>
    <w:rsid w:val="00977123"/>
    <w:rsid w:val="009771E8"/>
    <w:rsid w:val="00977287"/>
    <w:rsid w:val="00977465"/>
    <w:rsid w:val="00977767"/>
    <w:rsid w:val="0097780E"/>
    <w:rsid w:val="009778D7"/>
    <w:rsid w:val="00977BAC"/>
    <w:rsid w:val="00977C1C"/>
    <w:rsid w:val="0098016F"/>
    <w:rsid w:val="0098025A"/>
    <w:rsid w:val="00980806"/>
    <w:rsid w:val="00980BD4"/>
    <w:rsid w:val="00980C54"/>
    <w:rsid w:val="00980D22"/>
    <w:rsid w:val="0098118A"/>
    <w:rsid w:val="009812A6"/>
    <w:rsid w:val="0098156F"/>
    <w:rsid w:val="00981BE7"/>
    <w:rsid w:val="00982162"/>
    <w:rsid w:val="0098242F"/>
    <w:rsid w:val="009827FF"/>
    <w:rsid w:val="00982A3B"/>
    <w:rsid w:val="00982B0D"/>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AB"/>
    <w:rsid w:val="009916E5"/>
    <w:rsid w:val="00991733"/>
    <w:rsid w:val="00991975"/>
    <w:rsid w:val="00991D2D"/>
    <w:rsid w:val="00991E05"/>
    <w:rsid w:val="00992BF0"/>
    <w:rsid w:val="00992CE9"/>
    <w:rsid w:val="00992D20"/>
    <w:rsid w:val="00992E08"/>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E84"/>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CF3"/>
    <w:rsid w:val="009B2F56"/>
    <w:rsid w:val="009B2F9C"/>
    <w:rsid w:val="009B36E3"/>
    <w:rsid w:val="009B3EC2"/>
    <w:rsid w:val="009B4392"/>
    <w:rsid w:val="009B49DB"/>
    <w:rsid w:val="009B4B49"/>
    <w:rsid w:val="009B4BA2"/>
    <w:rsid w:val="009B4BCA"/>
    <w:rsid w:val="009B5185"/>
    <w:rsid w:val="009B556A"/>
    <w:rsid w:val="009B5EE8"/>
    <w:rsid w:val="009B63A4"/>
    <w:rsid w:val="009B64C9"/>
    <w:rsid w:val="009B694B"/>
    <w:rsid w:val="009B6D8A"/>
    <w:rsid w:val="009B6E6F"/>
    <w:rsid w:val="009B6E8D"/>
    <w:rsid w:val="009B6F6C"/>
    <w:rsid w:val="009B6FA1"/>
    <w:rsid w:val="009B7032"/>
    <w:rsid w:val="009B775A"/>
    <w:rsid w:val="009B79D1"/>
    <w:rsid w:val="009B7CD7"/>
    <w:rsid w:val="009B7D41"/>
    <w:rsid w:val="009C0592"/>
    <w:rsid w:val="009C0BCE"/>
    <w:rsid w:val="009C0D6F"/>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21D"/>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4F1"/>
    <w:rsid w:val="009C751D"/>
    <w:rsid w:val="009C76FB"/>
    <w:rsid w:val="009C79F2"/>
    <w:rsid w:val="009C7C1A"/>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837"/>
    <w:rsid w:val="009E59A3"/>
    <w:rsid w:val="009E5A73"/>
    <w:rsid w:val="009E5C18"/>
    <w:rsid w:val="009E5E8E"/>
    <w:rsid w:val="009E5F09"/>
    <w:rsid w:val="009E6A29"/>
    <w:rsid w:val="009E6DC0"/>
    <w:rsid w:val="009E6FE1"/>
    <w:rsid w:val="009E70C8"/>
    <w:rsid w:val="009E7288"/>
    <w:rsid w:val="009E73FC"/>
    <w:rsid w:val="009E76EC"/>
    <w:rsid w:val="009E7739"/>
    <w:rsid w:val="009E78AA"/>
    <w:rsid w:val="009E78E9"/>
    <w:rsid w:val="009E7907"/>
    <w:rsid w:val="009E7CB7"/>
    <w:rsid w:val="009E7F58"/>
    <w:rsid w:val="009E7FC6"/>
    <w:rsid w:val="009F02C4"/>
    <w:rsid w:val="009F0405"/>
    <w:rsid w:val="009F0492"/>
    <w:rsid w:val="009F0944"/>
    <w:rsid w:val="009F0A8E"/>
    <w:rsid w:val="009F0ACC"/>
    <w:rsid w:val="009F0ED4"/>
    <w:rsid w:val="009F1200"/>
    <w:rsid w:val="009F1488"/>
    <w:rsid w:val="009F1909"/>
    <w:rsid w:val="009F1DF2"/>
    <w:rsid w:val="009F1F5E"/>
    <w:rsid w:val="009F1F88"/>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26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0CDB"/>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C5"/>
    <w:rsid w:val="00A216D3"/>
    <w:rsid w:val="00A218DA"/>
    <w:rsid w:val="00A219EA"/>
    <w:rsid w:val="00A21A3E"/>
    <w:rsid w:val="00A21FE9"/>
    <w:rsid w:val="00A22075"/>
    <w:rsid w:val="00A221B4"/>
    <w:rsid w:val="00A22292"/>
    <w:rsid w:val="00A222A3"/>
    <w:rsid w:val="00A223BC"/>
    <w:rsid w:val="00A224D9"/>
    <w:rsid w:val="00A22977"/>
    <w:rsid w:val="00A22CF3"/>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9BA"/>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05E"/>
    <w:rsid w:val="00A3411D"/>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122"/>
    <w:rsid w:val="00A4462A"/>
    <w:rsid w:val="00A4484B"/>
    <w:rsid w:val="00A448C6"/>
    <w:rsid w:val="00A44CAF"/>
    <w:rsid w:val="00A45684"/>
    <w:rsid w:val="00A45910"/>
    <w:rsid w:val="00A45D1D"/>
    <w:rsid w:val="00A45D7D"/>
    <w:rsid w:val="00A461F6"/>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0C77"/>
    <w:rsid w:val="00A510B7"/>
    <w:rsid w:val="00A5134B"/>
    <w:rsid w:val="00A51560"/>
    <w:rsid w:val="00A515AA"/>
    <w:rsid w:val="00A517D4"/>
    <w:rsid w:val="00A5185C"/>
    <w:rsid w:val="00A51A0F"/>
    <w:rsid w:val="00A51A71"/>
    <w:rsid w:val="00A51A95"/>
    <w:rsid w:val="00A51C45"/>
    <w:rsid w:val="00A51F2D"/>
    <w:rsid w:val="00A5203B"/>
    <w:rsid w:val="00A52D6B"/>
    <w:rsid w:val="00A53541"/>
    <w:rsid w:val="00A539D4"/>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5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39"/>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0ABD"/>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C4F"/>
    <w:rsid w:val="00A75D3B"/>
    <w:rsid w:val="00A75DF3"/>
    <w:rsid w:val="00A75E0E"/>
    <w:rsid w:val="00A75E59"/>
    <w:rsid w:val="00A75EB7"/>
    <w:rsid w:val="00A75F74"/>
    <w:rsid w:val="00A76000"/>
    <w:rsid w:val="00A762F3"/>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22B"/>
    <w:rsid w:val="00A824F2"/>
    <w:rsid w:val="00A825C7"/>
    <w:rsid w:val="00A82A90"/>
    <w:rsid w:val="00A82DAC"/>
    <w:rsid w:val="00A83281"/>
    <w:rsid w:val="00A8390C"/>
    <w:rsid w:val="00A83AB0"/>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B15"/>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437"/>
    <w:rsid w:val="00AB45AC"/>
    <w:rsid w:val="00AB49EA"/>
    <w:rsid w:val="00AB4B28"/>
    <w:rsid w:val="00AB4EDF"/>
    <w:rsid w:val="00AB4F89"/>
    <w:rsid w:val="00AB5191"/>
    <w:rsid w:val="00AB559D"/>
    <w:rsid w:val="00AB563C"/>
    <w:rsid w:val="00AB59B2"/>
    <w:rsid w:val="00AB5B57"/>
    <w:rsid w:val="00AB6198"/>
    <w:rsid w:val="00AB6228"/>
    <w:rsid w:val="00AB6257"/>
    <w:rsid w:val="00AB6475"/>
    <w:rsid w:val="00AB68ED"/>
    <w:rsid w:val="00AB7009"/>
    <w:rsid w:val="00AB7559"/>
    <w:rsid w:val="00AB76A7"/>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7E2"/>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184"/>
    <w:rsid w:val="00AD22F6"/>
    <w:rsid w:val="00AD24C7"/>
    <w:rsid w:val="00AD2A58"/>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5C3"/>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020"/>
    <w:rsid w:val="00AE1370"/>
    <w:rsid w:val="00AE18A9"/>
    <w:rsid w:val="00AE2221"/>
    <w:rsid w:val="00AE247B"/>
    <w:rsid w:val="00AE2497"/>
    <w:rsid w:val="00AE256B"/>
    <w:rsid w:val="00AE2695"/>
    <w:rsid w:val="00AE289C"/>
    <w:rsid w:val="00AE29F1"/>
    <w:rsid w:val="00AE2E30"/>
    <w:rsid w:val="00AE2E5C"/>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C14"/>
    <w:rsid w:val="00AE6D81"/>
    <w:rsid w:val="00AE6FCD"/>
    <w:rsid w:val="00AE6FD9"/>
    <w:rsid w:val="00AE7201"/>
    <w:rsid w:val="00AE7716"/>
    <w:rsid w:val="00AF03B1"/>
    <w:rsid w:val="00AF06AD"/>
    <w:rsid w:val="00AF09C9"/>
    <w:rsid w:val="00AF0E9E"/>
    <w:rsid w:val="00AF0F56"/>
    <w:rsid w:val="00AF116A"/>
    <w:rsid w:val="00AF14FE"/>
    <w:rsid w:val="00AF1552"/>
    <w:rsid w:val="00AF1622"/>
    <w:rsid w:val="00AF178D"/>
    <w:rsid w:val="00AF1A7B"/>
    <w:rsid w:val="00AF2001"/>
    <w:rsid w:val="00AF22CC"/>
    <w:rsid w:val="00AF2300"/>
    <w:rsid w:val="00AF2331"/>
    <w:rsid w:val="00AF2400"/>
    <w:rsid w:val="00AF2C1B"/>
    <w:rsid w:val="00AF2E09"/>
    <w:rsid w:val="00AF314A"/>
    <w:rsid w:val="00AF32DA"/>
    <w:rsid w:val="00AF342C"/>
    <w:rsid w:val="00AF3532"/>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4E5"/>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32"/>
    <w:rsid w:val="00B06C6F"/>
    <w:rsid w:val="00B06C7E"/>
    <w:rsid w:val="00B06EA8"/>
    <w:rsid w:val="00B070C0"/>
    <w:rsid w:val="00B07490"/>
    <w:rsid w:val="00B0757A"/>
    <w:rsid w:val="00B07630"/>
    <w:rsid w:val="00B07638"/>
    <w:rsid w:val="00B07981"/>
    <w:rsid w:val="00B07A96"/>
    <w:rsid w:val="00B07CB0"/>
    <w:rsid w:val="00B10167"/>
    <w:rsid w:val="00B1092B"/>
    <w:rsid w:val="00B11091"/>
    <w:rsid w:val="00B111F6"/>
    <w:rsid w:val="00B1157D"/>
    <w:rsid w:val="00B11691"/>
    <w:rsid w:val="00B11887"/>
    <w:rsid w:val="00B11B5E"/>
    <w:rsid w:val="00B1223C"/>
    <w:rsid w:val="00B12AAB"/>
    <w:rsid w:val="00B1327A"/>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2E3"/>
    <w:rsid w:val="00B2141A"/>
    <w:rsid w:val="00B21532"/>
    <w:rsid w:val="00B215D6"/>
    <w:rsid w:val="00B218C2"/>
    <w:rsid w:val="00B2199B"/>
    <w:rsid w:val="00B21A3A"/>
    <w:rsid w:val="00B21A76"/>
    <w:rsid w:val="00B21B4B"/>
    <w:rsid w:val="00B21C05"/>
    <w:rsid w:val="00B21D59"/>
    <w:rsid w:val="00B22298"/>
    <w:rsid w:val="00B22680"/>
    <w:rsid w:val="00B226D6"/>
    <w:rsid w:val="00B227C7"/>
    <w:rsid w:val="00B22F7E"/>
    <w:rsid w:val="00B2301A"/>
    <w:rsid w:val="00B2372A"/>
    <w:rsid w:val="00B238A4"/>
    <w:rsid w:val="00B23A54"/>
    <w:rsid w:val="00B23BF3"/>
    <w:rsid w:val="00B23C06"/>
    <w:rsid w:val="00B23ECB"/>
    <w:rsid w:val="00B23F0B"/>
    <w:rsid w:val="00B24304"/>
    <w:rsid w:val="00B24723"/>
    <w:rsid w:val="00B24891"/>
    <w:rsid w:val="00B249F0"/>
    <w:rsid w:val="00B24D02"/>
    <w:rsid w:val="00B24DAE"/>
    <w:rsid w:val="00B24E88"/>
    <w:rsid w:val="00B253B2"/>
    <w:rsid w:val="00B253CA"/>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0C63"/>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4D"/>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C8C"/>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381"/>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A90"/>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7B6"/>
    <w:rsid w:val="00B67B58"/>
    <w:rsid w:val="00B67D6A"/>
    <w:rsid w:val="00B70F20"/>
    <w:rsid w:val="00B71647"/>
    <w:rsid w:val="00B716E0"/>
    <w:rsid w:val="00B71971"/>
    <w:rsid w:val="00B71E77"/>
    <w:rsid w:val="00B720C7"/>
    <w:rsid w:val="00B724C6"/>
    <w:rsid w:val="00B725E4"/>
    <w:rsid w:val="00B72963"/>
    <w:rsid w:val="00B72CD2"/>
    <w:rsid w:val="00B73176"/>
    <w:rsid w:val="00B73C57"/>
    <w:rsid w:val="00B74149"/>
    <w:rsid w:val="00B7449F"/>
    <w:rsid w:val="00B748D8"/>
    <w:rsid w:val="00B748F3"/>
    <w:rsid w:val="00B74AFA"/>
    <w:rsid w:val="00B75591"/>
    <w:rsid w:val="00B7567C"/>
    <w:rsid w:val="00B758E6"/>
    <w:rsid w:val="00B760C8"/>
    <w:rsid w:val="00B76430"/>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941"/>
    <w:rsid w:val="00B81BFA"/>
    <w:rsid w:val="00B81EB3"/>
    <w:rsid w:val="00B81F32"/>
    <w:rsid w:val="00B821BB"/>
    <w:rsid w:val="00B82261"/>
    <w:rsid w:val="00B823AB"/>
    <w:rsid w:val="00B82692"/>
    <w:rsid w:val="00B82938"/>
    <w:rsid w:val="00B82AA2"/>
    <w:rsid w:val="00B82B80"/>
    <w:rsid w:val="00B82BCE"/>
    <w:rsid w:val="00B82F57"/>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60"/>
    <w:rsid w:val="00BA27C9"/>
    <w:rsid w:val="00BA2CDF"/>
    <w:rsid w:val="00BA33FD"/>
    <w:rsid w:val="00BA3614"/>
    <w:rsid w:val="00BA390C"/>
    <w:rsid w:val="00BA3E94"/>
    <w:rsid w:val="00BA4138"/>
    <w:rsid w:val="00BA4700"/>
    <w:rsid w:val="00BA4944"/>
    <w:rsid w:val="00BA4E2A"/>
    <w:rsid w:val="00BA4FC9"/>
    <w:rsid w:val="00BA5179"/>
    <w:rsid w:val="00BA534A"/>
    <w:rsid w:val="00BA5513"/>
    <w:rsid w:val="00BA59CA"/>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1F9B"/>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BE1"/>
    <w:rsid w:val="00BC1C24"/>
    <w:rsid w:val="00BC233E"/>
    <w:rsid w:val="00BC24A2"/>
    <w:rsid w:val="00BC262A"/>
    <w:rsid w:val="00BC266D"/>
    <w:rsid w:val="00BC26E7"/>
    <w:rsid w:val="00BC343B"/>
    <w:rsid w:val="00BC391E"/>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C7E5F"/>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57D"/>
    <w:rsid w:val="00BD26B2"/>
    <w:rsid w:val="00BD28DE"/>
    <w:rsid w:val="00BD2A87"/>
    <w:rsid w:val="00BD2B8A"/>
    <w:rsid w:val="00BD3032"/>
    <w:rsid w:val="00BD30CD"/>
    <w:rsid w:val="00BD3382"/>
    <w:rsid w:val="00BD403B"/>
    <w:rsid w:val="00BD484B"/>
    <w:rsid w:val="00BD4BE7"/>
    <w:rsid w:val="00BD50E3"/>
    <w:rsid w:val="00BD5150"/>
    <w:rsid w:val="00BD5A29"/>
    <w:rsid w:val="00BD5F48"/>
    <w:rsid w:val="00BD5FA9"/>
    <w:rsid w:val="00BD6051"/>
    <w:rsid w:val="00BD628E"/>
    <w:rsid w:val="00BD631A"/>
    <w:rsid w:val="00BD67F0"/>
    <w:rsid w:val="00BD6E03"/>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28FE"/>
    <w:rsid w:val="00BF300A"/>
    <w:rsid w:val="00BF3059"/>
    <w:rsid w:val="00BF3908"/>
    <w:rsid w:val="00BF4580"/>
    <w:rsid w:val="00BF45E3"/>
    <w:rsid w:val="00BF46F5"/>
    <w:rsid w:val="00BF47F9"/>
    <w:rsid w:val="00BF4D71"/>
    <w:rsid w:val="00BF4DF6"/>
    <w:rsid w:val="00BF55A6"/>
    <w:rsid w:val="00BF59EA"/>
    <w:rsid w:val="00BF5E1A"/>
    <w:rsid w:val="00BF5E6A"/>
    <w:rsid w:val="00BF5EA4"/>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AD2"/>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0DD4"/>
    <w:rsid w:val="00C110CC"/>
    <w:rsid w:val="00C11106"/>
    <w:rsid w:val="00C11489"/>
    <w:rsid w:val="00C11818"/>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62"/>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2A5"/>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14C"/>
    <w:rsid w:val="00C306EA"/>
    <w:rsid w:val="00C307FF"/>
    <w:rsid w:val="00C3087C"/>
    <w:rsid w:val="00C30C67"/>
    <w:rsid w:val="00C30DC5"/>
    <w:rsid w:val="00C31229"/>
    <w:rsid w:val="00C316FB"/>
    <w:rsid w:val="00C31774"/>
    <w:rsid w:val="00C317F0"/>
    <w:rsid w:val="00C3189E"/>
    <w:rsid w:val="00C318C7"/>
    <w:rsid w:val="00C31979"/>
    <w:rsid w:val="00C3197E"/>
    <w:rsid w:val="00C31E7F"/>
    <w:rsid w:val="00C31EC5"/>
    <w:rsid w:val="00C323BB"/>
    <w:rsid w:val="00C323C7"/>
    <w:rsid w:val="00C32559"/>
    <w:rsid w:val="00C32E8A"/>
    <w:rsid w:val="00C3300D"/>
    <w:rsid w:val="00C33087"/>
    <w:rsid w:val="00C33889"/>
    <w:rsid w:val="00C33A5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0B12"/>
    <w:rsid w:val="00C412F3"/>
    <w:rsid w:val="00C41621"/>
    <w:rsid w:val="00C4163D"/>
    <w:rsid w:val="00C418A5"/>
    <w:rsid w:val="00C418E5"/>
    <w:rsid w:val="00C41E4F"/>
    <w:rsid w:val="00C4201F"/>
    <w:rsid w:val="00C420D7"/>
    <w:rsid w:val="00C42405"/>
    <w:rsid w:val="00C42BAC"/>
    <w:rsid w:val="00C42C8B"/>
    <w:rsid w:val="00C42EC0"/>
    <w:rsid w:val="00C43432"/>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A5D"/>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460"/>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148"/>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24A"/>
    <w:rsid w:val="00C90A20"/>
    <w:rsid w:val="00C90B23"/>
    <w:rsid w:val="00C90BE4"/>
    <w:rsid w:val="00C90E20"/>
    <w:rsid w:val="00C90F02"/>
    <w:rsid w:val="00C90F2E"/>
    <w:rsid w:val="00C9116E"/>
    <w:rsid w:val="00C91201"/>
    <w:rsid w:val="00C914CA"/>
    <w:rsid w:val="00C9228F"/>
    <w:rsid w:val="00C922E4"/>
    <w:rsid w:val="00C9243C"/>
    <w:rsid w:val="00C930FD"/>
    <w:rsid w:val="00C9356A"/>
    <w:rsid w:val="00C93C4C"/>
    <w:rsid w:val="00C93F2D"/>
    <w:rsid w:val="00C940E3"/>
    <w:rsid w:val="00C94727"/>
    <w:rsid w:val="00C95598"/>
    <w:rsid w:val="00C95991"/>
    <w:rsid w:val="00C95D82"/>
    <w:rsid w:val="00C95E85"/>
    <w:rsid w:val="00C964D1"/>
    <w:rsid w:val="00C965C7"/>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0E9B"/>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77A"/>
    <w:rsid w:val="00CC084B"/>
    <w:rsid w:val="00CC0C6A"/>
    <w:rsid w:val="00CC0FAE"/>
    <w:rsid w:val="00CC1162"/>
    <w:rsid w:val="00CC11BC"/>
    <w:rsid w:val="00CC1220"/>
    <w:rsid w:val="00CC13A1"/>
    <w:rsid w:val="00CC1814"/>
    <w:rsid w:val="00CC1A01"/>
    <w:rsid w:val="00CC1ACC"/>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163"/>
    <w:rsid w:val="00CD1471"/>
    <w:rsid w:val="00CD14FA"/>
    <w:rsid w:val="00CD1608"/>
    <w:rsid w:val="00CD1A85"/>
    <w:rsid w:val="00CD1CD6"/>
    <w:rsid w:val="00CD1D0A"/>
    <w:rsid w:val="00CD1E32"/>
    <w:rsid w:val="00CD20C8"/>
    <w:rsid w:val="00CD243C"/>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853"/>
    <w:rsid w:val="00CD5A1A"/>
    <w:rsid w:val="00CD5B59"/>
    <w:rsid w:val="00CD5BFF"/>
    <w:rsid w:val="00CD5E5C"/>
    <w:rsid w:val="00CD66C2"/>
    <w:rsid w:val="00CD720E"/>
    <w:rsid w:val="00CD7294"/>
    <w:rsid w:val="00CD757C"/>
    <w:rsid w:val="00CD793F"/>
    <w:rsid w:val="00CD7A0C"/>
    <w:rsid w:val="00CD7C65"/>
    <w:rsid w:val="00CD7D62"/>
    <w:rsid w:val="00CD7DF6"/>
    <w:rsid w:val="00CD7E5A"/>
    <w:rsid w:val="00CE0402"/>
    <w:rsid w:val="00CE053D"/>
    <w:rsid w:val="00CE0688"/>
    <w:rsid w:val="00CE097C"/>
    <w:rsid w:val="00CE0B30"/>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58"/>
    <w:rsid w:val="00D063F0"/>
    <w:rsid w:val="00D06465"/>
    <w:rsid w:val="00D064C2"/>
    <w:rsid w:val="00D06A3B"/>
    <w:rsid w:val="00D06BFE"/>
    <w:rsid w:val="00D06C06"/>
    <w:rsid w:val="00D06C0E"/>
    <w:rsid w:val="00D06CE5"/>
    <w:rsid w:val="00D072EE"/>
    <w:rsid w:val="00D076EC"/>
    <w:rsid w:val="00D07836"/>
    <w:rsid w:val="00D07925"/>
    <w:rsid w:val="00D079DB"/>
    <w:rsid w:val="00D079E0"/>
    <w:rsid w:val="00D07A9D"/>
    <w:rsid w:val="00D07D1F"/>
    <w:rsid w:val="00D10075"/>
    <w:rsid w:val="00D10358"/>
    <w:rsid w:val="00D10452"/>
    <w:rsid w:val="00D10AD2"/>
    <w:rsid w:val="00D10B69"/>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13"/>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1DD"/>
    <w:rsid w:val="00D258B9"/>
    <w:rsid w:val="00D258D7"/>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2"/>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39"/>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77B"/>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22A"/>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5AD"/>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199"/>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516"/>
    <w:rsid w:val="00DC0891"/>
    <w:rsid w:val="00DC090E"/>
    <w:rsid w:val="00DC0D79"/>
    <w:rsid w:val="00DC1559"/>
    <w:rsid w:val="00DC15C2"/>
    <w:rsid w:val="00DC16E1"/>
    <w:rsid w:val="00DC1B74"/>
    <w:rsid w:val="00DC1C3F"/>
    <w:rsid w:val="00DC241A"/>
    <w:rsid w:val="00DC2906"/>
    <w:rsid w:val="00DC2CA0"/>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498"/>
    <w:rsid w:val="00DD2C23"/>
    <w:rsid w:val="00DD2C82"/>
    <w:rsid w:val="00DD2EA0"/>
    <w:rsid w:val="00DD304D"/>
    <w:rsid w:val="00DD3175"/>
    <w:rsid w:val="00DD33BE"/>
    <w:rsid w:val="00DD3924"/>
    <w:rsid w:val="00DD394C"/>
    <w:rsid w:val="00DD3C4A"/>
    <w:rsid w:val="00DD3D21"/>
    <w:rsid w:val="00DD4343"/>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1C"/>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074"/>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2"/>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05"/>
    <w:rsid w:val="00E11077"/>
    <w:rsid w:val="00E111D0"/>
    <w:rsid w:val="00E11302"/>
    <w:rsid w:val="00E1158C"/>
    <w:rsid w:val="00E115B8"/>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30E"/>
    <w:rsid w:val="00E154E6"/>
    <w:rsid w:val="00E159A1"/>
    <w:rsid w:val="00E159A7"/>
    <w:rsid w:val="00E15CA0"/>
    <w:rsid w:val="00E16A65"/>
    <w:rsid w:val="00E16D3A"/>
    <w:rsid w:val="00E170FF"/>
    <w:rsid w:val="00E172D2"/>
    <w:rsid w:val="00E1730E"/>
    <w:rsid w:val="00E173AA"/>
    <w:rsid w:val="00E17C9A"/>
    <w:rsid w:val="00E17CD7"/>
    <w:rsid w:val="00E17D61"/>
    <w:rsid w:val="00E20459"/>
    <w:rsid w:val="00E206E0"/>
    <w:rsid w:val="00E20785"/>
    <w:rsid w:val="00E208FB"/>
    <w:rsid w:val="00E20DED"/>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7C2"/>
    <w:rsid w:val="00E248E6"/>
    <w:rsid w:val="00E24C94"/>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106"/>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2C57"/>
    <w:rsid w:val="00E53436"/>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2E5"/>
    <w:rsid w:val="00E5654E"/>
    <w:rsid w:val="00E5692C"/>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9E5"/>
    <w:rsid w:val="00E66F58"/>
    <w:rsid w:val="00E66FE1"/>
    <w:rsid w:val="00E672E1"/>
    <w:rsid w:val="00E673EC"/>
    <w:rsid w:val="00E67815"/>
    <w:rsid w:val="00E67B74"/>
    <w:rsid w:val="00E70080"/>
    <w:rsid w:val="00E70089"/>
    <w:rsid w:val="00E70642"/>
    <w:rsid w:val="00E7082C"/>
    <w:rsid w:val="00E70A77"/>
    <w:rsid w:val="00E70B4C"/>
    <w:rsid w:val="00E70D71"/>
    <w:rsid w:val="00E70E70"/>
    <w:rsid w:val="00E711D0"/>
    <w:rsid w:val="00E7125F"/>
    <w:rsid w:val="00E712C2"/>
    <w:rsid w:val="00E712FC"/>
    <w:rsid w:val="00E71778"/>
    <w:rsid w:val="00E7178A"/>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AC8"/>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1AB6"/>
    <w:rsid w:val="00E821BB"/>
    <w:rsid w:val="00E82275"/>
    <w:rsid w:val="00E82465"/>
    <w:rsid w:val="00E8275D"/>
    <w:rsid w:val="00E828A3"/>
    <w:rsid w:val="00E82C7D"/>
    <w:rsid w:val="00E82CE3"/>
    <w:rsid w:val="00E8315C"/>
    <w:rsid w:val="00E833DF"/>
    <w:rsid w:val="00E833FE"/>
    <w:rsid w:val="00E83D67"/>
    <w:rsid w:val="00E84430"/>
    <w:rsid w:val="00E84ABF"/>
    <w:rsid w:val="00E84EA6"/>
    <w:rsid w:val="00E84F2C"/>
    <w:rsid w:val="00E84F87"/>
    <w:rsid w:val="00E85182"/>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541"/>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999"/>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2B8"/>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49"/>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C7A"/>
    <w:rsid w:val="00EC5EDE"/>
    <w:rsid w:val="00EC660A"/>
    <w:rsid w:val="00EC6629"/>
    <w:rsid w:val="00EC66C5"/>
    <w:rsid w:val="00EC6757"/>
    <w:rsid w:val="00EC6DF7"/>
    <w:rsid w:val="00EC6E94"/>
    <w:rsid w:val="00EC723D"/>
    <w:rsid w:val="00EC731C"/>
    <w:rsid w:val="00EC78DE"/>
    <w:rsid w:val="00EC7C59"/>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BCF"/>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3E19"/>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36A"/>
    <w:rsid w:val="00EF1822"/>
    <w:rsid w:val="00EF19D9"/>
    <w:rsid w:val="00EF1E61"/>
    <w:rsid w:val="00EF20BF"/>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69F"/>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6F7"/>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8F3"/>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589"/>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BAE"/>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976"/>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49F"/>
    <w:rsid w:val="00F60A3F"/>
    <w:rsid w:val="00F60C83"/>
    <w:rsid w:val="00F60D41"/>
    <w:rsid w:val="00F60DE7"/>
    <w:rsid w:val="00F61090"/>
    <w:rsid w:val="00F6143D"/>
    <w:rsid w:val="00F61623"/>
    <w:rsid w:val="00F6198B"/>
    <w:rsid w:val="00F61B86"/>
    <w:rsid w:val="00F61B99"/>
    <w:rsid w:val="00F61DF8"/>
    <w:rsid w:val="00F61FD0"/>
    <w:rsid w:val="00F6256E"/>
    <w:rsid w:val="00F626ED"/>
    <w:rsid w:val="00F62A4C"/>
    <w:rsid w:val="00F62BD4"/>
    <w:rsid w:val="00F62DD0"/>
    <w:rsid w:val="00F632E2"/>
    <w:rsid w:val="00F63A59"/>
    <w:rsid w:val="00F63BD8"/>
    <w:rsid w:val="00F63CD2"/>
    <w:rsid w:val="00F64056"/>
    <w:rsid w:val="00F64194"/>
    <w:rsid w:val="00F643C0"/>
    <w:rsid w:val="00F64705"/>
    <w:rsid w:val="00F64C2B"/>
    <w:rsid w:val="00F64F87"/>
    <w:rsid w:val="00F6502F"/>
    <w:rsid w:val="00F650BB"/>
    <w:rsid w:val="00F6573A"/>
    <w:rsid w:val="00F665AD"/>
    <w:rsid w:val="00F6695D"/>
    <w:rsid w:val="00F66ECA"/>
    <w:rsid w:val="00F66F55"/>
    <w:rsid w:val="00F6796B"/>
    <w:rsid w:val="00F70046"/>
    <w:rsid w:val="00F70079"/>
    <w:rsid w:val="00F700A4"/>
    <w:rsid w:val="00F70346"/>
    <w:rsid w:val="00F70717"/>
    <w:rsid w:val="00F70718"/>
    <w:rsid w:val="00F70A64"/>
    <w:rsid w:val="00F70D47"/>
    <w:rsid w:val="00F714BC"/>
    <w:rsid w:val="00F71638"/>
    <w:rsid w:val="00F717D3"/>
    <w:rsid w:val="00F719C9"/>
    <w:rsid w:val="00F720D1"/>
    <w:rsid w:val="00F723A1"/>
    <w:rsid w:val="00F7248B"/>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87DBA"/>
    <w:rsid w:val="00F90375"/>
    <w:rsid w:val="00F903CF"/>
    <w:rsid w:val="00F9046B"/>
    <w:rsid w:val="00F90E25"/>
    <w:rsid w:val="00F91530"/>
    <w:rsid w:val="00F91B6A"/>
    <w:rsid w:val="00F92017"/>
    <w:rsid w:val="00F92100"/>
    <w:rsid w:val="00F9260B"/>
    <w:rsid w:val="00F92D93"/>
    <w:rsid w:val="00F93297"/>
    <w:rsid w:val="00F935DB"/>
    <w:rsid w:val="00F93724"/>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582"/>
    <w:rsid w:val="00FB661A"/>
    <w:rsid w:val="00FB6924"/>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59F"/>
    <w:rsid w:val="00FC3A88"/>
    <w:rsid w:val="00FC3C89"/>
    <w:rsid w:val="00FC4865"/>
    <w:rsid w:val="00FC4E28"/>
    <w:rsid w:val="00FC5029"/>
    <w:rsid w:val="00FC5565"/>
    <w:rsid w:val="00FC572C"/>
    <w:rsid w:val="00FC5B54"/>
    <w:rsid w:val="00FC5C85"/>
    <w:rsid w:val="00FC5CE9"/>
    <w:rsid w:val="00FC664F"/>
    <w:rsid w:val="00FC67A9"/>
    <w:rsid w:val="00FC6BDA"/>
    <w:rsid w:val="00FC6BE7"/>
    <w:rsid w:val="00FC6E72"/>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6CC9"/>
    <w:rsid w:val="00FD6DF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9C8"/>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96F"/>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440"/>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7BF"/>
    <w:rsid w:val="00FF5C17"/>
    <w:rsid w:val="00FF5DD1"/>
    <w:rsid w:val="00FF62F0"/>
    <w:rsid w:val="00FF67FA"/>
    <w:rsid w:val="00FF6950"/>
    <w:rsid w:val="00FF6A1F"/>
    <w:rsid w:val="00FF6E95"/>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5"/>
    <o:shapelayout v:ext="edit">
      <o:idmap v:ext="edit" data="1"/>
    </o:shapelayout>
  </w:shapeDefaults>
  <w:decimalSymbol w:val="."/>
  <w:listSeparator w:val=","/>
  <w14:docId w14:val="11F51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25B6A"/>
    <w:pPr>
      <w:spacing w:before="80" w:after="80" w:line="240" w:lineRule="auto"/>
    </w:pPr>
    <w:rPr>
      <w:bCs/>
      <w:sz w:val="18"/>
    </w:rPr>
  </w:style>
  <w:style w:type="character" w:customStyle="1" w:styleId="BodyText2Char">
    <w:name w:val="Body Text 2 Char"/>
    <w:basedOn w:val="DefaultParagraphFont"/>
    <w:link w:val="BodyText2"/>
    <w:uiPriority w:val="99"/>
    <w:rsid w:val="00425B6A"/>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Ind w:w="0" w:type="dxa"/>
      <w:tblBorders>
        <w:top w:val="single" w:sz="8" w:space="0" w:color="0F6FC6" w:themeColor="accent1"/>
        <w:bottom w:val="single" w:sz="8" w:space="0" w:color="0F6FC6"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5E663B"/>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Ind w:w="0" w:type="dxa"/>
      <w:tblBorders>
        <w:top w:val="single" w:sz="8" w:space="0" w:color="0F6FC6" w:themeColor="accent1"/>
        <w:left w:val="single" w:sz="8" w:space="0" w:color="0F6FC6" w:themeColor="accent1"/>
        <w:bottom w:val="single" w:sz="8" w:space="0" w:color="0F6FC6" w:themeColor="accent1"/>
        <w:right w:val="single" w:sz="8" w:space="0" w:color="0F6FC6"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9B5185"/>
    <w:rPr>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Ind w:w="0" w:type="dxa"/>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CellMar>
        <w:top w:w="0" w:type="dxa"/>
        <w:left w:w="108" w:type="dxa"/>
        <w:bottom w:w="0" w:type="dxa"/>
        <w:right w:w="108" w:type="dxa"/>
      </w:tblCellMar>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Ind w:w="0" w:type="dxa"/>
      <w:tblBorders>
        <w:top w:val="single" w:sz="4" w:space="0" w:color="0F6FC6" w:themeColor="accent1"/>
        <w:left w:val="single" w:sz="4" w:space="0" w:color="0F6FC6" w:themeColor="accent1"/>
        <w:bottom w:val="single" w:sz="4" w:space="0" w:color="0F6FC6" w:themeColor="accent1"/>
        <w:right w:val="single" w:sz="4" w:space="0" w:color="0F6FC6" w:themeColor="accent1"/>
      </w:tblBorders>
      <w:tblCellMar>
        <w:top w:w="0" w:type="dxa"/>
        <w:left w:w="108" w:type="dxa"/>
        <w:bottom w:w="0" w:type="dxa"/>
        <w:right w:w="108" w:type="dxa"/>
      </w:tblCellMar>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8C0398"/>
    <w:pPr>
      <w:shd w:val="clear" w:color="auto" w:fill="FFF5A0"/>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 w:type="paragraph" w:customStyle="1" w:styleId="ReactError">
    <w:name w:val="ReactError"/>
    <w:basedOn w:val="Normal"/>
    <w:autoRedefine/>
    <w:qFormat/>
    <w:rsid w:val="009F1DF2"/>
    <w:pPr>
      <w:spacing w:before="120" w:after="120" w:line="240" w:lineRule="auto"/>
    </w:pPr>
    <w:rPr>
      <w:rFonts w:ascii="Arial" w:hAnsi="Arial" w:cs="Arial"/>
      <w:iCs/>
      <w:color w:val="CE1126"/>
      <w:spacing w:val="10"/>
      <w:szCs w:val="33"/>
      <w:shd w:val="clear" w:color="auto" w:fill="FFFFFF"/>
    </w:rPr>
  </w:style>
  <w:style w:type="paragraph" w:customStyle="1" w:styleId="ArcGISProGPError">
    <w:name w:val="ArcGIS Pro GP Error"/>
    <w:basedOn w:val="Normal"/>
    <w:autoRedefine/>
    <w:qFormat/>
    <w:rsid w:val="00837495"/>
    <w:pPr>
      <w:numPr>
        <w:numId w:val="50"/>
      </w:numPr>
      <w:autoSpaceDE w:val="0"/>
      <w:autoSpaceDN w:val="0"/>
      <w:adjustRightInd w:val="0"/>
      <w:spacing w:before="240" w:after="0" w:line="240" w:lineRule="auto"/>
      <w:ind w:left="0" w:firstLine="0"/>
    </w:pPr>
    <w:rPr>
      <w:rFonts w:ascii="Consolas" w:eastAsia="Times New Roman" w:hAnsi="Consolas" w:cs="Consolas"/>
      <w:color w:val="E54724"/>
      <w:sz w:val="14"/>
      <w:szCs w:val="18"/>
      <w:lang w:bidi="ar-SA"/>
    </w:rPr>
  </w:style>
  <w:style w:type="paragraph" w:customStyle="1" w:styleId="ArcGISProGPMessage">
    <w:name w:val="ArcGIS Pro GP Message"/>
    <w:basedOn w:val="ArcGISProGPError"/>
    <w:autoRedefine/>
    <w:qFormat/>
    <w:rsid w:val="00EB2249"/>
    <w:pPr>
      <w:numPr>
        <w:numId w:val="0"/>
      </w:numPr>
      <w:spacing w:before="120" w:after="240"/>
    </w:pPr>
    <w:rPr>
      <w:rFonts w:ascii="Segoe UI" w:hAnsi="Segoe UI" w:cs="Segoe UI"/>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25B6A"/>
    <w:pPr>
      <w:spacing w:before="80" w:after="80" w:line="240" w:lineRule="auto"/>
    </w:pPr>
    <w:rPr>
      <w:bCs/>
      <w:sz w:val="18"/>
    </w:rPr>
  </w:style>
  <w:style w:type="character" w:customStyle="1" w:styleId="BodyText2Char">
    <w:name w:val="Body Text 2 Char"/>
    <w:basedOn w:val="DefaultParagraphFont"/>
    <w:link w:val="BodyText2"/>
    <w:uiPriority w:val="99"/>
    <w:rsid w:val="00425B6A"/>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Ind w:w="0" w:type="dxa"/>
      <w:tblBorders>
        <w:top w:val="single" w:sz="8" w:space="0" w:color="0F6FC6" w:themeColor="accent1"/>
        <w:bottom w:val="single" w:sz="8" w:space="0" w:color="0F6FC6"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5E663B"/>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Ind w:w="0" w:type="dxa"/>
      <w:tblBorders>
        <w:top w:val="single" w:sz="8" w:space="0" w:color="0F6FC6" w:themeColor="accent1"/>
        <w:left w:val="single" w:sz="8" w:space="0" w:color="0F6FC6" w:themeColor="accent1"/>
        <w:bottom w:val="single" w:sz="8" w:space="0" w:color="0F6FC6" w:themeColor="accent1"/>
        <w:right w:val="single" w:sz="8" w:space="0" w:color="0F6FC6"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9B5185"/>
    <w:rPr>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Ind w:w="0" w:type="dxa"/>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CellMar>
        <w:top w:w="0" w:type="dxa"/>
        <w:left w:w="108" w:type="dxa"/>
        <w:bottom w:w="0" w:type="dxa"/>
        <w:right w:w="108" w:type="dxa"/>
      </w:tblCellMar>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Ind w:w="0" w:type="dxa"/>
      <w:tblBorders>
        <w:top w:val="single" w:sz="4" w:space="0" w:color="0F6FC6" w:themeColor="accent1"/>
        <w:left w:val="single" w:sz="4" w:space="0" w:color="0F6FC6" w:themeColor="accent1"/>
        <w:bottom w:val="single" w:sz="4" w:space="0" w:color="0F6FC6" w:themeColor="accent1"/>
        <w:right w:val="single" w:sz="4" w:space="0" w:color="0F6FC6" w:themeColor="accent1"/>
      </w:tblBorders>
      <w:tblCellMar>
        <w:top w:w="0" w:type="dxa"/>
        <w:left w:w="108" w:type="dxa"/>
        <w:bottom w:w="0" w:type="dxa"/>
        <w:right w:w="108" w:type="dxa"/>
      </w:tblCellMar>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8C0398"/>
    <w:pPr>
      <w:shd w:val="clear" w:color="auto" w:fill="FFF5A0"/>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 w:type="paragraph" w:customStyle="1" w:styleId="ReactError">
    <w:name w:val="ReactError"/>
    <w:basedOn w:val="Normal"/>
    <w:autoRedefine/>
    <w:qFormat/>
    <w:rsid w:val="009F1DF2"/>
    <w:pPr>
      <w:spacing w:before="120" w:after="120" w:line="240" w:lineRule="auto"/>
    </w:pPr>
    <w:rPr>
      <w:rFonts w:ascii="Arial" w:hAnsi="Arial" w:cs="Arial"/>
      <w:iCs/>
      <w:color w:val="CE1126"/>
      <w:spacing w:val="10"/>
      <w:szCs w:val="33"/>
      <w:shd w:val="clear" w:color="auto" w:fill="FFFFFF"/>
    </w:rPr>
  </w:style>
  <w:style w:type="paragraph" w:customStyle="1" w:styleId="ArcGISProGPError">
    <w:name w:val="ArcGIS Pro GP Error"/>
    <w:basedOn w:val="Normal"/>
    <w:autoRedefine/>
    <w:qFormat/>
    <w:rsid w:val="00837495"/>
    <w:pPr>
      <w:numPr>
        <w:numId w:val="50"/>
      </w:numPr>
      <w:autoSpaceDE w:val="0"/>
      <w:autoSpaceDN w:val="0"/>
      <w:adjustRightInd w:val="0"/>
      <w:spacing w:before="240" w:after="0" w:line="240" w:lineRule="auto"/>
      <w:ind w:left="0" w:firstLine="0"/>
    </w:pPr>
    <w:rPr>
      <w:rFonts w:ascii="Consolas" w:eastAsia="Times New Roman" w:hAnsi="Consolas" w:cs="Consolas"/>
      <w:color w:val="E54724"/>
      <w:sz w:val="14"/>
      <w:szCs w:val="18"/>
      <w:lang w:bidi="ar-SA"/>
    </w:rPr>
  </w:style>
  <w:style w:type="paragraph" w:customStyle="1" w:styleId="ArcGISProGPMessage">
    <w:name w:val="ArcGIS Pro GP Message"/>
    <w:basedOn w:val="ArcGISProGPError"/>
    <w:autoRedefine/>
    <w:qFormat/>
    <w:rsid w:val="00EB2249"/>
    <w:pPr>
      <w:numPr>
        <w:numId w:val="0"/>
      </w:numPr>
      <w:spacing w:before="120" w:after="240"/>
    </w:pPr>
    <w:rPr>
      <w:rFonts w:ascii="Segoe UI" w:hAnsi="Segoe UI" w:cs="Segoe UI"/>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018372">
      <w:bodyDiv w:val="1"/>
      <w:marLeft w:val="0"/>
      <w:marRight w:val="0"/>
      <w:marTop w:val="0"/>
      <w:marBottom w:val="0"/>
      <w:divBdr>
        <w:top w:val="none" w:sz="0" w:space="0" w:color="auto"/>
        <w:left w:val="none" w:sz="0" w:space="0" w:color="auto"/>
        <w:bottom w:val="none" w:sz="0" w:space="0" w:color="auto"/>
        <w:right w:val="none" w:sz="0" w:space="0" w:color="auto"/>
      </w:divBdr>
      <w:divsChild>
        <w:div w:id="983386378">
          <w:marLeft w:val="547"/>
          <w:marRight w:val="0"/>
          <w:marTop w:val="200"/>
          <w:marBottom w:val="0"/>
          <w:divBdr>
            <w:top w:val="none" w:sz="0" w:space="0" w:color="auto"/>
            <w:left w:val="none" w:sz="0" w:space="0" w:color="auto"/>
            <w:bottom w:val="none" w:sz="0" w:space="0" w:color="auto"/>
            <w:right w:val="none" w:sz="0" w:space="0" w:color="auto"/>
          </w:divBdr>
        </w:div>
        <w:div w:id="2007786177">
          <w:marLeft w:val="547"/>
          <w:marRight w:val="0"/>
          <w:marTop w:val="200"/>
          <w:marBottom w:val="0"/>
          <w:divBdr>
            <w:top w:val="none" w:sz="0" w:space="0" w:color="auto"/>
            <w:left w:val="none" w:sz="0" w:space="0" w:color="auto"/>
            <w:bottom w:val="none" w:sz="0" w:space="0" w:color="auto"/>
            <w:right w:val="none" w:sz="0" w:space="0" w:color="auto"/>
          </w:divBdr>
        </w:div>
        <w:div w:id="929578349">
          <w:marLeft w:val="547"/>
          <w:marRight w:val="0"/>
          <w:marTop w:val="200"/>
          <w:marBottom w:val="0"/>
          <w:divBdr>
            <w:top w:val="none" w:sz="0" w:space="0" w:color="auto"/>
            <w:left w:val="none" w:sz="0" w:space="0" w:color="auto"/>
            <w:bottom w:val="none" w:sz="0" w:space="0" w:color="auto"/>
            <w:right w:val="none" w:sz="0" w:space="0" w:color="auto"/>
          </w:divBdr>
        </w:div>
        <w:div w:id="641152649">
          <w:marLeft w:val="547"/>
          <w:marRight w:val="0"/>
          <w:marTop w:val="200"/>
          <w:marBottom w:val="0"/>
          <w:divBdr>
            <w:top w:val="none" w:sz="0" w:space="0" w:color="auto"/>
            <w:left w:val="none" w:sz="0" w:space="0" w:color="auto"/>
            <w:bottom w:val="none" w:sz="0" w:space="0" w:color="auto"/>
            <w:right w:val="none" w:sz="0" w:space="0" w:color="auto"/>
          </w:divBdr>
        </w:div>
        <w:div w:id="964239005">
          <w:marLeft w:val="547"/>
          <w:marRight w:val="0"/>
          <w:marTop w:val="200"/>
          <w:marBottom w:val="0"/>
          <w:divBdr>
            <w:top w:val="none" w:sz="0" w:space="0" w:color="auto"/>
            <w:left w:val="none" w:sz="0" w:space="0" w:color="auto"/>
            <w:bottom w:val="none" w:sz="0" w:space="0" w:color="auto"/>
            <w:right w:val="none" w:sz="0" w:space="0" w:color="auto"/>
          </w:divBdr>
        </w:div>
      </w:divsChild>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52188591">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6604654">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722453">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48734467">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29817833">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08764104">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218738">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2445998">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0790532">
      <w:bodyDiv w:val="1"/>
      <w:marLeft w:val="0"/>
      <w:marRight w:val="0"/>
      <w:marTop w:val="0"/>
      <w:marBottom w:val="0"/>
      <w:divBdr>
        <w:top w:val="none" w:sz="0" w:space="0" w:color="auto"/>
        <w:left w:val="none" w:sz="0" w:space="0" w:color="auto"/>
        <w:bottom w:val="none" w:sz="0" w:space="0" w:color="auto"/>
        <w:right w:val="none" w:sz="0" w:space="0" w:color="auto"/>
      </w:divBdr>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4614113">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2165717">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73617564">
      <w:bodyDiv w:val="1"/>
      <w:marLeft w:val="0"/>
      <w:marRight w:val="0"/>
      <w:marTop w:val="0"/>
      <w:marBottom w:val="0"/>
      <w:divBdr>
        <w:top w:val="none" w:sz="0" w:space="0" w:color="auto"/>
        <w:left w:val="none" w:sz="0" w:space="0" w:color="auto"/>
        <w:bottom w:val="none" w:sz="0" w:space="0" w:color="auto"/>
        <w:right w:val="none" w:sz="0" w:space="0" w:color="auto"/>
      </w:divBdr>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345822">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74551671">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77038894">
      <w:bodyDiv w:val="1"/>
      <w:marLeft w:val="0"/>
      <w:marRight w:val="0"/>
      <w:marTop w:val="0"/>
      <w:marBottom w:val="0"/>
      <w:divBdr>
        <w:top w:val="none" w:sz="0" w:space="0" w:color="auto"/>
        <w:left w:val="none" w:sz="0" w:space="0" w:color="auto"/>
        <w:bottom w:val="none" w:sz="0" w:space="0" w:color="auto"/>
        <w:right w:val="none" w:sz="0" w:space="0" w:color="auto"/>
      </w:divBdr>
      <w:divsChild>
        <w:div w:id="1356225284">
          <w:marLeft w:val="0"/>
          <w:marRight w:val="0"/>
          <w:marTop w:val="0"/>
          <w:marBottom w:val="0"/>
          <w:divBdr>
            <w:top w:val="none" w:sz="0" w:space="0" w:color="auto"/>
            <w:left w:val="none" w:sz="0" w:space="0" w:color="auto"/>
            <w:bottom w:val="none" w:sz="0" w:space="0" w:color="auto"/>
            <w:right w:val="none" w:sz="0" w:space="0" w:color="auto"/>
          </w:divBdr>
        </w:div>
        <w:div w:id="1455100584">
          <w:marLeft w:val="0"/>
          <w:marRight w:val="0"/>
          <w:marTop w:val="0"/>
          <w:marBottom w:val="0"/>
          <w:divBdr>
            <w:top w:val="none" w:sz="0" w:space="0" w:color="auto"/>
            <w:left w:val="none" w:sz="0" w:space="0" w:color="auto"/>
            <w:bottom w:val="none" w:sz="0" w:space="0" w:color="auto"/>
            <w:right w:val="none" w:sz="0" w:space="0" w:color="auto"/>
          </w:divBdr>
        </w:div>
      </w:divsChild>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75210526">
      <w:bodyDiv w:val="1"/>
      <w:marLeft w:val="0"/>
      <w:marRight w:val="0"/>
      <w:marTop w:val="0"/>
      <w:marBottom w:val="0"/>
      <w:divBdr>
        <w:top w:val="none" w:sz="0" w:space="0" w:color="auto"/>
        <w:left w:val="none" w:sz="0" w:space="0" w:color="auto"/>
        <w:bottom w:val="none" w:sz="0" w:space="0" w:color="auto"/>
        <w:right w:val="none" w:sz="0" w:space="0" w:color="auto"/>
      </w:divBdr>
    </w:div>
    <w:div w:id="1277103896">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3554422">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81780777">
      <w:bodyDiv w:val="1"/>
      <w:marLeft w:val="0"/>
      <w:marRight w:val="0"/>
      <w:marTop w:val="0"/>
      <w:marBottom w:val="0"/>
      <w:divBdr>
        <w:top w:val="none" w:sz="0" w:space="0" w:color="auto"/>
        <w:left w:val="none" w:sz="0" w:space="0" w:color="auto"/>
        <w:bottom w:val="none" w:sz="0" w:space="0" w:color="auto"/>
        <w:right w:val="none" w:sz="0" w:space="0" w:color="auto"/>
      </w:divBdr>
    </w:div>
    <w:div w:id="1386097499">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8550344">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689408430">
      <w:bodyDiv w:val="1"/>
      <w:marLeft w:val="0"/>
      <w:marRight w:val="0"/>
      <w:marTop w:val="0"/>
      <w:marBottom w:val="0"/>
      <w:divBdr>
        <w:top w:val="none" w:sz="0" w:space="0" w:color="auto"/>
        <w:left w:val="none" w:sz="0" w:space="0" w:color="auto"/>
        <w:bottom w:val="none" w:sz="0" w:space="0" w:color="auto"/>
        <w:right w:val="none" w:sz="0" w:space="0" w:color="auto"/>
      </w:divBdr>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5007470">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098496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76790021">
      <w:bodyDiv w:val="1"/>
      <w:marLeft w:val="0"/>
      <w:marRight w:val="0"/>
      <w:marTop w:val="0"/>
      <w:marBottom w:val="0"/>
      <w:divBdr>
        <w:top w:val="none" w:sz="0" w:space="0" w:color="auto"/>
        <w:left w:val="none" w:sz="0" w:space="0" w:color="auto"/>
        <w:bottom w:val="none" w:sz="0" w:space="0" w:color="auto"/>
        <w:right w:val="none" w:sz="0" w:space="0" w:color="auto"/>
      </w:divBdr>
    </w:div>
    <w:div w:id="1979990458">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1999645890">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3721094">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5630454">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 w:id="21419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hyperlink" Target="http://beta.biopama.org/node-js/biopama-regional/build/" TargetMode="External"/><Relationship Id="rId501" Type="http://schemas.openxmlformats.org/officeDocument/2006/relationships/hyperlink" Target="http://cidportal.jrc.ec.europa.eu/imagearchive/" TargetMode="External"/><Relationship Id="rId502" Type="http://schemas.openxmlformats.org/officeDocument/2006/relationships/hyperlink" Target="https://cidportal.jrc.ec.europa.eu/forobs/sentinel.py" TargetMode="External"/><Relationship Id="rId503" Type="http://schemas.openxmlformats.org/officeDocument/2006/relationships/hyperlink" Target="http://fise.jrc.ec.europa.eu/canhemon/slippy_map_ol2/" TargetMode="External"/><Relationship Id="rId110" Type="http://schemas.openxmlformats.org/officeDocument/2006/relationships/hyperlink" Target="https://earth.esa.int/web/sentinel/sentinel-2-msi-wiki" TargetMode="External"/><Relationship Id="rId111" Type="http://schemas.openxmlformats.org/officeDocument/2006/relationships/hyperlink" Target="https://sentinel.esa.int/web/sentinel/user-guides/sentinel-2-msi/naming-convention" TargetMode="External"/><Relationship Id="rId112" Type="http://schemas.openxmlformats.org/officeDocument/2006/relationships/hyperlink" Target="https://sentinel.esa.int/web/sentinel/user-guides/sentinel-2-msi/product-types" TargetMode="External"/><Relationship Id="rId113" Type="http://schemas.openxmlformats.org/officeDocument/2006/relationships/hyperlink" Target="http://earth-info.nga.mil/GandG/coordsys/grids/universal_grid_system.html" TargetMode="External"/><Relationship Id="rId114" Type="http://schemas.openxmlformats.org/officeDocument/2006/relationships/image" Target="media/image13.png"/><Relationship Id="rId115" Type="http://schemas.openxmlformats.org/officeDocument/2006/relationships/image" Target="media/image14.png"/><Relationship Id="rId116" Type="http://schemas.openxmlformats.org/officeDocument/2006/relationships/image" Target="media/image15.png"/><Relationship Id="rId117" Type="http://schemas.openxmlformats.org/officeDocument/2006/relationships/hyperlink" Target="https://sentinel.esa.int/web/sentinel/technical-guides/sentinel-2-msi/level-1c/product-formatting" TargetMode="External"/><Relationship Id="rId118" Type="http://schemas.openxmlformats.org/officeDocument/2006/relationships/hyperlink" Target="https://code.earthengine.google.com/56964073903dc9fe70a09ee71fc1212b" TargetMode="External"/><Relationship Id="rId119" Type="http://schemas.openxmlformats.org/officeDocument/2006/relationships/hyperlink" Target="https://www.mundialis.de/en/" TargetMode="External"/><Relationship Id="rId504" Type="http://schemas.openxmlformats.org/officeDocument/2006/relationships/hyperlink" Target="https://github.com/andrewcottam/python/blob/6f4f495dd73bd6e6268603110f1f1ac2e25feee3/ArcGIS-Geoprocessing-Scripts/src/JRC%20Toolbox.pyt" TargetMode="External"/><Relationship Id="rId505" Type="http://schemas.openxmlformats.org/officeDocument/2006/relationships/hyperlink" Target="http://pro.arcgis.com/en/pro-app/arcpy/get-started/installing-python-for-arcgis-pro.htm" TargetMode="External"/><Relationship Id="rId506" Type="http://schemas.openxmlformats.org/officeDocument/2006/relationships/image" Target="media/image44.png"/><Relationship Id="rId507" Type="http://schemas.openxmlformats.org/officeDocument/2006/relationships/image" Target="media/image45.png"/><Relationship Id="rId508" Type="http://schemas.openxmlformats.org/officeDocument/2006/relationships/hyperlink" Target="http://help.arcgis.com/en/webapi/javascript/arcgis/help/jshelp_start.htm" TargetMode="External"/><Relationship Id="rId509" Type="http://schemas.openxmlformats.org/officeDocument/2006/relationships/hyperlink" Target="https://developer.mozilla.org/en/CORS_Enabled_Image" TargetMode="External"/><Relationship Id="rId1760" Type="http://schemas.openxmlformats.org/officeDocument/2006/relationships/hyperlink" Target="http://www.diva-gis.org/" TargetMode="External"/><Relationship Id="rId1761" Type="http://schemas.openxmlformats.org/officeDocument/2006/relationships/hyperlink" Target="http://proceedings.esri.com/library/userconf/proc11/uc/papers/3278_144.pdf" TargetMode="External"/><Relationship Id="rId1762" Type="http://schemas.openxmlformats.org/officeDocument/2006/relationships/hyperlink" Target="http://www.bbc.com/future/story/20120914-building-a-live-google-earth/1" TargetMode="External"/><Relationship Id="rId1763" Type="http://schemas.openxmlformats.org/officeDocument/2006/relationships/hyperlink" Target="http://datamarket.azure.com/dataset/unitednations/wto" TargetMode="External"/><Relationship Id="rId1370" Type="http://schemas.openxmlformats.org/officeDocument/2006/relationships/hyperlink" Target="http://archive.dojotoolkit.org/nightly/dojotoolkit/dojox/charting/tests/test_themes.html" TargetMode="External"/><Relationship Id="rId1371" Type="http://schemas.openxmlformats.org/officeDocument/2006/relationships/hyperlink" Target="http://dojotoolkit.org/reference-guide/1.9/dijit/_WidgetBase.html" TargetMode="External"/><Relationship Id="rId1372" Type="http://schemas.openxmlformats.org/officeDocument/2006/relationships/hyperlink" Target="http://dojotoolkit.org/documentation/tutorials/1.8/modules/" TargetMode="External"/><Relationship Id="rId1373" Type="http://schemas.openxmlformats.org/officeDocument/2006/relationships/hyperlink" Target="http://dojotoolkit.org/documentation/tutorials/1.8/templated/" TargetMode="External"/><Relationship Id="rId1374" Type="http://schemas.openxmlformats.org/officeDocument/2006/relationships/hyperlink" Target="http://dojotoolkit.org/documentation/tutorials/1.9/recipes/custom_widget/" TargetMode="External"/><Relationship Id="rId1375" Type="http://schemas.openxmlformats.org/officeDocument/2006/relationships/hyperlink" Target="https://developers.google.com/speed/libraries/" TargetMode="External"/><Relationship Id="rId1376" Type="http://schemas.openxmlformats.org/officeDocument/2006/relationships/hyperlink" Target="http://swingley.github.io/arg/" TargetMode="External"/><Relationship Id="rId1377" Type="http://schemas.openxmlformats.org/officeDocument/2006/relationships/hyperlink" Target="http://help.arcgis.com/en/webapi/javascript/arcgis/help/jsapi/api_codeassist.htm" TargetMode="External"/><Relationship Id="rId1378" Type="http://schemas.openxmlformats.org/officeDocument/2006/relationships/hyperlink" Target="http://developers.arcgis.com/en/javascript/sandbox/sandbox.html" TargetMode="External"/><Relationship Id="rId1379" Type="http://schemas.openxmlformats.org/officeDocument/2006/relationships/hyperlink" Target="http://dojo-toolkit.33424.n3.nabble.com/Fwd-How-to-send-a-jsonp-request-to-server-in-dojo-toolkit-td3993684.html" TargetMode="External"/><Relationship Id="rId1764" Type="http://schemas.openxmlformats.org/officeDocument/2006/relationships/hyperlink" Target="http://academic.sun.ac.za/iasi/index.asp" TargetMode="External"/><Relationship Id="rId1765" Type="http://schemas.openxmlformats.org/officeDocument/2006/relationships/hyperlink" Target="http://maps.iucnredlist.org/map.html?id=106003766" TargetMode="External"/><Relationship Id="rId1766" Type="http://schemas.openxmlformats.org/officeDocument/2006/relationships/hyperlink" Target="https://demo.twilio.com/welcome/sms/reply/" TargetMode="External"/><Relationship Id="rId1767" Type="http://schemas.openxmlformats.org/officeDocument/2006/relationships/hyperlink" Target="https://github.com/awahlig/skype4py" TargetMode="External"/><Relationship Id="rId1768" Type="http://schemas.openxmlformats.org/officeDocument/2006/relationships/hyperlink" Target="https://console.aws.amazon.com/ses/home" TargetMode="External"/><Relationship Id="rId1769" Type="http://schemas.openxmlformats.org/officeDocument/2006/relationships/hyperlink" Target="mailto:a.cottam@gmail.com" TargetMode="External"/><Relationship Id="rId900" Type="http://schemas.openxmlformats.org/officeDocument/2006/relationships/hyperlink" Target="http://www.esri.com/news/arcuser/0111/geodesic.html" TargetMode="External"/><Relationship Id="rId901" Type="http://schemas.openxmlformats.org/officeDocument/2006/relationships/image" Target="media/image133.png"/><Relationship Id="rId902" Type="http://schemas.openxmlformats.org/officeDocument/2006/relationships/image" Target="media/image134.png"/><Relationship Id="rId903"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904" Type="http://schemas.openxmlformats.org/officeDocument/2006/relationships/hyperlink" Target="https://mail.google.com/mail/u/0/" TargetMode="External"/><Relationship Id="rId905" Type="http://schemas.openxmlformats.org/officeDocument/2006/relationships/image" Target="media/image135.png"/><Relationship Id="rId906" Type="http://schemas.openxmlformats.org/officeDocument/2006/relationships/hyperlink" Target="https://code.earthengine.google.com/f5777812a4c59026f21683f683901485" TargetMode="External"/><Relationship Id="rId907" Type="http://schemas.openxmlformats.org/officeDocument/2006/relationships/image" Target="media/image136.png"/><Relationship Id="rId120" Type="http://schemas.openxmlformats.org/officeDocument/2006/relationships/hyperlink" Target="https://sentinel.esa.int/web/sentinel/missions/sentinel-2/data-products" TargetMode="External"/><Relationship Id="rId121" Type="http://schemas.openxmlformats.org/officeDocument/2006/relationships/hyperlink" Target="https://console.cloud.google.com/storage/browser/global-surface-water/maptiles/" TargetMode="External"/><Relationship Id="rId122" Type="http://schemas.openxmlformats.org/officeDocument/2006/relationships/hyperlink" Target="https://storage.googleapis.com/global-surface-water/maptiles/occurrence/%7bz%7d/%7bx%7d/%7by%7d.png" TargetMode="External"/><Relationship Id="rId123" Type="http://schemas.openxmlformats.org/officeDocument/2006/relationships/hyperlink" Target="https://storage.googleapis.com/global-surface-water/maptiles/occurrence/0/0/0.png" TargetMode="External"/><Relationship Id="rId124" Type="http://schemas.openxmlformats.org/officeDocument/2006/relationships/hyperlink" Target="https://storage.googleapis.com/global-surface-water/maptiles/occurrence/8/125/116.png" TargetMode="External"/><Relationship Id="rId125" Type="http://schemas.openxmlformats.org/officeDocument/2006/relationships/hyperlink" Target="https://storage.googleapis.com/global-surface-water/downloads_ancillary/downloadWaterDatasets.7z" TargetMode="External"/><Relationship Id="rId126" Type="http://schemas.openxmlformats.org/officeDocument/2006/relationships/hyperlink" Target="https://console.cloud.google.com/storage/browser/global-surface-water/downloads/" TargetMode="External"/><Relationship Id="rId127" Type="http://schemas.openxmlformats.org/officeDocument/2006/relationships/hyperlink" Target="https://console.cloud.google.com/storage/browser/global-surface-water/downloads_ancillary/" TargetMode="External"/><Relationship Id="rId128" Type="http://schemas.openxmlformats.org/officeDocument/2006/relationships/hyperlink" Target="http://desktop.arcgis.com/en/arcmap/10.3/manage-data/metadata/creating-a-metadata-template.htm" TargetMode="External"/><Relationship Id="rId129" Type="http://schemas.openxmlformats.org/officeDocument/2006/relationships/hyperlink" Target="http://desktop.arcgis.com/en/arcmap/10.3/manage-data/metadata/creating-a-metadata-template.htm" TargetMode="External"/><Relationship Id="rId908" Type="http://schemas.openxmlformats.org/officeDocument/2006/relationships/image" Target="media/image137.png"/><Relationship Id="rId909" Type="http://schemas.openxmlformats.org/officeDocument/2006/relationships/image" Target="media/image138.png"/><Relationship Id="rId510" Type="http://schemas.openxmlformats.org/officeDocument/2006/relationships/hyperlink" Target="http://help.arcgis.com/en/webapi/javascript/arcgis/help/jshelp_start.htm" TargetMode="External"/><Relationship Id="rId511" Type="http://schemas.openxmlformats.org/officeDocument/2006/relationships/hyperlink" Target="http://help.arcgis.com/en/webapi/javascript/arcgis/help/jshelp/proxypage_php.zip" TargetMode="External"/><Relationship Id="rId512"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513" Type="http://schemas.openxmlformats.org/officeDocument/2006/relationships/hyperlink" Target="http://ehabitat-wps.jrc.ec.europa.eu" TargetMode="External"/><Relationship Id="rId514" Type="http://schemas.openxmlformats.org/officeDocument/2006/relationships/hyperlink" Target="http://enable-cors.org/" TargetMode="External"/><Relationship Id="rId515" Type="http://schemas.openxmlformats.org/officeDocument/2006/relationships/hyperlink" Target="http://help.arcgis.com/en/webapi/javascript/arcgis/help/jsapi_start.htm" TargetMode="External"/><Relationship Id="rId516" Type="http://schemas.openxmlformats.org/officeDocument/2006/relationships/hyperlink" Target="http://help.arcgis.com/en/webapi/javascript/arcgis/help/jshelp_start.htm" TargetMode="External"/><Relationship Id="rId517" Type="http://schemas.openxmlformats.org/officeDocument/2006/relationships/hyperlink" Target="https://github.com/andrewcottam/eSpecies-Client-Demo/blob/master/classes/QuadkeyLayer.js" TargetMode="External"/><Relationship Id="rId518" Type="http://schemas.openxmlformats.org/officeDocument/2006/relationships/hyperlink" Target="https://github.com/andrewcottam/eSpecies-Client-Demo/blob/master/classes/ESpeciesLayer.js" TargetMode="External"/><Relationship Id="rId519" Type="http://schemas.openxmlformats.org/officeDocument/2006/relationships/hyperlink" Target="https://github.com/andrewcottam/eSpecies-Client-Demo/blob/master/classes/ThresholdLayer.js" TargetMode="External"/><Relationship Id="rId1770" Type="http://schemas.openxmlformats.org/officeDocument/2006/relationships/hyperlink" Target="http://ehabitat-wps.jrc.ec.europa.eu/eSpecies/geeClient.html?wdpaid=8810" TargetMode="External"/><Relationship Id="rId177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772" Type="http://schemas.openxmlformats.org/officeDocument/2006/relationships/hyperlink" Target="http://www.protectedplanet.net/sites/1250" TargetMode="External"/><Relationship Id="rId1773" Type="http://schemas.openxmlformats.org/officeDocument/2006/relationships/hyperlink" Target="http://maps.iucnredlist.org/map.html?id=6027" TargetMode="External"/><Relationship Id="rId1380" Type="http://schemas.openxmlformats.org/officeDocument/2006/relationships/hyperlink" Target="http://developers.arcgis.com/javascript/sandbox/sandbox.html" TargetMode="External"/><Relationship Id="rId1381" Type="http://schemas.openxmlformats.org/officeDocument/2006/relationships/hyperlink" Target="https://developers.arcgis.com/en/javascript/jshelp/intro_formatinfowindow.html" TargetMode="External"/><Relationship Id="rId1382" Type="http://schemas.openxmlformats.org/officeDocument/2006/relationships/hyperlink" Target="http://www.unicode.org/reports/tr35/tr35-numbers.html" TargetMode="External"/><Relationship Id="rId1383" Type="http://schemas.openxmlformats.org/officeDocument/2006/relationships/hyperlink" Target="https://developers.arcgis.com/javascript/jsapi/wmslayer-amd.html" TargetMode="External"/><Relationship Id="rId1384" Type="http://schemas.openxmlformats.org/officeDocument/2006/relationships/hyperlink" Target="https://github.com/andrewcottam/eSpecies-Client-Demo/blob/master/scripts/geeResults.js" TargetMode="External"/><Relationship Id="rId1385" Type="http://schemas.openxmlformats.org/officeDocument/2006/relationships/hyperlink" Target="https://github.com/mapbox/mapbox-gl-leaflet" TargetMode="External"/><Relationship Id="rId1386" Type="http://schemas.openxmlformats.org/officeDocument/2006/relationships/hyperlink" Target="http://dojo-toolkit.33424.n3.nabble.com/Embedding-a-Google-Map-using-Dojo-tp4006878p4006911.html" TargetMode="External"/><Relationship Id="rId1387" Type="http://schemas.openxmlformats.org/officeDocument/2006/relationships/hyperlink" Target="http://leafletjs.com/reference-1.1.0.html" TargetMode="External"/><Relationship Id="rId1388" Type="http://schemas.openxmlformats.org/officeDocument/2006/relationships/hyperlink" Target="https://gitter.im/Leaflet/Leaflet" TargetMode="External"/><Relationship Id="rId1389" Type="http://schemas.openxmlformats.org/officeDocument/2006/relationships/hyperlink" Target="https://github.com/smeijer/leaflet-geosearch" TargetMode="External"/><Relationship Id="rId1774" Type="http://schemas.openxmlformats.org/officeDocument/2006/relationships/hyperlink" Target="http://protectedplanet.net/sites/220101" TargetMode="External"/><Relationship Id="rId1775" Type="http://schemas.openxmlformats.org/officeDocument/2006/relationships/footer" Target="footer1.xml"/><Relationship Id="rId1776" Type="http://schemas.openxmlformats.org/officeDocument/2006/relationships/fontTable" Target="fontTable.xml"/><Relationship Id="rId1777" Type="http://schemas.openxmlformats.org/officeDocument/2006/relationships/theme" Target="theme/theme1.xml"/><Relationship Id="rId910" Type="http://schemas.openxmlformats.org/officeDocument/2006/relationships/hyperlink" Target="https://www.google.com/fusiontables/DataSource?docid=1iaDSeBv1p13wlwcB7wG4cMMpWF5URPE-bmOWUGD1" TargetMode="External"/><Relationship Id="rId911" Type="http://schemas.openxmlformats.org/officeDocument/2006/relationships/image" Target="media/image139.png"/><Relationship Id="rId912" Type="http://schemas.openxmlformats.org/officeDocument/2006/relationships/hyperlink" Target="http://ee-api.appspot.com/" TargetMode="External"/><Relationship Id="rId913" Type="http://schemas.openxmlformats.org/officeDocument/2006/relationships/hyperlink" Target="https://drive.google.com/" TargetMode="External"/><Relationship Id="rId914" Type="http://schemas.openxmlformats.org/officeDocument/2006/relationships/hyperlink" Target="https://www.google.com/fusiontables/DataSource?docid=1CwYznUQU5xrGNaxptfAuYyIrFd-ppC3MWvtb2Cw" TargetMode="External"/><Relationship Id="rId915" Type="http://schemas.openxmlformats.org/officeDocument/2006/relationships/hyperlink" Target="https://www.google.com/fusiontables/DataSource?dsrcid=implicit&amp;redirectPath=data&amp;usp=apps_start&amp;hl=en" TargetMode="External"/><Relationship Id="rId916" Type="http://schemas.openxmlformats.org/officeDocument/2006/relationships/hyperlink" Target="https://www.google.com/fusiontables/DataSource?dsrcid=implicit&amp;redirectPath=data&amp;usp=apps_start&amp;hl=en" TargetMode="External"/><Relationship Id="rId917" Type="http://schemas.openxmlformats.org/officeDocument/2006/relationships/hyperlink" Target="https://groups.google.com/forum/?fromgroups" TargetMode="External"/><Relationship Id="rId130" Type="http://schemas.openxmlformats.org/officeDocument/2006/relationships/hyperlink" Target="http://www.gdal.org/frmt_gtiff.html" TargetMode="External"/><Relationship Id="rId131" Type="http://schemas.openxmlformats.org/officeDocument/2006/relationships/hyperlink" Target="http://desktop.arcgis.com/en/arcmap/10.3/manage-data/raster-and-images/key-concepts-of-raster-dataset-color-maps.htm" TargetMode="External"/><Relationship Id="rId132" Type="http://schemas.openxmlformats.org/officeDocument/2006/relationships/hyperlink" Target="https://storage.googleapis.com/support-kms-prod/57E913590B6A12FED962C112597B54F99DA7" TargetMode="External"/><Relationship Id="rId133" Type="http://schemas.openxmlformats.org/officeDocument/2006/relationships/hyperlink" Target="http://104.197.204.126:8080/service?REQUEST=GetCapabilities" TargetMode="External"/><Relationship Id="rId134" Type="http://schemas.openxmlformats.org/officeDocument/2006/relationships/hyperlink" Target="https://groups.google.com/d/msg/google-earth-engine-developers/JjgdqPhqBz4/2Ic0LGdnCAAJ" TargetMode="External"/><Relationship Id="rId135" Type="http://schemas.openxmlformats.org/officeDocument/2006/relationships/hyperlink" Target="http://openlayers.org/en/latest/examples/wmts-layer-from-capabilities.html" TargetMode="External"/><Relationship Id="rId136" Type="http://schemas.openxmlformats.org/officeDocument/2006/relationships/hyperlink" Target="https://daac.ornl.gov/cgi-bin/dsviewer.pl?ds_id=1324" TargetMode="External"/><Relationship Id="rId137" Type="http://schemas.openxmlformats.org/officeDocument/2006/relationships/hyperlink" Target="http://en.wikipedia.org/wiki/ISO_3166-1" TargetMode="External"/><Relationship Id="rId138" Type="http://schemas.openxmlformats.org/officeDocument/2006/relationships/hyperlink" Target="http://help.arcgis.com/en/arcgisdesktop/10.0/help/index.html" TargetMode="External"/><Relationship Id="rId139" Type="http://schemas.openxmlformats.org/officeDocument/2006/relationships/hyperlink" Target="http://forums.arcgis.com/threads/59759-How-to-identify-feature-vertices-that-are-part-of-a-donut-hole-in-ArcGIS-10?highlight=arcpy+geometry+part" TargetMode="External"/><Relationship Id="rId918" Type="http://schemas.openxmlformats.org/officeDocument/2006/relationships/image" Target="media/image140.png"/><Relationship Id="rId919" Type="http://schemas.openxmlformats.org/officeDocument/2006/relationships/hyperlink" Target="https://ee-api.appspot.com/api/algorithms" TargetMode="External"/><Relationship Id="rId520" Type="http://schemas.openxmlformats.org/officeDocument/2006/relationships/image" Target="media/image46.png"/><Relationship Id="rId521" Type="http://schemas.openxmlformats.org/officeDocument/2006/relationships/image" Target="media/image47.png"/><Relationship Id="rId522" Type="http://schemas.openxmlformats.org/officeDocument/2006/relationships/image" Target="media/image48.png"/><Relationship Id="rId523" Type="http://schemas.openxmlformats.org/officeDocument/2006/relationships/image" Target="media/image49.png"/><Relationship Id="rId524" Type="http://schemas.openxmlformats.org/officeDocument/2006/relationships/hyperlink" Target="http://ehabitat-wps.jrc.ec.europa.eu/" TargetMode="External"/><Relationship Id="rId525" Type="http://schemas.openxmlformats.org/officeDocument/2006/relationships/hyperlink" Target="http://ehabitat-wps.jrc.ec.europa.eu/cgi-bin/REST/eSpecies" TargetMode="External"/><Relationship Id="rId526" Type="http://schemas.openxmlformats.org/officeDocument/2006/relationships/hyperlink" Target="http://help.arcgis.com/en/webapi/javascript/arcgis/help/jssamples_start.htm" TargetMode="External"/><Relationship Id="rId527" Type="http://schemas.openxmlformats.org/officeDocument/2006/relationships/hyperlink" Target="http://wiki.appcelerator.org/display/tis/Migrating+from+Aptana+Studio+2+to+Aptana+Studio+3" TargetMode="External"/><Relationship Id="rId528" Type="http://schemas.openxmlformats.org/officeDocument/2006/relationships/hyperlink" Target="http://forums.arcgis.com/threads/29384-Aptana-3.0-JSAPI-code-assist" TargetMode="External"/><Relationship Id="rId529" Type="http://schemas.openxmlformats.org/officeDocument/2006/relationships/hyperlink" Target="http://server.arcgisonline.com/ArcGIS/rest/services/World_Topo_Map/MapServer/tile/7/61/104%20-%20not%20found%09" TargetMode="External"/><Relationship Id="rId1390" Type="http://schemas.openxmlformats.org/officeDocument/2006/relationships/hyperlink" Target="https://github.com/Leaflet/Leaflet.VectorGrid" TargetMode="External"/><Relationship Id="rId1391" Type="http://schemas.openxmlformats.org/officeDocument/2006/relationships/hyperlink" Target="http://leaflet.github.io/Leaflet.VectorGrid/demo-vectortiles.html" TargetMode="External"/><Relationship Id="rId1392" Type="http://schemas.openxmlformats.org/officeDocument/2006/relationships/hyperlink" Target="http://leafletjs.com/reference-1.1.0.html" TargetMode="External"/><Relationship Id="rId1393" Type="http://schemas.openxmlformats.org/officeDocument/2006/relationships/hyperlink" Target="https://developer.mozilla.org/en-US/docs/Web/API/MouseEvent" TargetMode="External"/><Relationship Id="rId1394" Type="http://schemas.openxmlformats.org/officeDocument/2006/relationships/image" Target="media/image174.png"/><Relationship Id="rId1395" Type="http://schemas.openxmlformats.org/officeDocument/2006/relationships/hyperlink" Target="http://www.openstreetmap.org/relation/2541813" TargetMode="External"/><Relationship Id="rId1396" Type="http://schemas.openxmlformats.org/officeDocument/2006/relationships/image" Target="media/image175.png"/><Relationship Id="rId1397" Type="http://schemas.openxmlformats.org/officeDocument/2006/relationships/hyperlink" Target="https://github.com/Leaflet/Leaflet.VectorGrid/issues/67" TargetMode="External"/><Relationship Id="rId1398" Type="http://schemas.openxmlformats.org/officeDocument/2006/relationships/hyperlink" Target="https://github.com/SpatialServer/Leaflet.MapboxVectorTile" TargetMode="External"/><Relationship Id="rId1399" Type="http://schemas.openxmlformats.org/officeDocument/2006/relationships/hyperlink" Target="https://www.mapbox.com/mapbox-gl-js/api/"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hyperlink" Target="https://sites.google.com/site/earthengineapidocs/creating-oauth2-service-account" TargetMode="External"/><Relationship Id="rId921" Type="http://schemas.openxmlformats.org/officeDocument/2006/relationships/hyperlink" Target="https://code.google.com/apis/console" TargetMode="External"/><Relationship Id="rId922" Type="http://schemas.openxmlformats.org/officeDocument/2006/relationships/hyperlink" Target="https://groups.google.com/forum/?fromgroups" TargetMode="External"/><Relationship Id="rId923" Type="http://schemas.openxmlformats.org/officeDocument/2006/relationships/hyperlink" Target="https://sites.google.com/site/earthengineapidocs/python-api" TargetMode="External"/><Relationship Id="rId924" Type="http://schemas.openxmlformats.org/officeDocument/2006/relationships/hyperlink" Target="mailto:webuser@h05-prod-vm3:/home/webuser/.config/" TargetMode="External"/><Relationship Id="rId925" Type="http://schemas.openxmlformats.org/officeDocument/2006/relationships/hyperlink" Target="https://pypi.python.org/packages/source/e/earthengine-api/" TargetMode="External"/><Relationship Id="rId926" Type="http://schemas.openxmlformats.org/officeDocument/2006/relationships/hyperlink" Target="https://developers.google.com/earth-engine/python_install-datalab-gcp" TargetMode="External"/><Relationship Id="rId927" Type="http://schemas.openxmlformats.org/officeDocument/2006/relationships/hyperlink" Target="https://developers.google.com/earth-engine/python_install" TargetMode="External"/><Relationship Id="rId140" Type="http://schemas.openxmlformats.org/officeDocument/2006/relationships/hyperlink" Target="http://forums.arcgis.com/threads/41104-polygon-with-holes-arcpy.AsShape-is-broken?highlight=arcpy+geometry+part" TargetMode="External"/><Relationship Id="rId141" Type="http://schemas.openxmlformats.org/officeDocument/2006/relationships/hyperlink" Target="http://resources.arcgis.com/gallery/file/Geoprocessing-Model-and-Script-Tool-Gallery/details?entryID=C4E10FE5-1422-2418-A06D-33952BB8D1D7" TargetMode="External"/><Relationship Id="rId142" Type="http://schemas.openxmlformats.org/officeDocument/2006/relationships/image" Target="media/image16.jpeg"/><Relationship Id="rId143" Type="http://schemas.openxmlformats.org/officeDocument/2006/relationships/image" Target="media/image17.jpeg"/><Relationship Id="rId144" Type="http://schemas.openxmlformats.org/officeDocument/2006/relationships/image" Target="media/image18.jpeg"/><Relationship Id="rId145" Type="http://schemas.openxmlformats.org/officeDocument/2006/relationships/image" Target="media/image19.jpeg"/><Relationship Id="rId146" Type="http://schemas.openxmlformats.org/officeDocument/2006/relationships/hyperlink" Target="http://help.arcgis.com/en/arcgisdesktop/10.0/help/index.html" TargetMode="External"/><Relationship Id="rId147" Type="http://schemas.openxmlformats.org/officeDocument/2006/relationships/hyperlink" Target="file:///E:\cottaan\Documents\ArcGIS\Datasets\gaul_eez\jrc_gaul_2015_from_andreas_spatial_lite_db.shp" TargetMode="External"/><Relationship Id="rId148" Type="http://schemas.openxmlformats.org/officeDocument/2006/relationships/hyperlink" Target="file:///E:\cottaan\Documents\ArcGIS\Datasets\gaul_eez\jrc_eez_v9_from_andreas_spatial_lite_db.shp" TargetMode="External"/><Relationship Id="rId149" Type="http://schemas.openxmlformats.org/officeDocument/2006/relationships/hyperlink" Target="file:///E:\cottaan\Documents\ArcGIS\Datasets\gaul_eez\gaul_eez.gdb" TargetMode="External"/><Relationship Id="rId928" Type="http://schemas.openxmlformats.org/officeDocument/2006/relationships/hyperlink" Target="https://developers.google.com/earth-engine/python_install" TargetMode="External"/><Relationship Id="rId929" Type="http://schemas.openxmlformats.org/officeDocument/2006/relationships/hyperlink" Target="https://pypi.python.org/packages/1e/b7/f1814d8f2bbf6411d03f837266cea2c3c70c89b95c8700a71f429ec8f555/earthengine-api-0.1.104.tar.gz" TargetMode="External"/><Relationship Id="rId530" Type="http://schemas.openxmlformats.org/officeDocument/2006/relationships/hyperlink" Target="https://github.com/Vizzuality/visualraster" TargetMode="External"/><Relationship Id="rId531" Type="http://schemas.openxmlformats.org/officeDocument/2006/relationships/hyperlink" Target="http://www.whatwg.org/specs/web-apps/current-work/multipage/the-canvas-element.html" TargetMode="External"/><Relationship Id="rId532" Type="http://schemas.openxmlformats.org/officeDocument/2006/relationships/hyperlink" Target="https://developer.mozilla.org/en/Canvas_tutorial/Compositing" TargetMode="External"/><Relationship Id="rId533" Type="http://schemas.openxmlformats.org/officeDocument/2006/relationships/hyperlink" Target="http://ajax.googleapis.com/ajax/libs/dojo/1.8.1/dijit/form/Select.js" TargetMode="External"/><Relationship Id="rId534" Type="http://schemas.openxmlformats.org/officeDocument/2006/relationships/hyperlink" Target="http://serverapi.arcgisonline.com/jsapi/arcgis/3.4/js/dojo/dijit/form/Select.js" TargetMode="External"/><Relationship Id="rId535" Type="http://schemas.openxmlformats.org/officeDocument/2006/relationships/hyperlink" Target="http://dojotoolkit.org/documentation/tutorials/1.8/declarative/" TargetMode="External"/><Relationship Id="rId536" Type="http://schemas.openxmlformats.org/officeDocument/2006/relationships/hyperlink" Target="https://github.com/r3mi/poly2tri.js" TargetMode="External"/><Relationship Id="rId537" Type="http://schemas.openxmlformats.org/officeDocument/2006/relationships/hyperlink" Target="https://github.com/r3mi/poly2tri.js" TargetMode="External"/><Relationship Id="rId538" Type="http://schemas.openxmlformats.org/officeDocument/2006/relationships/hyperlink" Target="http://cecchi.me/portfolio/triangulation" TargetMode="External"/><Relationship Id="rId539" Type="http://schemas.openxmlformats.org/officeDocument/2006/relationships/image" Target="media/image50.png"/><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hm.ac.uk/research-curation/research/projects/worldmap/priority/method.htm,%20e.g.%20WorldMap,%20Marxan" TargetMode="External"/><Relationship Id="rId1000" Type="http://schemas.openxmlformats.org/officeDocument/2006/relationships/hyperlink" Target="https://github.com/Esri/storymap-series.git" TargetMode="External"/><Relationship Id="rId1001" Type="http://schemas.openxmlformats.org/officeDocument/2006/relationships/hyperlink" Target="https://developers.arcgis.com/javascript/latest/guide/functionality-matrix/index.html" TargetMode="External"/><Relationship Id="rId1002" Type="http://schemas.openxmlformats.org/officeDocument/2006/relationships/hyperlink" Target="https://developers.arcgis.com/javascript/3/" TargetMode="External"/><Relationship Id="rId1003" Type="http://schemas.openxmlformats.org/officeDocument/2006/relationships/hyperlink" Target="https://azure.microsoft.com/en-us/blog/microsoft-and-esri-launch-geospatial-ai-on-azure/" TargetMode="External"/><Relationship Id="rId930" Type="http://schemas.openxmlformats.org/officeDocument/2006/relationships/hyperlink" Target="https://developers.google.com/earth-engine/python_install_manual" TargetMode="External"/><Relationship Id="rId931" Type="http://schemas.openxmlformats.org/officeDocument/2006/relationships/hyperlink" Target="https://groups.google.com/forum/" TargetMode="External"/><Relationship Id="rId932" Type="http://schemas.openxmlformats.org/officeDocument/2006/relationships/hyperlink" Target="http://stackoverflow.com/questions/20881768/fastmath-error-in-python-have-decl-mpz-powm-sec" TargetMode="External"/><Relationship Id="rId933" Type="http://schemas.openxmlformats.org/officeDocument/2006/relationships/hyperlink" Target="https://code.google.com/p/earthengine-api" TargetMode="External"/><Relationship Id="rId934" Type="http://schemas.openxmlformats.org/officeDocument/2006/relationships/hyperlink" Target="https://gist.github.com/andrewcottam/bbc98724787e05a693e5" TargetMode="External"/><Relationship Id="rId935" Type="http://schemas.openxmlformats.org/officeDocument/2006/relationships/hyperlink" Target="https://sites.google.com/site/earthengineapidocs/javascript-api/javascript-developers-guide/unbound-algorithms" TargetMode="External"/><Relationship Id="rId936" Type="http://schemas.openxmlformats.org/officeDocument/2006/relationships/hyperlink" Target="https://groups.google.com/forum/?fromgroups=" TargetMode="External"/><Relationship Id="rId937" Type="http://schemas.openxmlformats.org/officeDocument/2006/relationships/hyperlink" Target="https://sites.google.com/site/earthengineapidocs/reference/functions" TargetMode="External"/><Relationship Id="rId150" Type="http://schemas.openxmlformats.org/officeDocument/2006/relationships/hyperlink" Target="file:///\\NETMONDE2\qt_vol23\gisdata\MONDE_GEODB\data\Administrative_Units\GAUL_2014_2013_MIDYEAR\g2014_2013_2_mid.gdb\admin2" TargetMode="External"/><Relationship Id="rId151" Type="http://schemas.openxmlformats.org/officeDocument/2006/relationships/hyperlink" Target="https://github.com/andrewcottam/ArcGIS-Geoprocessing-Scripts/blob/master/src/JRC%20Toolbox.pyt" TargetMode="External"/><Relationship Id="rId152" Type="http://schemas.openxmlformats.org/officeDocument/2006/relationships/image" Target="media/image20.png"/><Relationship Id="rId153" Type="http://schemas.openxmlformats.org/officeDocument/2006/relationships/image" Target="media/image21.png"/><Relationship Id="rId154" Type="http://schemas.openxmlformats.org/officeDocument/2006/relationships/hyperlink" Target="https://github.com/andrewcottam/ArcGIS-Geoprocessing-Scripts/blob/master/src/JRC%20Toolbox.pyt" TargetMode="External"/><Relationship Id="rId155" Type="http://schemas.openxmlformats.org/officeDocument/2006/relationships/image" Target="media/image22.png"/><Relationship Id="rId156" Type="http://schemas.openxmlformats.org/officeDocument/2006/relationships/hyperlink" Target="https://github.com/andrewcottam/ArcGIS-Geoprocessing-Scripts/blob/master/src/JRC%20Toolbox.pyt" TargetMode="External"/><Relationship Id="rId157" Type="http://schemas.openxmlformats.org/officeDocument/2006/relationships/hyperlink" Target="https://github.com/andrewcottam/ArcGIS-Geoprocessing-Scripts/blob/master/src/JRC%20Toolbox.pyt" TargetMode="External"/><Relationship Id="rId158" Type="http://schemas.openxmlformats.org/officeDocument/2006/relationships/hyperlink" Target="http://geojson.io/" TargetMode="External"/><Relationship Id="rId159" Type="http://schemas.openxmlformats.org/officeDocument/2006/relationships/hyperlink" Target="http://help.arcgis.com/en/webapps/flexviewer/extenthelper/flexviewer_extenthelper.html" TargetMode="External"/><Relationship Id="rId938" Type="http://schemas.openxmlformats.org/officeDocument/2006/relationships/hyperlink" Target="https://sites.google.com/site/earthengineapidocs/javascript-api/javascript-developers-guide/image-methods" TargetMode="External"/><Relationship Id="rId939" Type="http://schemas.openxmlformats.org/officeDocument/2006/relationships/image" Target="media/image141.png"/><Relationship Id="rId1004" Type="http://schemas.openxmlformats.org/officeDocument/2006/relationships/hyperlink" Target="mailto:blishten@gmail.com" TargetMode="External"/><Relationship Id="rId1005" Type="http://schemas.openxmlformats.org/officeDocument/2006/relationships/image" Target="media/image157.png"/><Relationship Id="rId1006" Type="http://schemas.openxmlformats.org/officeDocument/2006/relationships/hyperlink" Target="https://www.picloud.com/accounts/start/" TargetMode="External"/><Relationship Id="rId1007" Type="http://schemas.openxmlformats.org/officeDocument/2006/relationships/hyperlink" Target="http://www.cyberciti.biz/tips/postgres-allow-remote-access-tcp-connection.html" TargetMode="External"/><Relationship Id="rId1008" Type="http://schemas.openxmlformats.org/officeDocument/2006/relationships/hyperlink" Target="http://docs.picloud.com/quickstart.html" TargetMode="External"/><Relationship Id="rId1009" Type="http://schemas.openxmlformats.org/officeDocument/2006/relationships/hyperlink" Target="https://www.picloud.com/accounts/jobs/" TargetMode="External"/><Relationship Id="rId540" Type="http://schemas.openxmlformats.org/officeDocument/2006/relationships/hyperlink" Target="https://www.google.com/fusiontables/DataSource?docid=1lisIMTpH5slOpRNJQa3OnGRY2TFoS8ue-k2BVJRr" TargetMode="External"/><Relationship Id="rId541" Type="http://schemas.openxmlformats.org/officeDocument/2006/relationships/hyperlink" Target="https://github.com/andrewcottam/general/blob/master/roadless_access_validation_points_to_postgresql.fmw" TargetMode="External"/><Relationship Id="rId542" Type="http://schemas.openxmlformats.org/officeDocument/2006/relationships/hyperlink" Target="https://github.com/andrewcottam/postgis_scripts/blob/master/roadless_create_validation_table.sql" TargetMode="External"/><Relationship Id="rId543" Type="http://schemas.openxmlformats.org/officeDocument/2006/relationships/hyperlink" Target="file:///E:\cottaan\Documents\GitHub\general\general\fme_scripts\roadless_asia_csv_to_fusion_table.fmw" TargetMode="External"/><Relationship Id="rId544" Type="http://schemas.openxmlformats.org/officeDocument/2006/relationships/hyperlink" Target="file:///E:\cottaan\Documents\GitHub\general\general\fme_scripts\roadless_asia_csv_to_postgresql.fmw" TargetMode="External"/><Relationship Id="rId545" Type="http://schemas.openxmlformats.org/officeDocument/2006/relationships/hyperlink" Target="https://github.com/andrewcottam/postgis_scripts/blob/master/roadless_create_validation_table.sql" TargetMode="External"/><Relationship Id="rId546" Type="http://schemas.openxmlformats.org/officeDocument/2006/relationships/hyperlink" Target="file:///E:\cottaan\Documents\GitHub\general\general\fme_scripts\roadless_s_america_csv_to_fusion_table.fmw" TargetMode="External"/><Relationship Id="rId547" Type="http://schemas.openxmlformats.org/officeDocument/2006/relationships/hyperlink" Target="file:///E:\cottaan\Documents\GitHub\general\general\fme_scripts\roadless_s_america_csv_to_postgresql.fmw" TargetMode="External"/><Relationship Id="rId548" Type="http://schemas.openxmlformats.org/officeDocument/2006/relationships/hyperlink" Target="https://github.com/andrewcottam/postgis_scripts/blob/master/roadless_create_validation_table_s_america.sql" TargetMode="External"/><Relationship Id="rId549" Type="http://schemas.openxmlformats.org/officeDocument/2006/relationships/hyperlink" Target="https://db-server-blishten.c9users.io/phppgadmin/" TargetMode="External"/><Relationship Id="rId1400" Type="http://schemas.openxmlformats.org/officeDocument/2006/relationships/hyperlink" Target="https://github.com/mapbox/mapbox-react-examples" TargetMode="External"/><Relationship Id="rId1401" Type="http://schemas.openxmlformats.org/officeDocument/2006/relationships/hyperlink" Target="https://blog.mapbox.com/mapbox-gl-js-react-764da6cc074a" TargetMode="External"/><Relationship Id="rId1402" Type="http://schemas.openxmlformats.org/officeDocument/2006/relationships/hyperlink" Target="https://github.com/alex3165/react-mapbox-gl" TargetMode="External"/><Relationship Id="rId1403" Type="http://schemas.openxmlformats.org/officeDocument/2006/relationships/hyperlink" Target="https://pusher.com/sessions/meetup/the-js-roundabout/webgl-map-with-mapbox-and-react" TargetMode="External"/><Relationship Id="rId1404" Type="http://schemas.openxmlformats.org/officeDocument/2006/relationships/hyperlink" Target="https://github.com/alex3165/react-mapbox-gl/issues/351" TargetMode="External"/><Relationship Id="rId1405" Type="http://schemas.openxmlformats.org/officeDocument/2006/relationships/hyperlink" Target="https://github.com/alex3165/react-mapbox-gl/issues/461" TargetMode="External"/><Relationship Id="rId1406" Type="http://schemas.openxmlformats.org/officeDocument/2006/relationships/hyperlink" Target="https://github.com/mapbox/mapbox-gl-js/issues/1715" TargetMode="External"/><Relationship Id="rId1407" Type="http://schemas.openxmlformats.org/officeDocument/2006/relationships/hyperlink" Target="https://github.com/mapbox/mapbox-gl-js/blob/03680eb57489cf442f8c538141ea27c73d98d532/src/ui/hash.js" TargetMode="External"/><Relationship Id="rId1408" Type="http://schemas.openxmlformats.org/officeDocument/2006/relationships/hyperlink" Target="https://developer.mozilla.org/en-US/docs/Web/API/WindowEventHandlers/onpopstate" TargetMode="External"/><Relationship Id="rId1409" Type="http://schemas.openxmlformats.org/officeDocument/2006/relationships/image" Target="media/image176.png"/><Relationship Id="rId940" Type="http://schemas.openxmlformats.org/officeDocument/2006/relationships/image" Target="media/image142.png"/><Relationship Id="rId941" Type="http://schemas.openxmlformats.org/officeDocument/2006/relationships/image" Target="media/image143.png"/><Relationship Id="rId942" Type="http://schemas.openxmlformats.org/officeDocument/2006/relationships/hyperlink" Target="http://gis.stackexchange.com/questions/8650/how-to-measure-the-accuracy-of-latitude-and-longitude" TargetMode="External"/><Relationship Id="rId943" Type="http://schemas.openxmlformats.org/officeDocument/2006/relationships/hyperlink" Target="https://github.com/andrewcottam/water_detection_python_scripts/blob/38f56249cb30e4c594790b3b2cf3a46aa2dca840/getGeePixelValues.py" TargetMode="External"/><Relationship Id="rId944" Type="http://schemas.openxmlformats.org/officeDocument/2006/relationships/hyperlink" Target="https://github.com/andrewcottam/water_detection_python_scripts/blob/a626bd6f794c3b24ab4b60796f7c47363ff702fb/alignPointsToGeeGrid.py" TargetMode="External"/><Relationship Id="rId945" Type="http://schemas.openxmlformats.org/officeDocument/2006/relationships/hyperlink" Target="https://github.com/andrewcottam/water_detection_python_scripts/blob/0add4f66d90c615ec70ed953a69e8372387cde06/refetchValidationSiteValues.py" TargetMode="External"/><Relationship Id="rId160" Type="http://schemas.openxmlformats.org/officeDocument/2006/relationships/hyperlink" Target="http://help.arcgis.com/en/arcgisdesktop/10.0/help/index.html" TargetMode="External"/><Relationship Id="rId161" Type="http://schemas.openxmlformats.org/officeDocument/2006/relationships/hyperlink" Target="http://help.arcgis.com/en/arcgisdesktop/10.0/help/index.html" TargetMode="External"/><Relationship Id="rId162" Type="http://schemas.openxmlformats.org/officeDocument/2006/relationships/hyperlink" Target="http://forums.arcgis.com/threads/29485-convert-multiple-overlapping-polygons-into-multiple-grids?highlight=polygon+raster" TargetMode="External"/><Relationship Id="rId163" Type="http://schemas.openxmlformats.org/officeDocument/2006/relationships/hyperlink" Target="http://pypi.python.org/pypi/GDAL/%20-%20no%20luck" TargetMode="External"/><Relationship Id="rId164" Type="http://schemas.openxmlformats.org/officeDocument/2006/relationships/hyperlink" Target="http://www.gis.usu.edu/~chrisg/python/2009/docs/gdal_win.pdf" TargetMode="External"/><Relationship Id="rId165" Type="http://schemas.openxmlformats.org/officeDocument/2006/relationships/hyperlink" Target="http://pythongisandstuff.wordpress.com/2011/07/07/installing-gdal-and-ogr-for-python-on-windows/" TargetMode="External"/><Relationship Id="rId166" Type="http://schemas.openxmlformats.org/officeDocument/2006/relationships/hyperlink" Target="http://osgeo-org.1803224.n2.nabble.com/gdal-dev-ArcGIS-10-td5412528.html" TargetMode="External"/><Relationship Id="rId167" Type="http://schemas.openxmlformats.org/officeDocument/2006/relationships/hyperlink" Target="http://forums.arcgis.com/threads/31695-Conflict-arcpy-(Arc-10)-and-gdal?highlight=gdal" TargetMode="External"/><Relationship Id="rId168" Type="http://schemas.openxmlformats.org/officeDocument/2006/relationships/hyperlink" Target="http://trac.osgeo.org/gdal/wiki/GdalOgrInPython" TargetMode="External"/><Relationship Id="rId169" Type="http://schemas.openxmlformats.org/officeDocument/2006/relationships/hyperlink" Target="http://trac.osgeo.org/osgeo4w/" TargetMode="External"/><Relationship Id="rId946" Type="http://schemas.openxmlformats.org/officeDocument/2006/relationships/image" Target="media/image144.png"/><Relationship Id="rId947" Type="http://schemas.openxmlformats.org/officeDocument/2006/relationships/image" Target="media/image145.png"/><Relationship Id="rId948" Type="http://schemas.openxmlformats.org/officeDocument/2006/relationships/hyperlink" Target="https://groups.google.com/forum/" TargetMode="External"/><Relationship Id="rId949" Type="http://schemas.openxmlformats.org/officeDocument/2006/relationships/image" Target="media/image146.png"/><Relationship Id="rId1010" Type="http://schemas.openxmlformats.org/officeDocument/2006/relationships/hyperlink" Target="http://www.picloud.com/docs/base_environment/1/installed/" TargetMode="External"/><Relationship Id="rId1011" Type="http://schemas.openxmlformats.org/officeDocument/2006/relationships/hyperlink" Target="http://www.cyberciti.biz/tips/postgres-allow-remote-access-tcp-connection.html" TargetMode="External"/><Relationship Id="rId1012" Type="http://schemas.openxmlformats.org/officeDocument/2006/relationships/hyperlink" Target="http://www.paolocorti.net/2011/03/23/a-quick-look-at-the-wfs-gdal-driver/" TargetMode="External"/><Relationship Id="rId1013" Type="http://schemas.openxmlformats.org/officeDocument/2006/relationships/hyperlink" Target="http://mappingcenter.esri.com/index.cfm?fa=arcgisResources.more" TargetMode="External"/><Relationship Id="rId1014" Type="http://schemas.openxmlformats.org/officeDocument/2006/relationships/hyperlink" Target="http://help.arcgis.com/en/arcgisdesktop/10.0/help/003r/pdf/projected_coordinate_systems.pdf" TargetMode="External"/><Relationship Id="rId1015" Type="http://schemas.openxmlformats.org/officeDocument/2006/relationships/hyperlink" Target="http://forums.esri.com/Thread.asp?c=93&amp;f=984&amp;t=288607" TargetMode="External"/><Relationship Id="rId1016" Type="http://schemas.openxmlformats.org/officeDocument/2006/relationships/hyperlink" Target="http://spatialreference.org/ref/sr-org/7150/" TargetMode="External"/><Relationship Id="rId1017"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018"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019" Type="http://schemas.openxmlformats.org/officeDocument/2006/relationships/hyperlink" Target="http://svn.osgeo.org/gdal/trunk/autotest/ogr/ogr_wfs.py" TargetMode="External"/><Relationship Id="rId550" Type="http://schemas.openxmlformats.org/officeDocument/2006/relationships/hyperlink" Target="https://help.github.com/articles/duplicating-a-repository/" TargetMode="External"/><Relationship Id="rId551" Type="http://schemas.openxmlformats.org/officeDocument/2006/relationships/hyperlink" Target="http://www.jasig.org/cas/protocol" TargetMode="External"/><Relationship Id="rId552" Type="http://schemas.openxmlformats.org/officeDocument/2006/relationships/hyperlink" Target="https://wiki.jasig.org/display/CAS/Proxy+CAS+Walkthrough" TargetMode="External"/><Relationship Id="rId553" Type="http://schemas.openxmlformats.org/officeDocument/2006/relationships/image" Target="media/image51.jpeg"/><Relationship Id="rId554" Type="http://schemas.openxmlformats.org/officeDocument/2006/relationships/hyperlink" Target="https://intragate.ec.europa.eu/cas/login" TargetMode="External"/><Relationship Id="rId555" Type="http://schemas.openxmlformats.org/officeDocument/2006/relationships/hyperlink" Target="https://intragate.ec.europa.eu/cas/login?service=http://localhost/test" TargetMode="External"/><Relationship Id="rId55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55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558" Type="http://schemas.openxmlformats.org/officeDocument/2006/relationships/hyperlink" Target="http://dopa-services.jrc.ec.europa.eu/services" TargetMode="External"/><Relationship Id="rId559" Type="http://schemas.openxmlformats.org/officeDocument/2006/relationships/hyperlink" Target="http://ehabitat-wps.jrc.ec.europa.eu/eSpecies/speciesValidator.html?wdpaid=785" TargetMode="External"/><Relationship Id="rId1410" Type="http://schemas.openxmlformats.org/officeDocument/2006/relationships/image" Target="media/image177.png"/><Relationship Id="rId1411" Type="http://schemas.openxmlformats.org/officeDocument/2006/relationships/hyperlink" Target="https://github.com/mapbox/mapbox-gl-js/issues/5019" TargetMode="External"/><Relationship Id="rId1412" Type="http://schemas.openxmlformats.org/officeDocument/2006/relationships/image" Target="media/image178.png"/><Relationship Id="rId1413" Type="http://schemas.openxmlformats.org/officeDocument/2006/relationships/hyperlink" Target="https://github.com/lukasmartinelli/mapbox-gl-inspect" TargetMode="External"/><Relationship Id="rId1414" Type="http://schemas.openxmlformats.org/officeDocument/2006/relationships/hyperlink" Target="https://mapzen.com/products/tangram/" TargetMode="External"/><Relationship Id="rId1415" Type="http://schemas.openxmlformats.org/officeDocument/2006/relationships/hyperlink" Target="https://mapzen.com/documentation/tangram/Scene-file/" TargetMode="External"/><Relationship Id="rId1416" Type="http://schemas.openxmlformats.org/officeDocument/2006/relationships/hyperlink" Target="https://mapzen.com/documentation/tangram/sources/" TargetMode="External"/><Relationship Id="rId1417" Type="http://schemas.openxmlformats.org/officeDocument/2006/relationships/hyperlink" Target="https://mapzen.com/blog/tangram-labels/" TargetMode="External"/><Relationship Id="rId1418" Type="http://schemas.openxmlformats.org/officeDocument/2006/relationships/hyperlink" Target="https://mapzen.com/tangram/view/?scene=https://mapzen.com/api/scenes/43045/224/resources/basic.yaml" TargetMode="External"/><Relationship Id="rId1419" Type="http://schemas.openxmlformats.org/officeDocument/2006/relationships/image" Target="media/image179.png"/><Relationship Id="rId950" Type="http://schemas.openxmlformats.org/officeDocument/2006/relationships/hyperlink" Target="https://earthengine.googlesource.com/new-password" TargetMode="External"/><Relationship Id="rId951" Type="http://schemas.openxmlformats.org/officeDocument/2006/relationships/image" Target="media/image147.png"/><Relationship Id="rId952" Type="http://schemas.openxmlformats.org/officeDocument/2006/relationships/hyperlink" Target="https://earthengine.googlesource.com/" TargetMode="External"/><Relationship Id="rId953" Type="http://schemas.openxmlformats.org/officeDocument/2006/relationships/hyperlink" Target="https://docs.google.com/presentation/d/1HSUHjGc9ZWTv-gCIr_BHhX2BlVHxGis_F7vKl_pInjI/edit" TargetMode="External"/><Relationship Id="rId954" Type="http://schemas.openxmlformats.org/officeDocument/2006/relationships/hyperlink" Target="https://code.earthengine.google.com/1ad3642bf80454684a7811d0a2d44935" TargetMode="External"/><Relationship Id="rId955" Type="http://schemas.openxmlformats.org/officeDocument/2006/relationships/image" Target="media/image148.png"/><Relationship Id="rId170" Type="http://schemas.openxmlformats.org/officeDocument/2006/relationships/hyperlink" Target="mailto:cottaan@cruise:/usr/lib64/python2.6/site-packages/osgeo" TargetMode="External"/><Relationship Id="rId171" Type="http://schemas.openxmlformats.org/officeDocument/2006/relationships/hyperlink" Target="http://stackoverflow.com/questions/726690/who-killed-my-process-and-why" TargetMode="External"/><Relationship Id="rId172" Type="http://schemas.openxmlformats.org/officeDocument/2006/relationships/hyperlink" Target="http://stackoverflow.com/questions/4405083/my-python-for-loop-is-causing-a-memoryerror-how-can-i-optimize-this" TargetMode="External"/><Relationship Id="rId173" Type="http://schemas.openxmlformats.org/officeDocument/2006/relationships/hyperlink" Target="http://pydoop.sourceforge.net/docs/index.html" TargetMode="External"/><Relationship Id="rId174" Type="http://schemas.openxmlformats.org/officeDocument/2006/relationships/hyperlink" Target="http://docs.picloud.com/quickstart.html" TargetMode="External"/><Relationship Id="rId175" Type="http://schemas.openxmlformats.org/officeDocument/2006/relationships/hyperlink" Target="http://gis.stackexchange.com/questions/233/how-to-get-raster-image-as-array-in-python-with-arcgis" TargetMode="External"/><Relationship Id="rId176" Type="http://schemas.openxmlformats.org/officeDocument/2006/relationships/hyperlink" Target="http://proceedings.esri.com/dvd/uc/2010/uc-index/uc/workshops/tw_664.pdf" TargetMode="External"/><Relationship Id="rId177" Type="http://schemas.openxmlformats.org/officeDocument/2006/relationships/hyperlink" Target="http://gis.stackexchange.com/questions/233/how-to-get-raster-image-as-array-in-python-with-arcgis" TargetMode="External"/><Relationship Id="rId178" Type="http://schemas.openxmlformats.org/officeDocument/2006/relationships/hyperlink" Target="http://help.arcgis.com/en/arcgisdesktop/10.0/help/index.html" TargetMode="External"/><Relationship Id="rId179" Type="http://schemas.openxmlformats.org/officeDocument/2006/relationships/hyperlink" Target="http://fwarmerdam.blogspot.com/2010/02/world-mapping.html" TargetMode="External"/><Relationship Id="rId956" Type="http://schemas.openxmlformats.org/officeDocument/2006/relationships/image" Target="media/image149.png"/><Relationship Id="rId957" Type="http://schemas.openxmlformats.org/officeDocument/2006/relationships/image" Target="media/image150.png"/><Relationship Id="rId958" Type="http://schemas.openxmlformats.org/officeDocument/2006/relationships/image" Target="media/image151.png"/><Relationship Id="rId959" Type="http://schemas.openxmlformats.org/officeDocument/2006/relationships/hyperlink" Target="https://support.google.com/fusiontables/answer/171181?hl=en" TargetMode="External"/><Relationship Id="rId1020" Type="http://schemas.openxmlformats.org/officeDocument/2006/relationships/hyperlink" Target="http://gdal.org/python/osgeo.ogr.Layer-class.html" TargetMode="External"/><Relationship Id="rId1021" Type="http://schemas.openxmlformats.org/officeDocument/2006/relationships/hyperlink" Target="http://testcharlie.jrc.it/pa/347" TargetMode="External"/><Relationship Id="rId1022" Type="http://schemas.openxmlformats.org/officeDocument/2006/relationships/hyperlink" Target="mailto:andrew.cottam@jrc.ec.europa.eu/thargal88" TargetMode="External"/><Relationship Id="rId1023" Type="http://schemas.openxmlformats.org/officeDocument/2006/relationships/hyperlink" Target="http://ajax.googleapis.com/ajax/libs/dojo/1.10.4/dojo/dojo.js" TargetMode="External"/><Relationship Id="rId1024" Type="http://schemas.openxmlformats.org/officeDocument/2006/relationships/hyperlink" Target="http://www.cloudera.com/content/cloudera/en/resources/library/training/cloudera-essentials-for-apache-hadoop-the-motivation-for-hadoop.html" TargetMode="External"/><Relationship Id="rId1025" Type="http://schemas.openxmlformats.org/officeDocument/2006/relationships/hyperlink" Target="http://www.cloudera.com/content/cloudera/en/resources/library/training/dissecting-the-apache-hadoop-stack-2-of-6.html" TargetMode="External"/><Relationship Id="rId1026" Type="http://schemas.openxmlformats.org/officeDocument/2006/relationships/hyperlink" Target="http://www.cloudera.com/content/cloudera/en/resources/library/training/cloudera-essentials-for-apache-hadoop-3-of-6-solving-business-challenges-with-apache-hadoop.html" TargetMode="External"/><Relationship Id="rId1027"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28" Type="http://schemas.openxmlformats.org/officeDocument/2006/relationships/hyperlink" Target="http://www.cloudera.com/content/cloudera/en/resources/library/training/cloudera-essentials-for-apache-hadoop-5-of-6-preparing-your-data-center-for-hadoop.html" TargetMode="External"/><Relationship Id="rId1029" Type="http://schemas.openxmlformats.org/officeDocument/2006/relationships/hyperlink" Target="http://www.cloudera.com/content/cloudera/en/resources/library/training/cloudera-essentials-for-apache-hadoop-6-of-6-managing-the-elephant-in-the-room.html" TargetMode="External"/><Relationship Id="rId560" Type="http://schemas.openxmlformats.org/officeDocument/2006/relationships/hyperlink" Target="https://developers.google.com/api-client-library/javascript/" TargetMode="External"/><Relationship Id="rId561" Type="http://schemas.openxmlformats.org/officeDocument/2006/relationships/hyperlink" Target="https://developers.google.com/identity/sign-in/web/" TargetMode="External"/><Relationship Id="rId562" Type="http://schemas.openxmlformats.org/officeDocument/2006/relationships/hyperlink" Target="https://intragate.ec.europa.eu/cas/login?service=http://localhost/bling" TargetMode="External"/><Relationship Id="rId563"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564"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565" Type="http://schemas.openxmlformats.org/officeDocument/2006/relationships/hyperlink" Target="http://dopa-services.jrc.it/services/especies/_set_test?param1=1" TargetMode="External"/><Relationship Id="rId566" Type="http://schemas.openxmlformats.org/officeDocument/2006/relationships/hyperlink" Target="http://dopa-services.jrc.it/services/ecasLogin" TargetMode="External"/><Relationship Id="rId567" Type="http://schemas.openxmlformats.org/officeDocument/2006/relationships/hyperlink" Target="http://dopa-services.jrc.it/services/endSession" TargetMode="External"/><Relationship Id="rId568" Type="http://schemas.openxmlformats.org/officeDocument/2006/relationships/hyperlink" Target="http://dopa-services.jrc.it/services/ecasLogout" TargetMode="External"/><Relationship Id="rId569" Type="http://schemas.openxmlformats.org/officeDocument/2006/relationships/hyperlink" Target="https://code.google.com/r/edmundcrewe-proxypatch/source/browse/django_cas/tests/cas_tests.py" TargetMode="External"/><Relationship Id="rId1420" Type="http://schemas.openxmlformats.org/officeDocument/2006/relationships/hyperlink" Target="https://www.mapbox.com/help/how-analysis-works/" TargetMode="External"/><Relationship Id="rId1421" Type="http://schemas.openxmlformats.org/officeDocument/2006/relationships/hyperlink" Target="https://gis.stackexchange.com/questions/243460/turf-js-union-with-array-of-features" TargetMode="External"/><Relationship Id="rId1422" Type="http://schemas.openxmlformats.org/officeDocument/2006/relationships/image" Target="media/image180.png"/><Relationship Id="rId1423" Type="http://schemas.openxmlformats.org/officeDocument/2006/relationships/image" Target="media/image181.png"/><Relationship Id="rId1424" Type="http://schemas.openxmlformats.org/officeDocument/2006/relationships/image" Target="media/image182.png"/><Relationship Id="rId1425" Type="http://schemas.openxmlformats.org/officeDocument/2006/relationships/hyperlink" Target="https://npmcdn.com/@turf/turf@4&#8230;npmcdn.com/@turf/turf@4.7.3/turf.min.js:12:21593)" TargetMode="External"/><Relationship Id="rId1426" Type="http://schemas.openxmlformats.org/officeDocument/2006/relationships/hyperlink" Target="https://github.com/mapbox/vt2geojson" TargetMode="External"/><Relationship Id="rId1427" Type="http://schemas.openxmlformats.org/officeDocument/2006/relationships/hyperlink" Target="https://reactjs.org/" TargetMode="External"/><Relationship Id="rId1428" Type="http://schemas.openxmlformats.org/officeDocument/2006/relationships/hyperlink" Target="https://andrewcottam.github.io/wireframes/regional/build/indicator/2" TargetMode="External"/><Relationship Id="rId1429" Type="http://schemas.openxmlformats.org/officeDocument/2006/relationships/hyperlink" Target="http://beta.biopama.org/wireframes/regional/build/indicator/2" TargetMode="External"/><Relationship Id="rId960" Type="http://schemas.openxmlformats.org/officeDocument/2006/relationships/hyperlink" Target="https://EU-Commission.maps.arcgis.com" TargetMode="External"/><Relationship Id="rId961" Type="http://schemas.openxmlformats.org/officeDocument/2006/relationships/hyperlink" Target="http://msdn.microsoft.com/en-us/library/ff701713.aspx" TargetMode="External"/><Relationship Id="rId962" Type="http://schemas.openxmlformats.org/officeDocument/2006/relationships/hyperlink" Target="http://dev.virtualearth.net/REST/v1/Imagery/Metadata/Aerial/47.23,-122.3?zl=10&amp;key=AhW7FP_kNS9ae83qjF2DzlmTYOU609o9Io_Guc3a2AHUsRhfIz3SlxuOHCdn1b4G" TargetMode="External"/><Relationship Id="rId963" Type="http://schemas.openxmlformats.org/officeDocument/2006/relationships/hyperlink" Target="https://andrewcottam.cartodb.com/api/v2/sql?q=select%20*%20from%20countries%20where%20iso3='MYS'" TargetMode="External"/><Relationship Id="rId964" Type="http://schemas.openxmlformats.org/officeDocument/2006/relationships/hyperlink" Target="https://andrewcottam.cartodb.com/api/v2/sql?q=select%20*%20from%20countries%20where%20iso3='MYS'&amp;format=GeoJSON" TargetMode="External"/><Relationship Id="rId965" Type="http://schemas.openxmlformats.org/officeDocument/2006/relationships/hyperlink" Target="https://andrewcottam.cartodb.com/api/v2/sql?q=select%20name,ST_AsGeoJSON(the_geom)%20as%20the_geom%20from%20countries%20where%20iso3='MYS'" TargetMode="External"/><Relationship Id="rId180" Type="http://schemas.openxmlformats.org/officeDocument/2006/relationships/hyperlink" Target="http://help.arcgis.com/en/arcgisdesktop/10.0/help/index.html" TargetMode="External"/><Relationship Id="rId181" Type="http://schemas.openxmlformats.org/officeDocument/2006/relationships/hyperlink" Target="http://79.125.16.106/IUCN/mapper/index.html?ID_NO=13132" TargetMode="External"/><Relationship Id="rId182" Type="http://schemas.openxmlformats.org/officeDocument/2006/relationships/hyperlink" Target="http://79.125.16.106/IUCN/mapper/index.html?ID_NO=2358" TargetMode="External"/><Relationship Id="rId183" Type="http://schemas.openxmlformats.org/officeDocument/2006/relationships/hyperlink" Target="http://79.125.16.106/ArcGIS/rest/services/Andrew/eSpeciesPilot/MapServer/1/query?where=quadkey%3D%27132320330232012%27" TargetMode="External"/><Relationship Id="rId184" Type="http://schemas.openxmlformats.org/officeDocument/2006/relationships/hyperlink" Target="http://79.125.16.106/ArcGIS/rest/services/Andrew/eSpeciesPilot/MapServer/1/queryRelatedRecords?objectIds=1011550&amp;relationshipId=0&amp;outFields=*" TargetMode="External"/><Relationship Id="rId185" Type="http://schemas.openxmlformats.org/officeDocument/2006/relationships/hyperlink" Target="http://www.informit.com/articles/article.aspx?p=377652" TargetMode="External"/><Relationship Id="rId186" Type="http://schemas.openxmlformats.org/officeDocument/2006/relationships/hyperlink" Target="http://www.postgresql.org/docs/8.3/static/indexes-types.html" TargetMode="External"/><Relationship Id="rId187" Type="http://schemas.openxmlformats.org/officeDocument/2006/relationships/hyperlink" Target="http://en.wikipedia.org/wiki/Geohash" TargetMode="External"/><Relationship Id="rId188" Type="http://schemas.openxmlformats.org/officeDocument/2006/relationships/hyperlink" Target="http://code.google.com/p/python-geohash/" TargetMode="External"/><Relationship Id="rId189" Type="http://schemas.openxmlformats.org/officeDocument/2006/relationships/hyperlink" Target="http://en.wikipedia.org/wiki/Natural_Area_Code" TargetMode="External"/><Relationship Id="rId966" Type="http://schemas.openxmlformats.org/officeDocument/2006/relationships/hyperlink" Target="https://andrewcottam.cartodb.com/api/v2/sql?q=select%20name,ST_AsText(the_geom)%20as%20the_geom%20from%20countries%20where%20iso3='MYS'" TargetMode="External"/><Relationship Id="rId967" Type="http://schemas.openxmlformats.org/officeDocument/2006/relationships/hyperlink" Target="https://andrewcottam.cartodb.com/api/v2/sql?q=SELECT%20ST_Area(the_geom)%20FROM%20countries" TargetMode="External"/><Relationship Id="rId968" Type="http://schemas.openxmlformats.org/officeDocument/2006/relationships/hyperlink" Target="http://citusdata.com/blog/63-real-time-sql-queries-on-hadoop" TargetMode="External"/><Relationship Id="rId969" Type="http://schemas.openxmlformats.org/officeDocument/2006/relationships/hyperlink" Target="http://mapsapidocs.digitalglobe.com/v1.0/discuss/5737860cc6c1690e003932e4" TargetMode="External"/><Relationship Id="rId1030" Type="http://schemas.openxmlformats.org/officeDocument/2006/relationships/hyperlink" Target="http://www.cloudera.com/content/cloudera/en/resources/library/training/intorduction-hbase-todd-lipcon.html" TargetMode="External"/><Relationship Id="rId1031" Type="http://schemas.openxmlformats.org/officeDocument/2006/relationships/hyperlink" Target="http://vimeo.com/23400732" TargetMode="External"/><Relationship Id="rId1032" Type="http://schemas.openxmlformats.org/officeDocument/2006/relationships/hyperlink" Target="http://vimeo.com/7459498" TargetMode="External"/><Relationship Id="rId1033" Type="http://schemas.openxmlformats.org/officeDocument/2006/relationships/hyperlink" Target="http://www.cloudera.com/content/cloudera/en/resources/library/hadoopworld/Live_from_Strata_Hadoop_World_2012_Lars_George_Cloudera.html" TargetMode="External"/><Relationship Id="rId1034" Type="http://schemas.openxmlformats.org/officeDocument/2006/relationships/hyperlink" Target="http://vimeo.com/44718913" TargetMode="External"/><Relationship Id="rId1035" Type="http://schemas.openxmlformats.org/officeDocument/2006/relationships/hyperlink" Target="http://vimeo.com/44715954" TargetMode="External"/><Relationship Id="rId1036" Type="http://schemas.openxmlformats.org/officeDocument/2006/relationships/hyperlink" Target="http://www.youtube.com/watch?v=_HLoH_PgrLk" TargetMode="External"/><Relationship Id="rId1037" Type="http://schemas.openxmlformats.org/officeDocument/2006/relationships/hyperlink" Target="http://www.youtube.com/watch?v=xHvJhuGGOKc" TargetMode="External"/><Relationship Id="rId1038" Type="http://schemas.openxmlformats.org/officeDocument/2006/relationships/hyperlink" Target="http://www.youtube.com/watch?feature=player_embedded&amp;v=SS27F-hYWfU" TargetMode="External"/><Relationship Id="rId1039" Type="http://schemas.openxmlformats.org/officeDocument/2006/relationships/hyperlink" Target="http://www.cloudera.com/content/cloudera/en/resources/library/training/cloudera-manager-training-part-ii.html" TargetMode="External"/><Relationship Id="rId570" Type="http://schemas.openxmlformats.org/officeDocument/2006/relationships/hyperlink" Target="mailto:a.cottam@gmail.com" TargetMode="External"/><Relationship Id="rId571" Type="http://schemas.openxmlformats.org/officeDocument/2006/relationships/hyperlink" Target="https://c9.io/" TargetMode="External"/><Relationship Id="rId572" Type="http://schemas.openxmlformats.org/officeDocument/2006/relationships/hyperlink" Target="mailto:A.cottam@gmail.com" TargetMode="External"/><Relationship Id="rId573" Type="http://schemas.openxmlformats.org/officeDocument/2006/relationships/image" Target="media/image52.png"/><Relationship Id="rId574" Type="http://schemas.openxmlformats.org/officeDocument/2006/relationships/hyperlink" Target="https://github.com/c9/c9.ide.language.codeintel/blob/master/README.md" TargetMode="External"/><Relationship Id="rId575" Type="http://schemas.openxmlformats.org/officeDocument/2006/relationships/image" Target="media/image53.png"/><Relationship Id="rId576" Type="http://schemas.openxmlformats.org/officeDocument/2006/relationships/hyperlink" Target="https://leaflet-map-blishten.c9users.io/index.html" TargetMode="External"/><Relationship Id="rId577" Type="http://schemas.openxmlformats.org/officeDocument/2006/relationships/hyperlink" Target="mailto:git@github.com:andrewcottam/geeImageServer.git" TargetMode="External"/><Relationship Id="rId578" Type="http://schemas.openxmlformats.org/officeDocument/2006/relationships/hyperlink" Target="https://python-blishten.c9users.io/" TargetMode="External"/><Relationship Id="rId579" Type="http://schemas.openxmlformats.org/officeDocument/2006/relationships/hyperlink" Target="http://docs.geoserver.org/latest/en/user/production/container.html" TargetMode="External"/><Relationship Id="rId1430" Type="http://schemas.openxmlformats.org/officeDocument/2006/relationships/hyperlink" Target="http://beta.biopama.org/wireframes/regional/build/index.html" TargetMode="External"/><Relationship Id="rId1431" Type="http://schemas.openxmlformats.org/officeDocument/2006/relationships/hyperlink" Target="https://serverless-stack.com/chapters/environments-in-create-react-app.html" TargetMode="External"/><Relationship Id="rId1432" Type="http://schemas.openxmlformats.org/officeDocument/2006/relationships/hyperlink" Target="https://medium.com/@svinkle/how-to-deploy-a-react-app-to-a-subdirectory-f694d46427c1" TargetMode="External"/><Relationship Id="rId1433" Type="http://schemas.openxmlformats.org/officeDocument/2006/relationships/hyperlink" Target="https://reacttraining.com/react-router/web/api/Route/path-string" TargetMode="External"/><Relationship Id="rId1434" Type="http://schemas.openxmlformats.org/officeDocument/2006/relationships/hyperlink" Target="https://www.npmjs.com/package/path-to-regexp" TargetMode="External"/><Relationship Id="rId1435" Type="http://schemas.openxmlformats.org/officeDocument/2006/relationships/hyperlink" Target="https://www.npmjs.com/package/react-fontawesome" TargetMode="External"/><Relationship Id="rId1436" Type="http://schemas.openxmlformats.org/officeDocument/2006/relationships/hyperlink" Target="https://github.com/danawoodman/react-fontawesome" TargetMode="External"/><Relationship Id="rId1437" Type="http://schemas.openxmlformats.org/officeDocument/2006/relationships/hyperlink" Target="https://github.com/alex3165/react-mapbox-gl" TargetMode="External"/><Relationship Id="rId1438" Type="http://schemas.openxmlformats.org/officeDocument/2006/relationships/hyperlink" Target="https://charleslbryant.gitbooks.io/hello-react-and-typescript/content/Samples/ComponentsInSeparateFiles.html" TargetMode="External"/><Relationship Id="rId1439" Type="http://schemas.openxmlformats.org/officeDocument/2006/relationships/hyperlink" Target="https://api.mapbox.com/mapbox-assembly/mbx/v0.23.1/opensans-italic.woff2" TargetMode="External"/><Relationship Id="rId970" Type="http://schemas.openxmlformats.org/officeDocument/2006/relationships/hyperlink" Target="https://c.tiles.mapbox.com/v4/digitalglobe.nmmhkk79/10/501/467.png?access_token=pk.eyJ1IjoiZGlnaXRhbGdsb2JlIiwiYSI6ImNpbmJscnhhZTBudmp0cWx3MXI5bWt0djgifQ.9DibR63tG-LY6FvjDLhCXg" TargetMode="External"/><Relationship Id="rId971" Type="http://schemas.openxmlformats.org/officeDocument/2006/relationships/hyperlink" Target="http://mapsapidocs.digitalglobe.com/v1.0/docs/imagery-and-basemaps" TargetMode="External"/><Relationship Id="rId972" Type="http://schemas.openxmlformats.org/officeDocument/2006/relationships/hyperlink" Target="mailto:a.cottam@gmail.com/thargal88" TargetMode="External"/><Relationship Id="rId973" Type="http://schemas.openxmlformats.org/officeDocument/2006/relationships/hyperlink" Target="http://blog.programmableweb.com/2012/06/21/7-free-geocoding-apis-google-bing-yahoo-and-mapquest/" TargetMode="External"/><Relationship Id="rId974" Type="http://schemas.openxmlformats.org/officeDocument/2006/relationships/hyperlink" Target="https://nominatim.openstreetmap.org/search?format=json&amp;q=L" TargetMode="External"/><Relationship Id="rId975" Type="http://schemas.openxmlformats.org/officeDocument/2006/relationships/hyperlink" Target="mailto:a.cottam@gmail.com" TargetMode="External"/><Relationship Id="rId190" Type="http://schemas.openxmlformats.org/officeDocument/2006/relationships/hyperlink" Target="http://graphics.stanford.edu/~seander/bithacks.html" TargetMode="External"/><Relationship Id="rId191" Type="http://schemas.openxmlformats.org/officeDocument/2006/relationships/hyperlink" Target="http://en.wikipedia.org/wiki/Z-order_(curve" TargetMode="External"/><Relationship Id="rId192" Type="http://schemas.openxmlformats.org/officeDocument/2006/relationships/hyperlink" Target="http://www.gitta.info/SpatPartitio/en/html/index.html" TargetMode="External"/><Relationship Id="rId193" Type="http://schemas.openxmlformats.org/officeDocument/2006/relationships/hyperlink" Target="http://msdn.microsoft.com/en-us/library/bb259689.aspx" TargetMode="External"/><Relationship Id="rId194" Type="http://schemas.openxmlformats.org/officeDocument/2006/relationships/hyperlink" Target="http://www.maptiler.org/google-maps-coordinates-tile-bounds-projection/%20" TargetMode="External"/><Relationship Id="rId195" Type="http://schemas.openxmlformats.org/officeDocument/2006/relationships/hyperlink" Target="http://apitricks.blogspot.com/2011/04/quadtree.html" TargetMode="External"/><Relationship Id="rId196" Type="http://schemas.openxmlformats.org/officeDocument/2006/relationships/hyperlink" Target="http://www.sharpgis.net/post/2008/05/15/SphericalWeb-Mercator-EPSG-code-3785.aspx" TargetMode="External"/><Relationship Id="rId197" Type="http://schemas.openxmlformats.org/officeDocument/2006/relationships/hyperlink" Target="http://www.maptiler.org/google-maps-coordinates-tile-bounds-projection/" TargetMode="External"/><Relationship Id="rId198" Type="http://schemas.openxmlformats.org/officeDocument/2006/relationships/hyperlink" Target="http://msdn.microsoft.com/en-us/library/bb259689.aspx%20(4.7773*256%20=%201222.9888" TargetMode="External"/><Relationship Id="rId199" Type="http://schemas.openxmlformats.org/officeDocument/2006/relationships/hyperlink" Target="http://sourceforge.net/projects/numpy/files/NumPy/1.6.1/numpy-1.6.1-win32-superpack-python2.6.exe/download" TargetMode="External"/><Relationship Id="rId976" Type="http://schemas.openxmlformats.org/officeDocument/2006/relationships/hyperlink" Target="https://www.mapbox.com/base/" TargetMode="External"/><Relationship Id="rId977" Type="http://schemas.openxmlformats.org/officeDocument/2006/relationships/hyperlink" Target="https://www.mapbox.com/base/styling/icons/" TargetMode="External"/><Relationship Id="rId978" Type="http://schemas.openxmlformats.org/officeDocument/2006/relationships/hyperlink" Target="https://www.mapbox.com/help/define-geojson/" TargetMode="External"/><Relationship Id="rId979" Type="http://schemas.openxmlformats.org/officeDocument/2006/relationships/hyperlink" Target="https://www.mapbox.com/help/studio-manual-uploads/" TargetMode="External"/><Relationship Id="rId1040" Type="http://schemas.openxmlformats.org/officeDocument/2006/relationships/hyperlink" Target="http://www.cloudera.com/content/cloudera/en/resources/library/hadoopworld/hadoop-world-2011-keynote-presentation-video-ebay-keynote-hugh-e-williams-ebay.html" TargetMode="External"/><Relationship Id="rId1041" Type="http://schemas.openxmlformats.org/officeDocument/2006/relationships/hyperlink" Target="http://www.cloudera.com/content/cloudera/en/resources/library/productdemo/cloudera-manager-demo-cdh-deployment.html" TargetMode="External"/><Relationship Id="rId1042" Type="http://schemas.openxmlformats.org/officeDocument/2006/relationships/hyperlink" Target="http://www.cloudera.com/content/cloudera/en/resources/library/recordedwebinar/from-zero-to-big-data-answers-in-less-than-one-hour.html" TargetMode="External"/><Relationship Id="rId1043" Type="http://schemas.openxmlformats.org/officeDocument/2006/relationships/hyperlink" Target="http://www.youtube.com/watch?v=pJ4ahwABPRs&amp;feature=youtu.be" TargetMode="External"/><Relationship Id="rId1044" Type="http://schemas.openxmlformats.org/officeDocument/2006/relationships/hyperlink" Target="http://cloudera.com/content/cloudera/en/training/courses/data-science-training.html" TargetMode="External"/><Relationship Id="rId1045" Type="http://schemas.openxmlformats.org/officeDocument/2006/relationships/hyperlink" Target="http://cloudera.com/content/cloudera/en/training/courses/data-analyst-training.html" TargetMode="External"/><Relationship Id="rId1046" Type="http://schemas.openxmlformats.org/officeDocument/2006/relationships/hyperlink" Target="http://cloudera.com/content/cloudera/en/training/courses/developer-training.html" TargetMode="External"/><Relationship Id="rId1047" Type="http://schemas.openxmlformats.org/officeDocument/2006/relationships/hyperlink" Target="http://www.cloudera.com/content/cloudera/en/downloads/quickstart_vms/cdh-5-2-x.html" TargetMode="External"/><Relationship Id="rId1048" Type="http://schemas.openxmlformats.org/officeDocument/2006/relationships/hyperlink" Target="http://h05-nn01.jrc.it:50070/" TargetMode="External"/><Relationship Id="rId1049" Type="http://schemas.openxmlformats.org/officeDocument/2006/relationships/hyperlink" Target="http://h05-nn01.jrc.it:50030/" TargetMode="External"/><Relationship Id="rId580" Type="http://schemas.openxmlformats.org/officeDocument/2006/relationships/hyperlink" Target="http://central.maven.org/maven2/org/eclipse/jetty/jetty-servlets/9.2.13.v20150730/" TargetMode="External"/><Relationship Id="rId581" Type="http://schemas.openxmlformats.org/officeDocument/2006/relationships/image" Target="media/image54.png"/><Relationship Id="rId582" Type="http://schemas.openxmlformats.org/officeDocument/2006/relationships/image" Target="media/image55.png"/><Relationship Id="rId583" Type="http://schemas.openxmlformats.org/officeDocument/2006/relationships/hyperlink" Target="https://community.c9.io/t/workspace-stuck-in-the-archiving-state-with-migration-note/14235" TargetMode="External"/><Relationship Id="rId584" Type="http://schemas.openxmlformats.org/officeDocument/2006/relationships/image" Target="media/image56.png"/><Relationship Id="rId585" Type="http://schemas.openxmlformats.org/officeDocument/2006/relationships/hyperlink" Target="https://community.c9.io/t/what-are-hot-workspaces/1334" TargetMode="External"/><Relationship Id="rId586" Type="http://schemas.openxmlformats.org/officeDocument/2006/relationships/hyperlink" Target="https://docs.c9.io/docs/inactive-workspaces" TargetMode="External"/><Relationship Id="rId587" Type="http://schemas.openxmlformats.org/officeDocument/2006/relationships/hyperlink" Target="https://community.c9.io/t/starting-postgres-automatically/5477/4" TargetMode="External"/><Relationship Id="rId588" Type="http://schemas.openxmlformats.org/officeDocument/2006/relationships/hyperlink" Target="https://automating-gis-processes.github.io/2016/Installing_Anacondas_GIS.html" TargetMode="External"/><Relationship Id="rId589" Type="http://schemas.openxmlformats.org/officeDocument/2006/relationships/hyperlink" Target="https://docs.anaconda.com/anaconda/install/linux" TargetMode="External"/><Relationship Id="rId1440" Type="http://schemas.openxmlformats.org/officeDocument/2006/relationships/hyperlink" Target="https://scotch.io/@micwanyoike/how-to-add-fonts-to-a-react-project" TargetMode="External"/><Relationship Id="rId1441" Type="http://schemas.openxmlformats.org/officeDocument/2006/relationships/hyperlink" Target="https://reactjs.org/tutorial/tutorial.html" TargetMode="External"/><Relationship Id="rId1442" Type="http://schemas.openxmlformats.org/officeDocument/2006/relationships/hyperlink" Target="https://stackoverflow.com/questions/47707306/toggling-font-awesome-5-icon-with-react" TargetMode="External"/><Relationship Id="rId1443" Type="http://schemas.openxmlformats.org/officeDocument/2006/relationships/hyperlink" Target="https://www.npmjs.com/package/react-fontawesome" TargetMode="External"/><Relationship Id="rId1444" Type="http://schemas.openxmlformats.org/officeDocument/2006/relationships/hyperlink" Target="http://www.material-ui.com" TargetMode="External"/><Relationship Id="rId1445" Type="http://schemas.openxmlformats.org/officeDocument/2006/relationships/hyperlink" Target="https://developers.google.com/web/fundamentals/security/prevent-mixed-content/fixing-mixed-content" TargetMode="External"/><Relationship Id="rId1446" Type="http://schemas.openxmlformats.org/officeDocument/2006/relationships/hyperlink" Target="http://leafletjs.com/download.html" TargetMode="External"/><Relationship Id="rId1447" Type="http://schemas.openxmlformats.org/officeDocument/2006/relationships/image" Target="media/image183.png"/><Relationship Id="rId1448" Type="http://schemas.openxmlformats.org/officeDocument/2006/relationships/image" Target="media/image184.png"/><Relationship Id="rId1449" Type="http://schemas.openxmlformats.org/officeDocument/2006/relationships/image" Target="media/image185.png"/><Relationship Id="rId980" Type="http://schemas.openxmlformats.org/officeDocument/2006/relationships/hyperlink" Target="https://www.mapbox.com/help/uploads/" TargetMode="External"/><Relationship Id="rId981" Type="http://schemas.openxmlformats.org/officeDocument/2006/relationships/image" Target="media/image152.png"/><Relationship Id="rId982" Type="http://schemas.openxmlformats.org/officeDocument/2006/relationships/image" Target="media/image153.png"/><Relationship Id="rId983" Type="http://schemas.openxmlformats.org/officeDocument/2006/relationships/image" Target="media/image154.png"/><Relationship Id="rId984" Type="http://schemas.openxmlformats.org/officeDocument/2006/relationships/hyperlink" Target="http://data.aad.gov.au/aadc/calc/dms_decimal.cfm" TargetMode="External"/><Relationship Id="rId985" Type="http://schemas.openxmlformats.org/officeDocument/2006/relationships/hyperlink" Target="https://developers.planet.com/?utm_source=intercom&amp;utm_medium=email" TargetMode="External"/><Relationship Id="rId986" Type="http://schemas.openxmlformats.org/officeDocument/2006/relationships/hyperlink" Target="https://developers.planet.com/docs/api/tile-services/" TargetMode="External"/><Relationship Id="rId987" Type="http://schemas.openxmlformats.org/officeDocument/2006/relationships/hyperlink" Target="https://www.planet.com/docs/reference/tile-services/" TargetMode="External"/><Relationship Id="rId988" Type="http://schemas.openxmlformats.org/officeDocument/2006/relationships/hyperlink" Target="https://api.planet.com/basemaps/v1/mosaics/wmts?api_key=33b3bd5bbd5e4e5db1a65c44d223d46a,layer=global_monthly_2016_05_mosaic" TargetMode="External"/><Relationship Id="rId989" Type="http://schemas.openxmlformats.org/officeDocument/2006/relationships/hyperlink" Target="http://www.sentinel-hub.com" TargetMode="External"/><Relationship Id="rId1050" Type="http://schemas.openxmlformats.org/officeDocument/2006/relationships/hyperlink" Target="http://h05-dn01.jrc.it:50060/" TargetMode="External"/><Relationship Id="rId1051" Type="http://schemas.openxmlformats.org/officeDocument/2006/relationships/hyperlink" Target="http://www.gutenberg.org/etext/20417" TargetMode="External"/><Relationship Id="rId1052" Type="http://schemas.openxmlformats.org/officeDocument/2006/relationships/hyperlink" Target="https://github.com/Esri/geometry-api-java" TargetMode="External"/><Relationship Id="rId1053" Type="http://schemas.openxmlformats.org/officeDocument/2006/relationships/hyperlink" Target="http://esri.github.io/geometry-api-java/javadoc/com/esri/core/geometry/OperatorSimplify.html" TargetMode="External"/><Relationship Id="rId1054" Type="http://schemas.openxmlformats.org/officeDocument/2006/relationships/hyperlink" Target="http://resources.arcgis.com/en/help/arcobjects-net/componenthelp/index.html" TargetMode="External"/><Relationship Id="rId1055" Type="http://schemas.openxmlformats.org/officeDocument/2006/relationships/hyperlink" Target="http://esri.github.io/geometry-api-java/doc/Polygon.html" TargetMode="External"/><Relationship Id="rId1056" Type="http://schemas.openxmlformats.org/officeDocument/2006/relationships/hyperlink" Target="https://github.com/Esri/spatial-framework-for-hadoop/blob/master/hive/src/main/java/com/esri/hadoop/hive/ST_NumGeometries.java" TargetMode="External"/><Relationship Id="rId1057" Type="http://schemas.openxmlformats.org/officeDocument/2006/relationships/hyperlink" Target="http://www.youtube.com/watch?v=i0FCn889ucs" TargetMode="External"/><Relationship Id="rId1058" Type="http://schemas.openxmlformats.org/officeDocument/2006/relationships/hyperlink" Target="http://blog.cloudera.com/blog/2013/01/a-guide-to-python-frameworks-for-hadoop/" TargetMode="External"/><Relationship Id="rId1059" Type="http://schemas.openxmlformats.org/officeDocument/2006/relationships/hyperlink" Target="http://www.cs.brandeis.edu/~rshaull/cs147a-fall-2008/hadoop-example/" TargetMode="External"/><Relationship Id="rId590" Type="http://schemas.openxmlformats.org/officeDocument/2006/relationships/hyperlink" Target="https://repo.continuum.io/archive/Anaconda2-5.1.0-Linux-x86_64.sh" TargetMode="External"/><Relationship Id="rId591" Type="http://schemas.openxmlformats.org/officeDocument/2006/relationships/hyperlink" Target="http://geopandas.org/install.html" TargetMode="External"/><Relationship Id="rId592" Type="http://schemas.openxmlformats.org/officeDocument/2006/relationships/hyperlink" Target="https://repo.continuum.io/archive/Anaconda2-5.1.0-Linux-x86_64.sh" TargetMode="External"/><Relationship Id="rId593" Type="http://schemas.openxmlformats.org/officeDocument/2006/relationships/hyperlink" Target="http://db-server-blishten.c9users.io/geoserver" TargetMode="External"/><Relationship Id="rId594" Type="http://schemas.openxmlformats.org/officeDocument/2006/relationships/image" Target="media/image57.png"/><Relationship Id="rId595" Type="http://schemas.openxmlformats.org/officeDocument/2006/relationships/hyperlink" Target="https://db-server-blishten.c9users.io/phppgadmin/" TargetMode="External"/><Relationship Id="rId596" Type="http://schemas.openxmlformats.org/officeDocument/2006/relationships/hyperlink" Target="https://db-server-blishten.c9users.io/cgi-bin/services.py/" TargetMode="External"/><Relationship Id="rId597" Type="http://schemas.openxmlformats.org/officeDocument/2006/relationships/hyperlink" Target="https://stackoverflow.com/questions/11471392/webapp2-under-apache-without-google-app-engine" TargetMode="External"/><Relationship Id="rId598" Type="http://schemas.openxmlformats.org/officeDocument/2006/relationships/hyperlink" Target="https://reactjs.org/docs/add-react-to-a-new-app.html" TargetMode="External"/><Relationship Id="rId599" Type="http://schemas.openxmlformats.org/officeDocument/2006/relationships/image" Target="media/image58.png"/><Relationship Id="rId1450" Type="http://schemas.openxmlformats.org/officeDocument/2006/relationships/hyperlink" Target="https://www.youtube.com/watch?v=pU9Q6oiQNd0" TargetMode="External"/><Relationship Id="rId1451" Type="http://schemas.openxmlformats.org/officeDocument/2006/relationships/hyperlink" Target="mailto:a.cottam@gmail.com" TargetMode="External"/><Relationship Id="rId1452" Type="http://schemas.openxmlformats.org/officeDocument/2006/relationships/hyperlink" Target="https://docs.npmjs.com/getting-started/fixing-npm-permissions" TargetMode="External"/><Relationship Id="rId1453" Type="http://schemas.openxmlformats.org/officeDocument/2006/relationships/hyperlink" Target="http://dontkry.com/posts/code/using-npm-on-the-client-side.html" TargetMode="External"/><Relationship Id="rId1454" Type="http://schemas.openxmlformats.org/officeDocument/2006/relationships/hyperlink" Target="https://webpack.js.org/" TargetMode="External"/><Relationship Id="rId1455" Type="http://schemas.openxmlformats.org/officeDocument/2006/relationships/hyperlink" Target="https://github.com/smeijer/leaflet-geosearch.git" TargetMode="External"/><Relationship Id="rId1456" Type="http://schemas.openxmlformats.org/officeDocument/2006/relationships/hyperlink" Target="https://travis-ci.org/smeijer/leaflet-geosearch/jobs/260632062" TargetMode="External"/><Relationship Id="rId1457" Type="http://schemas.openxmlformats.org/officeDocument/2006/relationships/hyperlink" Target="https://docs.npmjs.com/misc/scope" TargetMode="External"/><Relationship Id="rId1458" Type="http://schemas.openxmlformats.org/officeDocument/2006/relationships/hyperlink" Target="https://reactjs.org/docs/typechecking-with-proptypes.html" TargetMode="External"/><Relationship Id="rId1459" Type="http://schemas.openxmlformats.org/officeDocument/2006/relationships/hyperlink" Target="https://ftp.gnu.org/gnu/octave/windows/octave-4.2.1-w64-installer.exe" TargetMode="External"/><Relationship Id="rId990" Type="http://schemas.openxmlformats.org/officeDocument/2006/relationships/hyperlink" Target="http://www.sentinel-hub.com/blog/sentinel-2-l2a-products-available-sentinel-hub" TargetMode="External"/><Relationship Id="rId991" Type="http://schemas.openxmlformats.org/officeDocument/2006/relationships/hyperlink" Target="http://www.sentinel-hub.com/apps/wms" TargetMode="External"/><Relationship Id="rId992" Type="http://schemas.openxmlformats.org/officeDocument/2006/relationships/image" Target="media/image155.png"/><Relationship Id="rId993" Type="http://schemas.openxmlformats.org/officeDocument/2006/relationships/image" Target="media/image156.png"/><Relationship Id="rId994" Type="http://schemas.openxmlformats.org/officeDocument/2006/relationships/hyperlink" Target="http://apps.sentinel-hub.com/eo-browser/" TargetMode="External"/><Relationship Id="rId995" Type="http://schemas.openxmlformats.org/officeDocument/2006/relationships/hyperlink" Target="http://sentinel-hub.com/blog/landsat-data-successfully-integrated-sentinel-hub" TargetMode="External"/><Relationship Id="rId996" Type="http://schemas.openxmlformats.org/officeDocument/2006/relationships/hyperlink" Target="https://storymaps.arcgis.com/en/" TargetMode="External"/><Relationship Id="rId997" Type="http://schemas.openxmlformats.org/officeDocument/2006/relationships/hyperlink" Target="arcg.is/majqa" TargetMode="External"/><Relationship Id="rId998" Type="http://schemas.openxmlformats.org/officeDocument/2006/relationships/hyperlink" Target="https://developerscorner.storymaps.arcgis.com/an-introduction-to-hosting-your-own-story-map-e2450181ad2f" TargetMode="External"/><Relationship Id="rId999" Type="http://schemas.openxmlformats.org/officeDocument/2006/relationships/hyperlink" Target="https://eu-commission.maps.arcgis.com/apps/MapSeries/index.html?appid=6e9b0cac8b61432fb4dc422840f18240" TargetMode="External"/><Relationship Id="rId1060" Type="http://schemas.openxmlformats.org/officeDocument/2006/relationships/hyperlink" Target="http://www.michael-noll.com/tutorials/writing-an-hadoop-mapreduce-program-in-python/" TargetMode="External"/><Relationship Id="rId1061" Type="http://schemas.openxmlformats.org/officeDocument/2006/relationships/hyperlink" Target="http://cloudera-manager.jrc.it:7180" TargetMode="External"/><Relationship Id="rId1062" Type="http://schemas.openxmlformats.org/officeDocument/2006/relationships/hyperlink" Target="http://www.cloudera.com/content/cloudera-content/cloudera-docs/CM4Ent/4.7.2/Cloudera-Manager-Introduction/cmi_home.html" TargetMode="External"/><Relationship Id="rId1063" Type="http://schemas.openxmlformats.org/officeDocument/2006/relationships/hyperlink" Target="http://www.cloudera.com/content/cloudera/en/resources/library/recordedwebinar/what-the-enterprise-requires-usability-video.html" TargetMode="External"/><Relationship Id="rId1064" Type="http://schemas.openxmlformats.org/officeDocument/2006/relationships/hyperlink" Target="http://blog.cloudera.com/blog/2012/02/cloudera-manager-log-management-event-management-and-alerting-demo-video/" TargetMode="External"/><Relationship Id="rId1065" Type="http://schemas.openxmlformats.org/officeDocument/2006/relationships/hyperlink" Target="http://hadoop-m1:50070/" TargetMode="External"/><Relationship Id="rId1066" Type="http://schemas.openxmlformats.org/officeDocument/2006/relationships/hyperlink" Target="http://hadoop-m1:8088/" TargetMode="External"/><Relationship Id="rId1067" Type="http://schemas.openxmlformats.org/officeDocument/2006/relationships/hyperlink" Target="http://hadoop-m1:19888/" TargetMode="External"/><Relationship Id="rId1068" Type="http://schemas.openxmlformats.org/officeDocument/2006/relationships/hyperlink" Target="https://blog.cloudera.com/blog/2014/02/migrating-from-hive-cli-to-beeline-a-primer/" TargetMode="External"/><Relationship Id="rId1069" Type="http://schemas.openxmlformats.org/officeDocument/2006/relationships/hyperlink" Target="http://www.teckstory.com/hadoop-ecosystem/hive-new-cli-beeline-for-hive/" TargetMode="External"/><Relationship Id="rId200" Type="http://schemas.openxmlformats.org/officeDocument/2006/relationships/hyperlink" Target="http://help.arcgis.com/en/arcgisdesktop/10.0/help/index.html" TargetMode="External"/><Relationship Id="rId201" Type="http://schemas.openxmlformats.org/officeDocument/2006/relationships/hyperlink" Target="http://msdn.microsoft.com/en-us/library/bb259689.aspx';" TargetMode="External"/><Relationship Id="rId202" Type="http://schemas.openxmlformats.org/officeDocument/2006/relationships/hyperlink" Target="http://msdn.microsoft.com/en-us/library/bb259689.aspx';" TargetMode="External"/><Relationship Id="rId203" Type="http://schemas.openxmlformats.org/officeDocument/2006/relationships/hyperlink" Target="http://www.postgresql.org/docs/9.0/static/datatype-character.html%20" TargetMode="External"/><Relationship Id="rId204" Type="http://schemas.openxmlformats.org/officeDocument/2006/relationships/hyperlink" Target="ftp://ftp.glcf.umd.edu/glcf/Global_Land_Cover/Asia-Pacific/ap-latlong-1km-landcover/ap-latlong-1km-landcover.bsq.gz" TargetMode="External"/><Relationship Id="rId205" Type="http://schemas.openxmlformats.org/officeDocument/2006/relationships/image" Target="media/image23.jpeg"/><Relationship Id="rId206" Type="http://schemas.openxmlformats.org/officeDocument/2006/relationships/image" Target="media/image24.jpeg"/><Relationship Id="rId207" Type="http://schemas.openxmlformats.org/officeDocument/2006/relationships/image" Target="media/image25.jpeg"/><Relationship Id="rId208" Type="http://schemas.openxmlformats.org/officeDocument/2006/relationships/image" Target="media/image26.jpeg"/><Relationship Id="rId209" Type="http://schemas.openxmlformats.org/officeDocument/2006/relationships/image" Target="media/image27.png"/><Relationship Id="rId1460" Type="http://schemas.openxmlformats.org/officeDocument/2006/relationships/hyperlink" Target="https://askubuntu.com/questions/101591/how-do-i-install-the-latest-python-2-7-x-or-3-x-on-ubuntu" TargetMode="External"/><Relationship Id="rId1461" Type="http://schemas.openxmlformats.org/officeDocument/2006/relationships/hyperlink" Target="http://stackoverflow.com/questions/13547912/gae-doesnt-import-gflags" TargetMode="External"/><Relationship Id="rId1462" Type="http://schemas.openxmlformats.org/officeDocument/2006/relationships/hyperlink" Target="https://groups.google.com/forum/?fromgroups=" TargetMode="External"/><Relationship Id="rId1463" Type="http://schemas.openxmlformats.org/officeDocument/2006/relationships/hyperlink" Target="http://jupyter-notebook.readthedocs.io/en/latest/examples/Notebook/Connecting%20with%20the%20Qt%20Console.html" TargetMode="External"/><Relationship Id="rId1464" Type="http://schemas.openxmlformats.org/officeDocument/2006/relationships/hyperlink" Target="http://pypi.python.org/pypi/setuptools" TargetMode="External"/><Relationship Id="rId1465" Type="http://schemas.openxmlformats.org/officeDocument/2006/relationships/hyperlink" Target="http://toblerity.org/fiona/manual.html" TargetMode="External"/><Relationship Id="rId1466" Type="http://schemas.openxmlformats.org/officeDocument/2006/relationships/hyperlink" Target="http://www.saddi.com/software/flup/dist/flup-1.0.2.tar.gz" TargetMode="External"/><Relationship Id="rId1467" Type="http://schemas.openxmlformats.org/officeDocument/2006/relationships/hyperlink" Target="https://github.com/geopy/geopy" TargetMode="External"/><Relationship Id="rId1468" Type="http://schemas.openxmlformats.org/officeDocument/2006/relationships/hyperlink" Target="https://stackoverflow.com/questions/11854847/display-an-image-from-a-file-in-an-ipython-notebook" TargetMode="External"/><Relationship Id="rId1469" Type="http://schemas.openxmlformats.org/officeDocument/2006/relationships/hyperlink" Target="https://pypi.python.org/packages/source/l/lxml/lxml-3.4.3.tar.gz" TargetMode="External"/><Relationship Id="rId1070" Type="http://schemas.openxmlformats.org/officeDocument/2006/relationships/hyperlink" Target="http://hadoop.apache.org/docs/r0.20.0/hdfs_user_guide.html" TargetMode="External"/><Relationship Id="rId1071" Type="http://schemas.openxmlformats.org/officeDocument/2006/relationships/hyperlink" Target="http://hadoop.apache.org/docs/r0.20.0/hdfs_shell.html" TargetMode="External"/><Relationship Id="rId1072" Type="http://schemas.openxmlformats.org/officeDocument/2006/relationships/hyperlink" Target="http://developer.yahoo.com/hadoop/tutorial/module2.html" TargetMode="External"/><Relationship Id="rId1073" Type="http://schemas.openxmlformats.org/officeDocument/2006/relationships/hyperlink" Target="http://developer.yahoo.com/hadoop/tutorial/module2.html" TargetMode="External"/><Relationship Id="rId1074" Type="http://schemas.openxmlformats.org/officeDocument/2006/relationships/hyperlink" Target="http://pydoop.sourceforge.net/docs/index.html" TargetMode="External"/><Relationship Id="rId1075" Type="http://schemas.openxmlformats.org/officeDocument/2006/relationships/hyperlink" Target="https://github.com/crs4/pydoop" TargetMode="External"/><Relationship Id="rId1076" Type="http://schemas.openxmlformats.org/officeDocument/2006/relationships/hyperlink" Target="http://developer.yahoo.com/hadoop/tutorial/module2.html" TargetMode="External"/><Relationship Id="rId1077" Type="http://schemas.openxmlformats.org/officeDocument/2006/relationships/hyperlink" Target="http://hadoop.apache.org/docs/current/hadoop-project-dist/hadoop-common/FileSystemShell.html" TargetMode="External"/><Relationship Id="rId1078" Type="http://schemas.openxmlformats.org/officeDocument/2006/relationships/hyperlink" Target="https://github.com/Esri/geoprocessing-tools-for-hadoop" TargetMode="External"/><Relationship Id="rId1079" Type="http://schemas.openxmlformats.org/officeDocument/2006/relationships/hyperlink" Target="https://github.com/Esri/spatial-framework-for-hadoop/wiki/JSON-Formats" TargetMode="External"/><Relationship Id="rId600" Type="http://schemas.openxmlformats.org/officeDocument/2006/relationships/hyperlink" Target="https://andrewcottam.github.io/node-js/biopama-demo/build/" TargetMode="External"/><Relationship Id="rId601" Type="http://schemas.openxmlformats.org/officeDocument/2006/relationships/hyperlink" Target="https://andrewcottam.github.io/node-js/biopama-demo/build/" TargetMode="External"/><Relationship Id="rId602" Type="http://schemas.openxmlformats.org/officeDocument/2006/relationships/hyperlink" Target="http://www.material-ui.com/" TargetMode="External"/><Relationship Id="rId603" Type="http://schemas.openxmlformats.org/officeDocument/2006/relationships/hyperlink" Target="https://github.com/mui-org/material-ui/issues/6256" TargetMode="External"/><Relationship Id="rId604" Type="http://schemas.openxmlformats.org/officeDocument/2006/relationships/hyperlink" Target="https://github.com/translate/translate/issues/3384" TargetMode="External"/><Relationship Id="rId605" Type="http://schemas.openxmlformats.org/officeDocument/2006/relationships/hyperlink" Target="https://github.com/systemed/tilemaker%23installing%20" TargetMode="External"/><Relationship Id="rId606" Type="http://schemas.openxmlformats.org/officeDocument/2006/relationships/hyperlink" Target="http://juniway.blogspot.it/2015/12/install-boost-1590-build-from-source.html" TargetMode="External"/><Relationship Id="rId607" Type="http://schemas.openxmlformats.org/officeDocument/2006/relationships/hyperlink" Target="https://community.c9.io/t/google-app-engine-dev-appserver-py/783" TargetMode="External"/><Relationship Id="rId608" Type="http://schemas.openxmlformats.org/officeDocument/2006/relationships/hyperlink" Target="https://python-blishten.c9users.io:8081" TargetMode="External"/><Relationship Id="rId609" Type="http://schemas.openxmlformats.org/officeDocument/2006/relationships/hyperlink" Target="https://python-blishten.c9users.io:8081/getValuesForPoint?sceneid=LANDSAT/LC8_L1T_TOA/LC81970502016195LGN00&amp;lng=-3.9785914394893998&amp;lat=14.570051011329882" TargetMode="External"/><Relationship Id="rId210" Type="http://schemas.openxmlformats.org/officeDocument/2006/relationships/hyperlink" Target="file:///E:\cottaan\My%20Documents\My%20FME%20Workspaces\ibex_species2.fmw" TargetMode="External"/><Relationship Id="rId211" Type="http://schemas.openxmlformats.org/officeDocument/2006/relationships/hyperlink" Target="https://gist.github.com/andrewcottam/76da3f719c07f5adfd91" TargetMode="External"/><Relationship Id="rId212" Type="http://schemas.openxmlformats.org/officeDocument/2006/relationships/hyperlink" Target="https://gist.github.com/andrewcottam/5db8f3f3a0d86c2fc89a" TargetMode="External"/><Relationship Id="rId213" Type="http://schemas.openxmlformats.org/officeDocument/2006/relationships/hyperlink" Target="file:///E:\cottaan\My%20Documents\My%20FME%20Workspaces\ibex_species.fmw" TargetMode="External"/><Relationship Id="rId214" Type="http://schemas.openxmlformats.org/officeDocument/2006/relationships/hyperlink" Target="https://github.com/cavorite/python-avro" TargetMode="External"/><Relationship Id="rId215" Type="http://schemas.openxmlformats.org/officeDocument/2006/relationships/hyperlink" Target="http://avro.apache.org/docs/1.7.6/gettingstartedpython.html" TargetMode="External"/><Relationship Id="rId216" Type="http://schemas.openxmlformats.org/officeDocument/2006/relationships/hyperlink" Target="http://avro.apache.org/docs/current/gettingstartedpython.html" TargetMode="External"/><Relationship Id="rId217" Type="http://schemas.openxmlformats.org/officeDocument/2006/relationships/hyperlink" Target="http://support.esri.com/en/knowledgebase/techarticles/detail/35380" TargetMode="External"/><Relationship Id="rId218" Type="http://schemas.openxmlformats.org/officeDocument/2006/relationships/hyperlink" Target="https://github.com/mraad/AvroToolbox" TargetMode="External"/><Relationship Id="rId219" Type="http://schemas.openxmlformats.org/officeDocument/2006/relationships/hyperlink" Target="http://resources.arcgis.com/en/help/arcobjects-java/concepts/engine/" TargetMode="External"/><Relationship Id="rId1470" Type="http://schemas.openxmlformats.org/officeDocument/2006/relationships/hyperlink" Target="http://stackoverflow.com/questions/24455238/lxml-installation-error-ubuntu-14-04-internal-compiler-error" TargetMode="External"/><Relationship Id="rId1471" Type="http://schemas.openxmlformats.org/officeDocument/2006/relationships/hyperlink" Target="https://github.com/mapbox/mapboxgl-jupyter" TargetMode="External"/><Relationship Id="rId1472" Type="http://schemas.openxmlformats.org/officeDocument/2006/relationships/hyperlink" Target="https://github.com/mapbox/mapbox-sdk-py" TargetMode="External"/><Relationship Id="rId1473" Type="http://schemas.openxmlformats.org/officeDocument/2006/relationships/hyperlink" Target="http://pro.arcgis.com/en/pro-app/arcpy/get-started/using-conda-with-arcgis-pro.htm" TargetMode="External"/><Relationship Id="rId1474" Type="http://schemas.openxmlformats.org/officeDocument/2006/relationships/hyperlink" Target="https://github.com/mapbox/mapbox-sdk-py/blob/master/docs/uploads.md" TargetMode="External"/><Relationship Id="rId1475" Type="http://schemas.openxmlformats.org/officeDocument/2006/relationships/hyperlink" Target="http://matplotlib.org/api/pyplot_api.html" TargetMode="External"/><Relationship Id="rId1476" Type="http://schemas.openxmlformats.org/officeDocument/2006/relationships/hyperlink" Target="http://docs.opencv.org/doc/tutorials/introduction/linux_install/linux_install.html" TargetMode="External"/><Relationship Id="rId1477" Type="http://schemas.openxmlformats.org/officeDocument/2006/relationships/hyperlink" Target="https://pypi.python.org/pypi/moviepy/0.2.1.6.4" TargetMode="External"/><Relationship Id="rId1478" Type="http://schemas.openxmlformats.org/officeDocument/2006/relationships/hyperlink" Target="https://pypi.python.org/packages/source/o/ordereddict/ordereddict-1.1.tar.gz" TargetMode="External"/><Relationship Id="rId1479" Type="http://schemas.openxmlformats.org/officeDocument/2006/relationships/hyperlink" Target="https://github.com/JazzCore/python-pdfkit" TargetMode="External"/><Relationship Id="rId1080" Type="http://schemas.openxmlformats.org/officeDocument/2006/relationships/hyperlink" Target="http://hadoop-m1:50070/webhdfs/v1/user/hive/warehouse/wdpa?op=LISTSTATUS" TargetMode="External"/><Relationship Id="rId1081" Type="http://schemas.openxmlformats.org/officeDocument/2006/relationships/hyperlink" Target="http://hadoop-m1:50070/webhdfs/v1/user/hive/warehouse/tmp.db/st_geometry_data?op=LISTSTATUS" TargetMode="External"/><Relationship Id="rId1082" Type="http://schemas.openxmlformats.org/officeDocument/2006/relationships/hyperlink" Target="http://hadoop-m2:50070/webhdfs/v1/user/cottaan?op=LISTSTATUS" TargetMode="External"/><Relationship Id="rId1083" Type="http://schemas.openxmlformats.org/officeDocument/2006/relationships/hyperlink" Target="http://hadoop.apache.org/docs/r1.2.1/mapred_tutorial.html" TargetMode="External"/><Relationship Id="rId1084" Type="http://schemas.openxmlformats.org/officeDocument/2006/relationships/hyperlink" Target="http://wiki.apache.org/hadoop/HadoopMapReduce" TargetMode="External"/><Relationship Id="rId1085" Type="http://schemas.openxmlformats.org/officeDocument/2006/relationships/hyperlink" Target="http://www.michael-noll.com/tutorials/writing-an-hadoop-mapreduce-program-in-python/" TargetMode="External"/><Relationship Id="rId1086" Type="http://schemas.openxmlformats.org/officeDocument/2006/relationships/hyperlink" Target="http://en.wikipedia.org/wiki/Sort_(Unix)" TargetMode="External"/><Relationship Id="rId1087" Type="http://schemas.openxmlformats.org/officeDocument/2006/relationships/image" Target="media/image158.png"/><Relationship Id="rId1088" Type="http://schemas.openxmlformats.org/officeDocument/2006/relationships/image" Target="media/image159.png"/><Relationship Id="rId1089" Type="http://schemas.openxmlformats.org/officeDocument/2006/relationships/hyperlink" Target="http://www.eclipse.org/downloads/download.php?file=/technology/epp/downloads/release/kepler/R/eclipse-jee-kepler-R-win32-x86_64.zip&amp;mirror_id=1023" TargetMode="External"/><Relationship Id="rId610" Type="http://schemas.openxmlformats.org/officeDocument/2006/relationships/hyperlink" Target="http://0.0.0.0:8080/?token" TargetMode="External"/><Relationship Id="rId611" Type="http://schemas.openxmlformats.org/officeDocument/2006/relationships/image" Target="media/image59.png"/><Relationship Id="rId612" Type="http://schemas.openxmlformats.org/officeDocument/2006/relationships/hyperlink" Target="https://google-cloud-python.readthedocs.io/en/latest/core/auth.html" TargetMode="External"/><Relationship Id="rId613" Type="http://schemas.openxmlformats.org/officeDocument/2006/relationships/hyperlink" Target="http://cdn.leafletjs.com/leaflet/v1.1.0/leaflet.zip" TargetMode="External"/><Relationship Id="rId614" Type="http://schemas.openxmlformats.org/officeDocument/2006/relationships/hyperlink" Target="https://github.com/c9/c9.ide.language.codeintel" TargetMode="External"/><Relationship Id="rId615" Type="http://schemas.openxmlformats.org/officeDocument/2006/relationships/hyperlink" Target="http://localhost:8888/" TargetMode="External"/><Relationship Id="rId616" Type="http://schemas.openxmlformats.org/officeDocument/2006/relationships/hyperlink" Target="https://docs.c9.io/docs/custom-runners" TargetMode="External"/><Relationship Id="rId617" Type="http://schemas.openxmlformats.org/officeDocument/2006/relationships/hyperlink" Target="https://github.com/c9/templates" TargetMode="External"/><Relationship Id="rId618" Type="http://schemas.openxmlformats.org/officeDocument/2006/relationships/hyperlink" Target="https://docs.c9.io/docs/running-your-own-ssh-workspace" TargetMode="External"/><Relationship Id="rId619" Type="http://schemas.openxmlformats.org/officeDocument/2006/relationships/image" Target="media/image60.png"/><Relationship Id="rId220" Type="http://schemas.openxmlformats.org/officeDocument/2006/relationships/hyperlink" Target="https://my.esri.com/" TargetMode="External"/><Relationship Id="rId221" Type="http://schemas.openxmlformats.org/officeDocument/2006/relationships/hyperlink" Target="https://developers.arcgis.com/en/downloads/" TargetMode="External"/><Relationship Id="rId222" Type="http://schemas.openxmlformats.org/officeDocument/2006/relationships/hyperlink" Target="https://github.com/andrewcottam/general/blob/1fb304cc5b13b847a7c41be1ce66f45e0174e590/gbif_occurrence_export_to_postgis.fmw" TargetMode="External"/><Relationship Id="rId223" Type="http://schemas.openxmlformats.org/officeDocument/2006/relationships/hyperlink" Target="file:///\\FOSTER\export\CaribbeanPASpeciesAnalysis.mdb" TargetMode="External"/><Relationship Id="rId224" Type="http://schemas.openxmlformats.org/officeDocument/2006/relationships/hyperlink" Target="http://aws.amazon.com/simpledb/" TargetMode="External"/><Relationship Id="rId225" Type="http://schemas.openxmlformats.org/officeDocument/2006/relationships/hyperlink" Target="http://highscalability.com/unorthodox-approach-database-design-coming-shard" TargetMode="External"/><Relationship Id="rId226" Type="http://schemas.openxmlformats.org/officeDocument/2006/relationships/hyperlink" Target="http://highscalability.com/" TargetMode="External"/><Relationship Id="rId227" Type="http://schemas.openxmlformats.org/officeDocument/2006/relationships/hyperlink" Target="http://nosql.mypopescu.com/" TargetMode="External"/><Relationship Id="rId228" Type="http://schemas.openxmlformats.org/officeDocument/2006/relationships/hyperlink" Target="http://www.postgresql.org/docs/8.4/interactive/functions-admin.html" TargetMode="External"/><Relationship Id="rId229" Type="http://schemas.openxmlformats.org/officeDocument/2006/relationships/hyperlink" Target="http://www.postgis.org/docs/PostGIS_FAQ.html" TargetMode="External"/><Relationship Id="rId1480" Type="http://schemas.openxmlformats.org/officeDocument/2006/relationships/hyperlink" Target="https://mapbox.github.io/rasterio/index.html" TargetMode="External"/><Relationship Id="rId1481" Type="http://schemas.openxmlformats.org/officeDocument/2006/relationships/hyperlink" Target="http://vimeo.com/106220666" TargetMode="External"/><Relationship Id="rId1482" Type="http://schemas.openxmlformats.org/officeDocument/2006/relationships/hyperlink" Target="https://github.com/conda-forge/rasterio-feedstock" TargetMode="External"/><Relationship Id="rId1483" Type="http://schemas.openxmlformats.org/officeDocument/2006/relationships/hyperlink" Target="https://github.com/mapbox/rasterio" TargetMode="External"/><Relationship Id="rId1484" Type="http://schemas.openxmlformats.org/officeDocument/2006/relationships/hyperlink" Target="https://mapbox.github.io/rasterio/installation.html" TargetMode="External"/><Relationship Id="rId1485" Type="http://schemas.openxmlformats.org/officeDocument/2006/relationships/hyperlink" Target="http://toblerity.org/shapely/manual.html" TargetMode="External"/><Relationship Id="rId1486" Type="http://schemas.openxmlformats.org/officeDocument/2006/relationships/hyperlink" Target="https://www.tensorflow.org/install/install_linux" TargetMode="External"/><Relationship Id="rId1487" Type="http://schemas.openxmlformats.org/officeDocument/2006/relationships/hyperlink" Target="https://www.tensorflow.org/install/install_linux" TargetMode="External"/><Relationship Id="rId1488" Type="http://schemas.openxmlformats.org/officeDocument/2006/relationships/hyperlink" Target="https://storage.googleapis.com/tensorflow/linux/cpu/tensorflow-1.1.0-cp27-none-linux_x86_64.whl" TargetMode="External"/><Relationship Id="rId1489" Type="http://schemas.openxmlformats.org/officeDocument/2006/relationships/hyperlink" Target="https://www.tensorflow.org/install/install_windows" TargetMode="External"/><Relationship Id="rId1090" Type="http://schemas.openxmlformats.org/officeDocument/2006/relationships/hyperlink" Target="https://github.com/willtemperley/hadoop-client-template" TargetMode="External"/><Relationship Id="rId1091" Type="http://schemas.openxmlformats.org/officeDocument/2006/relationships/hyperlink" Target="http://www.datasalt.com/2011/05/handling-dependencies-and-configuration-in-java-hadoop-projects-efficiently/" TargetMode="External"/><Relationship Id="rId1092" Type="http://schemas.openxmlformats.org/officeDocument/2006/relationships/hyperlink" Target="https://github.com/Esri/geometry-api-java" TargetMode="External"/><Relationship Id="rId1093" Type="http://schemas.openxmlformats.org/officeDocument/2006/relationships/hyperlink" Target="http://thunderheadxpler.blogspot.it/2013/05/export-featureclass-to-hadoop-run.html" TargetMode="External"/><Relationship Id="rId1094" Type="http://schemas.openxmlformats.org/officeDocument/2006/relationships/hyperlink" Target="http://www.datasalt.com/2011/05/handling-dependencies-and-configuration-in-java-hadoop-projects-efficiently/" TargetMode="External"/><Relationship Id="rId1095" Type="http://schemas.openxmlformats.org/officeDocument/2006/relationships/hyperlink" Target="https://hadoop.apache.org/docs/r2.2.0/api/org/apache/hadoop/filecache/DistributedCache.html" TargetMode="External"/><Relationship Id="rId1096" Type="http://schemas.openxmlformats.org/officeDocument/2006/relationships/hyperlink" Target="http://www.mapr.com/blog/how-to-avoid-java-heap-space-errors-understanding-and-managing-task-attempt-memory" TargetMode="External"/><Relationship Id="rId1097" Type="http://schemas.openxmlformats.org/officeDocument/2006/relationships/hyperlink" Target="http://hadoop-h05:50030/logs/hadoop-cmf-mapreduce1-JOBTRACKER-hadoop-h05.log.out" TargetMode="External"/><Relationship Id="rId1098" Type="http://schemas.openxmlformats.org/officeDocument/2006/relationships/hyperlink" Target="http://www.cloudera.com/content/cloudera-content/cloudera-docs/CM4Ent/latest/Cloudera-Manager-Managing-Clusters/cmmc_deploy_client_config.html" TargetMode="External"/><Relationship Id="rId1099" Type="http://schemas.openxmlformats.org/officeDocument/2006/relationships/hyperlink" Target="https://groups.google.com/a/cloudera.org/forum/" TargetMode="External"/><Relationship Id="rId620" Type="http://schemas.openxmlformats.org/officeDocument/2006/relationships/image" Target="media/image61.png"/><Relationship Id="rId621" Type="http://schemas.openxmlformats.org/officeDocument/2006/relationships/image" Target="media/image62.png"/><Relationship Id="rId622" Type="http://schemas.openxmlformats.org/officeDocument/2006/relationships/hyperlink" Target="https://github.com/c9/install" TargetMode="External"/><Relationship Id="rId623" Type="http://schemas.openxmlformats.org/officeDocument/2006/relationships/image" Target="media/image63.png"/><Relationship Id="rId624" Type="http://schemas.openxmlformats.org/officeDocument/2006/relationships/hyperlink" Target="https://community.c9.io/t/ssh-workspace-troubleshooting/5582" TargetMode="External"/><Relationship Id="rId625" Type="http://schemas.openxmlformats.org/officeDocument/2006/relationships/hyperlink" Target="https://github.com/c9/install" TargetMode="External"/><Relationship Id="rId626" Type="http://schemas.openxmlformats.org/officeDocument/2006/relationships/image" Target="media/image64.png"/><Relationship Id="rId627" Type="http://schemas.openxmlformats.org/officeDocument/2006/relationships/hyperlink" Target="https://community.c9.io/t/embedded-preview-forces-https/1424" TargetMode="External"/><Relationship Id="rId628" Type="http://schemas.openxmlformats.org/officeDocument/2006/relationships/hyperlink" Target="https://yayprogramming.com/cloud9-with-ruby-on-rails-in-docker/" TargetMode="External"/><Relationship Id="rId629" Type="http://schemas.openxmlformats.org/officeDocument/2006/relationships/hyperlink" Target="https://community.c9.io/t/ssh-workspace-and-cloud9-images/16772" TargetMode="External"/><Relationship Id="rId230" Type="http://schemas.openxmlformats.org/officeDocument/2006/relationships/hyperlink" Target="http://workshops.opengeo.org/postgis-intro/indexing.html" TargetMode="External"/><Relationship Id="rId231" Type="http://schemas.openxmlformats.org/officeDocument/2006/relationships/hyperlink" Target="http://www.postgresql.org/docs/9.0/static/datatype-enum.html" TargetMode="External"/><Relationship Id="rId232" Type="http://schemas.openxmlformats.org/officeDocument/2006/relationships/hyperlink" Target="http://www.postgresql.org/docs/9.0/static/functions-geometry.html" TargetMode="External"/><Relationship Id="rId233" Type="http://schemas.openxmlformats.org/officeDocument/2006/relationships/hyperlink" Target="https://github.com/andrewcottam/eSpecies_client_demo" TargetMode="External"/><Relationship Id="rId234" Type="http://schemas.openxmlformats.org/officeDocument/2006/relationships/hyperlink" Target="http://www.fing.edu.uy/inco/grupos/csi/esp/Cursos/cursos_act/2003/DAP_SistDW/Material/ken96.pdf" TargetMode="External"/><Relationship Id="rId235" Type="http://schemas.openxmlformats.org/officeDocument/2006/relationships/hyperlink" Target="http://www.christof-strauch.de/nosqldbs.pdf" TargetMode="External"/><Relationship Id="rId236" Type="http://schemas.openxmlformats.org/officeDocument/2006/relationships/hyperlink" Target="http://nosql.mypopescu.com/post/6412803549/nosql-databases-what-why-and-when" TargetMode="External"/><Relationship Id="rId237" Type="http://schemas.openxmlformats.org/officeDocument/2006/relationships/hyperlink" Target="http://www.pentaho.com/big-data/" TargetMode="External"/><Relationship Id="rId238" Type="http://schemas.openxmlformats.org/officeDocument/2006/relationships/hyperlink" Target="http://mondrian.pentaho.com/" TargetMode="External"/><Relationship Id="rId239" Type="http://schemas.openxmlformats.org/officeDocument/2006/relationships/hyperlink" Target="http://www.monetdb.org/" TargetMode="External"/><Relationship Id="rId1490" Type="http://schemas.openxmlformats.org/officeDocument/2006/relationships/hyperlink" Target="https://webapp-improved.appspot.com/" TargetMode="External"/><Relationship Id="rId1491" Type="http://schemas.openxmlformats.org/officeDocument/2006/relationships/hyperlink" Target="https://cloud.google.com/appengine/docs/python/tools/webapp2" TargetMode="External"/><Relationship Id="rId1492" Type="http://schemas.openxmlformats.org/officeDocument/2006/relationships/hyperlink" Target="http://webpy.org/static/web.py-0.37.tar.gz" TargetMode="External"/><Relationship Id="rId1493" Type="http://schemas.openxmlformats.org/officeDocument/2006/relationships/hyperlink" Target="http://scikit-learn.org/stable/index.html" TargetMode="External"/><Relationship Id="rId1494" Type="http://schemas.openxmlformats.org/officeDocument/2006/relationships/hyperlink" Target="http://docs.python.org/tutorial/modules.html" TargetMode="External"/><Relationship Id="rId1495" Type="http://schemas.openxmlformats.org/officeDocument/2006/relationships/hyperlink" Target="https://repo.continuum.io/archive/Anaconda2-4.3.1-Linux-x86_64.sh" TargetMode="External"/><Relationship Id="rId1496" Type="http://schemas.openxmlformats.org/officeDocument/2006/relationships/hyperlink" Target="https://pip.pypa.io/en/latest/installing.html" TargetMode="External"/><Relationship Id="rId1497" Type="http://schemas.openxmlformats.org/officeDocument/2006/relationships/hyperlink" Target="https://bootstrap.pypa.io/get-pip.py" TargetMode="External"/><Relationship Id="rId1498" Type="http://schemas.openxmlformats.org/officeDocument/2006/relationships/hyperlink" Target="http://resources.arcgis.com/gallery/file/geoprocessing/details?entryID=F855D6D1-1422-2418-A0B2-643E624A8925" TargetMode="External"/><Relationship Id="rId1499" Type="http://schemas.openxmlformats.org/officeDocument/2006/relationships/hyperlink" Target="http://www.linuxproblem.org/art_9.html" TargetMode="External"/><Relationship Id="rId10" Type="http://schemas.openxmlformats.org/officeDocument/2006/relationships/hyperlink" Target="http://www.iarn-ar.org/docs/GV-IARN-Observations-to-the-APAAT-Sept-2011.pdf" TargetMode="External"/><Relationship Id="rId11" Type="http://schemas.openxmlformats.org/officeDocument/2006/relationships/hyperlink" Target="http://localhost/pa5.php" TargetMode="External"/><Relationship Id="rId12" Type="http://schemas.openxmlformats.org/officeDocument/2006/relationships/hyperlink" Target="http://www.earthobservations.org/documents/cop/bi_geobon/2011_cbd_adequacy_report.pdf" TargetMode="External"/><Relationship Id="rId13" Type="http://schemas.openxmlformats.org/officeDocument/2006/relationships/hyperlink" Target="http://jncc.defra.gov.uk/page-4250" TargetMode="External"/><Relationship Id="rId14" Type="http://schemas.openxmlformats.org/officeDocument/2006/relationships/hyperlink" Target="https://www.bipindicators.net/resources" TargetMode="External"/><Relationship Id="rId15" Type="http://schemas.openxmlformats.org/officeDocument/2006/relationships/hyperlink" Target="https://www.bipindicators.net/national-indicator-development/biodiversity-indicator-facilitators" TargetMode="External"/><Relationship Id="rId16" Type="http://schemas.openxmlformats.org/officeDocument/2006/relationships/hyperlink" Target="https://www.cbd.int/sp/indicators/" TargetMode="External"/><Relationship Id="rId17" Type="http://schemas.openxmlformats.org/officeDocument/2006/relationships/hyperlink" Target="https://www.cbd.int/doc/strategic-plan/strategic-plan-indicators-en.pdf" TargetMode="External"/><Relationship Id="rId18" Type="http://schemas.openxmlformats.org/officeDocument/2006/relationships/hyperlink" Target="https://www.protectedplanet.net/c/calculating-protected-area-coverage" TargetMode="External"/><Relationship Id="rId19" Type="http://schemas.openxmlformats.org/officeDocument/2006/relationships/hyperlink" Target="http://datadryad.org/resource/doi:10.5061/dryad.6gb90.2" TargetMode="External"/><Relationship Id="rId630" Type="http://schemas.openxmlformats.org/officeDocument/2006/relationships/hyperlink" Target="https://github.com/c9/templates" TargetMode="External"/><Relationship Id="rId631" Type="http://schemas.openxmlformats.org/officeDocument/2006/relationships/hyperlink" Target="https://cloud.google.com/compute/docs/instance-groups/deploying-docker-containers" TargetMode="External"/><Relationship Id="rId632" Type="http://schemas.openxmlformats.org/officeDocument/2006/relationships/image" Target="media/image65.png"/><Relationship Id="rId633" Type="http://schemas.openxmlformats.org/officeDocument/2006/relationships/hyperlink" Target="https://hub.docker.com/u/cloud9/" TargetMode="External"/><Relationship Id="rId634" Type="http://schemas.openxmlformats.org/officeDocument/2006/relationships/hyperlink" Target="https://cloud.google.com/container-optimized-os/docs/" TargetMode="External"/><Relationship Id="rId635" Type="http://schemas.openxmlformats.org/officeDocument/2006/relationships/hyperlink" Target="https://cloud.google.com/container-optimized-os/docs/resources/faq" TargetMode="External"/><Relationship Id="rId636" Type="http://schemas.openxmlformats.org/officeDocument/2006/relationships/hyperlink" Target="https://aws.amazon.com/documentation/cli/" TargetMode="External"/><Relationship Id="rId637" Type="http://schemas.openxmlformats.org/officeDocument/2006/relationships/hyperlink" Target="http://docs.aws.amazon.com/cli/latest/userguide/installing.html" TargetMode="External"/><Relationship Id="rId638" Type="http://schemas.openxmlformats.org/officeDocument/2006/relationships/hyperlink" Target="http://forecast.io/" TargetMode="External"/><Relationship Id="rId639" Type="http://schemas.openxmlformats.org/officeDocument/2006/relationships/hyperlink" Target="http://developers.globalforestwatch.org/developer-tools/" TargetMode="External"/><Relationship Id="rId240" Type="http://schemas.openxmlformats.org/officeDocument/2006/relationships/hyperlink" Target="http://www.scidb.org/" TargetMode="External"/><Relationship Id="rId241" Type="http://schemas.openxmlformats.org/officeDocument/2006/relationships/hyperlink" Target="http://code.google.com/edu/parallel/mapreduce-tutorial.html" TargetMode="External"/><Relationship Id="rId242" Type="http://schemas.openxmlformats.org/officeDocument/2006/relationships/hyperlink" Target="http://www.cs.stanford.edu/people/ang//papers/nips06-mapreducemulticore.pdf" TargetMode="External"/><Relationship Id="rId243" Type="http://schemas.openxmlformats.org/officeDocument/2006/relationships/hyperlink" Target="http://aws.amazon.com/elasticmapreduce/" TargetMode="External"/><Relationship Id="rId244" Type="http://schemas.openxmlformats.org/officeDocument/2006/relationships/hyperlink" Target="http://sortbenchmark.org/" TargetMode="External"/><Relationship Id="rId245" Type="http://schemas.openxmlformats.org/officeDocument/2006/relationships/hyperlink" Target="http://ieeexplore.ieee.org/stamp/stamp.jsp?tp=&amp;arnumber=787289" TargetMode="External"/><Relationship Id="rId246" Type="http://schemas.openxmlformats.org/officeDocument/2006/relationships/hyperlink" Target="http://msdn.microsoft.com/en-us/library/cc161076.aspx%20" TargetMode="External"/><Relationship Id="rId247" Type="http://schemas.openxmlformats.org/officeDocument/2006/relationships/hyperlink" Target="http://devmag.org.za/2011/02/23/quadtrees-implementation/" TargetMode="External"/><Relationship Id="rId248" Type="http://schemas.openxmlformats.org/officeDocument/2006/relationships/hyperlink" Target="http://h03-dev-vm7/cgi-bin/eSpecies/pa/pari/1078" TargetMode="External"/><Relationship Id="rId249" Type="http://schemas.openxmlformats.org/officeDocument/2006/relationships/hyperlink" Target="https://github.com/andrewcottam/apache-hive-files/blob/master/species_preprocessing_2.sql" TargetMode="External"/><Relationship Id="rId20" Type="http://schemas.openxmlformats.org/officeDocument/2006/relationships/hyperlink" Target="file:///E:\cottaan\Documents\ArcGIS\Datasets\gaul_eez" TargetMode="External"/><Relationship Id="rId21" Type="http://schemas.openxmlformats.org/officeDocument/2006/relationships/hyperlink" Target="https://unstats.un.org/sdgs/indicators/indicators-list/" TargetMode="External"/><Relationship Id="rId22" Type="http://schemas.openxmlformats.org/officeDocument/2006/relationships/hyperlink" Target="http://www.sprep.org/publications/framework-for-nature-conservation-and-protected-areas-in-the-pacific-islands-region-2014-2020" TargetMode="External"/><Relationship Id="rId23" Type="http://schemas.openxmlformats.org/officeDocument/2006/relationships/hyperlink" Target="https://www.cbd.int/doc/meetings/sbstta/sbstta-20/information/sbstta-20-inf-34-en.pdf" TargetMode="External"/><Relationship Id="rId24" Type="http://schemas.openxmlformats.org/officeDocument/2006/relationships/hyperlink" Target="https://www.bipindicators.net/system/resources/files/000/000/376/original/Incorporating_Indicators_into_NBSAPs_FINAL.pdf?1480337156" TargetMode="External"/><Relationship Id="rId25" Type="http://schemas.openxmlformats.org/officeDocument/2006/relationships/hyperlink" Target="http://www.bipnational.net/LinkClick.aspx?fileticket=6JNUXXo6xOA%3D&amp;tabid=38&amp;language=en-US" TargetMode="External"/><Relationship Id="rId26" Type="http://schemas.openxmlformats.org/officeDocument/2006/relationships/hyperlink" Target="http://nbsapforum.net/" TargetMode="External"/><Relationship Id="rId27" Type="http://schemas.openxmlformats.org/officeDocument/2006/relationships/hyperlink" Target="http://www.teebweb.org/areas-of-work/teeb-country-studies-2/teeb-south-pacific/" TargetMode="External"/><Relationship Id="rId28" Type="http://schemas.openxmlformats.org/officeDocument/2006/relationships/hyperlink" Target="http://ec.europa.eu/newsroom/devco/item-detail.cfm?item_id=460670" TargetMode="External"/><Relationship Id="rId29" Type="http://schemas.openxmlformats.org/officeDocument/2006/relationships/hyperlink" Target="https://code.earthengine.google.com/?asset=users/acottam/ifl_2013" TargetMode="External"/><Relationship Id="rId1100" Type="http://schemas.openxmlformats.org/officeDocument/2006/relationships/hyperlink" Target="http://blog.cloudera.com/blog/2009/12/7-tips-for-improving-mapreduce-performance/" TargetMode="External"/><Relationship Id="rId1101" Type="http://schemas.openxmlformats.org/officeDocument/2006/relationships/hyperlink" Target="http://blog.cloudera.com/blog/2013/04/how-scaling-really-works-in-apache-hbase/" TargetMode="External"/><Relationship Id="rId1102" Type="http://schemas.openxmlformats.org/officeDocument/2006/relationships/hyperlink" Target="http://docs.aws.amazon.com/ElasticMapReduce/latest/DeveloperGuide/emr-hbase.html" TargetMode="External"/><Relationship Id="rId1103" Type="http://schemas.openxmlformats.org/officeDocument/2006/relationships/hyperlink" Target="http://h05-nn01.jrc.it/" TargetMode="External"/><Relationship Id="rId1104" Type="http://schemas.openxmlformats.org/officeDocument/2006/relationships/hyperlink" Target="http://h05-nn01.jrc.it:60010/master-status" TargetMode="External"/><Relationship Id="rId1105" Type="http://schemas.openxmlformats.org/officeDocument/2006/relationships/hyperlink" Target="http://h05-dn01.jrc.it:60030/rs-status" TargetMode="External"/><Relationship Id="rId1106" Type="http://schemas.openxmlformats.org/officeDocument/2006/relationships/hyperlink" Target="http://wiki.apache.org/hadoop/Hbase/Shell" TargetMode="External"/><Relationship Id="rId1107" Type="http://schemas.openxmlformats.org/officeDocument/2006/relationships/hyperlink" Target="https://issues.apache.org/jira/secure/attachment/12493983/Filter%20Language.docx" TargetMode="External"/><Relationship Id="rId1108" Type="http://schemas.openxmlformats.org/officeDocument/2006/relationships/hyperlink" Target="http://blog.cloudera.com/blog/2013/03/how-to-use-the-apache-hbase-rest-interface-part-1/" TargetMode="External"/><Relationship Id="rId1109" Type="http://schemas.openxmlformats.org/officeDocument/2006/relationships/hyperlink" Target="mailto:cottaan@cruise:/exports/monde/GBIFSpeciesFiles/17975.gz%2017975.gz" TargetMode="External"/><Relationship Id="rId640" Type="http://schemas.openxmlformats.org/officeDocument/2006/relationships/hyperlink" Target="http://wri.github.io/gfw-api-docs/" TargetMode="External"/><Relationship Id="rId641" Type="http://schemas.openxmlformats.org/officeDocument/2006/relationships/hyperlink" Target="https://www.informea.org/about/api" TargetMode="External"/><Relationship Id="rId642" Type="http://schemas.openxmlformats.org/officeDocument/2006/relationships/hyperlink" Target="https://dev.elsevier.com/api_docs.html" TargetMode="External"/><Relationship Id="rId643" Type="http://schemas.openxmlformats.org/officeDocument/2006/relationships/hyperlink" Target="https://github.com/ElsevierDev/elsapy" TargetMode="External"/><Relationship Id="rId644" Type="http://schemas.openxmlformats.org/officeDocument/2006/relationships/hyperlink" Target="file:///E:\cottaan\Documents\GitHub\general\leaflet_map\references.html" TargetMode="External"/><Relationship Id="rId645" Type="http://schemas.openxmlformats.org/officeDocument/2006/relationships/hyperlink" Target="https://dev.elsevier.com/apikey/managehome" TargetMode="External"/><Relationship Id="rId646" Type="http://schemas.openxmlformats.org/officeDocument/2006/relationships/hyperlink" Target="https://api.elsevier.com/content/search/scidir?query=water&amp;apiKey=700793c78c8fb1d736eb7030bb874bda&amp;httpAccept=application/json" TargetMode="External"/><Relationship Id="rId647" Type="http://schemas.openxmlformats.org/officeDocument/2006/relationships/hyperlink" Target="https://api.elsevier.com/content/abstract/doi/10.1038/nature20584?apiKey=700793c78c8fb1d736eb7030bb874bda&amp;httpAccept=application/json" TargetMode="External"/><Relationship Id="rId648" Type="http://schemas.openxmlformats.org/officeDocument/2006/relationships/hyperlink" Target="https://api.elsevier.com/content/abstract/scopus_id/85010648872?apiKey=700793c78c8fb1d736eb7030bb874bda&amp;httpAccept=application/json" TargetMode="External"/><Relationship Id="rId649" Type="http://schemas.openxmlformats.org/officeDocument/2006/relationships/hyperlink" Target="https://api.elsevier.com/content/author/author_id/55344624600?apiKey=700793c78c8fb1d736eb7030bb874bda&amp;httpAccept=application/json" TargetMode="External"/><Relationship Id="rId250" Type="http://schemas.openxmlformats.org/officeDocument/2006/relationships/hyperlink" Target="https://github.com/andrewcottam/apache-hive-files/blob/6b4a0662a49385595d7f9db6807daa71afcc1876/species_preprocessing_working.sql" TargetMode="External"/><Relationship Id="rId251" Type="http://schemas.openxmlformats.org/officeDocument/2006/relationships/image" Target="media/image28.png"/><Relationship Id="rId252" Type="http://schemas.openxmlformats.org/officeDocument/2006/relationships/hyperlink" Target="http://www.sciencemag.org/content/suppl/2013/11/14/342.6160.803.DC1/1239268.LeSaouet.SM.pdf" TargetMode="External"/><Relationship Id="rId253" Type="http://schemas.openxmlformats.org/officeDocument/2006/relationships/hyperlink" Target="http://www.sciencemag.org/content/342/6160/803.full" TargetMode="External"/><Relationship Id="rId254" Type="http://schemas.openxmlformats.org/officeDocument/2006/relationships/hyperlink" Target="https://github.com/andrewcottam/postgis_scripts/blob/master/Species_irreplacibility.sql" TargetMode="External"/><Relationship Id="rId255" Type="http://schemas.openxmlformats.org/officeDocument/2006/relationships/hyperlink" Target="http://www.protectedplanet.net/sites/4794" TargetMode="External"/><Relationship Id="rId256" Type="http://schemas.openxmlformats.org/officeDocument/2006/relationships/hyperlink" Target="https://github.com/andrewcottam/postgis_scripts/blob/363892947e0bfa8a412a0f12f923e4758c9cd74c/species_irreplacibility_correction_for_overlapping_features.sql" TargetMode="External"/><Relationship Id="rId257" Type="http://schemas.openxmlformats.org/officeDocument/2006/relationships/hyperlink" Target="http://www.postgresql.org/docs/9.1/interactive/plpgsql-statements.html" TargetMode="External"/><Relationship Id="rId25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25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30" Type="http://schemas.openxmlformats.org/officeDocument/2006/relationships/hyperlink" Target="http://www.arcgis.com/home/item.html?id=a3cb207855b348a297ab85261743351d" TargetMode="External"/><Relationship Id="rId31" Type="http://schemas.openxmlformats.org/officeDocument/2006/relationships/hyperlink" Target="http://www.gadm.org/" TargetMode="External"/><Relationship Id="rId32" Type="http://schemas.openxmlformats.org/officeDocument/2006/relationships/image" Target="media/image5.jpeg"/><Relationship Id="rId33" Type="http://schemas.openxmlformats.org/officeDocument/2006/relationships/hyperlink" Target="http://www.ga.gov.au/marine/jurisdiction/maritime-boundary-definitions.html" TargetMode="External"/><Relationship Id="rId34" Type="http://schemas.openxmlformats.org/officeDocument/2006/relationships/hyperlink" Target="http://www.vliz.be/vmdcdata/marbound/" TargetMode="External"/><Relationship Id="rId35" Type="http://schemas.openxmlformats.org/officeDocument/2006/relationships/hyperlink" Target="http://protectedplanet.net/help" TargetMode="External"/><Relationship Id="rId36" Type="http://schemas.openxmlformats.org/officeDocument/2006/relationships/hyperlink" Target="http://www.gd-ais.com/index.cfm?acronym=gmbd" TargetMode="External"/><Relationship Id="rId37" Type="http://schemas.openxmlformats.org/officeDocument/2006/relationships/hyperlink" Target="http://www.eurosion.org/database/maritime.html" TargetMode="External"/><Relationship Id="rId38" Type="http://schemas.openxmlformats.org/officeDocument/2006/relationships/hyperlink" Target="http://www.wdpa.org/PDF/WDPA%20Data%20Standard.pdf" TargetMode="External"/><Relationship Id="rId39" Type="http://schemas.openxmlformats.org/officeDocument/2006/relationships/hyperlink" Target="http://protectedplanet.net/sites/Gunung_Rinjani_National_Park" TargetMode="External"/><Relationship Id="rId1500" Type="http://schemas.openxmlformats.org/officeDocument/2006/relationships/hyperlink" Target="https://github.com/fabric/fabric" TargetMode="External"/><Relationship Id="rId1501" Type="http://schemas.openxmlformats.org/officeDocument/2006/relationships/hyperlink" Target="http://www.postgresonline.com/journal/archives/38-PuTTY-for-SSH-Tunneling-to-PostgreSQL-Server.html" TargetMode="External"/><Relationship Id="rId1502" Type="http://schemas.openxmlformats.org/officeDocument/2006/relationships/image" Target="media/image186.png"/><Relationship Id="rId1503" Type="http://schemas.openxmlformats.org/officeDocument/2006/relationships/image" Target="media/image187.png"/><Relationship Id="rId1110" Type="http://schemas.openxmlformats.org/officeDocument/2006/relationships/hyperlink" Target="http://hbase.apache.org/book/trouble.log.html" TargetMode="External"/><Relationship Id="rId1111" Type="http://schemas.openxmlformats.org/officeDocument/2006/relationships/hyperlink" Target="http://www.cloudera.com/content/cloudera/en/resources/library/training/introduction-to-apache-hive.html" TargetMode="External"/><Relationship Id="rId1112" Type="http://schemas.openxmlformats.org/officeDocument/2006/relationships/hyperlink" Target="https://cwiki.apache.org/confluence/display/Hive/Home" TargetMode="External"/><Relationship Id="rId1113" Type="http://schemas.openxmlformats.org/officeDocument/2006/relationships/hyperlink" Target="https://cwiki.apache.org/confluence/display/Hive/HBaseIntegration" TargetMode="External"/><Relationship Id="rId1114" Type="http://schemas.openxmlformats.org/officeDocument/2006/relationships/hyperlink" Target="http://blog.cloudera.com/blog/2010/06/integrating-hive-and-hbase/" TargetMode="External"/><Relationship Id="rId1115" Type="http://schemas.openxmlformats.org/officeDocument/2006/relationships/hyperlink" Target="https://cwiki.apache.org/confluence/display/Hive/Configuration+Properties" TargetMode="External"/><Relationship Id="rId1116" Type="http://schemas.openxmlformats.org/officeDocument/2006/relationships/hyperlink" Target="https://cwiki.apache.org/confluence/display/Hive/Configuration+Properties" TargetMode="External"/><Relationship Id="rId1117" Type="http://schemas.openxmlformats.org/officeDocument/2006/relationships/hyperlink" Target="http://www.cloudera.com/content/cloudera/en/documentation/cdh4/latest/CDH4-Installation-Guide/cdh4ig_topic_26_9.html" TargetMode="External"/><Relationship Id="rId1118" Type="http://schemas.openxmlformats.org/officeDocument/2006/relationships/hyperlink" Target="https://github.com/andrewcottam/ArcGIS-Geoprocessing-Scripts/blob/master/src/FeatureClassToAvro.py" TargetMode="External"/><Relationship Id="rId1119" Type="http://schemas.openxmlformats.org/officeDocument/2006/relationships/hyperlink" Target="https://cwiki.apache.org/confluence/display/Hive/LanguageManual+Cli" TargetMode="External"/><Relationship Id="rId650"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651" Type="http://schemas.openxmlformats.org/officeDocument/2006/relationships/hyperlink" Target="http://api.elsevier.com/documentation/search/SCOPUSSearchViews.htm" TargetMode="External"/><Relationship Id="rId652" Type="http://schemas.openxmlformats.org/officeDocument/2006/relationships/hyperlink" Target="http://api.elsevier.com/content/serial/title?issn=00280836&amp;view=STANDARD&amp;apiKey=700793c78c8fb1d736eb7030bb874bda" TargetMode="External"/><Relationship Id="rId653" Type="http://schemas.openxmlformats.org/officeDocument/2006/relationships/hyperlink" Target="https://dev.elsevier.com/api_key_settings.html" TargetMode="External"/><Relationship Id="rId654" Type="http://schemas.openxmlformats.org/officeDocument/2006/relationships/hyperlink" Target="https://www.mapbox.com/api-documentation/" TargetMode="External"/><Relationship Id="rId655" Type="http://schemas.openxmlformats.org/officeDocument/2006/relationships/hyperlink" Target="https://www.mapbox.com/help/upload-curl/" TargetMode="External"/><Relationship Id="rId656" Type="http://schemas.openxmlformats.org/officeDocument/2006/relationships/hyperlink" Target="https://data.aad.gov.au/aadc/calc/dms_decimal.cfm" TargetMode="External"/><Relationship Id="rId657" Type="http://schemas.openxmlformats.org/officeDocument/2006/relationships/hyperlink" Target="http://api.flickr.com/services/rest/?format=json&amp;method=flickr.photos.search&amp;text=wibble&amp;api_key=6d3e521646cdd1391a6dee32d8e54d62" TargetMode="External"/><Relationship Id="rId658" Type="http://schemas.openxmlformats.org/officeDocument/2006/relationships/hyperlink" Target="http://www.flickr.com/services/developer/api/" TargetMode="External"/><Relationship Id="rId659"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1504" Type="http://schemas.openxmlformats.org/officeDocument/2006/relationships/hyperlink" Target="http://www.biopama.org" TargetMode="External"/><Relationship Id="rId1505" Type="http://schemas.openxmlformats.org/officeDocument/2006/relationships/hyperlink" Target="http://10.0.100.234:8042/node" TargetMode="External"/><Relationship Id="rId1506" Type="http://schemas.openxmlformats.org/officeDocument/2006/relationships/hyperlink" Target="http://cloudera-manager.jrc.it:7180/cmf/home" TargetMode="External"/><Relationship Id="rId1507" Type="http://schemas.openxmlformats.org/officeDocument/2006/relationships/hyperlink" Target="http://www.ee.surrey.ac.uk/Teaching/Unix/unixintro.html" TargetMode="External"/><Relationship Id="rId1508" Type="http://schemas.openxmlformats.org/officeDocument/2006/relationships/hyperlink" Target="http://content.hccfl.edu/pollock/unix/findcmd.htm" TargetMode="External"/><Relationship Id="rId1509" Type="http://schemas.openxmlformats.org/officeDocument/2006/relationships/hyperlink" Target="http://www.howtogeek.com/howto/ubuntu/display-number-of-processors-on-linux/" TargetMode="External"/><Relationship Id="rId260" Type="http://schemas.openxmlformats.org/officeDocument/2006/relationships/hyperlink" Target="http://dojotoolkit.org/reference-guide/1.8/dojo/store/JsonRest.html" TargetMode="External"/><Relationship Id="rId261" Type="http://schemas.openxmlformats.org/officeDocument/2006/relationships/hyperlink" Target="http://www.reuters.com/article/2011/11/16/us-eu-biofuels-species-idUSTRE7AF1ZH20111116" TargetMode="External"/><Relationship Id="rId262" Type="http://schemas.openxmlformats.org/officeDocument/2006/relationships/hyperlink" Target="http://www.geog.mcgill.ca/~nramankutty/Datasets/Datasets.html" TargetMode="External"/><Relationship Id="rId263" Type="http://schemas.openxmlformats.org/officeDocument/2006/relationships/hyperlink" Target="http://maps.iucnredlist.org/map.html?id=9760" TargetMode="External"/><Relationship Id="rId264" Type="http://schemas.openxmlformats.org/officeDocument/2006/relationships/hyperlink" Target="http://ecat-dev.gbif.org/checklist/1007" TargetMode="External"/><Relationship Id="rId265" Type="http://schemas.openxmlformats.org/officeDocument/2006/relationships/hyperlink" Target="http://ecat-dev.gbif.org/api/clb" TargetMode="External"/><Relationship Id="rId266" Type="http://schemas.openxmlformats.org/officeDocument/2006/relationships/hyperlink" Target="http://ecat-dev.gbif.org/ws/usage/?rkey=1007&amp;q=Delphinus" TargetMode="External"/><Relationship Id="rId267" Type="http://schemas.openxmlformats.org/officeDocument/2006/relationships/hyperlink" Target="http://ecat-dev.gbif.org/ws/usage/?rkey=1007&amp;q=Turdus" TargetMode="External"/><Relationship Id="rId268" Type="http://schemas.openxmlformats.org/officeDocument/2006/relationships/hyperlink" Target="http://ecat-dev.gbif.org/checklist/1037" TargetMode="External"/><Relationship Id="rId269" Type="http://schemas.openxmlformats.org/officeDocument/2006/relationships/hyperlink" Target="http://forums.esri.com/Thread.asp?c=93&amp;f=984&amp;t=237824" TargetMode="External"/><Relationship Id="rId40" Type="http://schemas.openxmlformats.org/officeDocument/2006/relationships/hyperlink" Target="http://www.protectedplanet.net/sites/342540" TargetMode="External"/><Relationship Id="rId41" Type="http://schemas.openxmlformats.org/officeDocument/2006/relationships/hyperlink" Target="http://protectedplanet.net/sites/Mersing_Wildlife_Reserve" TargetMode="External"/><Relationship Id="rId42" Type="http://schemas.openxmlformats.org/officeDocument/2006/relationships/hyperlink" Target="http://protectedplanet.net/sites/351406" TargetMode="External"/><Relationship Id="rId43" Type="http://schemas.openxmlformats.org/officeDocument/2006/relationships/image" Target="media/image6.png"/><Relationship Id="rId44" Type="http://schemas.openxmlformats.org/officeDocument/2006/relationships/hyperlink" Target="http://www.protectedplanet.net/sites/7" TargetMode="External"/><Relationship Id="rId45" Type="http://schemas.openxmlformats.org/officeDocument/2006/relationships/hyperlink" Target="http://protectedplanet.net/sites/2574" TargetMode="External"/><Relationship Id="rId46" Type="http://schemas.openxmlformats.org/officeDocument/2006/relationships/hyperlink" Target="https://protectedplanet.net/18924" TargetMode="External"/><Relationship Id="rId47" Type="http://schemas.openxmlformats.org/officeDocument/2006/relationships/image" Target="media/image7.png"/><Relationship Id="rId48" Type="http://schemas.openxmlformats.org/officeDocument/2006/relationships/image" Target="media/image8.png"/><Relationship Id="rId49" Type="http://schemas.openxmlformats.org/officeDocument/2006/relationships/hyperlink" Target="https://www.protectedplanet.net/c/monthly-updates" TargetMode="External"/><Relationship Id="rId1510" Type="http://schemas.openxmlformats.org/officeDocument/2006/relationships/hyperlink" Target="http://en.wikipedia.org/wiki/Virtual_Network_Computing" TargetMode="External"/><Relationship Id="rId1511" Type="http://schemas.openxmlformats.org/officeDocument/2006/relationships/hyperlink" Target="http://www.tightvnc.com/%20for%20information%20on%20TightVNC" TargetMode="External"/><Relationship Id="rId1512" Type="http://schemas.openxmlformats.org/officeDocument/2006/relationships/hyperlink" Target="http://h03-dev-vm7:5801" TargetMode="External"/><Relationship Id="rId1513" Type="http://schemas.openxmlformats.org/officeDocument/2006/relationships/hyperlink" Target="http://www.tightvnc.com/winst.php" TargetMode="External"/><Relationship Id="rId1120" Type="http://schemas.openxmlformats.org/officeDocument/2006/relationships/hyperlink" Target="https://cwiki.apache.org/confluence/display/Hive/LanguageManual+DDL" TargetMode="External"/><Relationship Id="rId1121" Type="http://schemas.openxmlformats.org/officeDocument/2006/relationships/hyperlink" Target="https://cwiki.apache.org/confluence/display/Hive/LanguageManual+DDL" TargetMode="External"/><Relationship Id="rId1122" Type="http://schemas.openxmlformats.org/officeDocument/2006/relationships/hyperlink" Target="https://cwiki.apache.org/confluence/display/Hive/LanguageManual+DML" TargetMode="External"/><Relationship Id="rId1123" Type="http://schemas.openxmlformats.org/officeDocument/2006/relationships/hyperlink" Target="https://github.com/Esri/geometry-api-java" TargetMode="External"/><Relationship Id="rId1124" Type="http://schemas.openxmlformats.org/officeDocument/2006/relationships/hyperlink" Target="https://github.com/Esri/spatial-framework-for-hadoop" TargetMode="External"/><Relationship Id="rId1125" Type="http://schemas.openxmlformats.org/officeDocument/2006/relationships/hyperlink" Target="http://www.cloudera.com/documentation/enterprise/latest/topics/cm_mc_hive_udf.html" TargetMode="External"/><Relationship Id="rId1126" Type="http://schemas.openxmlformats.org/officeDocument/2006/relationships/hyperlink" Target="http://blog.matthewrathbone.com/2013/08/10/guide-to-writing-hive-udfs.html" TargetMode="External"/><Relationship Id="rId1127" Type="http://schemas.openxmlformats.org/officeDocument/2006/relationships/hyperlink" Target="https://github.com/andrewcottam/jrc/blob/master/src/main/java/jrc/esri/CellUdtf.java" TargetMode="External"/><Relationship Id="rId1128" Type="http://schemas.openxmlformats.org/officeDocument/2006/relationships/hyperlink" Target="https://github.com/andrewcottam/jrc/commit/b77b94c35fec389d5f9a354969d561c741e8fbd3" TargetMode="External"/><Relationship Id="rId1129" Type="http://schemas.openxmlformats.org/officeDocument/2006/relationships/hyperlink" Target="http://www.cloudera.com/documentation/enterprise/latest/topics/cm_mc_hive_udf.html" TargetMode="External"/><Relationship Id="rId660" Type="http://schemas.openxmlformats.org/officeDocument/2006/relationships/hyperlink" Target="https://github.com/andrewcottam/python_web_api_clients/blob/master/panoramio_client.py" TargetMode="External"/><Relationship Id="rId661" Type="http://schemas.openxmlformats.org/officeDocument/2006/relationships/hyperlink" Target="https://developers.google.com/picasa-web/" TargetMode="External"/><Relationship Id="rId662" Type="http://schemas.openxmlformats.org/officeDocument/2006/relationships/hyperlink" Target="https://developer.gettyimages.com" TargetMode="External"/><Relationship Id="rId663" Type="http://schemas.openxmlformats.org/officeDocument/2006/relationships/hyperlink" Target="mailto:a.cottam@gmail.com" TargetMode="External"/><Relationship Id="rId664" Type="http://schemas.openxmlformats.org/officeDocument/2006/relationships/hyperlink" Target="mailto:a.cottam@gmail.com" TargetMode="External"/><Relationship Id="rId665"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66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667" Type="http://schemas.openxmlformats.org/officeDocument/2006/relationships/hyperlink" Target="http://downloads.wdpa.org/ArcGIS/rest/services/EuroGEOSS/EuroGEOSS_WDPA/MapServer/1/query/query?where=Site_ID%3D785&amp;returnGeometry=false&amp;outSR=&amp;outFields=Name&amp;f=pjson" TargetMode="External"/><Relationship Id="rId668" Type="http://schemas.openxmlformats.org/officeDocument/2006/relationships/hyperlink" Target="https://api.protectedplanet.net/documentation" TargetMode="External"/><Relationship Id="rId669" Type="http://schemas.openxmlformats.org/officeDocument/2006/relationships/hyperlink" Target="https://datamarket.azure.com/" TargetMode="External"/><Relationship Id="rId1514" Type="http://schemas.openxmlformats.org/officeDocument/2006/relationships/hyperlink" Target="http://h03-dev-vm7:5802/" TargetMode="External"/><Relationship Id="rId1515" Type="http://schemas.openxmlformats.org/officeDocument/2006/relationships/hyperlink" Target="httpd:%20premature%20connection%20close" TargetMode="External"/><Relationship Id="rId1516" Type="http://schemas.openxmlformats.org/officeDocument/2006/relationships/hyperlink" Target="http://h03-dev-vm7:5801" TargetMode="External"/><Relationship Id="rId1517" Type="http://schemas.openxmlformats.org/officeDocument/2006/relationships/hyperlink" Target="httpd:%20premature%20connection%20close" TargetMode="External"/><Relationship Id="rId1518" Type="http://schemas.openxmlformats.org/officeDocument/2006/relationships/hyperlink" Target="httpd:%20get%20''%20for%20139.191.147.152%20%20%20%20--%20HOORAY%20THIS%20IS%20MY%20DESKTOP%20MACHINE!" TargetMode="External"/><Relationship Id="rId1519" Type="http://schemas.openxmlformats.org/officeDocument/2006/relationships/hyperlink" Target="http://en.wikipedia.org/wiki/GNU/Linux_distributions%20-%20some%20commercial,%20some%20not.%20Which%20do%20we%20have?%20Not%20sure." TargetMode="External"/><Relationship Id="rId270" Type="http://schemas.openxmlformats.org/officeDocument/2006/relationships/image" Target="media/image29.jpeg"/><Relationship Id="rId271" Type="http://schemas.openxmlformats.org/officeDocument/2006/relationships/image" Target="media/image30.jpeg"/><Relationship Id="rId272" Type="http://schemas.openxmlformats.org/officeDocument/2006/relationships/image" Target="media/image31.jpeg"/><Relationship Id="rId273" Type="http://schemas.openxmlformats.org/officeDocument/2006/relationships/image" Target="media/image32.jpeg"/><Relationship Id="rId274" Type="http://schemas.openxmlformats.org/officeDocument/2006/relationships/image" Target="media/image33.jpeg"/><Relationship Id="rId275" Type="http://schemas.openxmlformats.org/officeDocument/2006/relationships/hyperlink" Target="http://mapservices.iucnredlist.org/IUCN/mapper/index.html?ID_NO=10152" TargetMode="External"/><Relationship Id="rId276" Type="http://schemas.openxmlformats.org/officeDocument/2006/relationships/hyperlink" Target="http://maps.iucnredlist.org/map.html?id=106006826" TargetMode="External"/><Relationship Id="rId277" Type="http://schemas.openxmlformats.org/officeDocument/2006/relationships/image" Target="media/image34.jpeg"/><Relationship Id="rId278" Type="http://schemas.openxmlformats.org/officeDocument/2006/relationships/hyperlink" Target="https://github.com/andrewcottam/water_detection_python_scripts/blob/master/iucnRedListAPI.py" TargetMode="External"/><Relationship Id="rId279" Type="http://schemas.openxmlformats.org/officeDocument/2006/relationships/hyperlink" Target="http://maps.iucnredlist.org/map.html?id=23061" TargetMode="External"/><Relationship Id="rId50" Type="http://schemas.openxmlformats.org/officeDocument/2006/relationships/hyperlink" Target="http://mdgs.un.org/unsd/mdg/Metadata.aspx?IndicatorId=0&amp;SeriesId=784" TargetMode="External"/><Relationship Id="rId51" Type="http://schemas.openxmlformats.org/officeDocument/2006/relationships/hyperlink" Target="http://planet.osm.org/" TargetMode="External"/><Relationship Id="rId52" Type="http://schemas.openxmlformats.org/officeDocument/2006/relationships/hyperlink" Target="http://wiki.openstreetmap.org/wiki/Elements" TargetMode="External"/><Relationship Id="rId53" Type="http://schemas.openxmlformats.org/officeDocument/2006/relationships/hyperlink" Target="openmaptiles.com/downloads/" TargetMode="External"/><Relationship Id="rId54" Type="http://schemas.openxmlformats.org/officeDocument/2006/relationships/hyperlink" Target="https://osmlab.github.io/osm-qa-tiles/" TargetMode="External"/><Relationship Id="rId55" Type="http://schemas.openxmlformats.org/officeDocument/2006/relationships/hyperlink" Target="https://wiki.openstreetmap.org/wiki/Overpass_turbo" TargetMode="External"/><Relationship Id="rId56" Type="http://schemas.openxmlformats.org/officeDocument/2006/relationships/hyperlink" Target="http://wiki.openstreetmap.org/wiki/Key:species" TargetMode="External"/><Relationship Id="rId57" Type="http://schemas.openxmlformats.org/officeDocument/2006/relationships/hyperlink" Target="http://wiki.openstreetmap.org/wiki/Key:genus" TargetMode="External"/><Relationship Id="rId58" Type="http://schemas.openxmlformats.org/officeDocument/2006/relationships/hyperlink" Target="http://wiki.openstreetmap.org/wiki/Key:taxon" TargetMode="External"/><Relationship Id="rId59" Type="http://schemas.openxmlformats.org/officeDocument/2006/relationships/hyperlink" Target="https://taginfo.openstreetmap.org/keys/?key=taxon" TargetMode="External"/><Relationship Id="rId1520" Type="http://schemas.openxmlformats.org/officeDocument/2006/relationships/hyperlink" Target="http://fedoranews.org/alex/tutorial/rpm/3.shtml" TargetMode="External"/><Relationship Id="rId1521" Type="http://schemas.openxmlformats.org/officeDocument/2006/relationships/hyperlink" Target="http://www.ee.surrey.ac.uk/Teaching/Unix/unix5.html" TargetMode="External"/><Relationship Id="rId1522" Type="http://schemas.openxmlformats.org/officeDocument/2006/relationships/hyperlink" Target="https://community.c9.io/t/how-do-i-clear-up-disk-space-after-its-full/213/2" TargetMode="External"/><Relationship Id="rId1523" Type="http://schemas.openxmlformats.org/officeDocument/2006/relationships/hyperlink" Target="http://35.185.73.94/" TargetMode="External"/><Relationship Id="rId1130" Type="http://schemas.openxmlformats.org/officeDocument/2006/relationships/hyperlink" Target="http://stackoverflow.com/questions/28628975/cloudera-manager-cluster-configuration-getting-overriden" TargetMode="External"/><Relationship Id="rId1131" Type="http://schemas.openxmlformats.org/officeDocument/2006/relationships/hyperlink" Target="https://cwiki.apache.org/confluence/display/Hive/LanguageManual+DDL" TargetMode="External"/><Relationship Id="rId1132" Type="http://schemas.openxmlformats.org/officeDocument/2006/relationships/hyperlink" Target="https://github.com/andrewcottam/apache-hive-files/blob/master/create_permanent_st_functions.txt" TargetMode="External"/><Relationship Id="rId1133" Type="http://schemas.openxmlformats.org/officeDocument/2006/relationships/image" Target="media/image160.png"/><Relationship Id="rId1134" Type="http://schemas.openxmlformats.org/officeDocument/2006/relationships/hyperlink" Target="http://blog.cloudera.com/blog/2009/12/7-tips-for-improving-mapreduce-performance/" TargetMode="External"/><Relationship Id="rId1135" Type="http://schemas.openxmlformats.org/officeDocument/2006/relationships/hyperlink" Target="http://www.yourkit.com/" TargetMode="External"/><Relationship Id="rId1136" Type="http://schemas.openxmlformats.org/officeDocument/2006/relationships/hyperlink" Target="https://cwiki.apache.org/confluence/display/Hive/GettingStarted" TargetMode="External"/><Relationship Id="rId1137" Type="http://schemas.openxmlformats.org/officeDocument/2006/relationships/hyperlink" Target="http://hadoop-h05:8888/about/" TargetMode="External"/><Relationship Id="rId1138" Type="http://schemas.openxmlformats.org/officeDocument/2006/relationships/hyperlink" Target="http://hadoop-m2:8888/" TargetMode="External"/><Relationship Id="rId1139" Type="http://schemas.openxmlformats.org/officeDocument/2006/relationships/hyperlink" Target="http://hadoop-m1:8888/" TargetMode="External"/><Relationship Id="rId670" Type="http://schemas.openxmlformats.org/officeDocument/2006/relationships/hyperlink" Target="mailto:a.cottam@gmail.com" TargetMode="External"/><Relationship Id="rId671" Type="http://schemas.openxmlformats.org/officeDocument/2006/relationships/hyperlink" Target="http://ecat-dev.gbif.org/ws/usage/?q=Panthera%20leo&amp;rkey=1" TargetMode="External"/><Relationship Id="rId280" Type="http://schemas.openxmlformats.org/officeDocument/2006/relationships/hyperlink" Target="http://www.iucnredlist.org/details/23061/0" TargetMode="External"/><Relationship Id="rId281" Type="http://schemas.openxmlformats.org/officeDocument/2006/relationships/hyperlink" Target="http://maps.iucnredlist.org/map.html?id=4265" TargetMode="External"/><Relationship Id="rId282" Type="http://schemas.openxmlformats.org/officeDocument/2006/relationships/hyperlink" Target="http://www.iucnredlist.org/details/4265/0" TargetMode="External"/><Relationship Id="rId283" Type="http://schemas.openxmlformats.org/officeDocument/2006/relationships/hyperlink" Target="http://maps.iucnredlist.org/map.html?id=178811" TargetMode="External"/><Relationship Id="rId284" Type="http://schemas.openxmlformats.org/officeDocument/2006/relationships/hyperlink" Target="http://www.iucnredlist.org/details/178811/0" TargetMode="External"/><Relationship Id="rId285" Type="http://schemas.openxmlformats.org/officeDocument/2006/relationships/hyperlink" Target="http://maps.iucnredlist.org/map.html?id=177562" TargetMode="External"/><Relationship Id="rId286" Type="http://schemas.openxmlformats.org/officeDocument/2006/relationships/hyperlink" Target="http://www.iucnredlist.org/details/177562/0" TargetMode="External"/><Relationship Id="rId287" Type="http://schemas.openxmlformats.org/officeDocument/2006/relationships/hyperlink" Target="http://maps.iucnredlist.org/map.html?id=161597" TargetMode="External"/><Relationship Id="rId288" Type="http://schemas.openxmlformats.org/officeDocument/2006/relationships/hyperlink" Target="http://www.iucnredlist.org/details/161597/0" TargetMode="External"/><Relationship Id="rId289" Type="http://schemas.openxmlformats.org/officeDocument/2006/relationships/hyperlink" Target="http://maps.iucnredlist.org/map.html?id=9281" TargetMode="External"/><Relationship Id="rId672" Type="http://schemas.openxmlformats.org/officeDocument/2006/relationships/hyperlink" Target="http://ecat-dev.gbif.org/ws/usage/?id=116596410&amp;showVernaculars=en" TargetMode="External"/><Relationship Id="rId673" Type="http://schemas.openxmlformats.org/officeDocument/2006/relationships/hyperlink" Target="https://github.com/ropensci/rgbif/tree/newapi" TargetMode="External"/><Relationship Id="rId674" Type="http://schemas.openxmlformats.org/officeDocument/2006/relationships/hyperlink" Target="http://www.gbif.org/developer/summary" TargetMode="External"/><Relationship Id="rId675" Type="http://schemas.openxmlformats.org/officeDocument/2006/relationships/hyperlink" Target="http://www.gbif.org/occurrence/search?GEOMETRY=116.488037+6.249776%2C116.488037+5.993070%2C116.735229+5.993070%2C116.735229+6.249776%2C116.488037+6.249776" TargetMode="External"/><Relationship Id="rId676" Type="http://schemas.openxmlformats.org/officeDocument/2006/relationships/hyperlink" Target="http://www.gbif.org/occurrence/search?GEOMETRY=116.488037+6.249776%2C116.488037+5.993070%2C116.735229+5.993070%2C116.735229+6.249776%2C116.488037+6.249776&amp;TAXON_KEY=5227762" TargetMode="External"/><Relationship Id="rId677" Type="http://schemas.openxmlformats.org/officeDocument/2006/relationships/hyperlink" Target="http://api.gbif.org/v0.9/occurrence/search?GEOMETRY=POLYGON((116.488037+6.249776%2C116.488037+5.993070%2C116.735229+5.993070%2C116.735229+6.249776%2C116.488037+6.249776))&amp;TAXON_KEY=5227762" TargetMode="External"/><Relationship Id="rId678" Type="http://schemas.openxmlformats.org/officeDocument/2006/relationships/hyperlink" Target="http://api.gbif.org/v0.9/species/match?name=Argusianus%20argus" TargetMode="External"/><Relationship Id="rId679" Type="http://schemas.openxmlformats.org/officeDocument/2006/relationships/hyperlink" Target="http://api.gbif.org/v0.9/species/search?q=Argusianus%20argus&amp;datasetKey=d7dddbf4-2cf0-4f39-9b2a-bb099caae36c" TargetMode="External"/><Relationship Id="rId1524" Type="http://schemas.openxmlformats.org/officeDocument/2006/relationships/image" Target="media/image188.png"/><Relationship Id="rId1525" Type="http://schemas.openxmlformats.org/officeDocument/2006/relationships/hyperlink" Target="https://httpd.apache.org/docs/current/mod/mod_deflate.html" TargetMode="External"/><Relationship Id="rId1526" Type="http://schemas.openxmlformats.org/officeDocument/2006/relationships/hyperlink" Target="https://www.digitalocean.com/community/tutorials/how-to-install-and-configure-mod_deflate-on-ubuntu-14-04" TargetMode="External"/><Relationship Id="rId1527" Type="http://schemas.openxmlformats.org/officeDocument/2006/relationships/hyperlink" Target="http://getbootstrap.com/docs/4.0/getting-started/download/" TargetMode="External"/><Relationship Id="rId1528" Type="http://schemas.openxmlformats.org/officeDocument/2006/relationships/hyperlink" Target="http://docs.geoserver.org/latest/en/user/installation/linux.html" TargetMode="External"/><Relationship Id="rId1529" Type="http://schemas.openxmlformats.org/officeDocument/2006/relationships/hyperlink" Target="https://tecadmin.net/install-phppgadmin-in-ubuntu/" TargetMode="External"/><Relationship Id="rId60" Type="http://schemas.openxmlformats.org/officeDocument/2006/relationships/image" Target="media/image9.png"/><Relationship Id="rId61" Type="http://schemas.openxmlformats.org/officeDocument/2006/relationships/hyperlink" Target="https://www.openstreetmap.org/relation/2766120" TargetMode="External"/><Relationship Id="rId62" Type="http://schemas.openxmlformats.org/officeDocument/2006/relationships/hyperlink" Target="http://www.openstreetmap.org/changeset/51330421" TargetMode="External"/><Relationship Id="rId63" Type="http://schemas.openxmlformats.org/officeDocument/2006/relationships/hyperlink" Target="http://www.openstreetmap.org/way/517552857" TargetMode="External"/><Relationship Id="rId64" Type="http://schemas.openxmlformats.org/officeDocument/2006/relationships/hyperlink" Target="https://www.mapbox.com/vector-tiles/mapbox-streets-v7/" TargetMode="External"/><Relationship Id="rId65" Type="http://schemas.openxmlformats.org/officeDocument/2006/relationships/hyperlink" Target="https://gis.stackexchange.com/questions/257401/mapbox-not-updating-from-osm/257411" TargetMode="External"/><Relationship Id="rId66" Type="http://schemas.openxmlformats.org/officeDocument/2006/relationships/hyperlink" Target="https://github.com/nvkelso/natural-earth-vector/tree/master/geojson" TargetMode="External"/><Relationship Id="rId67" Type="http://schemas.openxmlformats.org/officeDocument/2006/relationships/hyperlink" Target="http://www.humansecurityindex.org/" TargetMode="External"/><Relationship Id="rId68" Type="http://schemas.openxmlformats.org/officeDocument/2006/relationships/hyperlink" Target="http://www.glims.org/RGI/rgi_files/RGI_latest.zip" TargetMode="External"/><Relationship Id="rId69" Type="http://schemas.openxmlformats.org/officeDocument/2006/relationships/hyperlink" Target="http://www.intactforests.org/data.ifl.html" TargetMode="External"/><Relationship Id="rId1530" Type="http://schemas.openxmlformats.org/officeDocument/2006/relationships/hyperlink" Target="https://github.com/klokantech/tileserver-php" TargetMode="External"/><Relationship Id="rId1531" Type="http://schemas.openxmlformats.org/officeDocument/2006/relationships/hyperlink" Target="https://web-apps-blishten.c9users.io/tileserver-php-master/tileserver.php" TargetMode="External"/><Relationship Id="rId1532" Type="http://schemas.openxmlformats.org/officeDocument/2006/relationships/hyperlink" Target="https://stackoverflow.com/questions/7337724/how-to-check-whether-mod-rewrite-is-enable-on-server" TargetMode="External"/><Relationship Id="rId1533" Type="http://schemas.openxmlformats.org/officeDocument/2006/relationships/hyperlink" Target="https://web-apps-blishten.c9users.io/tileserver-php-master/checkmodrewrite.php" TargetMode="External"/><Relationship Id="rId1140" Type="http://schemas.openxmlformats.org/officeDocument/2006/relationships/hyperlink" Target="http://hadoop-h05:8888/" TargetMode="External"/><Relationship Id="rId1141" Type="http://schemas.openxmlformats.org/officeDocument/2006/relationships/hyperlink" Target="http://hadoop-m2:8888/" TargetMode="External"/><Relationship Id="rId1142" Type="http://schemas.openxmlformats.org/officeDocument/2006/relationships/hyperlink" Target="http://cloudera-manager.jrc.it:7180/cmf/home" TargetMode="External"/><Relationship Id="rId1143" Type="http://schemas.openxmlformats.org/officeDocument/2006/relationships/hyperlink" Target="http://www.cloudera.com/documentation/enterprise/release-notes/topics/cdh_vd_cdh_package_tarball_57.html" TargetMode="External"/><Relationship Id="rId1144" Type="http://schemas.openxmlformats.org/officeDocument/2006/relationships/hyperlink" Target="https://github.com/cloudera/impala" TargetMode="External"/><Relationship Id="rId1145" Type="http://schemas.openxmlformats.org/officeDocument/2006/relationships/hyperlink" Target="http://www.cloudera.com/content/cloudera/en/resources/library/recordedwebinar/impala-real-time-queries-in-hadoop-video-recording.html" TargetMode="External"/><Relationship Id="rId1146" Type="http://schemas.openxmlformats.org/officeDocument/2006/relationships/hyperlink" Target="http://training.cloudera.com/elearning/impala/" TargetMode="External"/><Relationship Id="rId1147" Type="http://schemas.openxmlformats.org/officeDocument/2006/relationships/hyperlink" Target="http://www.cloudera.com/content/cloudera/en/resources/library/recordedwebinar/cloudera-impala-a-modern-sql-engine-for-hadoop-video-recording.html" TargetMode="External"/><Relationship Id="rId1148" Type="http://schemas.openxmlformats.org/officeDocument/2006/relationships/hyperlink" Target="https://issues.cloudera.org/browse/IMPALA-695" TargetMode="External"/><Relationship Id="rId1149" Type="http://schemas.openxmlformats.org/officeDocument/2006/relationships/hyperlink" Target="http://www.cloudera.com/content/cloudera/en/documentation/cdh5/latest/CDH5-Installation-Guide/cdh5ig_jdbc_driver_install.html" TargetMode="External"/><Relationship Id="rId680" Type="http://schemas.openxmlformats.org/officeDocument/2006/relationships/hyperlink" Target="http://api.gbif.org/v0.9/species?name=Pongo%20pygmaeus&amp;datasetKey=d7dddbf4-2cf0-4f39-9b2a-bb099caae36c" TargetMode="External"/><Relationship Id="rId681" Type="http://schemas.openxmlformats.org/officeDocument/2006/relationships/hyperlink" Target="http://api.gbif.org/v0.9/species/5219532/vernacular_names" TargetMode="External"/><Relationship Id="rId290" Type="http://schemas.openxmlformats.org/officeDocument/2006/relationships/hyperlink" Target="http://www.iucnredlist.org/details/9281/0" TargetMode="External"/><Relationship Id="rId291" Type="http://schemas.openxmlformats.org/officeDocument/2006/relationships/hyperlink" Target="http://maps.iucnredlist.org/map.html?id=39895" TargetMode="External"/><Relationship Id="rId292" Type="http://schemas.openxmlformats.org/officeDocument/2006/relationships/hyperlink" Target="http://www.iucnredlist.org/details/39895/0" TargetMode="External"/><Relationship Id="rId293" Type="http://schemas.openxmlformats.org/officeDocument/2006/relationships/hyperlink" Target="https://groups.google.com/forum/" TargetMode="External"/><Relationship Id="rId29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29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29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29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29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299" Type="http://schemas.openxmlformats.org/officeDocument/2006/relationships/hyperlink" Target="http://postgis.org/docs/ST_GeomFromGML.html" TargetMode="External"/><Relationship Id="rId682"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683" Type="http://schemas.openxmlformats.org/officeDocument/2006/relationships/hyperlink" Target="http://api.gbif.org/v0.9/species/match?name=Argusianus%20argus&amp;callback=dojo_request_script_callbacks.dojo_request_script35" TargetMode="External"/><Relationship Id="rId684" Type="http://schemas.openxmlformats.org/officeDocument/2006/relationships/hyperlink" Target="http://dev.gbif.org/issues/browse/PF-1275" TargetMode="External"/><Relationship Id="rId685" Type="http://schemas.openxmlformats.org/officeDocument/2006/relationships/hyperlink" Target="http://www.gbif.org/developer/occurrence" TargetMode="External"/><Relationship Id="rId686" Type="http://schemas.openxmlformats.org/officeDocument/2006/relationships/hyperlink" Target="http://api.gbif.org/v1/dataset/19491596-35ae-4a91-9a98-85cf505f1bd3" TargetMode="External"/><Relationship Id="rId687" Type="http://schemas.openxmlformats.org/officeDocument/2006/relationships/hyperlink" Target="https://www.assembla.com/spaces/sis/wiki/Red_List_API" TargetMode="External"/><Relationship Id="rId688" Type="http://schemas.openxmlformats.org/officeDocument/2006/relationships/hyperlink" Target="http://api.iucnredlist.org/common_names/17975.js" TargetMode="External"/><Relationship Id="rId689" Type="http://schemas.openxmlformats.org/officeDocument/2006/relationships/hyperlink" Target="https://github.com/andrewcottam/SpeciesCharismaIndex/blob/master/api_client_library.py" TargetMode="External"/><Relationship Id="rId1534" Type="http://schemas.openxmlformats.org/officeDocument/2006/relationships/hyperlink" Target="https://cloud.google.com/nodejs/docs/setup" TargetMode="External"/><Relationship Id="rId1535" Type="http://schemas.openxmlformats.org/officeDocument/2006/relationships/hyperlink" Target="http://selection.datavisualization.ch/" TargetMode="External"/><Relationship Id="rId1536" Type="http://schemas.openxmlformats.org/officeDocument/2006/relationships/hyperlink" Target="http://markdalgleish.com/projects/fathom/" TargetMode="External"/><Relationship Id="rId1537" Type="http://schemas.openxmlformats.org/officeDocument/2006/relationships/hyperlink" Target="http://geojson.io/" TargetMode="External"/><Relationship Id="rId1538" Type="http://schemas.openxmlformats.org/officeDocument/2006/relationships/hyperlink" Target="file:///C:\Users\cottaan\AppData\Roaming\Microsoft\Word\smathermather.wordpress.com\2013\08\24\a-public-sector-use-for-geojson-io\" TargetMode="External"/><Relationship Id="rId1539" Type="http://schemas.openxmlformats.org/officeDocument/2006/relationships/hyperlink" Target="http://spatialdemography.org/essential-python-geospatial-libraries/" TargetMode="External"/><Relationship Id="rId70" Type="http://schemas.openxmlformats.org/officeDocument/2006/relationships/hyperlink" Target="https://code.earthengine.google.com/?asset=users/acottam/ifl_2013" TargetMode="External"/><Relationship Id="rId71" Type="http://schemas.openxmlformats.org/officeDocument/2006/relationships/hyperlink" Target="http://cmp-openstandards.org/tools/threats-and-actions-taxonomies/" TargetMode="External"/><Relationship Id="rId72" Type="http://schemas.openxmlformats.org/officeDocument/2006/relationships/hyperlink" Target="http://www.iucnredlist.org/technical-documents/classification-schemes/threats-classification-scheme" TargetMode="External"/><Relationship Id="rId73" Type="http://schemas.openxmlformats.org/officeDocument/2006/relationships/hyperlink" Target="http://esa.un.org/unpd/wpp/" TargetMode="External"/><Relationship Id="rId74" Type="http://schemas.openxmlformats.org/officeDocument/2006/relationships/hyperlink" Target="http://spatial-data.s3.amazonaws.com/groups/METADATA%20for%20Digital%20Distribution%20Maps%20of%20The%20IUCN%20Red%20List%20of%20Threatened%20Species%E2%84%A2.pdf" TargetMode="External"/><Relationship Id="rId75" Type="http://schemas.openxmlformats.org/officeDocument/2006/relationships/hyperlink" Target="https://www.assembla.com/spaces/sis/wiki/Spatial_Data_Management_Roadmap" TargetMode="External"/><Relationship Id="rId7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77" Type="http://schemas.openxmlformats.org/officeDocument/2006/relationships/hyperlink" Target="http://video.esri.com/watch/2313/latest-innovations-from-esris-applications-prototype-lab" TargetMode="External"/><Relationship Id="rId78" Type="http://schemas.openxmlformats.org/officeDocument/2006/relationships/image" Target="media/image10.png"/><Relationship Id="rId79" Type="http://schemas.openxmlformats.org/officeDocument/2006/relationships/hyperlink" Target="http://onlinelibrary.wiley.com/doi/10.1002/ajp.20794/pdf" TargetMode="External"/><Relationship Id="rId1540" Type="http://schemas.openxmlformats.org/officeDocument/2006/relationships/hyperlink" Target="http://www.suncalc.org" TargetMode="External"/><Relationship Id="rId1541" Type="http://schemas.openxmlformats.org/officeDocument/2006/relationships/hyperlink" Target="https://www.mapbox.com/vector-tiles/specification/" TargetMode="External"/><Relationship Id="rId1542" Type="http://schemas.openxmlformats.org/officeDocument/2006/relationships/hyperlink" Target="https://github.com/mapbox/vector-tile-spec/tree/master/2.1" TargetMode="External"/><Relationship Id="rId1543" Type="http://schemas.openxmlformats.org/officeDocument/2006/relationships/hyperlink" Target="https://github.com/mapbox/awesome-vector-tiles/" TargetMode="External"/><Relationship Id="rId1150" Type="http://schemas.openxmlformats.org/officeDocument/2006/relationships/hyperlink" Target="http://sqoop.apache.org/" TargetMode="External"/><Relationship Id="rId1151" Type="http://schemas.openxmlformats.org/officeDocument/2006/relationships/hyperlink" Target="http://sqoop.apache.org/docs/1.4.5/SqoopUserGuide.html" TargetMode="External"/><Relationship Id="rId1152" Type="http://schemas.openxmlformats.org/officeDocument/2006/relationships/hyperlink" Target="http://sqoop.apache.org/docs/1.4.5/index.html" TargetMode="External"/><Relationship Id="rId1153" Type="http://schemas.openxmlformats.org/officeDocument/2006/relationships/hyperlink" Target="http://sqoop.apache.org/docs/1.99.5/Sqoop5MinutesDemo.html" TargetMode="External"/><Relationship Id="rId1154" Type="http://schemas.openxmlformats.org/officeDocument/2006/relationships/hyperlink" Target="https://cwiki.apache.org/confluence/display/Hive/LanguageManual+Explain" TargetMode="External"/><Relationship Id="rId1155" Type="http://schemas.openxmlformats.org/officeDocument/2006/relationships/hyperlink" Target="http://hadoop-h05:8088/cluster" TargetMode="External"/><Relationship Id="rId1156" Type="http://schemas.openxmlformats.org/officeDocument/2006/relationships/hyperlink" Target="https://github.com/andrewcottam/apache-hive-files/blob/master/species_preprocessing_1.sql" TargetMode="External"/><Relationship Id="rId1157" Type="http://schemas.openxmlformats.org/officeDocument/2006/relationships/hyperlink" Target="https://github.com/andrewcottam/apache-hive-files/blob/master/species_preprocessing_2.sql" TargetMode="External"/><Relationship Id="rId1158" Type="http://schemas.openxmlformats.org/officeDocument/2006/relationships/hyperlink" Target="http://maps.iucnredlist.org/map.html?id=22725044" TargetMode="External"/><Relationship Id="rId1159" Type="http://schemas.openxmlformats.org/officeDocument/2006/relationships/image" Target="media/image161.png"/><Relationship Id="rId690" Type="http://schemas.openxmlformats.org/officeDocument/2006/relationships/hyperlink" Target="https://github.com/andrewcottam/SpeciesCharismaIndex/blob/master/redListClient.py" TargetMode="External"/><Relationship Id="rId691" Type="http://schemas.openxmlformats.org/officeDocument/2006/relationships/hyperlink" Target="https://github.com/andrewcottam/water_detection_python_scripts/blob/master/iucnRedListAPI.py" TargetMode="External"/><Relationship Id="rId692" Type="http://schemas.openxmlformats.org/officeDocument/2006/relationships/hyperlink" Target="http://www.xeno-canto.org/article/153" TargetMode="External"/><Relationship Id="rId693" Type="http://schemas.openxmlformats.org/officeDocument/2006/relationships/hyperlink" Target="https://www.worldtides.info/apidocs" TargetMode="External"/><Relationship Id="rId694" Type="http://schemas.openxmlformats.org/officeDocument/2006/relationships/hyperlink" Target="mailto:a.cottam@gmail.com" TargetMode="External"/><Relationship Id="rId695" Type="http://schemas.openxmlformats.org/officeDocument/2006/relationships/hyperlink" Target="http://www.biopama.org" TargetMode="External"/><Relationship Id="rId696" Type="http://schemas.openxmlformats.org/officeDocument/2006/relationships/hyperlink" Target="beta.biopama.org" TargetMode="External"/><Relationship Id="rId697" Type="http://schemas.openxmlformats.org/officeDocument/2006/relationships/hyperlink" Target="http://docs.codeanywhere.com/connections/sshserver.html" TargetMode="External"/><Relationship Id="rId698" Type="http://schemas.openxmlformats.org/officeDocument/2006/relationships/hyperlink" Target="https://github.com/andrewcottam/web_apps.git" TargetMode="External"/><Relationship Id="rId699" Type="http://schemas.openxmlformats.org/officeDocument/2006/relationships/hyperlink" Target="https://104.196.59.136/" TargetMode="External"/><Relationship Id="rId1544" Type="http://schemas.openxmlformats.org/officeDocument/2006/relationships/hyperlink" Target="https://www.mapbox.com/blog/vector-tile-spec-changes/" TargetMode="External"/><Relationship Id="rId1545" Type="http://schemas.openxmlformats.org/officeDocument/2006/relationships/hyperlink" Target="http://www.paulnorman.ca/blog/2016/11/serving-vector-tiles/" TargetMode="External"/><Relationship Id="rId1546" Type="http://schemas.openxmlformats.org/officeDocument/2006/relationships/hyperlink" Target="https://github.com/tilezen/vector-datasource/wiki/Mapzen-Vector-Tile-Service" TargetMode="External"/><Relationship Id="rId1547" Type="http://schemas.openxmlformats.org/officeDocument/2006/relationships/hyperlink" Target="http://blog.systemed.net/post/13" TargetMode="External"/><Relationship Id="rId1548" Type="http://schemas.openxmlformats.org/officeDocument/2006/relationships/hyperlink" Target="http://gdunlop.github.io/Vector-tiles-remixed/" TargetMode="External"/><Relationship Id="rId1549" Type="http://schemas.openxmlformats.org/officeDocument/2006/relationships/hyperlink" Target="https://mapzen.com/data/metro-extracts/metro/london_england/" TargetMode="External"/><Relationship Id="rId80" Type="http://schemas.openxmlformats.org/officeDocument/2006/relationships/hyperlink" Target="http://onlinelibrary.wiley.com/doi/10.1111/j.1523-1739.2007.00847.x/pdf" TargetMode="External"/><Relationship Id="rId81" Type="http://schemas.openxmlformats.org/officeDocument/2006/relationships/hyperlink" Target="https://s3-eu-west-1.amazonaws.com/spatial-data/groups/METADATA%20for%20Digital%20Distribution%20Maps%20of%20The%20IUCN%20Red%20List%20of%20Threatened%20Species%E2%84%A2.pdf" TargetMode="External"/><Relationship Id="rId82" Type="http://schemas.openxmlformats.org/officeDocument/2006/relationships/hyperlink" Target="http://maps.iucnredlist.org/map.html?id=9760" TargetMode="External"/><Relationship Id="rId83" Type="http://schemas.openxmlformats.org/officeDocument/2006/relationships/hyperlink" Target="http://m086be8c7.iucnredlist.org/common_names/156534.js?callback=parseSpeciesData" TargetMode="External"/><Relationship Id="rId84" Type="http://schemas.openxmlformats.org/officeDocument/2006/relationships/hyperlink" Target="http://api.iucnredlist.org/common_names/Acantharctus-posteli.json" TargetMode="External"/><Relationship Id="rId85" Type="http://schemas.openxmlformats.org/officeDocument/2006/relationships/hyperlink" Target="http://www.eea.europa.eu/data-and-maps/data/european-red-lists-2" TargetMode="External"/><Relationship Id="rId86" Type="http://schemas.openxmlformats.org/officeDocument/2006/relationships/hyperlink" Target="http://www.birdlife.org/europe-and-central-asia/european-red-list-birds-0" TargetMode="External"/><Relationship Id="rId87" Type="http://schemas.openxmlformats.org/officeDocument/2006/relationships/hyperlink" Target="https://github.com/mdoering/backbone" TargetMode="External"/><Relationship Id="rId88" Type="http://schemas.openxmlformats.org/officeDocument/2006/relationships/hyperlink" Target="http://gbif.blogspot.it/" TargetMode="External"/><Relationship Id="rId89" Type="http://schemas.openxmlformats.org/officeDocument/2006/relationships/hyperlink" Target="http://www.gbif.org/occurrence/download/0003345-150831095807960" TargetMode="External"/><Relationship Id="rId1550" Type="http://schemas.openxmlformats.org/officeDocument/2006/relationships/hyperlink" Target="https://web-apps-blishten.c9users.io/tilemaker/bern_tiles/" TargetMode="External"/><Relationship Id="rId1551" Type="http://schemas.openxmlformats.org/officeDocument/2006/relationships/hyperlink" Target="https://github.com/andrewcottam/web_apps/commit/da66e68026fa47b965d6e6b10370a6dc04e41b45" TargetMode="External"/><Relationship Id="rId1552" Type="http://schemas.openxmlformats.org/officeDocument/2006/relationships/hyperlink" Target="https://mapzen.com/tangram/view/?scene=https://mapzen.com/api/scenes/43045/224/resources/basic.yaml" TargetMode="External"/><Relationship Id="rId1553" Type="http://schemas.openxmlformats.org/officeDocument/2006/relationships/hyperlink" Target="https://github.com/mapbox/tippecanoe" TargetMode="External"/><Relationship Id="rId1160" Type="http://schemas.openxmlformats.org/officeDocument/2006/relationships/image" Target="media/image162.png"/><Relationship Id="rId1161" Type="http://schemas.openxmlformats.org/officeDocument/2006/relationships/image" Target="media/image163.png"/><Relationship Id="rId1162" Type="http://schemas.openxmlformats.org/officeDocument/2006/relationships/hyperlink" Target="https://github.com/andrewcottam/apache-hive-files/blob/f6160d1a0c45fd839000afc65a03d5ce6c435385/species_preprocessing_2.sql" TargetMode="External"/><Relationship Id="rId1163" Type="http://schemas.openxmlformats.org/officeDocument/2006/relationships/hyperlink" Target="https://github.com/andrewcottam/apache-hive-files/blob/075659bcb33653468aaa447baccdf5022f654e71/species_preprocessing_3.sql" TargetMode="External"/><Relationship Id="rId1164" Type="http://schemas.openxmlformats.org/officeDocument/2006/relationships/hyperlink" Target="https://github.com/andrewcottam/apache-hive-files/blob/260ee4ec5790e0b975b7adf956da82fabdfd5b19/species_preprocessing_4.sql" TargetMode="External"/><Relationship Id="rId1165" Type="http://schemas.openxmlformats.org/officeDocument/2006/relationships/image" Target="media/image164.png"/><Relationship Id="rId1166" Type="http://schemas.openxmlformats.org/officeDocument/2006/relationships/hyperlink" Target="https://github.com/andrewcottam/apache-hive-files/blob/ebe7f2131d95456e80d8662e8ae16e6a1e09eef2/species_preprocessing_2.sql" TargetMode="External"/><Relationship Id="rId1167" Type="http://schemas.openxmlformats.org/officeDocument/2006/relationships/hyperlink" Target="http://dopa-services.jrc.ec.europa.eu/services/especies/get_pa_species_list?wdpa_id=785" TargetMode="External"/><Relationship Id="rId1168" Type="http://schemas.openxmlformats.org/officeDocument/2006/relationships/hyperlink" Target="http://www.slideshare.net/Hadoop_Summit/grailer-hochmuth-june27515pmroom212v3" TargetMode="External"/><Relationship Id="rId1169"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554" Type="http://schemas.openxmlformats.org/officeDocument/2006/relationships/image" Target="media/image189.png"/><Relationship Id="rId1555" Type="http://schemas.openxmlformats.org/officeDocument/2006/relationships/hyperlink" Target="https://wiki.gentoo.org/wiki/Knowledge_Base:No_space_left_on_device_while_there_is_plenty_of_space_available" TargetMode="External"/><Relationship Id="rId1556" Type="http://schemas.openxmlformats.org/officeDocument/2006/relationships/image" Target="media/image190.png"/><Relationship Id="rId1557" Type="http://schemas.openxmlformats.org/officeDocument/2006/relationships/image" Target="media/image191.png"/><Relationship Id="rId1558" Type="http://schemas.openxmlformats.org/officeDocument/2006/relationships/image" Target="media/image192.png"/><Relationship Id="rId1559" Type="http://schemas.openxmlformats.org/officeDocument/2006/relationships/oleObject" Target="embeddings/oleObject1.bin"/><Relationship Id="rId300" Type="http://schemas.openxmlformats.org/officeDocument/2006/relationships/hyperlink" Target="http://blogs.msdn.com/b/asiatech/archive/2011/07/06/how-to-troubleshoot-httpexception-request-timed-out-asp-net-2-0-32-bit.aspx" TargetMode="External"/><Relationship Id="rId301" Type="http://schemas.openxmlformats.org/officeDocument/2006/relationships/hyperlink" Target="http://79.125.16.106/ArcGIS/rest/services/Andrew/SpeciesWFSLatLong/MapServer/0/29539" TargetMode="External"/><Relationship Id="rId30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30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304" Type="http://schemas.openxmlformats.org/officeDocument/2006/relationships/hyperlink" Target="http://www.postgresql.org/docs/8.3/static/runtime-config-client.html" TargetMode="External"/><Relationship Id="rId305" Type="http://schemas.openxmlformats.org/officeDocument/2006/relationships/hyperlink" Target="http://blogs.esri.com/esri/arcgis/2009/05/06/about-geographic-transformations-and-how-to-choose-the-right-one/" TargetMode="External"/><Relationship Id="rId306" Type="http://schemas.openxmlformats.org/officeDocument/2006/relationships/hyperlink" Target="http://h05-dev-vm3/geoserver/ows?service=wms&amp;version=1.1.1&amp;request=GetCapabilities" TargetMode="External"/><Relationship Id="rId307" Type="http://schemas.openxmlformats.org/officeDocument/2006/relationships/hyperlink" Target="http://resources.arcgis.com/en/help/main/10.1/index.html" TargetMode="External"/><Relationship Id="rId308" Type="http://schemas.openxmlformats.org/officeDocument/2006/relationships/hyperlink" Target="https://github.com/andrewcottam/ArcGIS-Geoprocessing-Scripts/blob/master/src/GLC2000_PA_Intersection.py" TargetMode="External"/><Relationship Id="rId309" Type="http://schemas.openxmlformats.org/officeDocument/2006/relationships/hyperlink" Target="http://resources.arcgis.com/en/help/main/10.2/index.html" TargetMode="External"/><Relationship Id="rId90" Type="http://schemas.openxmlformats.org/officeDocument/2006/relationships/hyperlink" Target="https://www.movebank.org/" TargetMode="External"/><Relationship Id="rId91" Type="http://schemas.openxmlformats.org/officeDocument/2006/relationships/hyperlink" Target="ftp://ftp.glcf.umd.edu/glcf/GlobalInlandWater/WRS2" TargetMode="External"/><Relationship Id="rId92" Type="http://schemas.openxmlformats.org/officeDocument/2006/relationships/hyperlink" Target="http://www.tandfonline.com/doi/pdf/10.1080/17538947.2015.1026420" TargetMode="External"/><Relationship Id="rId93" Type="http://schemas.openxmlformats.org/officeDocument/2006/relationships/image" Target="media/image11.png"/><Relationship Id="rId94" Type="http://schemas.openxmlformats.org/officeDocument/2006/relationships/image" Target="media/image12.png"/><Relationship Id="rId95" Type="http://schemas.openxmlformats.org/officeDocument/2006/relationships/hyperlink" Target="file:///C:\Users\cottaan\AppData\Local\Temp\arc7A2F\iucn_rl_species_2014_2_no_sens0.txt" TargetMode="External"/><Relationship Id="rId96" Type="http://schemas.openxmlformats.org/officeDocument/2006/relationships/hyperlink" Target="http://earthexplorer.usgs.gov/" TargetMode="External"/><Relationship Id="rId97" Type="http://schemas.openxmlformats.org/officeDocument/2006/relationships/hyperlink" Target="http://reverb.echo.nasa.gov/reverb" TargetMode="External"/><Relationship Id="rId98" Type="http://schemas.openxmlformats.org/officeDocument/2006/relationships/hyperlink" Target="http://www.mapbox.com/blog/putting-landsat-8-bands-to-work/" TargetMode="External"/><Relationship Id="rId99" Type="http://schemas.openxmlformats.org/officeDocument/2006/relationships/hyperlink" Target="https://calval.cr.usgs.gov/wordpress/wp-content/uploads/14.008_J_Storey_Geometric-and-Spatial-Performance-of-Landsat-8-Final.pdf" TargetMode="External"/><Relationship Id="rId1560" Type="http://schemas.openxmlformats.org/officeDocument/2006/relationships/image" Target="media/image193.png"/><Relationship Id="rId1561" Type="http://schemas.openxmlformats.org/officeDocument/2006/relationships/oleObject" Target="embeddings/oleObject2.bin"/><Relationship Id="rId1562" Type="http://schemas.openxmlformats.org/officeDocument/2006/relationships/image" Target="media/image194.png"/><Relationship Id="rId1563" Type="http://schemas.openxmlformats.org/officeDocument/2006/relationships/oleObject" Target="embeddings/oleObject3.bin"/><Relationship Id="rId1170" Type="http://schemas.openxmlformats.org/officeDocument/2006/relationships/hyperlink" Target="http://wiki.openstreetmap.org/wiki/PostGIS/Installation" TargetMode="External"/><Relationship Id="rId1171" Type="http://schemas.openxmlformats.org/officeDocument/2006/relationships/hyperlink" Target="http://www.postgresql.org/docs/8.1/static/plpython.html" TargetMode="External"/><Relationship Id="rId1172" Type="http://schemas.openxmlformats.org/officeDocument/2006/relationships/hyperlink" Target="http://www.postgresql.org/docs/9.0/interactive/plpython-funcs.html" TargetMode="External"/><Relationship Id="rId1173" Type="http://schemas.openxmlformats.org/officeDocument/2006/relationships/hyperlink" Target="http://suite.opengeo.org/4.1/dataadmin/pgGettingStarted/shp2pgsql.html" TargetMode="External"/><Relationship Id="rId1174" Type="http://schemas.openxmlformats.org/officeDocument/2006/relationships/hyperlink" Target="http://www.postgresql.org/docs/9.0/static/indexes-intro.html" TargetMode="External"/><Relationship Id="rId1175" Type="http://schemas.openxmlformats.org/officeDocument/2006/relationships/hyperlink" Target="https://community.c9.io/t/the-uploaded-file-exceeds-the-upload-max-filesize-directive-in-php-ini/2894/2" TargetMode="External"/><Relationship Id="rId1176" Type="http://schemas.openxmlformats.org/officeDocument/2006/relationships/hyperlink" Target="http://www.postgresql.org/docs/9.0/static/ddl-partitioning.html" TargetMode="External"/><Relationship Id="rId1177" Type="http://schemas.openxmlformats.org/officeDocument/2006/relationships/hyperlink" Target="http://www.postgresql.org/docs/9.0/static/using-explain.html" TargetMode="External"/><Relationship Id="rId1178" Type="http://schemas.openxmlformats.org/officeDocument/2006/relationships/hyperlink" Target="http://www.postgresql.org/docs/8.3/static/sql-analyze.html):%20A%20common%20strategy%20is%20to%20run%20VACUUM%20and%20ANALYZE%20once%20a%20day%20during%20a%20low-usage%20time%20of%20day." TargetMode="External"/><Relationship Id="rId1179" Type="http://schemas.openxmlformats.org/officeDocument/2006/relationships/hyperlink" Target="http://lwn.net/Articles/400629/" TargetMode="External"/><Relationship Id="rId1564" Type="http://schemas.openxmlformats.org/officeDocument/2006/relationships/image" Target="media/image195.png"/><Relationship Id="rId1565" Type="http://schemas.openxmlformats.org/officeDocument/2006/relationships/hyperlink" Target="https://wiki.gentoo.org/wiki/Knowledge_Base:No_space_left_on_device_while_there_is_plenty_of_space_available" TargetMode="External"/><Relationship Id="rId1566" Type="http://schemas.openxmlformats.org/officeDocument/2006/relationships/hyperlink" Target="https://github.com/mapbox/mapbox-gl-js/issues/1567" TargetMode="External"/><Relationship Id="rId1567" Type="http://schemas.openxmlformats.org/officeDocument/2006/relationships/hyperlink" Target="../../../Pictures/VectorTilesComparison.gif" TargetMode="External"/><Relationship Id="rId1568"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569" Type="http://schemas.openxmlformats.org/officeDocument/2006/relationships/hyperlink" Target="https://free-1.tilehosting.com/data/v3/14/7511/7426.geojson?key=UmmATPUongHdDmIicgs7" TargetMode="External"/><Relationship Id="rId700" Type="http://schemas.openxmlformats.org/officeDocument/2006/relationships/hyperlink" Target="https://developers.google.com/earth-engine/python_install-datalab-gcp" TargetMode="External"/><Relationship Id="rId701" Type="http://schemas.openxmlformats.org/officeDocument/2006/relationships/image" Target="media/image66.png"/><Relationship Id="rId702" Type="http://schemas.openxmlformats.org/officeDocument/2006/relationships/image" Target="media/image67.png"/><Relationship Id="rId703" Type="http://schemas.openxmlformats.org/officeDocument/2006/relationships/hyperlink" Target="https://cloud.google.com/sdk/" TargetMode="External"/><Relationship Id="rId310" Type="http://schemas.openxmlformats.org/officeDocument/2006/relationships/hyperlink" Target="https://github.com/andrewcottam/ArcGIS-Geoprocessing-Scripts/blob/master/src/GLC2000_PA_Intersection2.py" TargetMode="External"/><Relationship Id="rId311" Type="http://schemas.openxmlformats.org/officeDocument/2006/relationships/hyperlink" Target="http://gis.stackexchange.com/questions/32217/exploding-overlapping-to-new-non-overlapping-polygons" TargetMode="External"/><Relationship Id="rId312" Type="http://schemas.openxmlformats.org/officeDocument/2006/relationships/hyperlink" Target="https://github.com/andrewcottam/ArcGIS-Geoprocessing-Scripts/blob/master/src/ExplodeOverlappingPolygons.py" TargetMode="External"/><Relationship Id="rId313" Type="http://schemas.openxmlformats.org/officeDocument/2006/relationships/hyperlink" Target="http://stackoverflow.com/questions/3687037/problem-making-attribute-table-of-raster-in-arcgis" TargetMode="External"/><Relationship Id="rId314" Type="http://schemas.openxmlformats.org/officeDocument/2006/relationships/hyperlink" Target="http://resources.arcgis.com/en/help/main/10.2/index.html" TargetMode="External"/><Relationship Id="rId315" Type="http://schemas.openxmlformats.org/officeDocument/2006/relationships/image" Target="media/image35.png"/><Relationship Id="rId316" Type="http://schemas.openxmlformats.org/officeDocument/2006/relationships/hyperlink" Target="http://help.arcgis.com/en/arcgisdesktop/10.0/help/index.html" TargetMode="External"/><Relationship Id="rId317" Type="http://schemas.openxmlformats.org/officeDocument/2006/relationships/hyperlink" Target="http://79.125.16.106/iucn/mapper/index.html?ID_NO=133525" TargetMode="External"/><Relationship Id="rId318" Type="http://schemas.openxmlformats.org/officeDocument/2006/relationships/hyperlink" Target="http://79.125.16.106/iucn/mapper/index.html?ID_NO=133526" TargetMode="External"/><Relationship Id="rId319" Type="http://schemas.openxmlformats.org/officeDocument/2006/relationships/hyperlink" Target="http://help.arcgis.com/en/sdk/10.0/arcobjects_net/conceptualhelp/index.html" TargetMode="External"/><Relationship Id="rId704" Type="http://schemas.openxmlformats.org/officeDocument/2006/relationships/hyperlink" Target="https://cloud.google.com/appengine/docs/python/download" TargetMode="External"/><Relationship Id="rId705" Type="http://schemas.openxmlformats.org/officeDocument/2006/relationships/hyperlink" Target="https://cloud.google.com/sdk/downloads" TargetMode="External"/><Relationship Id="rId706" Type="http://schemas.openxmlformats.org/officeDocument/2006/relationships/hyperlink" Target="https://github.com/zweiven/remotebiodiversity" TargetMode="External"/><Relationship Id="rId707" Type="http://schemas.openxmlformats.org/officeDocument/2006/relationships/hyperlink" Target="https://console.developers.google.com/project/_/apiui/credential" TargetMode="External"/><Relationship Id="rId708" Type="http://schemas.openxmlformats.org/officeDocument/2006/relationships/image" Target="media/image68.png"/><Relationship Id="rId709" Type="http://schemas.openxmlformats.org/officeDocument/2006/relationships/hyperlink" Target="https://cloud.google.com/appengine/downloads" TargetMode="External"/><Relationship Id="rId1570" Type="http://schemas.openxmlformats.org/officeDocument/2006/relationships/hyperlink" Target="https://gist.github.com/andrewcottam/21a5f9ac586cb5e1234397ae64dbcd5c" TargetMode="External"/><Relationship Id="rId1571" Type="http://schemas.openxmlformats.org/officeDocument/2006/relationships/hyperlink" Target="https://gist.github.com/andrewcottam/2b3f54d06de7d5be4944b44f5262b644" TargetMode="External"/><Relationship Id="rId1572" Type="http://schemas.openxmlformats.org/officeDocument/2006/relationships/hyperlink" Target="https://tile.mapzen.com/mapzen/vector/v1/all/14/7511/7426.json?api_key=vector-tiles-VyYjZGS" TargetMode="External"/><Relationship Id="rId1573" Type="http://schemas.openxmlformats.org/officeDocument/2006/relationships/hyperlink" Target="https://gist.github.com/andrewcottam/f2106b6103aec5a159310b843b01f06a" TargetMode="External"/><Relationship Id="rId1180" Type="http://schemas.openxmlformats.org/officeDocument/2006/relationships/hyperlink" Target="http://postgis.org/docs/using_postgis_dbmanagement.html" TargetMode="External"/><Relationship Id="rId1181" Type="http://schemas.openxmlformats.org/officeDocument/2006/relationships/hyperlink" Target="http://spatialreference.org/ref/sr-org/7099/postgis/" TargetMode="External"/><Relationship Id="rId1182" Type="http://schemas.openxmlformats.org/officeDocument/2006/relationships/hyperlink" Target="http://www.postgresql.org/docs/9.1/static/triggers.html%20for%209.1" TargetMode="External"/><Relationship Id="rId1183" Type="http://schemas.openxmlformats.org/officeDocument/2006/relationships/hyperlink" Target="https://help.ubuntu.com/community/PostgreSQL" TargetMode="External"/><Relationship Id="rId1184" Type="http://schemas.openxmlformats.org/officeDocument/2006/relationships/hyperlink" Target="http://www.postgresql.org/docs/9.3/static/reference-client.html" TargetMode="External"/><Relationship Id="rId1185" Type="http://schemas.openxmlformats.org/officeDocument/2006/relationships/hyperlink" Target="https://help.ubuntu.com/community/PostgreSQL" TargetMode="External"/><Relationship Id="rId1186" Type="http://schemas.openxmlformats.org/officeDocument/2006/relationships/hyperlink" Target="https://community.c9.io/t/setting-up-postgresql/1573" TargetMode="External"/><Relationship Id="rId1187" Type="http://schemas.openxmlformats.org/officeDocument/2006/relationships/hyperlink" Target="https://cloud.google.com/community/tutorials/setting-up-postgres" TargetMode="External"/><Relationship Id="rId1188" Type="http://schemas.openxmlformats.org/officeDocument/2006/relationships/hyperlink" Target="https://forestparkmap.org/" TargetMode="External"/><Relationship Id="rId1189" Type="http://schemas.openxmlformats.org/officeDocument/2006/relationships/hyperlink" Target="https://www.drupal.org/case-study/forest-park-map" TargetMode="External"/><Relationship Id="rId1574" Type="http://schemas.openxmlformats.org/officeDocument/2006/relationships/hyperlink" Target="https://openmaptiles.org/schema/" TargetMode="External"/><Relationship Id="rId1575" Type="http://schemas.openxmlformats.org/officeDocument/2006/relationships/hyperlink" Target="https://www.mapbox.com/vector-tiles/mapbox-streets-v7/" TargetMode="External"/><Relationship Id="rId1576" Type="http://schemas.openxmlformats.org/officeDocument/2006/relationships/hyperlink" Target="https://mapzen.com/documentation/vector-tiles/layers/" TargetMode="External"/><Relationship Id="rId1577" Type="http://schemas.openxmlformats.org/officeDocument/2006/relationships/hyperlink" Target="https://www.mapbox.com/vector-tiles/mapbox-streets-v7/" TargetMode="External"/><Relationship Id="rId1578" Type="http://schemas.openxmlformats.org/officeDocument/2006/relationships/hyperlink" Target="https://basemaps.arcgis.com/v1/arcgis/rest/services/World_Basemap/VectorTileServer/tile/9/253/276.pbf" TargetMode="External"/><Relationship Id="rId1579" Type="http://schemas.openxmlformats.org/officeDocument/2006/relationships/hyperlink" Target="https://blogs.esri.com/esri/arcgis/2015/12/02/understanding-esri-vector-basemap-file-structure/" TargetMode="External"/><Relationship Id="rId710" Type="http://schemas.openxmlformats.org/officeDocument/2006/relationships/hyperlink" Target="https://cloud.google.com/appengine/downloads" TargetMode="External"/><Relationship Id="rId711" Type="http://schemas.openxmlformats.org/officeDocument/2006/relationships/hyperlink" Target="https://cloud.google.com/appengine/docs/python/tools/libraries27" TargetMode="External"/><Relationship Id="rId712" Type="http://schemas.openxmlformats.org/officeDocument/2006/relationships/hyperlink" Target="https://github.com/google/earthengine-api/tree/master/demos/server-auth" TargetMode="External"/><Relationship Id="rId713" Type="http://schemas.openxmlformats.org/officeDocument/2006/relationships/hyperlink" Target="https://github.com/google/earthengine-api/tree/master/demos/server-auth" TargetMode="External"/><Relationship Id="rId320" Type="http://schemas.openxmlformats.org/officeDocument/2006/relationships/hyperlink" Target="http://blogs.esri.com/esri/arcgis/2012/06/15/be-successful-overlaying-large-complex-datasets-in-geoprocessing/" TargetMode="External"/><Relationship Id="rId321" Type="http://schemas.openxmlformats.org/officeDocument/2006/relationships/hyperlink" Target="http://www.initd.org/psycopg/docs/usage.html" TargetMode="External"/><Relationship Id="rId322" Type="http://schemas.openxmlformats.org/officeDocument/2006/relationships/hyperlink" Target="http://help.arcgis.com/en/arcgisdesktop/10.0/help/index.html" TargetMode="External"/><Relationship Id="rId323" Type="http://schemas.openxmlformats.org/officeDocument/2006/relationships/hyperlink" Target="http://postgis.refractions.net/docs/reference.html" TargetMode="External"/><Relationship Id="rId324" Type="http://schemas.openxmlformats.org/officeDocument/2006/relationships/hyperlink" Target="http://help.arcgis.com/en/arcgisdesktop/10.0/help/index.html" TargetMode="External"/><Relationship Id="rId325" Type="http://schemas.openxmlformats.org/officeDocument/2006/relationships/hyperlink" Target="http://blog.opengeo.org/2010/10/05/parallel-postgis/" TargetMode="External"/><Relationship Id="rId326" Type="http://schemas.openxmlformats.org/officeDocument/2006/relationships/hyperlink" Target="http://www.postgresql.org/docs/9.1/static/plpgsql-control-structures.html" TargetMode="External"/><Relationship Id="rId327" Type="http://schemas.openxmlformats.org/officeDocument/2006/relationships/hyperlink" Target="file:///E:\cottaan\My%20Documents\My%20FME%20Workspaces\red_list_2014_wdpa_intersection_data.fmw" TargetMode="External"/><Relationship Id="rId328" Type="http://schemas.openxmlformats.org/officeDocument/2006/relationships/hyperlink" Target="https://github.com/andrewcottam/eSpecies-Preprocessing-Scripts/commit/4170df21497d0726e6a1f04fc2e454545380c243" TargetMode="External"/><Relationship Id="rId329" Type="http://schemas.openxmlformats.org/officeDocument/2006/relationships/hyperlink" Target="http://79.125.16.106/ArcGIS/services/Andrew/OrangUtan/MapServer/WFSServer?request=DescribeFeatureType&amp;service=WFS" TargetMode="External"/><Relationship Id="rId714" Type="http://schemas.openxmlformats.org/officeDocument/2006/relationships/hyperlink" Target="https://github.com/google/earthengine-api" TargetMode="External"/><Relationship Id="rId715" Type="http://schemas.openxmlformats.org/officeDocument/2006/relationships/hyperlink" Target="https://github.com/google/oauth2client.git" TargetMode="External"/><Relationship Id="rId716" Type="http://schemas.openxmlformats.org/officeDocument/2006/relationships/hyperlink" Target="http://localhost:8080/" TargetMode="External"/><Relationship Id="rId717" Type="http://schemas.openxmlformats.org/officeDocument/2006/relationships/hyperlink" Target="http://geeimageserver.appspot.com/" TargetMode="External"/><Relationship Id="rId718" Type="http://schemas.openxmlformats.org/officeDocument/2006/relationships/hyperlink" Target="https://developers.google.com/earth-engine/app_engine_intro" TargetMode="External"/><Relationship Id="rId719" Type="http://schemas.openxmlformats.org/officeDocument/2006/relationships/hyperlink" Target="https://cloud.google.com/appengine/docs/python/tools/libraries27" TargetMode="External"/><Relationship Id="rId1580" Type="http://schemas.openxmlformats.org/officeDocument/2006/relationships/hyperlink" Target="http://esri.github.io/arcgis-vectortile-style-editor/" TargetMode="External"/><Relationship Id="rId1581" Type="http://schemas.openxmlformats.org/officeDocument/2006/relationships/hyperlink" Target="https://www.mapbox.com/help/osm-and-mapbox/" TargetMode="External"/><Relationship Id="rId1582" Type="http://schemas.openxmlformats.org/officeDocument/2006/relationships/hyperlink" Target="http://gdunlop.github.io/Vector-tiles-remixed/" TargetMode="External"/><Relationship Id="rId1583" Type="http://schemas.openxmlformats.org/officeDocument/2006/relationships/hyperlink" Target="https://a.tiles.mapbox.com/v4/mapbox.mapbox-streets-v6/7/74/64.vector.pbf?access_token=pk.eyJ1IjoiY3Jvd2Rjb3ZlciIsImEiOiI3akYtNERRIn0.uwBAdtR6Zk60Bp3vTKj-kg" TargetMode="External"/><Relationship Id="rId1190" Type="http://schemas.openxmlformats.org/officeDocument/2006/relationships/hyperlink" Target="http://colororacle.org/index.html" TargetMode="External"/><Relationship Id="rId1191" Type="http://schemas.openxmlformats.org/officeDocument/2006/relationships/hyperlink" Target="https://carto.com/blog/introducing-cartocolors/" TargetMode="External"/><Relationship Id="rId1192" Type="http://schemas.openxmlformats.org/officeDocument/2006/relationships/hyperlink" Target="http://colorbrewer2.org/" TargetMode="External"/><Relationship Id="rId1193" Type="http://schemas.openxmlformats.org/officeDocument/2006/relationships/hyperlink" Target="http://stackoverflow.com/questions/18578244/displaying-elements-other-than-fullscreen-element-html5-fullscreen-api" TargetMode="External"/><Relationship Id="rId1194" Type="http://schemas.openxmlformats.org/officeDocument/2006/relationships/hyperlink" Target="http://fortawesome.github.io/Font-Awesome/" TargetMode="External"/><Relationship Id="rId1195" Type="http://schemas.openxmlformats.org/officeDocument/2006/relationships/hyperlink" Target="https://material.io/" TargetMode="External"/><Relationship Id="rId1196" Type="http://schemas.openxmlformats.org/officeDocument/2006/relationships/hyperlink" Target="https://material.io/components/" TargetMode="External"/><Relationship Id="rId1197" Type="http://schemas.openxmlformats.org/officeDocument/2006/relationships/hyperlink" Target="https://material.io/components/web/catalog/" TargetMode="External"/><Relationship Id="rId1198" Type="http://schemas.openxmlformats.org/officeDocument/2006/relationships/hyperlink" Target="https://getmdl.io/" TargetMode="External"/><Relationship Id="rId1199" Type="http://schemas.openxmlformats.org/officeDocument/2006/relationships/hyperlink" Target="https://material.io/components/" TargetMode="External"/><Relationship Id="rId1584" Type="http://schemas.openxmlformats.org/officeDocument/2006/relationships/hyperlink" Target="pdates%20can%20take%20anywhere%20from%205%20to%2010%20minutes%20to%20show%20on%20your%20live%20map." TargetMode="External"/><Relationship Id="rId1585" Type="http://schemas.openxmlformats.org/officeDocument/2006/relationships/hyperlink" Target="https://mapzen.com/documentation/vector-tiles/data-sources/" TargetMode="External"/><Relationship Id="rId1586" Type="http://schemas.openxmlformats.org/officeDocument/2006/relationships/hyperlink" Target="https://tile.mapzen.com/mapzen/vector/v1/all/15/17167/11672.topojson?api_key=vector-tiles-VyYjZGS" TargetMode="External"/><Relationship Id="rId1587" Type="http://schemas.openxmlformats.org/officeDocument/2006/relationships/hyperlink" Target="https://www.openstreetmap.org/way/339595997" TargetMode="External"/><Relationship Id="rId1588" Type="http://schemas.openxmlformats.org/officeDocument/2006/relationships/hyperlink" Target="http://tangrams.github.io/explorer" TargetMode="External"/><Relationship Id="rId1589" Type="http://schemas.openxmlformats.org/officeDocument/2006/relationships/hyperlink" Target="http://www.openstreetmap.org/relation/3046949" TargetMode="External"/><Relationship Id="rId720" Type="http://schemas.openxmlformats.org/officeDocument/2006/relationships/image" Target="media/image69.png"/><Relationship Id="rId721" Type="http://schemas.openxmlformats.org/officeDocument/2006/relationships/hyperlink" Target="mailto:a.cottam@gmail.com" TargetMode="External"/><Relationship Id="rId722" Type="http://schemas.openxmlformats.org/officeDocument/2006/relationships/hyperlink" Target="https://console.developers.google.com" TargetMode="External"/><Relationship Id="rId723" Type="http://schemas.openxmlformats.org/officeDocument/2006/relationships/hyperlink" Target="https://console.cloud.google.com/logs/" TargetMode="External"/><Relationship Id="rId330" Type="http://schemas.openxmlformats.org/officeDocument/2006/relationships/hyperlink" Target="http://help.arcgis.com/en/arcgisserver/10.0/help/arcgis_server_dotnet_help/index.html" TargetMode="External"/><Relationship Id="rId33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332" Type="http://schemas.openxmlformats.org/officeDocument/2006/relationships/hyperlink" Target="http://forums.arcgis.com/threads/12407-Using-WFS-with-PROPERTYNAME-parameter-in-datainterop" TargetMode="External"/><Relationship Id="rId333" Type="http://schemas.openxmlformats.org/officeDocument/2006/relationships/hyperlink" Target="http://mapservices.iucnredlist.org/ArcGIS/rest/services/Andrew/SpeciesWFS/MapServer/0/query?where=objectid%3E-1&amp;returnIdsOnly=true&amp;returnGeometry=false&amp;f=json" TargetMode="External"/><Relationship Id="rId33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335" Type="http://schemas.openxmlformats.org/officeDocument/2006/relationships/hyperlink" Target="https://github.com/andrewcottam/eSpecies-Preprocessing-Scripts/commit/e47cb0d2fa2c05a6a663efa976e3c3ff8c234b8e" TargetMode="External"/><Relationship Id="rId336" Type="http://schemas.openxmlformats.org/officeDocument/2006/relationships/hyperlink" Target="http://79.125.16.106/IUCN/mapper/index.html?ID_NO=60225" TargetMode="External"/><Relationship Id="rId337" Type="http://schemas.openxmlformats.org/officeDocument/2006/relationships/image" Target="media/image36.png"/><Relationship Id="rId338" Type="http://schemas.openxmlformats.org/officeDocument/2006/relationships/image" Target="media/image37.png"/><Relationship Id="rId339" Type="http://schemas.openxmlformats.org/officeDocument/2006/relationships/hyperlink" Target="http://www.bipindicators.net/LinkClick.aspx?fileticket=mwBhHUC8Qnk%3d&amp;tabid=305&amp;mid=3295" TargetMode="External"/><Relationship Id="rId724" Type="http://schemas.openxmlformats.org/officeDocument/2006/relationships/hyperlink" Target="https://code.google.com/p/googleappengine/issues/detail?id=7053" TargetMode="External"/><Relationship Id="rId725"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726" Type="http://schemas.openxmlformats.org/officeDocument/2006/relationships/hyperlink" Target="https://cloud.google.com/appengine/docs/the-appengine-environments" TargetMode="External"/><Relationship Id="rId727" Type="http://schemas.openxmlformats.org/officeDocument/2006/relationships/hyperlink" Target="https://cloud.google.com/appengine/docs/standard/python/config/appref" TargetMode="External"/><Relationship Id="rId728" Type="http://schemas.openxmlformats.org/officeDocument/2006/relationships/hyperlink" Target="https://cloud.google.com/compute/docs/instances/connecting-to-instance" TargetMode="External"/><Relationship Id="rId729" Type="http://schemas.openxmlformats.org/officeDocument/2006/relationships/hyperlink" Target="mailto:a.cottam@gmail.com" TargetMode="External"/><Relationship Id="rId1590" Type="http://schemas.openxmlformats.org/officeDocument/2006/relationships/hyperlink" Target="http://www.openstreetmap.org/way/188491114" TargetMode="External"/><Relationship Id="rId1591" Type="http://schemas.openxmlformats.org/officeDocument/2006/relationships/hyperlink" Target="http://www.openstreetmap.org/node/3756058602" TargetMode="External"/><Relationship Id="rId1592" Type="http://schemas.openxmlformats.org/officeDocument/2006/relationships/image" Target="media/image196.png"/><Relationship Id="rId1593" Type="http://schemas.openxmlformats.org/officeDocument/2006/relationships/image" Target="media/image197.png"/><Relationship Id="rId1594" Type="http://schemas.openxmlformats.org/officeDocument/2006/relationships/image" Target="media/image198.png"/><Relationship Id="rId1595" Type="http://schemas.openxmlformats.org/officeDocument/2006/relationships/image" Target="media/image199.png"/><Relationship Id="rId1596" Type="http://schemas.openxmlformats.org/officeDocument/2006/relationships/image" Target="media/image200.png"/><Relationship Id="rId1597" Type="http://schemas.openxmlformats.org/officeDocument/2006/relationships/hyperlink" Target="file:///E:\cottaan\Documents\GitHub\general\openmaptiles.org\" TargetMode="External"/><Relationship Id="rId1598" Type="http://schemas.openxmlformats.org/officeDocument/2006/relationships/hyperlink" Target="https://openmaptiles.com/hosting/?_ga=1.63191535.1515454038.1485937221" TargetMode="External"/><Relationship Id="rId1599" Type="http://schemas.openxmlformats.org/officeDocument/2006/relationships/hyperlink" Target="https://free.tilehosting.com/data/v3/?key=67VOA297U9cciigsJVvm" TargetMode="External"/><Relationship Id="rId730" Type="http://schemas.openxmlformats.org/officeDocument/2006/relationships/hyperlink" Target="https://cloud.google.com/compute/docs/instances/adding-removing-ssh-keys" TargetMode="External"/><Relationship Id="rId731" Type="http://schemas.openxmlformats.org/officeDocument/2006/relationships/hyperlink" Target="https://cloud.google.com/compute/docs/instances/adding-removing-ssh-keys" TargetMode="External"/><Relationship Id="rId732" Type="http://schemas.openxmlformats.org/officeDocument/2006/relationships/hyperlink" Target="mailto:a.cottam@gmail.com" TargetMode="External"/><Relationship Id="rId733" Type="http://schemas.openxmlformats.org/officeDocument/2006/relationships/image" Target="media/image70.png"/><Relationship Id="rId734" Type="http://schemas.openxmlformats.org/officeDocument/2006/relationships/image" Target="media/image71.png"/><Relationship Id="rId735" Type="http://schemas.openxmlformats.org/officeDocument/2006/relationships/hyperlink" Target="https://cloud.google.com/compute/docs/instances/adding-removing-ssh-keys" TargetMode="External"/><Relationship Id="rId736" Type="http://schemas.openxmlformats.org/officeDocument/2006/relationships/hyperlink" Target="https://cloud.google.com/compute/docs/instances/adding-removing-ssh-keys" TargetMode="External"/><Relationship Id="rId737" Type="http://schemas.openxmlformats.org/officeDocument/2006/relationships/image" Target="media/image72.png"/><Relationship Id="rId738" Type="http://schemas.openxmlformats.org/officeDocument/2006/relationships/hyperlink" Target="https://cloud.google.com/compute/docs/disks/gcs-buckets" TargetMode="External"/><Relationship Id="rId739" Type="http://schemas.openxmlformats.org/officeDocument/2006/relationships/hyperlink" Target="https://cloud.google.com/compute/docs/disks/add-persistent-disk" TargetMode="External"/><Relationship Id="rId340" Type="http://schemas.openxmlformats.org/officeDocument/2006/relationships/hyperlink" Target="http://code.google.com/p/pybing/" TargetMode="External"/><Relationship Id="rId341" Type="http://schemas.openxmlformats.org/officeDocument/2006/relationships/hyperlink" Target="http://subclipse.tigris.org/servlets/ProjectProcess?pageID=p4wYuA%20-%20added%20the%20software%20site%20http://subclipse.tigris.org/update_1.0.x%20and%20downloaded" TargetMode="External"/><Relationship Id="rId342" Type="http://schemas.openxmlformats.org/officeDocument/2006/relationships/hyperlink" Target="file:///C:\Users\cottaan\AppData\Roaming\Microsoft\Word\httplib2%20in%20the%20bing.py%20file" TargetMode="External"/><Relationship Id="rId343" Type="http://schemas.openxmlformats.org/officeDocument/2006/relationships/hyperlink" Target="file:///C:\Users\cottaan\AppData\Roaming\Microsoft\Word\httplib2,%20unzipped%20and%20pasted%20it%20into%20E:\cottaan\Aptana%20Studio%203\Aptana%20Studio%20Workspace%20-%20nope" TargetMode="External"/><Relationship Id="rId344" Type="http://schemas.openxmlformats.org/officeDocument/2006/relationships/hyperlink" Target="file:///C:\Users\cottaan\AppData\Roaming\Microsoft\Word\httplib2-0.7.1.zip\httplib2-0.7.1%3eC:\Python26\ArcGIS10.0\python.exe%20setup.py%20install" TargetMode="External"/><Relationship Id="rId34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46" Type="http://schemas.openxmlformats.org/officeDocument/2006/relationships/hyperlink" Target="https://ajax.googleapis.com/ajax/services/search/images?v=1.0&amp;q=Gorilla%20gorilla" TargetMode="External"/><Relationship Id="rId347" Type="http://schemas.openxmlformats.org/officeDocument/2006/relationships/hyperlink" Target="http://code.google.com/apis/ajax/playground/" TargetMode="External"/><Relationship Id="rId348" Type="http://schemas.openxmlformats.org/officeDocument/2006/relationships/hyperlink" Target="https://accountservices.passport.net/" TargetMode="External"/><Relationship Id="rId349" Type="http://schemas.openxmlformats.org/officeDocument/2006/relationships/hyperlink" Target="https://datamarket.azure.com/" TargetMode="External"/><Relationship Id="rId1200" Type="http://schemas.openxmlformats.org/officeDocument/2006/relationships/hyperlink" Target="http://www.favicon.cc/?" TargetMode="External"/><Relationship Id="rId1201" Type="http://schemas.openxmlformats.org/officeDocument/2006/relationships/hyperlink" Target="https://scotch.io/@micwanyoike/how-to-add-fonts-to-a-react-project" TargetMode="External"/><Relationship Id="rId1202" Type="http://schemas.openxmlformats.org/officeDocument/2006/relationships/image" Target="media/image165.png"/><Relationship Id="rId1203" Type="http://schemas.openxmlformats.org/officeDocument/2006/relationships/hyperlink" Target="http://help.arcgis.com/en/arcgisdesktop/10.0/help/index.html" TargetMode="External"/><Relationship Id="rId1204" Type="http://schemas.openxmlformats.org/officeDocument/2006/relationships/hyperlink" Target="http://www.postgresql.org/ftp/odbc/versions/msi/)" TargetMode="External"/><Relationship Id="rId1205" Type="http://schemas.openxmlformats.org/officeDocument/2006/relationships/hyperlink" Target="http://resources.arcgis.com/en/help/main/10.2/" TargetMode="External"/><Relationship Id="rId1206" Type="http://schemas.openxmlformats.org/officeDocument/2006/relationships/hyperlink" Target="http://geeohspatial.blogspot.it/2013/12/dealing-with-arcpy-memory-leaks.html" TargetMode="External"/><Relationship Id="rId1207" Type="http://schemas.openxmlformats.org/officeDocument/2006/relationships/hyperlink" Target="http://desktop.arcgis.com/en/desktop/latest/analyze/python/extending-geoprocessing-through-python-modules.htm" TargetMode="External"/><Relationship Id="rId740" Type="http://schemas.openxmlformats.org/officeDocument/2006/relationships/hyperlink" Target="https://cloud.google.com/compute/pricing" TargetMode="External"/><Relationship Id="rId741" Type="http://schemas.openxmlformats.org/officeDocument/2006/relationships/image" Target="media/image73.png"/><Relationship Id="rId742" Type="http://schemas.openxmlformats.org/officeDocument/2006/relationships/image" Target="media/image74.png"/><Relationship Id="rId743" Type="http://schemas.openxmlformats.org/officeDocument/2006/relationships/hyperlink" Target="https://community.c9.io/t/setting-up-phppgadmin/1571" TargetMode="External"/><Relationship Id="rId744" Type="http://schemas.openxmlformats.org/officeDocument/2006/relationships/hyperlink" Target="mailto:a.cottam@gmail.com" TargetMode="External"/><Relationship Id="rId745" Type="http://schemas.openxmlformats.org/officeDocument/2006/relationships/hyperlink" Target="https://raw.githubusercontent.com/andrewcottam/python-rest-server/master/scripts/database_objects.sql" TargetMode="External"/><Relationship Id="rId746" Type="http://schemas.openxmlformats.org/officeDocument/2006/relationships/hyperlink" Target="http://104.196.59.136/cgi-bin/services.py/" TargetMode="External"/><Relationship Id="rId747" Type="http://schemas.openxmlformats.org/officeDocument/2006/relationships/hyperlink" Target="http://35.224.90.47/" TargetMode="External"/><Relationship Id="rId748" Type="http://schemas.openxmlformats.org/officeDocument/2006/relationships/hyperlink" Target="http://35.224.90.47/user/login" TargetMode="External"/><Relationship Id="rId749" Type="http://schemas.openxmlformats.org/officeDocument/2006/relationships/hyperlink" Target="https://cloud.google.com/storage/docs/json_api/v1/libraries" TargetMode="External"/><Relationship Id="rId350" Type="http://schemas.openxmlformats.org/officeDocument/2006/relationships/hyperlink" Target="mailto:spechar7@hotmail.com" TargetMode="External"/><Relationship Id="rId351" Type="http://schemas.openxmlformats.org/officeDocument/2006/relationships/hyperlink" Target="http://answers.microsoft.com/en-us/windowslive/forum/liveid-signin/lefkpk-error-when-signing-up-multiple-people/77effa5b-f163-4cb8-a3f1-a1f26c33638c" TargetMode="External"/><Relationship Id="rId352" Type="http://schemas.openxmlformats.org/officeDocument/2006/relationships/hyperlink" Target="mailto:speciescharisma1@gmail.com" TargetMode="External"/><Relationship Id="rId353" Type="http://schemas.openxmlformats.org/officeDocument/2006/relationships/hyperlink" Target="mailto:speciescharisma2@gmail.com" TargetMode="External"/><Relationship Id="rId354" Type="http://schemas.openxmlformats.org/officeDocument/2006/relationships/hyperlink" Target="mailto:speciescharisma@yahoo.co.uk" TargetMode="External"/><Relationship Id="rId355" Type="http://schemas.openxmlformats.org/officeDocument/2006/relationships/hyperlink" Target="mailto:speciescharisma2@yahoo.co.uk" TargetMode="External"/><Relationship Id="rId356" Type="http://schemas.openxmlformats.org/officeDocument/2006/relationships/hyperlink" Target="mailto:speciescharisma6@gmail.com" TargetMode="External"/><Relationship Id="rId357" Type="http://schemas.openxmlformats.org/officeDocument/2006/relationships/hyperlink" Target="mailto:speciescharisma7@gmail.com" TargetMode="External"/><Relationship Id="rId358" Type="http://schemas.openxmlformats.org/officeDocument/2006/relationships/hyperlink" Target="https://skydrive.live.com/view.aspx?resid=9C9479871FBFA822!109&amp;app=Word&amp;authkey=!ACvyZ_MNtngQyCU" TargetMode="External"/><Relationship Id="rId359" Type="http://schemas.openxmlformats.org/officeDocument/2006/relationships/hyperlink" Target="mailto:https://datamarket.azure.com/dataset/explore/5BA839F1-12CE-4CCE-BF57-A49D98D29A44" TargetMode="External"/><Relationship Id="rId1208" Type="http://schemas.openxmlformats.org/officeDocument/2006/relationships/hyperlink" Target="https://my.usgs.gov/confluence/pages/viewpage.action?pageId=540116867" TargetMode="External"/><Relationship Id="rId1209" Type="http://schemas.openxmlformats.org/officeDocument/2006/relationships/hyperlink" Target="https://sites.google.com/site/advancedgisprog/other-resources/arcgis-anaconda-packages" TargetMode="External"/><Relationship Id="rId1600" Type="http://schemas.openxmlformats.org/officeDocument/2006/relationships/hyperlink" Target="http://editor.openmaptiles.org/" TargetMode="External"/><Relationship Id="rId1601" Type="http://schemas.openxmlformats.org/officeDocument/2006/relationships/hyperlink" Target="https://console.cloud.google.com/storage/browser/geeimageserver.appspot.com/vectorTiles/wdpa_africa/?project=geeimageserver" TargetMode="External"/><Relationship Id="rId1602" Type="http://schemas.openxmlformats.org/officeDocument/2006/relationships/hyperlink" Target="https://openmaptiles.org/styles/" TargetMode="External"/><Relationship Id="rId1603" Type="http://schemas.openxmlformats.org/officeDocument/2006/relationships/hyperlink" Target="https://www.mapbox.com/designer-maps/" TargetMode="External"/><Relationship Id="rId1604" Type="http://schemas.openxmlformats.org/officeDocument/2006/relationships/hyperlink" Target="https://www.mapbox.com/studio/" TargetMode="External"/><Relationship Id="rId1605" Type="http://schemas.openxmlformats.org/officeDocument/2006/relationships/hyperlink" Target="http://editor.openmaptiles.org/?style=https://rawgit.com/openmaptiles/positron-gl-style/master/style.json" TargetMode="External"/><Relationship Id="rId1606" Type="http://schemas.openxmlformats.org/officeDocument/2006/relationships/hyperlink" Target="https://mapzen.com/tangram/play" TargetMode="External"/><Relationship Id="rId1607" Type="http://schemas.openxmlformats.org/officeDocument/2006/relationships/hyperlink" Target="https://web-apps-blishten.c9users.io/tilemaker/bern_tiles/" TargetMode="External"/><Relationship Id="rId1608" Type="http://schemas.openxmlformats.org/officeDocument/2006/relationships/hyperlink" Target="https://web-apps-blishten.c9users.io/tilemaker/bern_tiles/13/4265/2883.pbf" TargetMode="External"/><Relationship Id="rId1609" Type="http://schemas.openxmlformats.org/officeDocument/2006/relationships/hyperlink" Target="https://web-apps-blishten.c9users.io/tilemaker/bern_tiles/13/4265/2883.pbf" TargetMode="External"/><Relationship Id="rId1210" Type="http://schemas.openxmlformats.org/officeDocument/2006/relationships/hyperlink" Target="http://desktop.arcgis.com/en/arcmap/latest/tools/conversion-toolbox/xslt-transformation.htm" TargetMode="External"/><Relationship Id="rId1211" Type="http://schemas.openxmlformats.org/officeDocument/2006/relationships/hyperlink" Target="http://pro.arcgis.com/en/pro-app/help/analysis/geoprocessing/basics/document-a-custom-tool.htm" TargetMode="External"/><Relationship Id="rId750" Type="http://schemas.openxmlformats.org/officeDocument/2006/relationships/hyperlink" Target="https://cloud.google.com/appengine/docs/python/tools/using-libraries-python-27" TargetMode="External"/><Relationship Id="rId751" Type="http://schemas.openxmlformats.org/officeDocument/2006/relationships/hyperlink" Target="https://github.com/google/google-api-python-client" TargetMode="External"/><Relationship Id="rId752" Type="http://schemas.openxmlformats.org/officeDocument/2006/relationships/hyperlink" Target="https://github.com/GoogleCloudPlatform/google-cloud-python/tree/master/storage/google/cloud/storage" TargetMode="External"/><Relationship Id="rId753" Type="http://schemas.openxmlformats.org/officeDocument/2006/relationships/hyperlink" Target="https://google-cloud-python.readthedocs.io/en/latest/core/auth.html" TargetMode="External"/><Relationship Id="rId754" Type="http://schemas.openxmlformats.org/officeDocument/2006/relationships/hyperlink" Target="https://console.cloud.google.com/storage/browser/geeimageserver.appspot.com/" TargetMode="External"/><Relationship Id="rId755" Type="http://schemas.openxmlformats.org/officeDocument/2006/relationships/hyperlink" Target="https://cloud.google.com/storage/docs/gsutil/addlhelp/WorkingWithObjectMetadata" TargetMode="External"/><Relationship Id="rId756" Type="http://schemas.openxmlformats.org/officeDocument/2006/relationships/hyperlink" Target="https://cloud.google.com/storage/docs/gsutil/addlhelp/WorkingWithObjectMetadata" TargetMode="External"/><Relationship Id="rId757" Type="http://schemas.openxmlformats.org/officeDocument/2006/relationships/hyperlink" Target="https://cloud.google.com/storage/docs/gsutil/addlhelp/WorkingWithObjectMetadata" TargetMode="External"/><Relationship Id="rId758" Type="http://schemas.openxmlformats.org/officeDocument/2006/relationships/hyperlink" Target="https://cloud.google.com/appengine/docs/python/googlecloudstorageclient/setting-up-cloud-storage" TargetMode="External"/><Relationship Id="rId759" Type="http://schemas.openxmlformats.org/officeDocument/2006/relationships/hyperlink" Target="https://cloud.google.com/appengine/docs/quotas" TargetMode="External"/><Relationship Id="rId360" Type="http://schemas.openxmlformats.org/officeDocument/2006/relationships/hyperlink" Target="http://www.flickr.com/services/api/explore/flickr.photos.search" TargetMode="External"/><Relationship Id="rId36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6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36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36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6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36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36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36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36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1212" Type="http://schemas.openxmlformats.org/officeDocument/2006/relationships/hyperlink" Target="http://pro.arcgis.com/en/pro-app/tool-reference/appendices/tiled-processing-of-large-datasets.htm" TargetMode="External"/><Relationship Id="rId1213" Type="http://schemas.openxmlformats.org/officeDocument/2006/relationships/image" Target="media/image166.png"/><Relationship Id="rId1214" Type="http://schemas.openxmlformats.org/officeDocument/2006/relationships/hyperlink" Target="http://pro.arcgis.com/en/pro-app/arcpy/get-started/what-is-conda.htm" TargetMode="External"/><Relationship Id="rId1215" Type="http://schemas.openxmlformats.org/officeDocument/2006/relationships/hyperlink" Target="http://pro.arcgis.com/en/pro-app/arcpy/get-started/using-conda-with-arcgis-pro.htm" TargetMode="External"/><Relationship Id="rId1216" Type="http://schemas.openxmlformats.org/officeDocument/2006/relationships/hyperlink" Target="http://blogs.esri.com/esri/arcgis/tag/nosql/" TargetMode="External"/><Relationship Id="rId1217" Type="http://schemas.openxmlformats.org/officeDocument/2006/relationships/hyperlink" Target="http://thunderheadxpler.blogspot.it/2013/05/bigdata-launch-cdh-on-ec2-from-arcmap.html" TargetMode="External"/><Relationship Id="rId1218" Type="http://schemas.openxmlformats.org/officeDocument/2006/relationships/hyperlink" Target="http://blogs.esri.com/esri/arcgis/2012/06/08/using-a-binning-technique-for-point-based-multiscale-web-maps/" TargetMode="External"/><Relationship Id="rId1219" Type="http://schemas.openxmlformats.org/officeDocument/2006/relationships/hyperlink" Target="http://help.arcgis.com/en/arcgisdesktop/10.0/help/index.html" TargetMode="External"/><Relationship Id="rId1610" Type="http://schemas.openxmlformats.org/officeDocument/2006/relationships/hyperlink" Target="https://c9users.io/_user_content/authorize?redirect=https%3A%2F%2Fweb-apps-blishten.c9users.io%2Ftilemaker%2Fbern_tiles%2F13%2F4265%2F2883.pbf'%20" TargetMode="External"/><Relationship Id="rId1611" Type="http://schemas.openxmlformats.org/officeDocument/2006/relationships/hyperlink" Target="https://mapzen.com" TargetMode="External"/><Relationship Id="rId1612" Type="http://schemas.openxmlformats.org/officeDocument/2006/relationships/hyperlink" Target="https://storage.googleapis.com/geeimageserver.appspot.com/vectorTiles/bern_tiles/13/4264/2882.pbf" TargetMode="External"/><Relationship Id="rId1613" Type="http://schemas.openxmlformats.org/officeDocument/2006/relationships/hyperlink" Target="https://mapzen.com" TargetMode="External"/><Relationship Id="rId1614" Type="http://schemas.openxmlformats.org/officeDocument/2006/relationships/hyperlink" Target="https://www.mapbox.com/mapbox-gl-js/style-spec/" TargetMode="External"/><Relationship Id="rId1615" Type="http://schemas.openxmlformats.org/officeDocument/2006/relationships/hyperlink" Target="https://github.com/mapbox/mapbox-gl-js/issues/3018" TargetMode="External"/><Relationship Id="rId1616" Type="http://schemas.openxmlformats.org/officeDocument/2006/relationships/hyperlink" Target="https://www.mapbox.com/mapbox-gl-js/style-spec/" TargetMode="External"/><Relationship Id="rId1617" Type="http://schemas.openxmlformats.org/officeDocument/2006/relationships/hyperlink" Target="https://github.com/mapbox/tilejson-spec" TargetMode="External"/><Relationship Id="rId1618" Type="http://schemas.openxmlformats.org/officeDocument/2006/relationships/hyperlink" Target="https://gist.github.com/andrewcottam/1b3ea56da87281b9f7627a4b04560b0f" TargetMode="External"/><Relationship Id="rId1619" Type="http://schemas.openxmlformats.org/officeDocument/2006/relationships/hyperlink" Target="https://github.com/c9/c9.ide.language.codeintel/blob/master/README.md" TargetMode="External"/><Relationship Id="rId1220" Type="http://schemas.openxmlformats.org/officeDocument/2006/relationships/hyperlink" Target="http://blogs.esri.com/esri/arcgis/2011/08/29/multiprocessing/" TargetMode="External"/><Relationship Id="rId1221" Type="http://schemas.openxmlformats.org/officeDocument/2006/relationships/image" Target="media/image167.png"/><Relationship Id="rId760" Type="http://schemas.openxmlformats.org/officeDocument/2006/relationships/hyperlink" Target="https://cloud.google.com/ml-engine/docs/technical-overview" TargetMode="External"/><Relationship Id="rId761" Type="http://schemas.openxmlformats.org/officeDocument/2006/relationships/hyperlink" Target="https://cloud.google.com/ml-engine/docs/ml-solutions-overview" TargetMode="External"/><Relationship Id="rId762" Type="http://schemas.openxmlformats.org/officeDocument/2006/relationships/hyperlink" Target="https://cloud.google.com/ml-engine/docs/distributed-tensorflow-mnist-cloud-datalab" TargetMode="External"/><Relationship Id="rId763" Type="http://schemas.openxmlformats.org/officeDocument/2006/relationships/image" Target="media/image75.png"/><Relationship Id="rId764" Type="http://schemas.openxmlformats.org/officeDocument/2006/relationships/image" Target="media/image76.png"/><Relationship Id="rId765" Type="http://schemas.openxmlformats.org/officeDocument/2006/relationships/image" Target="media/image77.png"/><Relationship Id="rId766" Type="http://schemas.openxmlformats.org/officeDocument/2006/relationships/image" Target="media/image78.png"/><Relationship Id="rId767" Type="http://schemas.openxmlformats.org/officeDocument/2006/relationships/hyperlink" Target="http://landsat.usgs.gov/L8QualityAssessmentBand.php" TargetMode="External"/><Relationship Id="rId768" Type="http://schemas.openxmlformats.org/officeDocument/2006/relationships/image" Target="media/image79.png"/><Relationship Id="rId769" Type="http://schemas.openxmlformats.org/officeDocument/2006/relationships/image" Target="media/image80.png"/><Relationship Id="rId37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371" Type="http://schemas.openxmlformats.org/officeDocument/2006/relationships/hyperlink" Target="http://www.flickr.com/photos/smithsonianwild/with/5178330866/" TargetMode="External"/><Relationship Id="rId372" Type="http://schemas.openxmlformats.org/officeDocument/2006/relationships/hyperlink" Target="http://data.gbif.org/species/nameSearch?query=Luscinia%20luscinia&amp;view=json&amp;returnType=commonName" TargetMode="External"/><Relationship Id="rId373" Type="http://schemas.openxmlformats.org/officeDocument/2006/relationships/hyperlink" Target="http://jpvacher.blogspot.it/2012/04/guyane-33.html" TargetMode="External"/><Relationship Id="rId374" Type="http://schemas.openxmlformats.org/officeDocument/2006/relationships/hyperlink" Target="http://www.eaglewatch.nl/uilen/Strigidae/Maleise-visuil/Index.html" TargetMode="External"/><Relationship Id="rId375" Type="http://schemas.openxmlformats.org/officeDocument/2006/relationships/hyperlink" Target="http://www.environment.nsw.gov.au/resources/nature/CurrentSpeciesList.pdf" TargetMode="External"/><Relationship Id="rId376" Type="http://schemas.openxmlformats.org/officeDocument/2006/relationships/hyperlink" Target="http://www.bing.com/images/search?q=%2B%22Cardinalis+cardinalis%22&amp;go=&amp;qs=n&amp;form=QBIR&amp;qft=%2Bfilterui%3Aphoto-photo&amp;pq=%2B%22cardinalis+cardinalis%22&amp;sc=0-14&amp;sp=-1&amp;sk=" TargetMode="External"/><Relationship Id="rId377" Type="http://schemas.openxmlformats.org/officeDocument/2006/relationships/image" Target="media/image38.jpeg"/><Relationship Id="rId378" Type="http://schemas.openxmlformats.org/officeDocument/2006/relationships/image" Target="media/image39.jpeg"/><Relationship Id="rId379" Type="http://schemas.openxmlformats.org/officeDocument/2006/relationships/image" Target="media/image40.jpeg"/><Relationship Id="rId1222" Type="http://schemas.openxmlformats.org/officeDocument/2006/relationships/image" Target="media/image168.png"/><Relationship Id="rId1223" Type="http://schemas.openxmlformats.org/officeDocument/2006/relationships/hyperlink" Target="http://resources.arcgis.com/en/help/main/10.2/index.html" TargetMode="External"/><Relationship Id="rId1224" Type="http://schemas.openxmlformats.org/officeDocument/2006/relationships/hyperlink" Target="http://pro.arcgis.com/en/pro-app/tool-reference/conversion/kml-conversion.htm" TargetMode="External"/><Relationship Id="rId1225" Type="http://schemas.openxmlformats.org/officeDocument/2006/relationships/hyperlink" Target="http://support.esri.com/es/knowledgebase/techarticles/detail/34668" TargetMode="External"/><Relationship Id="rId1226" Type="http://schemas.openxmlformats.org/officeDocument/2006/relationships/hyperlink" Target="http://support.esri.com/es/knowledgebase/techarticles/detail/23874" TargetMode="External"/><Relationship Id="rId1227" Type="http://schemas.openxmlformats.org/officeDocument/2006/relationships/hyperlink" Target="file:///\\ArcGIS\\Desktop10.3\\ArcToolBox\\Scripts" TargetMode="External"/><Relationship Id="rId1228" Type="http://schemas.openxmlformats.org/officeDocument/2006/relationships/hyperlink" Target="http://desktop.arcgis.com/en/desktop/latest/analyze/python/extending-geoprocessing-through-python-modules.htm" TargetMode="External"/><Relationship Id="rId1229" Type="http://schemas.openxmlformats.org/officeDocument/2006/relationships/hyperlink" Target="http://help.arcgis.com/en/arcgisserver/10.0/help/arcgis_server_dotnet_help/index.html" TargetMode="External"/><Relationship Id="rId1620" Type="http://schemas.openxmlformats.org/officeDocument/2006/relationships/image" Target="media/image201.png"/><Relationship Id="rId1621" Type="http://schemas.openxmlformats.org/officeDocument/2006/relationships/hyperlink" Target="http://beta.biopama.org/phppgadmin/" TargetMode="External"/><Relationship Id="rId1622" Type="http://schemas.openxmlformats.org/officeDocument/2006/relationships/hyperlink" Target="https://www.virtualbox.org/wiki/Downloads" TargetMode="External"/><Relationship Id="rId1623" Type="http://schemas.openxmlformats.org/officeDocument/2006/relationships/hyperlink" Target="http://www.makeuseof.com/tag/download-windows-xp-for-free-and-legally-straight-from-microsoft-si/" TargetMode="External"/><Relationship Id="rId1624" Type="http://schemas.openxmlformats.org/officeDocument/2006/relationships/hyperlink" Target="https://www.modern.ie/en-us/virtualization-tools" TargetMode="External"/><Relationship Id="rId1625" Type="http://schemas.openxmlformats.org/officeDocument/2006/relationships/hyperlink" Target="http://www.tomshardware.co.uk/faq/id-1853121/setting-virtual-windows-machine-virtualbox.html" TargetMode="External"/><Relationship Id="rId1626" Type="http://schemas.openxmlformats.org/officeDocument/2006/relationships/hyperlink" Target="http://www.microsoft.com/en-us/download/details.aspx?id=25129" TargetMode="External"/><Relationship Id="rId1627" Type="http://schemas.openxmlformats.org/officeDocument/2006/relationships/hyperlink" Target="https://www.digitalocean.com/community/tutorials/how-to-create-a-ssl-certificate-on-apache-for-ubuntu-14-04" TargetMode="External"/><Relationship Id="rId1628" Type="http://schemas.openxmlformats.org/officeDocument/2006/relationships/image" Target="media/image202.png"/><Relationship Id="rId1629" Type="http://schemas.openxmlformats.org/officeDocument/2006/relationships/image" Target="media/image203.png"/><Relationship Id="rId1230" Type="http://schemas.openxmlformats.org/officeDocument/2006/relationships/hyperlink" Target="http://resourcesbeta.arcgis.com/en/help/pdf/whats_new_in_arcgis.pdf" TargetMode="External"/><Relationship Id="rId1231" Type="http://schemas.openxmlformats.org/officeDocument/2006/relationships/hyperlink" Target="http://help.arcgis.com/en/arcgisdesktop/10.0/help/index.html" TargetMode="External"/><Relationship Id="rId770" Type="http://schemas.openxmlformats.org/officeDocument/2006/relationships/image" Target="media/image81.png"/><Relationship Id="rId771" Type="http://schemas.openxmlformats.org/officeDocument/2006/relationships/image" Target="media/image82.png"/><Relationship Id="rId772" Type="http://schemas.openxmlformats.org/officeDocument/2006/relationships/image" Target="media/image83.png"/><Relationship Id="rId773" Type="http://schemas.openxmlformats.org/officeDocument/2006/relationships/hyperlink" Target="http://www.imagemagick.org/Usage/convolve/" TargetMode="External"/><Relationship Id="rId774" Type="http://schemas.openxmlformats.org/officeDocument/2006/relationships/hyperlink" Target="https://ee-api.appspot.com/21a40a9660fc94b7beb90819386d7d43" TargetMode="External"/><Relationship Id="rId775" Type="http://schemas.openxmlformats.org/officeDocument/2006/relationships/hyperlink" Target="http://www.fullerlab.org/wp-content/uploads/2014/05/Murray-et-al-2014.pdf" TargetMode="External"/><Relationship Id="rId776" Type="http://schemas.openxmlformats.org/officeDocument/2006/relationships/hyperlink" Target="https://ee-api.appspot.com/5cb2a329782cb94ac335d42e0becf414" TargetMode="External"/><Relationship Id="rId777" Type="http://schemas.openxmlformats.org/officeDocument/2006/relationships/image" Target="media/image84.png"/><Relationship Id="rId778" Type="http://schemas.openxmlformats.org/officeDocument/2006/relationships/hyperlink" Target="http://imagecolorpicker.com/" TargetMode="External"/><Relationship Id="rId779" Type="http://schemas.openxmlformats.org/officeDocument/2006/relationships/hyperlink" Target="http://pveducation.org/pvcdrom/properties-of-sunlight/solar-radiation-on-tilted-surface" TargetMode="External"/><Relationship Id="rId380" Type="http://schemas.openxmlformats.org/officeDocument/2006/relationships/hyperlink" Target="http://sedac.ciesin.columbia.edu/maps/services/wms" TargetMode="External"/><Relationship Id="rId381" Type="http://schemas.openxmlformats.org/officeDocument/2006/relationships/image" Target="media/image41.jpeg"/><Relationship Id="rId382" Type="http://schemas.openxmlformats.org/officeDocument/2006/relationships/image" Target="media/image42.png"/><Relationship Id="rId383" Type="http://schemas.openxmlformats.org/officeDocument/2006/relationships/image" Target="media/image43.png"/><Relationship Id="rId384" Type="http://schemas.openxmlformats.org/officeDocument/2006/relationships/hyperlink" Target="ftp://h05-ftp.jrc.it/cottaan/European_10km_Red_List_Species.mdb" TargetMode="External"/><Relationship Id="rId385" Type="http://schemas.openxmlformats.org/officeDocument/2006/relationships/hyperlink" Target="https://github.com/MapofLife/MOL/blob/develop/app/js/mol.map.query.js" TargetMode="External"/><Relationship Id="rId386" Type="http://schemas.openxmlformats.org/officeDocument/2006/relationships/hyperlink" Target="https://github.com/MapofLife/MOL/blob/develop/app/sql/get_species_list.sql?source=c" TargetMode="External"/><Relationship Id="rId387" Type="http://schemas.openxmlformats.org/officeDocument/2006/relationships/hyperlink" Target="http://www.mappinglife.org/list?dsid=iucn_mammals&amp;lon=8.79&amp;lat=45.58&amp;radius=1000&amp;taxa=Mammalia" TargetMode="External"/><Relationship Id="rId388" Type="http://schemas.openxmlformats.org/officeDocument/2006/relationships/hyperlink" Target="http://blog.yhathq.com/posts/classification-using-knn-and-python.html" TargetMode="External"/><Relationship Id="rId389" Type="http://schemas.openxmlformats.org/officeDocument/2006/relationships/hyperlink" Target="http://bioval.jrc.ec.europa.eu/products/gam/index.htm" TargetMode="External"/><Relationship Id="rId123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23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23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235" Type="http://schemas.openxmlformats.org/officeDocument/2006/relationships/hyperlink" Target="https://www.helsinki.fi/en/researchgroups/metapopulation-research-centre/software" TargetMode="External"/><Relationship Id="rId1236" Type="http://schemas.openxmlformats.org/officeDocument/2006/relationships/hyperlink" Target="https://groups.google.com/forum/" TargetMode="External"/><Relationship Id="rId1237"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238" Type="http://schemas.openxmlformats.org/officeDocument/2006/relationships/image" Target="media/image169.jpeg"/><Relationship Id="rId1239"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630" Type="http://schemas.openxmlformats.org/officeDocument/2006/relationships/image" Target="media/image204.png"/><Relationship Id="rId1631" Type="http://schemas.openxmlformats.org/officeDocument/2006/relationships/hyperlink" Target="https://carto.com/blog/introducing-cartocolors/" TargetMode="External"/><Relationship Id="rId1632" Type="http://schemas.openxmlformats.org/officeDocument/2006/relationships/hyperlink" Target="https://blog.mapbox.com/map-design-taxonomy-chart-ae17b23df019" TargetMode="External"/><Relationship Id="rId1633" Type="http://schemas.openxmlformats.org/officeDocument/2006/relationships/hyperlink" Target="http://www.nathankerr.com/projects/parallel-gis-processing/alternative_approaches_to_parallel_gis_processing.pdf" TargetMode="External"/><Relationship Id="rId1634" Type="http://schemas.openxmlformats.org/officeDocument/2006/relationships/hyperlink" Target="http://www.clw.csiro.au/division/adelaide/seminars/Brett-Bryan-seminar-Nov2010.pdf" TargetMode="External"/><Relationship Id="rId1635" Type="http://schemas.openxmlformats.org/officeDocument/2006/relationships/hyperlink" Target="https://plus.google.com/116969159384245484847/posts/6SXDRWXFWkN" TargetMode="External"/><Relationship Id="rId1636" Type="http://schemas.openxmlformats.org/officeDocument/2006/relationships/hyperlink" Target="http://www.allthingsdistributed.com/2012/01/amazon-dynamodb.html" TargetMode="External"/><Relationship Id="rId1637" Type="http://schemas.openxmlformats.org/officeDocument/2006/relationships/hyperlink" Target="http://help.arcgis.com/en/webapi/javascript/arcgis/help/jshelp_start.htm" TargetMode="External"/><Relationship Id="rId1638" Type="http://schemas.openxmlformats.org/officeDocument/2006/relationships/hyperlink" Target="http://gitref.org/" TargetMode="External"/><Relationship Id="rId1639" Type="http://schemas.openxmlformats.org/officeDocument/2006/relationships/hyperlink" Target="file:///C:\Users\cottaan\AppData\Roaming\Microsoft\Word\http%20for%20gp%20scripts" TargetMode="External"/><Relationship Id="rId1240" Type="http://schemas.openxmlformats.org/officeDocument/2006/relationships/hyperlink" Target="http://download.eclipse.org/tm/updates/3.3/%20as%20a%20new%20software%20update%20site%20" TargetMode="External"/><Relationship Id="rId1241" Type="http://schemas.openxmlformats.org/officeDocument/2006/relationships/hyperlink" Target="https://wiki.appcelerator.org/display/guides2/Changing+the+Update+Type" TargetMode="External"/><Relationship Id="rId780" Type="http://schemas.openxmlformats.org/officeDocument/2006/relationships/image" Target="media/image85.jpeg"/><Relationship Id="rId781" Type="http://schemas.openxmlformats.org/officeDocument/2006/relationships/image" Target="media/image86.png"/><Relationship Id="rId782" Type="http://schemas.openxmlformats.org/officeDocument/2006/relationships/image" Target="media/image87.png"/><Relationship Id="rId783" Type="http://schemas.openxmlformats.org/officeDocument/2006/relationships/image" Target="media/image88.png"/><Relationship Id="rId784" Type="http://schemas.openxmlformats.org/officeDocument/2006/relationships/image" Target="media/image89.png"/><Relationship Id="rId785" Type="http://schemas.openxmlformats.org/officeDocument/2006/relationships/image" Target="media/image90.png"/><Relationship Id="rId786" Type="http://schemas.openxmlformats.org/officeDocument/2006/relationships/image" Target="media/image91.png"/><Relationship Id="rId787" Type="http://schemas.openxmlformats.org/officeDocument/2006/relationships/image" Target="media/image92.png"/><Relationship Id="rId788" Type="http://schemas.openxmlformats.org/officeDocument/2006/relationships/image" Target="media/image93.png"/><Relationship Id="rId789" Type="http://schemas.openxmlformats.org/officeDocument/2006/relationships/image" Target="media/image94.png"/><Relationship Id="rId390" Type="http://schemas.openxmlformats.org/officeDocument/2006/relationships/hyperlink" Target="file:///\\NETMONDE2\qt_vol23\gisdata\nelsoan\wdr2009\data" TargetMode="External"/><Relationship Id="rId391" Type="http://schemas.openxmlformats.org/officeDocument/2006/relationships/hyperlink" Target="http://resources.arcgis.com/en/help/main/10.2/index.html" TargetMode="External"/><Relationship Id="rId392" Type="http://schemas.openxmlformats.org/officeDocument/2006/relationships/hyperlink" Target="mailto:http://gis.stackexchange.com/questions/32995/how-to-fully-load-a-raster-into-a-numpy-array" TargetMode="External"/><Relationship Id="rId393" Type="http://schemas.openxmlformats.org/officeDocument/2006/relationships/hyperlink" Target="http://sedac.ciesin.columbia.edu/downloads/docs/groads/groadsv1_methods.pdf" TargetMode="External"/><Relationship Id="rId394" Type="http://schemas.openxmlformats.org/officeDocument/2006/relationships/hyperlink" Target="https://ciesin.columbia.edu/confluence/display/roads/Global+Roads+Data" TargetMode="External"/><Relationship Id="rId395" Type="http://schemas.openxmlformats.org/officeDocument/2006/relationships/hyperlink" Target="http://guide.python-distribute.org/introduction.html" TargetMode="External"/><Relationship Id="rId396" Type="http://schemas.openxmlformats.org/officeDocument/2006/relationships/hyperlink" Target="http://opencv.org/" TargetMode="External"/><Relationship Id="rId397" Type="http://schemas.openxmlformats.org/officeDocument/2006/relationships/hyperlink" Target="http://stackoverflow.com/questions/14440400/creating-a-video-using-opencv-2-4-0-in-python" TargetMode="External"/><Relationship Id="rId398" Type="http://schemas.openxmlformats.org/officeDocument/2006/relationships/hyperlink" Target="http://h03-dev-vm7/eSpecies-REST/index.php" TargetMode="External"/><Relationship Id="rId399" Type="http://schemas.openxmlformats.org/officeDocument/2006/relationships/hyperlink" Target="http://webpy.org/cookbook/cgi-apache" TargetMode="External"/><Relationship Id="rId1242" Type="http://schemas.openxmlformats.org/officeDocument/2006/relationships/hyperlink" Target="http://pydev.org/download.html" TargetMode="External"/><Relationship Id="rId1243" Type="http://schemas.openxmlformats.org/officeDocument/2006/relationships/hyperlink" Target="https://wiki.appcelerator.org/display/guides2/Installing+the+Java+Development+Tools" TargetMode="External"/><Relationship Id="rId1244" Type="http://schemas.openxmlformats.org/officeDocument/2006/relationships/hyperlink" Target="http://mevenide.codehaus.org/release/eclipse/update" TargetMode="External"/><Relationship Id="rId1245" Type="http://schemas.openxmlformats.org/officeDocument/2006/relationships/hyperlink" Target="http://support.apple.com/kb/DL1572?viewlocale=en_US&amp;locale=en_US" TargetMode="External"/><Relationship Id="rId1246" Type="http://schemas.openxmlformats.org/officeDocument/2006/relationships/hyperlink" Target="https://wiki.appcelerator.org/display/guides2/Reverting+to+a+Previous+Version" TargetMode="External"/><Relationship Id="rId1247" Type="http://schemas.openxmlformats.org/officeDocument/2006/relationships/hyperlink" Target="http://stackoverflow.com/questions/11118070/buiding-hadoop-with-eclipse-maven-missing-artifact-jdk-toolsjdk-toolsjar1" TargetMode="External"/><Relationship Id="rId1248" Type="http://schemas.openxmlformats.org/officeDocument/2006/relationships/hyperlink" Target="http://mevenide.codehaus.org/release/eclipse/update" TargetMode="External"/><Relationship Id="rId1249" Type="http://schemas.openxmlformats.org/officeDocument/2006/relationships/hyperlink" Target="http://stackoverflow.com/questions/11118070/buiding-hadoop-with-eclipse-maven-missing-artifact-jdk-toolsjdk-toolsjar1" TargetMode="External"/><Relationship Id="rId1640" Type="http://schemas.openxmlformats.org/officeDocument/2006/relationships/hyperlink" Target="https://andrewcottam@github.com/andrewcottam/ArcGIS-Geoprocessing-Scripts.git" TargetMode="External"/><Relationship Id="rId1641" Type="http://schemas.openxmlformats.org/officeDocument/2006/relationships/hyperlink" Target="file:///C:\Users\cottaan\AppData\Roaming\Microsoft\Word\http%20and%20ssh" TargetMode="External"/><Relationship Id="rId1642" Type="http://schemas.openxmlformats.org/officeDocument/2006/relationships/hyperlink" Target="file:///C:\Users\cottaan\AppData\Roaming\Microsoft\Word\http%20-%20nothing!%20No%20messag,%20nothing.%20Reverting%20to%20Aptana" TargetMode="External"/><Relationship Id="rId1643" Type="http://schemas.openxmlformats.org/officeDocument/2006/relationships/hyperlink" Target="http://help.github.com/win-set-up-git/" TargetMode="External"/><Relationship Id="rId1644" Type="http://schemas.openxmlformats.org/officeDocument/2006/relationships/hyperlink" Target="file:///C:\Users\cottaan\AppData\Roaming\Microsoft\Word\http%20link" TargetMode="External"/><Relationship Id="rId1645" Type="http://schemas.openxmlformats.org/officeDocument/2006/relationships/hyperlink" Target="file:///C:\Users\cottaan\AppData\Roaming\Microsoft\Word\https%20and%20not%20ssh" TargetMode="External"/><Relationship Id="rId1646" Type="http://schemas.openxmlformats.org/officeDocument/2006/relationships/hyperlink" Target="file:///C:\Users\cottaan\AppData\Roaming\Microsoft\Word\https%20url%20to%20paste%20into%20Aptana" TargetMode="External"/><Relationship Id="rId1647" Type="http://schemas.openxmlformats.org/officeDocument/2006/relationships/hyperlink" Target="file:///C:\Users\cottaan\AppData\Roaming\Microsoft\Word\http.sslcainfo=\bin\curl-ca-bundle.crt" TargetMode="External"/><Relationship Id="rId1648" Type="http://schemas.openxmlformats.org/officeDocument/2006/relationships/hyperlink" Target="https://andrewcottam@github.com/andrewcottam/ArcGIS-Geoprocessing-Scripts.git" TargetMode="External"/><Relationship Id="rId1649" Type="http://schemas.openxmlformats.org/officeDocument/2006/relationships/hyperlink" Target="mailto:a.cottam@gmail.com" TargetMode="External"/><Relationship Id="rId1250" Type="http://schemas.openxmlformats.org/officeDocument/2006/relationships/hyperlink" Target="http://stackoverflow.com/questions/11118070/buiding-hadoop-with-eclipse-maven-missing-artifact-jdk-toolsjdk-toolsjar1" TargetMode="External"/><Relationship Id="rId1251" Type="http://schemas.openxmlformats.org/officeDocument/2006/relationships/image" Target="media/image170.png"/><Relationship Id="rId790" Type="http://schemas.openxmlformats.org/officeDocument/2006/relationships/image" Target="media/image95.png"/><Relationship Id="rId791" Type="http://schemas.openxmlformats.org/officeDocument/2006/relationships/image" Target="media/image96.png"/><Relationship Id="rId792" Type="http://schemas.openxmlformats.org/officeDocument/2006/relationships/image" Target="media/image97.png"/><Relationship Id="rId793" Type="http://schemas.openxmlformats.org/officeDocument/2006/relationships/image" Target="media/image98.png"/><Relationship Id="rId794" Type="http://schemas.openxmlformats.org/officeDocument/2006/relationships/image" Target="media/image99.jpeg"/><Relationship Id="rId795" Type="http://schemas.openxmlformats.org/officeDocument/2006/relationships/image" Target="media/image100.jpeg"/><Relationship Id="rId796" Type="http://schemas.openxmlformats.org/officeDocument/2006/relationships/hyperlink" Target="https://browse.digitalglobe.com/imagefinder" TargetMode="External"/><Relationship Id="rId797" Type="http://schemas.openxmlformats.org/officeDocument/2006/relationships/hyperlink" Target="https://github.com/andrewcottam/water_detection_python_scripts/blob/bfc669514fdc956aa1991305fc9f4ef5c8b9f870/getGeePixelValuesForL5.py" TargetMode="External"/><Relationship Id="rId798" Type="http://schemas.openxmlformats.org/officeDocument/2006/relationships/hyperlink" Target="http://ehabitat-wps.jrc.ec.europa.eu/eSpecies/spectral_gee.html" TargetMode="External"/><Relationship Id="rId799" Type="http://schemas.openxmlformats.org/officeDocument/2006/relationships/hyperlink" Target="https://github.com/andrewcottam/water_detection_python_scripts/blob/d277440918304476c35fed12dc0d0354de24254e/getGeePixelValues.py" TargetMode="External"/><Relationship Id="rId1252" Type="http://schemas.openxmlformats.org/officeDocument/2006/relationships/hyperlink" Target="http://maven.apache.org/guides/introduction/introduction-to-the-lifecycle.html" TargetMode="External"/><Relationship Id="rId1253" Type="http://schemas.openxmlformats.org/officeDocument/2006/relationships/hyperlink" Target="https://www.eclipse.org/downloads/download.php?file=/oomph/epp/mars/R2/eclipse-inst-win64.exe" TargetMode="External"/><Relationship Id="rId1254" Type="http://schemas.openxmlformats.org/officeDocument/2006/relationships/hyperlink" Target="http://www.pydev.org/manual_101_install.html" TargetMode="External"/><Relationship Id="rId1255" Type="http://schemas.openxmlformats.org/officeDocument/2006/relationships/image" Target="media/image171.png"/><Relationship Id="rId1256" Type="http://schemas.openxmlformats.org/officeDocument/2006/relationships/hyperlink" Target="http://crunchify.com/step-by-step-guide-to-setup-and-install-apache-tomcat-server-in-eclipse-development-environment-ide/" TargetMode="External"/><Relationship Id="rId1257" Type="http://schemas.openxmlformats.org/officeDocument/2006/relationships/hyperlink" Target="http://tomcat.apache.org/download-80.cgi" TargetMode="External"/><Relationship Id="rId1258" Type="http://schemas.openxmlformats.org/officeDocument/2006/relationships/hyperlink" Target="http://localhost:8080/" TargetMode="External"/><Relationship Id="rId1259" Type="http://schemas.openxmlformats.org/officeDocument/2006/relationships/hyperlink" Target="http://localhost:8080/gee_spectral_library_builder/" TargetMode="External"/><Relationship Id="rId1650" Type="http://schemas.openxmlformats.org/officeDocument/2006/relationships/hyperlink" Target="http://stackoverflow.com/questions/7438313/pushing-to-git-returning-error-code-403-fatal-http-request-failed" TargetMode="External"/><Relationship Id="rId1651" Type="http://schemas.openxmlformats.org/officeDocument/2006/relationships/hyperlink" Target="https://github.com/kriszyp/xstyle.git" TargetMode="External"/><Relationship Id="rId1652" Type="http://schemas.openxmlformats.org/officeDocument/2006/relationships/hyperlink" Target="https://github.com/kriszyp/put-selector.git" TargetMode="External"/><Relationship Id="rId1653" Type="http://schemas.openxmlformats.org/officeDocument/2006/relationships/hyperlink" Target="https://github.com/SitePen/dgrid.git" TargetMode="External"/><Relationship Id="rId1654" Type="http://schemas.openxmlformats.org/officeDocument/2006/relationships/hyperlink" Target="mailto:a.cottam@gmail.com" TargetMode="External"/><Relationship Id="rId1655" Type="http://schemas.openxmlformats.org/officeDocument/2006/relationships/hyperlink" Target="https://makandracards.com/ff-it/21967-git-temporarily-revert-to-previous-commit" TargetMode="External"/><Relationship Id="rId1656" Type="http://schemas.openxmlformats.org/officeDocument/2006/relationships/hyperlink" Target="http://git-scm.com/book/en/Git-Branching-Basic-Branching-and-Merging" TargetMode="External"/><Relationship Id="rId1657" Type="http://schemas.openxmlformats.org/officeDocument/2006/relationships/hyperlink" Target="mailto:a.cottam@gmail.com" TargetMode="External"/><Relationship Id="rId1658" Type="http://schemas.openxmlformats.org/officeDocument/2006/relationships/hyperlink" Target="https://git-scm.com/book/en/v2/Git-Basics-Tagging" TargetMode="External"/><Relationship Id="rId1659" Type="http://schemas.openxmlformats.org/officeDocument/2006/relationships/hyperlink" Target="https://github.com/andrewcottam/python-rest-server/releases" TargetMode="External"/><Relationship Id="rId1260" Type="http://schemas.openxmlformats.org/officeDocument/2006/relationships/hyperlink" Target="https://tomcat.apache.org/tomcat-8.0-doc/ssl-howto.html" TargetMode="External"/><Relationship Id="rId1261" Type="http://schemas.openxmlformats.org/officeDocument/2006/relationships/hyperlink" Target="https://localhost:8443/" TargetMode="External"/><Relationship Id="rId1262" Type="http://schemas.openxmlformats.org/officeDocument/2006/relationships/hyperlink" Target="https://localhost:8443/leaflet_map/index.html" TargetMode="External"/><Relationship Id="rId1263" Type="http://schemas.openxmlformats.org/officeDocument/2006/relationships/hyperlink" Target="http://help.eclipse.org/mars/index.jsp" TargetMode="External"/><Relationship Id="rId1264" Type="http://schemas.openxmlformats.org/officeDocument/2006/relationships/hyperlink" Target="http://marxan.net/downloads/marxan/Marxan243.zip" TargetMode="External"/><Relationship Id="rId1265" Type="http://schemas.openxmlformats.org/officeDocument/2006/relationships/hyperlink" Target="http://marxan.net/downloads/marxan/Marxan1_8_10Full.zip" TargetMode="External"/><Relationship Id="rId1266" Type="http://schemas.openxmlformats.org/officeDocument/2006/relationships/hyperlink" Target="mailto:cplan@ozemail.com.au" TargetMode="External"/><Relationship Id="rId1267" Type="http://schemas.openxmlformats.org/officeDocument/2006/relationships/hyperlink" Target="http://carsonfarmer.com/2013/07/essential-python-geo-libraries/" TargetMode="External"/><Relationship Id="rId1268" Type="http://schemas.openxmlformats.org/officeDocument/2006/relationships/hyperlink" Target="https://automating-gis-processes.github.io/2016/Lesson3-table-join.html" TargetMode="External"/><Relationship Id="rId1269" Type="http://schemas.openxmlformats.org/officeDocument/2006/relationships/hyperlink" Target="https://www.mapbox.com/mapbox-gl-js/example/data-join/" TargetMode="External"/><Relationship Id="rId400" Type="http://schemas.openxmlformats.org/officeDocument/2006/relationships/hyperlink" Target="http://webpy.org/download" TargetMode="External"/><Relationship Id="rId401" Type="http://schemas.openxmlformats.org/officeDocument/2006/relationships/hyperlink" Target="http://pypi.python.org/pypi/flup/1.0.2" TargetMode="External"/><Relationship Id="rId402" Type="http://schemas.openxmlformats.org/officeDocument/2006/relationships/hyperlink" Target="http://webpy.org/docs/0.3/tutorial" TargetMode="External"/><Relationship Id="rId403" Type="http://schemas.openxmlformats.org/officeDocument/2006/relationships/hyperlink" Target="http://johnpaulett.com/2008/09/20/getting-restful-with-webpy/" TargetMode="External"/><Relationship Id="rId404" Type="http://schemas.openxmlformats.org/officeDocument/2006/relationships/hyperlink" Target="file:///C:\Users\cottaan\AppData\Roaming\Microsoft\Word\httpd.conf%20or%20apache2.conf%20files:" TargetMode="External"/><Relationship Id="rId405" Type="http://schemas.openxmlformats.org/officeDocument/2006/relationships/hyperlink" Target="http://httpd.apache.org/docs/current/mod/mod_alias.html" TargetMode="External"/><Relationship Id="rId406" Type="http://schemas.openxmlformats.org/officeDocument/2006/relationships/hyperlink" Target="http://0.0.0.0:8080%20suggesting%20that%20the%20server%20was%20running" TargetMode="External"/><Relationship Id="rId407" Type="http://schemas.openxmlformats.org/officeDocument/2006/relationships/hyperlink" Target="http://h03-dev-vm7/eSpecies/REST/%20but%20Access%20Forbidden%20still" TargetMode="External"/><Relationship Id="rId408" Type="http://schemas.openxmlformats.org/officeDocument/2006/relationships/hyperlink" Target="http://0.0.0.0:8080/" TargetMode="External"/><Relationship Id="rId409" Type="http://schemas.openxmlformats.org/officeDocument/2006/relationships/hyperlink" Target="http://h03-dev-vm7/cgi-bin/eSpecies.cgi/'" TargetMode="External"/><Relationship Id="rId1660" Type="http://schemas.openxmlformats.org/officeDocument/2006/relationships/hyperlink" Target="https://help.github.com/articles/merging-an-upstream-repository-into-your-fork/" TargetMode="External"/><Relationship Id="rId1661" Type="http://schemas.openxmlformats.org/officeDocument/2006/relationships/hyperlink" Target="https://github.com/Esri/geometry-api-java.git" TargetMode="External"/><Relationship Id="rId1662" Type="http://schemas.openxmlformats.org/officeDocument/2006/relationships/hyperlink" Target="https://github.com/andrewcottam/general" TargetMode="External"/><Relationship Id="rId1663" Type="http://schemas.openxmlformats.org/officeDocument/2006/relationships/hyperlink" Target="http://10.168.209.73:8012" TargetMode="External"/><Relationship Id="rId1664" Type="http://schemas.openxmlformats.org/officeDocument/2006/relationships/hyperlink" Target="https://earthengine.googlesource.com/new-password" TargetMode="External"/><Relationship Id="rId1665" Type="http://schemas.openxmlformats.org/officeDocument/2006/relationships/hyperlink" Target="https://help.github.com/articles/securing-your-github-pages-site-with-https/" TargetMode="External"/><Relationship Id="rId1666" Type="http://schemas.openxmlformats.org/officeDocument/2006/relationships/hyperlink" Target="https://help.github.com/articles/files-that-start-with-an-underscore-are-missing/" TargetMode="External"/><Relationship Id="rId1667" Type="http://schemas.openxmlformats.org/officeDocument/2006/relationships/hyperlink" Target="https://github.com/ghislainv/deforestprob/blob/master/docs/index.html" TargetMode="External"/><Relationship Id="rId1668" Type="http://schemas.openxmlformats.org/officeDocument/2006/relationships/hyperlink" Target="https://stackoverflow.com/questions/14000173/tortoisegit-save-user-authentication-credentials" TargetMode="External"/><Relationship Id="rId1669" Type="http://schemas.openxmlformats.org/officeDocument/2006/relationships/hyperlink" Target="https://code.google.com/p/earthengine-api/source/checkout" TargetMode="External"/><Relationship Id="rId1270" Type="http://schemas.openxmlformats.org/officeDocument/2006/relationships/hyperlink" Target="http://services.arcgisonline.com/arcgis/rest/services/World_Topo_Map/MapServer/WMTS/" TargetMode="External"/><Relationship Id="rId1271" Type="http://schemas.openxmlformats.org/officeDocument/2006/relationships/hyperlink" Target="http://qgis.org/api/" TargetMode="External"/><Relationship Id="rId1272" Type="http://schemas.openxmlformats.org/officeDocument/2006/relationships/hyperlink" Target="http://docs.qgis.org/testing/en/docs/pyqgis_developer_cookbook/raster.html" TargetMode="External"/><Relationship Id="rId1273" Type="http://schemas.openxmlformats.org/officeDocument/2006/relationships/hyperlink" Target="http://docs.qgis.org/testing/en/docs/pyqgis_developer_cookbook/intro.html" TargetMode="External"/><Relationship Id="rId1274" Type="http://schemas.openxmlformats.org/officeDocument/2006/relationships/hyperlink" Target="https://docs.docker.com/engine/installation/linux/ubuntu/" TargetMode="External"/><Relationship Id="rId1275" Type="http://schemas.openxmlformats.org/officeDocument/2006/relationships/hyperlink" Target="https://medium.com/@frntn/not-your-grandmother-s-docker-environment-c3c5c1a5aab" TargetMode="External"/><Relationship Id="rId1276" Type="http://schemas.openxmlformats.org/officeDocument/2006/relationships/hyperlink" Target="https://hub.docker.com/r/kdelfour/cloud9-docker/" TargetMode="External"/><Relationship Id="rId1277" Type="http://schemas.openxmlformats.org/officeDocument/2006/relationships/hyperlink" Target="http://jupyter.org/install.html" TargetMode="External"/><Relationship Id="rId1278" Type="http://schemas.openxmlformats.org/officeDocument/2006/relationships/hyperlink" Target="https://wolfscie.wordpress.com/2016/04/01/home-directory-in-jupyter/" TargetMode="External"/><Relationship Id="rId1279" Type="http://schemas.openxmlformats.org/officeDocument/2006/relationships/hyperlink" Target="http://stackoverflow.com/questions/36659453/intel-mkl-fatal-error-cannot-load-libmkl-avx2-so-or-libmkl-def-so" TargetMode="External"/><Relationship Id="rId800" Type="http://schemas.openxmlformats.org/officeDocument/2006/relationships/hyperlink" Target="https://github.com/andrewcottam/postgis_scripts/commit/520b7298b9e289911def4a962708b335902de064" TargetMode="External"/><Relationship Id="rId801" Type="http://schemas.openxmlformats.org/officeDocument/2006/relationships/hyperlink" Target="http://dopa-services.jrc.ec.europa.eu/gee/updatehsv?hsv=754" TargetMode="External"/><Relationship Id="rId802" Type="http://schemas.openxmlformats.org/officeDocument/2006/relationships/hyperlink" Target="https://drive.google.com/?ddrp=1" TargetMode="External"/><Relationship Id="rId803" Type="http://schemas.openxmlformats.org/officeDocument/2006/relationships/hyperlink" Target="https://github.com/andrewcottam/water_detection_python_scripts/blob/master/createWaterPoints.py" TargetMode="External"/><Relationship Id="rId410" Type="http://schemas.openxmlformats.org/officeDocument/2006/relationships/hyperlink" Target="http://h03-dev-vm7/cgi-bin/eSpecies.py/qk/3" TargetMode="External"/><Relationship Id="rId411" Type="http://schemas.openxmlformats.org/officeDocument/2006/relationships/hyperlink" Target="http://h03-dev-vm7/cgi-bin/eSpecies.py/qk/32" TargetMode="External"/><Relationship Id="rId412" Type="http://schemas.openxmlformats.org/officeDocument/2006/relationships/hyperlink" Target="http://h03-dev-vm7/cgi-bin/eSpecies.py/qk/323r35" TargetMode="External"/><Relationship Id="rId413" Type="http://schemas.openxmlformats.org/officeDocument/2006/relationships/hyperlink" Target="http://h03-dev-vm7/cgi-bin/eSpecies.py/qk/3%20and%20returns%20the%20variable%20as%20a%20parameter%20in%20the%20GET%20method" TargetMode="External"/><Relationship Id="rId414" Type="http://schemas.openxmlformats.org/officeDocument/2006/relationships/hyperlink" Target="http://www.reddit.com/r/Python/comments/g3th5/best_python_framework_for_web_app_and_restful/" TargetMode="External"/><Relationship Id="rId415" Type="http://schemas.openxmlformats.org/officeDocument/2006/relationships/hyperlink" Target="http://...api/person-by-id/1/pets" TargetMode="External"/><Relationship Id="rId416" Type="http://schemas.openxmlformats.org/officeDocument/2006/relationships/hyperlink" Target="http://...api/person-by-id/1/pets.json" TargetMode="External"/><Relationship Id="rId417" Type="http://schemas.openxmlformats.org/officeDocument/2006/relationships/hyperlink" Target="http://...api/person-by-id/1/pets.xml" TargetMode="External"/><Relationship Id="rId418" Type="http://schemas.openxmlformats.org/officeDocument/2006/relationships/hyperlink" Target="http://...api/person-by-id/1/pet/Snoopy/info.json" TargetMode="External"/><Relationship Id="rId419" Type="http://schemas.openxmlformats.org/officeDocument/2006/relationships/hyperlink" Target="http://...api/person-by-birthdate/2005/3" TargetMode="External"/><Relationship Id="rId804" Type="http://schemas.openxmlformats.org/officeDocument/2006/relationships/hyperlink" Target="https://github.com/andrewcottam/postgis_scripts/blob/master/water_validation_get_water_class.sql" TargetMode="External"/><Relationship Id="rId805" Type="http://schemas.openxmlformats.org/officeDocument/2006/relationships/hyperlink" Target="https://github.com/andrewcottam/water_detection_python_scripts/blob/master/populateRandomField.py" TargetMode="External"/><Relationship Id="rId806" Type="http://schemas.openxmlformats.org/officeDocument/2006/relationships/hyperlink" Target="https://github.com/andrewcottam/postgis_scripts/blob/master/water%20validation%20stratify%20by%20grid.sql" TargetMode="External"/><Relationship Id="rId807" Type="http://schemas.openxmlformats.org/officeDocument/2006/relationships/hyperlink" Target="https://github.com/andrewcottam/postgis_scripts/blob/master/water%20validation%20stratify%20by%20grid2.sql" TargetMode="External"/><Relationship Id="rId808" Type="http://schemas.openxmlformats.org/officeDocument/2006/relationships/image" Target="media/image101.png"/><Relationship Id="rId809" Type="http://schemas.openxmlformats.org/officeDocument/2006/relationships/image" Target="media/image102.jpeg"/><Relationship Id="rId1670" Type="http://schemas.openxmlformats.org/officeDocument/2006/relationships/hyperlink" Target="https://code.google.com/p/earthengine-api/" TargetMode="External"/><Relationship Id="rId1671" Type="http://schemas.openxmlformats.org/officeDocument/2006/relationships/hyperlink" Target="https://owslib.svn.sourceforge.net/svnroot/owslib" TargetMode="External"/><Relationship Id="rId1672" Type="http://schemas.openxmlformats.org/officeDocument/2006/relationships/image" Target="media/image205.png"/><Relationship Id="rId1673" Type="http://schemas.openxmlformats.org/officeDocument/2006/relationships/image" Target="media/image206.png"/><Relationship Id="rId1280" Type="http://schemas.openxmlformats.org/officeDocument/2006/relationships/hyperlink" Target="http://jupyter-notebook.readthedocs.io/en/latest/examples/Notebook/Working%20With%20Markdown%20Cells.html" TargetMode="External"/><Relationship Id="rId1281" Type="http://schemas.openxmlformats.org/officeDocument/2006/relationships/hyperlink" Target="http://localhost:8888/notebooks/deforestprob/notebook/notebook.ipynb" TargetMode="External"/><Relationship Id="rId1282" Type="http://schemas.openxmlformats.org/officeDocument/2006/relationships/hyperlink" Target="http://nbviewer.jupyter.org/github/ghislainv/deforestprob/blob/master/notebook/notebook.ipynb" TargetMode="External"/><Relationship Id="rId1283" Type="http://schemas.openxmlformats.org/officeDocument/2006/relationships/hyperlink" Target="http://nbviewer.jupyter.org/" TargetMode="External"/><Relationship Id="rId1284" Type="http://schemas.openxmlformats.org/officeDocument/2006/relationships/hyperlink" Target="mailto:a.cottam@gmail.com" TargetMode="External"/><Relationship Id="rId1285" Type="http://schemas.openxmlformats.org/officeDocument/2006/relationships/hyperlink" Target="mailto:a.cottam@gmail.com" TargetMode="External"/><Relationship Id="rId1286" Type="http://schemas.openxmlformats.org/officeDocument/2006/relationships/hyperlink" Target="https://www.coursera.org/learn/machine-learning/home/welcome" TargetMode="External"/><Relationship Id="rId1287" Type="http://schemas.openxmlformats.org/officeDocument/2006/relationships/hyperlink" Target="https://www.coursera.org/learn/machine-learning/lecture/3iawu/gradient-descent-in-practice-ii-learning-rate" TargetMode="External"/><Relationship Id="rId1288" Type="http://schemas.openxmlformats.org/officeDocument/2006/relationships/hyperlink" Target="https://www.coursera.org/learn/machine-learning/lecture/2DKxQ/normal-equation" TargetMode="External"/><Relationship Id="rId1289" Type="http://schemas.openxmlformats.org/officeDocument/2006/relationships/hyperlink" Target="https://www.coursera.org/learn/machine-learning/lecture/WnQWH/vectorization" TargetMode="External"/><Relationship Id="rId1674" Type="http://schemas.openxmlformats.org/officeDocument/2006/relationships/hyperlink" Target="http://www.javaforge.com/project/HGE" TargetMode="External"/><Relationship Id="rId1675" Type="http://schemas.openxmlformats.org/officeDocument/2006/relationships/hyperlink" Target="http://cbes.javaforge.com/update" TargetMode="External"/><Relationship Id="rId1676" Type="http://schemas.openxmlformats.org/officeDocument/2006/relationships/hyperlink" Target="https://code.google.com/p/webgl-globe/" TargetMode="External"/><Relationship Id="rId1677" Type="http://schemas.openxmlformats.org/officeDocument/2006/relationships/hyperlink" Target="https://github.com/Esri/spatial-framework-for-hadoop" TargetMode="External"/><Relationship Id="rId1678" Type="http://schemas.openxmlformats.org/officeDocument/2006/relationships/hyperlink" Target="http://s-jrciprvm-svn001p.jrc.org:8080/svn/h03-monde-repo/" TargetMode="External"/><Relationship Id="rId1679" Type="http://schemas.openxmlformats.org/officeDocument/2006/relationships/hyperlink" Target="https://help.ubuntu.com/community/PostgreSQL" TargetMode="External"/><Relationship Id="rId810" Type="http://schemas.openxmlformats.org/officeDocument/2006/relationships/hyperlink" Target="http://docs.safe.com/fme/html/FME_Transformers/Default.htm" TargetMode="External"/><Relationship Id="rId811" Type="http://schemas.openxmlformats.org/officeDocument/2006/relationships/image" Target="media/image103.png"/><Relationship Id="rId812" Type="http://schemas.openxmlformats.org/officeDocument/2006/relationships/image" Target="media/image104.png"/><Relationship Id="rId813" Type="http://schemas.openxmlformats.org/officeDocument/2006/relationships/hyperlink" Target="https://github.com/andrewcottam/water_detection_python_scripts/blob/master/validateWaterSites.py" TargetMode="External"/><Relationship Id="rId420" Type="http://schemas.openxmlformats.org/officeDocument/2006/relationships/hyperlink" Target="http://stackoverflow.com/questions/5481926/how-do-people-usually-implement-jsonp-in-python" TargetMode="External"/><Relationship Id="rId421" Type="http://schemas.openxmlformats.org/officeDocument/2006/relationships/hyperlink" Target="http://www.in-nomine.org/2009/04/03/jsonp-with-werkzeug/" TargetMode="External"/><Relationship Id="rId422" Type="http://schemas.openxmlformats.org/officeDocument/2006/relationships/hyperlink" Target="http://dopa-services.jrc.it/services/admin/populate_species_names_table" TargetMode="External"/><Relationship Id="rId423" Type="http://schemas.openxmlformats.org/officeDocument/2006/relationships/hyperlink" Target="http://ehabitat-wps.jrc.it/eSpecies/dopaAdmin.html" TargetMode="External"/><Relationship Id="rId42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425" Type="http://schemas.openxmlformats.org/officeDocument/2006/relationships/hyperlink" Target="http://docs.scipy.org/doc/scipy/reference/generated/scipy.sparse.coo_matrix.html" TargetMode="External"/><Relationship Id="rId426" Type="http://schemas.openxmlformats.org/officeDocument/2006/relationships/hyperlink" Target="http://sourceforge.net/projects/scipy/files/scipy/0.10.0b2/scipy-0.10.0b2-win32-superpack-python2.6.exe/download" TargetMode="External"/><Relationship Id="rId427" Type="http://schemas.openxmlformats.org/officeDocument/2006/relationships/hyperlink" Target="http://docs.scipy.org/doc/numpy/reference/arrays.classes.html" TargetMode="External"/><Relationship Id="rId428" Type="http://schemas.openxmlformats.org/officeDocument/2006/relationships/hyperlink" Target="http://sourceforge.net/projects/numpy/files/NumPy/1.5.1/numpy-1.5.1-win32-superpack-python2.6.exe/download" TargetMode="External"/><Relationship Id="rId429" Type="http://schemas.openxmlformats.org/officeDocument/2006/relationships/hyperlink" Target="http://help.arcgis.com/en/webapi/javascript/arcgis/help/jssamples_start.htm)-%20this%20would%20need%20to%20be%20zipped%20for%20large%20amounts%20of%20data" TargetMode="External"/><Relationship Id="rId814" Type="http://schemas.openxmlformats.org/officeDocument/2006/relationships/hyperlink" Target="https://github.com/andrewcottam/water_detection_python_scripts/blob/master/comparePixelValues.py" TargetMode="External"/><Relationship Id="rId815" Type="http://schemas.openxmlformats.org/officeDocument/2006/relationships/hyperlink" Target="https://github.com/andrewcottam/water_detection_python_scripts/blob/c4f80fbf2c1a2b0c7d1fcbaaa2e5f87a5f65bc74/getGeePixelValues.py" TargetMode="External"/><Relationship Id="rId816" Type="http://schemas.openxmlformats.org/officeDocument/2006/relationships/hyperlink" Target="https://github.com/andrewcottam/water_detection_python_scripts/blob/a629eeee2be081617b603a156a284ac969d7baa6/validateAllWaterSites.py" TargetMode="External"/><Relationship Id="rId817" Type="http://schemas.openxmlformats.org/officeDocument/2006/relationships/hyperlink" Target="https://github.com/andrewcottam/postgis_scripts/blob/328313a86e20014faef48fd74517c585a0e848c5/water_validation_pixel_values.sql" TargetMode="External"/><Relationship Id="rId818" Type="http://schemas.openxmlformats.org/officeDocument/2006/relationships/hyperlink" Target="https://github.com/andrewcottam/postgis_scripts/commit/f9dc348fcc08541d68bd4ecf2f8633b944860f24" TargetMode="External"/><Relationship Id="rId819" Type="http://schemas.openxmlformats.org/officeDocument/2006/relationships/hyperlink" Target="file:///E:\cottaan\My%20Documents\github%20repos\private_ee_scripts\Water%20Detection\Water%2520Validation%2520L5%2520and%2520L7%2520-%2520masking" TargetMode="External"/><Relationship Id="rId1680" Type="http://schemas.openxmlformats.org/officeDocument/2006/relationships/hyperlink" Target="https://raw.githubusercontent.com/andrewcottam/python-rest-server/master/cgi-bin/database_objects.sql" TargetMode="External"/><Relationship Id="rId1681" Type="http://schemas.openxmlformats.org/officeDocument/2006/relationships/hyperlink" Target="http://www.saddi.com/software/flup/dist/flup-1.0.2.tar.gz" TargetMode="External"/><Relationship Id="rId1682" Type="http://schemas.openxmlformats.org/officeDocument/2006/relationships/hyperlink" Target="http://webpy.org/static/web.py-0.37.tar.gz" TargetMode="External"/><Relationship Id="rId1683" Type="http://schemas.openxmlformats.org/officeDocument/2006/relationships/hyperlink" Target="https://github.com/JazzCore/python-pdfkit/wiki/Using-wkhtmltopdf-without-X-server" TargetMode="External"/><Relationship Id="rId1290" Type="http://schemas.openxmlformats.org/officeDocument/2006/relationships/hyperlink" Target="https://classroom.udacity.com/courses/ud730" TargetMode="External"/><Relationship Id="rId1291" Type="http://schemas.openxmlformats.org/officeDocument/2006/relationships/hyperlink" Target="https://www.coursera.org/learn/neural-networks/lecture/V1GXW/what-are-neural-networks-8-min" TargetMode="External"/><Relationship Id="rId1292" Type="http://schemas.openxmlformats.org/officeDocument/2006/relationships/hyperlink" Target="https://www.tensorflow.org" TargetMode="External"/><Relationship Id="rId1293" Type="http://schemas.openxmlformats.org/officeDocument/2006/relationships/hyperlink" Target="https://www.udacity.com/course/deep-learning--ud730" TargetMode="External"/><Relationship Id="rId1294" Type="http://schemas.openxmlformats.org/officeDocument/2006/relationships/hyperlink" Target="https://github.com/MaxKHK/Udacity_DeepLearningAssignments/blob/master/Assignment1/1_notmnist.ipynb" TargetMode="External"/><Relationship Id="rId1295" Type="http://schemas.openxmlformats.org/officeDocument/2006/relationships/hyperlink" Target="http://neuralnetworksanddeeplearning.com/index.html" TargetMode="External"/><Relationship Id="rId1296" Type="http://schemas.openxmlformats.org/officeDocument/2006/relationships/hyperlink" Target="http://www.dspguide.com" TargetMode="External"/><Relationship Id="rId1297" Type="http://schemas.openxmlformats.org/officeDocument/2006/relationships/hyperlink" Target="http://www.dspguide.com/ch26/1.htm" TargetMode="External"/><Relationship Id="rId1298" Type="http://schemas.openxmlformats.org/officeDocument/2006/relationships/hyperlink" Target="https://www.quora.com/How-can-a-deep-neural-network-with-ReLU-activations-in-its-hidden-layers-approximate-any-function" TargetMode="External"/><Relationship Id="rId1299" Type="http://schemas.openxmlformats.org/officeDocument/2006/relationships/hyperlink" Target="https://medium.com/@vivek.yadav/how-neural-networks-learn-nonlinear-functions-and-classify-linearly-non-separable-data-22328e7e5be1" TargetMode="External"/><Relationship Id="rId1684" Type="http://schemas.openxmlformats.org/officeDocument/2006/relationships/hyperlink" Target="https://pypi.python.org/packages/source/o/ordereddict/ordereddict-1.1.tar.gz" TargetMode="External"/><Relationship Id="rId1685" Type="http://schemas.openxmlformats.org/officeDocument/2006/relationships/hyperlink" Target="https://pypi.python.org/packages/source/l/lxml/lxml-3.4.3.tar.gz" TargetMode="External"/><Relationship Id="rId1686" Type="http://schemas.openxmlformats.org/officeDocument/2006/relationships/hyperlink" Target="https://github.com/andrewcottam/python-rest-server.git" TargetMode="External"/><Relationship Id="rId1687" Type="http://schemas.openxmlformats.org/officeDocument/2006/relationships/hyperlink" Target="https://github.com/andrewcottam/python-rest-server/blob/master/cgi-bin/database_objects.sql" TargetMode="External"/><Relationship Id="rId1688" Type="http://schemas.openxmlformats.org/officeDocument/2006/relationships/image" Target="media/image207.png"/><Relationship Id="rId1689" Type="http://schemas.openxmlformats.org/officeDocument/2006/relationships/hyperlink" Target="http://vbrant.eu/" TargetMode="External"/><Relationship Id="rId820" Type="http://schemas.openxmlformats.org/officeDocument/2006/relationships/hyperlink" Target="https://github.com/andrewcottam/ArcGIS-Geoprocessing-Scripts/blob/master/src/downloadSWDB.py" TargetMode="External"/><Relationship Id="rId821" Type="http://schemas.openxmlformats.org/officeDocument/2006/relationships/hyperlink" Target="https://github.com/andrewcottam/ArcGIS-Geoprocessing-Scripts/blob/master/src/UpdateWaterClass.py" TargetMode="External"/><Relationship Id="rId822" Type="http://schemas.openxmlformats.org/officeDocument/2006/relationships/hyperlink" Target="https://github.com/andrewcottam/ArcGIS-Geoprocessing-Scripts/blob/master/src/UpdateWaterClass.py" TargetMode="External"/><Relationship Id="rId823" Type="http://schemas.openxmlformats.org/officeDocument/2006/relationships/hyperlink" Target="https://github.com/andrewcottam/postgis_scripts/blob/master/water%20omission%20stratify%20by%20grid.sql" TargetMode="External"/><Relationship Id="rId430" Type="http://schemas.openxmlformats.org/officeDocument/2006/relationships/hyperlink" Target="http://h03-dev-vm7/cgi-bin/REST/eSpecies/bbox/60203/richness" TargetMode="External"/><Relationship Id="rId431" Type="http://schemas.openxmlformats.org/officeDocument/2006/relationships/hyperlink" Target="http://h03-dev-vm7/cgi-bin/REST/eSpecies/rangemap?minx=27024&amp;maxx=28025&amp;miny=14973&amp;maxy=16974" TargetMode="External"/><Relationship Id="rId432" Type="http://schemas.openxmlformats.org/officeDocument/2006/relationships/hyperlink" Target="http://help.arcgis.com/en/webapps/flexviewer/extenthelper/flexviewer_extenthelper.html" TargetMode="External"/><Relationship Id="rId433" Type="http://schemas.openxmlformats.org/officeDocument/2006/relationships/hyperlink" Target="http://www.pgadmin.org/support/faq.php" TargetMode="External"/><Relationship Id="rId43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43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436" Type="http://schemas.openxmlformats.org/officeDocument/2006/relationships/hyperlink" Target="http://dopa-services.jrc.ec.europa.eu/services/especies/get_pa_species_list2?wdpa_id=785&amp;rlstatus=EN&amp;format=json" TargetMode="External"/><Relationship Id="rId437" Type="http://schemas.openxmlformats.org/officeDocument/2006/relationships/hyperlink" Target="http://dopa-services.jrc.ec.europa.eu/services/especies/get_pa_species_list2?wdpa_id=785&amp;rlstatus=EN&amp;format=csv" TargetMode="External"/><Relationship Id="rId438" Type="http://schemas.openxmlformats.org/officeDocument/2006/relationships/hyperlink" Target="http://docs.sencha.com/ext-js/3-4/" TargetMode="External"/><Relationship Id="rId439" Type="http://schemas.openxmlformats.org/officeDocument/2006/relationships/hyperlink" Target="http://www.youtube.com/watch?v=8uBcpsIEz2I" TargetMode="External"/><Relationship Id="rId824" Type="http://schemas.openxmlformats.org/officeDocument/2006/relationships/hyperlink" Target="https://github.com/andrewcottam/water_detection_python_scripts/blob/master/getBestScenesForPoints.py" TargetMode="External"/><Relationship Id="rId825" Type="http://schemas.openxmlformats.org/officeDocument/2006/relationships/hyperlink" Target="https://github.com/andrewcottam/water_detection_python_scripts/blob/master/updateSceneMetadata.py" TargetMode="External"/><Relationship Id="rId826" Type="http://schemas.openxmlformats.org/officeDocument/2006/relationships/hyperlink" Target="https://github.com/andrewcottam/postgis_scripts/blob/master/water%20omission%20delete%20nulls.sql" TargetMode="External"/><Relationship Id="rId827" Type="http://schemas.openxmlformats.org/officeDocument/2006/relationships/hyperlink" Target="https://github.com/andrewcottam/water_detection_python_scripts/blob/master/validateSWDBSites.py" TargetMode="External"/><Relationship Id="rId828" Type="http://schemas.openxmlformats.org/officeDocument/2006/relationships/hyperlink" Target="file:///E:\cottaan\My%20Documents\github%20repos\private_ee_scripts\Water%20Detection\Water%20Validation%20SWDB%20Points" TargetMode="External"/><Relationship Id="rId829" Type="http://schemas.openxmlformats.org/officeDocument/2006/relationships/hyperlink" Target="file:///E:\cottaan\My%20Documents\github%20repos\test\mergeCSVFiles2.py" TargetMode="External"/><Relationship Id="rId1690" Type="http://schemas.openxmlformats.org/officeDocument/2006/relationships/hyperlink" Target="http://www.mappinglife.org/" TargetMode="External"/><Relationship Id="rId1691" Type="http://schemas.openxmlformats.org/officeDocument/2006/relationships/hyperlink" Target="http://sedac.ciesin.columbia.edu/maps/services/wms" TargetMode="External"/><Relationship Id="rId1692" Type="http://schemas.openxmlformats.org/officeDocument/2006/relationships/hyperlink" Target="http://maps.iucnredlist.org/map.html?id=56065" TargetMode="External"/><Relationship Id="rId1693" Type="http://schemas.openxmlformats.org/officeDocument/2006/relationships/hyperlink" Target="http://sedac.ciesin.columbia.edu/species/" TargetMode="External"/><Relationship Id="rId1694" Type="http://schemas.openxmlformats.org/officeDocument/2006/relationships/image" Target="media/image208.jpeg"/><Relationship Id="rId1695" Type="http://schemas.openxmlformats.org/officeDocument/2006/relationships/hyperlink" Target="http://www.aquamaps.org/" TargetMode="External"/><Relationship Id="rId1696" Type="http://schemas.openxmlformats.org/officeDocument/2006/relationships/hyperlink" Target="http://www.onezoom.org/mammals.htm" TargetMode="External"/><Relationship Id="rId1697" Type="http://schemas.openxmlformats.org/officeDocument/2006/relationships/hyperlink" Target="http://observatoire-comifac.net:8080/comifac/" TargetMode="External"/><Relationship Id="rId1698" Type="http://schemas.openxmlformats.org/officeDocument/2006/relationships/hyperlink" Target="http://especies.jrc.ec.europa.eu" TargetMode="External"/><Relationship Id="rId1699" Type="http://schemas.openxmlformats.org/officeDocument/2006/relationships/hyperlink" Target="http://especies.gvm.ies.jrc.it" TargetMode="External"/><Relationship Id="rId830" Type="http://schemas.openxmlformats.org/officeDocument/2006/relationships/hyperlink" Target="https://github.com/andrewcottam/water_detection_python_scripts/blob/master/validateSWDBPoints.py" TargetMode="External"/><Relationship Id="rId831" Type="http://schemas.openxmlformats.org/officeDocument/2006/relationships/hyperlink" Target="ftp://ftp.glcf.umd.edu/glcf/GlobalInlandWater/WRS2" TargetMode="External"/><Relationship Id="rId832" Type="http://schemas.openxmlformats.org/officeDocument/2006/relationships/hyperlink" Target="https://github.com/andrewcottam/postgis_scripts/blob/master/water%20validation%20stratify%20by%20grid_feng.sql" TargetMode="External"/><Relationship Id="rId833" Type="http://schemas.openxmlformats.org/officeDocument/2006/relationships/hyperlink" Target="https://github.com/andrewcottam/postgis_scripts/blob/6934bd9b0f3e2f8a7f3c5fa8f1000abf856378de/water_validation_create_points_for_validation.sql" TargetMode="External"/><Relationship Id="rId440" Type="http://schemas.openxmlformats.org/officeDocument/2006/relationships/hyperlink" Target="http://tech.shift.com/post/39516330935/implementing-a-python-oauth-2-0-provider-part-1" TargetMode="External"/><Relationship Id="rId441" Type="http://schemas.openxmlformats.org/officeDocument/2006/relationships/hyperlink" Target="http://www.wbitt.com/knowledge/how-to-tutorials/112-creating-a-self-signed-apache-ssl-certificate.html" TargetMode="External"/><Relationship Id="rId442" Type="http://schemas.openxmlformats.org/officeDocument/2006/relationships/hyperlink" Target="http://webpy.org/cookbook/ssl" TargetMode="External"/><Relationship Id="rId44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44" Type="http://schemas.openxmlformats.org/officeDocument/2006/relationships/hyperlink" Target="http://h03-dev-vm7:8001/" TargetMode="External"/><Relationship Id="rId445" Type="http://schemas.openxmlformats.org/officeDocument/2006/relationships/hyperlink" Target="http://restx.mulesoft.org/writing-your-own-components:" TargetMode="External"/><Relationship Id="rId446" Type="http://schemas.openxmlformats.org/officeDocument/2006/relationships/hyperlink" Target="http://www.postgresql.org/docs/current/interactive/functions-info.html" TargetMode="External"/><Relationship Id="rId447" Type="http://schemas.openxmlformats.org/officeDocument/2006/relationships/hyperlink" Target="http://www.postgresql.org/docs/7.3/static/pg-system-catalogs.html" TargetMode="External"/><Relationship Id="rId448" Type="http://schemas.openxmlformats.org/officeDocument/2006/relationships/hyperlink" Target="http://www.postgresql.org/docs/9.1/static/datatype-oid.html" TargetMode="External"/><Relationship Id="rId449" Type="http://schemas.openxmlformats.org/officeDocument/2006/relationships/hyperlink" Target="http://postgresql.1045698.n5.nabble.com/COMMENT-on-function-s-arguments-td5712337.html" TargetMode="External"/><Relationship Id="rId834" Type="http://schemas.openxmlformats.org/officeDocument/2006/relationships/image" Target="media/image105.png"/><Relationship Id="rId835" Type="http://schemas.openxmlformats.org/officeDocument/2006/relationships/hyperlink" Target="https://raw.githubusercontent.com/andrewcottam/postgis_scripts/ff639d52f70d73a707973435cbba834a55bb307c/all_validation_points_query.sql" TargetMode="External"/><Relationship Id="rId836" Type="http://schemas.openxmlformats.org/officeDocument/2006/relationships/hyperlink" Target="https://raw.githubusercontent.com/andrewcottam/postgis_scripts/ff639d52f70d73a707973435cbba834a55bb307c/all_validation_points_query.sql" TargetMode="External"/><Relationship Id="rId837" Type="http://schemas.openxmlformats.org/officeDocument/2006/relationships/hyperlink" Target="https://www.google.com/fusiontables/DataSource?docid=1QxleuQgITUALCnLHSLRp6UnUe35WTTsCs_kdEf_j" TargetMode="External"/><Relationship Id="rId838" Type="http://schemas.openxmlformats.org/officeDocument/2006/relationships/hyperlink" Target="https://github.com/andrewcottam/postgis_scripts/blob/master/all_swdb_validation_points_query.sql" TargetMode="External"/><Relationship Id="rId839" Type="http://schemas.openxmlformats.org/officeDocument/2006/relationships/hyperlink" Target="https://raw.githubusercontent.com/andrewcottam/postgis_scripts/858267b453c834fe173efc7a35a6ceff6223987a/water_confusion_matrix_for_publication.sql" TargetMode="External"/><Relationship Id="rId1300" Type="http://schemas.openxmlformats.org/officeDocument/2006/relationships/hyperlink" Target="http://www.rapidtables.com/math/symbols/Calculus_Symbols.htm" TargetMode="External"/><Relationship Id="rId1301" Type="http://schemas.openxmlformats.org/officeDocument/2006/relationships/hyperlink" Target="http://172.17.0.6:8081" TargetMode="External"/><Relationship Id="rId1302" Type="http://schemas.openxmlformats.org/officeDocument/2006/relationships/hyperlink" Target="https://python-blishten.c9users.io:8081/" TargetMode="External"/><Relationship Id="rId1303" Type="http://schemas.openxmlformats.org/officeDocument/2006/relationships/hyperlink" Target="https://www.tensorflow.org/get_started/summaries_and_tensorboard" TargetMode="External"/><Relationship Id="rId1304" Type="http://schemas.openxmlformats.org/officeDocument/2006/relationships/hyperlink" Target="https://www.tensorflow.org/api_docs/python/tf/name_scope" TargetMode="External"/><Relationship Id="rId1305" Type="http://schemas.openxmlformats.org/officeDocument/2006/relationships/hyperlink" Target="https://www.tensorflow.org/api_guides/python/control_flow_ops" TargetMode="External"/><Relationship Id="rId1306" Type="http://schemas.openxmlformats.org/officeDocument/2006/relationships/hyperlink" Target="https://wookayin.github.io/tensorflow-talk-debugging" TargetMode="External"/><Relationship Id="rId1307" Type="http://schemas.openxmlformats.org/officeDocument/2006/relationships/hyperlink" Target="https://wookayin.github.io/tensorflow-talk-debugging/" TargetMode="External"/><Relationship Id="rId1308" Type="http://schemas.openxmlformats.org/officeDocument/2006/relationships/hyperlink" Target="https://www.kaggle.com" TargetMode="External"/><Relationship Id="rId1309" Type="http://schemas.openxmlformats.org/officeDocument/2006/relationships/hyperlink" Target="mailto:a.cottam@gmail.com" TargetMode="External"/><Relationship Id="rId840" Type="http://schemas.openxmlformats.org/officeDocument/2006/relationships/hyperlink" Target="https://raw.githubusercontent.com/andrewcottam/postgis_scripts/858267b453c834fe173efc7a35a6ceff6223987a/water_confusion_matrix_for_publication.sql" TargetMode="External"/><Relationship Id="rId841" Type="http://schemas.openxmlformats.org/officeDocument/2006/relationships/hyperlink" Target="file:///E:\cottaan\My%20Documents\github%20repos\general\validation_points_to_kml.fmw" TargetMode="External"/><Relationship Id="rId450" Type="http://schemas.openxmlformats.org/officeDocument/2006/relationships/hyperlink" Target="http://dopa-services.jrc.it/services/gee/getDatesForPoint?POINT=114,5&amp;CRS=EPSG:4326" TargetMode="External"/><Relationship Id="rId451" Type="http://schemas.openxmlformats.org/officeDocument/2006/relationships/hyperlink" Target="http://dopa-services.jrc.it/gee/getDatesForPoint?POINT=114,5&amp;CRS=EPSG:4326" TargetMode="External"/><Relationship Id="rId452" Type="http://schemas.openxmlformats.org/officeDocument/2006/relationships/hyperlink" Target="http://h03-dev-vm7/cgi-bin/eSpecies/getQuadkeyXY/27025,16972" TargetMode="External"/><Relationship Id="rId453" Type="http://schemas.openxmlformats.org/officeDocument/2006/relationships/hyperlink" Target="http://h03-dev-vm7/cgi-bin/eSpecies/getQuadkeyEastNorth/13013862.68772097,719119.5621069372" TargetMode="External"/><Relationship Id="rId454" Type="http://schemas.openxmlformats.org/officeDocument/2006/relationships/hyperlink" Target="http://h03-dev-vm7/cgi-bin/eSpecies/getQuadkeyLatLong/6.446317749457646,116.905517578125" TargetMode="External"/><Relationship Id="rId455" Type="http://schemas.openxmlformats.org/officeDocument/2006/relationships/hyperlink" Target="http://h03-dev-vm7/cgi-bin/eSpecies/species/map/17975" TargetMode="External"/><Relationship Id="rId456" Type="http://schemas.openxmlformats.org/officeDocument/2006/relationships/hyperlink" Target="http://h03-dev-vm7/cgi-bin/eSpecies/species/xyz/17975" TargetMode="External"/><Relationship Id="rId457" Type="http://schemas.openxmlformats.org/officeDocument/2006/relationships/hyperlink" Target="http://h03-dev-vm7/cgi-bin/eSpecies/pa/map/785" TargetMode="External"/><Relationship Id="rId458" Type="http://schemas.openxmlformats.org/officeDocument/2006/relationships/hyperlink" Target="http://h03-dev-vm7/cgi-bin/eSpecies/pa/xyz/785" TargetMode="External"/><Relationship Id="rId459" Type="http://schemas.openxmlformats.org/officeDocument/2006/relationships/hyperlink" Target="http://h03-dev-vm7/cgi-bin/eSpecies/pa/speciescount/785" TargetMode="External"/><Relationship Id="rId842" Type="http://schemas.openxmlformats.org/officeDocument/2006/relationships/hyperlink" Target="file:///E:\cottaan\My%20Documents\github%20repos\private_ee_scripts\Water%20Detection\Water%20Validation%20Points" TargetMode="External"/><Relationship Id="rId843" Type="http://schemas.openxmlformats.org/officeDocument/2006/relationships/hyperlink" Target="file:///E:\cottaan\My%20Documents\ArcGIS\Google%20Earth%20Engine%20Downloads\final%20validation%20results" TargetMode="External"/><Relationship Id="rId844" Type="http://schemas.openxmlformats.org/officeDocument/2006/relationships/hyperlink" Target="file:///E:\cottaan\My%20Documents\github%20repos\test\mergeCSVFiles3.py" TargetMode="External"/><Relationship Id="rId845" Type="http://schemas.openxmlformats.org/officeDocument/2006/relationships/image" Target="media/image106.png"/><Relationship Id="rId846" Type="http://schemas.openxmlformats.org/officeDocument/2006/relationships/hyperlink" Target="https://ee-api.appspot.com/0e048d3a0b685ca495b6769bde5fe8b6" TargetMode="External"/><Relationship Id="rId847" Type="http://schemas.openxmlformats.org/officeDocument/2006/relationships/hyperlink" Target="https://ee-api.appspot.com/4e977aea2f63647a4300c0fe783b756c" TargetMode="External"/><Relationship Id="rId848" Type="http://schemas.openxmlformats.org/officeDocument/2006/relationships/image" Target="media/image107.png"/><Relationship Id="rId849" Type="http://schemas.openxmlformats.org/officeDocument/2006/relationships/image" Target="media/image108.png"/><Relationship Id="rId1700" Type="http://schemas.openxmlformats.org/officeDocument/2006/relationships/hyperlink" Target="https://myintracomm.ec.europa.eu/staff/EN/talent-management/appraisal-promotion/appraisal-contract-agents/Pages/index.aspx" TargetMode="External"/><Relationship Id="rId1701" Type="http://schemas.openxmlformats.org/officeDocument/2006/relationships/hyperlink" Target="https://myintracomm.ec.europa.eu/staff/EN/talent-management/appraisal-promotion/appraisal-contract-agents/Pages/exercice-2018.aspx" TargetMode="External"/><Relationship Id="rId1702" Type="http://schemas.openxmlformats.org/officeDocument/2006/relationships/hyperlink" Target="http://europa.eu/epso/doc/call-cast-jrc-s5-2013_en.pdf" TargetMode="External"/><Relationship Id="rId1703" Type="http://schemas.openxmlformats.org/officeDocument/2006/relationships/hyperlink" Target="https://europa.eu/epso/application/passport/login.cfm?langsub=ok&amp;lang=en" TargetMode="External"/><Relationship Id="rId1310" Type="http://schemas.openxmlformats.org/officeDocument/2006/relationships/hyperlink" Target="https://www.kaggle.com/c/planet-understanding-the-amazon-from-space" TargetMode="External"/><Relationship Id="rId1311" Type="http://schemas.openxmlformats.org/officeDocument/2006/relationships/hyperlink" Target="http://blog.kaggle.com/2017/10/17/planet-understanding-the-amazon-from-space-1st-place-winners-interview/" TargetMode="External"/><Relationship Id="rId1312" Type="http://schemas.openxmlformats.org/officeDocument/2006/relationships/hyperlink" Target="http://docs.geoserver.org/latest/en/user/installation/war.html" TargetMode="External"/><Relationship Id="rId1313" Type="http://schemas.openxmlformats.org/officeDocument/2006/relationships/hyperlink" Target="http://h05-dev-vm100.jrc.it:8080/geoserver/web/" TargetMode="External"/><Relationship Id="rId1314" Type="http://schemas.openxmlformats.org/officeDocument/2006/relationships/hyperlink" Target="http://lrm-maps.jrc.ec.europa.eu/geoserver/" TargetMode="External"/><Relationship Id="rId1315" Type="http://schemas.openxmlformats.org/officeDocument/2006/relationships/hyperlink" Target="http://h05-prod-vm100.jrc.it:8080/geoserver/web/" TargetMode="External"/><Relationship Id="rId1316" Type="http://schemas.openxmlformats.org/officeDocument/2006/relationships/hyperlink" Target="http://lrm-maps.jrc.ec.europa.eu/geoserver/" TargetMode="External"/><Relationship Id="rId1317" Type="http://schemas.openxmlformats.org/officeDocument/2006/relationships/hyperlink" Target="http://lrm-maps.jrc.ec.europa.eu/geoserver/lrm-especies/wms" TargetMode="External"/><Relationship Id="rId1318" Type="http://schemas.openxmlformats.org/officeDocument/2006/relationships/hyperlink" Target="http://docs.geoserver.org/2.2.0/user/data/database/postgis.html" TargetMode="External"/><Relationship Id="rId1319" Type="http://schemas.openxmlformats.org/officeDocument/2006/relationships/hyperlink" Target="http://your-server/geoserver/rest" TargetMode="External"/><Relationship Id="rId850" Type="http://schemas.openxmlformats.org/officeDocument/2006/relationships/image" Target="media/image109.png"/><Relationship Id="rId851" Type="http://schemas.openxmlformats.org/officeDocument/2006/relationships/image" Target="media/image110.png"/><Relationship Id="rId460" Type="http://schemas.openxmlformats.org/officeDocument/2006/relationships/hyperlink" Target="http://h03-dev-vm7/cgi-bin/eSpecies/pa/specieslist/785" TargetMode="External"/><Relationship Id="rId461" Type="http://schemas.openxmlformats.org/officeDocument/2006/relationships/hyperlink" Target="http://h03-dev-vm7/cgi-bin/eSpecies/richness/map/aves" TargetMode="External"/><Relationship Id="rId462" Type="http://schemas.openxmlformats.org/officeDocument/2006/relationships/hyperlink" Target="http://h03-dev-vm7/cgi-bin/eSpecies/richness/xyz/aves" TargetMode="External"/><Relationship Id="rId463" Type="http://schemas.openxmlformats.org/officeDocument/2006/relationships/hyperlink" Target="http://h03-dev-vm7/cgi-bin/eSpecies/bbox/25728,16008,27776,17032/species/map/17975" TargetMode="External"/><Relationship Id="rId464" Type="http://schemas.openxmlformats.org/officeDocument/2006/relationships/hyperlink" Target="http://h03-dev-vm7/cgi-bin/eSpecies/bbox/25728,16008,27776,17032/pa/map/785" TargetMode="External"/><Relationship Id="rId465" Type="http://schemas.openxmlformats.org/officeDocument/2006/relationships/hyperlink" Target="http://h03-dev-vm7/cgi-bin/eSpecies/bbox/25728,16008,27776,17032/richness/map/aves" TargetMode="External"/><Relationship Id="rId466" Type="http://schemas.openxmlformats.org/officeDocument/2006/relationships/hyperlink" Target="http://h03-dev-vm7/cgi-bin/eSpecies/bbox/25728,16008,27776,17032/speciescount" TargetMode="External"/><Relationship Id="rId467" Type="http://schemas.openxmlformats.org/officeDocument/2006/relationships/hyperlink" Target="http://h03-dev-vm7/cgi-bin/eSpecies/bbox/25728,16008,27776,17032/specieslist" TargetMode="External"/><Relationship Id="rId468" Type="http://schemas.openxmlformats.org/officeDocument/2006/relationships/hyperlink" Target="http://h03-dev-vm7/cgi-bin/eSpecies/bbox/25728,16008,27776,17032/pacount" TargetMode="External"/><Relationship Id="rId469" Type="http://schemas.openxmlformats.org/officeDocument/2006/relationships/hyperlink" Target="http://h03-dev-vm7/cgi-bin/eSpecies/bbox/25728,16008,27776,17032/palist" TargetMode="External"/><Relationship Id="rId852" Type="http://schemas.openxmlformats.org/officeDocument/2006/relationships/image" Target="media/image111.png"/><Relationship Id="rId853" Type="http://schemas.openxmlformats.org/officeDocument/2006/relationships/image" Target="media/image112.png"/><Relationship Id="rId854" Type="http://schemas.openxmlformats.org/officeDocument/2006/relationships/hyperlink" Target="https://ee-api.appspot.com/a90c7ad11dc079223d79eb11dd800c73" TargetMode="External"/><Relationship Id="rId855" Type="http://schemas.openxmlformats.org/officeDocument/2006/relationships/image" Target="media/image113.png"/><Relationship Id="rId856" Type="http://schemas.openxmlformats.org/officeDocument/2006/relationships/hyperlink" Target="http://landsat.usgs.gov/calibration_notices.php" TargetMode="External"/><Relationship Id="rId857" Type="http://schemas.openxmlformats.org/officeDocument/2006/relationships/image" Target="media/image114.png"/><Relationship Id="rId858" Type="http://schemas.openxmlformats.org/officeDocument/2006/relationships/image" Target="media/image115.png"/><Relationship Id="rId859" Type="http://schemas.openxmlformats.org/officeDocument/2006/relationships/hyperlink" Target="http://www.baruch.cuny.edu/geoportal/data/esri/esri_intl.htm" TargetMode="External"/><Relationship Id="rId1704" Type="http://schemas.openxmlformats.org/officeDocument/2006/relationships/hyperlink" Target="mailto:a.cottam@gmail.com" TargetMode="External"/><Relationship Id="rId1705" Type="http://schemas.openxmlformats.org/officeDocument/2006/relationships/hyperlink" Target="https://ec.europa.eu/dgs/personnel_administration/open_applications/CV_Cand/index.cfm" TargetMode="External"/><Relationship Id="rId1706" Type="http://schemas.openxmlformats.org/officeDocument/2006/relationships/hyperlink" Target="mailto:a.cottam@gmail.com" TargetMode="External"/><Relationship Id="rId1707" Type="http://schemas.openxmlformats.org/officeDocument/2006/relationships/hyperlink" Target="https://myintracomm.ec.europa.eu/staff/EN/talent-management/recruitment/agents-selection/contract-agent/Pages/ami-2013.aspx?ln=en" TargetMode="External"/><Relationship Id="rId1708" Type="http://schemas.openxmlformats.org/officeDocument/2006/relationships/hyperlink" Target="http://recruitment.jrc.ec.europa.eu/?type=CS" TargetMode="External"/><Relationship Id="rId1709" Type="http://schemas.openxmlformats.org/officeDocument/2006/relationships/hyperlink" Target="http://recruitment.jrc.ec.europa.eu" TargetMode="External"/><Relationship Id="rId1710" Type="http://schemas.openxmlformats.org/officeDocument/2006/relationships/hyperlink" Target="http://wab.jrc.cec.eu.int/vcs/" TargetMode="External"/><Relationship Id="rId1711" Type="http://schemas.openxmlformats.org/officeDocument/2006/relationships/hyperlink" Target="mailto:jrc-helpdesk@ec.europa.eu" TargetMode="External"/><Relationship Id="rId1712" Type="http://schemas.openxmlformats.org/officeDocument/2006/relationships/hyperlink" Target="https://intracomm.ec.europa.eu" TargetMode="External"/><Relationship Id="rId1713" Type="http://schemas.openxmlformats.org/officeDocument/2006/relationships/hyperlink" Target="http://www.cc.cec/" TargetMode="External"/><Relationship Id="rId1320" Type="http://schemas.openxmlformats.org/officeDocument/2006/relationships/hyperlink" Target="http://lrm-maps.jrc.ec.europa.eu/geoserver/rest" TargetMode="External"/><Relationship Id="rId1321" Type="http://schemas.openxmlformats.org/officeDocument/2006/relationships/hyperlink" Target="http://QGis.org" TargetMode="External"/><Relationship Id="rId1322"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323"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24"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25"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326"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327" Type="http://schemas.openxmlformats.org/officeDocument/2006/relationships/hyperlink" Target="http://h05-dev-vm36.jrc.it/" TargetMode="External"/><Relationship Id="rId1328" Type="http://schemas.openxmlformats.org/officeDocument/2006/relationships/hyperlink" Target="http://h05-dev-vm36.jrc.it/" TargetMode="External"/><Relationship Id="rId1329" Type="http://schemas.openxmlformats.org/officeDocument/2006/relationships/hyperlink" Target="http://geonode-rris.biopama.org/" TargetMode="External"/><Relationship Id="rId860" Type="http://schemas.openxmlformats.org/officeDocument/2006/relationships/image" Target="media/image116.png"/><Relationship Id="rId861" Type="http://schemas.openxmlformats.org/officeDocument/2006/relationships/image" Target="media/image117.png"/><Relationship Id="rId470" Type="http://schemas.openxmlformats.org/officeDocument/2006/relationships/hyperlink" Target="http://h03-dev-vm7/cgi-bin/eSpecies/quadkey/132320330232030/speciescount" TargetMode="External"/><Relationship Id="rId471" Type="http://schemas.openxmlformats.org/officeDocument/2006/relationships/hyperlink" Target="http://h03-dev-vm7/cgi-bin/eSpecies/quadkey/132320330232030/specieslist" TargetMode="External"/><Relationship Id="rId472" Type="http://schemas.openxmlformats.org/officeDocument/2006/relationships/hyperlink" Target="http://h03-dev-vm7/cgi-bin/eSpecies/quadkey/132320323113002/pacount" TargetMode="External"/><Relationship Id="rId473" Type="http://schemas.openxmlformats.org/officeDocument/2006/relationships/hyperlink" Target="http://h03-dev-vm7/cgi-bin/eSpecies/quadkey/132320323113002/palist" TargetMode="External"/><Relationship Id="rId474" Type="http://schemas.openxmlformats.org/officeDocument/2006/relationships/hyperlink" Target="http://h03-dev-vm7/cgi-bin/eSpecies/quadkeydata/map/1/17975" TargetMode="External"/><Relationship Id="rId475" Type="http://schemas.openxmlformats.org/officeDocument/2006/relationships/hyperlink" Target="http://h03-dev-vm7/cgi-bin/eSpecies/quadkeydata/xyz/2/785" TargetMode="External"/><Relationship Id="rId476" Type="http://schemas.openxmlformats.org/officeDocument/2006/relationships/hyperlink" Target="https://github.com/andrewcottam/python-rest-server/blob/master/cgi-bin/services" TargetMode="External"/><Relationship Id="rId477" Type="http://schemas.openxmlformats.org/officeDocument/2006/relationships/hyperlink" Target="http://dopa-services.jrc.it/services/especies/get_species_list_quadkey?quadkey=132320330230021&amp;ishadoop=true" TargetMode="External"/><Relationship Id="rId478" Type="http://schemas.openxmlformats.org/officeDocument/2006/relationships/hyperlink" Target="https://github.com/andrewcottam/geeImageServer/blob/c2ef529ff935aa267bb7953f3c45a76e6cba40a6/server.py" TargetMode="External"/><Relationship Id="rId479" Type="http://schemas.openxmlformats.org/officeDocument/2006/relationships/hyperlink" Target="https://github.com/andrewcottam/leaflet_map" TargetMode="External"/><Relationship Id="rId862" Type="http://schemas.openxmlformats.org/officeDocument/2006/relationships/image" Target="media/image118.png"/><Relationship Id="rId863" Type="http://schemas.openxmlformats.org/officeDocument/2006/relationships/image" Target="media/image119.png"/><Relationship Id="rId864"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65" Type="http://schemas.openxmlformats.org/officeDocument/2006/relationships/hyperlink" Target="https://raw.githubusercontent.com/andrewcottam/postgis_scripts/a763d41b13322d80b5ec519d5bace462232b6573/gaul_areas_csv_to_postgresql.fmw" TargetMode="External"/><Relationship Id="rId866" Type="http://schemas.openxmlformats.org/officeDocument/2006/relationships/hyperlink" Target="file:///E:\cottaan\My%20Documents\Downloads\russian_border_water_stats.csv" TargetMode="External"/><Relationship Id="rId867" Type="http://schemas.openxmlformats.org/officeDocument/2006/relationships/hyperlink" Target="https://code.earthengine.google.com/24d1de0e3559340c316eb7f9967ac92c" TargetMode="External"/><Relationship Id="rId868" Type="http://schemas.openxmlformats.org/officeDocument/2006/relationships/hyperlink" Target="https://drive.google.com/open?id=0B8ziKkJP_gdecS10VENxUk8zWk0" TargetMode="External"/><Relationship Id="rId869" Type="http://schemas.openxmlformats.org/officeDocument/2006/relationships/hyperlink" Target="https://github.com/andrewcottam/general/blob/master/water_trend_analyses_csv_to_postgresql.fmw" TargetMode="External"/><Relationship Id="rId1714" Type="http://schemas.openxmlformats.org/officeDocument/2006/relationships/hyperlink" Target="http://www.cc.cec/dgintranet/jrc/iesnet_pims/communication/templates/index_en.htm" TargetMode="External"/><Relationship Id="rId1715" Type="http://schemas.openxmlformats.org/officeDocument/2006/relationships/hyperlink" Target="https://intracomm.ec.europa.eu/dgintranet/jrc/iesnet_pims/communication/templates/index_en.htm" TargetMode="External"/><Relationship Id="rId1716" Type="http://schemas.openxmlformats.org/officeDocument/2006/relationships/hyperlink" Target="https://intragate.ec.europa.eu/cas/" TargetMode="External"/><Relationship Id="rId1717" Type="http://schemas.openxmlformats.org/officeDocument/2006/relationships/hyperlink" Target="https://m-mail.jrc.ec.europa.eu/login.php" TargetMode="External"/><Relationship Id="rId1718" Type="http://schemas.openxmlformats.org/officeDocument/2006/relationships/hyperlink" Target="https://remi.webmail.ec.europa.eu/owa/" TargetMode="External"/><Relationship Id="rId1719" Type="http://schemas.openxmlformats.org/officeDocument/2006/relationships/hyperlink" Target="https://webgate.ec.europa.eu/RCAM" TargetMode="External"/><Relationship Id="rId1720" Type="http://schemas.openxmlformats.org/officeDocument/2006/relationships/hyperlink" Target="http://pubsy.jrc.cec.eu.int/workflow" TargetMode="External"/><Relationship Id="rId1721" Type="http://schemas.openxmlformats.org/officeDocument/2006/relationships/hyperlink" Target="http://wab.jrc.cec.eu.int/tas2/dsp_weektsperson.cfm" TargetMode="External"/><Relationship Id="rId1722" Type="http://schemas.openxmlformats.org/officeDocument/2006/relationships/hyperlink" Target="http://serverfault.com/questions/309357/ping-a-specific-port" TargetMode="External"/><Relationship Id="rId1723" Type="http://schemas.openxmlformats.org/officeDocument/2006/relationships/hyperlink" Target="http://localhost:8000" TargetMode="External"/><Relationship Id="rId1330" Type="http://schemas.openxmlformats.org/officeDocument/2006/relationships/hyperlink" Target="http://geonode.org/" TargetMode="External"/><Relationship Id="rId1331" Type="http://schemas.openxmlformats.org/officeDocument/2006/relationships/hyperlink" Target="https://github.com/klokantech/tileserver-php/" TargetMode="External"/><Relationship Id="rId1332" Type="http://schemas.openxmlformats.org/officeDocument/2006/relationships/image" Target="media/image172.png"/><Relationship Id="rId1333" Type="http://schemas.openxmlformats.org/officeDocument/2006/relationships/hyperlink" Target="https://github.com/chelm/mbtiles-server" TargetMode="External"/><Relationship Id="rId1334" Type="http://schemas.openxmlformats.org/officeDocument/2006/relationships/hyperlink" Target="http://docs.oracle.com/javase/7/docs/webnotes/install/windows/jdk-installation-windows.html" TargetMode="External"/><Relationship Id="rId1335" Type="http://schemas.openxmlformats.org/officeDocument/2006/relationships/hyperlink" Target="https://wiki.appcelerator.org/display/guides2/Installing+the+Java+Development+Tools" TargetMode="External"/><Relationship Id="rId1336" Type="http://schemas.openxmlformats.org/officeDocument/2006/relationships/hyperlink" Target="https://tecadmin.net/install-oracle-java-8-ubuntu-via-ppa/" TargetMode="External"/><Relationship Id="rId1337" Type="http://schemas.openxmlformats.org/officeDocument/2006/relationships/hyperlink" Target="http://www.vogella.com/tutorials/JUnit/article.html" TargetMode="External"/><Relationship Id="rId1338" Type="http://schemas.openxmlformats.org/officeDocument/2006/relationships/hyperlink" Target="https://developers.arcgis.com/en/javascript/jstutorials/intro_javascript_classes.html" TargetMode="External"/><Relationship Id="rId1339" Type="http://schemas.openxmlformats.org/officeDocument/2006/relationships/hyperlink" Target="https://developer.mozilla.org/en-US/docs/Learn/JavaScript/Objects/Inheritance" TargetMode="External"/><Relationship Id="rId870" Type="http://schemas.openxmlformats.org/officeDocument/2006/relationships/hyperlink" Target="https://github.com/andrewcottam/postgis_scripts/blob/master/water_trends_by_country.sql" TargetMode="External"/><Relationship Id="rId871" Type="http://schemas.openxmlformats.org/officeDocument/2006/relationships/hyperlink" Target="https://water-world-v1-1.appspot.com/" TargetMode="External"/><Relationship Id="rId480" Type="http://schemas.openxmlformats.org/officeDocument/2006/relationships/hyperlink" Target="http://h03-dev-vm15:8080/geonetwork/srv/en/main.home" TargetMode="External"/><Relationship Id="rId481" Type="http://schemas.openxmlformats.org/officeDocument/2006/relationships/hyperlink" Target="http://lrm-maps.jrc.ec.europa.eu/geoserver/web/" TargetMode="External"/><Relationship Id="rId482" Type="http://schemas.openxmlformats.org/officeDocument/2006/relationships/hyperlink" Target="https://help.github.com/articles/mapping-geojson-files-on-github" TargetMode="External"/><Relationship Id="rId483" Type="http://schemas.openxmlformats.org/officeDocument/2006/relationships/hyperlink" Target="http://ben.balter.com/2013/06/26/how-to-convert-shapefiles-to-geojson-for-use-on-github/" TargetMode="External"/><Relationship Id="rId484" Type="http://schemas.openxmlformats.org/officeDocument/2006/relationships/hyperlink" Target="https://github.com/andrewcottam/eSpecies-Client-Demo/blob/master/data/kinabalu.geojson" TargetMode="External"/><Relationship Id="rId485" Type="http://schemas.openxmlformats.org/officeDocument/2006/relationships/hyperlink" Target="http://h03-dev-vm7/eSpecies/githubJsonClient.html" TargetMode="External"/><Relationship Id="rId486" Type="http://schemas.openxmlformats.org/officeDocument/2006/relationships/hyperlink" Target="https://raw.github.com/andrewcottam/eSpecies-Client-Demo/master/data/kinabalu.geojson" TargetMode="External"/><Relationship Id="rId487" Type="http://schemas.openxmlformats.org/officeDocument/2006/relationships/hyperlink" Target="https://gist.github.com/andrewcottam/6353997" TargetMode="External"/><Relationship Id="rId488" Type="http://schemas.openxmlformats.org/officeDocument/2006/relationships/hyperlink" Target="http://forums.arcgis.com/threads/82543-Polyline-feature-layer-from-JSON?highlight=geojson" TargetMode="External"/><Relationship Id="rId489" Type="http://schemas.openxmlformats.org/officeDocument/2006/relationships/hyperlink" Target="https://github.com/esri/koop" TargetMode="External"/><Relationship Id="rId872" Type="http://schemas.openxmlformats.org/officeDocument/2006/relationships/image" Target="media/image120.png"/><Relationship Id="rId873" Type="http://schemas.openxmlformats.org/officeDocument/2006/relationships/image" Target="media/image121.png"/><Relationship Id="rId874" Type="http://schemas.openxmlformats.org/officeDocument/2006/relationships/image" Target="media/image122.png"/><Relationship Id="rId875" Type="http://schemas.openxmlformats.org/officeDocument/2006/relationships/hyperlink" Target="https://github.com/andrewcottam/ArcGIS-Geoprocessing-Scripts/blob/master/src/JRC%20Toolbox.pyt" TargetMode="External"/><Relationship Id="rId876" Type="http://schemas.openxmlformats.org/officeDocument/2006/relationships/hyperlink" Target="https://explorer.earthengine.google.com/" TargetMode="External"/><Relationship Id="rId877" Type="http://schemas.openxmlformats.org/officeDocument/2006/relationships/hyperlink" Target="http://earthengine.google.org/" TargetMode="External"/><Relationship Id="rId878" Type="http://schemas.openxmlformats.org/officeDocument/2006/relationships/hyperlink" Target="http://www.google.com/earth/outreach/tutorials/eartheng_gettingstarted.html" TargetMode="External"/><Relationship Id="rId879" Type="http://schemas.openxmlformats.org/officeDocument/2006/relationships/hyperlink" Target="http://www.youtube.com/watch?v=aCepMHeIA2U" TargetMode="External"/><Relationship Id="rId1724" Type="http://schemas.openxmlformats.org/officeDocument/2006/relationships/image" Target="media/image209.png"/><Relationship Id="rId1725" Type="http://schemas.openxmlformats.org/officeDocument/2006/relationships/hyperlink" Target="http://www.cc.cec/itservices/en/content/access-internet" TargetMode="External"/><Relationship Id="rId1726" Type="http://schemas.openxmlformats.org/officeDocument/2006/relationships/hyperlink" Target="https://community.c9.io/search?q=Bluecoat" TargetMode="External"/><Relationship Id="rId1727" Type="http://schemas.openxmlformats.org/officeDocument/2006/relationships/hyperlink" Target="http://www.expedia.com" TargetMode="External"/><Relationship Id="rId1728" Type="http://schemas.openxmlformats.org/officeDocument/2006/relationships/hyperlink" Target="https://apps.jrc.cec.eu.int/navette" TargetMode="External"/><Relationship Id="rId1729" Type="http://schemas.openxmlformats.org/officeDocument/2006/relationships/hyperlink" Target="http://elibrary.jrc.cec.eu.int/portal/journals" TargetMode="External"/><Relationship Id="rId1730" Type="http://schemas.openxmlformats.org/officeDocument/2006/relationships/hyperlink" Target="http://atoz.ebsco.com/Titles/K09328?lang=en&amp;lang.menu=en&amp;lang.subject=en" TargetMode="External"/><Relationship Id="rId1731" Type="http://schemas.openxmlformats.org/officeDocument/2006/relationships/hyperlink" Target="http://onlinelibrary.wiley.com/doi/10.1111/j.1467-9671.2009.01170.x/full" TargetMode="External"/><Relationship Id="rId1732" Type="http://schemas.openxmlformats.org/officeDocument/2006/relationships/hyperlink" Target="https://www.swetswise.com/public/login.do" TargetMode="External"/><Relationship Id="rId1733" Type="http://schemas.openxmlformats.org/officeDocument/2006/relationships/hyperlink" Target="https://connected.cnect.cec.eu.int/community/jrc/ict/jrc-e-library/blog/2015/10/26/online-access-to-licensed-content-from-ispra-scientific-workstations" TargetMode="External"/><Relationship Id="rId1340" Type="http://schemas.openxmlformats.org/officeDocument/2006/relationships/hyperlink" Target="http://infoheap.com/tool/svg-sandbox/" TargetMode="External"/><Relationship Id="rId1341" Type="http://schemas.openxmlformats.org/officeDocument/2006/relationships/hyperlink" Target="https://developer.mozilla.org/en/docs/Web/JavaScript/Reference/Global_Objects/Object/assign" TargetMode="External"/><Relationship Id="rId1342" Type="http://schemas.openxmlformats.org/officeDocument/2006/relationships/hyperlink" Target="https://regex101.com/" TargetMode="External"/><Relationship Id="rId1343" Type="http://schemas.openxmlformats.org/officeDocument/2006/relationships/hyperlink" Target="http://dojotoolkit.org/reference-guide/dojo/topic.html" TargetMode="External"/><Relationship Id="rId1344" Type="http://schemas.openxmlformats.org/officeDocument/2006/relationships/hyperlink" Target="http://docs.dojocampus.org/dijit/info" TargetMode="External"/><Relationship Id="rId1345" Type="http://schemas.openxmlformats.org/officeDocument/2006/relationships/hyperlink" Target="http://www.sitepen.com/blog/2010/07/12/dive-into-dijit/" TargetMode="External"/><Relationship Id="rId1346" Type="http://schemas.openxmlformats.org/officeDocument/2006/relationships/hyperlink" Target="http://dojotoolkit.org/documentation/tutorials/1.6/build/" TargetMode="External"/><Relationship Id="rId1347" Type="http://schemas.openxmlformats.org/officeDocument/2006/relationships/hyperlink" Target="http://dojotoolkit.org/download/" TargetMode="External"/><Relationship Id="rId1348" Type="http://schemas.openxmlformats.org/officeDocument/2006/relationships/hyperlink" Target="http://forums.arcgis.com/threads/54832-custom-dojo-build" TargetMode="External"/><Relationship Id="rId1349" Type="http://schemas.openxmlformats.org/officeDocument/2006/relationships/hyperlink" Target="http://codebins.com/bin/4ldqp8z/2" TargetMode="External"/><Relationship Id="rId880" Type="http://schemas.openxmlformats.org/officeDocument/2006/relationships/hyperlink" Target="http://earthexplorer.usgs.gov/" TargetMode="External"/><Relationship Id="rId881" Type="http://schemas.openxmlformats.org/officeDocument/2006/relationships/hyperlink" Target="https://code.earthengine.google.com/084362af5b55a6ef40b1112f8d3dc840" TargetMode="External"/><Relationship Id="rId490" Type="http://schemas.openxmlformats.org/officeDocument/2006/relationships/hyperlink" Target="https://github.com/Esri/node-geoservices-adaptor" TargetMode="External"/><Relationship Id="rId491" Type="http://schemas.openxmlformats.org/officeDocument/2006/relationships/hyperlink" Target="https://github.com/Esri/geojson-utils" TargetMode="External"/><Relationship Id="rId492" Type="http://schemas.openxmlformats.org/officeDocument/2006/relationships/hyperlink" Target="https://github.com/chelm/geohub" TargetMode="External"/><Relationship Id="rId493" Type="http://schemas.openxmlformats.org/officeDocument/2006/relationships/hyperlink" Target="http://leafletjs.com/features.html" TargetMode="External"/><Relationship Id="rId494" Type="http://schemas.openxmlformats.org/officeDocument/2006/relationships/hyperlink" Target="https://github.com/nvkelso/natural-earth-vector/tree/master/geojson" TargetMode="External"/><Relationship Id="rId495" Type="http://schemas.openxmlformats.org/officeDocument/2006/relationships/hyperlink" Target="http://worldmap.harvard.edu/" TargetMode="External"/><Relationship Id="rId496" Type="http://schemas.openxmlformats.org/officeDocument/2006/relationships/hyperlink" Target="file:///E:\cottaan\My%20Documents\github%20repos\test\populateLCC_Landsat_SceneIDs_slow.py" TargetMode="External"/><Relationship Id="rId497" Type="http://schemas.openxmlformats.org/officeDocument/2006/relationships/hyperlink" Target="http://glcfapp.glcf.umd.edu:8080/esdi/index.jsp" TargetMode="External"/><Relationship Id="rId498" Type="http://schemas.openxmlformats.org/officeDocument/2006/relationships/hyperlink" Target="file:///\\BECKINSALE\export\WDPA_June_2016_FLAT" TargetMode="External"/><Relationship Id="rId499" Type="http://schemas.openxmlformats.org/officeDocument/2006/relationships/hyperlink" Target="http://www.protectedplanet.net/" TargetMode="External"/><Relationship Id="rId882" Type="http://schemas.openxmlformats.org/officeDocument/2006/relationships/hyperlink" Target="https://ee-api.appspot.com/cb85753d8c78ef6af3165015faae2e90" TargetMode="External"/><Relationship Id="rId883" Type="http://schemas.openxmlformats.org/officeDocument/2006/relationships/hyperlink" Target="https://ee-api.appspot.com/b3ed5496bfdb08d734c4f3a28a8e172b" TargetMode="External"/><Relationship Id="rId884" Type="http://schemas.openxmlformats.org/officeDocument/2006/relationships/hyperlink" Target="http://support.esri.com/technical-article/000002036" TargetMode="External"/><Relationship Id="rId885" Type="http://schemas.openxmlformats.org/officeDocument/2006/relationships/image" Target="media/image123.png"/><Relationship Id="rId886" Type="http://schemas.openxmlformats.org/officeDocument/2006/relationships/image" Target="media/image124.png"/><Relationship Id="rId887" Type="http://schemas.openxmlformats.org/officeDocument/2006/relationships/image" Target="media/image125.png"/><Relationship Id="rId888" Type="http://schemas.openxmlformats.org/officeDocument/2006/relationships/hyperlink" Target="https://github.com/andrewcottam/water_detection_python_scripts/commit/7a44b03ea9a1ee9d6244817d38ca77e792a67842" TargetMode="External"/><Relationship Id="rId889" Type="http://schemas.openxmlformats.org/officeDocument/2006/relationships/hyperlink" Target="https://github.com/andrewcottam/water_detection_python_scripts/blob/c4f80fbf2c1a2b0c7d1fcbaaa2e5f87a5f65bc74/getGeePixelValues.py" TargetMode="External"/><Relationship Id="rId1734" Type="http://schemas.openxmlformats.org/officeDocument/2006/relationships/hyperlink" Target="mailto:a.cottam@gmail.com" TargetMode="External"/><Relationship Id="rId1735" Type="http://schemas.openxmlformats.org/officeDocument/2006/relationships/hyperlink" Target="http://support.mendeley.com/customer/portal/questions/340841-desktop-search-options-results-in-error" TargetMode="External"/><Relationship Id="rId1736" Type="http://schemas.openxmlformats.org/officeDocument/2006/relationships/hyperlink" Target="http://www.cc.cec/dgintranet/jrc/intranet/km/pubsy/documents/eur_22191_en.pdf" TargetMode="External"/><Relationship Id="rId1737" Type="http://schemas.openxmlformats.org/officeDocument/2006/relationships/hyperlink" Target="http://wokinfo.com/" TargetMode="External"/><Relationship Id="rId1738" Type="http://schemas.openxmlformats.org/officeDocument/2006/relationships/hyperlink" Target="http://isihighlycited.com/" TargetMode="External"/><Relationship Id="rId1739" Type="http://schemas.openxmlformats.org/officeDocument/2006/relationships/hyperlink" Target="ftp://h05-ftp.jrc.it/cottaan" TargetMode="External"/><Relationship Id="rId1740" Type="http://schemas.openxmlformats.org/officeDocument/2006/relationships/hyperlink" Target="ftp://srv-ies-ftp.jrc.it/" TargetMode="External"/><Relationship Id="rId1741" Type="http://schemas.openxmlformats.org/officeDocument/2006/relationships/hyperlink" Target="mailto:Andrew.cottam@jrc.ec.europa.eu" TargetMode="External"/><Relationship Id="rId1742" Type="http://schemas.openxmlformats.org/officeDocument/2006/relationships/hyperlink" Target="http://h05-dev-vm14.jrc.it/" TargetMode="External"/><Relationship Id="rId1743" Type="http://schemas.openxmlformats.org/officeDocument/2006/relationships/hyperlink" Target="https://www.mytnt.it/myTNT/" TargetMode="External"/><Relationship Id="rId1350" Type="http://schemas.openxmlformats.org/officeDocument/2006/relationships/hyperlink" Target="https://developers.arcgis.com/en/javascript/jshelp/inside_dojoversion.html" TargetMode="External"/><Relationship Id="rId1351" Type="http://schemas.openxmlformats.org/officeDocument/2006/relationships/image" Target="media/image173.png"/><Relationship Id="rId1352" Type="http://schemas.openxmlformats.org/officeDocument/2006/relationships/hyperlink" Target="http://jamesthom.as/blog/2012/04/22/debugging-optimised-dojo-apps/" TargetMode="External"/><Relationship Id="rId1353" Type="http://schemas.openxmlformats.org/officeDocument/2006/relationships/hyperlink" Target="http://video.esri.com/watch/2398/debugging-applications-built-with-arcgis-api-for-javascripthttp:/video.esri.com/watch/2398/debugging-applications-built-with-arcgis-api-for-javascript" TargetMode="External"/><Relationship Id="rId1354" Type="http://schemas.openxmlformats.org/officeDocument/2006/relationships/hyperlink" Target="http://dojotoolkit.org/documentation/tutorials/1.8/declarative/" TargetMode="External"/><Relationship Id="rId1355" Type="http://schemas.openxmlformats.org/officeDocument/2006/relationships/hyperlink" Target="http://www.sitepen.com/blog/2013/05/22/dojofaq-mouse-event-properties/" TargetMode="External"/><Relationship Id="rId1356" Type="http://schemas.openxmlformats.org/officeDocument/2006/relationships/hyperlink" Target="http://download.dojotoolkit.org/release-1.8.4/dojo-release-1.8.4-src.zip" TargetMode="External"/><Relationship Id="rId1357" Type="http://schemas.openxmlformats.org/officeDocument/2006/relationships/hyperlink" Target="http://dojotoolkit.org/reference-guide/loader/amd.html" TargetMode="External"/><Relationship Id="rId1358" Type="http://schemas.openxmlformats.org/officeDocument/2006/relationships/hyperlink" Target="https://dojotoolkit.org/reference-guide/1.10/dojo/node.html" TargetMode="External"/><Relationship Id="rId1359" Type="http://schemas.openxmlformats.org/officeDocument/2006/relationships/hyperlink" Target="https://stackoverflow.com/questions/26531409/how-can-i-load-non-amd-dependencies-in-the-defined-order-with-dojo" TargetMode="External"/><Relationship Id="rId890" Type="http://schemas.openxmlformats.org/officeDocument/2006/relationships/image" Target="media/image126.png"/><Relationship Id="rId891" Type="http://schemas.openxmlformats.org/officeDocument/2006/relationships/image" Target="media/image127.png"/><Relationship Id="rId892" Type="http://schemas.openxmlformats.org/officeDocument/2006/relationships/image" Target="media/image128.png"/><Relationship Id="rId893" Type="http://schemas.openxmlformats.org/officeDocument/2006/relationships/image" Target="media/image129.png"/><Relationship Id="rId894" Type="http://schemas.openxmlformats.org/officeDocument/2006/relationships/image" Target="media/image130.png"/><Relationship Id="rId895" Type="http://schemas.openxmlformats.org/officeDocument/2006/relationships/hyperlink" Target="https://code.earthengine.google.com/05b20582385397a5b853b1f650edf1bc" TargetMode="External"/><Relationship Id="rId896" Type="http://schemas.openxmlformats.org/officeDocument/2006/relationships/image" Target="media/image131.png"/><Relationship Id="rId897" Type="http://schemas.openxmlformats.org/officeDocument/2006/relationships/image" Target="media/image132.png"/><Relationship Id="rId898"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9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74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745" Type="http://schemas.openxmlformats.org/officeDocument/2006/relationships/hyperlink" Target="http://server.arcgisonline.com/ArcGIS/rest/services/World_Topo_Map/MapServer?f=json&amp;callback=dojo.io.script.jsonp_dojoIoScript8._jsonpCallback" TargetMode="External"/><Relationship Id="rId1746" Type="http://schemas.openxmlformats.org/officeDocument/2006/relationships/hyperlink" Target="http://79.125.16.106/arcgis/manager/default.aspx" TargetMode="External"/><Relationship Id="rId1747" Type="http://schemas.openxmlformats.org/officeDocument/2006/relationships/hyperlink" Target="http://mapservices.iucnredlist.org/arcgis/manager" TargetMode="External"/><Relationship Id="rId1748" Type="http://schemas.openxmlformats.org/officeDocument/2006/relationships/hyperlink" Target="http://ehabitat-wps.jrc.ec.europa.eu/cgi-bin/wdpa2011" TargetMode="External"/><Relationship Id="rId174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00" Type="http://schemas.openxmlformats.org/officeDocument/2006/relationships/hyperlink" Target="http://landsat.gsfc.nasa.gov/graphics/ETM+vOLI-TIRS-web.jpg" TargetMode="External"/><Relationship Id="rId101" Type="http://schemas.openxmlformats.org/officeDocument/2006/relationships/hyperlink" Target="http://earthobservatory.nasa.gov/IOTD/view.php?id=81210&amp;src=share" TargetMode="External"/><Relationship Id="rId102" Type="http://schemas.openxmlformats.org/officeDocument/2006/relationships/hyperlink" Target="http://landsat.usgs.gov/Landsat8_Using_Product.php" TargetMode="External"/><Relationship Id="rId103" Type="http://schemas.openxmlformats.org/officeDocument/2006/relationships/hyperlink" Target="http://earthengine.google.org/" TargetMode="External"/><Relationship Id="rId104"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05" Type="http://schemas.openxmlformats.org/officeDocument/2006/relationships/hyperlink" Target="http://landsat.usgs.gov/tools_L8_acquisition_calendar.php" TargetMode="External"/><Relationship Id="rId106" Type="http://schemas.openxmlformats.org/officeDocument/2006/relationships/hyperlink" Target="http://landsat.usgs.gov/about_ground_stations.php" TargetMode="External"/><Relationship Id="rId107" Type="http://schemas.openxmlformats.org/officeDocument/2006/relationships/hyperlink" Target="https://sentinel.esa.int/documents/247904/685163/Sentinel-1_User_Handbook" TargetMode="External"/><Relationship Id="rId108" Type="http://schemas.openxmlformats.org/officeDocument/2006/relationships/hyperlink" Target="https://sentinel.esa.int/web/sentinel/technical-guides/sentinel-2-msi/level-1c/cloud-masks" TargetMode="External"/><Relationship Id="rId109" Type="http://schemas.openxmlformats.org/officeDocument/2006/relationships/hyperlink" Target="https://sentinel.esa.int/documents/247904/685211/Sentinel-2_User_Handbook" TargetMode="External"/><Relationship Id="rId175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175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752" Type="http://schemas.openxmlformats.org/officeDocument/2006/relationships/hyperlink" Target="http://help.arcgis.com/en/webapi/javascript/arcgis/help/jsapi/arcgisdynamicmapservicelayer.htm" TargetMode="External"/><Relationship Id="rId175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360" Type="http://schemas.openxmlformats.org/officeDocument/2006/relationships/hyperlink" Target="https://addyosmani.com/writing-modular-js/" TargetMode="External"/><Relationship Id="rId1361" Type="http://schemas.openxmlformats.org/officeDocument/2006/relationships/hyperlink" Target="https://dojotoolkit.org/documentation/tutorials/1.10/cdn/" TargetMode="External"/><Relationship Id="rId1362" Type="http://schemas.openxmlformats.org/officeDocument/2006/relationships/hyperlink" Target="https://rawgit.com/" TargetMode="External"/><Relationship Id="rId1363" Type="http://schemas.openxmlformats.org/officeDocument/2006/relationships/hyperlink" Target="https://github.com/andrewcottam/eSpecies-Client-Demo/blob/master/scripts/geeResults.js" TargetMode="External"/><Relationship Id="rId1364"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365" Type="http://schemas.openxmlformats.org/officeDocument/2006/relationships/hyperlink" Target="file:///C:\Users\cottaan\AppData\Roaming\Microsoft\Word\eSpecies\speciesValidator.html%3fwdpa=785" TargetMode="External"/><Relationship Id="rId1366" Type="http://schemas.openxmlformats.org/officeDocument/2006/relationships/hyperlink" Target="http://dojotoolkit.org/reference-guide/dijit/themes.html" TargetMode="External"/><Relationship Id="rId1367" Type="http://schemas.openxmlformats.org/officeDocument/2006/relationships/hyperlink" Target="http://www.sitepen.com/blog/2012/05/03/css-styling-of-dgrid/" TargetMode="External"/><Relationship Id="rId1368" Type="http://schemas.openxmlformats.org/officeDocument/2006/relationships/hyperlink" Target="https://developers.arcgis.com/en/javascript/jstutorials/intro_custom_dijit.html" TargetMode="External"/><Relationship Id="rId1369" Type="http://schemas.openxmlformats.org/officeDocument/2006/relationships/hyperlink" Target="http://www.sitepen.com/blog/2012/05/03/css-styling-of-dgrid/" TargetMode="External"/><Relationship Id="rId1754" Type="http://schemas.openxmlformats.org/officeDocument/2006/relationships/hyperlink" Target="http://www.eea.europa.eu/data-and-maps/data/european-red-lists-2" TargetMode="External"/><Relationship Id="rId1755" Type="http://schemas.openxmlformats.org/officeDocument/2006/relationships/hyperlink" Target="https://github.com/pymc-devs/pymc" TargetMode="External"/><Relationship Id="rId1756" Type="http://schemas.openxmlformats.org/officeDocument/2006/relationships/hyperlink" Target="https://gist.github.com/1552725" TargetMode="External"/><Relationship Id="rId1757" Type="http://schemas.openxmlformats.org/officeDocument/2006/relationships/hyperlink" Target="http://help.arcgis.com/en/arcgisdesktop/10.0/help/index.html" TargetMode="External"/><Relationship Id="rId1758" Type="http://schemas.openxmlformats.org/officeDocument/2006/relationships/hyperlink" Target="http://help.arcgis.com/en/arcgisdesktop/10.0/help/index.html" TargetMode="External"/><Relationship Id="rId1759" Type="http://schemas.openxmlformats.org/officeDocument/2006/relationships/hyperlink" Target="http://www.gnome-hovel.com/index.php?p=comments&amp;e=129"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4" Type="http://schemas.openxmlformats.org/officeDocument/2006/relationships/image" Target="media/image4.png"/><Relationship Id="rId1" Type="http://schemas.openxmlformats.org/officeDocument/2006/relationships/image" Target="media/image1.gif"/><Relationship Id="rId2" Type="http://schemas.openxmlformats.org/officeDocument/2006/relationships/image" Target="media/image2.png"/></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EF33CD-6FC1-004C-B2D0-43F15921F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988</TotalTime>
  <Pages>491</Pages>
  <Words>214628</Words>
  <Characters>1223382</Characters>
  <Application>Microsoft Macintosh Word</Application>
  <DocSecurity>0</DocSecurity>
  <Lines>10194</Lines>
  <Paragraphs>2870</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435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Cottam</cp:lastModifiedBy>
  <cp:revision>1491</cp:revision>
  <cp:lastPrinted>2016-09-26T09:25:00Z</cp:lastPrinted>
  <dcterms:created xsi:type="dcterms:W3CDTF">2017-06-09T13:54:00Z</dcterms:created>
  <dcterms:modified xsi:type="dcterms:W3CDTF">2018-04-19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